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47A95610" w:rsidR="008970F9" w:rsidRPr="006423F7" w:rsidRDefault="008970F9">
      <w:pPr>
        <w:pStyle w:val="Body"/>
        <w:tabs>
          <w:tab w:val="clear" w:pos="8640"/>
        </w:tabs>
        <w:rPr>
          <w:b/>
          <w:bCs/>
        </w:rPr>
        <w:pPrChange w:id="0" w:author="Brian Bohman" w:date="2021-10-27T05:08:00Z">
          <w:pPr>
            <w:pStyle w:val="Body"/>
            <w:numPr>
              <w:numId w:val="39"/>
            </w:numPr>
            <w:ind w:left="720" w:hanging="360"/>
          </w:pPr>
        </w:pPrChange>
      </w:pPr>
      <w:r w:rsidRPr="006423F7">
        <w:rPr>
          <w:b/>
          <w:bCs/>
        </w:rPr>
        <w:t>Quantifying</w:t>
      </w:r>
      <w:del w:id="1" w:author="Brian Bohman" w:date="2021-08-25T10:46:00Z">
        <w:r w:rsidRPr="006423F7" w:rsidDel="00F0040A">
          <w:rPr>
            <w:b/>
            <w:bCs/>
          </w:rPr>
          <w:delText xml:space="preserve"> the uncertainty in</w:delText>
        </w:r>
      </w:del>
      <w:r w:rsidRPr="006423F7">
        <w:rPr>
          <w:b/>
          <w:bCs/>
        </w:rPr>
        <w:t xml:space="preserve"> critical N </w:t>
      </w:r>
      <w:ins w:id="2" w:author="Brian Bohman" w:date="2021-08-25T10:46:00Z">
        <w:r w:rsidR="00F0040A">
          <w:rPr>
            <w:b/>
            <w:bCs/>
          </w:rPr>
          <w:t>dilution curves</w:t>
        </w:r>
      </w:ins>
      <w:del w:id="3" w:author="Brian Bohman" w:date="2021-08-25T10:46:00Z">
        <w:r w:rsidRPr="006423F7" w:rsidDel="00F0040A">
          <w:rPr>
            <w:b/>
            <w:bCs/>
          </w:rPr>
          <w:delText>concentration</w:delText>
        </w:r>
      </w:del>
      <w:r w:rsidRPr="006423F7">
        <w:rPr>
          <w:b/>
          <w:bCs/>
        </w:rPr>
        <w:t xml:space="preserve"> </w:t>
      </w:r>
      <w:ins w:id="4" w:author="Brian Bohman" w:date="2021-08-25T16:52:00Z">
        <w:r w:rsidR="00FF518D">
          <w:rPr>
            <w:b/>
            <w:bCs/>
          </w:rPr>
          <w:t xml:space="preserve">across G </w:t>
        </w:r>
        <w:r w:rsidR="00FF518D">
          <w:t>×</w:t>
        </w:r>
        <w:r w:rsidR="00FF518D">
          <w:rPr>
            <w:b/>
            <w:bCs/>
          </w:rPr>
          <w:t xml:space="preserve"> E</w:t>
        </w:r>
      </w:ins>
      <w:ins w:id="5" w:author="Brian Bohman" w:date="2021-10-23T14:14:00Z">
        <w:r w:rsidR="002F3F9F">
          <w:rPr>
            <w:b/>
            <w:bCs/>
          </w:rPr>
          <w:t xml:space="preserve"> </w:t>
        </w:r>
      </w:ins>
      <w:ins w:id="6" w:author="Brian Bohman" w:date="2021-10-27T05:03:00Z">
        <w:r w:rsidR="0024576E">
          <w:t>×</w:t>
        </w:r>
        <w:r w:rsidR="0024576E">
          <w:rPr>
            <w:b/>
            <w:bCs/>
          </w:rPr>
          <w:t xml:space="preserve"> </w:t>
        </w:r>
      </w:ins>
      <w:ins w:id="7" w:author="Brian Bohman" w:date="2021-10-23T14:14:00Z">
        <w:r w:rsidR="002F3F9F">
          <w:rPr>
            <w:b/>
            <w:bCs/>
          </w:rPr>
          <w:t>M</w:t>
        </w:r>
      </w:ins>
      <w:ins w:id="8" w:author="Brian Bohman" w:date="2021-10-27T05:03:00Z">
        <w:r w:rsidR="0024576E">
          <w:rPr>
            <w:b/>
            <w:bCs/>
          </w:rPr>
          <w:t xml:space="preserve"> </w:t>
        </w:r>
      </w:ins>
      <w:del w:id="9" w:author="Brian Bohman" w:date="2021-10-23T14:14:00Z">
        <w:r w:rsidR="002F3F9F" w:rsidDel="002F3F9F">
          <w:rPr>
            <w:b/>
            <w:bCs/>
          </w:rPr>
          <w:delText xml:space="preserve"> </w:delText>
        </w:r>
      </w:del>
      <w:ins w:id="10" w:author="Brian Bohman" w:date="2021-08-25T16:52:00Z">
        <w:r w:rsidR="00FF518D">
          <w:rPr>
            <w:b/>
            <w:bCs/>
          </w:rPr>
          <w:t xml:space="preserve">effects </w:t>
        </w:r>
      </w:ins>
      <w:r w:rsidRPr="006423F7">
        <w:rPr>
          <w:b/>
          <w:bCs/>
        </w:rPr>
        <w:t xml:space="preserve">for potato using </w:t>
      </w:r>
      <w:ins w:id="11" w:author="Brian Bohman" w:date="2021-11-14T08:06:00Z">
        <w:r w:rsidR="000D36D7">
          <w:rPr>
            <w:b/>
            <w:bCs/>
          </w:rPr>
          <w:t xml:space="preserve">a </w:t>
        </w:r>
      </w:ins>
      <w:proofErr w:type="gramStart"/>
      <w:ins w:id="12" w:author="Brian Bohman" w:date="2021-10-28T07:02:00Z">
        <w:r w:rsidR="005B1A9B">
          <w:rPr>
            <w:b/>
            <w:bCs/>
          </w:rPr>
          <w:t>partially</w:t>
        </w:r>
      </w:ins>
      <w:ins w:id="13" w:author="Brian Bohman" w:date="2021-10-28T07:19:00Z">
        <w:r w:rsidR="00790C8B">
          <w:rPr>
            <w:b/>
            <w:bCs/>
          </w:rPr>
          <w:t>-</w:t>
        </w:r>
      </w:ins>
      <w:ins w:id="14" w:author="Brian Bohman" w:date="2021-10-27T08:32:00Z">
        <w:r w:rsidR="009B2FBE">
          <w:rPr>
            <w:b/>
            <w:bCs/>
          </w:rPr>
          <w:t>pooled</w:t>
        </w:r>
        <w:proofErr w:type="gramEnd"/>
        <w:r w:rsidR="009B2FBE">
          <w:rPr>
            <w:b/>
            <w:bCs/>
          </w:rPr>
          <w:t xml:space="preserve"> </w:t>
        </w:r>
      </w:ins>
      <w:r w:rsidRPr="006423F7">
        <w:rPr>
          <w:b/>
          <w:bCs/>
        </w:rPr>
        <w:t xml:space="preserve">Bayesian </w:t>
      </w:r>
      <w:ins w:id="15" w:author="Brian Bohman" w:date="2021-10-27T08:32:00Z">
        <w:r w:rsidR="009B2FBE">
          <w:rPr>
            <w:b/>
            <w:bCs/>
          </w:rPr>
          <w:t xml:space="preserve">hierarchical </w:t>
        </w:r>
      </w:ins>
      <w:r w:rsidRPr="006423F7">
        <w:rPr>
          <w:b/>
          <w:bCs/>
        </w:rPr>
        <w:t>method</w:t>
      </w:r>
      <w:del w:id="16" w:author="Brian Bohman" w:date="2021-11-14T08:06:00Z">
        <w:r w:rsidRPr="006423F7" w:rsidDel="000D36D7">
          <w:rPr>
            <w:b/>
            <w:bCs/>
          </w:rPr>
          <w:delText>s</w:delText>
        </w:r>
      </w:del>
      <w:del w:id="17" w:author="Brian Bohman" w:date="2021-10-31T12:02:00Z">
        <w:r w:rsidRPr="006423F7" w:rsidDel="00856D9F">
          <w:rPr>
            <w:b/>
            <w:bCs/>
          </w:rPr>
          <w:delText>.</w:delText>
        </w:r>
      </w:del>
    </w:p>
    <w:p w14:paraId="19735057" w14:textId="77777777" w:rsidR="008970F9" w:rsidRDefault="008970F9" w:rsidP="003561D2">
      <w:pPr>
        <w:pStyle w:val="Body"/>
      </w:pPr>
    </w:p>
    <w:p w14:paraId="77DDE20F" w14:textId="60417E6B" w:rsidR="008970F9" w:rsidRDefault="008970F9" w:rsidP="003561D2">
      <w:pPr>
        <w:pStyle w:val="Body"/>
        <w:rPr>
          <w:ins w:id="18" w:author="Brian Bohman" w:date="2021-08-25T11:22:00Z"/>
        </w:rPr>
      </w:pPr>
      <w:r w:rsidRPr="00E2096D">
        <w:t>Brian J. Bohman</w:t>
      </w:r>
      <w:ins w:id="19" w:author="Brian Bohman" w:date="2021-08-25T11:32:00Z">
        <w:r w:rsidR="00F138CF" w:rsidRPr="00D76AB3">
          <w:rPr>
            <w:vertAlign w:val="superscript"/>
          </w:rPr>
          <w:t>1</w:t>
        </w:r>
      </w:ins>
      <w:r w:rsidRPr="00E2096D">
        <w:t>, Michael J. Culshaw-Maurer</w:t>
      </w:r>
      <w:ins w:id="20" w:author="Brian Bohman" w:date="2021-08-25T11:32:00Z">
        <w:r w:rsidR="00F138CF">
          <w:rPr>
            <w:vertAlign w:val="superscript"/>
          </w:rPr>
          <w:t>2</w:t>
        </w:r>
      </w:ins>
      <w:r w:rsidRPr="00E2096D">
        <w:t xml:space="preserve">, </w:t>
      </w:r>
      <w:proofErr w:type="spellStart"/>
      <w:r w:rsidRPr="00E2096D">
        <w:t>Feriel</w:t>
      </w:r>
      <w:proofErr w:type="spellEnd"/>
      <w:r w:rsidRPr="00E2096D">
        <w:t xml:space="preserve"> Ben Abdallah</w:t>
      </w:r>
      <w:ins w:id="21" w:author="Brian Bohman" w:date="2021-08-25T11:32:00Z">
        <w:r w:rsidR="00F138CF">
          <w:rPr>
            <w:vertAlign w:val="superscript"/>
          </w:rPr>
          <w:t>3</w:t>
        </w:r>
      </w:ins>
      <w:r w:rsidRPr="00E2096D">
        <w:t xml:space="preserve">, </w:t>
      </w:r>
      <w:r>
        <w:t>Claudia Giletto</w:t>
      </w:r>
      <w:ins w:id="22" w:author="Brian Bohman" w:date="2021-08-25T11:32:00Z">
        <w:r w:rsidR="00F138CF">
          <w:rPr>
            <w:vertAlign w:val="superscript"/>
          </w:rPr>
          <w:t>4</w:t>
        </w:r>
      </w:ins>
      <w:r>
        <w:t>, Gilles Bélanger</w:t>
      </w:r>
      <w:ins w:id="23"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24" w:author="Brian Bohman" w:date="2021-08-25T11:31:00Z">
        <w:r w:rsidR="00F138CF" w:rsidRPr="00D76AB3">
          <w:rPr>
            <w:vertAlign w:val="superscript"/>
          </w:rPr>
          <w:t>1</w:t>
        </w:r>
      </w:ins>
      <w:r w:rsidRPr="00E2096D">
        <w:t xml:space="preserve">, </w:t>
      </w:r>
      <w:proofErr w:type="spellStart"/>
      <w:r w:rsidRPr="00E2096D">
        <w:t>Yuxin</w:t>
      </w:r>
      <w:proofErr w:type="spellEnd"/>
      <w:r w:rsidRPr="00E2096D">
        <w:t xml:space="preserve"> Miao</w:t>
      </w:r>
      <w:ins w:id="25" w:author="Brian Bohman" w:date="2021-08-25T11:31:00Z">
        <w:r w:rsidR="00F138CF" w:rsidRPr="00D76AB3">
          <w:rPr>
            <w:vertAlign w:val="superscript"/>
          </w:rPr>
          <w:t>1</w:t>
        </w:r>
      </w:ins>
      <w:r w:rsidRPr="00E2096D">
        <w:t>, David J. Mulla</w:t>
      </w:r>
      <w:ins w:id="26" w:author="Brian Bohman" w:date="2021-08-25T11:31:00Z">
        <w:r w:rsidR="00F138CF" w:rsidRPr="00D76AB3">
          <w:rPr>
            <w:vertAlign w:val="superscript"/>
          </w:rPr>
          <w:t>1</w:t>
        </w:r>
      </w:ins>
      <w:r w:rsidRPr="00E2096D">
        <w:t>, and Carl J. Rosen</w:t>
      </w:r>
      <w:ins w:id="27" w:author="Brian Bohman" w:date="2021-08-25T11:31:00Z">
        <w:r w:rsidR="00F138CF" w:rsidRPr="00D76AB3">
          <w:rPr>
            <w:vertAlign w:val="superscript"/>
          </w:rPr>
          <w:t>1</w:t>
        </w:r>
      </w:ins>
      <w:ins w:id="28"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29" w:author="Brian Bohman" w:date="2021-08-25T11:33:00Z"/>
        </w:rPr>
      </w:pPr>
      <w:ins w:id="30" w:author="Brian Bohman" w:date="2021-08-25T11:33:00Z">
        <w:r>
          <w:t>Department of Soil, Water, and Climate, University of Minnesota. 1991 Upper Buford Circle, St. Paul MN 55108</w:t>
        </w:r>
      </w:ins>
    </w:p>
    <w:p w14:paraId="22DDB9D8" w14:textId="28561DD2" w:rsidR="00F138CF" w:rsidRDefault="00F138CF" w:rsidP="00F138CF">
      <w:pPr>
        <w:pStyle w:val="Body"/>
        <w:numPr>
          <w:ilvl w:val="0"/>
          <w:numId w:val="35"/>
        </w:numPr>
        <w:rPr>
          <w:ins w:id="31" w:author="Brian Bohman" w:date="2021-08-25T11:34:00Z"/>
        </w:rPr>
      </w:pPr>
      <w:proofErr w:type="spellStart"/>
      <w:ins w:id="32" w:author="Brian Bohman" w:date="2021-08-25T11:34:00Z">
        <w:r>
          <w:t>CyVerse</w:t>
        </w:r>
        <w:proofErr w:type="spellEnd"/>
        <w:r>
          <w:t>, University of Arizona</w:t>
        </w:r>
      </w:ins>
      <w:ins w:id="33" w:author="Carl J Rosen" w:date="2021-12-26T11:59:00Z">
        <w:r w:rsidR="004D3756">
          <w:t xml:space="preserve">, </w:t>
        </w:r>
      </w:ins>
      <w:ins w:id="34" w:author="Carl J Rosen" w:date="2021-12-26T12:00:00Z">
        <w:r w:rsidR="004D3756">
          <w:t>Tucson</w:t>
        </w:r>
      </w:ins>
      <w:ins w:id="35" w:author="Carl J Rosen" w:date="2021-12-26T11:59:00Z">
        <w:r w:rsidR="004D3756">
          <w:t>, AZ</w:t>
        </w:r>
      </w:ins>
      <w:ins w:id="36" w:author="Brian Bohman" w:date="2021-08-25T11:34:00Z">
        <w:r>
          <w:t>.</w:t>
        </w:r>
      </w:ins>
    </w:p>
    <w:p w14:paraId="56B20D52" w14:textId="5261B327" w:rsidR="00F138CF" w:rsidRDefault="00F138CF" w:rsidP="00F138CF">
      <w:pPr>
        <w:pStyle w:val="Body"/>
        <w:numPr>
          <w:ilvl w:val="0"/>
          <w:numId w:val="35"/>
        </w:numPr>
        <w:rPr>
          <w:ins w:id="37" w:author="Brian Bohman" w:date="2021-08-25T11:34:00Z"/>
        </w:rPr>
      </w:pPr>
      <w:ins w:id="38" w:author="Brian Bohman" w:date="2021-08-25T11:34:00Z">
        <w:r w:rsidRPr="00D20541">
          <w:t>Production</w:t>
        </w:r>
        <w:r>
          <w:t xml:space="preserve">s in Agriculture </w:t>
        </w:r>
        <w:r w:rsidRPr="00D20541">
          <w:t>Department, Crop Production Unit, Walloon Agricultural Research Centre</w:t>
        </w:r>
        <w:r>
          <w:t>.</w:t>
        </w:r>
      </w:ins>
      <w:ins w:id="39" w:author="Carl J Rosen" w:date="2021-12-26T11:59:00Z">
        <w:r w:rsidR="004D3756">
          <w:t xml:space="preserve"> </w:t>
        </w:r>
      </w:ins>
      <w:ins w:id="40" w:author="Carl J Rosen" w:date="2021-12-26T12:00:00Z">
        <w:r w:rsidR="004D3756">
          <w:t xml:space="preserve">City? </w:t>
        </w:r>
      </w:ins>
      <w:ins w:id="41" w:author="Carl J Rosen" w:date="2021-12-26T11:59:00Z">
        <w:r w:rsidR="004D3756">
          <w:t>Belgium</w:t>
        </w:r>
      </w:ins>
    </w:p>
    <w:p w14:paraId="5B323176" w14:textId="11802C79" w:rsidR="00F138CF" w:rsidRDefault="00F138CF" w:rsidP="00F138CF">
      <w:pPr>
        <w:pStyle w:val="Body"/>
        <w:numPr>
          <w:ilvl w:val="0"/>
          <w:numId w:val="35"/>
        </w:numPr>
        <w:rPr>
          <w:ins w:id="42" w:author="Brian Bohman" w:date="2021-08-25T11:35:00Z"/>
        </w:rPr>
      </w:pPr>
      <w:ins w:id="43" w:author="Brian Bohman" w:date="2021-08-25T11:35:00Z">
        <w:r w:rsidRPr="00F138CF">
          <w:t xml:space="preserve">Unidad </w:t>
        </w:r>
        <w:proofErr w:type="spellStart"/>
        <w:r w:rsidRPr="00F138CF">
          <w:t>Integrada</w:t>
        </w:r>
        <w:proofErr w:type="spellEnd"/>
        <w:r w:rsidRPr="00F138CF">
          <w:t xml:space="preserve"> </w:t>
        </w:r>
        <w:proofErr w:type="spellStart"/>
        <w:r w:rsidRPr="00F138CF">
          <w:t>Balcarce</w:t>
        </w:r>
        <w:proofErr w:type="spellEnd"/>
        <w:r w:rsidRPr="00F138CF">
          <w:t xml:space="preserve">, </w:t>
        </w:r>
        <w:proofErr w:type="spellStart"/>
        <w:r w:rsidRPr="00F138CF">
          <w:t>Facultad</w:t>
        </w:r>
        <w:proofErr w:type="spellEnd"/>
        <w:r w:rsidRPr="00F138CF">
          <w:t xml:space="preserve"> de </w:t>
        </w:r>
        <w:proofErr w:type="spellStart"/>
        <w:r w:rsidRPr="00F138CF">
          <w:t>Ciencias</w:t>
        </w:r>
        <w:proofErr w:type="spellEnd"/>
        <w:r w:rsidRPr="00F138CF">
          <w:t xml:space="preserve"> </w:t>
        </w:r>
        <w:proofErr w:type="spellStart"/>
        <w:r w:rsidRPr="00F138CF">
          <w:t>Agrarias</w:t>
        </w:r>
        <w:proofErr w:type="spellEnd"/>
        <w:r w:rsidRPr="00F138CF">
          <w:t xml:space="preserve"> (</w:t>
        </w:r>
        <w:proofErr w:type="spellStart"/>
        <w:r w:rsidRPr="00F138CF">
          <w:t>UNMdP</w:t>
        </w:r>
        <w:proofErr w:type="spellEnd"/>
        <w:r w:rsidRPr="00F138CF">
          <w:t xml:space="preserve">)-INTA </w:t>
        </w:r>
        <w:proofErr w:type="spellStart"/>
        <w:r w:rsidRPr="00F138CF">
          <w:t>Balcarce</w:t>
        </w:r>
        <w:proofErr w:type="spellEnd"/>
        <w:r>
          <w:t>.</w:t>
        </w:r>
        <w:r w:rsidRPr="00F138CF">
          <w:t xml:space="preserve"> </w:t>
        </w:r>
        <w:proofErr w:type="spellStart"/>
        <w:r w:rsidRPr="00F138CF">
          <w:t>Ruta</w:t>
        </w:r>
        <w:proofErr w:type="spellEnd"/>
        <w:r w:rsidRPr="00F138CF">
          <w:t xml:space="preserve"> </w:t>
        </w:r>
        <w:commentRangeStart w:id="44"/>
        <w:r w:rsidRPr="00F138CF">
          <w:t xml:space="preserve">226 km 73,5 </w:t>
        </w:r>
      </w:ins>
      <w:commentRangeEnd w:id="44"/>
      <w:r w:rsidR="004D3756">
        <w:rPr>
          <w:rStyle w:val="CommentReference"/>
          <w:rFonts w:ascii="Palatino Linotype" w:eastAsia="SimSun" w:hAnsi="Palatino Linotype"/>
          <w:noProof/>
          <w:color w:val="000000"/>
          <w:lang w:eastAsia="zh-CN"/>
        </w:rPr>
        <w:commentReference w:id="44"/>
      </w:r>
      <w:ins w:id="45" w:author="Brian Bohman" w:date="2021-08-25T11:35:00Z">
        <w:r w:rsidRPr="00F138CF">
          <w:t xml:space="preserve">(7620) </w:t>
        </w:r>
        <w:proofErr w:type="spellStart"/>
        <w:r w:rsidRPr="00F138CF">
          <w:t>Balcarce</w:t>
        </w:r>
        <w:proofErr w:type="spellEnd"/>
        <w:r w:rsidRPr="00F138CF">
          <w:t>, Buenos Aires, Argentina</w:t>
        </w:r>
      </w:ins>
    </w:p>
    <w:p w14:paraId="7D36DBC5" w14:textId="2EAECD32" w:rsidR="00F138CF" w:rsidRDefault="00F138CF">
      <w:pPr>
        <w:pStyle w:val="Body"/>
        <w:numPr>
          <w:ilvl w:val="0"/>
          <w:numId w:val="35"/>
        </w:numPr>
        <w:rPr>
          <w:ins w:id="46" w:author="Brian Bohman" w:date="2021-08-25T11:32:00Z"/>
        </w:rPr>
        <w:pPrChange w:id="47" w:author="Brian Bohman" w:date="2021-08-25T11:33:00Z">
          <w:pPr>
            <w:pStyle w:val="Body"/>
          </w:pPr>
        </w:pPrChange>
      </w:pPr>
      <w:ins w:id="48"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49" w:author="Brian Bohman" w:date="2021-08-25T11:32:00Z">
        <w:r>
          <w:t xml:space="preserve">* Corresponding Author: </w:t>
        </w:r>
        <w:commentRangeStart w:id="50"/>
        <w:r>
          <w:t>rosen006@umn.edu</w:t>
        </w:r>
      </w:ins>
      <w:commentRangeEnd w:id="50"/>
      <w:r w:rsidR="00725D61">
        <w:rPr>
          <w:rStyle w:val="CommentReference"/>
          <w:rFonts w:ascii="Palatino Linotype" w:eastAsia="SimSun" w:hAnsi="Palatino Linotype"/>
          <w:noProof/>
          <w:color w:val="000000"/>
          <w:lang w:eastAsia="zh-CN"/>
        </w:rPr>
        <w:commentReference w:id="50"/>
      </w:r>
    </w:p>
    <w:p w14:paraId="16364C18" w14:textId="77777777" w:rsidR="008970F9" w:rsidRDefault="008970F9" w:rsidP="008970F9">
      <w:r>
        <w:br w:type="page"/>
      </w:r>
    </w:p>
    <w:p w14:paraId="39C58EC8" w14:textId="3EC56A83" w:rsidR="008970F9" w:rsidRPr="00261370" w:rsidDel="00FA4E24" w:rsidRDefault="008970F9" w:rsidP="003561D2">
      <w:pPr>
        <w:pStyle w:val="Body"/>
        <w:rPr>
          <w:del w:id="51" w:author="Brian Bohman" w:date="2021-12-19T10:10:00Z"/>
        </w:rPr>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w:t>
      </w:r>
      <w:ins w:id="52" w:author="Brian Bohman" w:date="2021-10-23T14:14:00Z">
        <w:r w:rsidR="002F3F9F">
          <w:t>,</w:t>
        </w:r>
      </w:ins>
      <w:del w:id="53" w:author="Brian Bohman" w:date="2021-10-23T14:14:00Z">
        <w:r w:rsidRPr="008970F9" w:rsidDel="002F3F9F">
          <w:delText xml:space="preserve"> and</w:delText>
        </w:r>
      </w:del>
      <w:r w:rsidRPr="008970F9">
        <w:t xml:space="preserve"> environment [E]</w:t>
      </w:r>
      <w:ins w:id="54" w:author="Brian Bohman" w:date="2021-10-23T14:14:00Z">
        <w:r w:rsidR="002F3F9F">
          <w:t xml:space="preserve">, and </w:t>
        </w:r>
      </w:ins>
      <w:ins w:id="55" w:author="Brian Bohman" w:date="2021-10-23T14:15:00Z">
        <w:r w:rsidR="00554C58">
          <w:t>management [M]</w:t>
        </w:r>
      </w:ins>
      <w:r w:rsidRPr="008970F9">
        <w:t xml:space="preserve"> interactions have been confounded by non-uniform statistical methods</w:t>
      </w:r>
      <w:ins w:id="56" w:author="Brian Bohman" w:date="2021-10-28T06:32:00Z">
        <w:r w:rsidR="00DD17D5">
          <w:t>, biased experimental data,</w:t>
        </w:r>
      </w:ins>
      <w:r w:rsidRPr="008970F9">
        <w:t xml:space="preserve"> and lack of proper quantification of uncertainty in </w:t>
      </w:r>
      <w:ins w:id="57" w:author="Carl J Rosen" w:date="2021-12-26T12:07:00Z">
        <w:r w:rsidR="007632D2">
          <w:t xml:space="preserve">the </w:t>
        </w:r>
      </w:ins>
      <w:r w:rsidRPr="008970F9">
        <w:t>critical N concentration [%N</w:t>
      </w:r>
      <w:r w:rsidRPr="008970F9">
        <w:rPr>
          <w:vertAlign w:val="subscript"/>
        </w:rPr>
        <w:t>c</w:t>
      </w:r>
      <w:r w:rsidRPr="008970F9">
        <w:t xml:space="preserve">]. This study implements a </w:t>
      </w:r>
      <w:proofErr w:type="gramStart"/>
      <w:ins w:id="58" w:author="Brian Bohman" w:date="2021-10-28T07:02:00Z">
        <w:r w:rsidR="005B1A9B">
          <w:t>partially</w:t>
        </w:r>
      </w:ins>
      <w:ins w:id="59" w:author="Brian Bohman" w:date="2021-10-28T07:19:00Z">
        <w:r w:rsidR="00790C8B">
          <w:t>-</w:t>
        </w:r>
      </w:ins>
      <w:ins w:id="60" w:author="Brian Bohman" w:date="2021-10-27T08:35:00Z">
        <w:r w:rsidR="009B2FBE">
          <w:t>pooled</w:t>
        </w:r>
        <w:proofErr w:type="gramEnd"/>
        <w:r w:rsidR="009B2FBE">
          <w:t xml:space="preserve"> </w:t>
        </w:r>
      </w:ins>
      <w:del w:id="61" w:author="Brian Bohman" w:date="2021-10-28T07:19:00Z">
        <w:r w:rsidRPr="008970F9" w:rsidDel="00790C8B">
          <w:delText xml:space="preserve">hierarchical </w:delText>
        </w:r>
      </w:del>
      <w:r w:rsidRPr="008970F9">
        <w:t xml:space="preserve">Bayesian </w:t>
      </w:r>
      <w:ins w:id="62" w:author="Brian Bohman" w:date="2021-10-28T07:19:00Z">
        <w:r w:rsidR="00790C8B">
          <w:t xml:space="preserve">hierarchical </w:t>
        </w:r>
      </w:ins>
      <w:del w:id="63" w:author="Brian Bohman" w:date="2021-10-28T06:32:00Z">
        <w:r w:rsidRPr="008970F9" w:rsidDel="00DD17D5">
          <w:delText xml:space="preserve">framework </w:delText>
        </w:r>
      </w:del>
      <w:ins w:id="64" w:author="Brian Bohman" w:date="2021-10-28T06:32:00Z">
        <w:r w:rsidR="00DD17D5">
          <w:t>method</w:t>
        </w:r>
        <w:r w:rsidR="00DD17D5" w:rsidRPr="008970F9">
          <w:t xml:space="preserve"> </w:t>
        </w:r>
      </w:ins>
      <w:r w:rsidRPr="008970F9">
        <w:t>to develop CNDCs for previously published and newly reported experimental data, systematically evaluates the difference in %N</w:t>
      </w:r>
      <w:r w:rsidRPr="008970F9">
        <w:rPr>
          <w:vertAlign w:val="subscript"/>
        </w:rPr>
        <w:t>c</w:t>
      </w:r>
      <w:r w:rsidRPr="008970F9">
        <w:t xml:space="preserve"> </w:t>
      </w:r>
      <w:ins w:id="65" w:author="Carl J Rosen" w:date="2021-12-26T12:11:00Z">
        <w:r w:rsidR="00B26076" w:rsidRPr="00B26076">
          <w:t>[∆%Nc]</w:t>
        </w:r>
        <w:r w:rsidR="00B26076">
          <w:t xml:space="preserve"> </w:t>
        </w:r>
      </w:ins>
      <w:r w:rsidRPr="008970F9">
        <w:t xml:space="preserve">across G </w:t>
      </w:r>
      <w:ins w:id="66" w:author="Brian Bohman" w:date="2021-08-25T10:47:00Z">
        <w:r w:rsidR="00F0040A">
          <w:t>×</w:t>
        </w:r>
      </w:ins>
      <w:del w:id="67" w:author="Brian Bohman" w:date="2021-08-25T10:47:00Z">
        <w:r w:rsidRPr="008970F9" w:rsidDel="00F0040A">
          <w:delText>x</w:delText>
        </w:r>
      </w:del>
      <w:r w:rsidRPr="008970F9">
        <w:t xml:space="preserve"> E</w:t>
      </w:r>
      <w:ins w:id="68" w:author="Brian Bohman" w:date="2021-10-23T14:15:00Z">
        <w:r w:rsidR="0032286B">
          <w:t xml:space="preserve"> </w:t>
        </w:r>
      </w:ins>
      <w:ins w:id="69" w:author="Brian Bohman" w:date="2021-10-27T05:09:00Z">
        <w:r w:rsidR="00A51643">
          <w:t>×</w:t>
        </w:r>
      </w:ins>
      <w:ins w:id="70" w:author="Brian Bohman" w:date="2021-10-23T14:16:00Z">
        <w:r w:rsidR="0032286B">
          <w:t xml:space="preserve"> M</w:t>
        </w:r>
      </w:ins>
      <w:r w:rsidRPr="008970F9">
        <w:t xml:space="preserve"> effects, and directly compare</w:t>
      </w:r>
      <w:ins w:id="71" w:author="Carl J Rosen" w:date="2021-12-26T12:07:00Z">
        <w:r w:rsidR="00B26076">
          <w:t>s</w:t>
        </w:r>
      </w:ins>
      <w:del w:id="72" w:author="Brian Bohman" w:date="2021-12-19T10:08:00Z">
        <w:r w:rsidRPr="008970F9" w:rsidDel="00FA4E24">
          <w:delText>s</w:delText>
        </w:r>
      </w:del>
      <w:r w:rsidRPr="008970F9">
        <w:t xml:space="preserve"> CNDCs from the Bayesian framework to CNDCs from conventional statistical methods. </w:t>
      </w:r>
      <w:ins w:id="73" w:author="Brian Bohman" w:date="2021-10-28T06:39:00Z">
        <w:r w:rsidR="00F05BC4">
          <w:t xml:space="preserve">The </w:t>
        </w:r>
      </w:ins>
      <w:proofErr w:type="gramStart"/>
      <w:ins w:id="74" w:author="Brian Bohman" w:date="2021-10-28T07:03:00Z">
        <w:r w:rsidR="005B1A9B">
          <w:t>partially</w:t>
        </w:r>
      </w:ins>
      <w:ins w:id="75" w:author="Brian Bohman" w:date="2021-10-28T07:19:00Z">
        <w:r w:rsidR="00790C8B">
          <w:t>-</w:t>
        </w:r>
      </w:ins>
      <w:ins w:id="76" w:author="Brian Bohman" w:date="2021-10-28T06:39:00Z">
        <w:r w:rsidR="00F05BC4">
          <w:t>pooled</w:t>
        </w:r>
        <w:proofErr w:type="gramEnd"/>
        <w:r w:rsidR="00F05BC4">
          <w:t xml:space="preserve"> Bayesian hierarchical </w:t>
        </w:r>
        <w:r w:rsidR="00F05BC4" w:rsidRPr="008970F9">
          <w:t xml:space="preserve">method </w:t>
        </w:r>
        <w:r w:rsidR="00F05BC4">
          <w:t xml:space="preserve">implemented </w:t>
        </w:r>
      </w:ins>
      <w:ins w:id="77" w:author="Brian Bohman" w:date="2021-10-30T12:45:00Z">
        <w:r w:rsidR="002C2D51">
          <w:t xml:space="preserve">in this study </w:t>
        </w:r>
      </w:ins>
      <w:ins w:id="78" w:author="Brian Bohman" w:date="2021-11-13T07:59:00Z">
        <w:r w:rsidR="00244122">
          <w:t>has</w:t>
        </w:r>
      </w:ins>
      <w:ins w:id="79" w:author="Brian Bohman" w:date="2021-10-30T12:45:00Z">
        <w:r w:rsidR="002C2D51">
          <w:t xml:space="preserve"> the advantage of</w:t>
        </w:r>
      </w:ins>
      <w:ins w:id="80" w:author="Brian Bohman" w:date="2021-10-28T06:39:00Z">
        <w:r w:rsidR="00F05BC4">
          <w:t xml:space="preserve"> </w:t>
        </w:r>
      </w:ins>
      <w:ins w:id="81" w:author="Brian Bohman" w:date="2021-10-30T12:46:00Z">
        <w:r w:rsidR="002C2D51">
          <w:t xml:space="preserve">being </w:t>
        </w:r>
      </w:ins>
      <w:ins w:id="82" w:author="Brian Bohman" w:date="2021-10-28T06:39:00Z">
        <w:r w:rsidR="00F05BC4">
          <w:t>less</w:t>
        </w:r>
      </w:ins>
      <w:ins w:id="83" w:author="Brian Bohman" w:date="2021-10-30T12:46:00Z">
        <w:r w:rsidR="002C2D51">
          <w:t xml:space="preserve"> susceptible to</w:t>
        </w:r>
      </w:ins>
      <w:ins w:id="84" w:author="Brian Bohman" w:date="2021-10-28T06:39:00Z">
        <w:r w:rsidR="00F05BC4">
          <w:t xml:space="preserve"> </w:t>
        </w:r>
        <w:r w:rsidR="00F05BC4" w:rsidRPr="008970F9">
          <w:t xml:space="preserve">inferential bias </w:t>
        </w:r>
      </w:ins>
      <w:ins w:id="85" w:author="Brian Bohman" w:date="2021-11-13T07:58:00Z">
        <w:r w:rsidR="001E43A3">
          <w:t xml:space="preserve">at the level of individual </w:t>
        </w:r>
        <w:r w:rsidR="001E43A3" w:rsidRPr="008970F9">
          <w:t xml:space="preserve">G </w:t>
        </w:r>
        <w:r w:rsidR="001E43A3">
          <w:t>×</w:t>
        </w:r>
        <w:r w:rsidR="001E43A3" w:rsidRPr="008970F9">
          <w:t xml:space="preserve"> E</w:t>
        </w:r>
        <w:r w:rsidR="001E43A3">
          <w:t xml:space="preserve"> × M interactions </w:t>
        </w:r>
      </w:ins>
      <w:ins w:id="86" w:author="Brian Bohman" w:date="2021-11-13T08:00:00Z">
        <w:r w:rsidR="00244122">
          <w:t>compared to alternative statistical methods</w:t>
        </w:r>
      </w:ins>
      <w:ins w:id="87" w:author="Carl J Rosen" w:date="2021-12-26T12:19:00Z">
        <w:r w:rsidR="008941E0">
          <w:t xml:space="preserve"> that</w:t>
        </w:r>
      </w:ins>
      <w:ins w:id="88" w:author="Brian Bohman" w:date="2021-11-13T08:00:00Z">
        <w:del w:id="89" w:author="Carl J Rosen" w:date="2021-12-26T12:19:00Z">
          <w:r w:rsidR="00244122" w:rsidDel="008941E0">
            <w:delText xml:space="preserve"> </w:delText>
          </w:r>
        </w:del>
      </w:ins>
      <w:ins w:id="90" w:author="Brian Bohman" w:date="2021-12-19T10:08:00Z">
        <w:del w:id="91" w:author="Carl J Rosen" w:date="2021-12-26T12:19:00Z">
          <w:r w:rsidR="00FA4E24" w:rsidDel="008941E0">
            <w:delText>which</w:delText>
          </w:r>
        </w:del>
        <w:r w:rsidR="00FA4E24">
          <w:t xml:space="preserve"> </w:t>
        </w:r>
      </w:ins>
      <w:commentRangeStart w:id="92"/>
      <w:ins w:id="93" w:author="Brian Bohman" w:date="2021-11-13T08:00:00Z">
        <w:r w:rsidR="00244122">
          <w:t xml:space="preserve">result </w:t>
        </w:r>
      </w:ins>
      <w:ins w:id="94" w:author="Brian Bohman" w:date="2021-12-19T10:08:00Z">
        <w:r w:rsidR="00FA4E24">
          <w:t>from</w:t>
        </w:r>
      </w:ins>
      <w:ins w:id="95" w:author="Brian Bohman" w:date="2021-11-13T07:58:00Z">
        <w:r w:rsidR="001E43A3">
          <w:rPr>
            <w:rStyle w:val="CommentReference"/>
            <w:rFonts w:ascii="Palatino Linotype" w:eastAsia="SimSun" w:hAnsi="Palatino Linotype"/>
            <w:noProof/>
            <w:color w:val="000000"/>
            <w:lang w:eastAsia="zh-CN"/>
          </w:rPr>
          <w:t xml:space="preserve"> </w:t>
        </w:r>
        <w:r w:rsidR="001E43A3">
          <w:t>insufficient quantity and quality of</w:t>
        </w:r>
        <w:r w:rsidR="001E43A3" w:rsidRPr="008970F9">
          <w:t xml:space="preserve"> experimental datasets (</w:t>
        </w:r>
        <w:r w:rsidR="001E43A3">
          <w:t>e.g.</w:t>
        </w:r>
        <w:r w:rsidR="001E43A3" w:rsidRPr="008970F9">
          <w:t>, unbalanced distribution of N limiting and non-N limiting observations)</w:t>
        </w:r>
      </w:ins>
      <w:commentRangeEnd w:id="92"/>
      <w:r w:rsidR="003B5052">
        <w:rPr>
          <w:rStyle w:val="CommentReference"/>
          <w:rFonts w:ascii="Palatino Linotype" w:eastAsia="SimSun" w:hAnsi="Palatino Linotype"/>
          <w:noProof/>
          <w:color w:val="000000"/>
          <w:lang w:eastAsia="zh-CN"/>
        </w:rPr>
        <w:commentReference w:id="92"/>
      </w:r>
      <w:ins w:id="96" w:author="Brian Bohman" w:date="2021-10-30T12:43:00Z">
        <w:r w:rsidR="002C2D51">
          <w:t xml:space="preserve">. </w:t>
        </w:r>
      </w:ins>
      <w:ins w:id="97" w:author="Brian Bohman" w:date="2021-10-30T12:47:00Z">
        <w:r w:rsidR="002C2D51">
          <w:t>T</w:t>
        </w:r>
      </w:ins>
      <w:ins w:id="98" w:author="Brian Bohman" w:date="2021-10-30T12:41:00Z">
        <w:r w:rsidR="002C2D51">
          <w:t>h</w:t>
        </w:r>
      </w:ins>
      <w:ins w:id="99" w:author="Brian Bohman" w:date="2021-10-30T12:47:00Z">
        <w:r w:rsidR="002C2D51">
          <w:t xml:space="preserve">is </w:t>
        </w:r>
      </w:ins>
      <w:ins w:id="100" w:author="Brian Bohman" w:date="2021-10-30T12:41:00Z">
        <w:r w:rsidR="002C2D51">
          <w:t xml:space="preserve">method </w:t>
        </w:r>
      </w:ins>
      <w:ins w:id="101" w:author="Brian Bohman" w:date="2021-10-30T12:47:00Z">
        <w:r w:rsidR="002C2D51">
          <w:t xml:space="preserve">also </w:t>
        </w:r>
      </w:ins>
      <w:ins w:id="102" w:author="Brian Bohman" w:date="2021-10-30T12:41:00Z">
        <w:r w:rsidR="002C2D51">
          <w:t xml:space="preserve">allows for </w:t>
        </w:r>
      </w:ins>
      <w:ins w:id="103" w:author="Brian Bohman" w:date="2021-12-19T10:08:00Z">
        <w:r w:rsidR="00FA4E24">
          <w:t xml:space="preserve">a </w:t>
        </w:r>
      </w:ins>
      <w:ins w:id="104" w:author="Brian Bohman" w:date="2021-10-30T12:41:00Z">
        <w:r w:rsidR="002C2D51">
          <w:t>direct</w:t>
        </w:r>
      </w:ins>
      <w:ins w:id="105" w:author="Brian Bohman" w:date="2021-12-19T10:08:00Z">
        <w:r w:rsidR="00FA4E24">
          <w:t xml:space="preserve"> </w:t>
        </w:r>
      </w:ins>
      <w:ins w:id="106" w:author="Brian Bohman" w:date="2021-10-30T12:43:00Z">
        <w:r w:rsidR="002C2D51">
          <w:t xml:space="preserve">statistical </w:t>
        </w:r>
      </w:ins>
      <w:ins w:id="107" w:author="Brian Bohman" w:date="2021-10-30T12:41:00Z">
        <w:r w:rsidR="002C2D51">
          <w:t>c</w:t>
        </w:r>
      </w:ins>
      <w:ins w:id="108" w:author="Brian Bohman" w:date="2021-10-30T12:42:00Z">
        <w:r w:rsidR="002C2D51">
          <w:t xml:space="preserve">omparison of </w:t>
        </w:r>
        <w:del w:id="109" w:author="Carl J Rosen" w:date="2021-12-26T12:21:00Z">
          <w:r w:rsidR="002C2D51" w:rsidDel="008941E0">
            <w:delText>differences in</w:delText>
          </w:r>
        </w:del>
        <w:del w:id="110" w:author="Carl J Rosen" w:date="2021-12-26T12:12:00Z">
          <w:r w:rsidR="002C2D51" w:rsidDel="00B26076">
            <w:delText xml:space="preserve"> %N</w:delText>
          </w:r>
          <w:r w:rsidR="002C2D51" w:rsidDel="00B26076">
            <w:rPr>
              <w:vertAlign w:val="subscript"/>
            </w:rPr>
            <w:delText>c</w:delText>
          </w:r>
          <w:r w:rsidR="002C2D51" w:rsidDel="00B26076">
            <w:delText xml:space="preserve"> [</w:delText>
          </w:r>
        </w:del>
        <w:r w:rsidR="002C2D51">
          <w:t>∆%N</w:t>
        </w:r>
        <w:r w:rsidR="002C2D51">
          <w:rPr>
            <w:vertAlign w:val="subscript"/>
          </w:rPr>
          <w:t>c</w:t>
        </w:r>
        <w:del w:id="111" w:author="Carl J Rosen" w:date="2021-12-26T12:12:00Z">
          <w:r w:rsidR="002C2D51" w:rsidDel="00B26076">
            <w:delText>]</w:delText>
          </w:r>
        </w:del>
        <w:r w:rsidR="002C2D51">
          <w:t xml:space="preserve"> across levels </w:t>
        </w:r>
      </w:ins>
      <w:ins w:id="112" w:author="Brian Bohman" w:date="2021-10-30T12:43:00Z">
        <w:r w:rsidR="002C2D51">
          <w:t xml:space="preserve">of the </w:t>
        </w:r>
      </w:ins>
      <w:ins w:id="113" w:author="Brian Bohman" w:date="2021-10-30T12:42:00Z">
        <w:r w:rsidR="002C2D51" w:rsidRPr="008970F9">
          <w:t xml:space="preserve">G </w:t>
        </w:r>
        <w:r w:rsidR="002C2D51">
          <w:t>×</w:t>
        </w:r>
        <w:r w:rsidR="002C2D51" w:rsidRPr="008970F9">
          <w:t xml:space="preserve"> E</w:t>
        </w:r>
        <w:r w:rsidR="002C2D51">
          <w:t xml:space="preserve"> × M interactions</w:t>
        </w:r>
      </w:ins>
      <w:ins w:id="114" w:author="Brian Bohman" w:date="2021-12-19T10:10:00Z">
        <w:r w:rsidR="00FA4E24">
          <w:t xml:space="preserve">. </w:t>
        </w:r>
      </w:ins>
      <w:del w:id="115" w:author="Brian Bohman" w:date="2021-10-30T12:43:00Z">
        <w:r w:rsidRPr="008970F9" w:rsidDel="002C2D51">
          <w:delText>D</w:delText>
        </w:r>
      </w:del>
      <w:del w:id="116" w:author="Brian Bohman" w:date="2021-10-30T12:44:00Z">
        <w:r w:rsidRPr="008970F9" w:rsidDel="002C2D51">
          <w:delText>ifferences in %N</w:delText>
        </w:r>
        <w:r w:rsidRPr="008970F9" w:rsidDel="002C2D51">
          <w:rPr>
            <w:vertAlign w:val="subscript"/>
          </w:rPr>
          <w:delText>c</w:delText>
        </w:r>
        <w:r w:rsidRPr="008970F9" w:rsidDel="002C2D51">
          <w:delText xml:space="preserve"> </w:delText>
        </w:r>
      </w:del>
      <w:ins w:id="117" w:author="Brian Bohman" w:date="2021-12-19T10:10:00Z">
        <w:r w:rsidR="00FA4E24">
          <w:t>W</w:t>
        </w:r>
      </w:ins>
      <w:ins w:id="118" w:author="Brian Bohman" w:date="2021-10-30T12:44:00Z">
        <w:r w:rsidR="002C2D51">
          <w:t>here found to be significant, ∆%N</w:t>
        </w:r>
        <w:r w:rsidR="002C2D51">
          <w:rPr>
            <w:vertAlign w:val="subscript"/>
          </w:rPr>
          <w:t>c</w:t>
        </w:r>
      </w:ins>
      <w:ins w:id="119" w:author="Brian Bohman" w:date="2021-10-28T06:33:00Z">
        <w:r w:rsidR="00DD17D5">
          <w:t xml:space="preserve"> </w:t>
        </w:r>
      </w:ins>
      <w:ins w:id="120" w:author="Brian Bohman" w:date="2021-10-24T10:01:00Z">
        <w:r w:rsidR="00F4312B">
          <w:t>w</w:t>
        </w:r>
      </w:ins>
      <w:ins w:id="121" w:author="Brian Bohman" w:date="2021-10-30T12:44:00Z">
        <w:r w:rsidR="002C2D51">
          <w:t>as</w:t>
        </w:r>
      </w:ins>
      <w:ins w:id="122" w:author="Brian Bohman" w:date="2021-10-24T10:01:00Z">
        <w:r w:rsidR="00F4312B">
          <w:t xml:space="preserve"> attributed </w:t>
        </w:r>
      </w:ins>
      <w:ins w:id="123" w:author="Brian Bohman" w:date="2021-10-24T10:02:00Z">
        <w:r w:rsidR="00AE58B7">
          <w:t xml:space="preserve">to variation in </w:t>
        </w:r>
      </w:ins>
      <w:ins w:id="124" w:author="Brian Bohman" w:date="2021-10-28T06:33:00Z">
        <w:r w:rsidR="00DD17D5">
          <w:t xml:space="preserve">the </w:t>
        </w:r>
      </w:ins>
      <w:ins w:id="125" w:author="Brian Bohman" w:date="2021-10-27T05:31:00Z">
        <w:r w:rsidR="00D8523F">
          <w:t xml:space="preserve">timing of </w:t>
        </w:r>
      </w:ins>
      <w:ins w:id="126" w:author="Brian Bohman" w:date="2021-10-24T10:02:00Z">
        <w:r w:rsidR="00AE58B7">
          <w:t xml:space="preserve">tuber initiation </w:t>
        </w:r>
      </w:ins>
      <w:ins w:id="127" w:author="Brian Bohman" w:date="2021-12-19T10:09:00Z">
        <w:r w:rsidR="00FA4E24">
          <w:t>(</w:t>
        </w:r>
      </w:ins>
      <w:ins w:id="128" w:author="Brian Bohman" w:date="2021-12-19T10:10:00Z">
        <w:r w:rsidR="00FA4E24">
          <w:t>e.g.</w:t>
        </w:r>
      </w:ins>
      <w:ins w:id="129" w:author="Brian Bohman" w:date="2021-12-19T10:09:00Z">
        <w:r w:rsidR="00FA4E24">
          <w:t>, maturity</w:t>
        </w:r>
      </w:ins>
      <w:ins w:id="130" w:author="Brian Bohman" w:date="2021-12-19T10:10:00Z">
        <w:r w:rsidR="00FA4E24">
          <w:t xml:space="preserve"> class) </w:t>
        </w:r>
      </w:ins>
      <w:ins w:id="131" w:author="Brian Bohman" w:date="2021-10-24T10:02:00Z">
        <w:r w:rsidR="00AE58B7">
          <w:t>and</w:t>
        </w:r>
      </w:ins>
      <w:ins w:id="132" w:author="Brian Bohman" w:date="2021-10-28T06:33:00Z">
        <w:r w:rsidR="00DD17D5">
          <w:t xml:space="preserve"> the</w:t>
        </w:r>
      </w:ins>
      <w:ins w:id="133" w:author="Brian Bohman" w:date="2021-10-24T10:02:00Z">
        <w:r w:rsidR="00AE58B7">
          <w:t xml:space="preserve"> </w:t>
        </w:r>
      </w:ins>
      <w:ins w:id="134" w:author="Brian Bohman" w:date="2021-10-27T05:20:00Z">
        <w:r w:rsidR="00BA2ABE">
          <w:t xml:space="preserve">relative </w:t>
        </w:r>
      </w:ins>
      <w:ins w:id="135" w:author="Brian Bohman" w:date="2021-10-24T10:02:00Z">
        <w:r w:rsidR="00AE58B7">
          <w:t>rate of tuber bulking</w:t>
        </w:r>
      </w:ins>
      <w:ins w:id="136" w:author="Brian Bohman" w:date="2021-10-30T12:44:00Z">
        <w:r w:rsidR="002C2D51">
          <w:t xml:space="preserve"> </w:t>
        </w:r>
      </w:ins>
      <w:ins w:id="137" w:author="Brian Bohman" w:date="2021-12-19T10:10:00Z">
        <w:r w:rsidR="00FA4E24">
          <w:t xml:space="preserve">(e.g., planting density) </w:t>
        </w:r>
      </w:ins>
      <w:ins w:id="138" w:author="Brian Bohman" w:date="2021-10-30T12:44:00Z">
        <w:r w:rsidR="002C2D51">
          <w:t>across G x E × M interactions</w:t>
        </w:r>
      </w:ins>
      <w:del w:id="139" w:author="Brian Bohman" w:date="2021-10-24T10:03:00Z">
        <w:r w:rsidRPr="008970F9" w:rsidDel="00027C3E">
          <w:delText xml:space="preserve">were primarily the result of differences </w:delText>
        </w:r>
      </w:del>
      <w:del w:id="140" w:author="Brian Bohman" w:date="2021-10-23T14:17:00Z">
        <w:r w:rsidRPr="008970F9" w:rsidDel="00D840BB">
          <w:delText>in</w:delText>
        </w:r>
      </w:del>
      <w:del w:id="141" w:author="Brian Bohman" w:date="2021-10-24T10:03:00Z">
        <w:r w:rsidRPr="008970F9" w:rsidDel="00027C3E">
          <w:delText xml:space="preserve"> </w:delText>
        </w:r>
      </w:del>
      <w:commentRangeStart w:id="142"/>
      <w:commentRangeStart w:id="143"/>
      <w:del w:id="144" w:author="Brian Bohman" w:date="2021-10-24T10:02:00Z">
        <w:r w:rsidRPr="008970F9" w:rsidDel="00027C3E">
          <w:delText>E</w:delText>
        </w:r>
        <w:commentRangeEnd w:id="142"/>
        <w:r w:rsidR="00B068FD" w:rsidDel="00027C3E">
          <w:rPr>
            <w:rStyle w:val="CommentReference"/>
            <w:rFonts w:ascii="Palatino Linotype" w:eastAsia="SimSun" w:hAnsi="Palatino Linotype"/>
            <w:noProof/>
            <w:color w:val="000000"/>
            <w:lang w:eastAsia="zh-CN"/>
          </w:rPr>
          <w:commentReference w:id="142"/>
        </w:r>
      </w:del>
      <w:commentRangeEnd w:id="143"/>
      <w:r w:rsidR="00D8523F">
        <w:rPr>
          <w:rStyle w:val="CommentReference"/>
          <w:rFonts w:ascii="Palatino Linotype" w:eastAsia="SimSun" w:hAnsi="Palatino Linotype"/>
          <w:noProof/>
          <w:color w:val="000000"/>
          <w:lang w:eastAsia="zh-CN"/>
        </w:rPr>
        <w:commentReference w:id="143"/>
      </w:r>
      <w:del w:id="145" w:author="Brian Bohman" w:date="2021-10-24T10:02:00Z">
        <w:r w:rsidRPr="008970F9" w:rsidDel="00027C3E">
          <w:delText>, while G, within a given E, had a lesser effect</w:delText>
        </w:r>
      </w:del>
      <w:r w:rsidRPr="008970F9">
        <w:t>. In addition to using the median value for %N</w:t>
      </w:r>
      <w:r w:rsidRPr="008970F9">
        <w:rPr>
          <w:vertAlign w:val="subscript"/>
        </w:rPr>
        <w:t>c</w:t>
      </w:r>
      <w:r w:rsidRPr="008970F9">
        <w:t xml:space="preserve"> (i.e., CNDC), </w:t>
      </w:r>
      <w:commentRangeStart w:id="146"/>
      <w:r w:rsidRPr="008970F9">
        <w:t xml:space="preserve">the </w:t>
      </w:r>
      <w:ins w:id="147" w:author="Carl J Rosen" w:date="2021-12-26T12:04:00Z">
        <w:r w:rsidR="007632D2">
          <w:t xml:space="preserve">lower </w:t>
        </w:r>
      </w:ins>
      <w:ins w:id="148" w:author="Carl J Rosen" w:date="2021-12-26T12:05:00Z">
        <w:r w:rsidR="007632D2">
          <w:t xml:space="preserve">and upper </w:t>
        </w:r>
      </w:ins>
      <w:r w:rsidRPr="008970F9">
        <w:t xml:space="preserve">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xml:space="preserve">) </w:t>
      </w:r>
      <w:ins w:id="149" w:author="Brian Bohman" w:date="2021-10-27T05:25:00Z">
        <w:r w:rsidR="00D8523F">
          <w:t xml:space="preserve">derived using the Bayesian </w:t>
        </w:r>
      </w:ins>
      <w:ins w:id="150" w:author="Brian Bohman" w:date="2021-10-28T06:34:00Z">
        <w:r w:rsidR="00DD17D5">
          <w:t>framework</w:t>
        </w:r>
      </w:ins>
      <w:ins w:id="151" w:author="Brian Bohman" w:date="2021-10-27T05:25:00Z">
        <w:r w:rsidR="00D8523F">
          <w:t xml:space="preserve"> </w:t>
        </w:r>
      </w:ins>
      <w:r w:rsidRPr="008970F9">
        <w:t xml:space="preserve">should be used in calculation of N nutrition index (and other calculations) to account for and </w:t>
      </w:r>
      <w:commentRangeStart w:id="152"/>
      <w:r w:rsidRPr="008970F9">
        <w:t>propagate</w:t>
      </w:r>
      <w:commentRangeEnd w:id="152"/>
      <w:r w:rsidR="00D64537">
        <w:rPr>
          <w:rStyle w:val="CommentReference"/>
          <w:rFonts w:ascii="Palatino Linotype" w:eastAsia="SimSun" w:hAnsi="Palatino Linotype"/>
          <w:noProof/>
          <w:color w:val="000000"/>
          <w:lang w:eastAsia="zh-CN"/>
        </w:rPr>
        <w:commentReference w:id="152"/>
      </w:r>
      <w:r w:rsidRPr="008970F9">
        <w:t xml:space="preserve"> uncertainty</w:t>
      </w:r>
      <w:commentRangeEnd w:id="146"/>
      <w:r w:rsidR="00264F69">
        <w:rPr>
          <w:rStyle w:val="CommentReference"/>
          <w:rFonts w:ascii="Palatino Linotype" w:eastAsia="SimSun" w:hAnsi="Palatino Linotype"/>
          <w:noProof/>
          <w:color w:val="000000"/>
          <w:lang w:eastAsia="zh-CN"/>
        </w:rPr>
        <w:commentReference w:id="146"/>
      </w:r>
      <w:r w:rsidRPr="008970F9">
        <w:t xml:space="preserve">. </w:t>
      </w:r>
      <w:del w:id="153" w:author="Brian Bohman" w:date="2021-10-27T09:02:00Z">
        <w:r w:rsidRPr="008970F9" w:rsidDel="00ED5FEC">
          <w:delText xml:space="preserve">Additionally, this study </w:delText>
        </w:r>
      </w:del>
      <w:del w:id="154" w:author="Brian Bohman" w:date="2021-10-27T05:25:00Z">
        <w:r w:rsidRPr="008970F9" w:rsidDel="00D8523F">
          <w:delText>found</w:delText>
        </w:r>
      </w:del>
      <w:del w:id="155" w:author="Brian Bohman" w:date="2021-10-27T08:35:00Z">
        <w:r w:rsidRPr="008970F9" w:rsidDel="009B2FBE">
          <w:delText xml:space="preserve"> </w:delText>
        </w:r>
      </w:del>
      <w:del w:id="156" w:author="Brian Bohman" w:date="2021-10-27T09:02:00Z">
        <w:r w:rsidRPr="008970F9" w:rsidDel="00ED5FEC">
          <w:delText xml:space="preserve">that </w:delText>
        </w:r>
      </w:del>
      <w:del w:id="157" w:author="Brian Bohman" w:date="2021-10-27T05:25:00Z">
        <w:r w:rsidRPr="008970F9" w:rsidDel="00D8523F">
          <w:delText xml:space="preserve">the conventional </w:delText>
        </w:r>
      </w:del>
      <w:del w:id="158" w:author="Brian Bohman" w:date="2021-10-27T08:38:00Z">
        <w:r w:rsidRPr="008970F9" w:rsidDel="00774898">
          <w:delText xml:space="preserve">statistical </w:delText>
        </w:r>
      </w:del>
      <w:del w:id="159" w:author="Brian Bohman" w:date="2021-10-28T06:39:00Z">
        <w:r w:rsidRPr="008970F9" w:rsidDel="00F05BC4">
          <w:delText xml:space="preserve">method </w:delText>
        </w:r>
      </w:del>
      <w:del w:id="160" w:author="Brian Bohman" w:date="2021-10-27T08:36:00Z">
        <w:r w:rsidRPr="008970F9" w:rsidDel="00AD5F6D">
          <w:delText xml:space="preserve">used </w:delText>
        </w:r>
      </w:del>
      <w:del w:id="161" w:author="Brian Bohman" w:date="2021-10-28T06:35:00Z">
        <w:r w:rsidRPr="008970F9" w:rsidDel="00DD17D5">
          <w:delText xml:space="preserve">to </w:delText>
        </w:r>
      </w:del>
      <w:del w:id="162" w:author="Brian Bohman" w:date="2021-10-27T08:39:00Z">
        <w:r w:rsidRPr="008970F9" w:rsidDel="00774898">
          <w:delText>derive</w:delText>
        </w:r>
      </w:del>
      <w:del w:id="163" w:author="Brian Bohman" w:date="2021-10-28T06:35:00Z">
        <w:r w:rsidRPr="008970F9" w:rsidDel="00DD17D5">
          <w:delText xml:space="preserve"> CNDC</w:delText>
        </w:r>
      </w:del>
      <w:del w:id="164" w:author="Brian Bohman" w:date="2021-10-27T08:39:00Z">
        <w:r w:rsidRPr="008970F9" w:rsidDel="00774898">
          <w:delText>s</w:delText>
        </w:r>
      </w:del>
      <w:del w:id="165" w:author="Brian Bohman" w:date="2021-10-28T06:35:00Z">
        <w:r w:rsidRPr="008970F9" w:rsidDel="00DD17D5">
          <w:delText xml:space="preserve"> </w:delText>
        </w:r>
      </w:del>
      <w:del w:id="166" w:author="Brian Bohman" w:date="2021-10-27T05:21:00Z">
        <w:r w:rsidRPr="008970F9" w:rsidDel="00D8523F">
          <w:delText>is</w:delText>
        </w:r>
      </w:del>
      <w:del w:id="167" w:author="Brian Bohman" w:date="2021-10-28T06:39:00Z">
        <w:r w:rsidRPr="008970F9" w:rsidDel="00F05BC4">
          <w:delText xml:space="preserve"> subject to </w:delText>
        </w:r>
      </w:del>
      <w:del w:id="168" w:author="Brian Bohman" w:date="2021-10-27T05:21:00Z">
        <w:r w:rsidRPr="008970F9" w:rsidDel="00D8523F">
          <w:delText xml:space="preserve">greater </w:delText>
        </w:r>
      </w:del>
      <w:del w:id="169" w:author="Brian Bohman" w:date="2021-10-28T06:39:00Z">
        <w:r w:rsidRPr="008970F9" w:rsidDel="00F05BC4">
          <w:delText xml:space="preserve">inferential bias </w:delText>
        </w:r>
      </w:del>
      <w:del w:id="170" w:author="Brian Bohman" w:date="2021-10-28T06:38:00Z">
        <w:r w:rsidRPr="008970F9" w:rsidDel="00F05BC4">
          <w:delText>resulting</w:delText>
        </w:r>
      </w:del>
      <w:del w:id="171" w:author="Brian Bohman" w:date="2021-10-28T06:36:00Z">
        <w:r w:rsidRPr="008970F9" w:rsidDel="00F05BC4">
          <w:delText xml:space="preserve"> from</w:delText>
        </w:r>
      </w:del>
      <w:del w:id="172" w:author="Brian Bohman" w:date="2021-10-28T06:39:00Z">
        <w:r w:rsidRPr="008970F9" w:rsidDel="00F05BC4">
          <w:delText xml:space="preserve"> </w:delText>
        </w:r>
      </w:del>
      <w:del w:id="173" w:author="Brian Bohman" w:date="2021-10-27T08:37:00Z">
        <w:r w:rsidRPr="008970F9" w:rsidDel="00AD5F6D">
          <w:delText>biased</w:delText>
        </w:r>
      </w:del>
      <w:del w:id="174" w:author="Brian Bohman" w:date="2021-10-28T06:39:00Z">
        <w:r w:rsidRPr="008970F9" w:rsidDel="00F05BC4">
          <w:delText xml:space="preserve"> experimental datasets (i.e., unbalanced distribution of N limiting and non-N limiting observations)</w:delText>
        </w:r>
      </w:del>
      <w:del w:id="175" w:author="Brian Bohman" w:date="2021-10-27T05:23:00Z">
        <w:r w:rsidRPr="008970F9" w:rsidDel="00D8523F">
          <w:delText xml:space="preserve"> </w:delText>
        </w:r>
        <w:r w:rsidRPr="008970F9" w:rsidDel="00D8523F">
          <w:lastRenderedPageBreak/>
          <w:delText xml:space="preserve">than the Bayesian hierarchical </w:delText>
        </w:r>
        <w:commentRangeStart w:id="176"/>
        <w:commentRangeStart w:id="177"/>
        <w:r w:rsidRPr="008970F9" w:rsidDel="00D8523F">
          <w:delText>method</w:delText>
        </w:r>
        <w:commentRangeEnd w:id="176"/>
        <w:r w:rsidR="00B068FD" w:rsidDel="00D8523F">
          <w:rPr>
            <w:rStyle w:val="CommentReference"/>
            <w:rFonts w:ascii="Palatino Linotype" w:eastAsia="SimSun" w:hAnsi="Palatino Linotype"/>
            <w:noProof/>
            <w:color w:val="000000"/>
            <w:lang w:eastAsia="zh-CN"/>
          </w:rPr>
          <w:commentReference w:id="176"/>
        </w:r>
      </w:del>
      <w:commentRangeEnd w:id="177"/>
      <w:del w:id="178" w:author="Brian Bohman" w:date="2021-10-28T06:39:00Z">
        <w:r w:rsidR="00D8523F" w:rsidDel="00F05BC4">
          <w:rPr>
            <w:rStyle w:val="CommentReference"/>
            <w:rFonts w:ascii="Palatino Linotype" w:eastAsia="SimSun" w:hAnsi="Palatino Linotype"/>
            <w:noProof/>
            <w:color w:val="000000"/>
            <w:lang w:eastAsia="zh-CN"/>
          </w:rPr>
          <w:commentReference w:id="177"/>
        </w:r>
      </w:del>
      <w:del w:id="179" w:author="Brian Bohman" w:date="2021-10-27T05:23:00Z">
        <w:r w:rsidRPr="008970F9" w:rsidDel="00D8523F">
          <w:delText>.</w:delText>
        </w:r>
      </w:del>
      <w:del w:id="180" w:author="Brian Bohman" w:date="2021-10-28T06:39:00Z">
        <w:r w:rsidRPr="008970F9" w:rsidDel="00F05BC4">
          <w:delText xml:space="preserve"> </w:delText>
        </w:r>
      </w:del>
      <w:r w:rsidRPr="008970F9">
        <w:t xml:space="preserve">Overall, this study provides additional evidence that </w:t>
      </w:r>
      <w:ins w:id="181" w:author="Carl J Rosen" w:date="2021-12-26T12:10:00Z">
        <w:r w:rsidR="00B26076">
          <w:t xml:space="preserve">the </w:t>
        </w:r>
      </w:ins>
      <w:r w:rsidRPr="008970F9">
        <w:t>%N</w:t>
      </w:r>
      <w:r w:rsidRPr="008970F9">
        <w:rPr>
          <w:vertAlign w:val="subscript"/>
        </w:rPr>
        <w:t>c</w:t>
      </w:r>
      <w:r w:rsidRPr="008970F9">
        <w:t xml:space="preserve"> is dependent upon G </w:t>
      </w:r>
      <w:ins w:id="182" w:author="Brian Bohman" w:date="2021-08-25T10:47:00Z">
        <w:r w:rsidR="00F0040A">
          <w:t>×</w:t>
        </w:r>
      </w:ins>
      <w:del w:id="183" w:author="Brian Bohman" w:date="2021-08-25T10:47:00Z">
        <w:r w:rsidRPr="008970F9" w:rsidDel="00F0040A">
          <w:delText>x</w:delText>
        </w:r>
      </w:del>
      <w:r w:rsidRPr="008970F9">
        <w:t xml:space="preserve"> E</w:t>
      </w:r>
      <w:ins w:id="184" w:author="Brian Bohman" w:date="2021-10-23T14:17:00Z">
        <w:r w:rsidR="00D840BB">
          <w:t xml:space="preserve"> </w:t>
        </w:r>
      </w:ins>
      <w:ins w:id="185" w:author="Brian Bohman" w:date="2021-10-27T05:10:00Z">
        <w:r w:rsidR="00A51643">
          <w:t>×</w:t>
        </w:r>
      </w:ins>
      <w:ins w:id="186" w:author="Brian Bohman" w:date="2021-10-23T14:17:00Z">
        <w:r w:rsidR="00D840BB">
          <w:t xml:space="preserve"> M</w:t>
        </w:r>
      </w:ins>
      <w:r w:rsidRPr="008970F9">
        <w:t xml:space="preserve"> interactions; therefore, evaluation of crop N status or N use efficiency must account for variation in </w:t>
      </w:r>
      <w:ins w:id="187" w:author="Carl J Rosen" w:date="2021-12-26T12:13:00Z">
        <w:r w:rsidR="00A1783B">
          <w:t xml:space="preserve">the </w:t>
        </w:r>
      </w:ins>
      <w:r w:rsidRPr="008970F9">
        <w:t>%N</w:t>
      </w:r>
      <w:r w:rsidRPr="008970F9">
        <w:rPr>
          <w:vertAlign w:val="subscript"/>
        </w:rPr>
        <w:t>c</w:t>
      </w:r>
      <w:r w:rsidRPr="008970F9">
        <w:t xml:space="preserve"> across G </w:t>
      </w:r>
      <w:ins w:id="188" w:author="Brian Bohman" w:date="2021-08-25T10:47:00Z">
        <w:r w:rsidR="00F0040A">
          <w:t>×</w:t>
        </w:r>
      </w:ins>
      <w:del w:id="189" w:author="Brian Bohman" w:date="2021-08-25T10:47:00Z">
        <w:r w:rsidRPr="008970F9" w:rsidDel="00F0040A">
          <w:delText>x</w:delText>
        </w:r>
      </w:del>
      <w:r w:rsidRPr="008970F9">
        <w:t xml:space="preserve"> E </w:t>
      </w:r>
      <w:ins w:id="190" w:author="Brian Bohman" w:date="2021-10-27T05:10:00Z">
        <w:r w:rsidR="00A51643">
          <w:t>×</w:t>
        </w:r>
      </w:ins>
      <w:ins w:id="191" w:author="Brian Bohman" w:date="2021-10-23T14:18:00Z">
        <w:r w:rsidR="00D840BB">
          <w:t xml:space="preserve"> M </w:t>
        </w:r>
      </w:ins>
      <w:r w:rsidRPr="008970F9">
        <w:t>interactions.</w:t>
      </w:r>
    </w:p>
    <w:p w14:paraId="6B035CCE" w14:textId="77777777" w:rsidR="008970F9" w:rsidRDefault="008970F9" w:rsidP="003561D2">
      <w:pPr>
        <w:pStyle w:val="Body"/>
      </w:pPr>
    </w:p>
    <w:p w14:paraId="7B0C35FB" w14:textId="14939FD4" w:rsidR="008970F9" w:rsidDel="00DC650E" w:rsidRDefault="008970F9" w:rsidP="003561D2">
      <w:pPr>
        <w:pStyle w:val="Body"/>
        <w:rPr>
          <w:del w:id="192" w:author="Brian Bohman" w:date="2021-12-19T10:10:00Z"/>
        </w:rPr>
      </w:pPr>
      <w:r w:rsidRPr="00B5307A">
        <w:rPr>
          <w:b/>
          <w:u w:val="single"/>
        </w:rPr>
        <w:t>Keywords</w:t>
      </w:r>
      <w:r w:rsidRPr="00B5307A">
        <w:rPr>
          <w:bCs/>
        </w:rPr>
        <w:t>:</w:t>
      </w:r>
      <w:r w:rsidRPr="00261370">
        <w:rPr>
          <w:b/>
        </w:rPr>
        <w:t xml:space="preserve"> </w:t>
      </w:r>
      <w:ins w:id="193" w:author="Carl J Rosen" w:date="2021-12-26T12:14:00Z">
        <w:r w:rsidR="00A1783B" w:rsidRPr="00A1783B">
          <w:rPr>
            <w:bCs/>
          </w:rPr>
          <w:t>critical N concentration</w:t>
        </w:r>
        <w:r w:rsidR="00A1783B">
          <w:rPr>
            <w:bCs/>
          </w:rPr>
          <w:t>;</w:t>
        </w:r>
        <w:r w:rsidR="00A1783B" w:rsidRPr="00A1783B">
          <w:t xml:space="preserve"> </w:t>
        </w:r>
      </w:ins>
      <w:r w:rsidRPr="00261370">
        <w:t>critical nitrogen dilution curve; nitrogen nutrition index; nitrogen use efficiency; potato; Bayesian; genotype-by-environment interactions</w:t>
      </w:r>
    </w:p>
    <w:p w14:paraId="66FACCF6" w14:textId="1B1FC4DF" w:rsidR="00DC650E" w:rsidRDefault="00DC650E" w:rsidP="003561D2">
      <w:pPr>
        <w:pStyle w:val="Body"/>
        <w:rPr>
          <w:ins w:id="194" w:author="Carl J Rosen" w:date="2021-12-23T18:39:00Z"/>
        </w:rPr>
      </w:pPr>
    </w:p>
    <w:p w14:paraId="2CD0612D" w14:textId="0B8C1F8C" w:rsidR="00DC650E" w:rsidRDefault="00DC650E" w:rsidP="003561D2">
      <w:pPr>
        <w:pStyle w:val="Body"/>
        <w:rPr>
          <w:ins w:id="195" w:author="Carl J Rosen" w:date="2021-12-23T18:39:00Z"/>
        </w:rPr>
      </w:pPr>
    </w:p>
    <w:p w14:paraId="19A2FEAD" w14:textId="53DF39B6" w:rsidR="00DC650E" w:rsidRPr="00261370" w:rsidRDefault="00DC650E" w:rsidP="003561D2">
      <w:pPr>
        <w:pStyle w:val="Body"/>
        <w:rPr>
          <w:ins w:id="196" w:author="Carl J Rosen" w:date="2021-12-23T18:39:00Z"/>
        </w:rPr>
      </w:pPr>
      <w:ins w:id="197" w:author="Carl J Rosen" w:date="2021-12-23T18:39:00Z">
        <w:r>
          <w:t xml:space="preserve">Abbreviations? </w:t>
        </w:r>
      </w:ins>
    </w:p>
    <w:p w14:paraId="1E7FD4CC" w14:textId="77777777" w:rsidR="008970F9" w:rsidRDefault="008970F9">
      <w:pPr>
        <w:pStyle w:val="Body"/>
        <w:pPrChange w:id="198" w:author="Brian Bohman" w:date="2021-12-19T10:10:00Z">
          <w:pPr/>
        </w:pPrChange>
      </w:pPr>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589B4F61"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199" w:author="Brian Bohman" w:date="2021-08-25T10:48:00Z">
        <w:r w:rsidDel="000B3B17">
          <w:delText>x</w:delText>
        </w:r>
      </w:del>
      <w:ins w:id="200" w:author="Brian Bohman" w:date="2021-08-25T10:48:00Z">
        <w:r w:rsidR="000B3B17">
          <w:t>×</w:t>
        </w:r>
      </w:ins>
      <w:r>
        <w:t xml:space="preserve"> M effects (e.g., year-to-year</w:t>
      </w:r>
      <w:ins w:id="201" w:author="Brian Bohman" w:date="2021-10-27T05:15:00Z">
        <w:r w:rsidR="00A51643">
          <w:t>,</w:t>
        </w:r>
      </w:ins>
      <w:ins w:id="202" w:author="Brian Bohman" w:date="2021-10-27T05:14:00Z">
        <w:r w:rsidR="00A51643">
          <w:t xml:space="preserve"> </w:t>
        </w:r>
      </w:ins>
      <w:del w:id="203" w:author="Brian Bohman" w:date="2021-10-27T05:13:00Z">
        <w:r w:rsidDel="00A51643">
          <w:delText xml:space="preserve"> or</w:delText>
        </w:r>
      </w:del>
      <w:del w:id="204" w:author="Brian Bohman" w:date="2021-10-27T05:14:00Z">
        <w:r w:rsidDel="00A51643">
          <w:delText xml:space="preserve"> </w:delText>
        </w:r>
      </w:del>
      <w:r>
        <w:t>geographic</w:t>
      </w:r>
      <w:ins w:id="205" w:author="Brian Bohman" w:date="2021-10-27T05:14:00Z">
        <w:r w:rsidR="00A51643">
          <w:t xml:space="preserve">, </w:t>
        </w:r>
      </w:ins>
      <w:ins w:id="206" w:author="Brian Bohman" w:date="2021-10-27T05:15:00Z">
        <w:r w:rsidR="00A51643">
          <w:t xml:space="preserve">or </w:t>
        </w:r>
      </w:ins>
      <w:ins w:id="207" w:author="Brian Bohman" w:date="2021-10-27T05:17:00Z">
        <w:r w:rsidR="00A51643">
          <w:t>cultural</w:t>
        </w:r>
      </w:ins>
      <w:ins w:id="208" w:author="Brian Bohman" w:date="2021-10-27T05:14:00Z">
        <w:r w:rsidR="00A51643">
          <w:t xml:space="preserve"> practices</w:t>
        </w:r>
      </w:ins>
      <w:r>
        <w:t xml:space="preserve">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w:t>
      </w:r>
      <w:ins w:id="209" w:author="Brian Bohman" w:date="2021-10-27T05:11:00Z">
        <w:r w:rsidR="00A51643">
          <w:t>e.g.</w:t>
        </w:r>
      </w:ins>
      <w:del w:id="210" w:author="Brian Bohman" w:date="2021-10-27T05:11:00Z">
        <w:r w:rsidDel="00A51643">
          <w:delText>i.e.</w:delText>
        </w:r>
      </w:del>
      <w:r>
        <w:t>,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211"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211"/>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B4B6B57" w:rsidR="00E072BF" w:rsidRDefault="00E072BF" w:rsidP="00E072BF">
      <w:pPr>
        <w:pStyle w:val="Body"/>
        <w:spacing w:after="240"/>
      </w:pPr>
      <w:r>
        <w:t xml:space="preserve">A robust theoretical framework has been developed to explain decline in N concentration as biomass increases, but the application of this theory is </w:t>
      </w:r>
      <w:proofErr w:type="gramStart"/>
      <w:r>
        <w:t>most commonly restricted</w:t>
      </w:r>
      <w:proofErr w:type="gramEnd"/>
      <w:r>
        <w:t xml:space="preserve">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212"/>
      <w:commentRangeStart w:id="213"/>
      <w:r>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 </w:instrText>
      </w:r>
      <w:r w:rsidR="00477881">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DATA </w:instrText>
      </w:r>
      <w:r w:rsidR="00477881">
        <w:fldChar w:fldCharType="end"/>
      </w:r>
      <w:r>
        <w:fldChar w:fldCharType="separate"/>
      </w:r>
      <w:r w:rsidR="00477881">
        <w:rPr>
          <w:noProof/>
        </w:rPr>
        <w:t>(Lemaire &amp; Gastal, 1997; Gastal et al., 2015)</w:t>
      </w:r>
      <w:r>
        <w:fldChar w:fldCharType="end"/>
      </w:r>
      <w:commentRangeEnd w:id="212"/>
      <w:r w:rsidR="00B068FD">
        <w:rPr>
          <w:rStyle w:val="CommentReference"/>
          <w:rFonts w:ascii="Palatino Linotype" w:eastAsia="SimSun" w:hAnsi="Palatino Linotype"/>
          <w:noProof/>
          <w:color w:val="000000"/>
          <w:lang w:eastAsia="zh-CN"/>
        </w:rPr>
        <w:commentReference w:id="212"/>
      </w:r>
      <w:commentRangeEnd w:id="213"/>
      <w:r w:rsidR="00D8523F">
        <w:rPr>
          <w:rStyle w:val="CommentReference"/>
          <w:rFonts w:ascii="Palatino Linotype" w:eastAsia="SimSun" w:hAnsi="Palatino Linotype"/>
          <w:noProof/>
          <w:color w:val="000000"/>
          <w:lang w:eastAsia="zh-CN"/>
        </w:rPr>
        <w:commentReference w:id="213"/>
      </w:r>
      <w:r>
        <w:t>.</w:t>
      </w:r>
    </w:p>
    <w:p w14:paraId="0DEBFD05" w14:textId="265A66CA"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214"/>
      <w:commentRangeStart w:id="215"/>
      <w:r>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 </w:instrText>
      </w:r>
      <w:r w:rsidR="00477881">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DATA </w:instrText>
      </w:r>
      <w:r w:rsidR="00477881">
        <w:fldChar w:fldCharType="end"/>
      </w:r>
      <w:r>
        <w:fldChar w:fldCharType="separate"/>
      </w:r>
      <w:r w:rsidR="00477881">
        <w:rPr>
          <w:noProof/>
        </w:rPr>
        <w:t>(Greenwood et al., 1986; Duchenne et al., 1997; Plénet &amp; Lemaire, 2000; Herrmann &amp; Taube, 2004)</w:t>
      </w:r>
      <w:r>
        <w:fldChar w:fldCharType="end"/>
      </w:r>
      <w:commentRangeEnd w:id="214"/>
      <w:r w:rsidR="00B068FD">
        <w:rPr>
          <w:rStyle w:val="CommentReference"/>
          <w:rFonts w:ascii="Palatino Linotype" w:eastAsia="SimSun" w:hAnsi="Palatino Linotype"/>
          <w:noProof/>
          <w:color w:val="000000"/>
          <w:lang w:eastAsia="zh-CN"/>
        </w:rPr>
        <w:commentReference w:id="214"/>
      </w:r>
      <w:commentRangeEnd w:id="215"/>
      <w:r w:rsidR="00D8523F">
        <w:rPr>
          <w:rStyle w:val="CommentReference"/>
          <w:rFonts w:ascii="Palatino Linotype" w:eastAsia="SimSun" w:hAnsi="Palatino Linotype"/>
          <w:noProof/>
          <w:color w:val="000000"/>
          <w:lang w:eastAsia="zh-CN"/>
        </w:rPr>
        <w:commentReference w:id="215"/>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18C4DFA4"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w:t>
      </w:r>
      <w:del w:id="216" w:author="Brian Bohman" w:date="2021-10-28T06:42:00Z">
        <w:r w:rsidDel="00BF7B4D">
          <w:delText xml:space="preserve">across </w:delText>
        </w:r>
      </w:del>
      <w:del w:id="217" w:author="Brian Bohman" w:date="2021-10-23T14:19:00Z">
        <w:r w:rsidDel="00A47A6D">
          <w:delText>E and G</w:delText>
        </w:r>
      </w:del>
      <w:del w:id="218" w:author="Brian Bohman" w:date="2021-10-28T06:42:00Z">
        <w:r w:rsidDel="00BF7B4D">
          <w:delText xml:space="preserve"> </w:delText>
        </w:r>
      </w:del>
      <w:ins w:id="219" w:author="Brian Bohman" w:date="2021-10-28T06:41:00Z">
        <w:r w:rsidR="00BF7B4D">
          <w:t xml:space="preserve">for potato </w:t>
        </w:r>
      </w:ins>
      <w:r>
        <w:t>would occur due to</w:t>
      </w:r>
      <w:del w:id="220" w:author="Brian Bohman" w:date="2021-10-27T05:31:00Z">
        <w:r w:rsidDel="00884493">
          <w:delText xml:space="preserve"> known</w:delText>
        </w:r>
      </w:del>
      <w:r>
        <w:t xml:space="preserve"> variation in total biomass and harvest index (i.e., </w:t>
      </w:r>
      <w:ins w:id="221" w:author="Brian Bohman" w:date="2021-10-27T05:29:00Z">
        <w:r w:rsidR="00D8523F">
          <w:t>timing of tuber in</w:t>
        </w:r>
      </w:ins>
      <w:ins w:id="222" w:author="Brian Bohman" w:date="2021-10-27T05:30:00Z">
        <w:r w:rsidR="00D8523F">
          <w:t xml:space="preserve">itiation, </w:t>
        </w:r>
      </w:ins>
      <w:r>
        <w:t xml:space="preserve">relative </w:t>
      </w:r>
      <w:ins w:id="223" w:author="Brian Bohman" w:date="2021-10-27T05:30:00Z">
        <w:r w:rsidR="00D8523F">
          <w:t>rate of tuber bulking</w:t>
        </w:r>
      </w:ins>
      <w:del w:id="224" w:author="Brian Bohman" w:date="2021-10-27T05:30:00Z">
        <w:r w:rsidDel="00D8523F">
          <w:delText>partitioning of biomass to tubers</w:delText>
        </w:r>
      </w:del>
      <w:r>
        <w:t>) across</w:t>
      </w:r>
      <w:del w:id="225" w:author="Brian Bohman" w:date="2021-10-28T06:42:00Z">
        <w:r w:rsidDel="00BF7B4D">
          <w:delText xml:space="preserve"> these</w:delText>
        </w:r>
      </w:del>
      <w:r>
        <w:t xml:space="preserve"> G </w:t>
      </w:r>
      <w:del w:id="226" w:author="Brian Bohman" w:date="2021-08-25T10:48:00Z">
        <w:r w:rsidDel="000B3B17">
          <w:delText>x</w:delText>
        </w:r>
      </w:del>
      <w:ins w:id="227" w:author="Brian Bohman" w:date="2021-08-25T10:48:00Z">
        <w:r w:rsidR="000B3B17">
          <w:t>×</w:t>
        </w:r>
      </w:ins>
      <w:r>
        <w:t xml:space="preserve"> E</w:t>
      </w:r>
      <w:ins w:id="228" w:author="Brian Bohman" w:date="2021-10-23T14:19:00Z">
        <w:r w:rsidR="00A47A6D">
          <w:t xml:space="preserve"> </w:t>
        </w:r>
      </w:ins>
      <w:ins w:id="229" w:author="Brian Bohman" w:date="2021-10-27T05:32:00Z">
        <w:r w:rsidR="00884493">
          <w:t>×</w:t>
        </w:r>
      </w:ins>
      <w:ins w:id="230" w:author="Brian Bohman" w:date="2021-10-23T14:19:00Z">
        <w:r w:rsidR="00A47A6D">
          <w:t xml:space="preserve"> M</w:t>
        </w:r>
      </w:ins>
      <w:r>
        <w:t xml:space="preserve"> gradients. Understanding the effects of G </w:t>
      </w:r>
      <w:del w:id="231" w:author="Brian Bohman" w:date="2021-08-25T10:48:00Z">
        <w:r w:rsidDel="000B3B17">
          <w:delText>x</w:delText>
        </w:r>
      </w:del>
      <w:ins w:id="232" w:author="Brian Bohman" w:date="2021-08-25T10:48:00Z">
        <w:r w:rsidR="000B3B17">
          <w:t>×</w:t>
        </w:r>
      </w:ins>
      <w:r>
        <w:t xml:space="preserve"> E</w:t>
      </w:r>
      <w:ins w:id="233" w:author="Brian Bohman" w:date="2021-10-23T14:19:00Z">
        <w:r w:rsidR="00A47A6D">
          <w:t xml:space="preserve"> </w:t>
        </w:r>
      </w:ins>
      <w:ins w:id="234" w:author="Brian Bohman" w:date="2021-10-27T05:32:00Z">
        <w:r w:rsidR="00884493">
          <w:t>×</w:t>
        </w:r>
      </w:ins>
      <w:ins w:id="235" w:author="Brian Bohman" w:date="2021-10-23T14:19:00Z">
        <w:r w:rsidR="00A47A6D">
          <w:t xml:space="preserve"> M</w:t>
        </w:r>
      </w:ins>
      <w:r>
        <w:t xml:space="preserv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6FC77D2D"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has been conducted using a non-uniform set of statistical methods and with limited quantification of uncertainty in either the range of plausible </w:t>
      </w:r>
      <w:r>
        <w:rPr>
          <w:szCs w:val="18"/>
        </w:rPr>
        <w:lastRenderedPageBreak/>
        <w:t>%N</w:t>
      </w:r>
      <w:r>
        <w:rPr>
          <w:szCs w:val="18"/>
          <w:vertAlign w:val="subscript"/>
        </w:rPr>
        <w:t>c</w:t>
      </w:r>
      <w:r>
        <w:t xml:space="preserve"> values or the fitted parameter values themselves. This makes it difficult to ascertain whether observed differences in CNDCs result from underlying G </w:t>
      </w:r>
      <w:del w:id="236" w:author="Brian Bohman" w:date="2021-08-25T10:48:00Z">
        <w:r w:rsidDel="000B3B17">
          <w:delText>x</w:delText>
        </w:r>
      </w:del>
      <w:ins w:id="237" w:author="Brian Bohman" w:date="2021-08-25T10:48:00Z">
        <w:r w:rsidR="000B3B17">
          <w:t>×</w:t>
        </w:r>
      </w:ins>
      <w:r>
        <w:t xml:space="preserve"> E</w:t>
      </w:r>
      <w:ins w:id="238" w:author="Brian Bohman" w:date="2021-10-23T14:19:00Z">
        <w:r w:rsidR="00A47A6D">
          <w:t xml:space="preserve"> </w:t>
        </w:r>
      </w:ins>
      <w:ins w:id="239" w:author="Brian Bohman" w:date="2021-10-27T05:32:00Z">
        <w:r w:rsidR="00884493">
          <w:t>×</w:t>
        </w:r>
      </w:ins>
      <w:ins w:id="240" w:author="Brian Bohman" w:date="2021-10-23T14:19:00Z">
        <w:r w:rsidR="00A47A6D">
          <w:t xml:space="preserve"> M</w:t>
        </w:r>
      </w:ins>
      <w:r>
        <w:t xml:space="preserve"> effects</w:t>
      </w:r>
      <w:del w:id="241" w:author="Brian Bohman" w:date="2021-10-28T06:42:00Z">
        <w:r w:rsidDel="00BF7B4D">
          <w:delText xml:space="preserve"> o</w:delText>
        </w:r>
      </w:del>
      <w:ins w:id="242" w:author="Brian Bohman" w:date="2021-10-28T06:42:00Z">
        <w:r w:rsidR="00BF7B4D">
          <w:t>,</w:t>
        </w:r>
      </w:ins>
      <w:del w:id="243" w:author="Brian Bohman" w:date="2021-10-28T06:42:00Z">
        <w:r w:rsidDel="00BF7B4D">
          <w:delText>r</w:delText>
        </w:r>
      </w:del>
      <w:r>
        <w:t xml:space="preserve"> are confounded by the limitations of the statistical approach</w:t>
      </w:r>
      <w:ins w:id="244" w:author="Brian Bohman" w:date="2021-10-28T06:42:00Z">
        <w:r w:rsidR="00BF7B4D">
          <w:t>, or biased due to insufficient quantity or quality of experimental data</w:t>
        </w:r>
      </w:ins>
      <w:ins w:id="245" w:author="Brian Bohman" w:date="2021-10-28T06:43:00Z">
        <w:r w:rsidR="00BF7B4D">
          <w:t xml:space="preserve"> </w:t>
        </w:r>
        <w:r w:rsidR="00BF7B4D" w:rsidRPr="008970F9">
          <w:t>(</w:t>
        </w:r>
        <w:r w:rsidR="00BF7B4D">
          <w:t>e.g.</w:t>
        </w:r>
        <w:r w:rsidR="00BF7B4D" w:rsidRPr="008970F9">
          <w:t>, unbalanced distribution of N limiting and non-N limiting observations)</w:t>
        </w:r>
      </w:ins>
      <w:ins w:id="246" w:author="Brian Bohman" w:date="2021-10-28T06:42:00Z">
        <w:r w:rsidR="00BF7B4D">
          <w:t>.</w:t>
        </w:r>
      </w:ins>
      <w:del w:id="247" w:author="Brian Bohman" w:date="2021-10-28T06:42:00Z">
        <w:r w:rsidDel="00BF7B4D">
          <w:delText>.</w:delText>
        </w:r>
      </w:del>
    </w:p>
    <w:p w14:paraId="52242046" w14:textId="77777777" w:rsidR="00E072BF" w:rsidRDefault="00E072BF" w:rsidP="00E072BF">
      <w:pPr>
        <w:pStyle w:val="Body"/>
        <w:spacing w:after="240"/>
      </w:pPr>
      <w:r>
        <w:t>The conventional approach to fit a CNDC</w:t>
      </w:r>
      <w:del w:id="248" w:author="Brian Bohman" w:date="2021-12-19T10:13:00Z">
        <w:r w:rsidDel="00E568CB">
          <w:delText>,</w:delText>
        </w:r>
      </w:del>
      <w:r>
        <w:t xml:space="preserve">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512E03B6" w14:textId="4C4036DB" w:rsidR="00450527" w:rsidRDefault="00E072BF" w:rsidP="00450527">
      <w:pPr>
        <w:pStyle w:val="Body"/>
        <w:spacing w:after="240"/>
        <w:rPr>
          <w:ins w:id="249" w:author="Brian Bohman" w:date="2021-10-27T08:00:00Z"/>
        </w:rPr>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cannot resolve deficiencies in the underlying empirical data (</w:t>
      </w:r>
      <w:ins w:id="250" w:author="Brian Bohman" w:date="2021-10-28T06:44:00Z">
        <w:r w:rsidR="00E071EE">
          <w:t>e</w:t>
        </w:r>
      </w:ins>
      <w:del w:id="251" w:author="Brian Bohman" w:date="2021-10-28T06:44:00Z">
        <w:r w:rsidDel="00E071EE">
          <w:delText>i.e</w:delText>
        </w:r>
      </w:del>
      <w:r>
        <w:t>.</w:t>
      </w:r>
      <w:ins w:id="252" w:author="Brian Bohman" w:date="2021-10-28T06:44:00Z">
        <w:r w:rsidR="00E071EE">
          <w:t>g.</w:t>
        </w:r>
      </w:ins>
      <w:r>
        <w:t xml:space="preserve">, insufficient level of N treatments, interactions with environmental conditions) that the linear-plateau method was designed to discriminate against. Therefore, the critical points selected using the simplified method may be biased </w:t>
      </w:r>
      <w:del w:id="253" w:author="Brian Bohman" w:date="2021-10-28T06:45:00Z">
        <w:r w:rsidDel="00E071EE">
          <w:delText>when implemented using biased empirical data</w:delText>
        </w:r>
      </w:del>
      <w:ins w:id="254" w:author="Brian Bohman" w:date="2021-10-28T06:45:00Z">
        <w:r w:rsidR="00E071EE">
          <w:t>due to inherent deficiencies of the underlying experimental data used</w:t>
        </w:r>
      </w:ins>
      <w:del w:id="255" w:author="Brian Bohman" w:date="2021-10-28T06:44:00Z">
        <w:r w:rsidDel="00E071EE">
          <w:delText xml:space="preserve"> (e.g., without sufficient quantity of both N limiting and non-N limiting observations)</w:delText>
        </w:r>
      </w:del>
      <w:r>
        <w:t>.</w:t>
      </w:r>
    </w:p>
    <w:p w14:paraId="77A707D6" w14:textId="1E687036" w:rsidR="00450527" w:rsidDel="00450527" w:rsidRDefault="00450527" w:rsidP="00E072BF">
      <w:pPr>
        <w:pStyle w:val="Body"/>
        <w:spacing w:after="240"/>
        <w:rPr>
          <w:del w:id="256" w:author="Brian Bohman" w:date="2021-10-27T08:03:00Z"/>
        </w:rPr>
      </w:pPr>
    </w:p>
    <w:p w14:paraId="706DA9E8" w14:textId="4F47D177" w:rsidR="001F02B0" w:rsidRDefault="00E072BF" w:rsidP="00E072BF">
      <w:pPr>
        <w:pStyle w:val="Body"/>
        <w:spacing w:after="240"/>
        <w:rPr>
          <w:ins w:id="257" w:author="Brian Bohman" w:date="2021-10-27T08:03:00Z"/>
        </w:rPr>
      </w:pPr>
      <w:r>
        <w:t>N</w:t>
      </w:r>
      <w:ins w:id="258" w:author="Brian Bohman" w:date="2021-10-27T09:04:00Z">
        <w:r w:rsidR="00ED5FEC">
          <w:t>ovel</w:t>
        </w:r>
      </w:ins>
      <w:del w:id="259" w:author="Brian Bohman" w:date="2021-10-27T09:04:00Z">
        <w:r w:rsidDel="00ED5FEC">
          <w:delText>ew</w:delText>
        </w:r>
      </w:del>
      <w:r>
        <w:t xml:space="preserve">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w:t>
      </w:r>
      <w:ins w:id="260" w:author="Brian Bohman" w:date="2021-10-27T08:40:00Z">
        <w:r w:rsidR="00774898">
          <w:t xml:space="preserve"> and </w:t>
        </w:r>
      </w:ins>
      <w:del w:id="261" w:author="Brian Bohman" w:date="2021-10-27T08:40:00Z">
        <w:r w:rsidDel="00774898">
          <w:delText xml:space="preserve">, </w:delText>
        </w:r>
      </w:del>
      <w:r>
        <w:t>quantification of uncertainty</w:t>
      </w:r>
      <w:del w:id="262" w:author="Brian Bohman" w:date="2021-10-27T08:40:00Z">
        <w:r w:rsidDel="00774898">
          <w:delText>, and a means to directly evaluate differences</w:delText>
        </w:r>
      </w:del>
      <w:ins w:id="263" w:author="Brian Bohman" w:date="2021-10-27T08:40:00Z">
        <w:r w:rsidR="00774898">
          <w:t xml:space="preserve"> for deriving</w:t>
        </w:r>
      </w:ins>
      <w:r>
        <w:t xml:space="preserve"> in CNDCs</w:t>
      </w:r>
      <w:ins w:id="264" w:author="Brian Bohman" w:date="2021-10-27T08:43:00Z">
        <w:r w:rsidR="005E5FE7">
          <w:t xml:space="preserve"> which enables </w:t>
        </w:r>
      </w:ins>
      <w:ins w:id="265" w:author="Brian Bohman" w:date="2021-10-27T08:44:00Z">
        <w:r w:rsidR="005E5FE7">
          <w:t xml:space="preserve">direct </w:t>
        </w:r>
      </w:ins>
      <w:ins w:id="266" w:author="Brian Bohman" w:date="2021-10-27T08:43:00Z">
        <w:r w:rsidR="005E5FE7">
          <w:t xml:space="preserve">comparison </w:t>
        </w:r>
      </w:ins>
      <w:ins w:id="267" w:author="Brian Bohman" w:date="2021-10-27T08:44:00Z">
        <w:r w:rsidR="005E5FE7">
          <w:t>of</w:t>
        </w:r>
      </w:ins>
      <w:ins w:id="268" w:author="Brian Bohman" w:date="2021-10-27T08:43:00Z">
        <w:r w:rsidR="005E5FE7">
          <w:t xml:space="preserve"> %N</w:t>
        </w:r>
      </w:ins>
      <w:ins w:id="269" w:author="Brian Bohman" w:date="2021-10-27T08:44:00Z">
        <w:r w:rsidR="005E5FE7">
          <w:rPr>
            <w:vertAlign w:val="subscript"/>
          </w:rPr>
          <w:t>c</w:t>
        </w:r>
        <w:r w:rsidR="005E5FE7">
          <w:t xml:space="preserve"> across G × E × M interactions</w:t>
        </w:r>
      </w:ins>
      <w:del w:id="270" w:author="Brian Bohman" w:date="2021-10-27T08:40:00Z">
        <w:r w:rsidDel="00774898">
          <w:delText xml:space="preserve"> for various G </w:delText>
        </w:r>
      </w:del>
      <w:del w:id="271" w:author="Brian Bohman" w:date="2021-08-25T10:48:00Z">
        <w:r w:rsidDel="000B3B17">
          <w:delText>x</w:delText>
        </w:r>
      </w:del>
      <w:del w:id="272" w:author="Brian Bohman" w:date="2021-10-27T08:40:00Z">
        <w:r w:rsidDel="00774898">
          <w:delText xml:space="preserve"> E interactions</w:delText>
        </w:r>
      </w:del>
      <w:r>
        <w:t xml:space="preserve">. In short, this </w:t>
      </w:r>
      <w:del w:id="273" w:author="Brian Bohman" w:date="2021-10-27T09:04:00Z">
        <w:r w:rsidDel="00ED5FEC">
          <w:delText xml:space="preserve">novel </w:delText>
        </w:r>
      </w:del>
      <w:r>
        <w:t xml:space="preserve">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w:t>
      </w:r>
      <w:ins w:id="274" w:author="Brian Bohman" w:date="2021-10-27T09:04:00Z">
        <w:r w:rsidR="00ED5FEC">
          <w:t xml:space="preserve">for a given </w:t>
        </w:r>
      </w:ins>
      <w:ins w:id="275" w:author="Brian Bohman" w:date="2021-10-27T09:05:00Z">
        <w:r w:rsidR="00ED5FEC">
          <w:t xml:space="preserve">G × E × M interaction level </w:t>
        </w:r>
      </w:ins>
      <w:r>
        <w:t>and removes the arbitrary intermediate step of separately identifying critical points.</w:t>
      </w:r>
      <w:ins w:id="276" w:author="Brian Bohman" w:date="2021-10-27T08:44:00Z">
        <w:r w:rsidR="005E5FE7">
          <w:t xml:space="preserve"> </w:t>
        </w:r>
      </w:ins>
      <w:del w:id="277" w:author="Brian Bohman" w:date="2021-10-27T08:03:00Z">
        <w:r w:rsidDel="00450527">
          <w:delText xml:space="preserve"> </w:delText>
        </w:r>
      </w:del>
      <w:del w:id="278" w:author="Brian Bohman" w:date="2021-10-27T08:41:00Z">
        <w:r w:rsidDel="00774898">
          <w:delText>While this approach is newly developed, it</w:delText>
        </w:r>
      </w:del>
      <w:ins w:id="279" w:author="Brian Bohman" w:date="2021-10-27T08:41:00Z">
        <w:r w:rsidR="00774898">
          <w:t>This approach</w:t>
        </w:r>
      </w:ins>
      <w:r>
        <w:t xml:space="preserve"> has already been </w:t>
      </w:r>
      <w:ins w:id="280" w:author="Brian Bohman" w:date="2021-10-28T07:04:00Z">
        <w:r w:rsidR="001754CC">
          <w:t xml:space="preserve">successfully </w:t>
        </w:r>
      </w:ins>
      <w:r>
        <w:t xml:space="preserve">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ins w:id="281" w:author="Brian Bohman" w:date="2021-10-27T05:33:00Z">
        <w:r w:rsidR="00884493">
          <w:t>,</w:t>
        </w:r>
      </w:ins>
      <w:del w:id="282" w:author="Brian Bohman" w:date="2021-10-27T05:33:00Z">
        <w:r w:rsidDel="00884493">
          <w:delText xml:space="preserve"> and</w:delText>
        </w:r>
      </w:del>
      <w:r>
        <w:t xml:space="preserve">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ins w:id="283" w:author="Brian Bohman" w:date="2021-10-27T05:37:00Z">
        <w:r w:rsidR="00884493">
          <w:t>, and</w:t>
        </w:r>
      </w:ins>
      <w:ins w:id="284" w:author="Brian Bohman" w:date="2021-10-27T05:39:00Z">
        <w:r w:rsidR="00884493">
          <w:t xml:space="preserve"> </w:t>
        </w:r>
      </w:ins>
      <w:r w:rsidR="00477881">
        <w:fldChar w:fldCharType="begin"/>
      </w:r>
      <w:r w:rsidR="00477881">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477881">
        <w:fldChar w:fldCharType="separate"/>
      </w:r>
      <w:r w:rsidR="00477881">
        <w:rPr>
          <w:noProof/>
        </w:rPr>
        <w:t>Fernández et al. (2021)</w:t>
      </w:r>
      <w:r w:rsidR="00477881">
        <w:fldChar w:fldCharType="end"/>
      </w:r>
      <w:r>
        <w:t xml:space="preserve"> to evaluate differences in CNDCs across G </w:t>
      </w:r>
      <w:del w:id="285" w:author="Brian Bohman" w:date="2021-08-25T10:48:00Z">
        <w:r w:rsidDel="000B3B17">
          <w:delText>x</w:delText>
        </w:r>
      </w:del>
      <w:ins w:id="286" w:author="Brian Bohman" w:date="2021-08-25T10:48:00Z">
        <w:r w:rsidR="000B3B17">
          <w:t>×</w:t>
        </w:r>
      </w:ins>
      <w:r>
        <w:t xml:space="preserve"> E</w:t>
      </w:r>
      <w:ins w:id="287" w:author="Brian Bohman" w:date="2021-10-23T14:21:00Z">
        <w:r w:rsidR="00DC6A43">
          <w:t xml:space="preserve"> </w:t>
        </w:r>
      </w:ins>
      <w:ins w:id="288" w:author="Brian Bohman" w:date="2021-10-27T05:33:00Z">
        <w:r w:rsidR="00884493">
          <w:t>×</w:t>
        </w:r>
      </w:ins>
      <w:ins w:id="289" w:author="Brian Bohman" w:date="2021-10-23T14:21:00Z">
        <w:r w:rsidR="00DC6A43">
          <w:t xml:space="preserve"> M</w:t>
        </w:r>
      </w:ins>
      <w:r>
        <w:t xml:space="preserve"> interactions for maize</w:t>
      </w:r>
      <w:ins w:id="290" w:author="Brian Bohman" w:date="2021-10-27T05:40:00Z">
        <w:r w:rsidR="00884493">
          <w:t>,</w:t>
        </w:r>
      </w:ins>
      <w:del w:id="291" w:author="Brian Bohman" w:date="2021-10-27T05:40:00Z">
        <w:r w:rsidDel="00884493">
          <w:delText xml:space="preserve"> and</w:delText>
        </w:r>
      </w:del>
      <w:r>
        <w:t xml:space="preserve"> wheat</w:t>
      </w:r>
      <w:ins w:id="292" w:author="Brian Bohman" w:date="2021-10-27T05:40:00Z">
        <w:r w:rsidR="00884493">
          <w:t>, and tall fescue</w:t>
        </w:r>
      </w:ins>
      <w:r>
        <w:t xml:space="preserve"> cropping systems, respectively. Through </w:t>
      </w:r>
      <w:ins w:id="293" w:author="Brian Bohman" w:date="2021-10-27T09:05:00Z">
        <w:r w:rsidR="00ED5FEC">
          <w:t>this</w:t>
        </w:r>
      </w:ins>
      <w:del w:id="294" w:author="Brian Bohman" w:date="2021-10-27T09:05:00Z">
        <w:r w:rsidDel="00ED5FEC">
          <w:delText>a</w:delText>
        </w:r>
      </w:del>
      <w:r>
        <w:t xml:space="preserve"> single-step process, the Bayesian hierarchical method both eliminates the need to separately identify critical points and implements the theoretically preferred method (e.g., linear</w:t>
      </w:r>
      <w:ins w:id="295" w:author="Brian Bohman" w:date="2021-10-28T07:20:00Z">
        <w:r w:rsidR="00EA4A9E">
          <w:t>-</w:t>
        </w:r>
      </w:ins>
      <w:del w:id="296" w:author="Brian Bohman" w:date="2021-10-28T07:20:00Z">
        <w:r w:rsidDel="00EA4A9E">
          <w:delText xml:space="preserve"> </w:delText>
        </w:r>
      </w:del>
      <w:r>
        <w:t>plateau curve</w:t>
      </w:r>
      <w:ins w:id="297" w:author="Brian Bohman" w:date="2021-10-28T07:20:00Z">
        <w:r w:rsidR="00EA4A9E">
          <w:t xml:space="preserve"> fit</w:t>
        </w:r>
      </w:ins>
      <w:r>
        <w:t>) to select critical points.</w:t>
      </w:r>
    </w:p>
    <w:p w14:paraId="595E2C88" w14:textId="386B3AFC" w:rsidR="00ED5FEC" w:rsidRDefault="003472AD" w:rsidP="007C11C2">
      <w:pPr>
        <w:pStyle w:val="Body"/>
        <w:spacing w:after="240"/>
        <w:rPr>
          <w:ins w:id="298" w:author="Brian Bohman" w:date="2021-10-27T09:06:00Z"/>
        </w:rPr>
      </w:pPr>
      <w:ins w:id="299" w:author="Brian Bohman" w:date="2021-10-27T08:03:00Z">
        <w:r>
          <w:lastRenderedPageBreak/>
          <w:t xml:space="preserve">However, the Bayesian hierarchical method </w:t>
        </w:r>
      </w:ins>
      <w:ins w:id="300" w:author="Brian Bohman" w:date="2021-10-28T07:05:00Z">
        <w:r w:rsidR="001754CC">
          <w:t>remains</w:t>
        </w:r>
      </w:ins>
      <w:ins w:id="301" w:author="Brian Bohman" w:date="2021-10-27T08:03:00Z">
        <w:r>
          <w:t xml:space="preserve"> subject to inferential bias due to both </w:t>
        </w:r>
      </w:ins>
      <w:ins w:id="302" w:author="Brian Bohman" w:date="2021-10-28T06:45:00Z">
        <w:r w:rsidR="00E071EE">
          <w:t>limited</w:t>
        </w:r>
      </w:ins>
      <w:ins w:id="303" w:author="Brian Bohman" w:date="2021-10-27T08:03:00Z">
        <w:r>
          <w:t xml:space="preserve"> quantity and quality of experimental data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304" w:author="Brian Bohman" w:date="2021-10-27T08:03:00Z">
        <w:r>
          <w:t xml:space="preserve">. With respect to quantity, having </w:t>
        </w:r>
      </w:ins>
      <w:ins w:id="305" w:author="Brian Bohman" w:date="2021-10-27T08:05:00Z">
        <w:r w:rsidR="005B5D31">
          <w:t xml:space="preserve">an insufficient </w:t>
        </w:r>
      </w:ins>
      <w:ins w:id="306" w:author="Brian Bohman" w:date="2021-10-27T08:06:00Z">
        <w:r w:rsidR="005B5D31">
          <w:t>number of observations from a limited number of experimental tri</w:t>
        </w:r>
      </w:ins>
      <w:ins w:id="307" w:author="Brian Bohman" w:date="2021-10-27T08:49:00Z">
        <w:r w:rsidR="001D1EDD">
          <w:t>a</w:t>
        </w:r>
      </w:ins>
      <w:ins w:id="308" w:author="Brian Bohman" w:date="2021-10-27T08:06:00Z">
        <w:r w:rsidR="005B5D31">
          <w:t>ls</w:t>
        </w:r>
      </w:ins>
      <w:ins w:id="309" w:author="Brian Bohman" w:date="2021-10-27T08:03:00Z">
        <w:r>
          <w:t xml:space="preserve"> to derive an individual CNDC will result in increased bias in %N</w:t>
        </w:r>
        <w:r>
          <w:rPr>
            <w:vertAlign w:val="subscript"/>
          </w:rPr>
          <w:t>c</w:t>
        </w:r>
        <w:r>
          <w:t>. With respect to quality, using experimental data that does not reflect a full range of biomass values or does not sufficiently represent both limiting and non-limiting N conditions will result in increased bias in %N</w:t>
        </w:r>
        <w:r w:rsidRPr="00450527">
          <w:rPr>
            <w:vertAlign w:val="subscript"/>
            <w:rPrChange w:id="310" w:author="Brian Bohman" w:date="2021-10-27T08:02:00Z">
              <w:rPr/>
            </w:rPrChange>
          </w:rPr>
          <w:t>c</w:t>
        </w:r>
        <w:r w:rsidRPr="00450527">
          <w:rPr>
            <w:rPrChange w:id="311" w:author="Brian Bohman" w:date="2021-10-27T08:03:00Z">
              <w:rPr>
                <w:vertAlign w:val="subscript"/>
              </w:rPr>
            </w:rPrChange>
          </w:rPr>
          <w:t>.</w:t>
        </w:r>
      </w:ins>
      <w:ins w:id="312" w:author="Brian Bohman" w:date="2021-10-27T08:42:00Z">
        <w:r w:rsidR="005E5FE7">
          <w:t xml:space="preserve"> However, </w:t>
        </w:r>
      </w:ins>
      <w:ins w:id="313" w:author="Brian Bohman" w:date="2021-10-27T08:53:00Z">
        <w:r w:rsidR="001D1EDD">
          <w:t xml:space="preserve">the approach of </w:t>
        </w:r>
      </w:ins>
      <w:ins w:id="314" w:author="Brian Bohman" w:date="2021-11-13T08:02:00Z">
        <w:r w:rsidR="0076303C">
          <w:t xml:space="preserve">fully </w:t>
        </w:r>
      </w:ins>
      <w:ins w:id="315" w:author="Brian Bohman" w:date="2021-10-27T08:42:00Z">
        <w:r w:rsidR="005E5FE7">
          <w:t>pooling experimental data</w:t>
        </w:r>
      </w:ins>
      <w:ins w:id="316" w:author="Brian Bohman" w:date="2021-12-19T08:04:00Z">
        <w:r w:rsidR="00565130">
          <w:t xml:space="preserve"> across </w:t>
        </w:r>
      </w:ins>
      <w:ins w:id="317" w:author="Brian Bohman" w:date="2021-12-19T08:05:00Z">
        <w:r w:rsidR="00565130">
          <w:t>G × E × M interactions</w:t>
        </w:r>
      </w:ins>
      <w:ins w:id="318" w:author="Brian Bohman" w:date="2021-10-27T08:42:00Z">
        <w:r w:rsidR="005E5FE7">
          <w:t xml:space="preserve"> </w:t>
        </w:r>
      </w:ins>
      <w:ins w:id="319" w:author="Brian Bohman" w:date="2021-10-28T06:57:00Z">
        <w:r w:rsidR="005B1A9B">
          <w:t>m</w:t>
        </w:r>
      </w:ins>
      <w:ins w:id="320" w:author="Brian Bohman" w:date="2021-10-28T06:55:00Z">
        <w:r w:rsidR="00B1067B">
          <w:t>ay</w:t>
        </w:r>
      </w:ins>
      <w:ins w:id="321" w:author="Brian Bohman" w:date="2021-10-27T08:44:00Z">
        <w:r w:rsidR="005E5FE7">
          <w:t xml:space="preserve"> </w:t>
        </w:r>
      </w:ins>
      <w:ins w:id="322" w:author="Brian Bohman" w:date="2021-10-27T08:42:00Z">
        <w:r w:rsidR="005E5FE7">
          <w:t xml:space="preserve">result in reduced </w:t>
        </w:r>
      </w:ins>
      <w:ins w:id="323" w:author="Brian Bohman" w:date="2021-10-27T08:43:00Z">
        <w:r w:rsidR="005E5FE7">
          <w:t xml:space="preserve">inferential bias </w:t>
        </w:r>
      </w:ins>
      <w:ins w:id="324" w:author="Brian Bohman" w:date="2021-10-27T08:53:00Z">
        <w:r w:rsidR="001D1EDD">
          <w:t xml:space="preserve">from the Bayesian hierarchical method </w:t>
        </w:r>
      </w:ins>
      <w:ins w:id="325" w:author="Brian Bohman" w:date="2021-10-27T08:54:00Z">
        <w:r w:rsidR="007C11C2">
          <w:t>by increasing t</w:t>
        </w:r>
      </w:ins>
      <w:ins w:id="326" w:author="Brian Bohman" w:date="2021-10-27T08:56:00Z">
        <w:r w:rsidR="007C11C2">
          <w:t xml:space="preserve">he </w:t>
        </w:r>
      </w:ins>
      <w:ins w:id="327" w:author="Brian Bohman" w:date="2021-10-28T07:21:00Z">
        <w:r w:rsidR="00EA4A9E">
          <w:t>combined</w:t>
        </w:r>
      </w:ins>
      <w:ins w:id="328" w:author="Brian Bohman" w:date="2021-10-27T08:56:00Z">
        <w:r w:rsidR="007C11C2">
          <w:t xml:space="preserve"> quantity and quality of </w:t>
        </w:r>
        <w:commentRangeStart w:id="329"/>
        <w:r w:rsidR="007C11C2">
          <w:t xml:space="preserve">data used </w:t>
        </w:r>
      </w:ins>
      <w:ins w:id="330" w:author="Brian Bohman" w:date="2021-10-28T06:46:00Z">
        <w:r w:rsidR="00E071EE">
          <w:t>to fit a given CNDC</w:t>
        </w:r>
      </w:ins>
      <w:ins w:id="331" w:author="Brian Bohman" w:date="2021-10-27T08:56:00Z">
        <w:r w:rsidR="007C11C2">
          <w:t xml:space="preserve"> </w:t>
        </w:r>
      </w:ins>
      <w:commentRangeEnd w:id="329"/>
      <w:r w:rsidR="00127555">
        <w:rPr>
          <w:rStyle w:val="CommentReference"/>
          <w:rFonts w:ascii="Palatino Linotype" w:eastAsia="SimSun" w:hAnsi="Palatino Linotype"/>
          <w:noProof/>
          <w:color w:val="000000"/>
          <w:lang w:eastAsia="zh-CN"/>
        </w:rPr>
        <w:commentReference w:id="329"/>
      </w:r>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332" w:author="Brian Bohman" w:date="2021-10-27T08:43:00Z">
        <w:r w:rsidR="005E5FE7">
          <w:t>.</w:t>
        </w:r>
      </w:ins>
      <w:ins w:id="333" w:author="Brian Bohman" w:date="2021-10-27T08:56:00Z">
        <w:r w:rsidR="007C11C2">
          <w:t xml:space="preserve"> </w:t>
        </w:r>
      </w:ins>
      <w:ins w:id="334" w:author="Carl J Rosen" w:date="2021-12-19T14:37:00Z">
        <w:r w:rsidR="001A3A70">
          <w:t xml:space="preserve"> </w:t>
        </w:r>
      </w:ins>
    </w:p>
    <w:p w14:paraId="61893AB4" w14:textId="148CA0AC" w:rsidR="007C11C2" w:rsidRDefault="001A3A70" w:rsidP="005B1A9B">
      <w:pPr>
        <w:pStyle w:val="Body"/>
        <w:spacing w:after="240"/>
        <w:rPr>
          <w:ins w:id="335" w:author="Brian Bohman" w:date="2021-10-27T08:42:00Z"/>
        </w:rPr>
      </w:pPr>
      <w:ins w:id="336" w:author="Carl J Rosen" w:date="2021-12-19T14:38:00Z">
        <w:r w:rsidRPr="001A3A70">
          <w:t xml:space="preserve">Partial pooling is a </w:t>
        </w:r>
      </w:ins>
      <w:ins w:id="337" w:author="Carl J Rosen" w:date="2021-12-19T14:39:00Z">
        <w:r>
          <w:t xml:space="preserve">statistical </w:t>
        </w:r>
      </w:ins>
      <w:ins w:id="338" w:author="Carl J Rosen" w:date="2021-12-19T14:38:00Z">
        <w:r w:rsidRPr="001A3A70">
          <w:t xml:space="preserve">method that can be used to reduce inferential bias (reference?).  </w:t>
        </w:r>
      </w:ins>
      <w:ins w:id="339" w:author="Brian Bohman" w:date="2021-10-27T09:06:00Z">
        <w:del w:id="340" w:author="Carl J Rosen" w:date="2021-12-19T14:39:00Z">
          <w:r w:rsidR="00ED5FEC" w:rsidDel="001A3A70">
            <w:delText>Partial pooling</w:delText>
          </w:r>
        </w:del>
      </w:ins>
      <w:ins w:id="341" w:author="Brian Bohman" w:date="2021-10-28T06:46:00Z">
        <w:del w:id="342" w:author="Carl J Rosen" w:date="2021-12-19T14:33:00Z">
          <w:r w:rsidR="00E071EE" w:rsidDel="00881C89">
            <w:delText>, however,</w:delText>
          </w:r>
        </w:del>
      </w:ins>
      <w:ins w:id="343" w:author="Brian Bohman" w:date="2021-10-27T09:06:00Z">
        <w:del w:id="344" w:author="Carl J Rosen" w:date="2021-12-19T14:39:00Z">
          <w:r w:rsidR="00ED5FEC" w:rsidDel="001A3A70">
            <w:delText xml:space="preserve"> </w:delText>
          </w:r>
        </w:del>
      </w:ins>
      <w:ins w:id="345" w:author="Carl J Rosen" w:date="2021-12-19T14:39:00Z">
        <w:r>
          <w:t>Th</w:t>
        </w:r>
      </w:ins>
      <w:ins w:id="346" w:author="Brian Bohman" w:date="2021-10-27T09:06:00Z">
        <w:r w:rsidR="00ED5FEC">
          <w:t>is</w:t>
        </w:r>
        <w:del w:id="347" w:author="Carl J Rosen" w:date="2021-12-19T14:39:00Z">
          <w:r w:rsidR="00ED5FEC" w:rsidDel="001A3A70">
            <w:delText xml:space="preserve"> an</w:delText>
          </w:r>
        </w:del>
        <w:r w:rsidR="00ED5FEC">
          <w:t xml:space="preserve"> </w:t>
        </w:r>
        <w:del w:id="348" w:author="Carl J Rosen" w:date="2021-12-19T14:44:00Z">
          <w:r w:rsidR="00ED5FEC" w:rsidDel="005144BE">
            <w:delText>a</w:delText>
          </w:r>
        </w:del>
      </w:ins>
      <w:ins w:id="349" w:author="Brian Bohman" w:date="2021-10-27T09:07:00Z">
        <w:del w:id="350" w:author="Carl J Rosen" w:date="2021-12-19T14:44:00Z">
          <w:r w:rsidR="00ED5FEC" w:rsidDel="005144BE">
            <w:delText>lternative</w:delText>
          </w:r>
        </w:del>
        <w:del w:id="351" w:author="Carl J Rosen" w:date="2021-12-19T14:39:00Z">
          <w:r w:rsidR="00ED5FEC" w:rsidDel="001A3A70">
            <w:delText xml:space="preserve"> </w:delText>
          </w:r>
        </w:del>
      </w:ins>
      <w:ins w:id="352" w:author="Brian Bohman" w:date="2021-10-28T07:07:00Z">
        <w:del w:id="353" w:author="Carl J Rosen" w:date="2021-12-19T14:39:00Z">
          <w:r w:rsidR="00790C8B" w:rsidDel="001A3A70">
            <w:delText>statistica</w:delText>
          </w:r>
        </w:del>
        <w:del w:id="354" w:author="Carl J Rosen" w:date="2021-12-19T14:44:00Z">
          <w:r w:rsidR="00790C8B" w:rsidDel="005144BE">
            <w:delText>l</w:delText>
          </w:r>
        </w:del>
      </w:ins>
      <w:ins w:id="355" w:author="Carl J Rosen" w:date="2021-12-19T14:44:00Z">
        <w:r w:rsidR="005144BE">
          <w:t>alternative</w:t>
        </w:r>
      </w:ins>
      <w:ins w:id="356" w:author="Brian Bohman" w:date="2021-10-28T07:07:00Z">
        <w:r w:rsidR="00790C8B">
          <w:t xml:space="preserve"> </w:t>
        </w:r>
      </w:ins>
      <w:ins w:id="357" w:author="Brian Bohman" w:date="2021-10-27T09:07:00Z">
        <w:r w:rsidR="00ED5FEC">
          <w:t xml:space="preserve">approach </w:t>
        </w:r>
      </w:ins>
      <w:ins w:id="358" w:author="Brian Bohman" w:date="2021-10-28T06:46:00Z">
        <w:del w:id="359" w:author="Carl J Rosen" w:date="2021-12-19T14:40:00Z">
          <w:r w:rsidR="00E071EE" w:rsidDel="001A3A70">
            <w:delText xml:space="preserve">that </w:delText>
          </w:r>
        </w:del>
        <w:del w:id="360" w:author="Carl J Rosen" w:date="2021-12-19T14:44:00Z">
          <w:r w:rsidR="00E071EE" w:rsidDel="005144BE">
            <w:delText>may</w:delText>
          </w:r>
        </w:del>
      </w:ins>
      <w:ins w:id="361" w:author="Brian Bohman" w:date="2021-10-27T09:07:00Z">
        <w:r w:rsidR="00ED5FEC">
          <w:t xml:space="preserve"> </w:t>
        </w:r>
      </w:ins>
      <w:ins w:id="362" w:author="Brian Bohman" w:date="2021-10-28T07:05:00Z">
        <w:del w:id="363" w:author="Carl J Rosen" w:date="2021-12-19T14:40:00Z">
          <w:r w:rsidR="00790C8B" w:rsidDel="001A3A70">
            <w:delText xml:space="preserve">both </w:delText>
          </w:r>
        </w:del>
      </w:ins>
      <w:ins w:id="364" w:author="Carl J Rosen" w:date="2021-12-19T14:44:00Z">
        <w:r w:rsidR="005144BE">
          <w:t xml:space="preserve">can </w:t>
        </w:r>
      </w:ins>
      <w:ins w:id="365" w:author="Brian Bohman" w:date="2021-10-28T07:05:00Z">
        <w:r w:rsidR="00790C8B">
          <w:t>red</w:t>
        </w:r>
      </w:ins>
      <w:ins w:id="366" w:author="Brian Bohman" w:date="2021-10-28T07:06:00Z">
        <w:r w:rsidR="00790C8B">
          <w:t>uce</w:t>
        </w:r>
      </w:ins>
      <w:ins w:id="367" w:author="Brian Bohman" w:date="2021-10-27T09:07:00Z">
        <w:r w:rsidR="00ED5FEC">
          <w:t xml:space="preserve"> </w:t>
        </w:r>
      </w:ins>
      <w:ins w:id="368" w:author="Brian Bohman" w:date="2021-10-28T06:47:00Z">
        <w:r w:rsidR="00E071EE">
          <w:t>bias in %N</w:t>
        </w:r>
        <w:r w:rsidR="00E071EE">
          <w:rPr>
            <w:vertAlign w:val="subscript"/>
          </w:rPr>
          <w:t>c</w:t>
        </w:r>
        <w:r w:rsidR="00E071EE">
          <w:t xml:space="preserve"> due to </w:t>
        </w:r>
      </w:ins>
      <w:ins w:id="369" w:author="Brian Bohman" w:date="2021-10-27T09:07:00Z">
        <w:r w:rsidR="00ED5FEC">
          <w:t xml:space="preserve">experimental data </w:t>
        </w:r>
      </w:ins>
      <w:ins w:id="370" w:author="Brian Bohman" w:date="2021-10-28T07:06:00Z">
        <w:r w:rsidR="00790C8B">
          <w:t>limitations</w:t>
        </w:r>
      </w:ins>
      <w:ins w:id="371" w:author="Brian Bohman" w:date="2021-10-27T09:07:00Z">
        <w:r w:rsidR="00ED5FEC">
          <w:t xml:space="preserve"> </w:t>
        </w:r>
      </w:ins>
      <w:ins w:id="372" w:author="Brian Bohman" w:date="2021-10-28T06:58:00Z">
        <w:r w:rsidR="005B1A9B">
          <w:t xml:space="preserve">and </w:t>
        </w:r>
      </w:ins>
      <w:ins w:id="373" w:author="Brian Bohman" w:date="2021-10-28T07:06:00Z">
        <w:r w:rsidR="00790C8B">
          <w:t xml:space="preserve">enable </w:t>
        </w:r>
      </w:ins>
      <w:ins w:id="374" w:author="Brian Bohman" w:date="2021-10-28T06:58:00Z">
        <w:r w:rsidR="005B1A9B">
          <w:t>identifying</w:t>
        </w:r>
      </w:ins>
      <w:ins w:id="375" w:author="Brian Bohman" w:date="2021-10-28T07:06:00Z">
        <w:r w:rsidR="00790C8B">
          <w:t xml:space="preserve"> individual</w:t>
        </w:r>
      </w:ins>
      <w:ins w:id="376" w:author="Brian Bohman" w:date="2021-10-28T06:58:00Z">
        <w:r w:rsidR="005B1A9B">
          <w:t xml:space="preserve"> CNDC</w:t>
        </w:r>
      </w:ins>
      <w:ins w:id="377" w:author="Carl J Rosen" w:date="2021-12-19T14:40:00Z">
        <w:r>
          <w:t>s</w:t>
        </w:r>
      </w:ins>
      <w:ins w:id="378" w:author="Brian Bohman" w:date="2021-10-28T06:58:00Z">
        <w:r w:rsidR="005B1A9B">
          <w:t xml:space="preserve"> for </w:t>
        </w:r>
      </w:ins>
      <w:ins w:id="379" w:author="Brian Bohman" w:date="2021-10-28T07:06:00Z">
        <w:r w:rsidR="00790C8B">
          <w:t>each</w:t>
        </w:r>
      </w:ins>
      <w:ins w:id="380" w:author="Brian Bohman" w:date="2021-10-28T06:58:00Z">
        <w:r w:rsidR="005B1A9B">
          <w:t xml:space="preserve"> given G × E × M interaction level.</w:t>
        </w:r>
      </w:ins>
      <w:ins w:id="381" w:author="Brian Bohman" w:date="2021-10-28T07:06:00Z">
        <w:r w:rsidR="00790C8B">
          <w:t xml:space="preserve"> </w:t>
        </w:r>
      </w:ins>
      <w:ins w:id="382" w:author="Brian Bohman" w:date="2021-10-28T06:52:00Z">
        <w:r w:rsidR="00B1067B">
          <w:t>Balancing the tradeoffs be</w:t>
        </w:r>
      </w:ins>
      <w:ins w:id="383" w:author="Brian Bohman" w:date="2021-10-28T06:53:00Z">
        <w:r w:rsidR="00B1067B">
          <w:t>tween fitting a single population</w:t>
        </w:r>
      </w:ins>
      <w:ins w:id="384" w:author="Brian Bohman" w:date="2021-12-19T10:15:00Z">
        <w:r w:rsidR="00E568CB">
          <w:t>-</w:t>
        </w:r>
      </w:ins>
      <w:ins w:id="385" w:author="Brian Bohman" w:date="2021-10-28T06:53:00Z">
        <w:r w:rsidR="00B1067B">
          <w:t xml:space="preserve">level model </w:t>
        </w:r>
      </w:ins>
      <w:ins w:id="386" w:author="Brian Bohman" w:date="2021-10-28T07:06:00Z">
        <w:r w:rsidR="00790C8B">
          <w:t xml:space="preserve">(i.e., fully </w:t>
        </w:r>
      </w:ins>
      <w:ins w:id="387" w:author="Brian Bohman" w:date="2021-10-28T07:07:00Z">
        <w:r w:rsidR="00790C8B">
          <w:t xml:space="preserve">pooled) </w:t>
        </w:r>
      </w:ins>
      <w:ins w:id="388" w:author="Brian Bohman" w:date="2021-10-28T06:53:00Z">
        <w:r w:rsidR="00B1067B">
          <w:t>and fitting multiple</w:t>
        </w:r>
      </w:ins>
      <w:ins w:id="389" w:author="Brian Bohman" w:date="2021-10-28T06:59:00Z">
        <w:r w:rsidR="005B1A9B">
          <w:t xml:space="preserve"> independent</w:t>
        </w:r>
      </w:ins>
      <w:ins w:id="390" w:author="Brian Bohman" w:date="2021-10-28T06:53:00Z">
        <w:r w:rsidR="00B1067B">
          <w:t xml:space="preserve"> </w:t>
        </w:r>
      </w:ins>
      <w:ins w:id="391" w:author="Brian Bohman" w:date="2021-10-28T06:54:00Z">
        <w:r w:rsidR="00B1067B">
          <w:t>group</w:t>
        </w:r>
      </w:ins>
      <w:ins w:id="392" w:author="Brian Bohman" w:date="2021-12-19T10:15:00Z">
        <w:r w:rsidR="00E568CB">
          <w:t>-</w:t>
        </w:r>
      </w:ins>
      <w:ins w:id="393" w:author="Brian Bohman" w:date="2021-10-28T06:54:00Z">
        <w:r w:rsidR="00B1067B">
          <w:t xml:space="preserve">level </w:t>
        </w:r>
      </w:ins>
      <w:ins w:id="394" w:author="Brian Bohman" w:date="2021-10-28T06:53:00Z">
        <w:r w:rsidR="00B1067B">
          <w:t>models</w:t>
        </w:r>
      </w:ins>
      <w:ins w:id="395" w:author="Brian Bohman" w:date="2021-10-28T07:07:00Z">
        <w:r w:rsidR="00790C8B">
          <w:t xml:space="preserve"> (i.e., not pooled)</w:t>
        </w:r>
      </w:ins>
      <w:ins w:id="396" w:author="Brian Bohman" w:date="2021-10-28T06:54:00Z">
        <w:r w:rsidR="00B1067B">
          <w:t xml:space="preserve">, </w:t>
        </w:r>
      </w:ins>
      <w:ins w:id="397" w:author="Brian Bohman" w:date="2021-10-28T07:00:00Z">
        <w:r w:rsidR="005B1A9B">
          <w:t xml:space="preserve">the </w:t>
        </w:r>
      </w:ins>
      <w:ins w:id="398" w:author="Brian Bohman" w:date="2021-10-28T06:54:00Z">
        <w:r w:rsidR="00B1067B">
          <w:t>partial pooling</w:t>
        </w:r>
      </w:ins>
      <w:ins w:id="399" w:author="Brian Bohman" w:date="2021-10-28T06:59:00Z">
        <w:r w:rsidR="005B1A9B">
          <w:t xml:space="preserve"> </w:t>
        </w:r>
      </w:ins>
      <w:ins w:id="400" w:author="Brian Bohman" w:date="2021-10-28T07:00:00Z">
        <w:r w:rsidR="005B1A9B">
          <w:t xml:space="preserve">approach uses </w:t>
        </w:r>
      </w:ins>
      <w:ins w:id="401" w:author="Brian Bohman" w:date="2021-10-28T07:01:00Z">
        <w:r w:rsidR="005B1A9B">
          <w:t>the entire set of</w:t>
        </w:r>
      </w:ins>
      <w:ins w:id="402" w:author="Brian Bohman" w:date="2021-10-28T07:00:00Z">
        <w:r w:rsidR="005B1A9B">
          <w:t xml:space="preserve"> </w:t>
        </w:r>
      </w:ins>
      <w:ins w:id="403" w:author="Brian Bohman" w:date="2021-10-27T09:07:00Z">
        <w:r w:rsidR="00ED5FEC">
          <w:t>experimental data to fit a single model</w:t>
        </w:r>
      </w:ins>
      <w:ins w:id="404" w:author="Brian Bohman" w:date="2021-10-28T06:47:00Z">
        <w:r w:rsidR="00E071EE">
          <w:t xml:space="preserve"> </w:t>
        </w:r>
      </w:ins>
      <w:ins w:id="405" w:author="Brian Bohman" w:date="2021-10-28T06:50:00Z">
        <w:del w:id="406" w:author="Carl J Rosen" w:date="2021-12-19T14:42:00Z">
          <w:r w:rsidR="00E07990" w:rsidDel="005144BE">
            <w:delText>with</w:delText>
          </w:r>
        </w:del>
      </w:ins>
      <w:ins w:id="407" w:author="Brian Bohman" w:date="2021-10-28T07:00:00Z">
        <w:del w:id="408" w:author="Carl J Rosen" w:date="2021-12-19T14:42:00Z">
          <w:r w:rsidR="005B1A9B" w:rsidDel="005144BE">
            <w:delText xml:space="preserve"> </w:delText>
          </w:r>
        </w:del>
        <w:r w:rsidR="005B1A9B">
          <w:t xml:space="preserve">where the </w:t>
        </w:r>
      </w:ins>
      <w:ins w:id="409" w:author="Brian Bohman" w:date="2021-10-27T09:07:00Z">
        <w:r w:rsidR="00ED5FEC">
          <w:t xml:space="preserve">data </w:t>
        </w:r>
      </w:ins>
      <w:ins w:id="410" w:author="Brian Bohman" w:date="2021-10-27T09:08:00Z">
        <w:r w:rsidR="00ED5FEC">
          <w:t>from all other levels of an effect influence the inference for a particular level</w:t>
        </w:r>
      </w:ins>
      <w:ins w:id="411" w:author="Brian Bohman" w:date="2021-10-27T09:10:00Z">
        <w:r w:rsidR="008E23BE">
          <w:t xml:space="preserve"> and reduce inferential bias</w:t>
        </w:r>
      </w:ins>
      <w:ins w:id="412" w:author="Brian Bohman" w:date="2021-10-27T09:08:00Z">
        <w:r w:rsidR="00ED5FEC">
          <w:t xml:space="preserve"> </w:t>
        </w:r>
        <w:r w:rsidR="00ED5FEC">
          <w:fldChar w:fldCharType="begin"/>
        </w:r>
        <w:r w:rsidR="00ED5FEC">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rsidR="00ED5FEC">
          <w:fldChar w:fldCharType="separate"/>
        </w:r>
        <w:r w:rsidR="00ED5FEC">
          <w:rPr>
            <w:noProof/>
          </w:rPr>
          <w:t>(McElreath, 2020)</w:t>
        </w:r>
        <w:r w:rsidR="00ED5FEC">
          <w:fldChar w:fldCharType="end"/>
        </w:r>
        <w:r w:rsidR="00ED5FEC">
          <w:t xml:space="preserve">. </w:t>
        </w:r>
      </w:ins>
      <w:ins w:id="413" w:author="Brian Bohman" w:date="2021-10-28T07:24:00Z">
        <w:r w:rsidR="00EA4A9E">
          <w:t xml:space="preserve">In this manner, </w:t>
        </w:r>
      </w:ins>
      <w:ins w:id="414" w:author="Brian Bohman" w:date="2021-10-28T07:28:00Z">
        <w:r w:rsidR="00EA4A9E">
          <w:t xml:space="preserve">individual effect levels are said to be </w:t>
        </w:r>
      </w:ins>
      <w:ins w:id="415" w:author="Brian Bohman" w:date="2021-10-28T07:27:00Z">
        <w:r w:rsidR="00EA4A9E">
          <w:t>“borrow</w:t>
        </w:r>
      </w:ins>
      <w:ins w:id="416" w:author="Brian Bohman" w:date="2021-10-28T07:28:00Z">
        <w:r w:rsidR="00EA4A9E">
          <w:t>ing</w:t>
        </w:r>
      </w:ins>
      <w:ins w:id="417" w:author="Brian Bohman" w:date="2021-10-28T07:27:00Z">
        <w:r w:rsidR="00EA4A9E">
          <w:t xml:space="preserve"> strength” </w:t>
        </w:r>
      </w:ins>
      <w:ins w:id="418" w:author="Brian Bohman" w:date="2021-10-28T07:28:00Z">
        <w:r w:rsidR="00EA4A9E">
          <w:t xml:space="preserve">through </w:t>
        </w:r>
      </w:ins>
      <w:ins w:id="419" w:author="Brian Bohman" w:date="2021-10-28T07:29:00Z">
        <w:r w:rsidR="00EA4A9E">
          <w:t>the process of “shrinkage”, where more extreme values are pulled toward the average</w:t>
        </w:r>
      </w:ins>
      <w:ins w:id="420" w:author="Brian Bohman" w:date="2021-11-14T10:25:00Z">
        <w:r w:rsidR="0005013B">
          <w:t xml:space="preserve"> </w:t>
        </w:r>
      </w:ins>
      <w:r w:rsidR="00897931">
        <w:fldChar w:fldCharType="begin"/>
      </w:r>
      <w:r w:rsidR="00897931">
        <w:instrText xml:space="preserve"> ADDIN EN.CITE &lt;EndNote&gt;&lt;Cite&gt;&lt;Author&gt;Lindstrom&lt;/Author&gt;&lt;Year&gt;1990&lt;/Year&gt;&lt;RecNum&gt;2250&lt;/RecNum&gt;&lt;DisplayText&gt;(Lindstrom &amp;amp; Bates, 1990; Bates, 2010)&lt;/DisplayText&gt;&lt;record&gt;&lt;rec-number&gt;2250&lt;/rec-number&gt;&lt;foreign-keys&gt;&lt;key app="EN" db-id="sszpfv5zm0wprde2r5bvw2wpdezsax0e9spx" timestamp="1569856806"&gt;2250&lt;/key&gt;&lt;/foreign-keys&gt;&lt;ref-type name="Journal Article"&gt;17&lt;/ref-type&gt;&lt;contributors&gt;&lt;authors&gt;&lt;author&gt;Mary J. Lindstrom&lt;/author&gt;&lt;author&gt;Douglas M. Bates&lt;/author&gt;&lt;/authors&gt;&lt;/contributors&gt;&lt;titles&gt;&lt;title&gt;Nonlinear Mixed Effects Models for Repeated Measures Data&lt;/title&gt;&lt;secondary-title&gt;Biometrics&lt;/secondary-title&gt;&lt;/titles&gt;&lt;periodical&gt;&lt;full-title&gt;Biometrics&lt;/full-title&gt;&lt;/periodical&gt;&lt;pages&gt;673-687&lt;/pages&gt;&lt;volume&gt;46&lt;/volume&gt;&lt;number&gt;3&lt;/number&gt;&lt;keywords&gt;&lt;keyword&gt;Maximum likelihood estimation&lt;/keyword&gt;&lt;keyword&gt;Least squares&lt;/keyword&gt;&lt;keyword&gt;Biometrics&lt;/keyword&gt;&lt;keyword&gt;Maximum likelihood estimators&lt;/keyword&gt;&lt;keyword&gt;Covariance matrices&lt;/keyword&gt;&lt;keyword&gt;Longitudinal data&lt;/keyword&gt;&lt;keyword&gt;Data models&lt;/keyword&gt;&lt;keyword&gt;Statistical variance&lt;/keyword&gt;&lt;/keywords&gt;&lt;dates&gt;&lt;year&gt;1990&lt;/year&gt;&lt;/dates&gt;&lt;urls&gt;&lt;/urls&gt;&lt;electronic-resource-num&gt;10.2307/2532087&lt;/electronic-resource-num&gt;&lt;/record&gt;&lt;/Cite&gt;&lt;Cite&gt;&lt;Author&gt;Bates&lt;/Author&gt;&lt;Year&gt;2010&lt;/Year&gt;&lt;RecNum&gt;2809&lt;/RecNum&gt;&lt;record&gt;&lt;rec-number&gt;2809&lt;/rec-number&gt;&lt;foreign-keys&gt;&lt;key app="EN" db-id="sszpfv5zm0wprde2r5bvw2wpdezsax0e9spx" timestamp="1635424345"&gt;2809&lt;/key&gt;&lt;/foreign-keys&gt;&lt;ref-type name="Book"&gt;6&lt;/ref-type&gt;&lt;contributors&gt;&lt;authors&gt;&lt;author&gt;Bates, Douglas M.&lt;/author&gt;&lt;/authors&gt;&lt;/contributors&gt;&lt;titles&gt;&lt;title&gt;lme4: Mixed-effects modeling with R&lt;/title&gt;&lt;/titles&gt;&lt;dates&gt;&lt;year&gt;2010&lt;/year&gt;&lt;/dates&gt;&lt;urls&gt;&lt;/urls&gt;&lt;/record&gt;&lt;/Cite&gt;&lt;/EndNote&gt;</w:instrText>
      </w:r>
      <w:r w:rsidR="00897931">
        <w:fldChar w:fldCharType="separate"/>
      </w:r>
      <w:r w:rsidR="00897931">
        <w:rPr>
          <w:noProof/>
        </w:rPr>
        <w:t>(Lindstrom &amp; Bates, 1990; Bates, 2010)</w:t>
      </w:r>
      <w:r w:rsidR="00897931">
        <w:fldChar w:fldCharType="end"/>
      </w:r>
      <w:ins w:id="421" w:author="Brian Bohman" w:date="2021-10-28T07:29:00Z">
        <w:r w:rsidR="00EA4A9E">
          <w:t xml:space="preserve">. </w:t>
        </w:r>
      </w:ins>
      <w:ins w:id="422" w:author="Brian Bohman" w:date="2021-10-27T09:08:00Z">
        <w:r w:rsidR="00ED5FEC">
          <w:t xml:space="preserve">Therefore, </w:t>
        </w:r>
      </w:ins>
      <w:ins w:id="423" w:author="Brian Bohman" w:date="2021-12-19T08:06:00Z">
        <w:r w:rsidR="00565130">
          <w:t xml:space="preserve">using </w:t>
        </w:r>
      </w:ins>
      <w:ins w:id="424" w:author="Brian Bohman" w:date="2021-10-27T09:08:00Z">
        <w:r w:rsidR="00ED5FEC">
          <w:t xml:space="preserve">a </w:t>
        </w:r>
        <w:proofErr w:type="gramStart"/>
        <w:r w:rsidR="00ED5FEC">
          <w:t>partially</w:t>
        </w:r>
      </w:ins>
      <w:ins w:id="425" w:author="Brian Bohman" w:date="2021-10-28T07:22:00Z">
        <w:r w:rsidR="00EA4A9E">
          <w:t>-</w:t>
        </w:r>
      </w:ins>
      <w:ins w:id="426" w:author="Brian Bohman" w:date="2021-10-27T09:08:00Z">
        <w:r w:rsidR="00ED5FEC">
          <w:t>po</w:t>
        </w:r>
      </w:ins>
      <w:ins w:id="427" w:author="Brian Bohman" w:date="2021-10-27T09:09:00Z">
        <w:r w:rsidR="00ED5FEC">
          <w:t>oled</w:t>
        </w:r>
        <w:proofErr w:type="gramEnd"/>
        <w:r w:rsidR="00ED5FEC">
          <w:t xml:space="preserve"> Bayesian hierarchical method </w:t>
        </w:r>
      </w:ins>
      <w:ins w:id="428" w:author="Brian Bohman" w:date="2021-10-28T07:35:00Z">
        <w:r w:rsidR="00851D5C">
          <w:t>sho</w:t>
        </w:r>
      </w:ins>
      <w:ins w:id="429" w:author="Brian Bohman" w:date="2021-10-27T09:08:00Z">
        <w:r w:rsidR="00ED5FEC">
          <w:t>uld</w:t>
        </w:r>
      </w:ins>
      <w:ins w:id="430" w:author="Brian Bohman" w:date="2021-10-27T08:58:00Z">
        <w:r w:rsidR="007C11C2">
          <w:t xml:space="preserve"> reduce </w:t>
        </w:r>
      </w:ins>
      <w:ins w:id="431" w:author="Brian Bohman" w:date="2021-10-27T09:10:00Z">
        <w:r w:rsidR="008E23BE">
          <w:t xml:space="preserve">the </w:t>
        </w:r>
      </w:ins>
      <w:ins w:id="432" w:author="Brian Bohman" w:date="2021-10-27T08:58:00Z">
        <w:r w:rsidR="007C11C2">
          <w:t xml:space="preserve">inferential bias </w:t>
        </w:r>
      </w:ins>
      <w:ins w:id="433" w:author="Brian Bohman" w:date="2021-10-28T07:23:00Z">
        <w:r w:rsidR="00EA4A9E">
          <w:t>for a</w:t>
        </w:r>
      </w:ins>
      <w:ins w:id="434" w:author="Brian Bohman" w:date="2021-10-27T08:58:00Z">
        <w:r w:rsidR="007C11C2">
          <w:t xml:space="preserve"> given</w:t>
        </w:r>
      </w:ins>
      <w:ins w:id="435" w:author="Brian Bohman" w:date="2021-10-27T08:59:00Z">
        <w:r w:rsidR="00AC65F5">
          <w:t xml:space="preserve"> </w:t>
        </w:r>
      </w:ins>
      <w:ins w:id="436" w:author="Brian Bohman" w:date="2021-10-27T08:58:00Z">
        <w:r w:rsidR="007C11C2">
          <w:t>G × E × M interaction</w:t>
        </w:r>
      </w:ins>
      <w:ins w:id="437" w:author="Brian Bohman" w:date="2021-10-27T08:59:00Z">
        <w:r w:rsidR="00AC65F5">
          <w:t xml:space="preserve"> level</w:t>
        </w:r>
      </w:ins>
      <w:ins w:id="438" w:author="Brian Bohman" w:date="2021-10-28T07:23:00Z">
        <w:r w:rsidR="00EA4A9E">
          <w:t xml:space="preserve"> where the quantity and quality of experimental data are not </w:t>
        </w:r>
      </w:ins>
      <w:ins w:id="439" w:author="Brian Bohman" w:date="2021-10-28T07:24:00Z">
        <w:r w:rsidR="00EA4A9E">
          <w:t>otherwise sufficient</w:t>
        </w:r>
      </w:ins>
      <w:ins w:id="440" w:author="Brian Bohman" w:date="2021-10-27T09:10:00Z">
        <w:r w:rsidR="008E23BE">
          <w:t>.</w:t>
        </w:r>
      </w:ins>
    </w:p>
    <w:p w14:paraId="35E4DE12" w14:textId="053096F5" w:rsidR="00E072BF" w:rsidRDefault="00E072BF" w:rsidP="00E072BF">
      <w:pPr>
        <w:pStyle w:val="Body"/>
        <w:spacing w:after="240"/>
      </w:pPr>
      <w:r>
        <w:lastRenderedPageBreak/>
        <w:t>Building upon</w:t>
      </w:r>
      <w:del w:id="441" w:author="Brian Bohman" w:date="2021-12-19T08:07:00Z">
        <w:r w:rsidDel="001C23C9">
          <w:delText xml:space="preserve"> the</w:delText>
        </w:r>
      </w:del>
      <w:r>
        <w:t xml:space="preserv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w:t>
      </w:r>
      <w:ins w:id="442" w:author="Brian Bohman" w:date="2021-10-27T09:00:00Z">
        <w:r w:rsidR="003667FE">
          <w:t xml:space="preserve">using a partial pooling approach </w:t>
        </w:r>
      </w:ins>
      <w:r>
        <w:t xml:space="preserve">to compare CNDCs across G </w:t>
      </w:r>
      <w:del w:id="443" w:author="Brian Bohman" w:date="2021-08-25T10:48:00Z">
        <w:r w:rsidDel="000B3B17">
          <w:delText>x</w:delText>
        </w:r>
      </w:del>
      <w:ins w:id="444" w:author="Brian Bohman" w:date="2021-08-25T10:48:00Z">
        <w:r w:rsidR="000B3B17">
          <w:t>×</w:t>
        </w:r>
      </w:ins>
      <w:r>
        <w:t xml:space="preserve"> E </w:t>
      </w:r>
      <w:ins w:id="445" w:author="Brian Bohman" w:date="2021-10-23T14:21:00Z">
        <w:r w:rsidR="002E2043">
          <w:t xml:space="preserve">x M </w:t>
        </w:r>
      </w:ins>
      <w:r>
        <w:t xml:space="preserve">interactions </w:t>
      </w:r>
      <w:del w:id="446" w:author="Brian Bohman" w:date="2021-10-23T14:22:00Z">
        <w:r w:rsidDel="002E2043">
          <w:delText>(i</w:delText>
        </w:r>
      </w:del>
      <w:del w:id="447" w:author="Brian Bohman" w:date="2021-10-23T14:21:00Z">
        <w:r w:rsidDel="002E2043">
          <w:delText>.e., variety, location)</w:delText>
        </w:r>
      </w:del>
      <w:del w:id="448" w:author="Brian Bohman" w:date="2021-10-27T05:41:00Z">
        <w:r w:rsidDel="00C951B0">
          <w:delText xml:space="preserve"> </w:delText>
        </w:r>
      </w:del>
      <w:r>
        <w:t xml:space="preserve">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and 4) 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449"/>
      <w:commentRangeStart w:id="450"/>
      <w:r>
        <w:t>Methods</w:t>
      </w:r>
      <w:commentRangeEnd w:id="449"/>
      <w:r w:rsidR="00556066">
        <w:rPr>
          <w:rStyle w:val="CommentReference"/>
          <w:rFonts w:ascii="Palatino Linotype" w:eastAsia="SimSun" w:hAnsi="Palatino Linotype" w:cs="Times New Roman"/>
          <w:b w:val="0"/>
          <w:noProof/>
          <w:color w:val="000000"/>
          <w:lang w:eastAsia="zh-CN" w:bidi="ar-SA"/>
        </w:rPr>
        <w:commentReference w:id="449"/>
      </w:r>
      <w:commentRangeEnd w:id="450"/>
      <w:r w:rsidR="00C951B0">
        <w:rPr>
          <w:rStyle w:val="CommentReference"/>
          <w:rFonts w:ascii="Palatino Linotype" w:eastAsia="SimSun" w:hAnsi="Palatino Linotype" w:cs="Times New Roman"/>
          <w:b w:val="0"/>
          <w:noProof/>
          <w:color w:val="000000"/>
          <w:lang w:eastAsia="zh-CN" w:bidi="ar-SA"/>
        </w:rPr>
        <w:commentReference w:id="450"/>
      </w:r>
    </w:p>
    <w:p w14:paraId="461F619C" w14:textId="77777777" w:rsidR="00E072BF" w:rsidRPr="003C7B57" w:rsidRDefault="00E072BF" w:rsidP="00E072BF">
      <w:pPr>
        <w:pStyle w:val="Heading2"/>
      </w:pPr>
      <w:r w:rsidRPr="003C7B57">
        <w:t>Experimental Data</w:t>
      </w:r>
    </w:p>
    <w:p w14:paraId="5883683A" w14:textId="7E0D9A89"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D9732E" w:rsidRPr="005F07EF">
        <w:t xml:space="preserve">Table </w:t>
      </w:r>
      <w:r w:rsidR="00D9732E">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D9732E">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77DFE6DD" w14:textId="4B8860CF" w:rsidR="003220EC" w:rsidRPr="008B730B" w:rsidRDefault="00E072BF" w:rsidP="00E072BF">
      <w:pPr>
        <w:pStyle w:val="Body"/>
        <w:rPr>
          <w:ins w:id="451" w:author="Brian Bohman" w:date="2021-08-30T09:59:00Z"/>
        </w:rPr>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w:t>
      </w:r>
      <w:r w:rsidRPr="003F07FD">
        <w:lastRenderedPageBreak/>
        <w:t xml:space="preserve">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D9732E" w:rsidRPr="00D9732E">
        <w:t xml:space="preserve">Table </w:t>
      </w:r>
      <w:r w:rsidR="00D9732E" w:rsidRPr="00D9732E">
        <w:rPr>
          <w:noProof/>
        </w:rPr>
        <w:t>2</w:t>
      </w:r>
      <w:r w:rsidRPr="00DA5F05">
        <w:fldChar w:fldCharType="end"/>
      </w:r>
      <w:r w:rsidRPr="00DA5F05">
        <w:t>).</w:t>
      </w:r>
      <w:r w:rsidRPr="003F07FD">
        <w:t xml:space="preserve"> </w:t>
      </w:r>
      <w:del w:id="452" w:author="Brian Bohman" w:date="2021-08-30T09:44:00Z">
        <w:r w:rsidRPr="003F07FD" w:rsidDel="00664218">
          <w:delText xml:space="preserve">Mean temperature at this </w:delText>
        </w:r>
      </w:del>
      <w:del w:id="453" w:author="Brian Bohman" w:date="2021-08-25T10:54:00Z">
        <w:r w:rsidRPr="003F07FD" w:rsidDel="00D70EE0">
          <w:delText>station</w:delText>
        </w:r>
      </w:del>
      <w:del w:id="454" w:author="Brian Bohman" w:date="2021-08-30T09:44:00Z">
        <w:r w:rsidRPr="003F07FD" w:rsidDel="00664218">
          <w:delText xml:space="preserve"> is 7.1 ºC and mean annual precipitation is 809 mm </w:delText>
        </w:r>
        <w:r w:rsidDel="00664218">
          <w:delText xml:space="preserve">for the 30-year period from 1981 to 2010 </w:delText>
        </w:r>
        <w:r w:rsidRPr="003F07FD" w:rsidDel="00664218">
          <w:fldChar w:fldCharType="begin"/>
        </w:r>
        <w:r w:rsidDel="00664218">
          <w:del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delInstrText>
        </w:r>
        <w:r w:rsidRPr="003F07FD" w:rsidDel="00664218">
          <w:fldChar w:fldCharType="separate"/>
        </w:r>
        <w:r w:rsidDel="00664218">
          <w:rPr>
            <w:noProof/>
          </w:rPr>
          <w:delText>(Arguez et al., 2010)</w:delText>
        </w:r>
        <w:r w:rsidRPr="003F07FD" w:rsidDel="00664218">
          <w:fldChar w:fldCharType="end"/>
        </w:r>
        <w:r w:rsidRPr="003F07FD" w:rsidDel="00664218">
          <w:delText xml:space="preserve">. </w:delText>
        </w:r>
      </w:del>
      <w:r w:rsidRPr="003F07FD">
        <w:t>The soil</w:t>
      </w:r>
      <w:del w:id="455" w:author="Brian Bohman" w:date="2021-08-25T10:54:00Z">
        <w:r w:rsidRPr="003F07FD" w:rsidDel="00D70EE0">
          <w:delText xml:space="preserve"> at this station</w:delText>
        </w:r>
      </w:del>
      <w:r w:rsidRPr="003F07FD">
        <w:t xml:space="preserve"> is characterized as a Hubbard loamy sand (Sandy, mixed, frigid </w:t>
      </w:r>
      <w:proofErr w:type="spellStart"/>
      <w:r w:rsidRPr="003F07FD">
        <w:t>Entic</w:t>
      </w:r>
      <w:proofErr w:type="spellEnd"/>
      <w:r w:rsidRPr="003F07FD">
        <w:t xml:space="preserve"> Hapludolls) </w:t>
      </w:r>
      <w:ins w:id="456" w:author="Brian Bohman" w:date="2021-08-30T09:55:00Z">
        <w:r w:rsidR="00771DEE">
          <w:t xml:space="preserve">with organic matter content ranging from 1.3 to 2.5% </w:t>
        </w:r>
      </w:ins>
      <w:r w:rsidRPr="003F07FD">
        <w:t xml:space="preserve">and </w:t>
      </w:r>
      <w:ins w:id="457" w:author="Brian Bohman" w:date="2021-08-30T09:55:00Z">
        <w:r w:rsidR="00771DEE">
          <w:t xml:space="preserve">is </w:t>
        </w:r>
      </w:ins>
      <w:r w:rsidRPr="003F07FD">
        <w:t xml:space="preserve">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w:t>
      </w:r>
      <w:ins w:id="458" w:author="Brian Bohman" w:date="2021-08-30T09:56:00Z">
        <w:r w:rsidR="003220EC">
          <w:t xml:space="preserve"> </w:t>
        </w:r>
      </w:ins>
      <w:ins w:id="459" w:author="Brian Bohman" w:date="2021-08-30T11:59:00Z">
        <w:r w:rsidR="00965A52">
          <w:t>F</w:t>
        </w:r>
      </w:ins>
      <w:ins w:id="460" w:author="Brian Bohman" w:date="2021-08-30T11:58:00Z">
        <w:r w:rsidR="00965A52">
          <w:t>or</w:t>
        </w:r>
      </w:ins>
      <w:ins w:id="461" w:author="Brian Bohman" w:date="2021-08-30T09:57:00Z">
        <w:r w:rsidR="003220EC">
          <w:t xml:space="preserve"> a typical growing season</w:t>
        </w:r>
      </w:ins>
      <w:ins w:id="462" w:author="Brian Bohman" w:date="2021-08-30T09:58:00Z">
        <w:r w:rsidR="003220EC">
          <w:t xml:space="preserve"> </w:t>
        </w:r>
      </w:ins>
      <w:ins w:id="463" w:author="Brian Bohman" w:date="2021-08-30T10:08:00Z">
        <w:r w:rsidR="00971CD4">
          <w:t>beginning on 1 May and ending on 15 September</w:t>
        </w:r>
      </w:ins>
      <w:ins w:id="464" w:author="Brian Bohman" w:date="2021-08-30T09:57:00Z">
        <w:r w:rsidR="003220EC">
          <w:t>, m</w:t>
        </w:r>
      </w:ins>
      <w:ins w:id="465" w:author="Brian Bohman" w:date="2021-08-30T09:56:00Z">
        <w:r w:rsidR="003220EC">
          <w:t>ea</w:t>
        </w:r>
      </w:ins>
      <w:ins w:id="466" w:author="Brian Bohman" w:date="2021-08-30T09:57:00Z">
        <w:r w:rsidR="003220EC">
          <w:t>n</w:t>
        </w:r>
      </w:ins>
      <w:ins w:id="467" w:author="Brian Bohman" w:date="2021-08-30T09:56:00Z">
        <w:r w:rsidR="003220EC">
          <w:t xml:space="preserve"> temperature is 18.9ºC</w:t>
        </w:r>
      </w:ins>
      <w:ins w:id="468" w:author="Brian Bohman" w:date="2021-08-30T09:57:00Z">
        <w:r w:rsidR="003220EC">
          <w:t>,</w:t>
        </w:r>
      </w:ins>
      <w:ins w:id="469" w:author="Brian Bohman" w:date="2021-08-30T09:56:00Z">
        <w:r w:rsidR="003220EC">
          <w:t xml:space="preserve"> cumulative </w:t>
        </w:r>
      </w:ins>
      <w:ins w:id="470" w:author="Brian Bohman" w:date="2021-08-30T09:57:00Z">
        <w:r w:rsidR="003220EC">
          <w:t xml:space="preserve">precipitation is 383 mm, cumulative growing degree days are 1638 </w:t>
        </w:r>
      </w:ins>
      <w:ins w:id="471" w:author="Brian Bohman" w:date="2021-08-30T09:58:00Z">
        <w:r w:rsidR="003220EC">
          <w:t>ºC days, mean daily solar radiation is 22.7 MJ</w:t>
        </w:r>
      </w:ins>
      <w:ins w:id="472" w:author="Brian Bohman" w:date="2021-08-30T09:59:00Z">
        <w:r w:rsidR="003220EC">
          <w:t xml:space="preserve"> m</w:t>
        </w:r>
        <w:r w:rsidR="003220EC">
          <w:rPr>
            <w:vertAlign w:val="superscript"/>
          </w:rPr>
          <w:t>-2</w:t>
        </w:r>
        <w:r w:rsidR="003220EC">
          <w:t>, and mean diurnal temperature d</w:t>
        </w:r>
      </w:ins>
      <w:ins w:id="473" w:author="Brian Bohman" w:date="2021-08-30T10:00:00Z">
        <w:r w:rsidR="003220EC">
          <w:t xml:space="preserve">ifference is 11.6 ºC </w:t>
        </w:r>
      </w:ins>
      <w:ins w:id="474" w:author="Brian Bohman" w:date="2021-08-30T11:59:00Z">
        <w:r w:rsidR="00965A52">
          <w:t xml:space="preserve">based on </w:t>
        </w:r>
      </w:ins>
      <w:ins w:id="475" w:author="Brian Bohman" w:date="2021-08-30T12:00:00Z">
        <w:r w:rsidR="00965A52">
          <w:t xml:space="preserve">a </w:t>
        </w:r>
      </w:ins>
      <w:ins w:id="476" w:author="Brian Bohman" w:date="2021-08-30T11:59:00Z">
        <w:r w:rsidR="00965A52">
          <w:t xml:space="preserve">historical climate reconstruction for the period of 1980-2016 </w:t>
        </w:r>
      </w:ins>
      <w:ins w:id="477" w:author="Brian Bohman" w:date="2021-08-30T12:05:00Z">
        <w:r w:rsidR="00AF1899"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8B730B">
        <w:instrText xml:space="preserve"> ADDIN EN.CITE </w:instrText>
      </w:r>
      <w:r w:rsidR="00967932"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8B730B">
        <w:instrText xml:space="preserve"> ADDIN EN.CITE.DATA </w:instrText>
      </w:r>
      <w:r w:rsidR="00967932" w:rsidRPr="008B730B">
        <w:fldChar w:fldCharType="end"/>
      </w:r>
      <w:ins w:id="478" w:author="Brian Bohman" w:date="2021-08-30T12:05:00Z">
        <w:r w:rsidR="00AF1899" w:rsidRPr="008B730B">
          <w:fldChar w:fldCharType="separate"/>
        </w:r>
      </w:ins>
      <w:r w:rsidR="00967932" w:rsidRPr="008B730B">
        <w:rPr>
          <w:noProof/>
        </w:rPr>
        <w:t>(Gelaro et al., 2017; Weather Spark, 2021)</w:t>
      </w:r>
      <w:ins w:id="479" w:author="Brian Bohman" w:date="2021-08-30T12:05:00Z">
        <w:r w:rsidR="00AF1899" w:rsidRPr="008B730B">
          <w:fldChar w:fldCharType="end"/>
        </w:r>
      </w:ins>
      <w:r w:rsidR="00965A52" w:rsidRPr="008B730B">
        <w:t>.</w:t>
      </w:r>
    </w:p>
    <w:p w14:paraId="4B04141D" w14:textId="576D5788" w:rsidR="00E072BF" w:rsidRPr="003F07FD" w:rsidRDefault="00E072BF" w:rsidP="00E072BF">
      <w:pPr>
        <w:pStyle w:val="Body"/>
      </w:pPr>
      <w:r w:rsidRPr="003F07FD">
        <w:t xml:space="preserve">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480" w:author="Brian Bohman" w:date="2021-08-25T10:54:00Z">
        <w:r w:rsidR="00D70EE0">
          <w:t>.</w:t>
        </w:r>
      </w:ins>
      <w:del w:id="481" w:author="Brian Bohman" w:date="2021-08-25T10:54:00Z">
        <w:r w:rsidRPr="003F07FD" w:rsidDel="00D70EE0">
          <w:delText>,</w:delText>
        </w:r>
      </w:del>
      <w:r w:rsidRPr="003F07FD">
        <w:t xml:space="preserve"> </w:t>
      </w:r>
      <w:ins w:id="482" w:author="Brian Bohman" w:date="2021-08-25T10:54:00Z">
        <w:r w:rsidR="00D70EE0">
          <w:t>N</w:t>
        </w:r>
      </w:ins>
      <w:del w:id="483"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484"/>
      <w:commentRangeStart w:id="485"/>
      <w:r w:rsidRPr="003F07FD">
        <w:t>method</w:t>
      </w:r>
      <w:commentRangeEnd w:id="484"/>
      <w:r w:rsidR="00D70EE0">
        <w:rPr>
          <w:rStyle w:val="CommentReference"/>
          <w:rFonts w:ascii="Palatino Linotype" w:eastAsia="SimSun" w:hAnsi="Palatino Linotype"/>
          <w:noProof/>
          <w:color w:val="000000"/>
          <w:lang w:eastAsia="zh-CN"/>
        </w:rPr>
        <w:commentReference w:id="484"/>
      </w:r>
      <w:commentRangeEnd w:id="485"/>
      <w:r w:rsidR="00C951B0">
        <w:rPr>
          <w:rStyle w:val="CommentReference"/>
          <w:rFonts w:ascii="Palatino Linotype" w:eastAsia="SimSun" w:hAnsi="Palatino Linotype"/>
          <w:noProof/>
          <w:color w:val="000000"/>
          <w:lang w:eastAsia="zh-CN"/>
        </w:rPr>
        <w:commentReference w:id="485"/>
      </w:r>
      <w:r w:rsidRPr="003F07FD">
        <w:t xml:space="preserve"> </w:t>
      </w:r>
      <w:r w:rsidRPr="003F07FD">
        <w:fldChar w:fldCharType="begin"/>
      </w:r>
      <w:r w:rsidR="00477881">
        <w:instrText xml:space="preserve"> ADDIN EN.CITE &lt;EndNote&gt;&lt;Cite&gt;&lt;Author&gt;Steele&lt;/Author&gt;&lt;Year&gt;2010&lt;/Year&gt;&lt;RecNum&gt;1009&lt;/RecNum&gt;&lt;DisplayText&gt;(Wright, 2002; Steele et al., 2010)&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477881">
        <w:rPr>
          <w:noProof/>
        </w:rPr>
        <w:t>(Wright, 2002; Steele et al., 2010)</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D9732E" w:rsidRPr="00D9732E">
        <w:t xml:space="preserve">Table </w:t>
      </w:r>
      <w:r w:rsidR="00D9732E" w:rsidRPr="00D9732E">
        <w:rPr>
          <w:noProof/>
        </w:rPr>
        <w:t>2</w:t>
      </w:r>
      <w:r w:rsidRPr="00DA5F05">
        <w:fldChar w:fldCharType="end"/>
      </w:r>
      <w:r w:rsidRPr="00DA5F05">
        <w:t>).</w:t>
      </w:r>
    </w:p>
    <w:p w14:paraId="78292585" w14:textId="1F5896CB" w:rsidR="00494122" w:rsidRDefault="00E072BF" w:rsidP="00E072BF">
      <w:pPr>
        <w:pStyle w:val="Body"/>
        <w:rPr>
          <w:ins w:id="486" w:author="Brian Bohman" w:date="2021-08-30T12:55:00Z"/>
        </w:rPr>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D9732E" w:rsidRPr="00D9732E">
        <w:t xml:space="preserve">Table </w:t>
      </w:r>
      <w:r w:rsidR="00D9732E" w:rsidRPr="00D9732E">
        <w:rPr>
          <w:noProof/>
        </w:rPr>
        <w:t>2</w:t>
      </w:r>
      <w:r w:rsidRPr="00DA5F05">
        <w:fldChar w:fldCharType="end"/>
      </w:r>
      <w:r w:rsidRPr="00DA5F05">
        <w:t xml:space="preserve">). </w:t>
      </w:r>
      <w:ins w:id="487" w:author="Brian Bohman" w:date="2021-08-30T10:17:00Z">
        <w:r w:rsidR="00303938">
          <w:t xml:space="preserve">Nitrogen fertilizer was applied </w:t>
        </w:r>
        <w:r w:rsidR="009E134C">
          <w:t xml:space="preserve">using various source and timing regimes including </w:t>
        </w:r>
      </w:ins>
      <w:ins w:id="488" w:author="Brian Bohman" w:date="2021-08-30T10:18:00Z">
        <w:r w:rsidR="009E134C">
          <w:t xml:space="preserve">polymer coated urea applied at </w:t>
        </w:r>
      </w:ins>
      <w:ins w:id="489" w:author="Brian Bohman" w:date="2021-08-30T10:19:00Z">
        <w:r w:rsidR="009E134C">
          <w:t xml:space="preserve">planting and/or </w:t>
        </w:r>
      </w:ins>
      <w:ins w:id="490" w:author="Brian Bohman" w:date="2021-08-30T10:18:00Z">
        <w:r w:rsidR="009E134C">
          <w:t>emergence, split-applied urea and UAN at emergence</w:t>
        </w:r>
      </w:ins>
      <w:ins w:id="491" w:author="Brian Bohman" w:date="2021-08-30T10:19:00Z">
        <w:r w:rsidR="009E134C">
          <w:t xml:space="preserve"> and/or post-emergence, ammonium nitrate at planting, emergence, and/or</w:t>
        </w:r>
      </w:ins>
      <w:ins w:id="492" w:author="Brian Bohman" w:date="2021-08-30T10:18:00Z">
        <w:r w:rsidR="009E134C">
          <w:t xml:space="preserve"> </w:t>
        </w:r>
      </w:ins>
      <w:ins w:id="493" w:author="Brian Bohman" w:date="2021-08-30T10:19:00Z">
        <w:r w:rsidR="009E134C">
          <w:t xml:space="preserve">post-emergence. </w:t>
        </w:r>
      </w:ins>
      <w:ins w:id="494" w:author="Brian Bohman" w:date="2021-08-26T08:16:00Z">
        <w:r w:rsidR="00EC33F8">
          <w:t xml:space="preserve">The maturity class of varieties evaluated </w:t>
        </w:r>
      </w:ins>
      <w:ins w:id="495" w:author="Brian Bohman" w:date="2021-08-26T08:17:00Z">
        <w:r w:rsidR="00EC33F8">
          <w:t xml:space="preserve">in these experiments </w:t>
        </w:r>
      </w:ins>
      <w:ins w:id="496" w:author="Brian Bohman" w:date="2021-08-30T12:47:00Z">
        <w:r w:rsidR="00776DA7">
          <w:t xml:space="preserve">included: </w:t>
        </w:r>
      </w:ins>
      <w:ins w:id="497" w:author="Brian Bohman" w:date="2021-08-26T08:17:00Z">
        <w:r w:rsidR="00EC33F8">
          <w:t>medium-late</w:t>
        </w:r>
      </w:ins>
      <w:ins w:id="498" w:author="Brian Bohman" w:date="2021-08-30T12:47:00Z">
        <w:r w:rsidR="00776DA7">
          <w:t xml:space="preserve"> – Clearwater and Dakota </w:t>
        </w:r>
        <w:r w:rsidR="00776DA7">
          <w:lastRenderedPageBreak/>
          <w:t>Russet; medium-</w:t>
        </w:r>
      </w:ins>
      <w:ins w:id="499" w:author="Brian Bohman" w:date="2021-08-30T12:48:00Z">
        <w:r w:rsidR="00776DA7">
          <w:t xml:space="preserve">late to late – Umatilla Russet; </w:t>
        </w:r>
        <w:r w:rsidR="00472ED5">
          <w:t>late – Easton; late</w:t>
        </w:r>
      </w:ins>
      <w:ins w:id="500" w:author="Brian Bohman" w:date="2021-08-26T08:17:00Z">
        <w:r w:rsidR="00EC33F8">
          <w:t xml:space="preserve"> to very late</w:t>
        </w:r>
      </w:ins>
      <w:ins w:id="501" w:author="Brian Bohman" w:date="2021-08-30T12:48:00Z">
        <w:r w:rsidR="00472ED5">
          <w:t xml:space="preserve"> – Russet Burbank </w:t>
        </w:r>
      </w:ins>
      <w:ins w:id="502" w:author="Brian Bohman" w:date="2021-08-30T12:49:00Z">
        <w:r w:rsidR="00E51D80">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r w:rsidR="00477881">
        <w:instrText xml:space="preserve"> ADDIN EN.CITE.DATA </w:instrText>
      </w:r>
      <w:r w:rsidR="00477881">
        <w:fldChar w:fldCharType="end"/>
      </w:r>
      <w:ins w:id="503" w:author="Brian Bohman" w:date="2021-08-30T12:49:00Z">
        <w:r w:rsidR="00E51D80">
          <w:fldChar w:fldCharType="separate"/>
        </w:r>
      </w:ins>
      <w:r w:rsidR="00477881">
        <w:rPr>
          <w:noProof/>
        </w:rPr>
        <w:t>(Thompson, 2013; Porter, 2014; Stark et al., 2020; OSU, 2021)</w:t>
      </w:r>
      <w:ins w:id="504" w:author="Brian Bohman" w:date="2021-08-30T12:49:00Z">
        <w:r w:rsidR="00E51D80">
          <w:fldChar w:fldCharType="end"/>
        </w:r>
      </w:ins>
      <w:ins w:id="505" w:author="Brian Bohman" w:date="2021-08-26T08:19:00Z">
        <w:r w:rsidR="00EC33F8">
          <w:t>.</w:t>
        </w:r>
      </w:ins>
      <w:r w:rsidR="00EC33F8">
        <w:t xml:space="preserve"> </w:t>
      </w:r>
      <w:ins w:id="506" w:author="Brian Bohman" w:date="2021-08-30T12:53:00Z">
        <w:r w:rsidR="00494122" w:rsidRPr="00EC0E19">
          <w:t xml:space="preserve">Planting density </w:t>
        </w:r>
        <w:r w:rsidR="00494122">
          <w:t>was</w:t>
        </w:r>
        <w:r w:rsidR="00494122" w:rsidRPr="00EC0E19">
          <w:t xml:space="preserve"> 36,000 plants ha</w:t>
        </w:r>
        <w:r w:rsidR="00494122" w:rsidRPr="00D46F40">
          <w:rPr>
            <w:vertAlign w:val="superscript"/>
          </w:rPr>
          <w:t>-1</w:t>
        </w:r>
        <w:r w:rsidR="00494122">
          <w:t xml:space="preserve"> for all exper</w:t>
        </w:r>
      </w:ins>
      <w:ins w:id="507" w:author="Brian Bohman" w:date="2021-08-30T12:54:00Z">
        <w:r w:rsidR="00494122">
          <w:t xml:space="preserve">iments </w:t>
        </w:r>
      </w:ins>
      <w:ins w:id="508" w:author="Brian Bohman" w:date="2021-08-30T12:53:00Z">
        <w:r w:rsidR="00494122">
          <w:t xml:space="preserve">except for MN-1 which </w:t>
        </w:r>
      </w:ins>
      <w:ins w:id="509" w:author="Brian Bohman" w:date="2021-08-30T12:54:00Z">
        <w:r w:rsidR="00494122">
          <w:t>was planted at a density of 48,000 plants ha</w:t>
        </w:r>
        <w:r w:rsidR="00494122">
          <w:rPr>
            <w:vertAlign w:val="superscript"/>
          </w:rPr>
          <w:t>-1</w:t>
        </w:r>
      </w:ins>
      <w:ins w:id="510" w:author="Brian Bohman" w:date="2021-08-30T12:53:00Z">
        <w:r w:rsidR="00494122" w:rsidRPr="00EC0E19">
          <w:t>.</w:t>
        </w:r>
      </w:ins>
    </w:p>
    <w:p w14:paraId="7684874E" w14:textId="1D06125D" w:rsidR="00E072BF" w:rsidRDefault="00E072BF" w:rsidP="00E072BF">
      <w:pPr>
        <w:pStyle w:val="Body"/>
      </w:pPr>
      <w:del w:id="511" w:author="Brian Bohman" w:date="2021-08-30T12:55:00Z">
        <w:r w:rsidRPr="00EC0E19" w:rsidDel="00494122">
          <w:delText xml:space="preserve">Those studies </w:delText>
        </w:r>
      </w:del>
      <w:ins w:id="512" w:author="Brian Bohman" w:date="2021-08-30T12:55:00Z">
        <w:r w:rsidR="00494122">
          <w:t xml:space="preserve">The experiments </w:t>
        </w:r>
      </w:ins>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w:t>
      </w:r>
      <w:del w:id="513" w:author="Brian Bohman" w:date="2021-08-30T12:53:00Z">
        <w:r w:rsidRPr="00EC0E19" w:rsidDel="00494122">
          <w:delText>Planting density ranged between 36,000 – 4</w:delText>
        </w:r>
      </w:del>
      <w:del w:id="514" w:author="Brian Bohman" w:date="2021-08-30T10:11:00Z">
        <w:r w:rsidRPr="00EC0E19" w:rsidDel="00DF49B5">
          <w:delText>8</w:delText>
        </w:r>
      </w:del>
      <w:del w:id="515" w:author="Brian Bohman" w:date="2021-08-30T12:53:00Z">
        <w:r w:rsidRPr="00EC0E19" w:rsidDel="00494122">
          <w:delText>,000 plants ha</w:delText>
        </w:r>
        <w:r w:rsidRPr="00D46F40" w:rsidDel="00494122">
          <w:rPr>
            <w:vertAlign w:val="superscript"/>
          </w:rPr>
          <w:delText>-1</w:delText>
        </w:r>
        <w:r w:rsidRPr="00EC0E19" w:rsidDel="00494122">
          <w:delText xml:space="preserve">, depending on year and variety. </w:delText>
        </w:r>
      </w:del>
      <w:r w:rsidRPr="00EC0E19">
        <w:t>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D9732E" w:rsidRPr="00D9732E">
        <w:t xml:space="preserve">Table </w:t>
      </w:r>
      <w:r w:rsidR="00D9732E" w:rsidRPr="00D9732E">
        <w:rPr>
          <w:noProof/>
        </w:rPr>
        <w:t>3</w:t>
      </w:r>
      <w:r w:rsidRPr="00DA5F05">
        <w:fldChar w:fldCharType="end"/>
      </w:r>
      <w:r w:rsidRPr="00DA5F05">
        <w:t>).</w:t>
      </w:r>
    </w:p>
    <w:p w14:paraId="5547B551" w14:textId="657A5D1E" w:rsidR="00E072BF" w:rsidRPr="00AA520B" w:rsidRDefault="00E072BF" w:rsidP="00E072BF">
      <w:pPr>
        <w:pStyle w:val="Body"/>
      </w:pPr>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Total N concentration of vines and tubers was determined from subsamples of plant tissues with either combustion analysis (</w:t>
      </w:r>
      <w:proofErr w:type="spellStart"/>
      <w:r w:rsidRPr="00EC0E19">
        <w:t>Elementar</w:t>
      </w:r>
      <w:proofErr w:type="spellEnd"/>
      <w:r w:rsidRPr="00EC0E19">
        <w:t xml:space="preserve"> </w:t>
      </w:r>
      <w:proofErr w:type="spellStart"/>
      <w:r w:rsidRPr="00EC0E19">
        <w:t>Vario</w:t>
      </w:r>
      <w:proofErr w:type="spellEnd"/>
      <w:r w:rsidRPr="00EC0E19">
        <w:t xml:space="preserve"> EL III, </w:t>
      </w:r>
      <w:proofErr w:type="spellStart"/>
      <w:r w:rsidRPr="00EC0E19">
        <w:t>Elementar</w:t>
      </w:r>
      <w:proofErr w:type="spellEnd"/>
      <w:r w:rsidRPr="00EC0E19">
        <w:t xml:space="preserve">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w:t>
      </w:r>
      <w:commentRangeStart w:id="516"/>
      <w:commentRangeStart w:id="517"/>
      <w:r w:rsidRPr="00336092">
        <w:rPr>
          <w:vertAlign w:val="superscript"/>
        </w:rPr>
        <w:t>1</w:t>
      </w:r>
      <w:commentRangeEnd w:id="516"/>
      <w:proofErr w:type="gramEnd"/>
      <w:r w:rsidR="00C00F51">
        <w:rPr>
          <w:rStyle w:val="CommentReference"/>
          <w:rFonts w:ascii="Palatino Linotype" w:eastAsia="SimSun" w:hAnsi="Palatino Linotype"/>
          <w:noProof/>
          <w:color w:val="000000"/>
          <w:lang w:eastAsia="zh-CN"/>
        </w:rPr>
        <w:commentReference w:id="516"/>
      </w:r>
      <w:commentRangeEnd w:id="517"/>
      <w:r w:rsidR="00477881">
        <w:rPr>
          <w:rStyle w:val="CommentReference"/>
          <w:rFonts w:ascii="Palatino Linotype" w:eastAsia="SimSun" w:hAnsi="Palatino Linotype"/>
          <w:noProof/>
          <w:color w:val="000000"/>
          <w:lang w:eastAsia="zh-CN"/>
        </w:rPr>
        <w:commentReference w:id="517"/>
      </w:r>
      <w:r w:rsidRPr="00EC0E19">
        <w:t xml:space="preserve">) was </w:t>
      </w:r>
      <w:r>
        <w:lastRenderedPageBreak/>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518"/>
      <w:commentRangeStart w:id="519"/>
      <w:r>
        <w:t>g N 100 g</w:t>
      </w:r>
      <w:r>
        <w:rPr>
          <w:vertAlign w:val="superscript"/>
        </w:rPr>
        <w:t>-1</w:t>
      </w:r>
      <w:commentRangeEnd w:id="518"/>
      <w:r w:rsidR="00E73759">
        <w:rPr>
          <w:rStyle w:val="CommentReference"/>
          <w:rFonts w:ascii="Palatino Linotype" w:eastAsia="SimSun" w:hAnsi="Palatino Linotype"/>
          <w:noProof/>
          <w:color w:val="000000"/>
          <w:lang w:eastAsia="zh-CN"/>
        </w:rPr>
        <w:commentReference w:id="518"/>
      </w:r>
      <w:commentRangeEnd w:id="519"/>
      <w:r w:rsidR="00477881">
        <w:rPr>
          <w:rStyle w:val="CommentReference"/>
          <w:rFonts w:ascii="Palatino Linotype" w:eastAsia="SimSun" w:hAnsi="Palatino Linotype"/>
          <w:noProof/>
          <w:color w:val="000000"/>
          <w:lang w:eastAsia="zh-CN"/>
        </w:rPr>
        <w:commentReference w:id="519"/>
      </w:r>
      <w:ins w:id="520" w:author="Brian Bohman" w:date="2021-10-27T05:46:00Z">
        <w:r w:rsidR="00477881">
          <w:t xml:space="preserve"> dry wt.</w:t>
        </w:r>
      </w:ins>
      <w:r>
        <w:t xml:space="preserve">) was calculated as the ratio of </w:t>
      </w:r>
      <w:proofErr w:type="spellStart"/>
      <w:r>
        <w:t>N</w:t>
      </w:r>
      <w:r>
        <w:rPr>
          <w:vertAlign w:val="subscript"/>
        </w:rPr>
        <w:t>Plant</w:t>
      </w:r>
      <w:proofErr w:type="spellEnd"/>
      <w:r>
        <w:t xml:space="preserve"> to W.</w:t>
      </w:r>
    </w:p>
    <w:p w14:paraId="3B03D98A" w14:textId="798E05B3"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D9732E" w:rsidRPr="00D9732E">
        <w:t xml:space="preserve">Table </w:t>
      </w:r>
      <w:r w:rsidR="00D9732E" w:rsidRPr="00D9732E">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r w:rsidRPr="0001152D">
        <w:t>Giletto et al. (2020)</w:t>
      </w:r>
      <w:r w:rsidRPr="0001152D">
        <w:fldChar w:fldCharType="end"/>
      </w:r>
      <w:r w:rsidRPr="0001152D">
        <w:t xml:space="preserve"> study used in the present analysis was included in this previous publication.</w:t>
      </w:r>
    </w:p>
    <w:p w14:paraId="75354975" w14:textId="4013CE39"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w:t>
      </w:r>
      <w:ins w:id="521" w:author="Brian Bohman" w:date="2021-10-27T06:04:00Z">
        <w:r w:rsidR="00395042">
          <w:t>ei</w:t>
        </w:r>
      </w:ins>
      <w:ins w:id="522" w:author="Brian Bohman" w:date="2021-10-27T06:05:00Z">
        <w:r w:rsidR="00395042">
          <w:t>ther seven or</w:t>
        </w:r>
      </w:ins>
      <w:ins w:id="523" w:author="Brian Bohman" w:date="2021-10-27T06:04:00Z">
        <w:r w:rsidR="00395042">
          <w:t xml:space="preserve"> </w:t>
        </w:r>
      </w:ins>
      <w:ins w:id="524" w:author="Brian Bohman" w:date="2021-10-27T06:05:00Z">
        <w:r w:rsidR="00395042">
          <w:t>eight</w:t>
        </w:r>
      </w:ins>
      <w:del w:id="525" w:author="Brian Bohman" w:date="2021-10-27T06:04:00Z">
        <w:r w:rsidRPr="0001152D" w:rsidDel="00395042">
          <w:delText>10</w:delText>
        </w:r>
      </w:del>
      <w:r w:rsidRPr="0001152D">
        <w:t xml:space="preserve"> sampling dates per site</w:t>
      </w:r>
      <w:ins w:id="526" w:author="Brian Bohman" w:date="2021-08-25T10:57:00Z">
        <w:r w:rsidR="00BB7AC2">
          <w:t>-</w:t>
        </w:r>
      </w:ins>
      <w:del w:id="527" w:author="Brian Bohman" w:date="2021-08-25T10:57:00Z">
        <w:r w:rsidRPr="0001152D" w:rsidDel="00BB7AC2">
          <w:delText xml:space="preserve"> </w:delText>
        </w:r>
      </w:del>
      <w:r w:rsidRPr="0001152D">
        <w:t xml:space="preserve">year </w:t>
      </w:r>
      <w:r w:rsidRPr="00DA5F05">
        <w:t>(</w:t>
      </w:r>
      <w:commentRangeStart w:id="528"/>
      <w:commentRangeStart w:id="529"/>
      <w:r w:rsidRPr="00DA5F05">
        <w:fldChar w:fldCharType="begin"/>
      </w:r>
      <w:r w:rsidRPr="00DA5F05">
        <w:instrText xml:space="preserve"> REF _Ref78279859 \h  \* MERGEFORMAT </w:instrText>
      </w:r>
      <w:r w:rsidRPr="00DA5F05">
        <w:fldChar w:fldCharType="separate"/>
      </w:r>
      <w:r w:rsidR="00D9732E" w:rsidRPr="005F07EF">
        <w:t xml:space="preserve">Table </w:t>
      </w:r>
      <w:r w:rsidR="00D9732E">
        <w:t>1</w:t>
      </w:r>
      <w:r w:rsidRPr="00DA5F05">
        <w:fldChar w:fldCharType="end"/>
      </w:r>
      <w:commentRangeEnd w:id="528"/>
      <w:r w:rsidR="00BB7AC2">
        <w:rPr>
          <w:rStyle w:val="CommentReference"/>
          <w:rFonts w:ascii="Palatino Linotype" w:eastAsia="SimSun" w:hAnsi="Palatino Linotype"/>
          <w:noProof/>
          <w:color w:val="000000"/>
          <w:lang w:eastAsia="zh-CN"/>
        </w:rPr>
        <w:commentReference w:id="528"/>
      </w:r>
      <w:commentRangeEnd w:id="529"/>
      <w:r w:rsidR="00395042">
        <w:rPr>
          <w:rStyle w:val="CommentReference"/>
          <w:rFonts w:ascii="Palatino Linotype" w:eastAsia="SimSun" w:hAnsi="Palatino Linotype"/>
          <w:noProof/>
          <w:color w:val="000000"/>
          <w:lang w:eastAsia="zh-CN"/>
        </w:rPr>
        <w:commentReference w:id="529"/>
      </w:r>
      <w:r w:rsidRPr="00DA5F05">
        <w:t>).</w:t>
      </w:r>
      <w:r w:rsidRPr="0001152D">
        <w:t xml:space="preserve"> </w:t>
      </w:r>
      <w:r>
        <w:t xml:space="preserve">These </w:t>
      </w:r>
      <w:ins w:id="530" w:author="Brian Bohman" w:date="2021-08-30T10:23:00Z">
        <w:r w:rsidR="003A4376">
          <w:t xml:space="preserve">small-plot </w:t>
        </w:r>
      </w:ins>
      <w:r>
        <w:t>experiments were conducted in the upper St. John River Valley of New Brunswick</w:t>
      </w:r>
      <w:ins w:id="531" w:author="Brian Bohman" w:date="2021-08-30T12:36:00Z">
        <w:r w:rsidR="007D1044">
          <w:t>, Canada (47º 03’ N; 67º 45’ W)</w:t>
        </w:r>
      </w:ins>
      <w:r>
        <w:t xml:space="preserve">. </w:t>
      </w:r>
      <w:ins w:id="532" w:author="Brian Bohman" w:date="2021-08-30T10:23:00Z">
        <w:r w:rsidR="003A4376">
          <w:t xml:space="preserve">Nitrogen fertilizer for all </w:t>
        </w:r>
      </w:ins>
      <w:ins w:id="533" w:author="Brian Bohman" w:date="2021-08-30T12:07:00Z">
        <w:r w:rsidR="00B578CD">
          <w:t>treatments was ammonium nitrate applied at planting. The maturity class of varieties evaluated in these experiments</w:t>
        </w:r>
      </w:ins>
      <w:ins w:id="534" w:author="Brian Bohman" w:date="2021-08-30T12:10:00Z">
        <w:r w:rsidR="00967932">
          <w:t xml:space="preserve"> included: </w:t>
        </w:r>
      </w:ins>
      <w:ins w:id="535" w:author="Brian Bohman" w:date="2021-08-30T12:07:00Z">
        <w:r w:rsidR="00B578CD">
          <w:t>early</w:t>
        </w:r>
      </w:ins>
      <w:ins w:id="536" w:author="Brian Bohman" w:date="2021-08-30T12:10:00Z">
        <w:r w:rsidR="00967932">
          <w:t xml:space="preserve"> to medium-early –</w:t>
        </w:r>
      </w:ins>
      <w:ins w:id="537" w:author="Brian Bohman" w:date="2021-08-30T12:07:00Z">
        <w:r w:rsidR="00B578CD">
          <w:t xml:space="preserve"> </w:t>
        </w:r>
        <w:proofErr w:type="spellStart"/>
        <w:r w:rsidR="00B578CD">
          <w:t>Shepody</w:t>
        </w:r>
      </w:ins>
      <w:proofErr w:type="spellEnd"/>
      <w:ins w:id="538" w:author="Brian Bohman" w:date="2021-08-30T12:10:00Z">
        <w:r w:rsidR="00967932">
          <w:t>;</w:t>
        </w:r>
      </w:ins>
      <w:ins w:id="539" w:author="Brian Bohman" w:date="2021-08-30T12:07:00Z">
        <w:r w:rsidR="00B578CD">
          <w:t xml:space="preserve"> </w:t>
        </w:r>
      </w:ins>
      <w:ins w:id="540" w:author="Brian Bohman" w:date="2021-08-30T12:10:00Z">
        <w:r w:rsidR="00967932">
          <w:t xml:space="preserve">late to </w:t>
        </w:r>
      </w:ins>
      <w:ins w:id="541" w:author="Brian Bohman" w:date="2021-08-30T12:07:00Z">
        <w:r w:rsidR="00B578CD">
          <w:t>very late</w:t>
        </w:r>
      </w:ins>
      <w:ins w:id="542" w:author="Brian Bohman" w:date="2021-08-30T12:08:00Z">
        <w:r w:rsidR="00B578CD">
          <w:t xml:space="preserve"> </w:t>
        </w:r>
      </w:ins>
      <w:ins w:id="543" w:author="Brian Bohman" w:date="2021-08-30T12:10:00Z">
        <w:r w:rsidR="00967932">
          <w:t xml:space="preserve">– </w:t>
        </w:r>
      </w:ins>
      <w:ins w:id="544" w:author="Brian Bohman" w:date="2021-08-30T12:08:00Z">
        <w:r w:rsidR="00B578CD">
          <w:t>Russet Burbank</w:t>
        </w:r>
      </w:ins>
      <w:ins w:id="545" w:author="Brian Bohman" w:date="2021-08-30T12:22:00Z">
        <w:r w:rsidR="008526D2">
          <w:t xml:space="preserve"> </w:t>
        </w:r>
      </w:ins>
      <w:ins w:id="546" w:author="Brian Bohman" w:date="2021-08-30T12:11:00Z">
        <w:r w:rsidR="00314EA9">
          <w:fldChar w:fldCharType="begin"/>
        </w:r>
      </w:ins>
      <w:r w:rsidR="00477881">
        <w:instrText xml:space="preserve"> ADDIN EN.CITE &lt;EndNote&gt;&lt;Cite&gt;&lt;Author&gt;Stark&lt;/Author&gt;&lt;Year&gt;2020&lt;/Year&gt;&lt;RecNum&gt;2743&lt;/RecNum&gt;&lt;DisplayText&gt;(Stark et al., 2020; OSU, 2021)&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ins w:id="547" w:author="Brian Bohman" w:date="2021-08-30T12:11:00Z">
        <w:r w:rsidR="00314EA9">
          <w:fldChar w:fldCharType="separate"/>
        </w:r>
      </w:ins>
      <w:r w:rsidR="00477881">
        <w:rPr>
          <w:noProof/>
        </w:rPr>
        <w:t>(Stark et al., 2020; OSU, 2021)</w:t>
      </w:r>
      <w:ins w:id="548" w:author="Brian Bohman" w:date="2021-08-30T12:11:00Z">
        <w:r w:rsidR="00314EA9">
          <w:fldChar w:fldCharType="end"/>
        </w:r>
      </w:ins>
      <w:ins w:id="549" w:author="Brian Bohman" w:date="2021-08-30T12:08:00Z">
        <w:r w:rsidR="00B578CD">
          <w:t>. P</w:t>
        </w:r>
      </w:ins>
      <w:ins w:id="550" w:author="Brian Bohman" w:date="2021-08-30T12:07:00Z">
        <w:r w:rsidR="00B578CD">
          <w:t>lanting density</w:t>
        </w:r>
      </w:ins>
      <w:ins w:id="551" w:author="Brian Bohman" w:date="2021-08-30T12:08:00Z">
        <w:r w:rsidR="00B578CD">
          <w:t xml:space="preserve"> was</w:t>
        </w:r>
      </w:ins>
      <w:ins w:id="552" w:author="Brian Bohman" w:date="2021-08-30T12:07:00Z">
        <w:r w:rsidR="00B578CD">
          <w:t xml:space="preserve"> 29,000 </w:t>
        </w:r>
      </w:ins>
      <w:ins w:id="553" w:author="Brian Bohman" w:date="2021-08-30T12:08:00Z">
        <w:r w:rsidR="00B578CD">
          <w:t>and 44,000 plants ha</w:t>
        </w:r>
        <w:r w:rsidR="00B578CD">
          <w:rPr>
            <w:vertAlign w:val="superscript"/>
          </w:rPr>
          <w:t>-1</w:t>
        </w:r>
        <w:r w:rsidR="00B578CD">
          <w:t xml:space="preserve"> for Russet Burbank </w:t>
        </w:r>
        <w:r w:rsidR="00B578CD">
          <w:lastRenderedPageBreak/>
          <w:t xml:space="preserve">and </w:t>
        </w:r>
        <w:proofErr w:type="spellStart"/>
        <w:r w:rsidR="00B578CD">
          <w:t>Shepody</w:t>
        </w:r>
        <w:proofErr w:type="spellEnd"/>
        <w:r w:rsidR="00B578CD">
          <w:t>, respectively</w:t>
        </w:r>
      </w:ins>
      <w:ins w:id="554" w:author="Brian Bohman" w:date="2021-08-30T12:07:00Z">
        <w:r w:rsidR="00B578CD">
          <w:t>.</w:t>
        </w:r>
      </w:ins>
      <w:ins w:id="555" w:author="Brian Bohman" w:date="2021-08-30T12:09:00Z">
        <w:r w:rsidR="00B578CD">
          <w:t xml:space="preserve"> </w:t>
        </w:r>
      </w:ins>
      <w:r>
        <w:t xml:space="preserve">The soil texture for these experiments was classified as either loam or clay loam with organic matter content ranging from 2.6 to 3.0%. </w:t>
      </w:r>
      <w:ins w:id="556" w:author="Brian Bohman" w:date="2021-08-30T10:01:00Z">
        <w:r w:rsidR="003220EC">
          <w:t>For a typical growing season</w:t>
        </w:r>
      </w:ins>
      <w:ins w:id="557" w:author="Brian Bohman" w:date="2021-08-30T10:09:00Z">
        <w:r w:rsidR="00971CD4">
          <w:t xml:space="preserve"> beginning on 1 June and ending on 10 October</w:t>
        </w:r>
      </w:ins>
      <w:ins w:id="558" w:author="Brian Bohman" w:date="2021-08-30T10:01:00Z">
        <w:r w:rsidR="003220EC">
          <w:t xml:space="preserve">, mean temperature is </w:t>
        </w:r>
      </w:ins>
      <w:ins w:id="559" w:author="Brian Bohman" w:date="2021-08-30T10:02:00Z">
        <w:r w:rsidR="003220EC">
          <w:t>15.7</w:t>
        </w:r>
      </w:ins>
      <w:ins w:id="560" w:author="Brian Bohman" w:date="2021-08-30T10:01:00Z">
        <w:r w:rsidR="003220EC">
          <w:t>ºC, cumulative precipitation is 3</w:t>
        </w:r>
      </w:ins>
      <w:ins w:id="561" w:author="Brian Bohman" w:date="2021-08-30T10:02:00Z">
        <w:r w:rsidR="003220EC">
          <w:t>7</w:t>
        </w:r>
      </w:ins>
      <w:ins w:id="562" w:author="Brian Bohman" w:date="2021-08-30T10:04:00Z">
        <w:r w:rsidR="003220EC">
          <w:t>1</w:t>
        </w:r>
      </w:ins>
      <w:ins w:id="563" w:author="Brian Bohman" w:date="2021-08-30T10:01:00Z">
        <w:r w:rsidR="003220EC">
          <w:t xml:space="preserve"> mm, cumulative growing degree days are 1</w:t>
        </w:r>
      </w:ins>
      <w:ins w:id="564" w:author="Brian Bohman" w:date="2021-08-30T10:03:00Z">
        <w:r w:rsidR="003220EC">
          <w:t>150</w:t>
        </w:r>
      </w:ins>
      <w:ins w:id="565" w:author="Brian Bohman" w:date="2021-08-30T10:01:00Z">
        <w:r w:rsidR="003220EC">
          <w:t xml:space="preserve"> ºC days, mean daily solar radiation is </w:t>
        </w:r>
      </w:ins>
      <w:ins w:id="566" w:author="Brian Bohman" w:date="2021-08-30T10:03:00Z">
        <w:r w:rsidR="003220EC">
          <w:t>19.1</w:t>
        </w:r>
      </w:ins>
      <w:ins w:id="567" w:author="Brian Bohman" w:date="2021-08-30T10:01:00Z">
        <w:r w:rsidR="003220EC">
          <w:t xml:space="preserve"> MJ m</w:t>
        </w:r>
        <w:r w:rsidR="003220EC">
          <w:rPr>
            <w:vertAlign w:val="superscript"/>
          </w:rPr>
          <w:t>-2</w:t>
        </w:r>
        <w:r w:rsidR="003220EC">
          <w:t>, and mean diurnal temperature difference is 1</w:t>
        </w:r>
      </w:ins>
      <w:ins w:id="568" w:author="Brian Bohman" w:date="2021-08-30T10:03:00Z">
        <w:r w:rsidR="003220EC">
          <w:t>0.0</w:t>
        </w:r>
      </w:ins>
      <w:ins w:id="569" w:author="Brian Bohman" w:date="2021-08-30T10:01:00Z">
        <w:r w:rsidR="003220EC">
          <w:t xml:space="preserve"> ºC</w:t>
        </w:r>
      </w:ins>
      <w:ins w:id="570" w:author="Brian Bohman" w:date="2021-08-30T12:00:00Z">
        <w:r w:rsidR="00965A52">
          <w:t xml:space="preserve"> based on a historical climate reconstruction for the period of 1980-2016 </w:t>
        </w:r>
        <w:r w:rsidR="00965A5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571" w:author="Brian Bohman" w:date="2021-08-30T12:00:00Z">
        <w:r w:rsidR="00965A52" w:rsidRPr="00314EA9">
          <w:fldChar w:fldCharType="separate"/>
        </w:r>
      </w:ins>
      <w:r w:rsidR="00967932" w:rsidRPr="00314EA9">
        <w:rPr>
          <w:noProof/>
        </w:rPr>
        <w:t>(Gelaro et al., 2017; Weather Spark, 2021)</w:t>
      </w:r>
      <w:ins w:id="572" w:author="Brian Bohman" w:date="2021-08-30T12:00:00Z">
        <w:r w:rsidR="00965A52" w:rsidRPr="00314EA9">
          <w:fldChar w:fldCharType="end"/>
        </w:r>
        <w:r w:rsidR="00965A52" w:rsidRPr="00AA7041">
          <w:t>.</w:t>
        </w:r>
      </w:ins>
      <w:del w:id="573" w:author="Brian Bohman" w:date="2021-08-30T10:01:00Z">
        <w:r w:rsidDel="003220EC">
          <w:delText xml:space="preserve">During the period from May to October, </w:delText>
        </w:r>
        <w:r w:rsidRPr="00233868" w:rsidDel="003220EC">
          <w:delText>the average temperature ranged from 14 to 19 °C</w:delText>
        </w:r>
        <w:r w:rsidDel="003220EC">
          <w:delText xml:space="preserve"> </w:delText>
        </w:r>
        <w:r w:rsidRPr="00233868" w:rsidDel="003220EC">
          <w:delText>while the cumulative rainfall ranged from 186 to 243mm.</w:delText>
        </w:r>
      </w:del>
    </w:p>
    <w:p w14:paraId="18501427" w14:textId="4201A2C8" w:rsidR="00E072BF" w:rsidRPr="0001152D" w:rsidRDefault="00E072BF" w:rsidP="00E072BF">
      <w:pPr>
        <w:pStyle w:val="Body"/>
      </w:pPr>
      <w:r w:rsidRPr="0001152D">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w:t>
      </w:r>
      <w:ins w:id="574" w:author="Carl J Rosen" w:date="2021-12-23T15:29:00Z">
        <w:r w:rsidR="00880ABA">
          <w:t>s</w:t>
        </w:r>
      </w:ins>
      <w:r w:rsidRPr="0001152D">
        <w:t xml:space="preserve"> (0, 80, 150, </w:t>
      </w:r>
      <w:ins w:id="575"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D9732E" w:rsidRPr="005F07EF">
        <w:t xml:space="preserve">Table </w:t>
      </w:r>
      <w:r w:rsidR="00D9732E">
        <w:t>1</w:t>
      </w:r>
      <w:r w:rsidRPr="00DA5F05">
        <w:fldChar w:fldCharType="end"/>
      </w:r>
      <w:r w:rsidRPr="00DA5F05">
        <w:t xml:space="preserve">). </w:t>
      </w:r>
      <w:r>
        <w:t xml:space="preserve">These </w:t>
      </w:r>
      <w:ins w:id="576" w:author="Brian Bohman" w:date="2021-08-30T10:23:00Z">
        <w:r w:rsidR="003A4376">
          <w:t xml:space="preserve">small-plot </w:t>
        </w:r>
      </w:ins>
      <w:r>
        <w:t xml:space="preserve">experiments were conducted in </w:t>
      </w:r>
      <w:proofErr w:type="spellStart"/>
      <w:r w:rsidRPr="00233868">
        <w:t>Balcarce</w:t>
      </w:r>
      <w:proofErr w:type="spellEnd"/>
      <w:r w:rsidRPr="00233868">
        <w:t xml:space="preserve"> in the province of Buenos Aires</w:t>
      </w:r>
      <w:ins w:id="577" w:author="Brian Bohman" w:date="2021-08-30T12:36:00Z">
        <w:r w:rsidR="007D1044">
          <w:t xml:space="preserve">, Argentina </w:t>
        </w:r>
      </w:ins>
      <w:ins w:id="578" w:author="Brian Bohman" w:date="2021-08-30T12:31:00Z">
        <w:r w:rsidR="007D1044">
          <w:t>(37º 45’ S; 58º 18’ W)</w:t>
        </w:r>
      </w:ins>
      <w:r>
        <w:t xml:space="preserve">. </w:t>
      </w:r>
      <w:ins w:id="579" w:author="Brian Bohman" w:date="2021-08-30T10:23:00Z">
        <w:r w:rsidR="003A4376">
          <w:t xml:space="preserve">Nitrogen fertilizer </w:t>
        </w:r>
      </w:ins>
      <w:ins w:id="580" w:author="Brian Bohman" w:date="2021-08-30T10:25:00Z">
        <w:r w:rsidR="003A4376">
          <w:t xml:space="preserve">for all treatments was urea </w:t>
        </w:r>
      </w:ins>
      <w:ins w:id="581" w:author="Brian Bohman" w:date="2021-08-30T10:26:00Z">
        <w:r w:rsidR="003A4376">
          <w:t xml:space="preserve">applied </w:t>
        </w:r>
      </w:ins>
      <w:ins w:id="582" w:author="Brian Bohman" w:date="2021-08-30T10:25:00Z">
        <w:r w:rsidR="003A4376">
          <w:t xml:space="preserve">at planting. </w:t>
        </w:r>
      </w:ins>
      <w:ins w:id="583" w:author="Brian Bohman" w:date="2021-08-30T12:06:00Z">
        <w:r w:rsidR="00B578CD">
          <w:t xml:space="preserve">The maturity class of varieties evaluated in these experiments </w:t>
        </w:r>
      </w:ins>
      <w:ins w:id="584" w:author="Brian Bohman" w:date="2021-08-30T12:24:00Z">
        <w:r w:rsidR="00186576">
          <w:t xml:space="preserve">included: early to medium – Innovator; medium to late – Gem Russet; </w:t>
        </w:r>
      </w:ins>
      <w:ins w:id="585" w:author="Brian Bohman" w:date="2021-08-30T12:25:00Z">
        <w:r w:rsidR="00186576">
          <w:t xml:space="preserve">medium-late to late – </w:t>
        </w:r>
      </w:ins>
      <w:ins w:id="586" w:author="Brian Bohman" w:date="2021-08-30T12:24:00Z">
        <w:r w:rsidR="00186576">
          <w:t>Umatilla Russet</w:t>
        </w:r>
      </w:ins>
      <w:ins w:id="587" w:author="Brian Bohman" w:date="2021-08-30T12:25:00Z">
        <w:r w:rsidR="00186576">
          <w:t>;</w:t>
        </w:r>
      </w:ins>
      <w:ins w:id="588" w:author="Brian Bohman" w:date="2021-08-30T12:27:00Z">
        <w:r w:rsidR="007D1044">
          <w:t xml:space="preserve"> </w:t>
        </w:r>
      </w:ins>
      <w:ins w:id="589" w:author="Brian Bohman" w:date="2021-08-30T12:25:00Z">
        <w:r w:rsidR="00186576">
          <w:t xml:space="preserve">late to very late – Bannock Russet and </w:t>
        </w:r>
        <w:proofErr w:type="spellStart"/>
        <w:r w:rsidR="00186576">
          <w:t>Markies</w:t>
        </w:r>
        <w:proofErr w:type="spellEnd"/>
        <w:r w:rsidR="00186576">
          <w:t xml:space="preserve"> Russet</w:t>
        </w:r>
      </w:ins>
      <w:ins w:id="590" w:author="Brian Bohman" w:date="2021-08-30T12:27:00Z">
        <w:r w:rsidR="007D1044">
          <w:t xml:space="preserve"> </w:t>
        </w:r>
        <w:r w:rsidR="007D1044">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r w:rsidR="00477881">
        <w:instrText xml:space="preserve"> ADDIN EN.CITE.DATA </w:instrText>
      </w:r>
      <w:r w:rsidR="00477881">
        <w:fldChar w:fldCharType="end"/>
      </w:r>
      <w:ins w:id="591" w:author="Brian Bohman" w:date="2021-08-30T12:27:00Z">
        <w:r w:rsidR="007D1044">
          <w:fldChar w:fldCharType="separate"/>
        </w:r>
      </w:ins>
      <w:r w:rsidR="00477881">
        <w:rPr>
          <w:noProof/>
        </w:rPr>
        <w:t>(Giletto &amp; Echeverría, 2015; Stark et al., 2020; OSU, 2021)</w:t>
      </w:r>
      <w:ins w:id="592" w:author="Brian Bohman" w:date="2021-08-30T12:27:00Z">
        <w:r w:rsidR="007D1044">
          <w:fldChar w:fldCharType="end"/>
        </w:r>
      </w:ins>
      <w:ins w:id="593" w:author="Brian Bohman" w:date="2021-08-30T12:25:00Z">
        <w:r w:rsidR="00186576">
          <w:t xml:space="preserve">. The </w:t>
        </w:r>
      </w:ins>
      <w:ins w:id="594" w:author="Brian Bohman" w:date="2021-08-30T12:06:00Z">
        <w:r w:rsidR="00B578CD">
          <w:t xml:space="preserve">planting density was 59,000 </w:t>
        </w:r>
      </w:ins>
      <w:ins w:id="595" w:author="Brian Bohman" w:date="2021-08-30T12:25:00Z">
        <w:r w:rsidR="00186576">
          <w:t>plants ha</w:t>
        </w:r>
        <w:r w:rsidR="00186576">
          <w:rPr>
            <w:vertAlign w:val="superscript"/>
          </w:rPr>
          <w:t>-1</w:t>
        </w:r>
        <w:r w:rsidR="00186576">
          <w:t xml:space="preserve"> </w:t>
        </w:r>
      </w:ins>
      <w:ins w:id="596" w:author="Brian Bohman" w:date="2021-08-30T12:06:00Z">
        <w:r w:rsidR="00B578CD">
          <w:t>for all varieties</w:t>
        </w:r>
      </w:ins>
      <w:ins w:id="597" w:author="Brian Bohman" w:date="2021-08-30T12:26:00Z">
        <w:r w:rsidR="00186576">
          <w:t>.</w:t>
        </w:r>
      </w:ins>
      <w:ins w:id="598" w:author="Brian Bohman" w:date="2021-08-30T12:31:00Z">
        <w:r w:rsidR="007D1044">
          <w:t xml:space="preserve"> </w:t>
        </w:r>
      </w:ins>
      <w:del w:id="599" w:author="Carl J Rosen" w:date="2021-12-23T15:30:00Z">
        <w:r w:rsidDel="00880ABA">
          <w:delText>The s</w:delText>
        </w:r>
      </w:del>
      <w:ins w:id="600" w:author="Carl J Rosen" w:date="2021-12-23T15:30:00Z">
        <w:r w:rsidR="00880ABA">
          <w:t>S</w:t>
        </w:r>
      </w:ins>
      <w:r>
        <w:t>oil texture for these experiments was classified as</w:t>
      </w:r>
      <w:ins w:id="601" w:author="Carl J Rosen" w:date="2021-12-23T15:30:00Z">
        <w:r w:rsidR="00880ABA">
          <w:t xml:space="preserve"> a</w:t>
        </w:r>
      </w:ins>
      <w:r>
        <w:t xml:space="preserve"> loam with organic matter content ranging from 4.2 to 5.2%. </w:t>
      </w:r>
      <w:ins w:id="602" w:author="Brian Bohman" w:date="2021-08-30T10:04:00Z">
        <w:r w:rsidR="003220EC">
          <w:t xml:space="preserve">For a typical growing season </w:t>
        </w:r>
      </w:ins>
      <w:ins w:id="603" w:author="Brian Bohman" w:date="2021-08-30T10:09:00Z">
        <w:r w:rsidR="00971CD4">
          <w:t>beginning on 10 October and ending on 10 March</w:t>
        </w:r>
      </w:ins>
      <w:ins w:id="604" w:author="Brian Bohman" w:date="2021-08-30T10:04:00Z">
        <w:r w:rsidR="003220EC">
          <w:t>, mean temperature is 1</w:t>
        </w:r>
      </w:ins>
      <w:ins w:id="605" w:author="Brian Bohman" w:date="2021-08-30T10:05:00Z">
        <w:r w:rsidR="007359C0">
          <w:t>8.4</w:t>
        </w:r>
      </w:ins>
      <w:ins w:id="606" w:author="Brian Bohman" w:date="2021-08-30T10:04:00Z">
        <w:r w:rsidR="003220EC">
          <w:t xml:space="preserve">ºC, cumulative precipitation is </w:t>
        </w:r>
      </w:ins>
      <w:ins w:id="607" w:author="Brian Bohman" w:date="2021-08-30T10:05:00Z">
        <w:r w:rsidR="007359C0">
          <w:t>428</w:t>
        </w:r>
      </w:ins>
      <w:ins w:id="608" w:author="Brian Bohman" w:date="2021-08-30T10:04:00Z">
        <w:r w:rsidR="003220EC">
          <w:t xml:space="preserve"> mm, cumulative growing degree days are 1</w:t>
        </w:r>
      </w:ins>
      <w:ins w:id="609" w:author="Brian Bohman" w:date="2021-08-30T10:05:00Z">
        <w:r w:rsidR="007359C0">
          <w:t>739</w:t>
        </w:r>
      </w:ins>
      <w:ins w:id="610" w:author="Brian Bohman" w:date="2021-08-30T10:04:00Z">
        <w:r w:rsidR="003220EC">
          <w:t xml:space="preserve"> ºC days, mean daily solar radiation is </w:t>
        </w:r>
      </w:ins>
      <w:ins w:id="611" w:author="Brian Bohman" w:date="2021-08-30T10:05:00Z">
        <w:r w:rsidR="007359C0">
          <w:t>25.5</w:t>
        </w:r>
      </w:ins>
      <w:ins w:id="612" w:author="Brian Bohman" w:date="2021-08-30T10:04:00Z">
        <w:r w:rsidR="003220EC">
          <w:t xml:space="preserve"> MJ m</w:t>
        </w:r>
        <w:r w:rsidR="003220EC">
          <w:rPr>
            <w:vertAlign w:val="superscript"/>
          </w:rPr>
          <w:t>-2</w:t>
        </w:r>
        <w:r w:rsidR="003220EC">
          <w:t>, and mean diurnal temperature difference is 1</w:t>
        </w:r>
      </w:ins>
      <w:ins w:id="613" w:author="Brian Bohman" w:date="2021-08-30T10:05:00Z">
        <w:r w:rsidR="007359C0">
          <w:t>3</w:t>
        </w:r>
      </w:ins>
      <w:ins w:id="614" w:author="Brian Bohman" w:date="2021-08-30T10:04:00Z">
        <w:r w:rsidR="003220EC">
          <w:t>.</w:t>
        </w:r>
      </w:ins>
      <w:ins w:id="615" w:author="Brian Bohman" w:date="2021-08-30T10:05:00Z">
        <w:r w:rsidR="007359C0">
          <w:t>6</w:t>
        </w:r>
      </w:ins>
      <w:ins w:id="616" w:author="Brian Bohman" w:date="2021-08-30T10:04:00Z">
        <w:r w:rsidR="003220EC">
          <w:t xml:space="preserve"> ºC </w:t>
        </w:r>
      </w:ins>
      <w:ins w:id="617" w:author="Brian Bohman" w:date="2021-08-30T12:06:00Z">
        <w:r w:rsidR="00AF1899">
          <w:t xml:space="preserve">based on a historical climate reconstruction for the period of 1980-2016 </w:t>
        </w:r>
        <w:r w:rsidR="00AF189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618" w:author="Brian Bohman" w:date="2021-08-30T12:06:00Z">
        <w:r w:rsidR="00AF1899" w:rsidRPr="00314EA9">
          <w:fldChar w:fldCharType="separate"/>
        </w:r>
      </w:ins>
      <w:r w:rsidR="00967932" w:rsidRPr="00314EA9">
        <w:rPr>
          <w:noProof/>
        </w:rPr>
        <w:t>(Gelaro et al., 2017; Weather Spark, 2021)</w:t>
      </w:r>
      <w:ins w:id="619" w:author="Brian Bohman" w:date="2021-08-30T12:06:00Z">
        <w:r w:rsidR="00AF1899" w:rsidRPr="00314EA9">
          <w:fldChar w:fldCharType="end"/>
        </w:r>
      </w:ins>
      <w:ins w:id="620" w:author="Brian Bohman" w:date="2021-08-30T10:04:00Z">
        <w:r w:rsidR="003220EC">
          <w:t>.</w:t>
        </w:r>
      </w:ins>
      <w:del w:id="621" w:author="Brian Bohman" w:date="2021-08-30T10:04:00Z">
        <w:r w:rsidDel="003220EC">
          <w:delText xml:space="preserve">During the period from </w:delText>
        </w:r>
        <w:r w:rsidDel="003220EC">
          <w:lastRenderedPageBreak/>
          <w:delText xml:space="preserve">October to March, </w:delText>
        </w:r>
        <w:r w:rsidRPr="00DD0287" w:rsidDel="003220EC">
          <w:delText>the average temperature ranged from 17 to 19°C, the cumulative rainfall ranged from 385 to 587mm</w:delText>
        </w:r>
        <w:r w:rsidRPr="0001152D" w:rsidDel="003220EC">
          <w:delText>.</w:delText>
        </w:r>
      </w:del>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622" w:author="Brian Bohman" w:date="2021-08-25T10:57:00Z">
        <w:r w:rsidR="003472C7">
          <w:t>N</w:t>
        </w:r>
      </w:ins>
      <w:del w:id="623"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13B69BB8" w14:textId="6B8B3FF1" w:rsidR="0010419F" w:rsidRDefault="00E072BF" w:rsidP="00E072BF">
      <w:pPr>
        <w:pStyle w:val="Body"/>
        <w:rPr>
          <w:ins w:id="624" w:author="Brian Bohman" w:date="2021-11-14T08:12:00Z"/>
        </w:rPr>
      </w:pPr>
      <w:r w:rsidRPr="0001152D">
        <w:t>In the Belgium studies, three to six N rates (ranging from 0 to 250 kg N ha-1) were evaluated for two varieties (</w:t>
      </w:r>
      <w:proofErr w:type="spellStart"/>
      <w:r w:rsidRPr="0001152D">
        <w:t>Bintje</w:t>
      </w:r>
      <w:proofErr w:type="spellEnd"/>
      <w:r w:rsidRPr="0001152D">
        <w:t xml:space="preserv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D9732E" w:rsidRPr="005F07EF">
        <w:t xml:space="preserve">Table </w:t>
      </w:r>
      <w:r w:rsidR="00D9732E">
        <w:t>1</w:t>
      </w:r>
      <w:r w:rsidRPr="00DA5F05">
        <w:fldChar w:fldCharType="end"/>
      </w:r>
      <w:r w:rsidRPr="00DA5F05">
        <w:t xml:space="preserve">). </w:t>
      </w:r>
      <w:r>
        <w:t xml:space="preserve">These </w:t>
      </w:r>
      <w:ins w:id="625" w:author="Brian Bohman" w:date="2021-08-30T10:27:00Z">
        <w:r w:rsidR="000E1244">
          <w:t xml:space="preserve">small-plot </w:t>
        </w:r>
      </w:ins>
      <w:r>
        <w:t xml:space="preserve">experiments were conducted in </w:t>
      </w:r>
      <w:ins w:id="626" w:author="Brian Bohman" w:date="2021-08-30T12:39:00Z">
        <w:r w:rsidR="008B730B">
          <w:t xml:space="preserve">Gembloux, </w:t>
        </w:r>
      </w:ins>
      <w:del w:id="627" w:author="Brian Bohman" w:date="2021-08-30T12:39:00Z">
        <w:r w:rsidDel="008B730B">
          <w:delText xml:space="preserve">various </w:delText>
        </w:r>
      </w:del>
      <w:del w:id="628" w:author="Brian Bohman" w:date="2021-08-30T12:37:00Z">
        <w:r w:rsidDel="008B730B">
          <w:delText>regions</w:delText>
        </w:r>
      </w:del>
      <w:del w:id="629" w:author="Brian Bohman" w:date="2021-08-30T12:39:00Z">
        <w:r w:rsidDel="008B730B">
          <w:delText xml:space="preserve"> across </w:delText>
        </w:r>
      </w:del>
      <w:r>
        <w:t>Belgium</w:t>
      </w:r>
      <w:ins w:id="630" w:author="Brian Bohman" w:date="2021-08-30T12:39:00Z">
        <w:r w:rsidR="008B730B">
          <w:t xml:space="preserve"> (50</w:t>
        </w:r>
      </w:ins>
      <w:ins w:id="631" w:author="Brian Bohman" w:date="2021-08-30T12:40:00Z">
        <w:r w:rsidR="008B730B">
          <w:t>º 33’ N; 4º 43’ E)</w:t>
        </w:r>
      </w:ins>
      <w:r>
        <w:t xml:space="preserve">. </w:t>
      </w:r>
      <w:ins w:id="632" w:author="Brian Bohman" w:date="2021-08-30T10:27:00Z">
        <w:r w:rsidR="000E1244">
          <w:t xml:space="preserve">Nitrogen fertilizer for all treatments was ammonium nitrate applied at planting. </w:t>
        </w:r>
      </w:ins>
      <w:ins w:id="633" w:author="Brian Bohman" w:date="2021-08-30T12:41:00Z">
        <w:r w:rsidR="00A26F09">
          <w:t>The maturity class of varieties evaluated in these experiments included: medium – Charlotte; late</w:t>
        </w:r>
      </w:ins>
      <w:ins w:id="634" w:author="Brian Bohman" w:date="2021-08-30T12:42:00Z">
        <w:r w:rsidR="00A26F09">
          <w:t xml:space="preserve"> – </w:t>
        </w:r>
        <w:proofErr w:type="spellStart"/>
        <w:r w:rsidR="00A26F09">
          <w:t>Bintje</w:t>
        </w:r>
      </w:ins>
      <w:proofErr w:type="spellEnd"/>
      <w:ins w:id="635" w:author="Brian Bohman" w:date="2021-08-30T12:43:00Z">
        <w:r w:rsidR="00776DA7">
          <w:t xml:space="preserve"> </w:t>
        </w:r>
        <w:r w:rsidR="00776DA7">
          <w:fldChar w:fldCharType="begin"/>
        </w:r>
      </w:ins>
      <w:r w:rsidR="00477881">
        <w:instrText xml:space="preserve"> ADDIN EN.CITE &lt;EndNote&gt;&lt;Cite&gt;&lt;Author&gt;OSU&lt;/Author&gt;&lt;Year&gt;2021&lt;/Year&gt;&lt;RecNum&gt;2750&lt;/RecNum&gt;&lt;DisplayText&gt;(CFIA, 2013; AHDB,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gt;&lt;Author&gt;AHDB&lt;/Author&gt;&lt;Year&gt;2015&lt;/Year&gt;&lt;RecNum&gt;2749&lt;/RecNum&gt;&lt;record&gt;&lt;rec-number&gt;2749&lt;/rec-number&gt;&lt;foreign-keys&gt;&lt;key app="EN" db-id="sszpfv5zm0wprde2r5bvw2wpdezsax0e9spx" timestamp="1629927265"&gt;2749&lt;/key&gt;&lt;/foreign-keys&gt;&lt;ref-type name="Report"&gt;27&lt;/ref-type&gt;&lt;contributors&gt;&lt;authors&gt;&lt;author&gt;AHDB&lt;/author&gt;&lt;/authors&gt;&lt;/contributors&gt;&lt;titles&gt;&lt;title&gt;Charlotte&lt;/title&gt;&lt;/titles&gt;&lt;dates&gt;&lt;year&gt;2015&lt;/year&gt;&lt;/dates&gt;&lt;publisher&gt;Agriculture and Horticulture Development Board&lt;/publisher&gt;&lt;urls&gt;&lt;related-urls&gt;&lt;url&gt;https://varieties.ahdb.org.uk/varieties/view/CHARLOTTE&lt;/url&gt;&lt;/related-urls&gt;&lt;/urls&gt;&lt;/record&gt;&lt;/Cite&gt;&lt;Cite&gt;&lt;Author&gt;CFIA&lt;/Author&gt;&lt;Year&gt;2013&lt;/Year&gt;&lt;RecNum&gt;2748&lt;/RecNum&gt;&lt;record&gt;&lt;rec-number&gt;2748&lt;/rec-number&gt;&lt;foreign-keys&gt;&lt;key app="EN" db-id="sszpfv5zm0wprde2r5bvw2wpdezsax0e9spx" timestamp="1629926990"&gt;2748&lt;/key&gt;&lt;/foreign-keys&gt;&lt;ref-type name="Report"&gt;27&lt;/ref-type&gt;&lt;contributors&gt;&lt;authors&gt;&lt;author&gt;CFIA&lt;/author&gt;&lt;/authors&gt;&lt;/contributors&gt;&lt;titles&gt;&lt;title&gt;Bintje&lt;/title&gt;&lt;/titles&gt;&lt;dates&gt;&lt;year&gt;2013&lt;/year&gt;&lt;/dates&gt;&lt;publisher&gt;Canadian Food Inspection Agency&lt;/publisher&gt;&lt;urls&gt;&lt;related-urls&gt;&lt;url&gt;https://inspection.canada.ca/plant-varieties/potatoes/potato-varieties/bintje/eng/1312587385655/1312587385656&lt;/url&gt;&lt;/related-urls&gt;&lt;/urls&gt;&lt;/record&gt;&lt;/Cite&gt;&lt;/EndNote&gt;</w:instrText>
      </w:r>
      <w:ins w:id="636" w:author="Brian Bohman" w:date="2021-08-30T12:43:00Z">
        <w:r w:rsidR="00776DA7">
          <w:fldChar w:fldCharType="separate"/>
        </w:r>
      </w:ins>
      <w:r w:rsidR="00477881">
        <w:rPr>
          <w:noProof/>
        </w:rPr>
        <w:t>(CFIA, 2013; AHDB, 2015; OSU, 2021)</w:t>
      </w:r>
      <w:ins w:id="637" w:author="Brian Bohman" w:date="2021-08-30T12:43:00Z">
        <w:r w:rsidR="00776DA7">
          <w:fldChar w:fldCharType="end"/>
        </w:r>
      </w:ins>
      <w:ins w:id="638" w:author="Brian Bohman" w:date="2021-08-30T12:42:00Z">
        <w:r w:rsidR="00A26F09">
          <w:t>.</w:t>
        </w:r>
      </w:ins>
      <w:ins w:id="639" w:author="Brian Bohman" w:date="2021-08-30T12:41:00Z">
        <w:r w:rsidR="00A26F09">
          <w:t xml:space="preserve"> </w:t>
        </w:r>
      </w:ins>
      <w:ins w:id="640" w:author="Brian Bohman" w:date="2021-08-30T12:42:00Z">
        <w:r w:rsidR="00A26F09">
          <w:t>T</w:t>
        </w:r>
      </w:ins>
      <w:ins w:id="641" w:author="Brian Bohman" w:date="2021-08-30T12:41:00Z">
        <w:r w:rsidR="00A26F09">
          <w:t xml:space="preserve">he planting density </w:t>
        </w:r>
      </w:ins>
      <w:ins w:id="642" w:author="Brian Bohman" w:date="2021-10-23T14:27:00Z">
        <w:r w:rsidR="00215970">
          <w:t>was 38,000 plants ha</w:t>
        </w:r>
      </w:ins>
      <w:ins w:id="643" w:author="Brian Bohman" w:date="2021-10-23T14:28:00Z">
        <w:r w:rsidR="00E86D40">
          <w:rPr>
            <w:vertAlign w:val="superscript"/>
          </w:rPr>
          <w:t>-1</w:t>
        </w:r>
        <w:r w:rsidR="00E86D40">
          <w:t xml:space="preserve"> for all varieties. </w:t>
        </w:r>
      </w:ins>
      <w:r>
        <w:t>The soil texture for these experiments was classified as loam, sandy loam, silt loam, or silty clay loam with organic matter content ranging from 1.3 to 2.6%.</w:t>
      </w:r>
      <w:ins w:id="644" w:author="Brian Bohman" w:date="2021-08-30T10:06:00Z">
        <w:r w:rsidR="000A22D0">
          <w:t xml:space="preserve"> For a typical growing </w:t>
        </w:r>
      </w:ins>
      <w:ins w:id="645" w:author="Brian Bohman" w:date="2021-08-30T10:09:00Z">
        <w:r w:rsidR="00971CD4">
          <w:t>season</w:t>
        </w:r>
      </w:ins>
      <w:ins w:id="646" w:author="Brian Bohman" w:date="2021-08-30T10:10:00Z">
        <w:r w:rsidR="00971CD4">
          <w:t xml:space="preserve"> b</w:t>
        </w:r>
      </w:ins>
      <w:ins w:id="647" w:author="Brian Bohman" w:date="2021-08-30T10:09:00Z">
        <w:r w:rsidR="00971CD4">
          <w:t>eginning on 20 April and ending on 20 September</w:t>
        </w:r>
      </w:ins>
      <w:ins w:id="648" w:author="Brian Bohman" w:date="2021-08-30T10:06:00Z">
        <w:r w:rsidR="000A22D0">
          <w:t>, mean temperature is 1</w:t>
        </w:r>
      </w:ins>
      <w:ins w:id="649" w:author="Brian Bohman" w:date="2021-08-30T10:07:00Z">
        <w:r w:rsidR="000A22D0">
          <w:t>5.5</w:t>
        </w:r>
      </w:ins>
      <w:ins w:id="650" w:author="Brian Bohman" w:date="2021-08-30T10:06:00Z">
        <w:r w:rsidR="000A22D0">
          <w:t xml:space="preserve">ºC, cumulative precipitation is </w:t>
        </w:r>
      </w:ins>
      <w:ins w:id="651" w:author="Brian Bohman" w:date="2021-08-30T10:07:00Z">
        <w:r w:rsidR="000A22D0">
          <w:t>244</w:t>
        </w:r>
      </w:ins>
      <w:ins w:id="652" w:author="Brian Bohman" w:date="2021-08-30T10:06:00Z">
        <w:r w:rsidR="000A22D0">
          <w:t xml:space="preserve"> mm, cumulative growing degree days are 1</w:t>
        </w:r>
      </w:ins>
      <w:ins w:id="653" w:author="Brian Bohman" w:date="2021-08-30T10:07:00Z">
        <w:r w:rsidR="000A22D0">
          <w:t>313</w:t>
        </w:r>
      </w:ins>
      <w:ins w:id="654" w:author="Brian Bohman" w:date="2021-08-30T10:06:00Z">
        <w:r w:rsidR="000A22D0">
          <w:t xml:space="preserve"> ºC days, mean daily solar radiation is 2</w:t>
        </w:r>
      </w:ins>
      <w:ins w:id="655" w:author="Brian Bohman" w:date="2021-08-30T10:07:00Z">
        <w:r w:rsidR="000A22D0">
          <w:t>0</w:t>
        </w:r>
      </w:ins>
      <w:ins w:id="656" w:author="Brian Bohman" w:date="2021-08-30T10:06:00Z">
        <w:r w:rsidR="000A22D0">
          <w:t>.</w:t>
        </w:r>
      </w:ins>
      <w:ins w:id="657" w:author="Brian Bohman" w:date="2021-08-30T10:07:00Z">
        <w:r w:rsidR="000A22D0">
          <w:t>0</w:t>
        </w:r>
      </w:ins>
      <w:ins w:id="658" w:author="Brian Bohman" w:date="2021-08-30T10:06:00Z">
        <w:r w:rsidR="000A22D0">
          <w:t xml:space="preserve"> MJ m</w:t>
        </w:r>
        <w:r w:rsidR="000A22D0">
          <w:rPr>
            <w:vertAlign w:val="superscript"/>
          </w:rPr>
          <w:t>-2</w:t>
        </w:r>
        <w:r w:rsidR="000A22D0">
          <w:t xml:space="preserve">, and mean diurnal temperature difference is </w:t>
        </w:r>
      </w:ins>
      <w:ins w:id="659" w:author="Brian Bohman" w:date="2021-08-30T10:07:00Z">
        <w:r w:rsidR="000A22D0">
          <w:t>8</w:t>
        </w:r>
      </w:ins>
      <w:ins w:id="660" w:author="Brian Bohman" w:date="2021-08-30T10:06:00Z">
        <w:r w:rsidR="000A22D0">
          <w:t>.</w:t>
        </w:r>
      </w:ins>
      <w:ins w:id="661" w:author="Brian Bohman" w:date="2021-08-30T10:07:00Z">
        <w:r w:rsidR="000A22D0">
          <w:t>3</w:t>
        </w:r>
      </w:ins>
      <w:ins w:id="662" w:author="Brian Bohman" w:date="2021-08-30T10:06:00Z">
        <w:r w:rsidR="000A22D0">
          <w:t xml:space="preserve"> ºC </w:t>
        </w:r>
      </w:ins>
      <w:ins w:id="663" w:author="Brian Bohman" w:date="2021-08-30T12:06:00Z">
        <w:r w:rsidR="00AF1899">
          <w:t xml:space="preserve">based on a historical climate reconstruction for the period of 1980-2016 </w: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314EA9" w:rsidRPr="00314EA9">
        <w:instrText xml:space="preserve"> ADDIN EN.CITE </w:instrTex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314EA9" w:rsidRPr="00314EA9">
        <w:instrText xml:space="preserve"> ADDIN EN.CITE.DATA </w:instrText>
      </w:r>
      <w:r w:rsidR="00314EA9" w:rsidRPr="00314EA9">
        <w:fldChar w:fldCharType="end"/>
      </w:r>
      <w:ins w:id="664" w:author="Brian Bohman" w:date="2021-08-30T12:06:00Z">
        <w:r w:rsidR="00314EA9" w:rsidRPr="00314EA9">
          <w:fldChar w:fldCharType="separate"/>
        </w:r>
      </w:ins>
      <w:r w:rsidR="00314EA9" w:rsidRPr="00314EA9">
        <w:rPr>
          <w:noProof/>
        </w:rPr>
        <w:t>(Gelaro et al., 2017; Weather Spark, 2021)</w:t>
      </w:r>
      <w:ins w:id="665" w:author="Brian Bohman" w:date="2021-08-30T12:06:00Z">
        <w:r w:rsidR="00314EA9" w:rsidRPr="00314EA9">
          <w:fldChar w:fldCharType="end"/>
        </w:r>
      </w:ins>
      <w:ins w:id="666" w:author="Brian Bohman" w:date="2021-08-30T10:06:00Z">
        <w:r w:rsidR="000A22D0">
          <w:t>.</w:t>
        </w:r>
      </w:ins>
      <w:del w:id="667" w:author="Brian Bohman" w:date="2021-08-30T10:06:00Z">
        <w:r w:rsidDel="000A22D0">
          <w:delText xml:space="preserve"> During the period from April to August, the cumulative rainfall ranged from 289 to 458mm</w:delText>
        </w:r>
        <w:r w:rsidRPr="0001152D" w:rsidDel="000A22D0">
          <w:delText>.</w:delText>
        </w:r>
      </w:del>
    </w:p>
    <w:p w14:paraId="55836374" w14:textId="13B61B39" w:rsidR="00E072BF" w:rsidRPr="0001152D" w:rsidRDefault="0010419F" w:rsidP="00E072BF">
      <w:pPr>
        <w:pStyle w:val="Body"/>
      </w:pPr>
      <w:ins w:id="668" w:author="Brian Bohman" w:date="2021-11-14T08:13:00Z">
        <w:r>
          <w:lastRenderedPageBreak/>
          <w:t xml:space="preserve">A comparison of </w:t>
        </w:r>
      </w:ins>
      <w:ins w:id="669" w:author="Brian Bohman" w:date="2021-11-14T08:14:00Z">
        <w:r>
          <w:t xml:space="preserve">G (i.e., maturity class), E (i.e., </w:t>
        </w:r>
      </w:ins>
      <w:ins w:id="670" w:author="Brian Bohman" w:date="2021-11-14T08:15:00Z">
        <w:r>
          <w:t xml:space="preserve">soil texture, </w:t>
        </w:r>
      </w:ins>
      <w:ins w:id="671" w:author="Brian Bohman" w:date="2021-11-14T08:16:00Z">
        <w:r>
          <w:t xml:space="preserve">growing </w:t>
        </w:r>
      </w:ins>
      <w:ins w:id="672" w:author="Brian Bohman" w:date="2021-11-14T08:17:00Z">
        <w:r>
          <w:t xml:space="preserve">season </w:t>
        </w:r>
      </w:ins>
      <w:ins w:id="673" w:author="Brian Bohman" w:date="2021-11-14T08:16:00Z">
        <w:r>
          <w:t xml:space="preserve">weather </w:t>
        </w:r>
      </w:ins>
      <w:ins w:id="674" w:author="Brian Bohman" w:date="2021-11-14T08:17:00Z">
        <w:r>
          <w:t>conditions</w:t>
        </w:r>
      </w:ins>
      <w:ins w:id="675" w:author="Brian Bohman" w:date="2021-11-14T08:15:00Z">
        <w:r>
          <w:t>), and M (i.e., planting density, source and timing of N fertilizer</w:t>
        </w:r>
      </w:ins>
      <w:ins w:id="676" w:author="Brian Bohman" w:date="2021-11-14T08:16:00Z">
        <w:r>
          <w:t xml:space="preserve">) factors </w:t>
        </w:r>
      </w:ins>
      <w:ins w:id="677" w:author="Brian Bohman" w:date="2021-11-14T08:18:00Z">
        <w:r>
          <w:t xml:space="preserve">across the </w:t>
        </w:r>
      </w:ins>
      <w:ins w:id="678" w:author="Brian Bohman" w:date="2021-11-14T08:19:00Z">
        <w:r>
          <w:t>G × E × M interaction levels evaluated in this study</w:t>
        </w:r>
      </w:ins>
      <w:ins w:id="679" w:author="Brian Bohman" w:date="2021-11-14T08:18:00Z">
        <w:r>
          <w:t xml:space="preserve"> </w:t>
        </w:r>
      </w:ins>
      <w:ins w:id="680" w:author="Brian Bohman" w:date="2021-12-19T10:16:00Z">
        <w:r w:rsidR="00E568CB">
          <w:t>is</w:t>
        </w:r>
      </w:ins>
      <w:ins w:id="681" w:author="Brian Bohman" w:date="2021-11-14T08:16:00Z">
        <w:r>
          <w:t xml:space="preserve"> presented in </w:t>
        </w:r>
      </w:ins>
      <w:r w:rsidR="00A730F6">
        <w:fldChar w:fldCharType="begin"/>
      </w:r>
      <w:r w:rsidR="00A730F6">
        <w:instrText xml:space="preserve"> REF _Ref87779997 \h </w:instrText>
      </w:r>
      <w:r w:rsidR="00A730F6">
        <w:fldChar w:fldCharType="separate"/>
      </w:r>
      <w:ins w:id="682" w:author="Brian Bohman" w:date="2021-11-14T09:32:00Z">
        <w:r w:rsidR="00A730F6" w:rsidRPr="00202022">
          <w:t xml:space="preserve">Table </w:t>
        </w:r>
      </w:ins>
      <w:r w:rsidR="00A730F6">
        <w:rPr>
          <w:noProof/>
        </w:rPr>
        <w:t>5</w:t>
      </w:r>
      <w:r w:rsidR="00A730F6">
        <w:fldChar w:fldCharType="end"/>
      </w:r>
      <w:ins w:id="683" w:author="Brian Bohman" w:date="2021-11-14T08:17:00Z">
        <w:r>
          <w:t>.</w:t>
        </w:r>
      </w:ins>
    </w:p>
    <w:p w14:paraId="01C0B0D9" w14:textId="77777777" w:rsidR="00E072BF" w:rsidRPr="00485C2E" w:rsidRDefault="00E072BF" w:rsidP="00E072BF">
      <w:pPr>
        <w:pStyle w:val="Heading2"/>
      </w:pPr>
      <w:r w:rsidRPr="00DB6487">
        <w:t>Statistical Methods</w:t>
      </w:r>
    </w:p>
    <w:p w14:paraId="073218AF" w14:textId="0E885FF2"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w:t>
      </w:r>
      <w:ins w:id="684" w:author="Brian Bohman" w:date="2021-11-13T08:10:00Z">
        <w:r w:rsidR="001E764D">
          <w:t xml:space="preserve">partially-pooled </w:t>
        </w:r>
      </w:ins>
      <w:r>
        <w:t xml:space="preserve">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7E997B7" w14:textId="28823A5F"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D9732E" w:rsidRPr="00E87FBC">
        <w:t xml:space="preserve">Figure </w:t>
      </w:r>
      <w:r w:rsidR="00D9732E">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685"/>
      <w:commentRangeStart w:id="686"/>
      <w:commentRangeStart w:id="687"/>
      <w:r>
        <w:t>a linear-plateau curve is fit for biomass as a function of N concentration</w:t>
      </w:r>
      <w:commentRangeEnd w:id="685"/>
      <w:r w:rsidR="005B5781">
        <w:rPr>
          <w:rStyle w:val="CommentReference"/>
          <w:rFonts w:ascii="Palatino Linotype" w:eastAsia="SimSun" w:hAnsi="Palatino Linotype"/>
          <w:noProof/>
          <w:color w:val="000000"/>
          <w:lang w:eastAsia="zh-CN"/>
        </w:rPr>
        <w:commentReference w:id="685"/>
      </w:r>
      <w:commentRangeEnd w:id="686"/>
      <w:r w:rsidR="00614D1F">
        <w:rPr>
          <w:rStyle w:val="CommentReference"/>
          <w:rFonts w:ascii="Palatino Linotype" w:eastAsia="SimSun" w:hAnsi="Palatino Linotype"/>
          <w:noProof/>
          <w:color w:val="000000"/>
          <w:lang w:eastAsia="zh-CN"/>
        </w:rPr>
        <w:commentReference w:id="686"/>
      </w:r>
      <w:commentRangeEnd w:id="687"/>
      <w:r w:rsidR="00C9299D">
        <w:rPr>
          <w:rStyle w:val="CommentReference"/>
          <w:rFonts w:ascii="Palatino Linotype" w:eastAsia="SimSun" w:hAnsi="Palatino Linotype"/>
          <w:noProof/>
          <w:color w:val="000000"/>
          <w:lang w:eastAsia="zh-CN"/>
        </w:rPr>
        <w:commentReference w:id="687"/>
      </w:r>
      <w:r>
        <w:t xml:space="preserve"> </w:t>
      </w:r>
      <w:r w:rsidRPr="00DA5F05">
        <w:t>(</w:t>
      </w:r>
      <w:r w:rsidRPr="00DA5F05">
        <w:fldChar w:fldCharType="begin"/>
      </w:r>
      <w:r w:rsidRPr="00DA5F05">
        <w:instrText xml:space="preserve"> REF _Ref78281013 \h  \* MERGEFORMAT </w:instrText>
      </w:r>
      <w:r w:rsidRPr="00DA5F05">
        <w:fldChar w:fldCharType="separate"/>
      </w:r>
      <w:r w:rsidR="00D9732E" w:rsidRPr="00E87FBC">
        <w:t xml:space="preserve">Figure </w:t>
      </w:r>
      <w:r w:rsidR="00D9732E">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D9732E" w:rsidRPr="00E87FBC">
        <w:t xml:space="preserve">Figure </w:t>
      </w:r>
      <w:r w:rsidR="00D9732E">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points (</w:t>
      </w:r>
      <w:r w:rsidRPr="00DA5F05">
        <w:fldChar w:fldCharType="begin"/>
      </w:r>
      <w:r w:rsidRPr="00DA5F05">
        <w:instrText xml:space="preserve"> REF _Ref78281013 \h  \* MERGEFORMAT </w:instrText>
      </w:r>
      <w:r w:rsidRPr="00DA5F05">
        <w:fldChar w:fldCharType="separate"/>
      </w:r>
      <w:r w:rsidR="00D9732E" w:rsidRPr="00E87FBC">
        <w:t xml:space="preserve">Figure </w:t>
      </w:r>
      <w:r w:rsidR="00D9732E">
        <w:rPr>
          <w:noProof/>
        </w:rPr>
        <w:t>1</w:t>
      </w:r>
      <w:r w:rsidRPr="00DA5F05">
        <w:fldChar w:fldCharType="end"/>
      </w:r>
      <w:r w:rsidRPr="00DA5F05">
        <w:t>c)</w:t>
      </w:r>
      <w:r>
        <w:t xml:space="preserve"> which are identified via an intermediate statistical analysis (i.e., ANOVA and protected multiple comparisons).</w:t>
      </w:r>
    </w:p>
    <w:p w14:paraId="476E0C6A" w14:textId="6B777177" w:rsidR="00E072BF" w:rsidRPr="00DA5F05" w:rsidDel="00D050A8" w:rsidRDefault="00E072BF" w:rsidP="00E072BF">
      <w:pPr>
        <w:pStyle w:val="Body"/>
        <w:rPr>
          <w:del w:id="688" w:author="Brian Bohman" w:date="2021-10-27T07:47:00Z"/>
        </w:rPr>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w:t>
      </w:r>
      <w:ins w:id="689" w:author="Carl J Rosen" w:date="2021-12-23T15:45:00Z">
        <w:r w:rsidR="00286BDB">
          <w:t xml:space="preserve"> the</w:t>
        </w:r>
      </w:ins>
      <w:r>
        <w:t xml:space="preserve"> </w:t>
      </w:r>
      <w:ins w:id="690" w:author="Brian Bohman" w:date="2021-10-23T14:29:00Z">
        <w:r w:rsidR="00586B2E">
          <w:t xml:space="preserve">G </w:t>
        </w:r>
      </w:ins>
      <w:ins w:id="691" w:author="Brian Bohman" w:date="2021-10-27T06:08:00Z">
        <w:r w:rsidR="003D40FD">
          <w:t>×</w:t>
        </w:r>
      </w:ins>
      <w:ins w:id="692" w:author="Brian Bohman" w:date="2021-10-23T14:29:00Z">
        <w:r w:rsidR="00586B2E">
          <w:t xml:space="preserve"> E </w:t>
        </w:r>
      </w:ins>
      <w:ins w:id="693" w:author="Brian Bohman" w:date="2021-10-27T06:08:00Z">
        <w:r w:rsidR="003D40FD">
          <w:t>×</w:t>
        </w:r>
      </w:ins>
      <w:ins w:id="694" w:author="Brian Bohman" w:date="2021-10-23T14:29:00Z">
        <w:r w:rsidR="00586B2E">
          <w:t xml:space="preserve"> M </w:t>
        </w:r>
      </w:ins>
      <w:del w:id="695" w:author="Brian Bohman" w:date="2021-10-23T14:29:00Z">
        <w:r w:rsidDel="00586B2E">
          <w:delText>E and G</w:delText>
        </w:r>
      </w:del>
      <w:r>
        <w:t xml:space="preserve"> interaction</w:t>
      </w:r>
      <w:ins w:id="696" w:author="Brian Bohman" w:date="2021-10-28T07:38:00Z">
        <w:r w:rsidR="009A2445">
          <w:t xml:space="preserve"> levels</w:t>
        </w:r>
      </w:ins>
      <w:del w:id="697" w:author="Brian Bohman" w:date="2021-10-28T07:38:00Z">
        <w:r w:rsidDel="009A2445">
          <w:delText>s</w:delText>
        </w:r>
      </w:del>
      <w:r>
        <w:t xml:space="preserve"> within the fitted model</w:t>
      </w:r>
      <w:ins w:id="698" w:author="Brian Bohman" w:date="2021-11-13T08:12:00Z">
        <w:r w:rsidR="007F4A57">
          <w:t xml:space="preserve"> using a partial </w:t>
        </w:r>
        <w:r w:rsidR="007F4A57">
          <w:lastRenderedPageBreak/>
          <w:t>pooling a</w:t>
        </w:r>
      </w:ins>
      <w:ins w:id="699" w:author="Brian Bohman" w:date="2021-11-13T08:13:00Z">
        <w:r w:rsidR="007F4A57">
          <w:t>pproach</w:t>
        </w:r>
      </w:ins>
      <w:ins w:id="700" w:author="Brian Bohman" w:date="2021-10-28T07:42:00Z">
        <w:r w:rsidR="00A232E9">
          <w:t xml:space="preserve">. </w:t>
        </w:r>
      </w:ins>
      <w:del w:id="701" w:author="Brian Bohman" w:date="2021-10-28T07:43:00Z">
        <w:r w:rsidDel="00A232E9">
          <w:delText xml:space="preserve">. This was implemented through the nesting of </w:delText>
        </w:r>
      </w:del>
      <w:ins w:id="702" w:author="Brian Bohman" w:date="2021-10-28T07:43:00Z">
        <w:r w:rsidR="00A232E9">
          <w:t>E</w:t>
        </w:r>
      </w:ins>
      <w:del w:id="703" w:author="Brian Bohman" w:date="2021-10-28T07:43:00Z">
        <w:r w:rsidDel="00A232E9">
          <w:delText>e</w:delText>
        </w:r>
      </w:del>
      <w:r>
        <w:t xml:space="preserve">xperimental data </w:t>
      </w:r>
      <w:ins w:id="704" w:author="Brian Bohman" w:date="2021-10-28T07:43:00Z">
        <w:r w:rsidR="00A232E9">
          <w:t xml:space="preserve">were nested </w:t>
        </w:r>
      </w:ins>
      <w:r>
        <w:t xml:space="preserve">according to </w:t>
      </w:r>
      <w:r w:rsidRPr="00A61F95">
        <w:t>location</w:t>
      </w:r>
      <w:r>
        <w:t xml:space="preserve"> and variety within location</w:t>
      </w:r>
      <w:ins w:id="705" w:author="Brian Bohman" w:date="2021-10-28T07:38:00Z">
        <w:r w:rsidR="009A2445">
          <w:t>,</w:t>
        </w:r>
      </w:ins>
      <w:r>
        <w:t xml:space="preserve"> </w:t>
      </w:r>
      <w:del w:id="706" w:author="Brian Bohman" w:date="2021-10-28T07:38:00Z">
        <w:r w:rsidDel="009A2445">
          <w:delText>and the</w:delText>
        </w:r>
      </w:del>
      <w:ins w:id="707" w:author="Brian Bohman" w:date="2021-10-28T07:38:00Z">
        <w:r w:rsidR="009A2445">
          <w:t>where the</w:t>
        </w:r>
      </w:ins>
      <w:r>
        <w:t xml:space="preserve"> linear-plateau curve fitted for each experimental sampling date </w:t>
      </w:r>
      <w:del w:id="708" w:author="Brian Bohman" w:date="2021-10-28T07:39:00Z">
        <w:r w:rsidDel="009A2445">
          <w:delText>can be pooled at various</w:delText>
        </w:r>
      </w:del>
      <w:ins w:id="709" w:author="Brian Bohman" w:date="2021-10-28T07:39:00Z">
        <w:r w:rsidR="009A2445">
          <w:t>is</w:t>
        </w:r>
      </w:ins>
      <w:r>
        <w:t xml:space="preserve"> nested</w:t>
      </w:r>
      <w:ins w:id="710" w:author="Brian Bohman" w:date="2021-10-28T07:39:00Z">
        <w:r w:rsidR="009A2445">
          <w:t xml:space="preserve"> within a given</w:t>
        </w:r>
      </w:ins>
      <w:r>
        <w:t xml:space="preserve"> level</w:t>
      </w:r>
      <w:del w:id="711" w:author="Brian Bohman" w:date="2021-10-28T07:39:00Z">
        <w:r w:rsidDel="009A2445">
          <w:delText>s</w:delText>
        </w:r>
      </w:del>
      <w:r>
        <w:t xml:space="preserve"> </w:t>
      </w:r>
      <w:ins w:id="712" w:author="Brian Bohman" w:date="2021-10-28T07:39:00Z">
        <w:r w:rsidR="009A2445">
          <w:t xml:space="preserve">of </w:t>
        </w:r>
      </w:ins>
      <w:del w:id="713" w:author="Brian Bohman" w:date="2021-10-28T07:39:00Z">
        <w:r w:rsidDel="009A2445">
          <w:delText xml:space="preserve">of location or </w:delText>
        </w:r>
      </w:del>
      <w:r>
        <w:t xml:space="preserve">variety within </w:t>
      </w:r>
      <w:r w:rsidRPr="00DA5F05">
        <w:t>location (</w:t>
      </w:r>
      <w:r w:rsidRPr="00DA5F05">
        <w:fldChar w:fldCharType="begin"/>
      </w:r>
      <w:r w:rsidRPr="00DA5F05">
        <w:instrText xml:space="preserve"> REF _Ref78281175 \h  \* MERGEFORMAT </w:instrText>
      </w:r>
      <w:r w:rsidRPr="00DA5F05">
        <w:fldChar w:fldCharType="separate"/>
      </w:r>
      <w:r w:rsidR="00D9732E">
        <w:t xml:space="preserve">Figure </w:t>
      </w:r>
      <w:r w:rsidR="00D9732E">
        <w:rPr>
          <w:noProof/>
        </w:rPr>
        <w:t>2</w:t>
      </w:r>
      <w:r w:rsidRPr="00DA5F05">
        <w:fldChar w:fldCharType="end"/>
      </w:r>
      <w:r w:rsidRPr="00DA5F05">
        <w:t>).</w:t>
      </w:r>
      <w:ins w:id="714" w:author="Brian Bohman" w:date="2021-10-27T07:41:00Z">
        <w:r w:rsidR="00D050A8">
          <w:t xml:space="preserve"> </w:t>
        </w:r>
      </w:ins>
      <w:ins w:id="715" w:author="Brian Bohman" w:date="2021-10-28T07:43:00Z">
        <w:r w:rsidR="00A232E9">
          <w:t>This model structure leverages the advantages of pa</w:t>
        </w:r>
      </w:ins>
      <w:ins w:id="716" w:author="Brian Bohman" w:date="2021-10-28T07:44:00Z">
        <w:r w:rsidR="00A232E9">
          <w:t xml:space="preserve">rtial pooling to addresses the limitations identified by </w:t>
        </w:r>
      </w:ins>
      <w:r w:rsidR="00266237">
        <w:fldChar w:fldCharType="begin"/>
      </w:r>
      <w:r w:rsidR="00266237">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717" w:author="Brian Bohman" w:date="2021-10-27T07:41:00Z">
        <w:r w:rsidR="00D050A8">
          <w:t xml:space="preserve"> </w:t>
        </w:r>
      </w:ins>
      <w:ins w:id="718" w:author="Brian Bohman" w:date="2021-10-27T07:42:00Z">
        <w:r w:rsidR="00D050A8">
          <w:t xml:space="preserve">that a sufficient </w:t>
        </w:r>
      </w:ins>
      <w:ins w:id="719" w:author="Brian Bohman" w:date="2021-10-28T07:44:00Z">
        <w:r w:rsidR="00A232E9">
          <w:t xml:space="preserve">quantity and quality of </w:t>
        </w:r>
      </w:ins>
      <w:ins w:id="720" w:author="Brian Bohman" w:date="2021-10-28T07:45:00Z">
        <w:r w:rsidR="00A232E9">
          <w:t>experimental data are required</w:t>
        </w:r>
      </w:ins>
      <w:ins w:id="721" w:author="Brian Bohman" w:date="2021-10-28T07:46:00Z">
        <w:r w:rsidR="00093A1C">
          <w:t xml:space="preserve"> while </w:t>
        </w:r>
      </w:ins>
      <w:ins w:id="722" w:author="Brian Bohman" w:date="2021-10-28T07:48:00Z">
        <w:r w:rsidR="00093A1C">
          <w:t xml:space="preserve">still </w:t>
        </w:r>
      </w:ins>
      <w:ins w:id="723" w:author="Brian Bohman" w:date="2021-10-28T07:45:00Z">
        <w:r w:rsidR="00093A1C">
          <w:t>enabl</w:t>
        </w:r>
      </w:ins>
      <w:ins w:id="724" w:author="Brian Bohman" w:date="2021-10-28T07:46:00Z">
        <w:r w:rsidR="00093A1C">
          <w:t>ing</w:t>
        </w:r>
      </w:ins>
      <w:ins w:id="725" w:author="Brian Bohman" w:date="2021-10-28T07:45:00Z">
        <w:r w:rsidR="00093A1C">
          <w:t xml:space="preserve"> direct inference</w:t>
        </w:r>
      </w:ins>
      <w:ins w:id="726" w:author="Brian Bohman" w:date="2021-10-28T07:46:00Z">
        <w:r w:rsidR="00093A1C">
          <w:t xml:space="preserve"> on the individual G × E × M interaction levels.</w:t>
        </w:r>
      </w:ins>
      <w:r w:rsidR="00A730F6">
        <w:t xml:space="preserve"> </w:t>
      </w:r>
    </w:p>
    <w:p w14:paraId="63DF1C8A" w14:textId="136AB931"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ins w:id="727" w:author="Brian Bohman" w:date="2021-10-28T07:46:00Z">
        <w:r w:rsidR="00093A1C">
          <w:t xml:space="preserve"> with the modifications </w:t>
        </w:r>
      </w:ins>
      <w:ins w:id="728" w:author="Brian Bohman" w:date="2021-10-28T07:47:00Z">
        <w:r w:rsidR="00093A1C">
          <w:t xml:space="preserve">as </w:t>
        </w:r>
      </w:ins>
      <w:ins w:id="729" w:author="Brian Bohman" w:date="2021-10-28T07:46:00Z">
        <w:r w:rsidR="00093A1C">
          <w:t xml:space="preserve">previously described </w:t>
        </w:r>
      </w:ins>
      <w:ins w:id="730" w:author="Brian Bohman" w:date="2021-10-28T07:47:00Z">
        <w:r w:rsidR="00093A1C" w:rsidRPr="00DA5F05">
          <w:t>(</w:t>
        </w:r>
        <w:r w:rsidR="00093A1C" w:rsidRPr="00DA5F05">
          <w:fldChar w:fldCharType="begin"/>
        </w:r>
        <w:r w:rsidR="00093A1C" w:rsidRPr="00DA5F05">
          <w:instrText xml:space="preserve"> REF _Ref78281175 \h  \* MERGEFORMAT </w:instrText>
        </w:r>
      </w:ins>
      <w:ins w:id="731" w:author="Brian Bohman" w:date="2021-10-28T07:47:00Z">
        <w:r w:rsidR="00093A1C" w:rsidRPr="00DA5F05">
          <w:fldChar w:fldCharType="separate"/>
        </w:r>
      </w:ins>
      <w:r w:rsidR="00D9732E">
        <w:t xml:space="preserve">Figure </w:t>
      </w:r>
      <w:r w:rsidR="00D9732E">
        <w:rPr>
          <w:noProof/>
        </w:rPr>
        <w:t>2</w:t>
      </w:r>
      <w:ins w:id="732" w:author="Brian Bohman" w:date="2021-10-28T07:47:00Z">
        <w:r w:rsidR="00093A1C" w:rsidRPr="00DA5F05">
          <w:fldChar w:fldCharType="end"/>
        </w:r>
        <w:r w:rsidR="00093A1C" w:rsidRPr="00DA5F05">
          <w:t>).</w:t>
        </w:r>
      </w:ins>
      <w:del w:id="733" w:author="Brian Bohman" w:date="2021-10-28T07:47:00Z">
        <w:r w:rsidDel="00093A1C">
          <w:delText>.</w:delText>
        </w:r>
      </w:del>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w:t>
      </w:r>
      <w:commentRangeStart w:id="734"/>
      <w:r>
        <w:t xml:space="preserve">group-level </w:t>
      </w:r>
      <w:commentRangeEnd w:id="734"/>
      <w:r w:rsidR="00155836">
        <w:rPr>
          <w:rStyle w:val="CommentReference"/>
          <w:rFonts w:ascii="Palatino Linotype" w:eastAsia="SimSun" w:hAnsi="Palatino Linotype"/>
          <w:noProof/>
          <w:color w:val="000000"/>
          <w:lang w:eastAsia="zh-CN"/>
        </w:rPr>
        <w:commentReference w:id="734"/>
      </w:r>
      <w:r>
        <w:t xml:space="preserve">(i.e., random effects) which allows for the fit of </w:t>
      </w:r>
      <w:ins w:id="735" w:author="Brian Bohman" w:date="2021-10-28T07:48:00Z">
        <w:r w:rsidR="00093A1C">
          <w:t>th</w:t>
        </w:r>
      </w:ins>
      <w:ins w:id="736" w:author="Brian Bohman" w:date="2021-10-28T07:49:00Z">
        <w:r w:rsidR="00093A1C">
          <w:t>is particul</w:t>
        </w:r>
      </w:ins>
      <w:ins w:id="737" w:author="Brian Bohman" w:date="2021-11-13T08:13:00Z">
        <w:r w:rsidR="00C9299D">
          <w:t>ar</w:t>
        </w:r>
      </w:ins>
      <w:ins w:id="738" w:author="Brian Bohman" w:date="2021-10-28T07:48:00Z">
        <w:r w:rsidR="00093A1C">
          <w:t xml:space="preserve"> partially-pooled Bayesian hierarchical model. </w:t>
        </w:r>
      </w:ins>
      <w:del w:id="739" w:author="Brian Bohman" w:date="2021-10-28T07:48:00Z">
        <w:r w:rsidDel="00093A1C">
          <w:delText xml:space="preserve">a single model for all of the experimental data and improves model performance through the inclusion of partial pooling (i.e., data from all other levels of an effect influence the inference for a particular level) </w:delText>
        </w:r>
        <w:r w:rsidDel="00093A1C">
          <w:fldChar w:fldCharType="begin"/>
        </w:r>
        <w:r w:rsidDel="00093A1C">
          <w:del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delInstrText>
        </w:r>
        <w:r w:rsidDel="00093A1C">
          <w:fldChar w:fldCharType="separate"/>
        </w:r>
        <w:r w:rsidDel="00093A1C">
          <w:rPr>
            <w:noProof/>
          </w:rPr>
          <w:delText>(McElreath, 2020)</w:delText>
        </w:r>
        <w:r w:rsidDel="00093A1C">
          <w:fldChar w:fldCharType="end"/>
        </w:r>
        <w:r w:rsidDel="00093A1C">
          <w:delText xml:space="preserve">. </w:delText>
        </w:r>
      </w:del>
      <w:r>
        <w:t xml:space="preserve">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63D24C45" w14:textId="69DFE841" w:rsidR="0073555B" w:rsidRDefault="00E072BF" w:rsidP="00E072BF">
      <w:pPr>
        <w:pStyle w:val="Body"/>
      </w:pPr>
      <w:r w:rsidRPr="00FA12DF">
        <w:t xml:space="preserve">W = </w:t>
      </w:r>
      <w:proofErr w:type="gramStart"/>
      <w:r w:rsidRPr="00F31089">
        <w:rPr>
          <w:i/>
          <w:iCs/>
        </w:rPr>
        <w:t>min</w:t>
      </w:r>
      <w:r w:rsidRPr="00FA12DF">
        <w:t>(</w:t>
      </w:r>
      <w:proofErr w:type="spellStart"/>
      <w:proofErr w:type="gramEnd"/>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lastRenderedPageBreak/>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Pr="00D77F17">
        <w:rPr>
          <w:i/>
          <w:iCs/>
          <w:vertAlign w:val="subscript"/>
        </w:rPr>
        <w:t>Max</w:t>
      </w:r>
      <w:r>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proofErr w:type="gramStart"/>
      <w:r w:rsidRPr="00D77F17">
        <w:rPr>
          <w:i/>
          <w:iCs/>
        </w:rPr>
        <w:t>W</w:t>
      </w:r>
      <w:r w:rsidRPr="00D77F17">
        <w:rPr>
          <w:i/>
          <w:iCs/>
          <w:vertAlign w:val="subscript"/>
        </w:rPr>
        <w:t>Max</w:t>
      </w:r>
      <w:r>
        <w:rPr>
          <w:vertAlign w:val="subscript"/>
        </w:rPr>
        <w:t>,i</w:t>
      </w:r>
      <w:proofErr w:type="spellEnd"/>
      <w:proofErr w:type="gram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Pr="00E73B28">
        <w:rPr>
          <w:i/>
          <w:iCs/>
          <w:vertAlign w:val="subscript"/>
        </w:rPr>
        <w:t>Max</w:t>
      </w:r>
      <w:r w:rsidRPr="0053466D">
        <w:rPr>
          <w:vertAlign w:val="subscript"/>
        </w:rPr>
        <w:t>,i</w:t>
      </w:r>
      <w:proofErr w:type="spellEnd"/>
      <w:proofErr w:type="gramEnd"/>
      <w:r>
        <w:rPr>
          <w:vertAlign w:val="subscript"/>
        </w:rPr>
        <w:t xml:space="preserve"> </w:t>
      </w:r>
      <w:r>
        <w:t>have the same meanings as defined above.</w:t>
      </w:r>
    </w:p>
    <w:p w14:paraId="08E8FFE8" w14:textId="6EBCE6E9" w:rsidR="00E072BF" w:rsidRDefault="00E072BF" w:rsidP="00E072BF">
      <w:pPr>
        <w:pStyle w:val="Body"/>
      </w:pPr>
      <w:r>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w:t>
      </w:r>
      <w:commentRangeStart w:id="740"/>
      <w:r w:rsidRPr="00494B1C">
        <w:t xml:space="preserve">~ </w:t>
      </w:r>
      <w:commentRangeEnd w:id="740"/>
      <w:r w:rsidR="0087207C">
        <w:rPr>
          <w:rStyle w:val="CommentReference"/>
          <w:rFonts w:ascii="Palatino Linotype" w:eastAsia="SimSun" w:hAnsi="Palatino Linotype"/>
          <w:noProof/>
          <w:color w:val="000000"/>
          <w:lang w:eastAsia="zh-CN"/>
        </w:rPr>
        <w:commentReference w:id="740"/>
      </w:r>
      <w:proofErr w:type="gramStart"/>
      <w:r w:rsidRPr="00494B1C">
        <w:rPr>
          <w:i/>
          <w:iCs/>
        </w:rPr>
        <w:t>min</w:t>
      </w:r>
      <w:r w:rsidRPr="00494B1C">
        <w:t>(</w:t>
      </w:r>
      <w:proofErr w:type="spellStart"/>
      <w:proofErr w:type="gramEnd"/>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667FA321"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D9732E">
        <w:t xml:space="preserve">Figure </w:t>
      </w:r>
      <w:r w:rsidR="00D9732E">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commentRangeStart w:id="741"/>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commentRangeEnd w:id="741"/>
      <w:r w:rsidR="0073555B">
        <w:rPr>
          <w:rStyle w:val="CommentReference"/>
          <w:rFonts w:ascii="Palatino Linotype" w:eastAsia="SimSun" w:hAnsi="Palatino Linotype"/>
          <w:noProof/>
          <w:color w:val="000000"/>
          <w:lang w:eastAsia="zh-CN"/>
        </w:rPr>
        <w:commentReference w:id="741"/>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lastRenderedPageBreak/>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proofErr w:type="gramStart"/>
      <w:r w:rsidRPr="00F7332D">
        <w:rPr>
          <w:i/>
          <w:iCs/>
        </w:rPr>
        <w:t>location:variety</w:t>
      </w:r>
      <w:proofErr w:type="spellEnd"/>
      <w:proofErr w:type="gram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123BBABD" w14:textId="78C37294"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D9732E" w:rsidRPr="00D9732E">
        <w:t xml:space="preserve">Table </w:t>
      </w:r>
      <w:r w:rsidR="00D9732E" w:rsidRPr="00D9732E">
        <w:rPr>
          <w:noProof/>
        </w:rPr>
        <w:t>6</w:t>
      </w:r>
      <w:r w:rsidRPr="00DA5F05">
        <w:fldChar w:fldCharType="end"/>
      </w:r>
      <w:r w:rsidRPr="00DA5F05">
        <w:t>).</w:t>
      </w:r>
    </w:p>
    <w:p w14:paraId="18779212" w14:textId="47A9AC39" w:rsidR="00E072BF" w:rsidRDefault="00E072BF" w:rsidP="00E072BF">
      <w:pPr>
        <w:pStyle w:val="Body"/>
        <w:rPr>
          <w:lang w:bidi="en-US"/>
        </w:rPr>
      </w:pPr>
      <w:r w:rsidRPr="002C76A7">
        <w:rPr>
          <w:lang w:bidi="en-US"/>
        </w:rPr>
        <w:t xml:space="preserve">The entire </w:t>
      </w:r>
      <w:ins w:id="742" w:author="Brian Bohman" w:date="2021-11-13T08:15:00Z">
        <w:r w:rsidR="00C9299D">
          <w:rPr>
            <w:lang w:bidi="en-US"/>
          </w:rPr>
          <w:t xml:space="preserve">statistical and data </w:t>
        </w:r>
      </w:ins>
      <w:r w:rsidRPr="002C76A7">
        <w:rPr>
          <w:lang w:bidi="en-US"/>
        </w:rPr>
        <w:t>workflow used to generate this analysis is reproducible and available via GitHub repository (</w:t>
      </w:r>
      <w:r w:rsidR="00A9102A">
        <w:fldChar w:fldCharType="begin"/>
      </w:r>
      <w:r w:rsidR="00856D9F">
        <w:instrText>HYPERLINK "https://github.com/bohm0072/bayesian-cndc-potato"</w:instrText>
      </w:r>
      <w:r w:rsidR="00A9102A">
        <w:fldChar w:fldCharType="separate"/>
      </w:r>
      <w:del w:id="743" w:author="Brian Bohman" w:date="2021-10-31T12:03:00Z">
        <w:r w:rsidRPr="002C76A7" w:rsidDel="00856D9F">
          <w:rPr>
            <w:rStyle w:val="Hyperlink"/>
            <w:rFonts w:eastAsiaTheme="majorEastAsia"/>
          </w:rPr>
          <w:delText>https://github.com/bohm0072/cndc_bayesian_eval</w:delText>
        </w:r>
      </w:del>
      <w:ins w:id="744" w:author="Brian Bohman" w:date="2021-10-31T12:03:00Z">
        <w:r w:rsidR="00856D9F">
          <w:rPr>
            <w:rStyle w:val="Hyperlink"/>
            <w:rFonts w:eastAsiaTheme="majorEastAsia"/>
          </w:rPr>
          <w:t>https://github.com/bohm0072/bayesian-cndc-potato</w:t>
        </w:r>
      </w:ins>
      <w:r w:rsidR="00A9102A">
        <w:rPr>
          <w:rStyle w:val="Hyperlink"/>
          <w:rFonts w:eastAsiaTheme="majorEastAsia"/>
        </w:rPr>
        <w:fldChar w:fldCharType="end"/>
      </w:r>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w:t>
      </w:r>
      <w:proofErr w:type="spellStart"/>
      <w:r w:rsidRPr="002C76A7">
        <w:rPr>
          <w:lang w:bidi="en-US"/>
        </w:rPr>
        <w:t>Ushey</w:t>
      </w:r>
      <w:proofErr w:type="spellEnd"/>
      <w:r w:rsidRPr="002C76A7">
        <w:rPr>
          <w:lang w:bidi="en-US"/>
        </w:rPr>
        <w:t>,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w:t>
      </w:r>
      <w:r>
        <w:lastRenderedPageBreak/>
        <w:t xml:space="preserve">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6B7BAE0B" w14:textId="77777777" w:rsidR="00E072BF" w:rsidRDefault="00E072BF" w:rsidP="00E072BF">
      <w:pPr>
        <w:pStyle w:val="Heading3"/>
      </w:pPr>
      <w:r>
        <w:t>Critical N Concentration Uncertainty</w:t>
      </w:r>
    </w:p>
    <w:p w14:paraId="774E6865" w14:textId="0CD64E02" w:rsidR="00E072BF" w:rsidRDefault="00E072BF" w:rsidP="00E072BF">
      <w:pPr>
        <w:pStyle w:val="Body"/>
      </w:pPr>
      <w:r>
        <w:t>The %N</w:t>
      </w:r>
      <w:r>
        <w:rPr>
          <w:vertAlign w:val="subscript"/>
        </w:rPr>
        <w:t>c</w:t>
      </w:r>
      <w:r>
        <w:t xml:space="preserve"> for a set of discrete values of W between 1 Mg </w:t>
      </w:r>
      <w:ins w:id="745" w:author="Brian Bohman" w:date="2021-10-27T05:48:00Z">
        <w:r w:rsidR="00482DB6">
          <w:t xml:space="preserve">dry wt. </w:t>
        </w:r>
      </w:ins>
      <w:r>
        <w:t>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w:t>
      </w:r>
      <w:r>
        <w:lastRenderedPageBreak/>
        <w:t xml:space="preserve">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25A76D99" w:rsidR="00E072BF" w:rsidRDefault="00E072BF" w:rsidP="00E072BF">
      <w:pPr>
        <w:pStyle w:val="Heading3"/>
      </w:pPr>
      <w:r>
        <w:t xml:space="preserve">Comparing Critical N Concentration across G </w:t>
      </w:r>
      <w:del w:id="746" w:author="Brian Bohman" w:date="2021-08-25T10:49:00Z">
        <w:r w:rsidDel="000B3B17">
          <w:delText>x</w:delText>
        </w:r>
      </w:del>
      <w:ins w:id="747" w:author="Brian Bohman" w:date="2021-08-25T10:49:00Z">
        <w:r w:rsidR="000B3B17">
          <w:t>×</w:t>
        </w:r>
      </w:ins>
      <w:r>
        <w:t xml:space="preserve"> E</w:t>
      </w:r>
      <w:ins w:id="748" w:author="Brian Bohman" w:date="2021-10-23T14:30:00Z">
        <w:r w:rsidR="005F3BD3">
          <w:t xml:space="preserve"> </w:t>
        </w:r>
      </w:ins>
      <w:ins w:id="749" w:author="Brian Bohman" w:date="2021-10-27T06:09:00Z">
        <w:r w:rsidR="003D40FD">
          <w:t>×</w:t>
        </w:r>
      </w:ins>
      <w:ins w:id="750" w:author="Brian Bohman" w:date="2021-10-23T14:30:00Z">
        <w:r w:rsidR="005F3BD3">
          <w:t xml:space="preserve"> M</w:t>
        </w:r>
      </w:ins>
      <w:r>
        <w:t xml:space="preserve"> Effects</w:t>
      </w:r>
    </w:p>
    <w:p w14:paraId="56C70FDD" w14:textId="4F629B2F" w:rsidR="00E072BF" w:rsidRDefault="00E072BF" w:rsidP="00E072BF">
      <w:pPr>
        <w:pStyle w:val="Body"/>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w:t>
      </w:r>
      <w:ins w:id="751" w:author="Brian Bohman" w:date="2021-10-27T05:48:00Z">
        <w:r w:rsidR="00482DB6">
          <w:t xml:space="preserve"> dry wt.</w:t>
        </w:r>
      </w:ins>
      <w:r>
        <w:t xml:space="preserve">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w:t>
      </w:r>
      <w:r>
        <w:lastRenderedPageBreak/>
        <w:t xml:space="preserve">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w:t>
      </w:r>
      <w:del w:id="752" w:author="Brian Bohman" w:date="2021-08-25T10:49:00Z">
        <w:r w:rsidDel="000B3B17">
          <w:delText>x</w:delText>
        </w:r>
      </w:del>
      <w:ins w:id="753" w:author="Brian Bohman" w:date="2021-08-25T10:49:00Z">
        <w:r w:rsidR="000B3B17">
          <w:t>×</w:t>
        </w:r>
      </w:ins>
      <w:r>
        <w:t xml:space="preserve"> E</w:t>
      </w:r>
      <w:ins w:id="754" w:author="Brian Bohman" w:date="2021-10-23T14:31:00Z">
        <w:r w:rsidR="00D665E1">
          <w:t xml:space="preserve"> </w:t>
        </w:r>
      </w:ins>
      <w:ins w:id="755" w:author="Brian Bohman" w:date="2021-10-27T06:09:00Z">
        <w:r w:rsidR="003D40FD">
          <w:t>×</w:t>
        </w:r>
      </w:ins>
      <w:ins w:id="756" w:author="Brian Bohman" w:date="2021-10-23T14:31:00Z">
        <w:r w:rsidR="00D665E1">
          <w:t xml:space="preserve"> M</w:t>
        </w:r>
      </w:ins>
      <w:r>
        <w:t xml:space="preserve"> effects.</w:t>
      </w:r>
    </w:p>
    <w:p w14:paraId="16684633" w14:textId="77777777" w:rsidR="00E072BF" w:rsidRDefault="00E072BF" w:rsidP="00E072BF">
      <w:pPr>
        <w:pStyle w:val="Heading3"/>
      </w:pPr>
      <w:r>
        <w:t>Comparing Critical N Concentration across Statistical Methods</w:t>
      </w:r>
    </w:p>
    <w:p w14:paraId="025A4880" w14:textId="2D147509"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 xml:space="preserve">Specifically, the previously published curves were evaluated to see if they fell within the 90% credible region for the corresponding curve fitted with the hierarchical Bayesian method in the present study. Using the determined credible region for </w:t>
      </w:r>
      <w:ins w:id="757" w:author="Carl J Rosen" w:date="2021-12-26T12:34:00Z">
        <w:r w:rsidR="0051270F">
          <w:t xml:space="preserve">the </w:t>
        </w:r>
      </w:ins>
      <w:r>
        <w:t>%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w:t>
      </w:r>
      <w:commentRangeStart w:id="758"/>
      <w:r>
        <w:t xml:space="preserve"> two curves are determined to be significantly different </w:t>
      </w:r>
      <w:commentRangeEnd w:id="758"/>
      <w:r w:rsidR="00C772D8">
        <w:rPr>
          <w:rStyle w:val="CommentReference"/>
          <w:rFonts w:ascii="Palatino Linotype" w:eastAsia="SimSun" w:hAnsi="Palatino Linotype"/>
          <w:noProof/>
          <w:color w:val="000000"/>
          <w:lang w:eastAsia="zh-CN"/>
        </w:rPr>
        <w:commentReference w:id="758"/>
      </w:r>
      <w:r>
        <w:t>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109C4883"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w:t>
      </w:r>
      <w:r w:rsidRPr="002354AA">
        <w:lastRenderedPageBreak/>
        <w:t xml:space="preserve">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a).</w:t>
      </w:r>
    </w:p>
    <w:p w14:paraId="25002DB0" w14:textId="0CED678D" w:rsidR="00E072BF" w:rsidRPr="002354AA" w:rsidRDefault="00E072BF" w:rsidP="00E072BF">
      <w:pPr>
        <w:pStyle w:val="Body"/>
        <w:rPr>
          <w:lang w:bidi="en-US"/>
        </w:rPr>
      </w:pPr>
      <w:r w:rsidRPr="00B34FD9">
        <w:rPr>
          <w:lang w:bidi="en-US"/>
        </w:rPr>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00D9732E">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E474E8">
        <w:rPr>
          <w:i/>
          <w:iCs/>
          <w:lang w:bidi="en-US"/>
        </w:rPr>
        <w:t>b</w:t>
      </w:r>
      <w:r w:rsidRPr="00B34FD9">
        <w:rPr>
          <w:lang w:bidi="en-US"/>
        </w:rPr>
        <w:t xml:space="preserve"> within either Belgium or Minnesota. For Argentina, Innovator had the greatest value for parameter </w:t>
      </w:r>
      <w:r w:rsidRPr="00E474E8">
        <w:rPr>
          <w:i/>
          <w:iCs/>
          <w:lang w:bidi="en-US"/>
        </w:rPr>
        <w:t>b</w:t>
      </w:r>
      <w:r w:rsidRPr="00B34FD9">
        <w:rPr>
          <w:lang w:bidi="en-US"/>
        </w:rPr>
        <w:t xml:space="preserve">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6CDA8BAE" w:rsidR="00E072BF" w:rsidRDefault="00E072BF" w:rsidP="00E072BF">
      <w:pPr>
        <w:pStyle w:val="Body"/>
      </w:pPr>
      <w:r w:rsidRPr="002354AA">
        <w:t>There was a positive correlation found between parameter</w:t>
      </w:r>
      <w:ins w:id="759"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D9732E">
        <w:t xml:space="preserve">Figure </w:t>
      </w:r>
      <w:r w:rsidR="00D9732E">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FBAA251"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D9732E">
        <w:t xml:space="preserve">Figure </w:t>
      </w:r>
      <w:r w:rsidR="00D9732E">
        <w:rPr>
          <w:noProof/>
        </w:rPr>
        <w:t>5</w:t>
      </w:r>
      <w:r w:rsidRPr="00DA5F05">
        <w:fldChar w:fldCharType="end"/>
      </w:r>
      <w:r w:rsidRPr="00DA5F05">
        <w:t xml:space="preserve">). The individual linear-plateau curves fitted for each experimental sampling date nested within </w:t>
      </w:r>
      <w:r w:rsidRPr="00DA5F05">
        <w:lastRenderedPageBreak/>
        <w:t>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D9732E">
        <w:t>Figure S1</w:t>
      </w:r>
      <w:r w:rsidRPr="00DA5F05">
        <w:fldChar w:fldCharType="end"/>
      </w:r>
      <w:r w:rsidRPr="00DA5F05">
        <w:t>).</w:t>
      </w:r>
    </w:p>
    <w:p w14:paraId="3E43AF26" w14:textId="70456F57" w:rsidR="00E072BF" w:rsidRDefault="00E072BF" w:rsidP="00E072BF">
      <w:pPr>
        <w:pStyle w:val="Body"/>
      </w:pPr>
      <w:r>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ins w:id="760" w:author="Brian Bohman" w:date="2021-11-13T08:34:00Z">
        <w:r w:rsidR="009E352B">
          <w:t xml:space="preserve"> </w:t>
        </w:r>
        <w:r w:rsidR="009E352B" w:rsidRPr="00DA5F05">
          <w:t>(</w:t>
        </w:r>
        <w:r w:rsidR="009E352B" w:rsidRPr="00DA5F05">
          <w:fldChar w:fldCharType="begin"/>
        </w:r>
        <w:r w:rsidR="009E352B" w:rsidRPr="00DA5F05">
          <w:instrText xml:space="preserve"> REF _Ref78302990 \h  \* MERGEFORMAT </w:instrText>
        </w:r>
      </w:ins>
      <w:ins w:id="761" w:author="Brian Bohman" w:date="2021-11-13T08:34:00Z">
        <w:r w:rsidR="009E352B" w:rsidRPr="00DA5F05">
          <w:fldChar w:fldCharType="separate"/>
        </w:r>
      </w:ins>
      <w:r w:rsidR="00D9732E">
        <w:t>Figure S1</w:t>
      </w:r>
      <w:ins w:id="762" w:author="Brian Bohman" w:date="2021-11-13T08:34:00Z">
        <w:r w:rsidR="009E352B" w:rsidRPr="00DA5F05">
          <w:fldChar w:fldCharType="end"/>
        </w:r>
        <w:r w:rsidR="009E352B" w:rsidRPr="00DA5F05">
          <w:t>).</w:t>
        </w:r>
      </w:ins>
      <w:del w:id="763" w:author="Brian Bohman" w:date="2021-11-13T08:34:00Z">
        <w:r w:rsidDel="009E352B">
          <w:delText>.</w:delText>
        </w:r>
      </w:del>
    </w:p>
    <w:p w14:paraId="669A95AC" w14:textId="77777777" w:rsidR="00E072BF" w:rsidRPr="002354AA" w:rsidRDefault="00E072BF" w:rsidP="00E072BF">
      <w:pPr>
        <w:pStyle w:val="Heading2"/>
      </w:pPr>
      <w:r w:rsidRPr="002354AA">
        <w:t>Critical N Concentration Uncertainty</w:t>
      </w:r>
    </w:p>
    <w:p w14:paraId="6660896B" w14:textId="1997B35F"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764" w:author="Brian Bohman" w:date="2021-08-25T10:49:00Z">
        <w:r w:rsidRPr="00DA5F05" w:rsidDel="000B3B17">
          <w:delText>x</w:delText>
        </w:r>
      </w:del>
      <w:ins w:id="765" w:author="Brian Bohman" w:date="2021-08-25T10:49:00Z">
        <w:r w:rsidR="000B3B17">
          <w:t>×</w:t>
        </w:r>
      </w:ins>
      <w:r w:rsidRPr="00DA5F05">
        <w:t xml:space="preserve"> Gem Russet, hav</w:t>
      </w:r>
      <w:r>
        <w:t>e</w:t>
      </w:r>
      <w:r w:rsidRPr="00DA5F05">
        <w:t xml:space="preserve"> a skewed distribution, while other levels, such as Canada </w:t>
      </w:r>
      <w:del w:id="766" w:author="Brian Bohman" w:date="2021-08-25T10:49:00Z">
        <w:r w:rsidRPr="00DA5F05" w:rsidDel="000B3B17">
          <w:delText>x</w:delText>
        </w:r>
      </w:del>
      <w:ins w:id="767" w:author="Brian Bohman" w:date="2021-08-25T10:49:00Z">
        <w:r w:rsidR="000B3B17">
          <w:t>×</w:t>
        </w:r>
      </w:ins>
      <w:r w:rsidRPr="00DA5F05">
        <w:t xml:space="preserve">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768" w:author="Brian Bohman" w:date="2021-08-25T10:49:00Z">
        <w:r w:rsidRPr="002354AA" w:rsidDel="000B3B17">
          <w:delText>x</w:delText>
        </w:r>
      </w:del>
      <w:ins w:id="769"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770" w:author="Brian Bohman" w:date="2021-08-25T10:49:00Z">
        <w:r w:rsidRPr="002354AA" w:rsidDel="000B3B17">
          <w:delText>x</w:delText>
        </w:r>
      </w:del>
      <w:ins w:id="771"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772" w:author="Brian Bohman" w:date="2021-08-25T10:49:00Z">
        <w:r w:rsidRPr="002354AA" w:rsidDel="000B3B17">
          <w:delText>x</w:delText>
        </w:r>
      </w:del>
      <w:ins w:id="773" w:author="Brian Bohman" w:date="2021-08-25T10:49:00Z">
        <w:r w:rsidR="000B3B17">
          <w:t>×</w:t>
        </w:r>
      </w:ins>
      <w:r w:rsidRPr="002354AA">
        <w:t xml:space="preserve"> Umatilla Russet has </w:t>
      </w:r>
      <w:r>
        <w:t xml:space="preserve">an </w:t>
      </w:r>
      <w:r w:rsidRPr="002354AA">
        <w:t xml:space="preserve">increasing credible region range, Minnesota </w:t>
      </w:r>
      <w:del w:id="774" w:author="Brian Bohman" w:date="2021-08-25T10:49:00Z">
        <w:r w:rsidRPr="002354AA" w:rsidDel="000B3B17">
          <w:delText>x</w:delText>
        </w:r>
      </w:del>
      <w:ins w:id="775" w:author="Brian Bohman" w:date="2021-08-25T10:49:00Z">
        <w:r w:rsidR="000B3B17">
          <w:t>×</w:t>
        </w:r>
      </w:ins>
      <w:r w:rsidRPr="002354AA">
        <w:t xml:space="preserve"> Russet Burbank has </w:t>
      </w:r>
      <w:r>
        <w:t xml:space="preserve">a </w:t>
      </w:r>
      <w:r w:rsidRPr="002354AA">
        <w:t xml:space="preserve">decreasing credible region range, and Argentina </w:t>
      </w:r>
      <w:del w:id="776" w:author="Brian Bohman" w:date="2021-08-25T10:49:00Z">
        <w:r w:rsidRPr="002354AA" w:rsidDel="000B3B17">
          <w:delText>x</w:delText>
        </w:r>
      </w:del>
      <w:ins w:id="777" w:author="Brian Bohman" w:date="2021-08-25T10:49:00Z">
        <w:r w:rsidR="000B3B17">
          <w:t>×</w:t>
        </w:r>
      </w:ins>
      <w:r w:rsidRPr="002354AA">
        <w:t xml:space="preserve"> Bannock Russet has </w:t>
      </w:r>
      <w:r>
        <w:t xml:space="preserve">a </w:t>
      </w:r>
      <w:r w:rsidRPr="002354AA">
        <w:t>nearly constant credible region range.</w:t>
      </w:r>
    </w:p>
    <w:p w14:paraId="2084B3DA" w14:textId="1AC972AC" w:rsidR="00E072BF" w:rsidRDefault="00E072BF" w:rsidP="00E072BF">
      <w:pPr>
        <w:pStyle w:val="Body"/>
      </w:pPr>
      <w:r w:rsidRPr="002354AA">
        <w:lastRenderedPageBreak/>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D9732E" w:rsidRPr="00D9732E">
        <w:t xml:space="preserve">Table </w:t>
      </w:r>
      <w:r w:rsidR="00D9732E" w:rsidRPr="00D9732E">
        <w:rPr>
          <w:noProof/>
        </w:rPr>
        <w:t>7</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b).</w:t>
      </w:r>
      <w:r w:rsidRPr="002354AA">
        <w:t xml:space="preserve"> While credible regions with boundaries that are non-monotonic (e.g., Argentina </w:t>
      </w:r>
      <w:del w:id="778" w:author="Brian Bohman" w:date="2021-08-25T10:49:00Z">
        <w:r w:rsidRPr="002354AA" w:rsidDel="000B3B17">
          <w:delText>x</w:delText>
        </w:r>
      </w:del>
      <w:ins w:id="779" w:author="Brian Bohman" w:date="2021-08-25T10:49:00Z">
        <w:r w:rsidR="000B3B17">
          <w:t>×</w:t>
        </w:r>
      </w:ins>
      <w:r w:rsidRPr="002354AA">
        <w:t xml:space="preserve"> Innovator) have portions of the curve fit approximation that are poorer performing, the credible regions with monotonic boundaries (e.g., Minnesota </w:t>
      </w:r>
      <w:del w:id="780" w:author="Brian Bohman" w:date="2021-08-25T10:49:00Z">
        <w:r w:rsidRPr="002354AA" w:rsidDel="000B3B17">
          <w:delText>x</w:delText>
        </w:r>
      </w:del>
      <w:ins w:id="781" w:author="Brian Bohman" w:date="2021-08-25T10:49:00Z">
        <w:r w:rsidR="000B3B17">
          <w:t>×</w:t>
        </w:r>
      </w:ins>
      <w:r w:rsidRPr="002354AA">
        <w:t xml:space="preserve"> Dakota Russet) seem to be satisfactory across the entire range of the curve.</w:t>
      </w:r>
    </w:p>
    <w:p w14:paraId="1DF46DD7" w14:textId="40CB216E"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D9732E">
        <w:t xml:space="preserve">Figure </w:t>
      </w:r>
      <w:r w:rsidR="00D9732E">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D9732E" w:rsidRPr="00D9732E">
        <w:t xml:space="preserve">Table </w:t>
      </w:r>
      <w:r w:rsidR="00D9732E" w:rsidRPr="00D9732E">
        <w:rPr>
          <w:noProof/>
        </w:rPr>
        <w:t>7</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6E11A647" w:rsidR="00E072BF" w:rsidRPr="002354AA" w:rsidRDefault="00E072BF" w:rsidP="00E072BF">
      <w:pPr>
        <w:pStyle w:val="Heading3"/>
      </w:pPr>
      <w:r w:rsidRPr="002354AA">
        <w:t>Differences Related to G</w:t>
      </w:r>
      <w:del w:id="782" w:author="Brian Bohman" w:date="2021-10-23T14:32:00Z">
        <w:r w:rsidRPr="002354AA" w:rsidDel="00A5504E">
          <w:delText>enotype</w:delText>
        </w:r>
      </w:del>
      <w:r w:rsidRPr="002354AA">
        <w:t xml:space="preserve"> </w:t>
      </w:r>
      <w:del w:id="783" w:author="Brian Bohman" w:date="2021-08-25T10:49:00Z">
        <w:r w:rsidRPr="002354AA" w:rsidDel="000B3B17">
          <w:delText>x</w:delText>
        </w:r>
      </w:del>
      <w:ins w:id="784" w:author="Brian Bohman" w:date="2021-08-25T10:49:00Z">
        <w:r w:rsidR="000B3B17">
          <w:t>×</w:t>
        </w:r>
      </w:ins>
      <w:r w:rsidRPr="002354AA">
        <w:t xml:space="preserve"> E</w:t>
      </w:r>
      <w:del w:id="785" w:author="Brian Bohman" w:date="2021-10-23T14:32:00Z">
        <w:r w:rsidRPr="002354AA" w:rsidDel="00A5504E">
          <w:delText>nvironment</w:delText>
        </w:r>
      </w:del>
      <w:ins w:id="786" w:author="Brian Bohman" w:date="2021-10-23T14:32:00Z">
        <w:r w:rsidR="00A5504E">
          <w:t xml:space="preserve"> </w:t>
        </w:r>
      </w:ins>
      <w:ins w:id="787" w:author="Brian Bohman" w:date="2021-10-27T06:11:00Z">
        <w:r w:rsidR="00154DDE">
          <w:t>×</w:t>
        </w:r>
      </w:ins>
      <w:ins w:id="788" w:author="Brian Bohman" w:date="2021-10-23T14:32:00Z">
        <w:r w:rsidR="00A5504E">
          <w:t xml:space="preserve"> M</w:t>
        </w:r>
      </w:ins>
      <w:r w:rsidRPr="002354AA">
        <w:t xml:space="preserve"> Effects</w:t>
      </w:r>
    </w:p>
    <w:p w14:paraId="6259AD36" w14:textId="27E5D279" w:rsidR="00E072BF" w:rsidRPr="002354AA" w:rsidRDefault="00E072BF" w:rsidP="00E072BF">
      <w:pPr>
        <w:pStyle w:val="Body"/>
      </w:pPr>
      <w:r w:rsidRPr="002354AA">
        <w:lastRenderedPageBreak/>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D9732E">
        <w:t>Figure S2</w:t>
      </w:r>
      <w:r w:rsidRPr="00DA5F05">
        <w:fldChar w:fldCharType="end"/>
      </w:r>
      <w:r w:rsidRPr="00DA5F05">
        <w:t>),</w:t>
      </w:r>
      <w:r w:rsidRPr="002354AA">
        <w:t xml:space="preserve"> a subset of the results comparing Minnesota </w:t>
      </w:r>
      <w:del w:id="789" w:author="Brian Bohman" w:date="2021-08-25T10:49:00Z">
        <w:r w:rsidRPr="002354AA" w:rsidDel="000B3B17">
          <w:delText>x</w:delText>
        </w:r>
      </w:del>
      <w:ins w:id="790" w:author="Brian Bohman" w:date="2021-08-25T10:49:00Z">
        <w:r w:rsidR="000B3B17">
          <w:t>×</w:t>
        </w:r>
      </w:ins>
      <w:r w:rsidRPr="002354AA">
        <w:t xml:space="preserve"> Russet Burbank to all other varieties within location</w:t>
      </w:r>
      <w:ins w:id="791" w:author="Brian Bohman" w:date="2021-08-27T08:41:00Z">
        <w:r w:rsidR="00032EB8">
          <w:t xml:space="preserve">, Argentina </w:t>
        </w:r>
      </w:ins>
      <w:ins w:id="792" w:author="Brian Bohman" w:date="2021-08-27T08:42:00Z">
        <w:r w:rsidR="00032EB8">
          <w:t xml:space="preserve">× Innovator to all other varieties within Argentina, Canada × Russet Burbank to all other varieties within Canada, and Belgium × </w:t>
        </w:r>
        <w:proofErr w:type="spellStart"/>
        <w:r w:rsidR="00032EB8">
          <w:t>Bi</w:t>
        </w:r>
      </w:ins>
      <w:ins w:id="793" w:author="Brian Bohman" w:date="2021-08-27T08:43:00Z">
        <w:r w:rsidR="00032EB8">
          <w:t>ntje</w:t>
        </w:r>
        <w:proofErr w:type="spellEnd"/>
        <w:r w:rsidR="00032EB8">
          <w:t xml:space="preserve"> to all other varieties within Belgium are</w:t>
        </w:r>
      </w:ins>
      <w:r w:rsidRPr="002354AA">
        <w:t xml:space="preserve"> presented in detail here</w:t>
      </w:r>
      <w:ins w:id="794" w:author="Brian Bohman" w:date="2021-08-27T08:49:00Z">
        <w:r w:rsidR="00794D81">
          <w:t xml:space="preserve"> (</w:t>
        </w:r>
        <w:r w:rsidR="00794D81" w:rsidRPr="00DA5F05">
          <w:fldChar w:fldCharType="begin"/>
        </w:r>
        <w:r w:rsidR="00794D81" w:rsidRPr="00DA5F05">
          <w:instrText xml:space="preserve"> REF _Ref78281627 \h  \* MERGEFORMAT </w:instrText>
        </w:r>
      </w:ins>
      <w:ins w:id="795" w:author="Brian Bohman" w:date="2021-08-27T08:49:00Z">
        <w:r w:rsidR="00794D81" w:rsidRPr="00DA5F05">
          <w:fldChar w:fldCharType="separate"/>
        </w:r>
      </w:ins>
      <w:r w:rsidR="00D9732E">
        <w:t xml:space="preserve">Figure </w:t>
      </w:r>
      <w:r w:rsidR="00D9732E">
        <w:rPr>
          <w:noProof/>
        </w:rPr>
        <w:t>7</w:t>
      </w:r>
      <w:ins w:id="796" w:author="Brian Bohman" w:date="2021-08-27T08:49:00Z">
        <w:r w:rsidR="00794D81" w:rsidRPr="00DA5F05">
          <w:fldChar w:fldCharType="end"/>
        </w:r>
        <w:r w:rsidR="00794D81">
          <w:t>)</w:t>
        </w:r>
      </w:ins>
      <w:del w:id="797" w:author="Brian Bohman" w:date="2021-08-27T08:43:00Z">
        <w:r w:rsidRPr="00DA5F05" w:rsidDel="00032EB8">
          <w:delText xml:space="preserve"> (</w:delText>
        </w:r>
        <w:r w:rsidRPr="00DA5F05" w:rsidDel="00032EB8">
          <w:fldChar w:fldCharType="begin"/>
        </w:r>
        <w:r w:rsidRPr="00DA5F05" w:rsidDel="00032EB8">
          <w:delInstrText xml:space="preserve"> REF _Ref78281627 \h  \* MERGEFORMAT </w:delInstrText>
        </w:r>
        <w:r w:rsidRPr="00DA5F05" w:rsidDel="00032EB8">
          <w:fldChar w:fldCharType="separate"/>
        </w:r>
        <w:r w:rsidR="002D6B70" w:rsidDel="00032EB8">
          <w:delText xml:space="preserve">Figure </w:delText>
        </w:r>
        <w:r w:rsidR="002D6B70" w:rsidDel="00032EB8">
          <w:rPr>
            <w:noProof/>
          </w:rPr>
          <w:delText>7</w:delText>
        </w:r>
        <w:r w:rsidRPr="00DA5F05" w:rsidDel="00032EB8">
          <w:fldChar w:fldCharType="end"/>
        </w:r>
        <w:r w:rsidRPr="00DA5F05" w:rsidDel="00032EB8">
          <w:delText>)</w:delText>
        </w:r>
      </w:del>
      <w:r w:rsidRPr="00DA5F05">
        <w:t>.</w:t>
      </w:r>
    </w:p>
    <w:p w14:paraId="2556DDF1" w14:textId="77D50A14" w:rsidR="00E072BF" w:rsidRDefault="00E072BF" w:rsidP="00E072BF">
      <w:pPr>
        <w:pStyle w:val="Body"/>
        <w:rPr>
          <w:ins w:id="798" w:author="Brian Bohman" w:date="2021-08-27T08:46:00Z"/>
        </w:rPr>
      </w:pPr>
      <w:r w:rsidRPr="002354AA">
        <w:t xml:space="preserve">For Minnesota </w:t>
      </w:r>
      <w:del w:id="799" w:author="Brian Bohman" w:date="2021-08-25T10:49:00Z">
        <w:r w:rsidRPr="002354AA" w:rsidDel="000B3B17">
          <w:delText>x</w:delText>
        </w:r>
      </w:del>
      <w:ins w:id="800" w:author="Brian Bohman" w:date="2021-08-25T10:49:00Z">
        <w:r w:rsidR="000B3B17">
          <w:t>×</w:t>
        </w:r>
      </w:ins>
      <w:r w:rsidRPr="002354AA">
        <w:t xml:space="preserve"> Russet Burbank, there were no significant differences in </w:t>
      </w:r>
      <w:ins w:id="801" w:author="Carl J Rosen" w:date="2021-12-23T17:38:00Z">
        <w:r w:rsidR="00DD7F9B">
          <w:t xml:space="preserve">the </w:t>
        </w:r>
      </w:ins>
      <w:r w:rsidRPr="002354AA">
        <w:t>%N</w:t>
      </w:r>
      <w:r w:rsidRPr="002354AA">
        <w:rPr>
          <w:vertAlign w:val="subscript"/>
        </w:rPr>
        <w:t>c</w:t>
      </w:r>
      <w:r w:rsidRPr="002354AA">
        <w:t xml:space="preserve"> for any level of W evaluated with any of the other varieties in Minnesota (i.e., Clearwater, Dakota Russet, Easton, and Umatilla Russet) or with the Belgium varieties (i.e., </w:t>
      </w:r>
      <w:proofErr w:type="spellStart"/>
      <w:r w:rsidRPr="002354AA">
        <w:t>Bintje</w:t>
      </w:r>
      <w:proofErr w:type="spellEnd"/>
      <w:r w:rsidRPr="002354AA">
        <w:t>, and Charlotte)</w:t>
      </w:r>
      <w:ins w:id="802" w:author="Brian Bohman" w:date="2021-08-27T08:49:00Z">
        <w:r w:rsidR="00794D81">
          <w:t xml:space="preserve"> </w:t>
        </w:r>
        <w:r w:rsidR="00794D81" w:rsidRPr="00DA5F05">
          <w:t>(</w:t>
        </w:r>
        <w:r w:rsidR="00794D81" w:rsidRPr="00DA5F05">
          <w:fldChar w:fldCharType="begin"/>
        </w:r>
        <w:r w:rsidR="00794D81" w:rsidRPr="00DA5F05">
          <w:instrText xml:space="preserve"> REF _Ref78281627 \h  \* MERGEFORMAT </w:instrText>
        </w:r>
      </w:ins>
      <w:ins w:id="803" w:author="Brian Bohman" w:date="2021-08-27T08:49:00Z">
        <w:r w:rsidR="00794D81" w:rsidRPr="00DA5F05">
          <w:fldChar w:fldCharType="separate"/>
        </w:r>
      </w:ins>
      <w:r w:rsidR="00D9732E">
        <w:t xml:space="preserve">Figure </w:t>
      </w:r>
      <w:r w:rsidR="00D9732E">
        <w:rPr>
          <w:noProof/>
        </w:rPr>
        <w:t>7</w:t>
      </w:r>
      <w:ins w:id="804" w:author="Brian Bohman" w:date="2021-08-27T08:49:00Z">
        <w:r w:rsidR="00794D81" w:rsidRPr="00DA5F05">
          <w:fldChar w:fldCharType="end"/>
        </w:r>
        <w:r w:rsidR="00794D81">
          <w:t>a</w:t>
        </w:r>
        <w:r w:rsidR="00794D81" w:rsidRPr="00DA5F05">
          <w:t>)</w:t>
        </w:r>
      </w:ins>
      <w:r w:rsidRPr="002354AA">
        <w:t>. The %N</w:t>
      </w:r>
      <w:r w:rsidRPr="002354AA">
        <w:rPr>
          <w:vertAlign w:val="subscript"/>
        </w:rPr>
        <w:t>c</w:t>
      </w:r>
      <w:r w:rsidRPr="002354AA">
        <w:t xml:space="preserve"> </w:t>
      </w:r>
      <w:ins w:id="805" w:author="Carl J Rosen" w:date="2021-12-23T16:41:00Z">
        <w:r w:rsidR="00583B20">
          <w:t>value</w:t>
        </w:r>
      </w:ins>
      <w:ins w:id="806" w:author="Carl J Rosen" w:date="2021-12-23T16:42:00Z">
        <w:r w:rsidR="00583B20">
          <w:t>s</w:t>
        </w:r>
      </w:ins>
      <w:ins w:id="807" w:author="Carl J Rosen" w:date="2021-12-23T16:41:00Z">
        <w:r w:rsidR="00583B20">
          <w:t xml:space="preserve"> </w:t>
        </w:r>
      </w:ins>
      <w:r w:rsidRPr="002354AA">
        <w:t xml:space="preserve">for </w:t>
      </w:r>
      <w:proofErr w:type="gramStart"/>
      <w:r w:rsidRPr="002354AA">
        <w:t>both of the Canadian</w:t>
      </w:r>
      <w:proofErr w:type="gramEnd"/>
      <w:r w:rsidRPr="002354AA">
        <w:t xml:space="preserve"> varieties (i.e., Russet Burbank, and </w:t>
      </w:r>
      <w:proofErr w:type="spellStart"/>
      <w:r w:rsidRPr="002354AA">
        <w:t>Shepody</w:t>
      </w:r>
      <w:proofErr w:type="spellEnd"/>
      <w:r w:rsidRPr="002354AA">
        <w:t xml:space="preserve">) </w:t>
      </w:r>
      <w:commentRangeStart w:id="808"/>
      <w:r w:rsidRPr="002354AA">
        <w:t>were</w:t>
      </w:r>
      <w:commentRangeEnd w:id="808"/>
      <w:r w:rsidR="00583B20">
        <w:rPr>
          <w:rStyle w:val="CommentReference"/>
          <w:rFonts w:ascii="Palatino Linotype" w:eastAsia="SimSun" w:hAnsi="Palatino Linotype"/>
          <w:noProof/>
          <w:color w:val="000000"/>
          <w:lang w:eastAsia="zh-CN"/>
        </w:rPr>
        <w:commentReference w:id="808"/>
      </w:r>
      <w:r w:rsidRPr="002354AA">
        <w:t xml:space="preserve"> significantly greater than that for Minnesota </w:t>
      </w:r>
      <w:del w:id="809" w:author="Brian Bohman" w:date="2021-08-25T10:49:00Z">
        <w:r w:rsidRPr="002354AA" w:rsidDel="000B3B17">
          <w:delText>x</w:delText>
        </w:r>
      </w:del>
      <w:ins w:id="810" w:author="Brian Bohman" w:date="2021-08-25T10:49:00Z">
        <w:r w:rsidR="000B3B17">
          <w:t>×</w:t>
        </w:r>
      </w:ins>
      <w:r w:rsidRPr="002354AA">
        <w:t xml:space="preserve"> Russet Burbank when biomass values were greater than 2 Mg ha</w:t>
      </w:r>
      <w:r w:rsidRPr="002354AA">
        <w:rPr>
          <w:vertAlign w:val="superscript"/>
        </w:rPr>
        <w:t>-1</w:t>
      </w:r>
      <w:ins w:id="811" w:author="Brian Bohman" w:date="2021-10-27T05:49:00Z">
        <w:r w:rsidR="00482DB6">
          <w:t xml:space="preserve"> dry wt</w:t>
        </w:r>
      </w:ins>
      <w:r w:rsidRPr="002354AA">
        <w:t>. The %N</w:t>
      </w:r>
      <w:r w:rsidRPr="002354AA">
        <w:rPr>
          <w:vertAlign w:val="subscript"/>
        </w:rPr>
        <w:t>c</w:t>
      </w:r>
      <w:r w:rsidRPr="002354AA">
        <w:t xml:space="preserve"> for Canada </w:t>
      </w:r>
      <w:del w:id="812" w:author="Brian Bohman" w:date="2021-08-25T10:49:00Z">
        <w:r w:rsidRPr="002354AA" w:rsidDel="000B3B17">
          <w:delText>x</w:delText>
        </w:r>
      </w:del>
      <w:ins w:id="813" w:author="Brian Bohman" w:date="2021-08-25T10:49:00Z">
        <w:r w:rsidR="000B3B17">
          <w:t>×</w:t>
        </w:r>
      </w:ins>
      <w:r w:rsidRPr="002354AA">
        <w:t xml:space="preserve"> Russet Burbank and Canada </w:t>
      </w:r>
      <w:del w:id="814" w:author="Brian Bohman" w:date="2021-08-25T10:49:00Z">
        <w:r w:rsidRPr="002354AA" w:rsidDel="000B3B17">
          <w:delText>x</w:delText>
        </w:r>
      </w:del>
      <w:ins w:id="815" w:author="Brian Bohman" w:date="2021-08-25T10:49:00Z">
        <w:r w:rsidR="000B3B17">
          <w:t>×</w:t>
        </w:r>
      </w:ins>
      <w:r w:rsidRPr="002354AA">
        <w:t xml:space="preserve"> </w:t>
      </w:r>
      <w:proofErr w:type="spellStart"/>
      <w:r w:rsidRPr="002354AA">
        <w:t>Shepody</w:t>
      </w:r>
      <w:proofErr w:type="spellEnd"/>
      <w:r w:rsidRPr="002354AA">
        <w:t xml:space="preserve"> were up to 0.3 and 0.6 g N 100</w:t>
      </w:r>
      <w:ins w:id="816" w:author="Brian Bohman" w:date="2021-10-27T05:48:00Z">
        <w:r w:rsidR="00482DB6">
          <w:t xml:space="preserve"> </w:t>
        </w:r>
      </w:ins>
      <w:r w:rsidRPr="002354AA">
        <w:t>g</w:t>
      </w:r>
      <w:r w:rsidRPr="002354AA">
        <w:rPr>
          <w:vertAlign w:val="superscript"/>
        </w:rPr>
        <w:t>-1</w:t>
      </w:r>
      <w:ins w:id="817" w:author="Brian Bohman" w:date="2021-10-27T05:49:00Z">
        <w:r w:rsidR="00482DB6">
          <w:t xml:space="preserve"> dry wt.</w:t>
        </w:r>
      </w:ins>
      <w:r w:rsidRPr="002354AA">
        <w:t xml:space="preserve"> greater than that for Minnesota </w:t>
      </w:r>
      <w:del w:id="818" w:author="Brian Bohman" w:date="2021-08-25T10:49:00Z">
        <w:r w:rsidRPr="002354AA" w:rsidDel="000B3B17">
          <w:delText>x</w:delText>
        </w:r>
      </w:del>
      <w:ins w:id="819" w:author="Brian Bohman" w:date="2021-08-25T10:49:00Z">
        <w:r w:rsidR="000B3B17">
          <w:t>×</w:t>
        </w:r>
      </w:ins>
      <w:r w:rsidRPr="002354AA">
        <w:t xml:space="preserve"> Russet Burbank, respectively. The %N</w:t>
      </w:r>
      <w:r w:rsidRPr="002354AA">
        <w:rPr>
          <w:vertAlign w:val="subscript"/>
        </w:rPr>
        <w:t>c</w:t>
      </w:r>
      <w:r w:rsidRPr="002354AA">
        <w:t xml:space="preserve"> </w:t>
      </w:r>
      <w:ins w:id="820" w:author="Carl J Rosen" w:date="2021-12-23T16:43:00Z">
        <w:r w:rsidR="00583B20">
          <w:t xml:space="preserve">values </w:t>
        </w:r>
      </w:ins>
      <w:r w:rsidRPr="002354AA">
        <w:t xml:space="preserve">for the Argentina varieties (i.e., Bannock Russet, Gem Russet, Innovator, </w:t>
      </w:r>
      <w:proofErr w:type="spellStart"/>
      <w:r w:rsidRPr="002354AA">
        <w:t>Markies</w:t>
      </w:r>
      <w:proofErr w:type="spellEnd"/>
      <w:r w:rsidRPr="002354AA">
        <w:t xml:space="preserve"> Russet, and Umatilla Russet) were significantly greater than for Minnesota </w:t>
      </w:r>
      <w:del w:id="821" w:author="Brian Bohman" w:date="2021-08-25T10:49:00Z">
        <w:r w:rsidRPr="002354AA" w:rsidDel="000B3B17">
          <w:delText>x</w:delText>
        </w:r>
      </w:del>
      <w:ins w:id="822" w:author="Brian Bohman" w:date="2021-08-25T10:49:00Z">
        <w:r w:rsidR="000B3B17">
          <w:t>×</w:t>
        </w:r>
      </w:ins>
      <w:r w:rsidRPr="002354AA">
        <w:t xml:space="preserve"> Russet Burbank, except</w:t>
      </w:r>
      <w:del w:id="823" w:author="Carl J Rosen" w:date="2021-12-23T16:43:00Z">
        <w:r w:rsidRPr="002354AA" w:rsidDel="00583B20">
          <w:delText xml:space="preserve"> for</w:delText>
        </w:r>
      </w:del>
      <w:r w:rsidRPr="002354AA">
        <w:t xml:space="preserve"> at a biomass value of 1.0 Mg </w:t>
      </w:r>
      <w:ins w:id="824" w:author="Brian Bohman" w:date="2021-10-27T05:49:00Z">
        <w:r w:rsidR="00482DB6">
          <w:t xml:space="preserve">dry wt. </w:t>
        </w:r>
      </w:ins>
      <w:r w:rsidRPr="002354AA">
        <w:t>ha</w:t>
      </w:r>
      <w:r w:rsidRPr="002354AA">
        <w:rPr>
          <w:vertAlign w:val="superscript"/>
        </w:rPr>
        <w:t>-1</w:t>
      </w:r>
      <w:r w:rsidRPr="002354AA">
        <w:t>, with a difference in value depending on variety of up to 2.4 g N 100 g</w:t>
      </w:r>
      <w:r w:rsidRPr="002354AA">
        <w:rPr>
          <w:vertAlign w:val="superscript"/>
        </w:rPr>
        <w:t>-1</w:t>
      </w:r>
      <w:ins w:id="825" w:author="Brian Bohman" w:date="2021-10-27T05:49:00Z">
        <w:r w:rsidR="00482DB6">
          <w:t xml:space="preserve"> dry wt.</w:t>
        </w:r>
      </w:ins>
      <w:del w:id="826" w:author="Brian Bohman" w:date="2021-10-28T07:51:00Z">
        <w:r w:rsidRPr="002354AA" w:rsidDel="008A1929">
          <w:delText>.</w:delText>
        </w:r>
      </w:del>
    </w:p>
    <w:p w14:paraId="42C1F4D6" w14:textId="2A39CC89" w:rsidR="00BA43A5" w:rsidRPr="00794D81" w:rsidRDefault="00794D81" w:rsidP="00E072BF">
      <w:pPr>
        <w:pStyle w:val="Body"/>
      </w:pPr>
      <w:ins w:id="827" w:author="Brian Bohman" w:date="2021-08-27T08:46:00Z">
        <w:r>
          <w:t>Fo</w:t>
        </w:r>
      </w:ins>
      <w:ins w:id="828" w:author="Brian Bohman" w:date="2021-08-27T08:47:00Z">
        <w:r>
          <w:t>r Argentina × Innovator,</w:t>
        </w:r>
      </w:ins>
      <w:ins w:id="829" w:author="Carl J Rosen" w:date="2021-12-23T16:44:00Z">
        <w:r w:rsidR="00583B20">
          <w:t xml:space="preserve"> the</w:t>
        </w:r>
      </w:ins>
      <w:ins w:id="830" w:author="Brian Bohman" w:date="2021-08-27T08:47:00Z">
        <w:r>
          <w:t xml:space="preserve"> %N</w:t>
        </w:r>
        <w:r>
          <w:rPr>
            <w:vertAlign w:val="subscript"/>
          </w:rPr>
          <w:t>c</w:t>
        </w:r>
        <w:r>
          <w:t xml:space="preserve"> </w:t>
        </w:r>
      </w:ins>
      <w:ins w:id="831" w:author="Brian Bohman" w:date="2021-08-27T08:50:00Z">
        <w:r>
          <w:t>was significantly lower than</w:t>
        </w:r>
      </w:ins>
      <w:ins w:id="832" w:author="Brian Bohman" w:date="2021-08-27T08:48:00Z">
        <w:r>
          <w:t xml:space="preserve"> </w:t>
        </w:r>
      </w:ins>
      <w:ins w:id="833" w:author="Brian Bohman" w:date="2021-08-27T08:53:00Z">
        <w:r w:rsidR="00BA43A5">
          <w:t xml:space="preserve">for </w:t>
        </w:r>
      </w:ins>
      <w:ins w:id="834" w:author="Brian Bohman" w:date="2021-08-27T08:49:00Z">
        <w:r>
          <w:t xml:space="preserve">Argentina × </w:t>
        </w:r>
      </w:ins>
      <w:ins w:id="835" w:author="Brian Bohman" w:date="2021-08-27T08:48:00Z">
        <w:r>
          <w:t xml:space="preserve">Bannock Russet, </w:t>
        </w:r>
      </w:ins>
      <w:ins w:id="836" w:author="Brian Bohman" w:date="2021-08-27T08:49:00Z">
        <w:r>
          <w:t xml:space="preserve">Argentina × </w:t>
        </w:r>
      </w:ins>
      <w:proofErr w:type="spellStart"/>
      <w:ins w:id="837" w:author="Brian Bohman" w:date="2021-08-27T08:48:00Z">
        <w:r>
          <w:t>Markies</w:t>
        </w:r>
        <w:proofErr w:type="spellEnd"/>
        <w:r>
          <w:t xml:space="preserve"> Russet, and </w:t>
        </w:r>
      </w:ins>
      <w:ins w:id="838" w:author="Brian Bohman" w:date="2021-08-27T08:49:00Z">
        <w:r>
          <w:t xml:space="preserve">Argentina × </w:t>
        </w:r>
      </w:ins>
      <w:ins w:id="839" w:author="Brian Bohman" w:date="2021-08-27T08:48:00Z">
        <w:r>
          <w:t>Umatilla Russet</w:t>
        </w:r>
      </w:ins>
      <w:ins w:id="840" w:author="Brian Bohman" w:date="2021-08-27T08:50:00Z">
        <w:r>
          <w:t xml:space="preserve"> but</w:t>
        </w:r>
      </w:ins>
      <w:ins w:id="841" w:author="Brian Bohman" w:date="2021-08-27T08:51:00Z">
        <w:r>
          <w:t xml:space="preserve"> was</w:t>
        </w:r>
      </w:ins>
      <w:ins w:id="842" w:author="Brian Bohman" w:date="2021-08-27T08:50:00Z">
        <w:r>
          <w:t xml:space="preserve"> no</w:t>
        </w:r>
      </w:ins>
      <w:ins w:id="843" w:author="Brian Bohman" w:date="2021-08-27T08:51:00Z">
        <w:r>
          <w:t>t</w:t>
        </w:r>
      </w:ins>
      <w:ins w:id="844" w:author="Brian Bohman" w:date="2021-08-27T08:50:00Z">
        <w:r>
          <w:t xml:space="preserve"> significant</w:t>
        </w:r>
      </w:ins>
      <w:ins w:id="845" w:author="Brian Bohman" w:date="2021-08-27T08:51:00Z">
        <w:r>
          <w:t>ly different from Argentina × Gem Russet</w:t>
        </w:r>
      </w:ins>
      <w:ins w:id="846" w:author="Brian Bohman" w:date="2021-08-27T08:49:00Z">
        <w:r>
          <w:t xml:space="preserve"> </w:t>
        </w:r>
      </w:ins>
      <w:ins w:id="847" w:author="Brian Bohman" w:date="2021-08-27T08:50:00Z">
        <w:r w:rsidRPr="00DA5F05">
          <w:t>(</w:t>
        </w:r>
        <w:r w:rsidRPr="00DA5F05">
          <w:fldChar w:fldCharType="begin"/>
        </w:r>
        <w:r w:rsidRPr="00DA5F05">
          <w:instrText xml:space="preserve"> REF _Ref78281627 \h  \* MERGEFORMAT </w:instrText>
        </w:r>
      </w:ins>
      <w:ins w:id="848" w:author="Brian Bohman" w:date="2021-08-27T08:50:00Z">
        <w:r w:rsidRPr="00DA5F05">
          <w:fldChar w:fldCharType="separate"/>
        </w:r>
      </w:ins>
      <w:r w:rsidR="00D9732E">
        <w:t xml:space="preserve">Figure </w:t>
      </w:r>
      <w:r w:rsidR="00D9732E">
        <w:rPr>
          <w:noProof/>
        </w:rPr>
        <w:t>7</w:t>
      </w:r>
      <w:ins w:id="849" w:author="Brian Bohman" w:date="2021-08-27T08:50:00Z">
        <w:r w:rsidRPr="00DA5F05">
          <w:fldChar w:fldCharType="end"/>
        </w:r>
        <w:r>
          <w:t>b</w:t>
        </w:r>
        <w:r w:rsidRPr="00DA5F05">
          <w:t>)</w:t>
        </w:r>
      </w:ins>
      <w:ins w:id="850" w:author="Brian Bohman" w:date="2021-08-27T08:51:00Z">
        <w:r w:rsidR="00BA43A5">
          <w:t>.</w:t>
        </w:r>
      </w:ins>
      <w:ins w:id="851" w:author="Brian Bohman" w:date="2021-08-27T08:56:00Z">
        <w:r w:rsidR="00BA43A5">
          <w:t xml:space="preserve"> The %N</w:t>
        </w:r>
        <w:r w:rsidR="00BA43A5">
          <w:rPr>
            <w:vertAlign w:val="subscript"/>
          </w:rPr>
          <w:t>c</w:t>
        </w:r>
        <w:r w:rsidR="00BA43A5">
          <w:t xml:space="preserve"> </w:t>
        </w:r>
      </w:ins>
      <w:ins w:id="852" w:author="Carl J Rosen" w:date="2021-12-23T16:45:00Z">
        <w:r w:rsidR="00583B20">
          <w:t xml:space="preserve">values </w:t>
        </w:r>
      </w:ins>
      <w:ins w:id="853" w:author="Brian Bohman" w:date="2021-08-27T08:56:00Z">
        <w:r w:rsidR="00BA43A5">
          <w:t xml:space="preserve">for Argentina × Bannock Russet, Argentina × </w:t>
        </w:r>
        <w:proofErr w:type="spellStart"/>
        <w:r w:rsidR="00BA43A5">
          <w:t>Markies</w:t>
        </w:r>
        <w:proofErr w:type="spellEnd"/>
        <w:r w:rsidR="00BA43A5">
          <w:t xml:space="preserve"> Russet, and Argentina × Umatilla Russet were up to 0.5 </w:t>
        </w:r>
        <w:r w:rsidR="00BA43A5" w:rsidRPr="002354AA">
          <w:t>g N 100</w:t>
        </w:r>
      </w:ins>
      <w:ins w:id="854" w:author="Brian Bohman" w:date="2021-10-27T05:49:00Z">
        <w:r w:rsidR="00482DB6">
          <w:t xml:space="preserve"> </w:t>
        </w:r>
      </w:ins>
      <w:ins w:id="855" w:author="Brian Bohman" w:date="2021-08-27T08:56:00Z">
        <w:r w:rsidR="00BA43A5" w:rsidRPr="002354AA">
          <w:t>g</w:t>
        </w:r>
        <w:r w:rsidR="00BA43A5" w:rsidRPr="002354AA">
          <w:rPr>
            <w:vertAlign w:val="superscript"/>
          </w:rPr>
          <w:t>-1</w:t>
        </w:r>
      </w:ins>
      <w:ins w:id="856" w:author="Brian Bohman" w:date="2021-10-27T05:49:00Z">
        <w:r w:rsidR="00482DB6">
          <w:t xml:space="preserve"> dry wt.</w:t>
        </w:r>
      </w:ins>
      <w:ins w:id="857" w:author="Brian Bohman" w:date="2021-08-27T08:56:00Z">
        <w:r w:rsidR="00BA43A5" w:rsidRPr="002354AA">
          <w:t xml:space="preserve"> greater than that for </w:t>
        </w:r>
      </w:ins>
      <w:ins w:id="858" w:author="Brian Bohman" w:date="2021-08-27T08:57:00Z">
        <w:r w:rsidR="000E1D53">
          <w:t>Argentina</w:t>
        </w:r>
      </w:ins>
      <w:ins w:id="859" w:author="Brian Bohman" w:date="2021-08-27T08:56:00Z">
        <w:r w:rsidR="00BA43A5" w:rsidRPr="002354AA">
          <w:t xml:space="preserve"> </w:t>
        </w:r>
        <w:r w:rsidR="00BA43A5">
          <w:t>×</w:t>
        </w:r>
        <w:r w:rsidR="00BA43A5" w:rsidRPr="002354AA">
          <w:t xml:space="preserve"> </w:t>
        </w:r>
      </w:ins>
      <w:ins w:id="860" w:author="Brian Bohman" w:date="2021-08-27T08:57:00Z">
        <w:r w:rsidR="000E1D53">
          <w:t>Innovator.</w:t>
        </w:r>
      </w:ins>
      <w:ins w:id="861" w:author="Brian Bohman" w:date="2021-08-27T08:58:00Z">
        <w:r w:rsidR="000E1D53">
          <w:t xml:space="preserve"> </w:t>
        </w:r>
      </w:ins>
      <w:ins w:id="862" w:author="Brian Bohman" w:date="2021-08-27T08:53:00Z">
        <w:r w:rsidR="00BA43A5">
          <w:t xml:space="preserve">For Canada × Russet Burbank, </w:t>
        </w:r>
      </w:ins>
      <w:ins w:id="863" w:author="Carl J Rosen" w:date="2021-12-23T16:45:00Z">
        <w:r w:rsidR="00583B20">
          <w:t xml:space="preserve">the </w:t>
        </w:r>
      </w:ins>
      <w:ins w:id="864" w:author="Brian Bohman" w:date="2021-08-27T08:53:00Z">
        <w:r w:rsidR="00BA43A5">
          <w:t>%N</w:t>
        </w:r>
        <w:r w:rsidR="00BA43A5">
          <w:rPr>
            <w:vertAlign w:val="subscript"/>
          </w:rPr>
          <w:t>c</w:t>
        </w:r>
        <w:r w:rsidR="00BA43A5">
          <w:t xml:space="preserve"> was significantly lower than for</w:t>
        </w:r>
      </w:ins>
      <w:ins w:id="865" w:author="Brian Bohman" w:date="2021-08-27T08:54:00Z">
        <w:r w:rsidR="00BA43A5">
          <w:t xml:space="preserve"> Canada × </w:t>
        </w:r>
        <w:proofErr w:type="spellStart"/>
        <w:r w:rsidR="00BA43A5">
          <w:t>Shepody</w:t>
        </w:r>
        <w:proofErr w:type="spellEnd"/>
        <w:r w:rsidR="00BA43A5">
          <w:t xml:space="preserve"> </w:t>
        </w:r>
        <w:r w:rsidR="00BA43A5" w:rsidRPr="00DA5F05">
          <w:t>(</w:t>
        </w:r>
        <w:r w:rsidR="00BA43A5" w:rsidRPr="00DA5F05">
          <w:fldChar w:fldCharType="begin"/>
        </w:r>
        <w:r w:rsidR="00BA43A5" w:rsidRPr="00DA5F05">
          <w:instrText xml:space="preserve"> REF _Ref78281627 \h  \* MERGEFORMAT </w:instrText>
        </w:r>
      </w:ins>
      <w:ins w:id="866" w:author="Brian Bohman" w:date="2021-08-27T08:54:00Z">
        <w:r w:rsidR="00BA43A5" w:rsidRPr="00DA5F05">
          <w:fldChar w:fldCharType="separate"/>
        </w:r>
      </w:ins>
      <w:r w:rsidR="00D9732E">
        <w:t xml:space="preserve">Figure </w:t>
      </w:r>
      <w:r w:rsidR="00D9732E">
        <w:rPr>
          <w:noProof/>
        </w:rPr>
        <w:t>7</w:t>
      </w:r>
      <w:ins w:id="867" w:author="Brian Bohman" w:date="2021-08-27T08:54:00Z">
        <w:r w:rsidR="00BA43A5" w:rsidRPr="00DA5F05">
          <w:fldChar w:fldCharType="end"/>
        </w:r>
        <w:r w:rsidR="00BA43A5">
          <w:t>c</w:t>
        </w:r>
        <w:r w:rsidR="00BA43A5" w:rsidRPr="00DA5F05">
          <w:t>)</w:t>
        </w:r>
      </w:ins>
      <w:ins w:id="868" w:author="Brian Bohman" w:date="2021-08-27T08:57:00Z">
        <w:r w:rsidR="000E1D53">
          <w:t xml:space="preserve">, with a difference in </w:t>
        </w:r>
      </w:ins>
      <w:ins w:id="869" w:author="Carl J Rosen" w:date="2021-12-23T16:46:00Z">
        <w:r w:rsidR="00045003">
          <w:t xml:space="preserve">the </w:t>
        </w:r>
      </w:ins>
      <w:ins w:id="870" w:author="Brian Bohman" w:date="2021-08-27T08:57:00Z">
        <w:r w:rsidR="000E1D53">
          <w:t>%N</w:t>
        </w:r>
        <w:r w:rsidR="000E1D53">
          <w:rPr>
            <w:vertAlign w:val="subscript"/>
          </w:rPr>
          <w:t>c</w:t>
        </w:r>
        <w:r w:rsidR="000E1D53">
          <w:t xml:space="preserve"> of up </w:t>
        </w:r>
      </w:ins>
      <w:ins w:id="871" w:author="Brian Bohman" w:date="2021-08-27T08:58:00Z">
        <w:r w:rsidR="000E1D53">
          <w:t xml:space="preserve">to </w:t>
        </w:r>
        <w:r w:rsidR="000E1D53">
          <w:lastRenderedPageBreak/>
          <w:t xml:space="preserve">0.3 </w:t>
        </w:r>
        <w:r w:rsidR="000E1D53" w:rsidRPr="002354AA">
          <w:t>g N 100</w:t>
        </w:r>
      </w:ins>
      <w:ins w:id="872" w:author="Brian Bohman" w:date="2021-10-27T05:49:00Z">
        <w:r w:rsidR="00482DB6">
          <w:t xml:space="preserve"> </w:t>
        </w:r>
      </w:ins>
      <w:ins w:id="873" w:author="Brian Bohman" w:date="2021-08-27T08:58:00Z">
        <w:r w:rsidR="000E1D53" w:rsidRPr="002354AA">
          <w:t>g</w:t>
        </w:r>
        <w:r w:rsidR="000E1D53" w:rsidRPr="002354AA">
          <w:rPr>
            <w:vertAlign w:val="superscript"/>
          </w:rPr>
          <w:t>-1</w:t>
        </w:r>
      </w:ins>
      <w:ins w:id="874" w:author="Brian Bohman" w:date="2021-10-27T05:50:00Z">
        <w:r w:rsidR="00482DB6">
          <w:t xml:space="preserve"> dry wt</w:t>
        </w:r>
      </w:ins>
      <w:ins w:id="875" w:author="Brian Bohman" w:date="2021-08-27T08:58:00Z">
        <w:r w:rsidR="000E1D53">
          <w:t xml:space="preserve">. </w:t>
        </w:r>
      </w:ins>
      <w:ins w:id="876" w:author="Brian Bohman" w:date="2021-08-27T08:54:00Z">
        <w:r w:rsidR="00BA43A5">
          <w:t xml:space="preserve">For Belgium × </w:t>
        </w:r>
        <w:proofErr w:type="spellStart"/>
        <w:r w:rsidR="00BA43A5">
          <w:t>Bintje</w:t>
        </w:r>
        <w:proofErr w:type="spellEnd"/>
        <w:r w:rsidR="00BA43A5">
          <w:t>,</w:t>
        </w:r>
      </w:ins>
      <w:ins w:id="877" w:author="Carl J Rosen" w:date="2021-12-23T16:46:00Z">
        <w:r w:rsidR="00045003">
          <w:t xml:space="preserve"> the</w:t>
        </w:r>
      </w:ins>
      <w:ins w:id="878" w:author="Brian Bohman" w:date="2021-08-27T08:54:00Z">
        <w:r w:rsidR="00BA43A5">
          <w:t xml:space="preserve"> %N</w:t>
        </w:r>
        <w:r w:rsidR="00BA43A5">
          <w:rPr>
            <w:vertAlign w:val="subscript"/>
          </w:rPr>
          <w:t>c</w:t>
        </w:r>
        <w:r w:rsidR="00BA43A5">
          <w:t xml:space="preserve"> was not </w:t>
        </w:r>
      </w:ins>
      <w:ins w:id="879" w:author="Brian Bohman" w:date="2021-08-27T08:55:00Z">
        <w:r w:rsidR="00BA43A5">
          <w:t xml:space="preserve">significantly different from Belgium × Charlotte </w:t>
        </w:r>
        <w:r w:rsidR="00BA43A5" w:rsidRPr="00DA5F05">
          <w:t>(</w:t>
        </w:r>
        <w:r w:rsidR="00BA43A5" w:rsidRPr="00DA5F05">
          <w:fldChar w:fldCharType="begin"/>
        </w:r>
        <w:r w:rsidR="00BA43A5" w:rsidRPr="00DA5F05">
          <w:instrText xml:space="preserve"> REF _Ref78281627 \h  \* MERGEFORMAT </w:instrText>
        </w:r>
      </w:ins>
      <w:ins w:id="880" w:author="Brian Bohman" w:date="2021-08-27T08:55:00Z">
        <w:r w:rsidR="00BA43A5" w:rsidRPr="00DA5F05">
          <w:fldChar w:fldCharType="separate"/>
        </w:r>
      </w:ins>
      <w:r w:rsidR="00D9732E">
        <w:t xml:space="preserve">Figure </w:t>
      </w:r>
      <w:r w:rsidR="00D9732E">
        <w:rPr>
          <w:noProof/>
        </w:rPr>
        <w:t>7</w:t>
      </w:r>
      <w:ins w:id="881" w:author="Brian Bohman" w:date="2021-08-27T08:55:00Z">
        <w:r w:rsidR="00BA43A5" w:rsidRPr="00DA5F05">
          <w:fldChar w:fldCharType="end"/>
        </w:r>
        <w:r w:rsidR="00BA43A5">
          <w:t>d</w:t>
        </w:r>
        <w:r w:rsidR="00BA43A5" w:rsidRPr="00DA5F05">
          <w:t>)</w:t>
        </w:r>
        <w:r w:rsidR="00BA43A5">
          <w:t>.</w:t>
        </w:r>
      </w:ins>
    </w:p>
    <w:p w14:paraId="108D1A8E" w14:textId="73D071F8" w:rsidR="00E072BF" w:rsidRPr="002354AA" w:rsidRDefault="00E072BF" w:rsidP="00E072BF">
      <w:pPr>
        <w:pStyle w:val="Body"/>
      </w:pPr>
      <w:r w:rsidRPr="002354AA">
        <w:t xml:space="preserve">There are two notable findings to point out. First, there were no significant differences between Minnesota </w:t>
      </w:r>
      <w:del w:id="882" w:author="Brian Bohman" w:date="2021-08-25T10:49:00Z">
        <w:r w:rsidRPr="002354AA" w:rsidDel="000B3B17">
          <w:delText>x</w:delText>
        </w:r>
      </w:del>
      <w:ins w:id="883" w:author="Brian Bohman" w:date="2021-08-25T10:49:00Z">
        <w:r w:rsidR="000B3B17">
          <w:t>×</w:t>
        </w:r>
      </w:ins>
      <w:r w:rsidRPr="002354AA">
        <w:t xml:space="preserve"> Russet Burbank and any other varieties evaluated in Minnesota </w:t>
      </w:r>
      <w:ins w:id="884" w:author="Brian Bohman" w:date="2021-08-27T08:58:00Z">
        <w:r w:rsidR="000E1D53">
          <w:t xml:space="preserve">or between Belgium </w:t>
        </w:r>
      </w:ins>
      <w:ins w:id="885" w:author="Brian Bohman" w:date="2021-08-27T08:59:00Z">
        <w:r w:rsidR="000E1D53">
          <w:t>×</w:t>
        </w:r>
        <w:r w:rsidR="000E1D53" w:rsidRPr="002354AA">
          <w:t xml:space="preserve"> </w:t>
        </w:r>
        <w:proofErr w:type="spellStart"/>
        <w:r w:rsidR="000E1D53">
          <w:t>Bintje</w:t>
        </w:r>
        <w:proofErr w:type="spellEnd"/>
        <w:r w:rsidR="000E1D53">
          <w:t xml:space="preserve"> and </w:t>
        </w:r>
        <w:del w:id="886" w:author="Carl J Rosen" w:date="2021-12-23T17:20:00Z">
          <w:r w:rsidR="000E1D53" w:rsidDel="00247BBA">
            <w:delText xml:space="preserve">the other variety evaluated in </w:delText>
          </w:r>
        </w:del>
        <w:r w:rsidR="000E1D53">
          <w:t>Belgium</w:t>
        </w:r>
      </w:ins>
      <w:ins w:id="887" w:author="Carl J Rosen" w:date="2021-12-23T17:20:00Z">
        <w:r w:rsidR="00247BBA">
          <w:t xml:space="preserve"> x Char</w:t>
        </w:r>
      </w:ins>
      <w:ins w:id="888" w:author="Carl J Rosen" w:date="2021-12-23T17:21:00Z">
        <w:r w:rsidR="00247BBA">
          <w:t>l</w:t>
        </w:r>
      </w:ins>
      <w:ins w:id="889" w:author="Carl J Rosen" w:date="2021-12-23T17:20:00Z">
        <w:r w:rsidR="00247BBA">
          <w:t>otte</w:t>
        </w:r>
      </w:ins>
      <w:ins w:id="890" w:author="Brian Bohman" w:date="2021-10-23T14:34:00Z">
        <w:r w:rsidR="00A20C2C">
          <w:t xml:space="preserve">. </w:t>
        </w:r>
      </w:ins>
      <w:del w:id="891" w:author="Brian Bohman" w:date="2021-10-23T14:34:00Z">
        <w:r w:rsidRPr="002354AA" w:rsidDel="00A20C2C">
          <w:delText>(i.e., when controlling for E, no significant differences due to G).</w:delText>
        </w:r>
      </w:del>
      <w:r w:rsidRPr="002354AA">
        <w:t xml:space="preserve"> This finding did not hold</w:t>
      </w:r>
      <w:ins w:id="892" w:author="Carl J Rosen" w:date="2021-12-23T17:21:00Z">
        <w:r w:rsidR="00247BBA">
          <w:t xml:space="preserve"> true</w:t>
        </w:r>
      </w:ins>
      <w:r w:rsidRPr="002354AA">
        <w:t xml:space="preserve"> for all varieties within location evaluated</w:t>
      </w:r>
      <w:ins w:id="893" w:author="Carl J Rosen" w:date="2021-12-23T17:21:00Z">
        <w:r w:rsidR="00247BBA">
          <w:t xml:space="preserve"> in other </w:t>
        </w:r>
      </w:ins>
      <w:ins w:id="894" w:author="Carl J Rosen" w:date="2021-12-23T17:26:00Z">
        <w:r w:rsidR="005519FC">
          <w:t>areas</w:t>
        </w:r>
      </w:ins>
      <w:ins w:id="895" w:author="Carl J Rosen" w:date="2021-12-23T17:25:00Z">
        <w:r w:rsidR="005519FC">
          <w:t>.</w:t>
        </w:r>
      </w:ins>
      <w:ins w:id="896" w:author="Carl J Rosen" w:date="2021-12-23T17:26:00Z">
        <w:r w:rsidR="005519FC">
          <w:t xml:space="preserve"> </w:t>
        </w:r>
      </w:ins>
      <w:del w:id="897" w:author="Carl J Rosen" w:date="2021-12-23T17:22:00Z">
        <w:r w:rsidRPr="002354AA" w:rsidDel="00247BBA">
          <w:delText xml:space="preserve">, however; </w:delText>
        </w:r>
      </w:del>
      <w:ins w:id="898" w:author="Brian Bohman" w:date="2021-08-27T08:59:00Z">
        <w:del w:id="899" w:author="Carl J Rosen" w:date="2021-12-23T17:22:00Z">
          <w:r w:rsidR="000E1D53" w:rsidDel="00247BBA">
            <w:delText>t</w:delText>
          </w:r>
        </w:del>
        <w:del w:id="900" w:author="Carl J Rosen" w:date="2021-12-23T17:25:00Z">
          <w:r w:rsidR="000E1D53" w:rsidDel="00247BBA">
            <w:delText>here were s</w:delText>
          </w:r>
        </w:del>
      </w:ins>
      <w:ins w:id="901" w:author="Carl J Rosen" w:date="2021-12-23T17:26:00Z">
        <w:r w:rsidR="005519FC">
          <w:t xml:space="preserve"> </w:t>
        </w:r>
      </w:ins>
      <w:ins w:id="902" w:author="Carl J Rosen" w:date="2021-12-23T17:25:00Z">
        <w:r w:rsidR="00247BBA">
          <w:t>S</w:t>
        </w:r>
      </w:ins>
      <w:ins w:id="903" w:author="Brian Bohman" w:date="2021-08-27T08:59:00Z">
        <w:r w:rsidR="000E1D53">
          <w:t xml:space="preserve">ignificant differences between varieties evaluated </w:t>
        </w:r>
      </w:ins>
      <w:ins w:id="904" w:author="Carl J Rosen" w:date="2021-12-23T17:26:00Z">
        <w:r w:rsidR="005519FC">
          <w:t xml:space="preserve">were found </w:t>
        </w:r>
      </w:ins>
      <w:ins w:id="905" w:author="Brian Bohman" w:date="2021-08-27T08:59:00Z">
        <w:r w:rsidR="000E1D53">
          <w:t>in both Argentina and Canada</w:t>
        </w:r>
      </w:ins>
      <w:ins w:id="906" w:author="Brian Bohman" w:date="2021-08-27T09:00:00Z">
        <w:r w:rsidR="000E1D53">
          <w:t xml:space="preserve">. </w:t>
        </w:r>
      </w:ins>
      <w:del w:id="907" w:author="Brian Bohman" w:date="2021-08-27T09:00:00Z">
        <w:r w:rsidRPr="002354AA" w:rsidDel="000E1D53">
          <w:delText xml:space="preserve">while there was no significant difference between the varieties evaluated in Belgium, there were significant differences between the varieties evaluated in Canada and some of the varieties evaluated in Argentina </w:delText>
        </w:r>
        <w:r w:rsidRPr="00DA5F05" w:rsidDel="000E1D53">
          <w:delText>(</w:delText>
        </w:r>
        <w:r w:rsidRPr="00DA5F05" w:rsidDel="000E1D53">
          <w:fldChar w:fldCharType="begin"/>
        </w:r>
        <w:r w:rsidRPr="00DA5F05" w:rsidDel="000E1D53">
          <w:delInstrText xml:space="preserve"> REF _Ref78303665 \h  \* MERGEFORMAT </w:delInstrText>
        </w:r>
        <w:r w:rsidRPr="00DA5F05" w:rsidDel="000E1D53">
          <w:fldChar w:fldCharType="separate"/>
        </w:r>
        <w:r w:rsidR="002D6B70" w:rsidDel="000E1D53">
          <w:delText>Figure S2</w:delText>
        </w:r>
        <w:r w:rsidRPr="00DA5F05" w:rsidDel="000E1D53">
          <w:fldChar w:fldCharType="end"/>
        </w:r>
        <w:r w:rsidRPr="00DA5F05" w:rsidDel="000E1D53">
          <w:delText xml:space="preserve">). </w:delText>
        </w:r>
      </w:del>
      <w:r w:rsidRPr="00DA5F05">
        <w:t>Seco</w:t>
      </w:r>
      <w:r w:rsidRPr="002354AA">
        <w:t xml:space="preserve">nd, the </w:t>
      </w:r>
      <w:r>
        <w:t>comparison between</w:t>
      </w:r>
      <w:r w:rsidRPr="002354AA">
        <w:t xml:space="preserve"> the Minnesota </w:t>
      </w:r>
      <w:del w:id="908" w:author="Brian Bohman" w:date="2021-08-25T10:49:00Z">
        <w:r w:rsidRPr="002354AA" w:rsidDel="000B3B17">
          <w:delText>x</w:delText>
        </w:r>
      </w:del>
      <w:ins w:id="909" w:author="Brian Bohman" w:date="2021-08-25T10:49:00Z">
        <w:r w:rsidR="000B3B17">
          <w:t>×</w:t>
        </w:r>
      </w:ins>
      <w:r w:rsidRPr="002354AA">
        <w:t xml:space="preserve"> Russet Burbank and Canada </w:t>
      </w:r>
      <w:del w:id="910" w:author="Brian Bohman" w:date="2021-08-25T10:49:00Z">
        <w:r w:rsidRPr="002354AA" w:rsidDel="000B3B17">
          <w:delText>x</w:delText>
        </w:r>
      </w:del>
      <w:ins w:id="911" w:author="Brian Bohman" w:date="2021-08-25T10:49:00Z">
        <w:r w:rsidR="000B3B17">
          <w:t>×</w:t>
        </w:r>
      </w:ins>
      <w:r w:rsidRPr="002354AA">
        <w:t xml:space="preserve"> Russet Burbank curves </w:t>
      </w:r>
      <w:r>
        <w:t xml:space="preserve">as well as the comparison between the Minnesota </w:t>
      </w:r>
      <w:del w:id="912" w:author="Brian Bohman" w:date="2021-08-25T10:49:00Z">
        <w:r w:rsidDel="000B3B17">
          <w:delText>x</w:delText>
        </w:r>
      </w:del>
      <w:ins w:id="913" w:author="Brian Bohman" w:date="2021-08-25T10:49:00Z">
        <w:r w:rsidR="000B3B17">
          <w:t>×</w:t>
        </w:r>
      </w:ins>
      <w:r>
        <w:t xml:space="preserve"> Umatilla Russet and Argentina </w:t>
      </w:r>
      <w:del w:id="914" w:author="Brian Bohman" w:date="2021-08-25T10:49:00Z">
        <w:r w:rsidDel="000B3B17">
          <w:delText>x</w:delText>
        </w:r>
      </w:del>
      <w:ins w:id="915"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D9732E">
        <w:t>Figure S2</w:t>
      </w:r>
      <w:r w:rsidRPr="00DA5F05">
        <w:fldChar w:fldCharType="end"/>
      </w:r>
      <w:r w:rsidRPr="00DA5F05">
        <w:t>)</w:t>
      </w:r>
      <w:r>
        <w:t xml:space="preserve"> </w:t>
      </w:r>
      <w:r w:rsidRPr="002354AA">
        <w:t xml:space="preserve">were </w:t>
      </w:r>
      <w:r>
        <w:t>both</w:t>
      </w:r>
      <w:r w:rsidRPr="002354AA">
        <w:t xml:space="preserve"> significantly different</w:t>
      </w:r>
      <w:ins w:id="916" w:author="Brian Bohman" w:date="2021-10-23T14:35:00Z">
        <w:r w:rsidR="001220C8">
          <w:t>.</w:t>
        </w:r>
      </w:ins>
      <w:del w:id="917" w:author="Brian Bohman" w:date="2021-10-23T14:35:00Z">
        <w:r w:rsidRPr="002354AA" w:rsidDel="001220C8">
          <w:delText xml:space="preserve"> (i.e., when controlling for G, a significant difference due to E).</w:delText>
        </w:r>
      </w:del>
    </w:p>
    <w:p w14:paraId="10406F50" w14:textId="2C4EECCC" w:rsidR="00E072BF" w:rsidRPr="002354AA" w:rsidDel="00871D8B" w:rsidRDefault="00E072BF" w:rsidP="00E072BF">
      <w:pPr>
        <w:pStyle w:val="Body"/>
        <w:rPr>
          <w:del w:id="918" w:author="Brian Bohman" w:date="2021-10-23T14:35:00Z"/>
        </w:rPr>
      </w:pPr>
      <w:del w:id="919" w:author="Brian Bohman" w:date="2021-10-23T14:35:00Z">
        <w:r w:rsidRPr="002354AA" w:rsidDel="00871D8B">
          <w:delText>Taken together, these findings provide evidence that the effect of E, even when controlling for G, can result in significantly different %N</w:delText>
        </w:r>
        <w:r w:rsidRPr="002354AA" w:rsidDel="00871D8B">
          <w:rPr>
            <w:vertAlign w:val="subscript"/>
          </w:rPr>
          <w:delText>c</w:delText>
        </w:r>
        <w:r w:rsidRPr="002354AA" w:rsidDel="00871D8B">
          <w:delText>; additionally, this provides evidence that differences in G within a given E do not necessarily result in significant different %N</w:delText>
        </w:r>
        <w:r w:rsidRPr="002354AA" w:rsidDel="00871D8B">
          <w:rPr>
            <w:vertAlign w:val="subscript"/>
          </w:rPr>
          <w:delText>c</w:delText>
        </w:r>
        <w:r w:rsidRPr="002354AA" w:rsidDel="00871D8B">
          <w:delText>. Therefore, these findings suggest that E is relatively more important than G in determining %N</w:delText>
        </w:r>
        <w:r w:rsidRPr="002354AA" w:rsidDel="00871D8B">
          <w:rPr>
            <w:vertAlign w:val="subscript"/>
          </w:rPr>
          <w:delText>c</w:delText>
        </w:r>
        <w:r w:rsidRPr="002354AA" w:rsidDel="00871D8B">
          <w:delText>.</w:delText>
        </w:r>
      </w:del>
    </w:p>
    <w:p w14:paraId="5D97AA3F" w14:textId="77777777" w:rsidR="00E072BF" w:rsidRPr="002354AA" w:rsidRDefault="00E072BF" w:rsidP="00E072BF">
      <w:pPr>
        <w:pStyle w:val="Heading3"/>
      </w:pPr>
      <w:r w:rsidRPr="002354AA">
        <w:t>Differences Related to Statistical Methods</w:t>
      </w:r>
    </w:p>
    <w:p w14:paraId="69B1FB8E" w14:textId="09FE070D" w:rsidR="00E072BF" w:rsidRPr="002354AA" w:rsidRDefault="005519FC" w:rsidP="00E072BF">
      <w:pPr>
        <w:pStyle w:val="Body"/>
      </w:pPr>
      <w:ins w:id="920" w:author="Carl J Rosen" w:date="2021-12-23T17:28:00Z">
        <w:r>
          <w:t xml:space="preserve">When </w:t>
        </w:r>
      </w:ins>
      <w:del w:id="921" w:author="Carl J Rosen" w:date="2021-12-23T17:28:00Z">
        <w:r w:rsidR="00E072BF" w:rsidRPr="002354AA" w:rsidDel="005519FC">
          <w:delText>C</w:delText>
        </w:r>
      </w:del>
      <w:ins w:id="922" w:author="Carl J Rosen" w:date="2021-12-23T17:28:00Z">
        <w:r>
          <w:t>c</w:t>
        </w:r>
      </w:ins>
      <w:r w:rsidR="00E072BF" w:rsidRPr="002354AA">
        <w:t xml:space="preserve">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00E072BF" w:rsidRPr="00DA5F05">
        <w:t>(</w:t>
      </w:r>
      <w:r w:rsidR="00E072BF" w:rsidRPr="00DA5F05">
        <w:fldChar w:fldCharType="begin"/>
      </w:r>
      <w:r w:rsidR="00E072BF" w:rsidRPr="00DA5F05">
        <w:instrText xml:space="preserve"> REF _Ref78281680 \h  \* MERGEFORMAT </w:instrText>
      </w:r>
      <w:r w:rsidR="00E072BF" w:rsidRPr="00DA5F05">
        <w:fldChar w:fldCharType="separate"/>
      </w:r>
      <w:r w:rsidR="00D9732E">
        <w:t xml:space="preserve">Figure </w:t>
      </w:r>
      <w:r w:rsidR="00D9732E">
        <w:rPr>
          <w:noProof/>
        </w:rPr>
        <w:lastRenderedPageBreak/>
        <w:t>8</w:t>
      </w:r>
      <w:r w:rsidR="00E072BF" w:rsidRPr="00DA5F05">
        <w:fldChar w:fldCharType="end"/>
      </w:r>
      <w:r w:rsidR="00E072BF" w:rsidRPr="00DA5F05">
        <w:t xml:space="preserve">). </w:t>
      </w:r>
      <w:r w:rsidR="00E072BF" w:rsidRPr="002354AA">
        <w:t xml:space="preserve">None of the previous CNDCs fall entirely within </w:t>
      </w:r>
      <w:r w:rsidR="00E072BF">
        <w:t xml:space="preserve">the </w:t>
      </w:r>
      <w:r w:rsidR="00E072BF" w:rsidRPr="002354AA">
        <w:t>credible region for the respective CNDC</w:t>
      </w:r>
      <w:r w:rsidR="00E072BF">
        <w:t>s</w:t>
      </w:r>
      <w:r w:rsidR="00E072BF" w:rsidRPr="002354AA">
        <w:t xml:space="preserve"> developed in the present study.</w:t>
      </w:r>
    </w:p>
    <w:p w14:paraId="6C0C6B19" w14:textId="320A9E77" w:rsidR="00E072BF" w:rsidRPr="002354AA" w:rsidRDefault="00E072BF" w:rsidP="00E072BF">
      <w:pPr>
        <w:pStyle w:val="Body"/>
      </w:pPr>
      <w:r w:rsidRPr="002354AA">
        <w:t>The %N</w:t>
      </w:r>
      <w:r w:rsidRPr="002354AA">
        <w:rPr>
          <w:vertAlign w:val="subscript"/>
        </w:rPr>
        <w:t>c</w:t>
      </w:r>
      <w:r w:rsidRPr="002354AA">
        <w:t xml:space="preserve"> </w:t>
      </w:r>
      <w:ins w:id="923" w:author="Carl J Rosen" w:date="2021-12-23T17:28:00Z">
        <w:r w:rsidR="005519FC">
          <w:t xml:space="preserve">values </w:t>
        </w:r>
      </w:ins>
      <w:r w:rsidRPr="002354AA">
        <w:t xml:space="preserve">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t>
      </w:r>
      <w:ins w:id="924" w:author="Carl J Rosen" w:date="2021-12-23T17:29:00Z">
        <w:r w:rsidR="005519FC">
          <w:t>were</w:t>
        </w:r>
      </w:ins>
      <w:del w:id="925" w:author="Carl J Rosen" w:date="2021-12-23T17:29:00Z">
        <w:r w:rsidRPr="002354AA" w:rsidDel="005519FC">
          <w:delText>was</w:delText>
        </w:r>
      </w:del>
      <w:r w:rsidRPr="002354AA">
        <w:t xml:space="preserve"> significantly less than that from the present CNDCs across all varieties for biomass levels of greater 5 Mg </w:t>
      </w:r>
      <w:ins w:id="926" w:author="Brian Bohman" w:date="2021-10-27T05:50:00Z">
        <w:r w:rsidR="00482DB6">
          <w:t>dry wt</w:t>
        </w:r>
      </w:ins>
      <w:ins w:id="927" w:author="Brian Bohman" w:date="2021-10-28T07:53:00Z">
        <w:r w:rsidR="008A1929">
          <w:t>.</w:t>
        </w:r>
      </w:ins>
      <w:ins w:id="928" w:author="Brian Bohman" w:date="2021-10-27T05:50:00Z">
        <w:r w:rsidR="00482DB6" w:rsidRPr="002354AA">
          <w:t xml:space="preserve"> </w:t>
        </w:r>
      </w:ins>
      <w:r w:rsidRPr="002354AA">
        <w:t>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D9732E">
        <w:t xml:space="preserve">Figure </w:t>
      </w:r>
      <w:r w:rsidR="00D9732E">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ins w:id="929" w:author="Brian Bohman" w:date="2021-10-27T05:50:00Z">
        <w:r w:rsidR="00482DB6">
          <w:t xml:space="preserve"> dry wt</w:t>
        </w:r>
      </w:ins>
      <w:ins w:id="930" w:author="Brian Bohman" w:date="2021-10-28T07:54:00Z">
        <w:r w:rsidR="008A1929">
          <w:t>.</w:t>
        </w:r>
      </w:ins>
      <w:r w:rsidRPr="002354AA">
        <w:t>, depending on variety. Therefore,</w:t>
      </w:r>
      <w:ins w:id="931" w:author="Brian Bohman" w:date="2021-11-13T09:05:00Z">
        <w:r w:rsidR="00B94689">
          <w:t xml:space="preserve"> relative to the </w:t>
        </w:r>
      </w:ins>
      <w:ins w:id="932" w:author="Brian Bohman" w:date="2021-11-13T09:06:00Z">
        <w:r w:rsidR="0005318B">
          <w:t xml:space="preserve">statistical </w:t>
        </w:r>
      </w:ins>
      <w:ins w:id="933" w:author="Brian Bohman" w:date="2021-11-13T09:05:00Z">
        <w:r w:rsidR="00B94689">
          <w:t>method used in this study</w:t>
        </w:r>
      </w:ins>
      <w:r w:rsidRPr="002354AA">
        <w:t xml:space="preserv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nd Echeverría (2015)</w:t>
      </w:r>
      <w:r w:rsidRPr="002354AA">
        <w:fldChar w:fldCharType="end"/>
      </w:r>
      <w:r w:rsidRPr="002354AA">
        <w:t xml:space="preserve"> selected biased critical points due to a</w:t>
      </w:r>
      <w:ins w:id="934" w:author="Carl J Rosen" w:date="2021-12-23T17:29:00Z">
        <w:r w:rsidR="005519FC">
          <w:t>n</w:t>
        </w:r>
      </w:ins>
      <w:r w:rsidRPr="002354AA">
        <w:t xml:space="preserve"> overrepresentation of N limiting observations in the experimental dataset </w:t>
      </w:r>
      <w:ins w:id="935" w:author="Brian Bohman" w:date="2021-11-13T08:25:00Z">
        <w:r w:rsidR="00C16574">
          <w:t>(</w:t>
        </w:r>
        <w:r w:rsidR="00C16574">
          <w:fldChar w:fldCharType="begin"/>
        </w:r>
        <w:r w:rsidR="00C16574">
          <w:instrText xml:space="preserve"> REF _Ref78281403 \h </w:instrText>
        </w:r>
      </w:ins>
      <w:r w:rsidR="00C16574">
        <w:fldChar w:fldCharType="separate"/>
      </w:r>
      <w:r w:rsidR="00D9732E">
        <w:t xml:space="preserve">Figure </w:t>
      </w:r>
      <w:r w:rsidR="00D9732E">
        <w:rPr>
          <w:noProof/>
        </w:rPr>
        <w:t>5</w:t>
      </w:r>
      <w:ins w:id="936" w:author="Brian Bohman" w:date="2021-11-13T08:25:00Z">
        <w:r w:rsidR="00C16574">
          <w:fldChar w:fldCharType="end"/>
        </w:r>
        <w:r w:rsidR="00C16574">
          <w:t xml:space="preserve">, Figure S1) </w:t>
        </w:r>
      </w:ins>
      <w:r w:rsidRPr="002354AA">
        <w:t>leading to a systematic underestimation of</w:t>
      </w:r>
      <w:del w:id="937" w:author="Brian Bohman" w:date="2021-11-13T08:26:00Z">
        <w:r w:rsidRPr="002354AA" w:rsidDel="00C16574">
          <w:delText xml:space="preserve"> the</w:delText>
        </w:r>
      </w:del>
      <w:ins w:id="938" w:author="Carl J Rosen" w:date="2021-12-23T17:35:00Z">
        <w:r w:rsidR="0038407A">
          <w:t xml:space="preserve"> the</w:t>
        </w:r>
      </w:ins>
      <w:r w:rsidRPr="002354AA">
        <w:t xml:space="preserve"> %</w:t>
      </w:r>
      <w:commentRangeStart w:id="939"/>
      <w:commentRangeStart w:id="940"/>
      <w:commentRangeStart w:id="941"/>
      <w:r w:rsidRPr="002354AA">
        <w:t>N</w:t>
      </w:r>
      <w:r w:rsidRPr="002354AA">
        <w:rPr>
          <w:vertAlign w:val="subscript"/>
        </w:rPr>
        <w:t>c</w:t>
      </w:r>
      <w:commentRangeEnd w:id="939"/>
      <w:r w:rsidR="00FB2B6F">
        <w:rPr>
          <w:rStyle w:val="CommentReference"/>
          <w:rFonts w:ascii="Palatino Linotype" w:eastAsia="SimSun" w:hAnsi="Palatino Linotype"/>
          <w:noProof/>
          <w:color w:val="000000"/>
          <w:lang w:eastAsia="zh-CN"/>
        </w:rPr>
        <w:commentReference w:id="939"/>
      </w:r>
      <w:commentRangeEnd w:id="940"/>
      <w:r w:rsidR="009978BD">
        <w:rPr>
          <w:rStyle w:val="CommentReference"/>
          <w:rFonts w:ascii="Palatino Linotype" w:eastAsia="SimSun" w:hAnsi="Palatino Linotype"/>
          <w:noProof/>
          <w:color w:val="000000"/>
          <w:lang w:eastAsia="zh-CN"/>
        </w:rPr>
        <w:commentReference w:id="940"/>
      </w:r>
      <w:commentRangeEnd w:id="941"/>
      <w:r w:rsidR="0005318B">
        <w:rPr>
          <w:rStyle w:val="CommentReference"/>
          <w:rFonts w:ascii="Palatino Linotype" w:eastAsia="SimSun" w:hAnsi="Palatino Linotype"/>
          <w:noProof/>
          <w:color w:val="000000"/>
          <w:lang w:eastAsia="zh-CN"/>
        </w:rPr>
        <w:commentReference w:id="941"/>
      </w:r>
      <w:r w:rsidRPr="002354AA">
        <w:t>.</w:t>
      </w:r>
      <w:ins w:id="942" w:author="Brian Bohman" w:date="2021-10-28T07:52:00Z">
        <w:r w:rsidR="008A1929">
          <w:t xml:space="preserve"> </w:t>
        </w:r>
      </w:ins>
    </w:p>
    <w:p w14:paraId="3375893B" w14:textId="081C6A15"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D9732E">
        <w:t xml:space="preserve">Figure </w:t>
      </w:r>
      <w:r w:rsidR="00D9732E">
        <w:rPr>
          <w:noProof/>
        </w:rPr>
        <w:t>8</w:t>
      </w:r>
      <w:r w:rsidRPr="00DA5F05">
        <w:fldChar w:fldCharType="end"/>
      </w:r>
      <w:r w:rsidRPr="00DA5F05">
        <w:t>).</w:t>
      </w:r>
      <w:r w:rsidRPr="002354AA">
        <w:t xml:space="preserve"> </w:t>
      </w:r>
      <w:r>
        <w:t>For all 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ins w:id="943" w:author="Brian Bohman" w:date="2021-10-27T05:50:00Z">
        <w:r w:rsidR="00482DB6">
          <w:t xml:space="preserve"> dry wt</w:t>
        </w:r>
      </w:ins>
      <w:r w:rsidRPr="002354AA">
        <w:t xml:space="preserve">. </w:t>
      </w:r>
      <w:r w:rsidRPr="00DA5F05">
        <w:t>Therefore</w:t>
      </w:r>
      <w:r w:rsidRPr="002354AA">
        <w:t xml:space="preserve">, </w:t>
      </w:r>
      <w:ins w:id="944" w:author="Brian Bohman" w:date="2021-11-13T09:06:00Z">
        <w:r w:rsidR="0005318B">
          <w:t>relative to the statistical method used in this study</w:t>
        </w:r>
      </w:ins>
      <w:ins w:id="945" w:author="Brian Bohman" w:date="2021-12-19T08:17:00Z">
        <w:r w:rsidR="00E474E8">
          <w:t>,</w:t>
        </w:r>
      </w:ins>
      <w:ins w:id="946" w:author="Brian Bohman" w:date="2021-11-13T09:06:00Z">
        <w:r w:rsidR="0005318B" w:rsidRPr="002354AA">
          <w:t xml:space="preserve"> </w:t>
        </w:r>
      </w:ins>
      <w:r w:rsidRPr="002354AA">
        <w:t xml:space="preserve">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3A595A30"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947" w:author="Brian Bohman" w:date="2021-08-25T10:49:00Z">
        <w:r w:rsidRPr="002354AA" w:rsidDel="000B3B17">
          <w:delText>x</w:delText>
        </w:r>
      </w:del>
      <w:ins w:id="948" w:author="Brian Bohman" w:date="2021-08-25T10:49:00Z">
        <w:r w:rsidR="000B3B17">
          <w:t>×</w:t>
        </w:r>
      </w:ins>
      <w:r w:rsidRPr="002354AA">
        <w:t xml:space="preserve"> Russet Burbank and Canada </w:t>
      </w:r>
      <w:del w:id="949" w:author="Brian Bohman" w:date="2021-08-25T10:49:00Z">
        <w:r w:rsidRPr="002354AA" w:rsidDel="000B3B17">
          <w:delText>x</w:delText>
        </w:r>
      </w:del>
      <w:ins w:id="950" w:author="Brian Bohman" w:date="2021-08-25T10:49:00Z">
        <w:r w:rsidR="000B3B17">
          <w:t>×</w:t>
        </w:r>
      </w:ins>
      <w:r w:rsidRPr="002354AA">
        <w:t xml:space="preserve"> </w:t>
      </w:r>
      <w:proofErr w:type="spellStart"/>
      <w:r w:rsidRPr="002354AA">
        <w:t>Shepody</w:t>
      </w:r>
      <w:proofErr w:type="spellEnd"/>
      <w:r w:rsidRPr="002354AA">
        <w:t xml:space="preserve"> than the present CNDCs for biomass levels of less than 3 Mg</w:t>
      </w:r>
      <w:ins w:id="951"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and greater than 6 Mg</w:t>
      </w:r>
      <w:ins w:id="952"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D9732E">
        <w:t xml:space="preserve">Figure </w:t>
      </w:r>
      <w:r w:rsidR="00D9732E">
        <w:rPr>
          <w:noProof/>
        </w:rPr>
        <w:t>8</w:t>
      </w:r>
      <w:r w:rsidRPr="00DA5F05">
        <w:fldChar w:fldCharType="end"/>
      </w:r>
      <w:r w:rsidRPr="00DA5F05">
        <w:t xml:space="preserve">). Relative to the other locations, however, the CNDCs for Canada were the most similar between statistical methods, with </w:t>
      </w:r>
      <w:ins w:id="953" w:author="Carl J Rosen" w:date="2021-12-23T17:42:00Z">
        <w:r w:rsidR="00F6261C">
          <w:t xml:space="preserve">a </w:t>
        </w:r>
      </w:ins>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ins w:id="954" w:author="Brian Bohman" w:date="2021-10-27T05:51:00Z">
        <w:r w:rsidR="00482DB6">
          <w:rPr>
            <w:vertAlign w:val="superscript"/>
          </w:rPr>
          <w:t xml:space="preserve"> </w:t>
        </w:r>
        <w:r w:rsidR="00482DB6">
          <w:t xml:space="preserve">dry </w:t>
        </w:r>
        <w:r w:rsidR="00482DB6">
          <w:lastRenderedPageBreak/>
          <w:t>wt</w:t>
        </w:r>
      </w:ins>
      <w:r w:rsidRPr="00DA5F05">
        <w:t xml:space="preserve">. </w:t>
      </w:r>
      <w:r w:rsidRPr="002354AA">
        <w:t xml:space="preserve">Therefore, </w:t>
      </w:r>
      <w:ins w:id="955" w:author="Brian Bohman" w:date="2021-11-13T09:06:00Z">
        <w:r w:rsidR="0005318B">
          <w:t>relative to the statistical method used in this study</w:t>
        </w:r>
      </w:ins>
      <w:ins w:id="956" w:author="Brian Bohman" w:date="2021-12-19T08:17:00Z">
        <w:r w:rsidR="00E474E8">
          <w:t>,</w:t>
        </w:r>
      </w:ins>
      <w:ins w:id="957" w:author="Brian Bohman" w:date="2021-11-13T09:06:00Z">
        <w:r w:rsidR="0005318B" w:rsidRPr="002354AA">
          <w:t xml:space="preserve"> </w:t>
        </w:r>
      </w:ins>
      <w:r w:rsidRPr="002354AA">
        <w:t xml:space="preserve">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958"/>
      <w:commentRangeStart w:id="959"/>
      <w:r w:rsidRPr="002354AA">
        <w:t>dataset</w:t>
      </w:r>
      <w:commentRangeEnd w:id="958"/>
      <w:r w:rsidR="00FB2B6F">
        <w:rPr>
          <w:rStyle w:val="CommentReference"/>
          <w:rFonts w:ascii="Palatino Linotype" w:eastAsia="SimSun" w:hAnsi="Palatino Linotype"/>
          <w:noProof/>
          <w:color w:val="000000"/>
          <w:lang w:eastAsia="zh-CN"/>
        </w:rPr>
        <w:commentReference w:id="958"/>
      </w:r>
      <w:commentRangeEnd w:id="959"/>
      <w:r w:rsidR="009978BD">
        <w:rPr>
          <w:rStyle w:val="CommentReference"/>
          <w:rFonts w:ascii="Palatino Linotype" w:eastAsia="SimSun" w:hAnsi="Palatino Linotype"/>
          <w:noProof/>
          <w:color w:val="000000"/>
          <w:lang w:eastAsia="zh-CN"/>
        </w:rPr>
        <w:commentReference w:id="959"/>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960"/>
      <w:commentRangeStart w:id="961"/>
      <w:r w:rsidRPr="002354AA">
        <w:t>bias</w:t>
      </w:r>
      <w:commentRangeEnd w:id="960"/>
      <w:r w:rsidR="00FB2B6F">
        <w:rPr>
          <w:rStyle w:val="CommentReference"/>
          <w:rFonts w:ascii="Palatino Linotype" w:eastAsia="SimSun" w:hAnsi="Palatino Linotype"/>
          <w:noProof/>
          <w:color w:val="000000"/>
          <w:lang w:eastAsia="zh-CN"/>
        </w:rPr>
        <w:commentReference w:id="960"/>
      </w:r>
      <w:commentRangeEnd w:id="961"/>
      <w:r w:rsidR="00D45CED">
        <w:rPr>
          <w:rStyle w:val="CommentReference"/>
          <w:rFonts w:ascii="Palatino Linotype" w:eastAsia="SimSun" w:hAnsi="Palatino Linotype"/>
          <w:noProof/>
          <w:color w:val="000000"/>
          <w:lang w:eastAsia="zh-CN"/>
        </w:rPr>
        <w:commentReference w:id="961"/>
      </w:r>
      <w:r w:rsidRPr="002354AA">
        <w:t xml:space="preserve"> </w:t>
      </w:r>
      <w:r>
        <w:t>observed</w:t>
      </w:r>
      <w:r w:rsidRPr="002354AA">
        <w:t xml:space="preserve"> in the Minnesota experimental dataset is </w:t>
      </w:r>
      <w:proofErr w:type="gramStart"/>
      <w:r w:rsidRPr="002354AA">
        <w:t>similar to</w:t>
      </w:r>
      <w:proofErr w:type="gramEnd"/>
      <w:r w:rsidRPr="002354AA">
        <w:t xml:space="preserve"> the bias </w:t>
      </w:r>
      <w:r>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962"/>
      <w:commentRangeStart w:id="963"/>
      <w:commentRangeStart w:id="964"/>
      <w:commentRangeStart w:id="965"/>
      <w:r w:rsidRPr="00DB66FC">
        <w:t>Discussion</w:t>
      </w:r>
      <w:commentRangeEnd w:id="962"/>
      <w:r w:rsidR="00937BF8">
        <w:rPr>
          <w:rStyle w:val="CommentReference"/>
          <w:rFonts w:ascii="Palatino Linotype" w:eastAsia="SimSun" w:hAnsi="Palatino Linotype" w:cs="Times New Roman"/>
          <w:b w:val="0"/>
          <w:noProof/>
          <w:color w:val="000000"/>
          <w:lang w:eastAsia="zh-CN" w:bidi="ar-SA"/>
        </w:rPr>
        <w:commentReference w:id="962"/>
      </w:r>
      <w:commentRangeEnd w:id="963"/>
      <w:commentRangeEnd w:id="964"/>
      <w:commentRangeEnd w:id="965"/>
      <w:r w:rsidR="00154DDE">
        <w:rPr>
          <w:rStyle w:val="CommentReference"/>
          <w:rFonts w:ascii="Palatino Linotype" w:eastAsia="SimSun" w:hAnsi="Palatino Linotype" w:cs="Times New Roman"/>
          <w:b w:val="0"/>
          <w:noProof/>
          <w:color w:val="000000"/>
          <w:lang w:eastAsia="zh-CN" w:bidi="ar-SA"/>
        </w:rPr>
        <w:commentReference w:id="963"/>
      </w:r>
      <w:r w:rsidR="00937BF8">
        <w:rPr>
          <w:rStyle w:val="CommentReference"/>
          <w:rFonts w:ascii="Palatino Linotype" w:eastAsia="SimSun" w:hAnsi="Palatino Linotype" w:cs="Times New Roman"/>
          <w:b w:val="0"/>
          <w:noProof/>
          <w:color w:val="000000"/>
          <w:lang w:eastAsia="zh-CN" w:bidi="ar-SA"/>
        </w:rPr>
        <w:commentReference w:id="964"/>
      </w:r>
      <w:r w:rsidR="001F4719">
        <w:rPr>
          <w:rStyle w:val="CommentReference"/>
          <w:rFonts w:ascii="Palatino Linotype" w:eastAsia="SimSun" w:hAnsi="Palatino Linotype" w:cs="Times New Roman"/>
          <w:b w:val="0"/>
          <w:noProof/>
          <w:color w:val="000000"/>
          <w:lang w:eastAsia="zh-CN" w:bidi="ar-SA"/>
        </w:rPr>
        <w:commentReference w:id="965"/>
      </w:r>
    </w:p>
    <w:p w14:paraId="57B3C632" w14:textId="5BF1DFFA" w:rsidR="00A60E6C" w:rsidRPr="00DB66FC" w:rsidRDefault="00A60E6C" w:rsidP="0020516F">
      <w:pPr>
        <w:pStyle w:val="Heading2"/>
        <w:rPr>
          <w:ins w:id="966" w:author="Brian Bohman" w:date="2021-08-30T14:16:00Z"/>
        </w:rPr>
      </w:pPr>
      <w:ins w:id="967" w:author="Brian Bohman" w:date="2021-08-30T14:16:00Z">
        <w:r w:rsidRPr="00490731">
          <w:t>Mechanisms</w:t>
        </w:r>
        <w:r>
          <w:t xml:space="preserve"> of Dilution</w:t>
        </w:r>
      </w:ins>
    </w:p>
    <w:p w14:paraId="673F253A" w14:textId="66B3BFE9" w:rsidR="003D4DC0" w:rsidRDefault="00241C92" w:rsidP="003D4DC0">
      <w:pPr>
        <w:pStyle w:val="Body"/>
        <w:rPr>
          <w:ins w:id="968" w:author="Brian Bohman" w:date="2021-10-31T12:12:00Z"/>
        </w:rPr>
      </w:pPr>
      <w:r w:rsidRPr="00DB66FC">
        <w:t xml:space="preserve">While the present study presents direct evidence of significant differences between CNDCs for potato across G </w:t>
      </w:r>
      <w:del w:id="969" w:author="Brian Bohman" w:date="2021-08-25T10:49:00Z">
        <w:r w:rsidRPr="00DB66FC" w:rsidDel="000B3B17">
          <w:delText>x</w:delText>
        </w:r>
      </w:del>
      <w:ins w:id="970" w:author="Brian Bohman" w:date="2021-08-25T10:49:00Z">
        <w:r w:rsidR="000B3B17">
          <w:t>×</w:t>
        </w:r>
      </w:ins>
      <w:r w:rsidRPr="00DB66FC">
        <w:t xml:space="preserve"> E</w:t>
      </w:r>
      <w:ins w:id="971" w:author="Brian Bohman" w:date="2021-10-23T14:36:00Z">
        <w:r w:rsidR="00871D8B">
          <w:t xml:space="preserve"> </w:t>
        </w:r>
      </w:ins>
      <w:ins w:id="972" w:author="Brian Bohman" w:date="2021-10-27T06:13:00Z">
        <w:r w:rsidR="00154DDE">
          <w:t>×</w:t>
        </w:r>
      </w:ins>
      <w:ins w:id="973" w:author="Brian Bohman" w:date="2021-10-23T14:36:00Z">
        <w:r w:rsidR="00871D8B">
          <w:t xml:space="preserve"> M</w:t>
        </w:r>
      </w:ins>
      <w:r w:rsidRPr="00DB66FC">
        <w:t xml:space="preserve"> effects, previous studies help describe the potential physiological mechanisms for this source of variation.</w:t>
      </w:r>
      <w:ins w:id="974" w:author="Brian Bohman" w:date="2021-10-23T16:09:00Z">
        <w:r w:rsidR="001C3CC7">
          <w:t xml:space="preserve"> </w:t>
        </w:r>
      </w:ins>
      <w:ins w:id="975" w:author="Brian Bohman" w:date="2021-10-31T12:12:00Z">
        <w:r w:rsidR="003D4DC0">
          <w:t xml:space="preserve">Reviewing previous work on this topic, </w:t>
        </w:r>
        <w:r w:rsidR="003D4DC0">
          <w:fldChar w:fldCharType="begin"/>
        </w:r>
        <w:r w:rsidR="003D4DC0">
          <w:instrText xml:space="preserve"> ADDIN EN.CITE &lt;EndNote&gt;&lt;Cite AuthorYear="1"&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3D4DC0">
          <w:fldChar w:fldCharType="separate"/>
        </w:r>
        <w:r w:rsidR="003D4DC0">
          <w:rPr>
            <w:noProof/>
          </w:rPr>
          <w:t>Lemaire et al. (2019)</w:t>
        </w:r>
        <w:r w:rsidR="003D4DC0">
          <w:fldChar w:fldCharType="end"/>
        </w:r>
        <w:r w:rsidR="003D4DC0">
          <w:t xml:space="preserve"> described a framework with which to consider the variation in relative partitioning of dry matter. First, relative partitioning varies as biomass varies over the growing season indicating that there is an ontogen</w:t>
        </w:r>
      </w:ins>
      <w:ins w:id="976" w:author="Carl J Rosen" w:date="2021-12-23T17:53:00Z">
        <w:r w:rsidR="00CC3B1C">
          <w:t>e</w:t>
        </w:r>
      </w:ins>
      <w:ins w:id="977" w:author="Brian Bohman" w:date="2021-10-31T12:12:00Z">
        <w:r w:rsidR="003D4DC0">
          <w:t>tic relationship between harvest index and biomass. Second, the allometric trajectory of relative allocation (e.</w:t>
        </w:r>
      </w:ins>
      <w:ins w:id="978" w:author="Brian Bohman" w:date="2021-10-31T12:13:00Z">
        <w:r w:rsidR="003D4DC0">
          <w:t>g.</w:t>
        </w:r>
      </w:ins>
      <w:ins w:id="979" w:author="Brian Bohman" w:date="2021-10-31T12:12:00Z">
        <w:r w:rsidR="003D4DC0">
          <w:t xml:space="preserve">, harvest index at a given level of biomass) is subject to variation in non-ontogenetic factors (i.e., </w:t>
        </w:r>
        <w:r w:rsidR="003D4DC0" w:rsidRPr="00DB66FC">
          <w:t xml:space="preserve">G </w:t>
        </w:r>
        <w:r w:rsidR="003D4DC0">
          <w:t>×</w:t>
        </w:r>
        <w:r w:rsidR="003D4DC0" w:rsidRPr="00DB66FC">
          <w:t xml:space="preserve"> E</w:t>
        </w:r>
        <w:r w:rsidR="003D4DC0">
          <w:t xml:space="preserve"> × M interactions).</w:t>
        </w:r>
      </w:ins>
    </w:p>
    <w:p w14:paraId="67A4C33F" w14:textId="6302CD92" w:rsidR="00241C92" w:rsidRDefault="00F835BE" w:rsidP="00241C92">
      <w:pPr>
        <w:pStyle w:val="Body"/>
        <w:rPr>
          <w:ins w:id="980" w:author="Brian Bohman" w:date="2021-10-31T12:20:00Z"/>
        </w:rPr>
      </w:pPr>
      <w:ins w:id="981" w:author="Brian Bohman" w:date="2021-10-31T12:16:00Z">
        <w:r w:rsidRPr="00DB66FC">
          <w:t xml:space="preserve">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w:t>
        </w:r>
      </w:ins>
      <w:ins w:id="982" w:author="Brian Bohman" w:date="2021-10-31T12:18:00Z">
        <w:r>
          <w:t xml:space="preserve">the </w:t>
        </w:r>
      </w:ins>
      <w:ins w:id="983" w:author="Brian Bohman" w:date="2021-10-31T12:16:00Z">
        <w:r w:rsidRPr="00DB66FC">
          <w:t>variation in CNDCs for potato</w:t>
        </w:r>
      </w:ins>
      <w:ins w:id="984" w:author="Brian Bohman" w:date="2021-10-31T12:17:00Z">
        <w:r>
          <w:t xml:space="preserve"> </w:t>
        </w:r>
      </w:ins>
      <w:ins w:id="985" w:author="Brian Bohman" w:date="2021-10-31T12:19:00Z">
        <w:r>
          <w:t xml:space="preserve">are due to non-ontogenetic </w:t>
        </w:r>
      </w:ins>
      <w:ins w:id="986" w:author="Brian Bohman" w:date="2021-10-31T12:21:00Z">
        <w:r>
          <w:t>factors</w:t>
        </w:r>
      </w:ins>
      <w:ins w:id="987" w:author="Brian Bohman" w:date="2021-10-31T12:19:00Z">
        <w:r>
          <w:t>.</w:t>
        </w:r>
      </w:ins>
      <w:ins w:id="988" w:author="Brian Bohman" w:date="2021-10-31T12:20:00Z">
        <w:r>
          <w:t xml:space="preserve"> </w:t>
        </w:r>
      </w:ins>
      <w:del w:id="989" w:author="Brian Bohman" w:date="2021-08-31T07:43:00Z">
        <w:r w:rsidR="00241C92" w:rsidRPr="00DB66FC" w:rsidDel="00180715">
          <w:delText xml:space="preserve"> </w:delText>
        </w:r>
      </w:del>
      <w:del w:id="990" w:author="Brian Bohman" w:date="2021-10-31T12:15:00Z">
        <w:r w:rsidR="00241C92" w:rsidRPr="00DB66FC" w:rsidDel="00F835BE">
          <w:delText xml:space="preserve">The findings of </w:delText>
        </w:r>
        <w:r w:rsidR="00241C92" w:rsidRPr="00DB66FC" w:rsidDel="00F835BE">
          <w:fldChar w:fldCharType="begin"/>
        </w:r>
        <w:r w:rsidR="00241C92" w:rsidDel="00F835BE">
          <w:del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delInstrText>
        </w:r>
        <w:r w:rsidR="00241C92" w:rsidRPr="00DB66FC" w:rsidDel="00F835BE">
          <w:fldChar w:fldCharType="separate"/>
        </w:r>
        <w:r w:rsidR="00241C92" w:rsidDel="00F835BE">
          <w:rPr>
            <w:noProof/>
          </w:rPr>
          <w:delText>Giletto et al. (2020)</w:delText>
        </w:r>
        <w:r w:rsidR="00241C92" w:rsidRPr="00DB66FC" w:rsidDel="00F835BE">
          <w:fldChar w:fldCharType="end"/>
        </w:r>
        <w:r w:rsidR="00241C92" w:rsidRPr="00DB66FC" w:rsidDel="00F835BE">
          <w:delText xml:space="preserve"> suggest that variation in CNDCs for </w:delText>
        </w:r>
        <w:r w:rsidR="00241C92" w:rsidRPr="00DB66FC" w:rsidDel="00F835BE">
          <w:lastRenderedPageBreak/>
          <w:delText xml:space="preserve">potato </w:delText>
        </w:r>
      </w:del>
      <w:del w:id="991" w:author="Brian Bohman" w:date="2021-08-27T14:39:00Z">
        <w:r w:rsidR="00241C92" w:rsidRPr="00DB66FC" w:rsidDel="00617544">
          <w:delText xml:space="preserve">across G </w:delText>
        </w:r>
      </w:del>
      <w:del w:id="992" w:author="Brian Bohman" w:date="2021-08-25T10:49:00Z">
        <w:r w:rsidR="00241C92" w:rsidRPr="00DB66FC" w:rsidDel="000B3B17">
          <w:delText>x</w:delText>
        </w:r>
      </w:del>
      <w:del w:id="993" w:author="Brian Bohman" w:date="2021-08-27T14:39:00Z">
        <w:r w:rsidR="00241C92" w:rsidRPr="00DB66FC" w:rsidDel="00617544">
          <w:delText xml:space="preserve"> E effects </w:delText>
        </w:r>
      </w:del>
      <w:del w:id="994" w:author="Brian Bohman" w:date="2021-10-31T12:15:00Z">
        <w:r w:rsidR="00241C92" w:rsidRPr="00DB66FC" w:rsidDel="00F835BE">
          <w:delText>is primarily due to differences in the relative rate of partitioning of biomass to tubers.</w:delText>
        </w:r>
      </w:del>
      <w:del w:id="995" w:author="Brian Bohman" w:date="2021-10-31T12:12:00Z">
        <w:r w:rsidR="00241C92" w:rsidRPr="00DB66FC" w:rsidDel="003D4DC0">
          <w:delText xml:space="preserve"> </w:delText>
        </w:r>
        <w:r w:rsidR="00A301DB" w:rsidDel="003D4DC0">
          <w:fldChar w:fldCharType="begin"/>
        </w:r>
        <w:r w:rsidR="00A301DB" w:rsidDel="003D4DC0">
          <w:delInstrText xml:space="preserve"> ADDIN EN.CITE &lt;EndNote&gt;&lt;Cite AuthorYear="1"&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delInstrText>
        </w:r>
        <w:r w:rsidR="00A301DB" w:rsidDel="003D4DC0">
          <w:fldChar w:fldCharType="separate"/>
        </w:r>
        <w:r w:rsidR="00A301DB" w:rsidDel="003D4DC0">
          <w:rPr>
            <w:noProof/>
          </w:rPr>
          <w:delText>Lemaire et al. (2019)</w:delText>
        </w:r>
        <w:r w:rsidR="00A301DB" w:rsidDel="003D4DC0">
          <w:fldChar w:fldCharType="end"/>
        </w:r>
      </w:del>
      <w:del w:id="996" w:author="Brian Bohman" w:date="2021-10-31T12:16:00Z">
        <w:r w:rsidR="00241C92" w:rsidRPr="00DB66FC" w:rsidDel="00F835BE">
          <w:delText xml:space="preserve">For </w:delText>
        </w:r>
      </w:del>
      <w:del w:id="997" w:author="Brian Bohman" w:date="2021-08-31T07:43:00Z">
        <w:r w:rsidR="00241C92" w:rsidRPr="00DB66FC" w:rsidDel="00180715">
          <w:delText>example</w:delText>
        </w:r>
      </w:del>
      <w:ins w:id="998" w:author="Brian Bohman" w:date="2021-10-31T12:20:00Z">
        <w:r>
          <w:t>In</w:t>
        </w:r>
      </w:ins>
      <w:ins w:id="999" w:author="Brian Bohman" w:date="2021-10-31T12:18:00Z">
        <w:r>
          <w:t xml:space="preserve"> general</w:t>
        </w:r>
      </w:ins>
      <w:r w:rsidR="00241C92" w:rsidRPr="00DB66FC">
        <w:t xml:space="preserve">, </w:t>
      </w:r>
      <w:del w:id="1000" w:author="Brian Bohman" w:date="2021-08-31T07:45:00Z">
        <w:r w:rsidR="00241C92" w:rsidRPr="00DB66FC" w:rsidDel="006416FC">
          <w:delText xml:space="preserve">G </w:delText>
        </w:r>
      </w:del>
      <w:del w:id="1001" w:author="Brian Bohman" w:date="2021-08-25T10:49:00Z">
        <w:r w:rsidR="00241C92" w:rsidRPr="00DB66FC" w:rsidDel="000B3B17">
          <w:delText>x</w:delText>
        </w:r>
      </w:del>
      <w:del w:id="1002" w:author="Brian Bohman" w:date="2021-08-31T07:45:00Z">
        <w:r w:rsidR="00241C92" w:rsidRPr="00DB66FC" w:rsidDel="006416FC">
          <w:delText xml:space="preserve"> E</w:delText>
        </w:r>
      </w:del>
      <w:del w:id="1003" w:author="Brian Bohman" w:date="2021-08-30T15:09:00Z">
        <w:r w:rsidR="00241C92" w:rsidRPr="00DB66FC" w:rsidDel="007B64CF">
          <w:delText xml:space="preserve"> effects</w:delText>
        </w:r>
      </w:del>
      <w:ins w:id="1004" w:author="Brian Bohman" w:date="2021-10-31T12:20:00Z">
        <w:r w:rsidRPr="00F835BE">
          <w:t xml:space="preserve"> </w:t>
        </w:r>
        <w:r w:rsidRPr="00DB66FC">
          <w:t xml:space="preserve">G </w:t>
        </w:r>
        <w:r>
          <w:t>×</w:t>
        </w:r>
        <w:r w:rsidRPr="00DB66FC">
          <w:t xml:space="preserve"> E</w:t>
        </w:r>
        <w:r>
          <w:t xml:space="preserve"> × M interactions</w:t>
        </w:r>
      </w:ins>
      <w:r w:rsidR="00241C92" w:rsidRPr="00DB66FC">
        <w:t xml:space="preserve"> that result in greater</w:t>
      </w:r>
      <w:ins w:id="1005" w:author="Brian Bohman" w:date="2021-10-31T12:14:00Z">
        <w:r w:rsidR="003D4DC0">
          <w:t xml:space="preserve"> and more rapid</w:t>
        </w:r>
      </w:ins>
      <w:ins w:id="1006" w:author="Brian Bohman" w:date="2021-10-27T06:13:00Z">
        <w:r w:rsidR="00154DDE">
          <w:t xml:space="preserve"> relative</w:t>
        </w:r>
      </w:ins>
      <w:r w:rsidR="00241C92" w:rsidRPr="00DB66FC">
        <w:t xml:space="preserve"> partitioning of biomass from vines (i.e., high N metabolic and structural tissue) to tubers (i.e., low N storage tissues) will result in greater N dilution (i.e., lower %N</w:t>
      </w:r>
      <w:r w:rsidR="00241C92" w:rsidRPr="00DB66FC">
        <w:rPr>
          <w:vertAlign w:val="subscript"/>
        </w:rPr>
        <w:t>c</w:t>
      </w:r>
      <w:r w:rsidR="00241C92" w:rsidRPr="00DB66FC">
        <w:t>) at the same level of total plant biomass</w:t>
      </w:r>
      <w:del w:id="1007" w:author="Brian Bohman" w:date="2021-12-19T08:23:00Z">
        <w:r w:rsidR="00241C92" w:rsidRPr="00DB66FC" w:rsidDel="00E474E8">
          <w:delText>.</w:delText>
        </w:r>
      </w:del>
      <w:ins w:id="1008" w:author="Brian Bohman" w:date="2021-10-31T12:17:00Z">
        <w:r>
          <w:t xml:space="preserve"> </w:t>
        </w:r>
      </w:ins>
      <w:r w:rsidR="00897931">
        <w:fldChar w:fldCharType="begin"/>
      </w:r>
      <w:r w:rsidR="00E474E8">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897931">
        <w:fldChar w:fldCharType="separate"/>
      </w:r>
      <w:r w:rsidR="00E474E8">
        <w:rPr>
          <w:noProof/>
        </w:rPr>
        <w:t>(Lemaire et al., 2019)</w:t>
      </w:r>
      <w:r w:rsidR="00897931">
        <w:fldChar w:fldCharType="end"/>
      </w:r>
      <w:ins w:id="1009" w:author="Brian Bohman" w:date="2021-12-19T08:22:00Z">
        <w:r w:rsidR="00E474E8">
          <w:t xml:space="preserve">. </w:t>
        </w:r>
      </w:ins>
      <w:ins w:id="1010" w:author="Brian Bohman" w:date="2021-08-30T15:03:00Z">
        <w:r w:rsidR="007B64CF">
          <w:t xml:space="preserve">The two </w:t>
        </w:r>
      </w:ins>
      <w:ins w:id="1011" w:author="Brian Bohman" w:date="2021-10-31T12:21:00Z">
        <w:r>
          <w:t>factors</w:t>
        </w:r>
      </w:ins>
      <w:ins w:id="1012" w:author="Brian Bohman" w:date="2021-08-30T15:03:00Z">
        <w:r w:rsidR="007B64CF">
          <w:t xml:space="preserve"> </w:t>
        </w:r>
      </w:ins>
      <w:ins w:id="1013" w:author="Brian Bohman" w:date="2021-08-30T15:06:00Z">
        <w:r w:rsidR="007B64CF">
          <w:t xml:space="preserve">described by </w:t>
        </w:r>
      </w:ins>
      <w:r w:rsidR="00A301DB">
        <w:fldChar w:fldCharType="begin"/>
      </w:r>
      <w:r w:rsidR="00A301DB">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A301DB">
        <w:fldChar w:fldCharType="separate"/>
      </w:r>
      <w:r w:rsidR="00A301DB">
        <w:rPr>
          <w:noProof/>
        </w:rPr>
        <w:t>Giletto et al. (2020)</w:t>
      </w:r>
      <w:r w:rsidR="00A301DB">
        <w:fldChar w:fldCharType="end"/>
      </w:r>
      <w:ins w:id="1014" w:author="Brian Bohman" w:date="2021-08-30T15:06:00Z">
        <w:r w:rsidR="007B64CF">
          <w:t xml:space="preserve"> </w:t>
        </w:r>
      </w:ins>
      <w:ins w:id="1015" w:author="Brian Bohman" w:date="2021-08-30T15:03:00Z">
        <w:r w:rsidR="007B64CF">
          <w:t xml:space="preserve">affecting </w:t>
        </w:r>
      </w:ins>
      <w:ins w:id="1016" w:author="Brian Bohman" w:date="2021-12-19T08:22:00Z">
        <w:r w:rsidR="00E474E8">
          <w:t xml:space="preserve">N </w:t>
        </w:r>
      </w:ins>
      <w:ins w:id="1017" w:author="Brian Bohman" w:date="2021-10-31T12:21:00Z">
        <w:r>
          <w:t xml:space="preserve">dilution due to non-ontogenetic factors </w:t>
        </w:r>
      </w:ins>
      <w:ins w:id="1018" w:author="Brian Bohman" w:date="2021-08-30T15:04:00Z">
        <w:r w:rsidR="007B64CF">
          <w:t xml:space="preserve">are </w:t>
        </w:r>
      </w:ins>
      <w:ins w:id="1019" w:author="Brian Bohman" w:date="2021-08-30T15:05:00Z">
        <w:r w:rsidR="007B64CF">
          <w:t>total</w:t>
        </w:r>
      </w:ins>
      <w:ins w:id="1020" w:author="Brian Bohman" w:date="2021-08-30T15:08:00Z">
        <w:r w:rsidR="007B64CF">
          <w:t xml:space="preserve"> plant</w:t>
        </w:r>
      </w:ins>
      <w:ins w:id="1021" w:author="Brian Bohman" w:date="2021-08-30T15:05:00Z">
        <w:r w:rsidR="007B64CF">
          <w:t xml:space="preserve"> </w:t>
        </w:r>
      </w:ins>
      <w:ins w:id="1022" w:author="Brian Bohman" w:date="2021-08-30T15:04:00Z">
        <w:r w:rsidR="007B64CF">
          <w:t>biomass at</w:t>
        </w:r>
      </w:ins>
      <w:ins w:id="1023" w:author="Brian Bohman" w:date="2021-08-30T15:05:00Z">
        <w:r w:rsidR="007B64CF">
          <w:t xml:space="preserve"> tuber initiation </w:t>
        </w:r>
      </w:ins>
      <w:ins w:id="1024" w:author="Brian Bohman" w:date="2021-10-27T06:14:00Z">
        <w:r w:rsidR="00154DDE">
          <w:t>(i.e., timing</w:t>
        </w:r>
      </w:ins>
      <w:ins w:id="1025" w:author="Brian Bohman" w:date="2021-10-27T07:27:00Z">
        <w:r w:rsidR="001F4719">
          <w:t xml:space="preserve"> of tuber initiation</w:t>
        </w:r>
      </w:ins>
      <w:ins w:id="1026" w:author="Brian Bohman" w:date="2021-10-27T06:14:00Z">
        <w:r w:rsidR="00154DDE">
          <w:t xml:space="preserve">) </w:t>
        </w:r>
      </w:ins>
      <w:ins w:id="1027" w:author="Brian Bohman" w:date="2021-08-30T15:05:00Z">
        <w:r w:rsidR="007B64CF">
          <w:t xml:space="preserve">and relative rate of </w:t>
        </w:r>
      </w:ins>
      <w:ins w:id="1028" w:author="Brian Bohman" w:date="2021-08-30T15:06:00Z">
        <w:r w:rsidR="007B64CF">
          <w:t>tuber growth to plant growth</w:t>
        </w:r>
      </w:ins>
      <w:ins w:id="1029" w:author="Brian Bohman" w:date="2021-10-27T06:14:00Z">
        <w:r w:rsidR="00154DDE">
          <w:t xml:space="preserve"> (i.e., </w:t>
        </w:r>
      </w:ins>
      <w:ins w:id="1030" w:author="Brian Bohman" w:date="2021-10-27T07:28:00Z">
        <w:r w:rsidR="001F4719">
          <w:t>relative rate of tube</w:t>
        </w:r>
      </w:ins>
      <w:ins w:id="1031" w:author="Carl J Rosen" w:date="2021-12-23T17:57:00Z">
        <w:r w:rsidR="00F27C19">
          <w:t>r</w:t>
        </w:r>
      </w:ins>
      <w:ins w:id="1032" w:author="Brian Bohman" w:date="2021-10-27T07:28:00Z">
        <w:r w:rsidR="001F4719">
          <w:t xml:space="preserve"> </w:t>
        </w:r>
      </w:ins>
      <w:ins w:id="1033" w:author="Brian Bohman" w:date="2021-10-27T06:14:00Z">
        <w:r w:rsidR="00154DDE">
          <w:t>bulking)</w:t>
        </w:r>
      </w:ins>
      <w:ins w:id="1034" w:author="Brian Bohman" w:date="2021-08-30T15:08:00Z">
        <w:r w:rsidR="007B64CF">
          <w:t>.</w:t>
        </w:r>
      </w:ins>
      <w:ins w:id="1035" w:author="Brian Bohman" w:date="2021-08-31T07:44:00Z">
        <w:r w:rsidR="006416FC">
          <w:t xml:space="preserve"> T</w:t>
        </w:r>
      </w:ins>
      <w:ins w:id="1036" w:author="Brian Bohman" w:date="2021-08-30T15:08:00Z">
        <w:r w:rsidR="007B64CF">
          <w:t xml:space="preserve">hese two </w:t>
        </w:r>
      </w:ins>
      <w:ins w:id="1037" w:author="Brian Bohman" w:date="2021-08-31T07:44:00Z">
        <w:r w:rsidR="006416FC">
          <w:t xml:space="preserve">factors </w:t>
        </w:r>
      </w:ins>
      <w:ins w:id="1038" w:author="Brian Bohman" w:date="2021-08-30T15:09:00Z">
        <w:r w:rsidR="007B64CF">
          <w:t xml:space="preserve">are affected by various </w:t>
        </w:r>
      </w:ins>
      <w:ins w:id="1039" w:author="Brian Bohman" w:date="2021-08-31T07:45:00Z">
        <w:r w:rsidR="006416FC">
          <w:t xml:space="preserve">physiological mechanisms and </w:t>
        </w:r>
      </w:ins>
      <w:ins w:id="1040" w:author="Brian Bohman" w:date="2021-08-30T15:09:00Z">
        <w:r w:rsidR="007B64CF" w:rsidRPr="00DB66FC">
          <w:t xml:space="preserve">G </w:t>
        </w:r>
        <w:r w:rsidR="007B64CF">
          <w:t>×</w:t>
        </w:r>
        <w:r w:rsidR="007B64CF" w:rsidRPr="00DB66FC">
          <w:t xml:space="preserve"> E</w:t>
        </w:r>
        <w:r w:rsidR="007B64CF">
          <w:t xml:space="preserve"> × M interactions</w:t>
        </w:r>
      </w:ins>
      <w:ins w:id="1041" w:author="Brian Bohman" w:date="2021-10-31T12:15:00Z">
        <w:r>
          <w:t>; h</w:t>
        </w:r>
      </w:ins>
      <w:ins w:id="1042" w:author="Brian Bohman" w:date="2021-10-31T12:14:00Z">
        <w:r w:rsidR="003D4DC0">
          <w:rPr>
            <w:lang w:bidi="en-US"/>
          </w:rPr>
          <w:t>owever, relatively limited work has been conducted to comprehensively evaluate the combined effect of G × E × M interaction on these two physiological mechanisms for potato</w:t>
        </w:r>
        <w:r w:rsidR="003D4DC0">
          <w:t>.</w:t>
        </w:r>
      </w:ins>
    </w:p>
    <w:p w14:paraId="2B33ACA5" w14:textId="2150531E" w:rsidR="005D7890" w:rsidRPr="005D7890" w:rsidRDefault="00F835BE" w:rsidP="005D7890">
      <w:pPr>
        <w:pStyle w:val="Heading3"/>
        <w:rPr>
          <w:ins w:id="1043" w:author="Brian Bohman" w:date="2021-08-30T14:17:00Z"/>
        </w:rPr>
      </w:pPr>
      <w:ins w:id="1044" w:author="Brian Bohman" w:date="2021-10-31T12:21:00Z">
        <w:r>
          <w:t xml:space="preserve">Timing of </w:t>
        </w:r>
      </w:ins>
      <w:ins w:id="1045" w:author="Brian Bohman" w:date="2021-10-23T21:23:00Z">
        <w:r w:rsidR="000E7CAD">
          <w:t>Tuber Initiation</w:t>
        </w:r>
      </w:ins>
    </w:p>
    <w:p w14:paraId="284DA482" w14:textId="664AF8F4" w:rsidR="00487F52" w:rsidRDefault="000E7CAD">
      <w:pPr>
        <w:pStyle w:val="Body"/>
        <w:rPr>
          <w:ins w:id="1046" w:author="Brian Bohman" w:date="2021-10-23T21:27:00Z"/>
        </w:rPr>
      </w:pPr>
      <w:ins w:id="1047" w:author="Brian Bohman" w:date="2021-10-23T21:23:00Z">
        <w:r>
          <w:t>T</w:t>
        </w:r>
      </w:ins>
      <w:ins w:id="1048" w:author="Brian Bohman" w:date="2021-10-31T12:22:00Z">
        <w:r w:rsidR="00F835BE">
          <w:t>he t</w:t>
        </w:r>
      </w:ins>
      <w:ins w:id="1049" w:author="Brian Bohman" w:date="2021-10-27T06:14:00Z">
        <w:r w:rsidR="00154DDE">
          <w:t>iming of t</w:t>
        </w:r>
      </w:ins>
      <w:ins w:id="1050" w:author="Brian Bohman" w:date="2021-10-23T21:23:00Z">
        <w:r>
          <w:t xml:space="preserve">uber initiation is </w:t>
        </w:r>
      </w:ins>
      <w:ins w:id="1051" w:author="Brian Bohman" w:date="2021-10-23T21:24:00Z">
        <w:r>
          <w:t xml:space="preserve">affected </w:t>
        </w:r>
      </w:ins>
      <w:ins w:id="1052" w:author="Brian Bohman" w:date="2021-10-23T21:25:00Z">
        <w:r w:rsidR="003168D4">
          <w:t xml:space="preserve">primarily </w:t>
        </w:r>
      </w:ins>
      <w:ins w:id="1053" w:author="Brian Bohman" w:date="2021-10-23T21:24:00Z">
        <w:r>
          <w:t xml:space="preserve">by </w:t>
        </w:r>
      </w:ins>
      <w:ins w:id="1054" w:author="Brian Bohman" w:date="2021-08-31T08:25:00Z">
        <w:r w:rsidR="00B22031">
          <w:t>variety maturity class</w:t>
        </w:r>
      </w:ins>
      <w:ins w:id="1055" w:author="Brian Bohman" w:date="2021-10-23T21:24:00Z">
        <w:r w:rsidR="007C506E">
          <w:t xml:space="preserve"> (i.e., G)</w:t>
        </w:r>
      </w:ins>
      <w:ins w:id="1056" w:author="Brian Bohman" w:date="2021-10-23T21:28:00Z">
        <w:r w:rsidR="00AF7C54">
          <w:t>.</w:t>
        </w:r>
      </w:ins>
      <w:ins w:id="1057" w:author="Brian Bohman" w:date="2021-08-31T08:25:00Z">
        <w:r w:rsidR="00B22031">
          <w:t xml:space="preserve"> Potato varieties are classified </w:t>
        </w:r>
      </w:ins>
      <w:ins w:id="1058" w:author="Brian Bohman" w:date="2021-08-31T08:26:00Z">
        <w:r w:rsidR="00B22031">
          <w:t xml:space="preserve">on a spectrum </w:t>
        </w:r>
      </w:ins>
      <w:ins w:id="1059" w:author="Brian Bohman" w:date="2021-08-31T08:29:00Z">
        <w:r w:rsidR="00B22031">
          <w:t xml:space="preserve">of </w:t>
        </w:r>
      </w:ins>
      <w:ins w:id="1060" w:author="Brian Bohman" w:date="2021-08-31T08:27:00Z">
        <w:r w:rsidR="00B22031">
          <w:t>growth patterns</w:t>
        </w:r>
      </w:ins>
      <w:ins w:id="1061" w:author="Brian Bohman" w:date="2021-08-31T08:28:00Z">
        <w:r w:rsidR="00B22031">
          <w:t xml:space="preserve"> </w:t>
        </w:r>
      </w:ins>
      <w:ins w:id="1062" w:author="Brian Bohman" w:date="2021-08-31T08:29:00Z">
        <w:r w:rsidR="00B22031">
          <w:t xml:space="preserve">where early maturing varieties are considered </w:t>
        </w:r>
      </w:ins>
      <w:ins w:id="1063" w:author="Brian Bohman" w:date="2021-08-31T08:30:00Z">
        <w:r w:rsidR="00B22031">
          <w:t xml:space="preserve">to be </w:t>
        </w:r>
      </w:ins>
      <w:commentRangeStart w:id="1064"/>
      <w:ins w:id="1065" w:author="Brian Bohman" w:date="2021-08-31T08:29:00Z">
        <w:r w:rsidR="00B22031">
          <w:t>determinant</w:t>
        </w:r>
      </w:ins>
      <w:commentRangeEnd w:id="1064"/>
      <w:r w:rsidR="00FB307E">
        <w:rPr>
          <w:rStyle w:val="CommentReference"/>
          <w:rFonts w:ascii="Palatino Linotype" w:eastAsia="SimSun" w:hAnsi="Palatino Linotype"/>
          <w:noProof/>
          <w:color w:val="000000"/>
          <w:lang w:eastAsia="zh-CN"/>
        </w:rPr>
        <w:commentReference w:id="1064"/>
      </w:r>
      <w:ins w:id="1066" w:author="Brian Bohman" w:date="2021-08-31T08:29:00Z">
        <w:r w:rsidR="00B22031">
          <w:t xml:space="preserve"> and later maturing varieties are considered </w:t>
        </w:r>
      </w:ins>
      <w:ins w:id="1067" w:author="Brian Bohman" w:date="2021-08-31T08:30:00Z">
        <w:r w:rsidR="00B22031">
          <w:t xml:space="preserve">to be </w:t>
        </w:r>
      </w:ins>
      <w:commentRangeStart w:id="1068"/>
      <w:ins w:id="1069" w:author="Brian Bohman" w:date="2021-08-31T08:29:00Z">
        <w:r w:rsidR="00B22031">
          <w:t>indeterminant</w:t>
        </w:r>
      </w:ins>
      <w:commentRangeEnd w:id="1068"/>
      <w:r w:rsidR="00E9513E">
        <w:rPr>
          <w:rStyle w:val="CommentReference"/>
          <w:rFonts w:ascii="Palatino Linotype" w:eastAsia="SimSun" w:hAnsi="Palatino Linotype"/>
          <w:noProof/>
          <w:color w:val="000000"/>
          <w:lang w:eastAsia="zh-CN"/>
        </w:rPr>
        <w:commentReference w:id="1068"/>
      </w:r>
      <w:ins w:id="1070" w:author="Brian Bohman" w:date="2021-08-31T08:28:00Z">
        <w:r w:rsidR="00B22031">
          <w:t xml:space="preserve"> </w:t>
        </w:r>
      </w:ins>
      <w:r w:rsidR="00A301DB">
        <w:fldChar w:fldCharType="begin"/>
      </w:r>
      <w:r w:rsidR="00A301DB">
        <w:instrText xml:space="preserve"> ADDIN EN.CITE &lt;EndNote&gt;&lt;Cite&gt;&lt;Author&gt;Thornton&lt;/Author&gt;&lt;Year&gt;2020&lt;/Year&gt;&lt;RecNum&gt;2744&lt;/RecNum&gt;&lt;DisplayText&gt;(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EndNote&gt;</w:instrText>
      </w:r>
      <w:r w:rsidR="00A301DB">
        <w:fldChar w:fldCharType="separate"/>
      </w:r>
      <w:r w:rsidR="00A301DB">
        <w:rPr>
          <w:noProof/>
        </w:rPr>
        <w:t>(Thornton, 2020)</w:t>
      </w:r>
      <w:r w:rsidR="00A301DB">
        <w:fldChar w:fldCharType="end"/>
      </w:r>
      <w:ins w:id="1071" w:author="Brian Bohman" w:date="2021-08-31T08:27:00Z">
        <w:r w:rsidR="00B22031">
          <w:t xml:space="preserve">. </w:t>
        </w:r>
      </w:ins>
      <w:ins w:id="1072" w:author="Brian Bohman" w:date="2021-08-31T08:30:00Z">
        <w:r w:rsidR="00B22031">
          <w:t>Compared to indetermin</w:t>
        </w:r>
      </w:ins>
      <w:ins w:id="1073" w:author="Carl J Rosen" w:date="2021-12-23T18:02:00Z">
        <w:r w:rsidR="00E9513E">
          <w:t>ate</w:t>
        </w:r>
      </w:ins>
      <w:ins w:id="1074" w:author="Brian Bohman" w:date="2021-08-31T08:30:00Z">
        <w:del w:id="1075" w:author="Carl J Rosen" w:date="2021-12-23T18:02:00Z">
          <w:r w:rsidR="00B22031" w:rsidDel="00E9513E">
            <w:delText>ant</w:delText>
          </w:r>
        </w:del>
        <w:r w:rsidR="00B22031">
          <w:t xml:space="preserve"> varieties, de</w:t>
        </w:r>
      </w:ins>
      <w:ins w:id="1076" w:author="Brian Bohman" w:date="2021-08-31T08:27:00Z">
        <w:r w:rsidR="00B22031">
          <w:t>terminate varieties</w:t>
        </w:r>
      </w:ins>
      <w:ins w:id="1077" w:author="Brian Bohman" w:date="2021-08-31T08:30:00Z">
        <w:r w:rsidR="00B22031">
          <w:t xml:space="preserve"> </w:t>
        </w:r>
      </w:ins>
      <w:ins w:id="1078" w:author="Brian Bohman" w:date="2021-08-31T08:32:00Z">
        <w:r w:rsidR="00B22031">
          <w:t xml:space="preserve">progress more </w:t>
        </w:r>
      </w:ins>
      <w:ins w:id="1079" w:author="Brian Bohman" w:date="2021-08-31T08:35:00Z">
        <w:r w:rsidR="00070EF7">
          <w:t xml:space="preserve">quickly </w:t>
        </w:r>
      </w:ins>
      <w:ins w:id="1080" w:author="Brian Bohman" w:date="2021-08-31T08:32:00Z">
        <w:r w:rsidR="00B22031">
          <w:t>to the tuber initiation</w:t>
        </w:r>
      </w:ins>
      <w:ins w:id="1081" w:author="Brian Bohman" w:date="2021-08-31T08:35:00Z">
        <w:r w:rsidR="00070EF7">
          <w:t xml:space="preserve"> growth stage</w:t>
        </w:r>
      </w:ins>
      <w:ins w:id="1082" w:author="Brian Bohman" w:date="2021-08-31T08:33:00Z">
        <w:r w:rsidR="00B22031">
          <w:t xml:space="preserve"> </w:t>
        </w:r>
      </w:ins>
      <w:ins w:id="1083" w:author="Brian Bohman" w:date="2021-08-31T08:32:00Z">
        <w:r w:rsidR="00B22031">
          <w:t>(i.e., at lower total plant biomass)</w:t>
        </w:r>
      </w:ins>
      <w:ins w:id="1084" w:author="Brian Bohman" w:date="2021-08-31T08:35:00Z">
        <w:r w:rsidR="00070EF7">
          <w:t xml:space="preserve"> and have </w:t>
        </w:r>
      </w:ins>
      <w:ins w:id="1085" w:author="Brian Bohman" w:date="2021-08-31T08:37:00Z">
        <w:r w:rsidR="00070EF7">
          <w:t xml:space="preserve">a more </w:t>
        </w:r>
      </w:ins>
      <w:ins w:id="1086" w:author="Brian Bohman" w:date="2021-08-31T08:35:00Z">
        <w:r w:rsidR="00070EF7">
          <w:t xml:space="preserve">rapid tuber </w:t>
        </w:r>
      </w:ins>
      <w:ins w:id="1087" w:author="Brian Bohman" w:date="2021-08-31T08:37:00Z">
        <w:r w:rsidR="00070EF7">
          <w:t>bulking (i.e., biomass increase)</w:t>
        </w:r>
      </w:ins>
      <w:ins w:id="1088" w:author="Brian Bohman" w:date="2021-08-31T08:35:00Z">
        <w:r w:rsidR="00070EF7">
          <w:t xml:space="preserve"> </w:t>
        </w:r>
      </w:ins>
      <w:ins w:id="1089" w:author="Brian Bohman" w:date="2021-08-31T08:36:00Z">
        <w:r w:rsidR="00070EF7">
          <w:t xml:space="preserve">with limited </w:t>
        </w:r>
      </w:ins>
      <w:ins w:id="1090" w:author="Brian Bohman" w:date="2021-08-31T08:37:00Z">
        <w:r w:rsidR="00070EF7">
          <w:t xml:space="preserve">additional </w:t>
        </w:r>
      </w:ins>
      <w:ins w:id="1091" w:author="Brian Bohman" w:date="2021-08-31T08:36:00Z">
        <w:r w:rsidR="00070EF7">
          <w:t xml:space="preserve">canopy </w:t>
        </w:r>
      </w:ins>
      <w:ins w:id="1092" w:author="Brian Bohman" w:date="2021-08-31T08:37:00Z">
        <w:r w:rsidR="00070EF7">
          <w:t xml:space="preserve">and vine biomass growth (i.e., </w:t>
        </w:r>
      </w:ins>
      <w:ins w:id="1093" w:author="Brian Bohman" w:date="2021-08-31T08:38:00Z">
        <w:r w:rsidR="00070EF7">
          <w:t xml:space="preserve">increased harvest index for a given level of biomass) </w:t>
        </w:r>
      </w:ins>
      <w:r w:rsidR="00A301DB">
        <w:fldChar w:fldCharType="begin"/>
      </w:r>
      <w:r w:rsidR="00A301DB">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A301DB">
        <w:fldChar w:fldCharType="separate"/>
      </w:r>
      <w:r w:rsidR="00A301DB">
        <w:rPr>
          <w:noProof/>
        </w:rPr>
        <w:t>(Kleinkopf et al., 1981)</w:t>
      </w:r>
      <w:r w:rsidR="00A301DB">
        <w:fldChar w:fldCharType="end"/>
      </w:r>
      <w:ins w:id="1094" w:author="Brian Bohman" w:date="2021-08-31T08:38:00Z">
        <w:r w:rsidR="00070EF7">
          <w:t>.</w:t>
        </w:r>
      </w:ins>
      <w:ins w:id="1095" w:author="Brian Bohman" w:date="2021-08-31T08:39:00Z">
        <w:r w:rsidR="002A483C">
          <w:t xml:space="preserve"> Therefore, it is expected that increasing earliness of maturity for a potato variety would result in an increase in N dilution</w:t>
        </w:r>
      </w:ins>
      <w:ins w:id="1096" w:author="Brian Bohman" w:date="2021-08-31T08:40:00Z">
        <w:r w:rsidR="002A483C">
          <w:t>.</w:t>
        </w:r>
      </w:ins>
    </w:p>
    <w:p w14:paraId="23F19FC9" w14:textId="3E861FF1" w:rsidR="00A61F9A" w:rsidRDefault="00E01967">
      <w:pPr>
        <w:pStyle w:val="Body"/>
        <w:rPr>
          <w:ins w:id="1097" w:author="Brian Bohman" w:date="2021-10-23T21:30:00Z"/>
          <w:lang w:bidi="en-US"/>
        </w:rPr>
      </w:pPr>
      <w:ins w:id="1098" w:author="Brian Bohman" w:date="2021-12-19T08:26:00Z">
        <w:r>
          <w:rPr>
            <w:lang w:bidi="en-US"/>
          </w:rPr>
          <w:lastRenderedPageBreak/>
          <w:t>In the present study, d</w:t>
        </w:r>
      </w:ins>
      <w:ins w:id="1099" w:author="Brian Bohman" w:date="2021-10-23T21:18:00Z">
        <w:r w:rsidR="00A61F9A">
          <w:rPr>
            <w:lang w:bidi="en-US"/>
          </w:rPr>
          <w:t>ifferences in maturity class between resul</w:t>
        </w:r>
      </w:ins>
      <w:ins w:id="1100" w:author="Brian Bohman" w:date="2021-10-23T21:29:00Z">
        <w:r w:rsidR="00764A53">
          <w:rPr>
            <w:lang w:bidi="en-US"/>
          </w:rPr>
          <w:t>ted</w:t>
        </w:r>
      </w:ins>
      <w:ins w:id="1101" w:author="Brian Bohman" w:date="2021-10-23T21:18:00Z">
        <w:r w:rsidR="00A61F9A">
          <w:rPr>
            <w:lang w:bidi="en-US"/>
          </w:rPr>
          <w:t xml:space="preserve"> in differences in %N</w:t>
        </w:r>
        <w:r w:rsidR="00A61F9A">
          <w:rPr>
            <w:vertAlign w:val="subscript"/>
            <w:lang w:bidi="en-US"/>
          </w:rPr>
          <w:t>c</w:t>
        </w:r>
        <w:r w:rsidR="00A61F9A">
          <w:rPr>
            <w:lang w:bidi="en-US"/>
          </w:rPr>
          <w:t xml:space="preserve">. </w:t>
        </w:r>
      </w:ins>
      <w:ins w:id="1102" w:author="Brian Bohman" w:date="2021-12-19T08:27:00Z">
        <w:r>
          <w:rPr>
            <w:lang w:bidi="en-US"/>
          </w:rPr>
          <w:t xml:space="preserve">For example, </w:t>
        </w:r>
      </w:ins>
      <w:ins w:id="1103" w:author="Brian Bohman" w:date="2021-10-23T21:18:00Z">
        <w:r w:rsidR="00A61F9A">
          <w:rPr>
            <w:lang w:bidi="en-US"/>
          </w:rPr>
          <w:t>Argentina × Innovator, which has an early to medium maturity class, had significantly lower %N</w:t>
        </w:r>
        <w:r w:rsidR="00A61F9A">
          <w:rPr>
            <w:vertAlign w:val="subscript"/>
            <w:lang w:bidi="en-US"/>
          </w:rPr>
          <w:t>c</w:t>
        </w:r>
        <w:r w:rsidR="00A61F9A">
          <w:rPr>
            <w:lang w:bidi="en-US"/>
          </w:rPr>
          <w:t xml:space="preserve"> than Argentina × Bannock Russet, Argentina × </w:t>
        </w:r>
        <w:proofErr w:type="spellStart"/>
        <w:r w:rsidR="00A61F9A">
          <w:rPr>
            <w:lang w:bidi="en-US"/>
          </w:rPr>
          <w:t>Markies</w:t>
        </w:r>
        <w:proofErr w:type="spellEnd"/>
        <w:r w:rsidR="00A61F9A">
          <w:rPr>
            <w:lang w:bidi="en-US"/>
          </w:rPr>
          <w:t xml:space="preserve"> Russet, and Argentina × Umatilla Russet, which have either a medium-late to late or late to very late maturity class; however, Argentina × Gem Russet, which has a medium to late maturity class did not have a significantly different %N</w:t>
        </w:r>
        <w:r w:rsidR="00A61F9A">
          <w:rPr>
            <w:vertAlign w:val="subscript"/>
            <w:lang w:bidi="en-US"/>
          </w:rPr>
          <w:t>c</w:t>
        </w:r>
        <w:r w:rsidR="00A61F9A">
          <w:rPr>
            <w:lang w:bidi="en-US"/>
          </w:rPr>
          <w:t xml:space="preserve"> from Argentina × Innovator </w:t>
        </w:r>
      </w:ins>
      <w:ins w:id="1104" w:author="Brian Bohman" w:date="2021-12-19T08:20:00Z">
        <w:r w:rsidR="00E474E8">
          <w:rPr>
            <w:lang w:bidi="en-US"/>
          </w:rPr>
          <w:t>(</w:t>
        </w:r>
      </w:ins>
      <w:ins w:id="1105" w:author="Brian Bohman" w:date="2021-12-19T08:21:00Z">
        <w:r w:rsidR="00E474E8">
          <w:rPr>
            <w:lang w:bidi="en-US"/>
          </w:rPr>
          <w:fldChar w:fldCharType="begin"/>
        </w:r>
        <w:r w:rsidR="00E474E8">
          <w:rPr>
            <w:lang w:bidi="en-US"/>
          </w:rPr>
          <w:instrText xml:space="preserve"> REF _Ref78280157 \h </w:instrText>
        </w:r>
      </w:ins>
      <w:r w:rsidR="00E474E8">
        <w:rPr>
          <w:lang w:bidi="en-US"/>
        </w:rPr>
      </w:r>
      <w:r w:rsidR="00E474E8">
        <w:rPr>
          <w:lang w:bidi="en-US"/>
        </w:rPr>
        <w:fldChar w:fldCharType="separate"/>
      </w:r>
      <w:ins w:id="1106" w:author="Brian Bohman" w:date="2021-12-19T08:21:00Z">
        <w:r w:rsidR="00E474E8" w:rsidRPr="002C16FE">
          <w:rPr>
            <w:bCs/>
          </w:rPr>
          <w:t xml:space="preserve">Table </w:t>
        </w:r>
        <w:r w:rsidR="00E474E8">
          <w:rPr>
            <w:bCs/>
            <w:noProof/>
          </w:rPr>
          <w:t>7</w:t>
        </w:r>
        <w:r w:rsidR="00E474E8">
          <w:rPr>
            <w:lang w:bidi="en-US"/>
          </w:rPr>
          <w:fldChar w:fldCharType="end"/>
        </w:r>
      </w:ins>
      <w:ins w:id="1107" w:author="Brian Bohman" w:date="2021-12-19T08:20:00Z">
        <w:r w:rsidR="00E474E8">
          <w:rPr>
            <w:lang w:bidi="en-US"/>
          </w:rPr>
          <w:t>)</w:t>
        </w:r>
      </w:ins>
      <w:ins w:id="1108" w:author="Brian Bohman" w:date="2021-10-23T21:18:00Z">
        <w:r w:rsidR="00A61F9A">
          <w:rPr>
            <w:lang w:bidi="en-US"/>
          </w:rPr>
          <w:t xml:space="preserve">. This finding </w:t>
        </w:r>
      </w:ins>
      <w:ins w:id="1109" w:author="Brian Bohman" w:date="2021-12-19T08:24:00Z">
        <w:r w:rsidR="00E474E8">
          <w:rPr>
            <w:lang w:bidi="en-US"/>
          </w:rPr>
          <w:t>supports the hypothesis</w:t>
        </w:r>
      </w:ins>
      <w:ins w:id="1110" w:author="Brian Bohman" w:date="2021-10-23T21:18:00Z">
        <w:r w:rsidR="00A61F9A">
          <w:rPr>
            <w:lang w:bidi="en-US"/>
          </w:rPr>
          <w:t xml:space="preserve"> that varieties with an earlier maturity class (i.e.,</w:t>
        </w:r>
      </w:ins>
      <w:ins w:id="1111" w:author="Brian Bohman" w:date="2021-10-27T06:15:00Z">
        <w:r w:rsidR="00154DDE">
          <w:rPr>
            <w:lang w:bidi="en-US"/>
          </w:rPr>
          <w:t xml:space="preserve"> earlier tuber initiation</w:t>
        </w:r>
      </w:ins>
      <w:ins w:id="1112" w:author="Brian Bohman" w:date="2021-10-23T21:18:00Z">
        <w:r w:rsidR="00A61F9A">
          <w:rPr>
            <w:lang w:bidi="en-US"/>
          </w:rPr>
          <w:t xml:space="preserve">) will have </w:t>
        </w:r>
      </w:ins>
      <w:ins w:id="1113" w:author="Carl J Rosen" w:date="2021-12-23T18:09:00Z">
        <w:r w:rsidR="00FB307E">
          <w:rPr>
            <w:lang w:bidi="en-US"/>
          </w:rPr>
          <w:t xml:space="preserve">a </w:t>
        </w:r>
      </w:ins>
      <w:ins w:id="1114" w:author="Brian Bohman" w:date="2021-10-23T21:18:00Z">
        <w:r w:rsidR="00A61F9A">
          <w:rPr>
            <w:lang w:bidi="en-US"/>
          </w:rPr>
          <w:t>lower %N</w:t>
        </w:r>
        <w:r w:rsidR="00A61F9A">
          <w:rPr>
            <w:vertAlign w:val="subscript"/>
            <w:lang w:bidi="en-US"/>
          </w:rPr>
          <w:t>c</w:t>
        </w:r>
      </w:ins>
      <w:ins w:id="1115" w:author="Brian Bohman" w:date="2021-12-19T08:22:00Z">
        <w:r w:rsidR="00E474E8">
          <w:rPr>
            <w:vertAlign w:val="subscript"/>
            <w:lang w:bidi="en-US"/>
          </w:rPr>
          <w:t xml:space="preserve"> </w:t>
        </w:r>
        <w:r w:rsidR="00E474E8">
          <w:rPr>
            <w:lang w:bidi="en-US"/>
          </w:rPr>
          <w:t xml:space="preserve">(i.e., greater </w:t>
        </w:r>
      </w:ins>
      <w:ins w:id="1116" w:author="Brian Bohman" w:date="2021-12-19T08:24:00Z">
        <w:r w:rsidR="00E474E8">
          <w:rPr>
            <w:lang w:bidi="en-US"/>
          </w:rPr>
          <w:t>N dilution)</w:t>
        </w:r>
      </w:ins>
      <w:ins w:id="1117" w:author="Brian Bohman" w:date="2021-10-23T21:18:00Z">
        <w:r w:rsidR="00A61F9A">
          <w:rPr>
            <w:lang w:bidi="en-US"/>
          </w:rPr>
          <w:t>.</w:t>
        </w:r>
      </w:ins>
    </w:p>
    <w:p w14:paraId="7E9385C4" w14:textId="5B101AA0" w:rsidR="00CF3938" w:rsidRDefault="00154DDE" w:rsidP="00582605">
      <w:pPr>
        <w:pStyle w:val="Body"/>
        <w:rPr>
          <w:ins w:id="1118" w:author="Brian Bohman" w:date="2021-10-23T21:31:00Z"/>
        </w:rPr>
      </w:pPr>
      <w:ins w:id="1119" w:author="Brian Bohman" w:date="2021-10-27T06:15:00Z">
        <w:r>
          <w:t>T</w:t>
        </w:r>
      </w:ins>
      <w:ins w:id="1120" w:author="Brian Bohman" w:date="2021-10-23T21:30:00Z">
        <w:r w:rsidR="00CF3938">
          <w:t xml:space="preserve">iming of tuber initiation is also subject to </w:t>
        </w:r>
      </w:ins>
      <w:ins w:id="1121" w:author="Brian Bohman" w:date="2021-10-24T10:05:00Z">
        <w:r w:rsidR="00E02AD8">
          <w:t xml:space="preserve">G </w:t>
        </w:r>
      </w:ins>
      <w:ins w:id="1122" w:author="Brian Bohman" w:date="2021-12-19T08:27:00Z">
        <w:r w:rsidR="00E01967">
          <w:t>×</w:t>
        </w:r>
      </w:ins>
      <w:ins w:id="1123" w:author="Brian Bohman" w:date="2021-10-24T10:05:00Z">
        <w:r w:rsidR="00E02AD8">
          <w:t xml:space="preserve"> </w:t>
        </w:r>
      </w:ins>
      <w:ins w:id="1124" w:author="Brian Bohman" w:date="2021-10-23T21:30:00Z">
        <w:r w:rsidR="00CF3938" w:rsidRPr="00DB66FC">
          <w:t>E</w:t>
        </w:r>
        <w:r w:rsidR="00CF3938">
          <w:t xml:space="preserve"> × M interactions. Ideal conditions for tuber initiation are moderate to low soil N availability, shorter day length, high light intensity, and cool nighttime temperatures </w:t>
        </w:r>
        <w:r w:rsidR="00CF3938">
          <w:fldChar w:fldCharType="begin"/>
        </w:r>
        <w:r w:rsidR="00CF3938">
          <w: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instrText>
        </w:r>
        <w:r w:rsidR="00CF3938">
          <w:fldChar w:fldCharType="separate"/>
        </w:r>
        <w:r w:rsidR="00CF3938">
          <w:rPr>
            <w:noProof/>
          </w:rPr>
          <w:t>(Ewing &amp; Struik, 1992; Thornton, 2020)</w:t>
        </w:r>
        <w:r w:rsidR="00CF3938">
          <w:fldChar w:fldCharType="end"/>
        </w:r>
        <w:r w:rsidR="00CF3938">
          <w:t xml:space="preserve">; when N fertilizer management results in excessively high soil N availability </w:t>
        </w:r>
        <w:r w:rsidR="00CF3938">
          <w:fldChar w:fldCharType="begin"/>
        </w:r>
        <w:r w:rsidR="00CF3938">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CF3938">
          <w:fldChar w:fldCharType="separate"/>
        </w:r>
        <w:r w:rsidR="00CF3938">
          <w:rPr>
            <w:noProof/>
          </w:rPr>
          <w:t>(Kleinkopf et al., 1981)</w:t>
        </w:r>
        <w:r w:rsidR="00CF3938">
          <w:fldChar w:fldCharType="end"/>
        </w:r>
        <w:r w:rsidR="00CF3938">
          <w:t xml:space="preserve">, under conditions of reduced solar irradiance </w:t>
        </w:r>
        <w:r w:rsidR="00CF3938">
          <w:fldChar w:fldCharType="begin"/>
        </w:r>
        <w:r w:rsidR="00CF3938">
          <w: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instrText>
        </w:r>
        <w:r w:rsidR="00CF3938">
          <w:fldChar w:fldCharType="separate"/>
        </w:r>
        <w:r w:rsidR="00CF3938">
          <w:rPr>
            <w:noProof/>
          </w:rPr>
          <w:t>(Menzel, 1985)</w:t>
        </w:r>
        <w:r w:rsidR="00CF3938">
          <w:fldChar w:fldCharType="end"/>
        </w:r>
        <w:r w:rsidR="00CF3938">
          <w:t xml:space="preserve">, or when nighttime soil temperature are elevated </w:t>
        </w:r>
        <w:r w:rsidR="00CF3938">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ins>
      <w:r w:rsidR="00477881">
        <w:instrText xml:space="preserve"> ADDIN EN.CITE </w:instrText>
      </w:r>
      <w:r w:rsidR="00477881">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477881">
        <w:instrText xml:space="preserve"> ADDIN EN.CITE.DATA </w:instrText>
      </w:r>
      <w:r w:rsidR="00477881">
        <w:fldChar w:fldCharType="end"/>
      </w:r>
      <w:ins w:id="1125" w:author="Brian Bohman" w:date="2021-10-23T21:30:00Z">
        <w:r w:rsidR="00CF3938">
          <w:fldChar w:fldCharType="separate"/>
        </w:r>
      </w:ins>
      <w:r w:rsidR="00477881">
        <w:rPr>
          <w:noProof/>
        </w:rPr>
        <w:t>(Slater, 1968; Kim &amp; Lee, 2019)</w:t>
      </w:r>
      <w:ins w:id="1126" w:author="Brian Bohman" w:date="2021-10-23T21:30:00Z">
        <w:r w:rsidR="00CF3938">
          <w:fldChar w:fldCharType="end"/>
        </w:r>
        <w:r w:rsidR="00CF3938">
          <w:t>, tuber initiation can be delayed. Therefore, both M effects that result in excessive early-season soil N availability (</w:t>
        </w:r>
      </w:ins>
      <w:ins w:id="1127" w:author="Brian Bohman" w:date="2021-10-27T06:16:00Z">
        <w:r>
          <w:t>e.g.</w:t>
        </w:r>
      </w:ins>
      <w:ins w:id="1128" w:author="Brian Bohman" w:date="2021-10-23T21:30:00Z">
        <w:r w:rsidR="00CF3938">
          <w:t xml:space="preserve">, all N applied at planting in a soluble form) and E effects that result in increased solar irradiance or reduced nighttime temperatures (i.e., increased diurnal temperature difference) </w:t>
        </w:r>
      </w:ins>
      <w:ins w:id="1129" w:author="Brian Bohman" w:date="2021-10-31T12:23:00Z">
        <w:r w:rsidR="00F835BE">
          <w:t>could</w:t>
        </w:r>
      </w:ins>
      <w:ins w:id="1130" w:author="Brian Bohman" w:date="2021-10-23T21:30:00Z">
        <w:r w:rsidR="00CF3938">
          <w:t xml:space="preserve"> result in an increase in N dilution</w:t>
        </w:r>
      </w:ins>
      <w:ins w:id="1131" w:author="Brian Bohman" w:date="2021-10-31T12:24:00Z">
        <w:r w:rsidR="00F835BE">
          <w:t>.</w:t>
        </w:r>
      </w:ins>
    </w:p>
    <w:p w14:paraId="725186EE" w14:textId="7B10707C" w:rsidR="004E1CFA" w:rsidRDefault="00367D8A" w:rsidP="00E45DFE">
      <w:pPr>
        <w:pStyle w:val="Body"/>
        <w:rPr>
          <w:ins w:id="1132" w:author="Brian Bohman" w:date="2021-08-31T08:49:00Z"/>
        </w:rPr>
      </w:pPr>
      <w:ins w:id="1133" w:author="Brian Bohman" w:date="2021-10-23T21:33:00Z">
        <w:r>
          <w:t>However, d</w:t>
        </w:r>
      </w:ins>
      <w:ins w:id="1134" w:author="Brian Bohman" w:date="2021-10-23T21:31:00Z">
        <w:r w:rsidR="00A2095A">
          <w:t xml:space="preserve">ue the limitation of the experimental studies </w:t>
        </w:r>
      </w:ins>
      <w:ins w:id="1135" w:author="Brian Bohman" w:date="2021-10-23T21:34:00Z">
        <w:r w:rsidR="00322EE3">
          <w:t xml:space="preserve">(i.e., </w:t>
        </w:r>
      </w:ins>
      <w:ins w:id="1136" w:author="Brian Bohman" w:date="2021-10-23T21:31:00Z">
        <w:r w:rsidR="002078D9">
          <w:t xml:space="preserve">the effect of M was not systematically varied </w:t>
        </w:r>
      </w:ins>
      <w:ins w:id="1137" w:author="Brian Bohman" w:date="2021-10-24T10:11:00Z">
        <w:r w:rsidR="00FE270A">
          <w:t>across a given G x E interaction</w:t>
        </w:r>
      </w:ins>
      <w:ins w:id="1138" w:author="Brian Bohman" w:date="2021-10-23T21:34:00Z">
        <w:r w:rsidR="00322EE3">
          <w:t>)</w:t>
        </w:r>
      </w:ins>
      <w:ins w:id="1139" w:author="Brian Bohman" w:date="2021-10-23T21:32:00Z">
        <w:r w:rsidR="002078D9">
          <w:t xml:space="preserve">, it is not possible to directly assess </w:t>
        </w:r>
        <w:r w:rsidR="00EC7810">
          <w:t>the</w:t>
        </w:r>
      </w:ins>
      <w:ins w:id="1140" w:author="Brian Bohman" w:date="2021-10-24T10:29:00Z">
        <w:r w:rsidR="00617C85">
          <w:t xml:space="preserve"> </w:t>
        </w:r>
      </w:ins>
      <w:ins w:id="1141" w:author="Brian Bohman" w:date="2021-10-23T21:32:00Z">
        <w:r w:rsidR="00EC7810">
          <w:t>impact of</w:t>
        </w:r>
      </w:ins>
      <w:ins w:id="1142" w:author="Brian Bohman" w:date="2021-10-24T10:29:00Z">
        <w:r w:rsidR="00617C85">
          <w:t xml:space="preserve"> </w:t>
        </w:r>
      </w:ins>
      <w:ins w:id="1143" w:author="Brian Bohman" w:date="2021-10-24T10:30:00Z">
        <w:r w:rsidR="00617C85">
          <w:t>diurnal temperature difference</w:t>
        </w:r>
      </w:ins>
      <w:ins w:id="1144" w:author="Brian Bohman" w:date="2021-10-24T10:32:00Z">
        <w:r w:rsidR="00527104">
          <w:t>, solar radiation, or</w:t>
        </w:r>
      </w:ins>
      <w:ins w:id="1145" w:author="Brian Bohman" w:date="2021-10-24T10:30:00Z">
        <w:r w:rsidR="00617C85">
          <w:t xml:space="preserve"> </w:t>
        </w:r>
        <w:r w:rsidR="00F8183D">
          <w:t xml:space="preserve">N fertilizer source and timing </w:t>
        </w:r>
      </w:ins>
      <w:ins w:id="1146" w:author="Brian Bohman" w:date="2021-12-19T08:28:00Z">
        <w:r w:rsidR="00E01967">
          <w:t>(</w:t>
        </w:r>
        <w:r w:rsidR="00E01967">
          <w:fldChar w:fldCharType="begin"/>
        </w:r>
        <w:r w:rsidR="00E01967">
          <w:instrText xml:space="preserve"> REF _Ref87779997 \h </w:instrText>
        </w:r>
      </w:ins>
      <w:r w:rsidR="00E01967">
        <w:fldChar w:fldCharType="separate"/>
      </w:r>
      <w:ins w:id="1147" w:author="Brian Bohman" w:date="2021-12-19T08:28:00Z">
        <w:r w:rsidR="00E01967" w:rsidRPr="00202022">
          <w:t xml:space="preserve">Table </w:t>
        </w:r>
        <w:r w:rsidR="00E01967">
          <w:rPr>
            <w:noProof/>
          </w:rPr>
          <w:t>5</w:t>
        </w:r>
        <w:r w:rsidR="00E01967">
          <w:fldChar w:fldCharType="end"/>
        </w:r>
        <w:r w:rsidR="00E01967">
          <w:t xml:space="preserve">) </w:t>
        </w:r>
      </w:ins>
      <w:ins w:id="1148" w:author="Brian Bohman" w:date="2021-10-24T10:30:00Z">
        <w:r w:rsidR="00F8183D">
          <w:t>on the timing of tuber initiation and N dilution</w:t>
        </w:r>
      </w:ins>
      <w:ins w:id="1149" w:author="Brian Bohman" w:date="2021-10-24T10:31:00Z">
        <w:r w:rsidR="004544AE">
          <w:t xml:space="preserve"> distinct from the combined effect of </w:t>
        </w:r>
      </w:ins>
      <w:ins w:id="1150" w:author="Brian Bohman" w:date="2021-10-24T10:12:00Z">
        <w:r w:rsidR="00FE270A">
          <w:t xml:space="preserve">G x </w:t>
        </w:r>
      </w:ins>
      <w:ins w:id="1151" w:author="Brian Bohman" w:date="2021-10-23T21:32:00Z">
        <w:r w:rsidR="00EC7810">
          <w:t>E x M interactions</w:t>
        </w:r>
      </w:ins>
      <w:ins w:id="1152" w:author="Brian Bohman" w:date="2021-10-31T12:24:00Z">
        <w:r w:rsidR="00F835BE">
          <w:t>.</w:t>
        </w:r>
      </w:ins>
    </w:p>
    <w:p w14:paraId="4EA7CBF7" w14:textId="67F14BB6" w:rsidR="00D916E2" w:rsidRDefault="00E03598" w:rsidP="00D916E2">
      <w:pPr>
        <w:pStyle w:val="Heading3"/>
        <w:rPr>
          <w:ins w:id="1153" w:author="Brian Bohman" w:date="2021-08-31T09:19:00Z"/>
        </w:rPr>
      </w:pPr>
      <w:ins w:id="1154" w:author="Brian Bohman" w:date="2021-10-31T12:25:00Z">
        <w:r>
          <w:t xml:space="preserve">Rate of </w:t>
        </w:r>
      </w:ins>
      <w:ins w:id="1155" w:author="Brian Bohman" w:date="2021-08-31T09:19:00Z">
        <w:r w:rsidR="00D916E2">
          <w:t>Tuber Bulking</w:t>
        </w:r>
      </w:ins>
    </w:p>
    <w:p w14:paraId="60ACDD3B" w14:textId="04D653C4" w:rsidR="00BE048E" w:rsidRDefault="00894BF8" w:rsidP="00E45DFE">
      <w:pPr>
        <w:pStyle w:val="Body"/>
        <w:rPr>
          <w:ins w:id="1156" w:author="Brian Bohman" w:date="2021-12-19T09:01:00Z"/>
        </w:rPr>
      </w:pPr>
      <w:ins w:id="1157" w:author="Brian Bohman" w:date="2021-08-31T09:20:00Z">
        <w:r>
          <w:lastRenderedPageBreak/>
          <w:t>The rate of tuber bulking</w:t>
        </w:r>
      </w:ins>
      <w:ins w:id="1158" w:author="Brian Bohman" w:date="2021-10-24T10:12:00Z">
        <w:r w:rsidR="00087104">
          <w:t xml:space="preserve"> and allocation of biomass to tubers</w:t>
        </w:r>
      </w:ins>
      <w:ins w:id="1159" w:author="Brian Bohman" w:date="2021-08-31T09:20:00Z">
        <w:r>
          <w:t xml:space="preserve"> is </w:t>
        </w:r>
      </w:ins>
      <w:ins w:id="1160" w:author="Brian Bohman" w:date="2021-08-31T09:21:00Z">
        <w:r>
          <w:t xml:space="preserve">subject to </w:t>
        </w:r>
      </w:ins>
      <w:ins w:id="1161" w:author="Brian Bohman" w:date="2021-12-19T09:03:00Z">
        <w:r w:rsidR="00D96E51">
          <w:t>the effects of E</w:t>
        </w:r>
      </w:ins>
      <w:ins w:id="1162" w:author="Brian Bohman" w:date="2021-08-31T09:21:00Z">
        <w:r>
          <w:t>.</w:t>
        </w:r>
      </w:ins>
      <w:ins w:id="1163" w:author="Brian Bohman" w:date="2021-10-31T12:25:00Z">
        <w:r w:rsidR="00E03598">
          <w:t xml:space="preserve"> </w:t>
        </w:r>
      </w:ins>
      <w:ins w:id="1164" w:author="Brian Bohman" w:date="2021-08-31T09:22:00Z">
        <w:r>
          <w:t xml:space="preserve">Conventionally, </w:t>
        </w:r>
      </w:ins>
      <w:ins w:id="1165" w:author="Brian Bohman" w:date="2021-08-31T09:45:00Z">
        <w:r w:rsidR="00D872CE">
          <w:t>potential</w:t>
        </w:r>
      </w:ins>
      <w:ins w:id="1166" w:author="Brian Bohman" w:date="2021-08-31T09:46:00Z">
        <w:r w:rsidR="00D872CE">
          <w:t xml:space="preserve"> </w:t>
        </w:r>
      </w:ins>
      <w:ins w:id="1167" w:author="Brian Bohman" w:date="2021-08-31T09:22:00Z">
        <w:r>
          <w:t xml:space="preserve">biomass production has been considered </w:t>
        </w:r>
      </w:ins>
      <w:ins w:id="1168" w:author="Brian Bohman" w:date="2021-08-31T09:23:00Z">
        <w:r>
          <w:t>as the product of total solar radiation and radiation use efficiency</w:t>
        </w:r>
      </w:ins>
      <w:ins w:id="1169" w:author="Brian Bohman" w:date="2021-08-31T09:43:00Z">
        <w:r w:rsidR="00D872CE">
          <w:t xml:space="preserve"> </w:t>
        </w:r>
      </w:ins>
      <w:r w:rsidR="00D872CE">
        <w:fldChar w:fldCharType="begin"/>
      </w:r>
      <w:r w:rsidR="00E41E18">
        <w:instrText xml:space="preserve"> ADDIN EN.CITE &lt;EndNote&gt;&lt;Cite&gt;&lt;Author&gt;Monteith&lt;/Author&gt;&lt;Year&gt;1977&lt;/Year&gt;&lt;RecNum&gt;2593&lt;/RecNum&gt;&lt;DisplayText&gt;(Monteith, 1977; Sinclair &amp;amp; Muchow, 1999)&lt;/DisplayText&gt;&lt;record&gt;&lt;rec-number&gt;2593&lt;/rec-number&gt;&lt;foreign-keys&gt;&lt;key app="EN" db-id="sszpfv5zm0wprde2r5bvw2wpdezsax0e9spx" timestamp="1569856813"&gt;2593&lt;/key&gt;&lt;/foreign-keys&gt;&lt;ref-type name="Journal Article"&gt;17&lt;/ref-type&gt;&lt;contributors&gt;&lt;authors&gt;&lt;author&gt;John Lennox Monteith&lt;/author&gt;&lt;/authors&gt;&lt;/contributors&gt;&lt;titles&gt;&lt;title&gt;Climate and the efficiency of crop production in Britain&lt;/title&gt;&lt;secondary-title&gt;Phil. Trans. R. Soc. Lond. B&lt;/secondary-title&gt;&lt;/titles&gt;&lt;periodical&gt;&lt;full-title&gt;Phil. Trans. R. Soc. Lond. B&lt;/full-title&gt;&lt;abbr-1&gt;Phil. Trans. R. Soc. Lond. B&lt;/abbr-1&gt;&lt;/periodical&gt;&lt;pages&gt;277-294&lt;/pages&gt;&lt;volume&gt;281&lt;/volume&gt;&lt;dates&gt;&lt;year&gt;1977&lt;/year&gt;&lt;/dates&gt;&lt;urls&gt;&lt;/urls&gt;&lt;electronic-resource-num&gt;10.1098/rstb.1977.0140&lt;/electronic-resource-num&gt;&lt;/record&gt;&lt;/Cite&gt;&lt;Cite&gt;&lt;Author&gt;Sinclair&lt;/Author&gt;&lt;Year&gt;1999&lt;/Year&gt;&lt;RecNum&gt;2277&lt;/RecNum&gt;&lt;record&gt;&lt;rec-number&gt;2277&lt;/rec-number&gt;&lt;foreign-keys&gt;&lt;key app="EN" db-id="sszpfv5zm0wprde2r5bvw2wpdezsax0e9spx" timestamp="1569856807"&gt;2277&lt;/key&gt;&lt;/foreign-keys&gt;&lt;ref-type name="Book Section"&gt;5&lt;/ref-type&gt;&lt;contributors&gt;&lt;authors&gt;&lt;author&gt;Thomas R. Sinclair&lt;/author&gt;&lt;author&gt;Russell C. Muchow&lt;/author&gt;&lt;/authors&gt;&lt;secondary-authors&gt;&lt;author&gt;Donald L. Sparks&lt;/author&gt;&lt;/secondary-authors&gt;&lt;/contributors&gt;&lt;titles&gt;&lt;title&gt;Radiation Use Efficiency&lt;/title&gt;&lt;secondary-title&gt;Advances in Agronomy, Volume 65&lt;/secondary-title&gt;&lt;/titles&gt;&lt;pages&gt;215-265&lt;/pages&gt;&lt;volume&gt;65&lt;/volume&gt;&lt;dates&gt;&lt;year&gt;1999&lt;/year&gt;&lt;/dates&gt;&lt;urls&gt;&lt;/urls&gt;&lt;electronic-resource-num&gt;10.1016/S0065-2113(08)60914-1&lt;/electronic-resource-num&gt;&lt;/record&gt;&lt;/Cite&gt;&lt;/EndNote&gt;</w:instrText>
      </w:r>
      <w:r w:rsidR="00D872CE">
        <w:fldChar w:fldCharType="separate"/>
      </w:r>
      <w:r w:rsidR="00E41E18">
        <w:rPr>
          <w:noProof/>
        </w:rPr>
        <w:t>(Monteith, 1977; Sinclair &amp; Muchow, 1999)</w:t>
      </w:r>
      <w:r w:rsidR="00D872CE">
        <w:fldChar w:fldCharType="end"/>
      </w:r>
      <w:ins w:id="1170" w:author="Brian Bohman" w:date="2021-08-31T10:50:00Z">
        <w:r w:rsidR="00E41E18">
          <w:t xml:space="preserve"> as has been successfully applied to potato </w:t>
        </w:r>
      </w:ins>
      <w:r w:rsidR="00E41E18">
        <w:fldChar w:fldCharType="begin"/>
      </w:r>
      <w:r w:rsidR="00E41E18">
        <w:instrText xml:space="preserve"> ADDIN EN.CITE &lt;EndNote&gt;&lt;Cite&gt;&lt;Author&gt;Allen&lt;/Author&gt;&lt;Year&gt;1980&lt;/Year&gt;&lt;RecNum&gt;2025&lt;/RecNum&gt;&lt;DisplayText&gt;(Allen &amp;amp; Scott, 1980)&lt;/DisplayText&gt;&lt;record&gt;&lt;rec-number&gt;2025&lt;/rec-number&gt;&lt;foreign-keys&gt;&lt;key app="EN" db-id="sszpfv5zm0wprde2r5bvw2wpdezsax0e9spx" timestamp="1569856799"&gt;2025&lt;/key&gt;&lt;/foreign-keys&gt;&lt;ref-type name="Journal Article"&gt;17&lt;/ref-type&gt;&lt;contributors&gt;&lt;authors&gt;&lt;author&gt;Allen, E. J.&lt;/author&gt;&lt;author&gt;Scott, R. K.&lt;/author&gt;&lt;/authors&gt;&lt;/contributors&gt;&lt;titles&gt;&lt;title&gt;An analysis of growth of the potato crop&lt;/title&gt;&lt;secondary-title&gt;J. Agr. Sci.&lt;/secondary-title&gt;&lt;/titles&gt;&lt;periodical&gt;&lt;full-title&gt;J. Agr. Sci.&lt;/full-title&gt;&lt;/periodical&gt;&lt;pages&gt;583-606&lt;/pages&gt;&lt;volume&gt;94&lt;/volume&gt;&lt;number&gt;3&lt;/number&gt;&lt;dates&gt;&lt;year&gt;1980&lt;/year&gt;&lt;/dates&gt;&lt;urls&gt;&lt;/urls&gt;&lt;electronic-resource-num&gt;10.1017/S0021859600028598&lt;/electronic-resource-num&gt;&lt;/record&gt;&lt;/Cite&gt;&lt;/EndNote&gt;</w:instrText>
      </w:r>
      <w:r w:rsidR="00E41E18">
        <w:fldChar w:fldCharType="separate"/>
      </w:r>
      <w:r w:rsidR="00E41E18">
        <w:rPr>
          <w:noProof/>
        </w:rPr>
        <w:t>(Allen &amp; Scott, 1980)</w:t>
      </w:r>
      <w:r w:rsidR="00E41E18">
        <w:fldChar w:fldCharType="end"/>
      </w:r>
      <w:ins w:id="1171" w:author="Brian Bohman" w:date="2021-08-31T09:23:00Z">
        <w:r>
          <w:t>. Previous studies have s</w:t>
        </w:r>
      </w:ins>
      <w:ins w:id="1172" w:author="Brian Bohman" w:date="2021-10-23T15:15:00Z">
        <w:r w:rsidR="003825A4">
          <w:t>uggested</w:t>
        </w:r>
      </w:ins>
      <w:ins w:id="1173" w:author="Brian Bohman" w:date="2021-08-31T09:23:00Z">
        <w:r>
          <w:t xml:space="preserve"> that </w:t>
        </w:r>
      </w:ins>
      <w:ins w:id="1174" w:author="Brian Bohman" w:date="2021-08-31T09:24:00Z">
        <w:r>
          <w:t xml:space="preserve">decreasing diurnal temperature difference results in a reduction in </w:t>
        </w:r>
      </w:ins>
      <w:ins w:id="1175" w:author="Brian Bohman" w:date="2021-12-19T08:37:00Z">
        <w:r w:rsidR="00595538">
          <w:t xml:space="preserve">tuber bulking rate (i.e., </w:t>
        </w:r>
      </w:ins>
      <w:ins w:id="1176" w:author="Brian Bohman" w:date="2021-08-31T09:24:00Z">
        <w:r>
          <w:t>radiation use efficiency</w:t>
        </w:r>
      </w:ins>
      <w:ins w:id="1177" w:author="Brian Bohman" w:date="2021-12-19T08:37:00Z">
        <w:r w:rsidR="00595538">
          <w:t>)</w:t>
        </w:r>
      </w:ins>
      <w:ins w:id="1178" w:author="Brian Bohman" w:date="2021-08-31T09:24:00Z">
        <w:r>
          <w:t xml:space="preserve">, most likely as a result of increasing utilization of photosynthesis assimilates for </w:t>
        </w:r>
      </w:ins>
      <w:ins w:id="1179" w:author="Brian Bohman" w:date="2021-08-31T09:25:00Z">
        <w:r>
          <w:t>maintenance</w:t>
        </w:r>
      </w:ins>
      <w:ins w:id="1180" w:author="Brian Bohman" w:date="2021-08-31T09:24:00Z">
        <w:r>
          <w:t xml:space="preserve"> </w:t>
        </w:r>
      </w:ins>
      <w:ins w:id="1181" w:author="Brian Bohman" w:date="2021-08-31T09:25:00Z">
        <w:r>
          <w:t>(</w:t>
        </w:r>
      </w:ins>
      <w:ins w:id="1182" w:author="Brian Bohman" w:date="2021-08-31T09:24:00Z">
        <w:r>
          <w:t xml:space="preserve">via </w:t>
        </w:r>
      </w:ins>
      <w:ins w:id="1183" w:author="Brian Bohman" w:date="2021-08-31T09:25:00Z">
        <w:r>
          <w:t xml:space="preserve">increased </w:t>
        </w:r>
      </w:ins>
      <w:ins w:id="1184" w:author="Brian Bohman" w:date="2021-08-31T09:24:00Z">
        <w:r>
          <w:t>r</w:t>
        </w:r>
      </w:ins>
      <w:ins w:id="1185" w:author="Brian Bohman" w:date="2021-08-31T09:25:00Z">
        <w:r>
          <w:t>espiration) as nighttime temperature increases</w:t>
        </w:r>
      </w:ins>
      <w:ins w:id="1186" w:author="Brian Bohman" w:date="2021-12-19T08:34:00Z">
        <w:r w:rsidR="00E01967">
          <w:t xml:space="preserve"> </w:t>
        </w:r>
      </w:ins>
      <w:r w:rsidR="00E01967">
        <w:fldChar w:fldCharType="begin">
          <w:fldData xml:space="preserve">PEVuZE5vdGU+PENpdGU+PEF1dGhvcj5CZW5vaXQ8L0F1dGhvcj48WWVhcj4xOTg2PC9ZZWFyPjxS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=
</w:fldData>
        </w:fldChar>
      </w:r>
      <w:r w:rsidR="00595538">
        <w:instrText xml:space="preserve"> ADDIN EN.CITE </w:instrText>
      </w:r>
      <w:r w:rsidR="00595538">
        <w:fldChar w:fldCharType="begin">
          <w:fldData xml:space="preserve">PEVuZE5vdGU+PENpdGU+PEF1dGhvcj5CZW5vaXQ8L0F1dGhvcj48WWVhcj4xOTg2PC9ZZWFyPjxS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=
</w:fldData>
        </w:fldChar>
      </w:r>
      <w:r w:rsidR="00595538">
        <w:instrText xml:space="preserve"> ADDIN EN.CITE.DATA </w:instrText>
      </w:r>
      <w:r w:rsidR="00595538">
        <w:fldChar w:fldCharType="end"/>
      </w:r>
      <w:r w:rsidR="00E01967">
        <w:fldChar w:fldCharType="separate"/>
      </w:r>
      <w:r w:rsidR="00595538">
        <w:rPr>
          <w:noProof/>
        </w:rPr>
        <w:t>(Benoit et al., 1986; Bennett et al., 1991; Lizana et al., 2017)</w:t>
      </w:r>
      <w:r w:rsidR="00E01967">
        <w:fldChar w:fldCharType="end"/>
      </w:r>
      <w:ins w:id="1187" w:author="Brian Bohman" w:date="2021-12-19T09:01:00Z">
        <w:r w:rsidR="00BE048E">
          <w:t>; h</w:t>
        </w:r>
      </w:ins>
      <w:ins w:id="1188" w:author="Brian Bohman" w:date="2021-10-23T15:16:00Z">
        <w:r w:rsidR="007C74C3">
          <w:t>owever, Kim &amp; Lee (2019) did not observe any effect of</w:t>
        </w:r>
      </w:ins>
      <w:ins w:id="1189" w:author="Brian Bohman" w:date="2021-10-23T15:17:00Z">
        <w:r w:rsidR="007C74C3">
          <w:t xml:space="preserve"> </w:t>
        </w:r>
        <w:commentRangeStart w:id="1190"/>
        <w:r w:rsidR="005D73AA">
          <w:t>increasing</w:t>
        </w:r>
      </w:ins>
      <w:ins w:id="1191" w:author="Brian Bohman" w:date="2021-10-23T15:16:00Z">
        <w:r w:rsidR="007C74C3">
          <w:t xml:space="preserve"> diurnal temperatur</w:t>
        </w:r>
      </w:ins>
      <w:ins w:id="1192" w:author="Brian Bohman" w:date="2021-10-23T15:17:00Z">
        <w:r w:rsidR="007C74C3">
          <w:t>e</w:t>
        </w:r>
        <w:r w:rsidR="005D73AA">
          <w:t xml:space="preserve"> difference </w:t>
        </w:r>
        <w:r w:rsidR="007C74C3">
          <w:t>on tuber bulking</w:t>
        </w:r>
        <w:r w:rsidR="005D73AA">
          <w:t xml:space="preserve"> rate</w:t>
        </w:r>
      </w:ins>
      <w:commentRangeEnd w:id="1190"/>
      <w:r w:rsidR="00335406">
        <w:rPr>
          <w:rStyle w:val="CommentReference"/>
          <w:rFonts w:ascii="Palatino Linotype" w:eastAsia="SimSun" w:hAnsi="Palatino Linotype"/>
          <w:noProof/>
          <w:color w:val="000000"/>
          <w:lang w:eastAsia="zh-CN"/>
        </w:rPr>
        <w:commentReference w:id="1190"/>
      </w:r>
      <w:ins w:id="1193" w:author="Brian Bohman" w:date="2021-10-24T10:13:00Z">
        <w:r w:rsidR="00D74E29">
          <w:t>.</w:t>
        </w:r>
      </w:ins>
    </w:p>
    <w:p w14:paraId="0A9EA009" w14:textId="1765119D" w:rsidR="00BE048E" w:rsidRDefault="00BE048E" w:rsidP="00E45DFE">
      <w:pPr>
        <w:pStyle w:val="Body"/>
        <w:rPr>
          <w:ins w:id="1194" w:author="Brian Bohman" w:date="2021-12-19T09:06:00Z"/>
        </w:rPr>
      </w:pPr>
      <w:ins w:id="1195" w:author="Brian Bohman" w:date="2021-12-19T09:02:00Z">
        <w:r>
          <w:t>Given the</w:t>
        </w:r>
      </w:ins>
      <w:ins w:id="1196" w:author="Brian Bohman" w:date="2021-12-19T09:01:00Z">
        <w:r>
          <w:t xml:space="preserve"> limitation of the experimental studies (i.e., the effect of </w:t>
        </w:r>
      </w:ins>
      <w:ins w:id="1197" w:author="Brian Bohman" w:date="2021-12-19T09:02:00Z">
        <w:r>
          <w:t>E</w:t>
        </w:r>
      </w:ins>
      <w:ins w:id="1198" w:author="Brian Bohman" w:date="2021-12-19T09:01:00Z">
        <w:r>
          <w:t xml:space="preserve"> was not systematically varied across a given G x </w:t>
        </w:r>
      </w:ins>
      <w:ins w:id="1199" w:author="Brian Bohman" w:date="2021-12-19T09:02:00Z">
        <w:r>
          <w:t>M</w:t>
        </w:r>
      </w:ins>
      <w:ins w:id="1200" w:author="Brian Bohman" w:date="2021-12-19T09:01:00Z">
        <w:r>
          <w:t xml:space="preserve"> interaction), it is not possible to directly assess the impact of</w:t>
        </w:r>
      </w:ins>
      <w:ins w:id="1201" w:author="Brian Bohman" w:date="2021-12-19T09:02:00Z">
        <w:r w:rsidR="00D96E51">
          <w:t xml:space="preserve"> </w:t>
        </w:r>
      </w:ins>
      <w:ins w:id="1202" w:author="Brian Bohman" w:date="2021-12-19T09:01:00Z">
        <w:r>
          <w:t>diurnal temperature difference</w:t>
        </w:r>
      </w:ins>
      <w:ins w:id="1203" w:author="Brian Bohman" w:date="2021-12-19T09:02:00Z">
        <w:r w:rsidR="00D96E51">
          <w:t xml:space="preserve"> an</w:t>
        </w:r>
      </w:ins>
      <w:ins w:id="1204" w:author="Brian Bohman" w:date="2021-12-19T09:03:00Z">
        <w:r w:rsidR="00D96E51">
          <w:t>d</w:t>
        </w:r>
      </w:ins>
      <w:ins w:id="1205" w:author="Brian Bohman" w:date="2021-12-19T09:01:00Z">
        <w:r>
          <w:t xml:space="preserve"> solar radiation (</w:t>
        </w:r>
        <w:r>
          <w:fldChar w:fldCharType="begin"/>
        </w:r>
        <w:r>
          <w:instrText xml:space="preserve"> REF _Ref87779997 \h </w:instrText>
        </w:r>
      </w:ins>
      <w:ins w:id="1206" w:author="Brian Bohman" w:date="2021-12-19T09:01:00Z">
        <w:r>
          <w:fldChar w:fldCharType="separate"/>
        </w:r>
        <w:r w:rsidRPr="00202022">
          <w:t xml:space="preserve">Table </w:t>
        </w:r>
        <w:r>
          <w:rPr>
            <w:noProof/>
          </w:rPr>
          <w:t>5</w:t>
        </w:r>
        <w:r>
          <w:fldChar w:fldCharType="end"/>
        </w:r>
        <w:r>
          <w:t xml:space="preserve">) on the </w:t>
        </w:r>
      </w:ins>
      <w:ins w:id="1207" w:author="Brian Bohman" w:date="2021-12-19T09:03:00Z">
        <w:r w:rsidR="00D96E51">
          <w:t>rate of tuber bulking across</w:t>
        </w:r>
      </w:ins>
      <w:ins w:id="1208" w:author="Brian Bohman" w:date="2021-12-19T09:01:00Z">
        <w:r>
          <w:t xml:space="preserve"> G x E x M interactions.</w:t>
        </w:r>
      </w:ins>
    </w:p>
    <w:p w14:paraId="501AEBBF" w14:textId="77F95083" w:rsidR="00393852" w:rsidRDefault="004B38E3">
      <w:pPr>
        <w:pStyle w:val="Body"/>
        <w:rPr>
          <w:ins w:id="1209" w:author="Brian Bohman" w:date="2021-10-24T10:17:00Z"/>
        </w:rPr>
      </w:pPr>
      <w:ins w:id="1210" w:author="Brian Bohman" w:date="2021-08-31T09:37:00Z">
        <w:r>
          <w:t xml:space="preserve">Planting density is an important effect </w:t>
        </w:r>
      </w:ins>
      <w:ins w:id="1211" w:author="Brian Bohman" w:date="2021-10-23T15:21:00Z">
        <w:r w:rsidR="00380F48">
          <w:t xml:space="preserve">of M </w:t>
        </w:r>
      </w:ins>
      <w:ins w:id="1212" w:author="Brian Bohman" w:date="2021-08-31T09:37:00Z">
        <w:r>
          <w:t xml:space="preserve">that may play a </w:t>
        </w:r>
      </w:ins>
      <w:ins w:id="1213" w:author="Brian Bohman" w:date="2021-10-23T15:21:00Z">
        <w:r w:rsidR="00380F48">
          <w:t>key</w:t>
        </w:r>
      </w:ins>
      <w:ins w:id="1214" w:author="Brian Bohman" w:date="2021-08-31T09:37:00Z">
        <w:r>
          <w:t xml:space="preserve"> role in </w:t>
        </w:r>
      </w:ins>
      <w:ins w:id="1215" w:author="Brian Bohman" w:date="2021-08-31T09:38:00Z">
        <w:r>
          <w:t>determining</w:t>
        </w:r>
      </w:ins>
      <w:ins w:id="1216" w:author="Brian Bohman" w:date="2021-08-31T09:37:00Z">
        <w:r>
          <w:t xml:space="preserve"> the relative </w:t>
        </w:r>
      </w:ins>
      <w:ins w:id="1217" w:author="Brian Bohman" w:date="2021-08-31T09:38:00Z">
        <w:r>
          <w:t xml:space="preserve">partitioning of biomass for </w:t>
        </w:r>
      </w:ins>
      <w:ins w:id="1218" w:author="Brian Bohman" w:date="2021-10-23T21:36:00Z">
        <w:r w:rsidR="00912F91">
          <w:t>to tuber</w:t>
        </w:r>
      </w:ins>
      <w:ins w:id="1219" w:author="Brian Bohman" w:date="2021-08-31T09:38:00Z">
        <w:r>
          <w:t xml:space="preserve">. </w:t>
        </w:r>
      </w:ins>
      <w:ins w:id="1220" w:author="Brian Bohman" w:date="2021-08-30T14:30:00Z">
        <w:r w:rsidR="00325AFA">
          <w:t xml:space="preserve">Previous studies investigating </w:t>
        </w:r>
      </w:ins>
      <w:ins w:id="1221" w:author="Brian Bohman" w:date="2021-08-31T09:38:00Z">
        <w:r>
          <w:t>this effect</w:t>
        </w:r>
      </w:ins>
      <w:ins w:id="1222" w:author="Brian Bohman" w:date="2021-08-30T14:30:00Z">
        <w:r w:rsidR="00325AFA">
          <w:t xml:space="preserve"> have found that as planting density increases, leaf area index increases </w:t>
        </w:r>
        <w:r w:rsidR="00325AFA">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ins>
      <w:r w:rsidR="00477881">
        <w:instrText xml:space="preserve"> ADDIN EN.CITE </w:instrText>
      </w:r>
      <w:r w:rsidR="00477881">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r w:rsidR="00477881">
        <w:instrText xml:space="preserve"> ADDIN EN.CITE.DATA </w:instrText>
      </w:r>
      <w:r w:rsidR="00477881">
        <w:fldChar w:fldCharType="end"/>
      </w:r>
      <w:ins w:id="1223" w:author="Brian Bohman" w:date="2021-08-30T14:30:00Z">
        <w:r w:rsidR="00325AFA">
          <w:fldChar w:fldCharType="separate"/>
        </w:r>
      </w:ins>
      <w:r w:rsidR="00477881">
        <w:rPr>
          <w:noProof/>
        </w:rPr>
        <w:t>(Bremner &amp; Taha, 1966; Ifenkwe &amp; Allen, 1978; Allen &amp; Scott, 1980)</w:t>
      </w:r>
      <w:ins w:id="1224" w:author="Brian Bohman" w:date="2021-08-30T14:30:00Z">
        <w:r w:rsidR="00325AFA">
          <w:fldChar w:fldCharType="end"/>
        </w:r>
        <w:r w:rsidR="00325AFA">
          <w:t xml:space="preserve">, tuber dry weight biomass on a per area basis in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xml:space="preserve">, while tuber dry weight biomass on a per plant basis de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The combination of the effect of increasing planting density could plausibly result in the net effect of an increased relative proportion of biomass allocated to vines (i.e., reduction in harvest index</w:t>
        </w:r>
      </w:ins>
      <w:ins w:id="1225" w:author="Brian Bohman" w:date="2021-08-31T09:35:00Z">
        <w:r w:rsidR="008E7D39">
          <w:t>)</w:t>
        </w:r>
      </w:ins>
      <w:ins w:id="1226" w:author="Brian Bohman" w:date="2021-08-31T09:36:00Z">
        <w:r w:rsidR="008E7D39">
          <w:t xml:space="preserve"> </w:t>
        </w:r>
      </w:ins>
      <w:r w:rsidR="00D872CE">
        <w:fldChar w:fldCharType="begin"/>
      </w:r>
      <w:r w:rsidR="00D872CE">
        <w:instrText xml:space="preserve"> ADDIN EN.CITE &lt;EndNote&gt;&lt;Cite&gt;&lt;Author&gt;Vander Zaag&lt;/Author&gt;&lt;Year&gt;1990&lt;/Year&gt;&lt;RecNum&gt;2759&lt;/RecNum&gt;&lt;DisplayText&gt;(Vander Zaag et al., 1990)&lt;/DisplayText&gt;&lt;record&gt;&lt;rec-number&gt;2759&lt;/rec-number&gt;&lt;foreign-keys&gt;&lt;key app="EN" db-id="sszpfv5zm0wprde2r5bvw2wpdezsax0e9spx" timestamp="1630097057"&gt;2759&lt;/key&gt;&lt;/foreign-keys&gt;&lt;ref-type name="Journal Article"&gt;17&lt;/ref-type&gt;&lt;contributors&gt;&lt;authors&gt;&lt;author&gt;Vander Zaag, P.&lt;/author&gt;&lt;author&gt;A. L. Demagante&lt;/author&gt;&lt;author&gt;E. E. Ewing &lt;/author&gt;&lt;/authors&gt;&lt;/contributors&gt;&lt;titles&gt;&lt;title&gt;Influence of plant spacing on potato (Solanum tuberosum L.) morphology, growth and yield under two contrasting environments&lt;/title&gt;&lt;secondary-title&gt;Potato Res.&lt;/secondary-title&gt;&lt;/titles&gt;&lt;periodical&gt;&lt;full-title&gt;Potato Res.&lt;/full-title&gt;&lt;/periodical&gt;&lt;volume&gt;33&lt;/volume&gt;&lt;number&gt;313–323&lt;/number&gt;&lt;dates&gt;&lt;year&gt;1990&lt;/year&gt;&lt;/dates&gt;&lt;urls&gt;&lt;/urls&gt;&lt;electronic-resource-num&gt;10.1007/BF02359305&lt;/electronic-resource-num&gt;&lt;/record&gt;&lt;/Cite&gt;&lt;/EndNote&gt;</w:instrText>
      </w:r>
      <w:r w:rsidR="00D872CE">
        <w:fldChar w:fldCharType="separate"/>
      </w:r>
      <w:r w:rsidR="00D872CE">
        <w:rPr>
          <w:noProof/>
        </w:rPr>
        <w:t>(Vander Zaag et al., 1990)</w:t>
      </w:r>
      <w:r w:rsidR="00D872CE">
        <w:fldChar w:fldCharType="end"/>
      </w:r>
      <w:ins w:id="1227" w:author="Brian Bohman" w:date="2021-08-30T14:30:00Z">
        <w:r w:rsidR="00325AFA">
          <w:t>, therefore reducing N dilution and resulting in</w:t>
        </w:r>
      </w:ins>
      <w:ins w:id="1228" w:author="Carl J Rosen" w:date="2021-12-23T18:26:00Z">
        <w:r w:rsidR="00335406">
          <w:t xml:space="preserve"> an</w:t>
        </w:r>
      </w:ins>
      <w:ins w:id="1229" w:author="Brian Bohman" w:date="2021-08-30T14:30:00Z">
        <w:r w:rsidR="00325AFA">
          <w:t xml:space="preserve"> increased %N</w:t>
        </w:r>
        <w:r w:rsidR="00325AFA">
          <w:rPr>
            <w:vertAlign w:val="subscript"/>
          </w:rPr>
          <w:t>c</w:t>
        </w:r>
      </w:ins>
      <w:ins w:id="1230" w:author="Brian Bohman" w:date="2021-08-31T09:33:00Z">
        <w:r w:rsidR="00BC12FC">
          <w:t>.</w:t>
        </w:r>
      </w:ins>
    </w:p>
    <w:p w14:paraId="0525527C" w14:textId="60A59A8E" w:rsidR="000A14EE" w:rsidRDefault="00D96E51">
      <w:pPr>
        <w:pStyle w:val="Body"/>
        <w:rPr>
          <w:ins w:id="1231" w:author="Brian Bohman" w:date="2021-10-23T16:05:00Z"/>
        </w:rPr>
        <w:pPrChange w:id="1232" w:author="Brian Bohman" w:date="2021-12-19T09:14:00Z">
          <w:pPr>
            <w:pStyle w:val="Heading3"/>
            <w:numPr>
              <w:ilvl w:val="0"/>
              <w:numId w:val="0"/>
            </w:numPr>
            <w:ind w:left="0" w:firstLine="0"/>
          </w:pPr>
        </w:pPrChange>
      </w:pPr>
      <w:ins w:id="1233" w:author="Brian Bohman" w:date="2021-12-19T09:04:00Z">
        <w:r>
          <w:lastRenderedPageBreak/>
          <w:t xml:space="preserve">In the present study, </w:t>
        </w:r>
      </w:ins>
      <w:ins w:id="1234" w:author="Brian Bohman" w:date="2021-12-19T09:06:00Z">
        <w:r>
          <w:t>variation</w:t>
        </w:r>
      </w:ins>
      <w:ins w:id="1235" w:author="Brian Bohman" w:date="2021-12-19T09:16:00Z">
        <w:r w:rsidR="004358CE">
          <w:t>s</w:t>
        </w:r>
      </w:ins>
      <w:ins w:id="1236" w:author="Brian Bohman" w:date="2021-12-19T09:06:00Z">
        <w:r>
          <w:t xml:space="preserve"> i</w:t>
        </w:r>
      </w:ins>
      <w:ins w:id="1237" w:author="Brian Bohman" w:date="2021-12-19T09:07:00Z">
        <w:r>
          <w:t xml:space="preserve">n </w:t>
        </w:r>
      </w:ins>
      <w:ins w:id="1238" w:author="Carl J Rosen" w:date="2021-12-23T18:27:00Z">
        <w:r w:rsidR="00335406">
          <w:t xml:space="preserve">the </w:t>
        </w:r>
      </w:ins>
      <w:ins w:id="1239" w:author="Brian Bohman" w:date="2021-12-19T09:07:00Z">
        <w:r>
          <w:t>%N</w:t>
        </w:r>
        <w:r>
          <w:rPr>
            <w:vertAlign w:val="subscript"/>
          </w:rPr>
          <w:t>c</w:t>
        </w:r>
        <w:r>
          <w:t xml:space="preserve"> </w:t>
        </w:r>
      </w:ins>
      <w:ins w:id="1240" w:author="Brian Bohman" w:date="2021-12-19T09:06:00Z">
        <w:r>
          <w:t>due to variation in planting density w</w:t>
        </w:r>
      </w:ins>
      <w:ins w:id="1241" w:author="Brian Bohman" w:date="2021-12-19T09:16:00Z">
        <w:r w:rsidR="004358CE">
          <w:t>ere</w:t>
        </w:r>
      </w:ins>
      <w:ins w:id="1242" w:author="Brian Bohman" w:date="2021-12-19T09:06:00Z">
        <w:r>
          <w:t xml:space="preserve"> observed.</w:t>
        </w:r>
      </w:ins>
      <w:ins w:id="1243" w:author="Brian Bohman" w:date="2021-12-19T09:07:00Z">
        <w:r>
          <w:t xml:space="preserve"> </w:t>
        </w:r>
      </w:ins>
      <w:ins w:id="1244" w:author="Brian Bohman" w:date="2021-10-24T10:17:00Z">
        <w:r w:rsidR="000A14EE">
          <w:t>For example, Argentina has the highest planting density</w:t>
        </w:r>
      </w:ins>
      <w:ins w:id="1245" w:author="Brian Bohman" w:date="2021-12-19T09:07:00Z">
        <w:r w:rsidR="008325B0">
          <w:t xml:space="preserve"> of any location</w:t>
        </w:r>
      </w:ins>
      <w:ins w:id="1246" w:author="Brian Bohman" w:date="2021-10-24T10:17:00Z">
        <w:r w:rsidR="000A14EE">
          <w:t xml:space="preserve"> (</w:t>
        </w:r>
      </w:ins>
      <w:ins w:id="1247" w:author="Brian Bohman" w:date="2021-12-19T08:47:00Z">
        <w:r w:rsidR="00B71384">
          <w:fldChar w:fldCharType="begin"/>
        </w:r>
        <w:r w:rsidR="00B71384">
          <w:instrText xml:space="preserve"> REF _Ref87779997 \h </w:instrText>
        </w:r>
      </w:ins>
      <w:r w:rsidR="00BE048E">
        <w:instrText xml:space="preserve"> \* MERGEFORMAT </w:instrText>
      </w:r>
      <w:r w:rsidR="00B71384">
        <w:fldChar w:fldCharType="separate"/>
      </w:r>
      <w:ins w:id="1248" w:author="Brian Bohman" w:date="2021-12-19T08:47:00Z">
        <w:r w:rsidR="00B71384" w:rsidRPr="00202022">
          <w:t xml:space="preserve">Table </w:t>
        </w:r>
        <w:r w:rsidR="00B71384">
          <w:rPr>
            <w:noProof/>
          </w:rPr>
          <w:t>5</w:t>
        </w:r>
        <w:r w:rsidR="00B71384">
          <w:fldChar w:fldCharType="end"/>
        </w:r>
      </w:ins>
      <w:ins w:id="1249" w:author="Brian Bohman" w:date="2021-10-24T10:17:00Z">
        <w:r w:rsidR="000A14EE">
          <w:t xml:space="preserve">) which resulted in </w:t>
        </w:r>
      </w:ins>
      <w:ins w:id="1250" w:author="Brian Bohman" w:date="2021-12-19T08:57:00Z">
        <w:r w:rsidR="00BE048E">
          <w:t>greater</w:t>
        </w:r>
      </w:ins>
      <w:ins w:id="1251" w:author="Brian Bohman" w:date="2021-10-24T10:17:00Z">
        <w:r w:rsidR="000A14EE">
          <w:t xml:space="preserve"> %N</w:t>
        </w:r>
        <w:r w:rsidR="000A14EE">
          <w:rPr>
            <w:vertAlign w:val="subscript"/>
          </w:rPr>
          <w:t>c</w:t>
        </w:r>
        <w:r w:rsidR="000A14EE">
          <w:t xml:space="preserve"> </w:t>
        </w:r>
      </w:ins>
      <w:ins w:id="1252" w:author="Brian Bohman" w:date="2021-12-19T08:57:00Z">
        <w:r w:rsidR="00BE048E">
          <w:t xml:space="preserve">than </w:t>
        </w:r>
      </w:ins>
      <w:ins w:id="1253" w:author="Brian Bohman" w:date="2021-10-24T10:17:00Z">
        <w:r w:rsidR="000A14EE">
          <w:t>all other locations</w:t>
        </w:r>
      </w:ins>
      <w:ins w:id="1254" w:author="Brian Bohman" w:date="2021-12-19T08:57:00Z">
        <w:r w:rsidR="00BE048E">
          <w:t xml:space="preserve"> (</w:t>
        </w:r>
      </w:ins>
      <w:ins w:id="1255" w:author="Brian Bohman" w:date="2021-12-19T08:58:00Z">
        <w:r w:rsidR="00BE048E">
          <w:t>Figure S2</w:t>
        </w:r>
      </w:ins>
      <w:ins w:id="1256" w:author="Brian Bohman" w:date="2021-12-19T08:57:00Z">
        <w:r w:rsidR="00BE048E">
          <w:t>)</w:t>
        </w:r>
      </w:ins>
      <w:ins w:id="1257" w:author="Brian Bohman" w:date="2021-10-24T10:17:00Z">
        <w:r w:rsidR="000A14EE">
          <w:t xml:space="preserve">. </w:t>
        </w:r>
      </w:ins>
      <w:ins w:id="1258" w:author="Brian Bohman" w:date="2021-12-19T09:08:00Z">
        <w:r w:rsidR="00583E34">
          <w:t xml:space="preserve">The </w:t>
        </w:r>
      </w:ins>
      <w:ins w:id="1259" w:author="Brian Bohman" w:date="2021-12-19T09:16:00Z">
        <w:r w:rsidR="004358CE">
          <w:t xml:space="preserve">relative </w:t>
        </w:r>
      </w:ins>
      <w:ins w:id="1260" w:author="Brian Bohman" w:date="2021-12-19T09:08:00Z">
        <w:r w:rsidR="00583E34">
          <w:t>effect of planting density</w:t>
        </w:r>
      </w:ins>
      <w:ins w:id="1261" w:author="Brian Bohman" w:date="2021-12-19T09:16:00Z">
        <w:r w:rsidR="004358CE">
          <w:t xml:space="preserve"> also</w:t>
        </w:r>
      </w:ins>
      <w:ins w:id="1262" w:author="Brian Bohman" w:date="2021-12-19T09:08:00Z">
        <w:r w:rsidR="00583E34">
          <w:t xml:space="preserve"> appears to be </w:t>
        </w:r>
      </w:ins>
      <w:ins w:id="1263" w:author="Brian Bohman" w:date="2021-12-19T09:09:00Z">
        <w:r w:rsidR="00583E34">
          <w:t xml:space="preserve">of greater magnitude </w:t>
        </w:r>
      </w:ins>
      <w:ins w:id="1264" w:author="Brian Bohman" w:date="2021-12-19T09:08:00Z">
        <w:r w:rsidR="00583E34">
          <w:t xml:space="preserve">than other </w:t>
        </w:r>
      </w:ins>
      <w:ins w:id="1265" w:author="Brian Bohman" w:date="2021-12-19T09:09:00Z">
        <w:r w:rsidR="00583E34">
          <w:t>source</w:t>
        </w:r>
      </w:ins>
      <w:ins w:id="1266" w:author="Brian Bohman" w:date="2021-12-19T09:16:00Z">
        <w:r w:rsidR="004358CE">
          <w:t>s</w:t>
        </w:r>
      </w:ins>
      <w:ins w:id="1267" w:author="Brian Bohman" w:date="2021-12-19T09:09:00Z">
        <w:r w:rsidR="00583E34">
          <w:t xml:space="preserve"> of variation </w:t>
        </w:r>
      </w:ins>
      <w:ins w:id="1268" w:author="Brian Bohman" w:date="2021-12-19T09:08:00Z">
        <w:r w:rsidR="00583E34">
          <w:t>(</w:t>
        </w:r>
      </w:ins>
      <w:ins w:id="1269" w:author="Brian Bohman" w:date="2021-12-19T09:16:00Z">
        <w:r w:rsidR="004358CE">
          <w:t>e.g.</w:t>
        </w:r>
      </w:ins>
      <w:ins w:id="1270" w:author="Brian Bohman" w:date="2021-12-19T09:08:00Z">
        <w:r w:rsidR="00583E34">
          <w:t xml:space="preserve">, maturity </w:t>
        </w:r>
      </w:ins>
      <w:ins w:id="1271" w:author="Brian Bohman" w:date="2021-12-19T09:09:00Z">
        <w:r w:rsidR="00583E34">
          <w:t xml:space="preserve">class). </w:t>
        </w:r>
      </w:ins>
      <w:ins w:id="1272" w:author="Brian Bohman" w:date="2021-12-19T09:11:00Z">
        <w:r w:rsidR="00583E34">
          <w:t xml:space="preserve">For example, Canada × Russet Burbank, which has a late to very late maturity class and planting density of </w:t>
        </w:r>
      </w:ins>
      <w:ins w:id="1273" w:author="Brian Bohman" w:date="2021-12-19T09:12:00Z">
        <w:r w:rsidR="00583E34">
          <w:t>29,000 plants ha</w:t>
        </w:r>
        <w:r w:rsidR="00583E34">
          <w:rPr>
            <w:vertAlign w:val="superscript"/>
          </w:rPr>
          <w:t>-1</w:t>
        </w:r>
      </w:ins>
      <w:ins w:id="1274" w:author="Brian Bohman" w:date="2021-12-19T09:11:00Z">
        <w:r w:rsidR="00583E34">
          <w:t>, had a lower %N</w:t>
        </w:r>
        <w:r w:rsidR="00583E34">
          <w:rPr>
            <w:vertAlign w:val="subscript"/>
          </w:rPr>
          <w:t>c</w:t>
        </w:r>
        <w:r w:rsidR="00583E34">
          <w:t xml:space="preserve"> than Canada × </w:t>
        </w:r>
        <w:proofErr w:type="spellStart"/>
        <w:r w:rsidR="00583E34">
          <w:t>Shepody</w:t>
        </w:r>
        <w:proofErr w:type="spellEnd"/>
        <w:r w:rsidR="00583E34">
          <w:t xml:space="preserve">, which has a early to medium-early maturity class </w:t>
        </w:r>
      </w:ins>
      <w:ins w:id="1275" w:author="Brian Bohman" w:date="2021-12-19T09:12:00Z">
        <w:r w:rsidR="00583E34">
          <w:t>and planting density of 44,000 plants ha</w:t>
        </w:r>
        <w:r w:rsidR="00583E34">
          <w:rPr>
            <w:vertAlign w:val="superscript"/>
          </w:rPr>
          <w:t>-1</w:t>
        </w:r>
        <w:r w:rsidR="00583E34">
          <w:t xml:space="preserve"> </w:t>
        </w:r>
      </w:ins>
      <w:ins w:id="1276" w:author="Brian Bohman" w:date="2021-12-19T09:11:00Z">
        <w:r w:rsidR="00583E34">
          <w:t>(</w:t>
        </w:r>
        <w:r w:rsidR="00583E34">
          <w:fldChar w:fldCharType="begin"/>
        </w:r>
        <w:r w:rsidR="00583E34">
          <w:instrText xml:space="preserve"> REF _Ref87779997 \h  \* MERGEFORMAT </w:instrText>
        </w:r>
      </w:ins>
      <w:ins w:id="1277" w:author="Brian Bohman" w:date="2021-12-19T09:11:00Z">
        <w:r w:rsidR="00583E34">
          <w:fldChar w:fldCharType="separate"/>
        </w:r>
        <w:r w:rsidR="00583E34" w:rsidRPr="00202022">
          <w:t xml:space="preserve">Table </w:t>
        </w:r>
        <w:r w:rsidR="00583E34">
          <w:rPr>
            <w:noProof/>
          </w:rPr>
          <w:t>5</w:t>
        </w:r>
        <w:r w:rsidR="00583E34">
          <w:fldChar w:fldCharType="end"/>
        </w:r>
      </w:ins>
      <w:ins w:id="1278" w:author="Brian Bohman" w:date="2021-12-19T09:13:00Z">
        <w:r w:rsidR="004358CE">
          <w:t xml:space="preserve">, </w:t>
        </w:r>
        <w:r w:rsidR="004358CE">
          <w:fldChar w:fldCharType="begin"/>
        </w:r>
        <w:r w:rsidR="004358CE">
          <w:instrText xml:space="preserve"> REF _Ref78281627 \h  \* MERGEFORMAT </w:instrText>
        </w:r>
      </w:ins>
      <w:ins w:id="1279" w:author="Brian Bohman" w:date="2021-12-19T09:13:00Z">
        <w:r w:rsidR="004358CE">
          <w:fldChar w:fldCharType="separate"/>
        </w:r>
        <w:r w:rsidR="004358CE">
          <w:t xml:space="preserve">Figure </w:t>
        </w:r>
        <w:r w:rsidR="004358CE">
          <w:rPr>
            <w:noProof/>
          </w:rPr>
          <w:t>7</w:t>
        </w:r>
        <w:r w:rsidR="004358CE">
          <w:fldChar w:fldCharType="end"/>
        </w:r>
        <w:r w:rsidR="004358CE">
          <w:t>c</w:t>
        </w:r>
      </w:ins>
      <w:ins w:id="1280" w:author="Brian Bohman" w:date="2021-12-19T09:11:00Z">
        <w:r w:rsidR="00583E34">
          <w:t>).</w:t>
        </w:r>
      </w:ins>
      <w:ins w:id="1281" w:author="Brian Bohman" w:date="2021-10-24T10:17:00Z">
        <w:r w:rsidR="000A14EE">
          <w:t xml:space="preserve"> </w:t>
        </w:r>
      </w:ins>
      <w:ins w:id="1282" w:author="Brian Bohman" w:date="2021-12-19T09:11:00Z">
        <w:r w:rsidR="00583E34">
          <w:t>Therefore, this finding suggests that the effect of planting density</w:t>
        </w:r>
      </w:ins>
      <w:ins w:id="1283" w:author="Brian Bohman" w:date="2021-12-19T09:18:00Z">
        <w:r w:rsidR="004358CE">
          <w:t xml:space="preserve"> (i.e., rate of tuber bulking)</w:t>
        </w:r>
      </w:ins>
      <w:ins w:id="1284" w:author="Brian Bohman" w:date="2021-12-19T09:11:00Z">
        <w:r w:rsidR="00583E34">
          <w:t xml:space="preserve"> may be relatively more important at controlling %N</w:t>
        </w:r>
        <w:r w:rsidR="00583E34">
          <w:rPr>
            <w:vertAlign w:val="subscript"/>
          </w:rPr>
          <w:t>c</w:t>
        </w:r>
        <w:r w:rsidR="00583E34">
          <w:t xml:space="preserve"> than the effect of maturity class</w:t>
        </w:r>
      </w:ins>
      <w:ins w:id="1285" w:author="Brian Bohman" w:date="2021-12-19T09:18:00Z">
        <w:r w:rsidR="004358CE">
          <w:t xml:space="preserve"> (i.e., timing of tuber initiation)</w:t>
        </w:r>
      </w:ins>
      <w:ins w:id="1286" w:author="Brian Bohman" w:date="2021-12-19T09:11:00Z">
        <w:r w:rsidR="00583E34">
          <w:t>.</w:t>
        </w:r>
      </w:ins>
    </w:p>
    <w:p w14:paraId="3BA1470D" w14:textId="0AB9A7DF" w:rsidR="00D10586" w:rsidRDefault="005371C9" w:rsidP="00241C92">
      <w:pPr>
        <w:pStyle w:val="Body"/>
        <w:rPr>
          <w:ins w:id="1287" w:author="Brian Bohman" w:date="2021-12-19T09:20:00Z"/>
        </w:rPr>
      </w:pPr>
      <w:ins w:id="1288" w:author="Brian Bohman" w:date="2021-08-28T08:46:00Z">
        <w:r>
          <w:t xml:space="preserve">Because there </w:t>
        </w:r>
      </w:ins>
      <w:ins w:id="1289" w:author="Brian Bohman" w:date="2021-12-19T09:17:00Z">
        <w:r w:rsidR="004358CE">
          <w:t>was</w:t>
        </w:r>
      </w:ins>
      <w:ins w:id="1290" w:author="Brian Bohman" w:date="2021-08-28T08:46:00Z">
        <w:r>
          <w:t xml:space="preserve"> only a single level of M (e.g., planting density) within each level of G × E for the experimental trials considered here, additional experimenta</w:t>
        </w:r>
      </w:ins>
      <w:ins w:id="1291" w:author="Carl J Rosen" w:date="2021-12-23T18:28:00Z">
        <w:r w:rsidR="00235DAB">
          <w:t>tion</w:t>
        </w:r>
      </w:ins>
      <w:ins w:id="1292" w:author="Brian Bohman" w:date="2021-08-28T08:46:00Z">
        <w:del w:id="1293" w:author="Carl J Rosen" w:date="2021-12-23T18:28:00Z">
          <w:r w:rsidDel="00235DAB">
            <w:delText>l data</w:delText>
          </w:r>
        </w:del>
        <w:r>
          <w:t xml:space="preserve"> is required to fully consider the independent effects of G, E, and M on critical N dilution. </w:t>
        </w:r>
      </w:ins>
      <w:ins w:id="1294" w:author="Brian Bohman" w:date="2021-08-27T10:22:00Z">
        <w:r w:rsidR="00A92980">
          <w:t xml:space="preserve">Therefore, </w:t>
        </w:r>
      </w:ins>
      <w:ins w:id="1295" w:author="Brian Bohman" w:date="2021-08-27T10:23:00Z">
        <w:r w:rsidR="00A92980">
          <w:t xml:space="preserve">future experimental studies explicitly investigating the effect of M </w:t>
        </w:r>
      </w:ins>
      <w:ins w:id="1296" w:author="Brian Bohman" w:date="2021-08-27T10:47:00Z">
        <w:r w:rsidR="00801A99">
          <w:t xml:space="preserve">(e.g., planting density) </w:t>
        </w:r>
      </w:ins>
      <w:ins w:id="1297" w:author="Brian Bohman" w:date="2021-08-27T10:23:00Z">
        <w:r w:rsidR="00A92980">
          <w:t xml:space="preserve">on </w:t>
        </w:r>
      </w:ins>
      <w:ins w:id="1298" w:author="Carl J Rosen" w:date="2021-12-23T18:29:00Z">
        <w:r w:rsidR="00235DAB">
          <w:t xml:space="preserve">the </w:t>
        </w:r>
      </w:ins>
      <w:ins w:id="1299" w:author="Brian Bohman" w:date="2021-08-27T10:23:00Z">
        <w:r w:rsidR="00A92980">
          <w:t>%N</w:t>
        </w:r>
        <w:r w:rsidR="00A92980">
          <w:rPr>
            <w:vertAlign w:val="subscript"/>
          </w:rPr>
          <w:t>c</w:t>
        </w:r>
        <w:r w:rsidR="00A92980">
          <w:t xml:space="preserve"> should be conducted to properly </w:t>
        </w:r>
      </w:ins>
      <w:ins w:id="1300" w:author="Brian Bohman" w:date="2021-08-27T10:24:00Z">
        <w:r w:rsidR="00A92980">
          <w:t>consider</w:t>
        </w:r>
      </w:ins>
      <w:ins w:id="1301" w:author="Brian Bohman" w:date="2021-08-27T10:23:00Z">
        <w:r w:rsidR="00A92980">
          <w:t xml:space="preserve"> the </w:t>
        </w:r>
      </w:ins>
      <w:ins w:id="1302" w:author="Brian Bohman" w:date="2021-12-19T09:22:00Z">
        <w:r w:rsidR="004358CE">
          <w:t xml:space="preserve">combined </w:t>
        </w:r>
      </w:ins>
      <w:ins w:id="1303" w:author="Brian Bohman" w:date="2021-08-27T10:23:00Z">
        <w:r w:rsidR="00A92980">
          <w:t xml:space="preserve">effects the G </w:t>
        </w:r>
      </w:ins>
      <w:ins w:id="1304" w:author="Brian Bohman" w:date="2021-08-27T10:30:00Z">
        <w:r w:rsidR="00A92980">
          <w:t>×</w:t>
        </w:r>
      </w:ins>
      <w:ins w:id="1305" w:author="Brian Bohman" w:date="2021-08-27T10:23:00Z">
        <w:r w:rsidR="00A92980">
          <w:t xml:space="preserve"> E </w:t>
        </w:r>
      </w:ins>
      <w:ins w:id="1306" w:author="Brian Bohman" w:date="2021-08-27T10:30:00Z">
        <w:r w:rsidR="00A92980">
          <w:t>×</w:t>
        </w:r>
      </w:ins>
      <w:ins w:id="1307" w:author="Brian Bohman" w:date="2021-08-27T10:23:00Z">
        <w:r w:rsidR="00A92980">
          <w:t xml:space="preserve"> M interaction.</w:t>
        </w:r>
      </w:ins>
    </w:p>
    <w:p w14:paraId="771F9478" w14:textId="230BD588" w:rsidR="00661999" w:rsidRPr="00661999" w:rsidDel="00393852" w:rsidRDefault="00661999" w:rsidP="00A92980">
      <w:pPr>
        <w:pStyle w:val="Body"/>
        <w:rPr>
          <w:del w:id="1308" w:author="Brian Bohman" w:date="2021-08-28T09:11:00Z"/>
        </w:rPr>
      </w:pPr>
    </w:p>
    <w:p w14:paraId="262ACF0A" w14:textId="77777777" w:rsidR="00241C92" w:rsidRPr="00DB66FC" w:rsidRDefault="00241C92" w:rsidP="00241C92">
      <w:pPr>
        <w:pStyle w:val="Heading3"/>
      </w:pPr>
      <w:r w:rsidRPr="00DB66FC">
        <w:t>Comparison to Other Crops</w:t>
      </w:r>
    </w:p>
    <w:p w14:paraId="34CDDF52" w14:textId="5BF8063D" w:rsidR="00241C92" w:rsidRPr="00DB66FC" w:rsidRDefault="00241C92" w:rsidP="00241C92">
      <w:pPr>
        <w:pStyle w:val="Body"/>
      </w:pPr>
      <w:r w:rsidRPr="00DB66FC">
        <w:t>These findings contrast</w:t>
      </w:r>
      <w:del w:id="1309" w:author="Carl J Rosen" w:date="2021-12-23T18:29:00Z">
        <w:r w:rsidRPr="00DB66FC" w:rsidDel="00235DAB">
          <w:delText>s</w:delText>
        </w:r>
      </w:del>
      <w:r w:rsidRPr="00DB66FC">
        <w:t xml:space="preserve"> somewhat with the previous studies evaluating G </w:t>
      </w:r>
      <w:del w:id="1310" w:author="Brian Bohman" w:date="2021-08-25T10:49:00Z">
        <w:r w:rsidRPr="00DB66FC" w:rsidDel="000B3B17">
          <w:delText>x</w:delText>
        </w:r>
      </w:del>
      <w:ins w:id="1311" w:author="Brian Bohman" w:date="2021-08-25T10:49:00Z">
        <w:r w:rsidR="000B3B17">
          <w:t>×</w:t>
        </w:r>
      </w:ins>
      <w:r w:rsidRPr="00DB66FC">
        <w:t xml:space="preserve"> E </w:t>
      </w:r>
      <w:ins w:id="1312" w:author="Brian Bohman" w:date="2021-10-27T06:17:00Z">
        <w:r w:rsidR="00154DDE">
          <w:t>×</w:t>
        </w:r>
      </w:ins>
      <w:ins w:id="1313" w:author="Brian Bohman" w:date="2021-10-24T10:18:00Z">
        <w:r w:rsidR="00B17654">
          <w:t xml:space="preserve"> M </w:t>
        </w:r>
      </w:ins>
      <w:r w:rsidRPr="00DB66FC">
        <w:t>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w:t>
      </w:r>
      <w:ins w:id="1314" w:author="Carl J Rosen" w:date="2021-12-23T18:30:00Z">
        <w:r w:rsidR="00235DAB">
          <w:t xml:space="preserve">the </w:t>
        </w:r>
      </w:ins>
      <w:r w:rsidRPr="00DB66FC">
        <w:t>%N</w:t>
      </w:r>
      <w:r w:rsidRPr="00DB66FC">
        <w:rPr>
          <w:vertAlign w:val="subscript"/>
        </w:rPr>
        <w:t>c</w:t>
      </w:r>
      <w:r w:rsidRPr="00DB66FC">
        <w:t xml:space="preserve"> for wheat in China was significantly differen</w:t>
      </w:r>
      <w:ins w:id="1315" w:author="Brian Bohman" w:date="2021-08-25T11:11:00Z">
        <w:r w:rsidR="002512EA">
          <w:t>t</w:t>
        </w:r>
      </w:ins>
      <w:del w:id="1316"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w:t>
      </w:r>
      <w:ins w:id="1317" w:author="Brian Bohman" w:date="2021-10-27T06:48:00Z">
        <w:r w:rsidR="00017665">
          <w:t>identified</w:t>
        </w:r>
      </w:ins>
      <w:del w:id="1318" w:author="Brian Bohman" w:date="2021-10-27T06:48:00Z">
        <w:r w:rsidRPr="00DB66FC" w:rsidDel="00017665">
          <w:delText>found</w:delText>
        </w:r>
      </w:del>
      <w:r w:rsidRPr="00DB66FC">
        <w:t xml:space="preserve"> variation </w:t>
      </w:r>
      <w:ins w:id="1319" w:author="Brian Bohman" w:date="2021-10-27T06:48:00Z">
        <w:r w:rsidR="00017665">
          <w:t xml:space="preserve">in </w:t>
        </w:r>
      </w:ins>
      <w:ins w:id="1320" w:author="Carl J Rosen" w:date="2021-12-23T18:30:00Z">
        <w:r w:rsidR="00235DAB">
          <w:t xml:space="preserve">the </w:t>
        </w:r>
      </w:ins>
      <w:ins w:id="1321" w:author="Brian Bohman" w:date="2021-10-27T06:48:00Z">
        <w:r w:rsidR="00017665">
          <w:t>%N</w:t>
        </w:r>
        <w:r w:rsidR="00017665">
          <w:rPr>
            <w:vertAlign w:val="subscript"/>
          </w:rPr>
          <w:t>c</w:t>
        </w:r>
        <w:r w:rsidR="00017665">
          <w:t xml:space="preserve"> </w:t>
        </w:r>
      </w:ins>
      <w:ins w:id="1322" w:author="Brian Bohman" w:date="2021-10-27T06:49:00Z">
        <w:r w:rsidR="00017665">
          <w:t xml:space="preserve">for maize </w:t>
        </w:r>
      </w:ins>
      <w:r w:rsidRPr="00DB66FC">
        <w:t xml:space="preserve">as a result of G </w:t>
      </w:r>
      <w:del w:id="1323" w:author="Brian Bohman" w:date="2021-08-25T10:49:00Z">
        <w:r w:rsidRPr="00DB66FC" w:rsidDel="000B3B17">
          <w:delText>x</w:delText>
        </w:r>
      </w:del>
      <w:ins w:id="1324" w:author="Brian Bohman" w:date="2021-08-25T10:49:00Z">
        <w:r w:rsidR="000B3B17">
          <w:t>×</w:t>
        </w:r>
      </w:ins>
      <w:del w:id="1325" w:author="Brian Bohman" w:date="2021-10-27T06:48:00Z">
        <w:r w:rsidRPr="00DB66FC" w:rsidDel="00017665">
          <w:delText xml:space="preserve"> E</w:delText>
        </w:r>
      </w:del>
      <w:ins w:id="1326" w:author="Brian Bohman" w:date="2021-10-24T10:18:00Z">
        <w:r w:rsidR="004F0977">
          <w:t xml:space="preserve"> M</w:t>
        </w:r>
      </w:ins>
      <w:r w:rsidRPr="00DB66FC">
        <w:t xml:space="preserve"> interactions</w:t>
      </w:r>
      <w:ins w:id="1327" w:author="Brian Bohman" w:date="2021-10-27T06:49:00Z">
        <w:r w:rsidR="00017665">
          <w:t xml:space="preserve"> d</w:t>
        </w:r>
      </w:ins>
      <w:ins w:id="1328" w:author="Brian Bohman" w:date="2021-10-27T06:50:00Z">
        <w:r w:rsidR="00017665">
          <w:t>ue to variation in hybrid and planting density</w:t>
        </w:r>
      </w:ins>
      <w:del w:id="1329" w:author="Brian Bohman" w:date="2021-10-24T10:19:00Z">
        <w:r w:rsidRPr="00DB66FC" w:rsidDel="008163D7">
          <w:delText xml:space="preserve">, </w:delText>
        </w:r>
        <w:r w:rsidRPr="00DB66FC" w:rsidDel="004F0977">
          <w:delText>but did not independent</w:delText>
        </w:r>
        <w:r w:rsidDel="004F0977">
          <w:delText>ly</w:delText>
        </w:r>
        <w:r w:rsidRPr="00DB66FC" w:rsidDel="004F0977">
          <w:delText xml:space="preserve"> report </w:delText>
        </w:r>
        <w:r w:rsidRPr="00DB66FC" w:rsidDel="004F0977">
          <w:lastRenderedPageBreak/>
          <w:delText>either G or E effects</w:delText>
        </w:r>
      </w:del>
      <w:r w:rsidRPr="00DB66FC">
        <w:t>.</w:t>
      </w:r>
      <w:ins w:id="1330" w:author="Brian Bohman" w:date="2021-10-27T07:31:00Z">
        <w:r w:rsidR="001F4719">
          <w:t xml:space="preserve"> </w:t>
        </w:r>
        <w:r w:rsidR="001F4719">
          <w:fldChar w:fldCharType="begin"/>
        </w:r>
        <w:r w:rsidR="001F4719">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1F4719">
          <w:fldChar w:fldCharType="separate"/>
        </w:r>
        <w:r w:rsidR="001F4719">
          <w:rPr>
            <w:noProof/>
          </w:rPr>
          <w:t>Fernández et al. (2021)</w:t>
        </w:r>
        <w:r w:rsidR="001F4719">
          <w:fldChar w:fldCharType="end"/>
        </w:r>
        <w:r w:rsidR="001F4719">
          <w:t xml:space="preserve"> found that </w:t>
        </w:r>
      </w:ins>
      <w:ins w:id="1331" w:author="Brian Bohman" w:date="2021-10-27T07:32:00Z">
        <w:r w:rsidR="001F4719">
          <w:t>variation in</w:t>
        </w:r>
      </w:ins>
      <w:ins w:id="1332" w:author="Carl J Rosen" w:date="2021-12-23T18:30:00Z">
        <w:r w:rsidR="00235DAB">
          <w:t xml:space="preserve"> the</w:t>
        </w:r>
      </w:ins>
      <w:ins w:id="1333" w:author="Brian Bohman" w:date="2021-10-27T07:32:00Z">
        <w:r w:rsidR="001F4719">
          <w:t xml:space="preserve"> </w:t>
        </w:r>
      </w:ins>
      <w:ins w:id="1334" w:author="Brian Bohman" w:date="2021-10-27T07:31:00Z">
        <w:r w:rsidR="001F4719">
          <w:t>%N</w:t>
        </w:r>
        <w:r w:rsidR="001F4719">
          <w:rPr>
            <w:vertAlign w:val="subscript"/>
          </w:rPr>
          <w:t>c</w:t>
        </w:r>
        <w:r w:rsidR="001F4719">
          <w:t xml:space="preserve"> </w:t>
        </w:r>
      </w:ins>
      <w:ins w:id="1335" w:author="Brian Bohman" w:date="2021-10-27T07:32:00Z">
        <w:r w:rsidR="001F4719">
          <w:t xml:space="preserve">for tall fescue </w:t>
        </w:r>
      </w:ins>
      <w:ins w:id="1336" w:author="Brian Bohman" w:date="2021-10-27T07:31:00Z">
        <w:r w:rsidR="001F4719">
          <w:t>ac</w:t>
        </w:r>
      </w:ins>
      <w:ins w:id="1337" w:author="Brian Bohman" w:date="2021-10-27T07:32:00Z">
        <w:r w:rsidR="001F4719">
          <w:t xml:space="preserve">ross </w:t>
        </w:r>
        <w:r w:rsidR="001F4719" w:rsidRPr="00DB66FC">
          <w:t xml:space="preserve">G </w:t>
        </w:r>
        <w:r w:rsidR="001F4719">
          <w:t>×</w:t>
        </w:r>
        <w:r w:rsidR="001F4719" w:rsidRPr="00DB66FC">
          <w:t xml:space="preserve"> E </w:t>
        </w:r>
        <w:r w:rsidR="001F4719">
          <w:t xml:space="preserve">× M </w:t>
        </w:r>
        <w:r w:rsidR="001F4719" w:rsidRPr="00DB66FC">
          <w:t>effects</w:t>
        </w:r>
        <w:r w:rsidR="001F4719">
          <w:t xml:space="preserve"> w</w:t>
        </w:r>
      </w:ins>
      <w:ins w:id="1338" w:author="Carl J Rosen" w:date="2021-12-23T18:30:00Z">
        <w:r w:rsidR="00235DAB">
          <w:t>as</w:t>
        </w:r>
      </w:ins>
      <w:ins w:id="1339" w:author="Brian Bohman" w:date="2021-10-27T07:32:00Z">
        <w:del w:id="1340" w:author="Carl J Rosen" w:date="2021-12-23T18:30:00Z">
          <w:r w:rsidR="001F4719" w:rsidDel="00235DAB">
            <w:delText>ere</w:delText>
          </w:r>
        </w:del>
      </w:ins>
      <w:ins w:id="1341" w:author="Brian Bohman" w:date="2021-10-27T07:33:00Z">
        <w:r w:rsidR="001F4719">
          <w:t xml:space="preserve"> negligible. </w:t>
        </w:r>
      </w:ins>
      <w:del w:id="1342" w:author="Brian Bohman" w:date="2021-10-27T07:33:00Z">
        <w:r w:rsidRPr="00DB66FC" w:rsidDel="001F4719">
          <w:delText xml:space="preserve"> </w:delText>
        </w:r>
      </w:del>
      <w:del w:id="1343" w:author="Brian Bohman" w:date="2021-10-27T07:13:00Z">
        <w:r w:rsidR="006348CC" w:rsidDel="006348CC">
          <w:fldChar w:fldCharType="begin"/>
        </w:r>
        <w:r w:rsidR="006348CC" w:rsidDel="006348CC">
          <w:del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delInstrText>
        </w:r>
        <w:r w:rsidR="006348CC" w:rsidDel="006348CC">
          <w:fldChar w:fldCharType="separate"/>
        </w:r>
        <w:r w:rsidR="006348CC" w:rsidDel="006348CC">
          <w:rPr>
            <w:noProof/>
          </w:rPr>
          <w:delText>Fernández et al. (2021)</w:delText>
        </w:r>
        <w:r w:rsidR="006348CC" w:rsidDel="006348CC">
          <w:fldChar w:fldCharType="end"/>
        </w:r>
      </w:del>
      <w:r w:rsidRPr="00DB66FC">
        <w:t>In any case, the magnitude of the difference in</w:t>
      </w:r>
      <w:ins w:id="1344" w:author="Carl J Rosen" w:date="2021-12-23T18:30:00Z">
        <w:r w:rsidR="00235DAB">
          <w:t xml:space="preserve"> the</w:t>
        </w:r>
      </w:ins>
      <w:r w:rsidRPr="00DB66FC">
        <w:t xml:space="preserve"> %N</w:t>
      </w:r>
      <w:r w:rsidRPr="00DB66FC">
        <w:rPr>
          <w:vertAlign w:val="subscript"/>
        </w:rPr>
        <w:t>c</w:t>
      </w:r>
      <w:r w:rsidRPr="00DB66FC">
        <w:t xml:space="preserve"> </w:t>
      </w:r>
      <w:ins w:id="1345" w:author="Brian Bohman" w:date="2021-10-24T10:19:00Z">
        <w:r w:rsidR="008163D7">
          <w:t xml:space="preserve">across G x E x M </w:t>
        </w:r>
        <w:r w:rsidR="0089250F">
          <w:t>interactions</w:t>
        </w:r>
      </w:ins>
      <w:del w:id="1346" w:author="Brian Bohman" w:date="2021-10-24T10:19:00Z">
        <w:r w:rsidRPr="00DB66FC" w:rsidDel="008163D7">
          <w:delText xml:space="preserve">for any effect (i.e., G, E) or interaction (i.e., G </w:delText>
        </w:r>
      </w:del>
      <w:del w:id="1347" w:author="Brian Bohman" w:date="2021-08-25T10:50:00Z">
        <w:r w:rsidRPr="00DB66FC" w:rsidDel="000B3B17">
          <w:delText>x</w:delText>
        </w:r>
      </w:del>
      <w:del w:id="1348" w:author="Brian Bohman" w:date="2021-10-24T10:19:00Z">
        <w:r w:rsidRPr="00DB66FC" w:rsidDel="008163D7">
          <w:delText xml:space="preserve"> E</w:delText>
        </w:r>
      </w:del>
      <w:del w:id="1349" w:author="Brian Bohman" w:date="2021-10-27T06:48:00Z">
        <w:r w:rsidRPr="00DB66FC" w:rsidDel="00017665">
          <w:delText>)</w:delText>
        </w:r>
      </w:del>
      <w:r w:rsidRPr="00DB66FC">
        <w:t xml:space="preserve"> reported by the previous studies </w:t>
      </w:r>
      <w:ins w:id="1350" w:author="Brian Bohman" w:date="2021-10-27T07:33:00Z">
        <w:r w:rsidR="001F4719">
          <w:t xml:space="preserve">for wheat, maize, and tall fescue </w:t>
        </w:r>
      </w:ins>
      <w:r w:rsidRPr="00DB66F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 </w:instrText>
      </w:r>
      <w:r w:rsidR="006348C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DATA </w:instrText>
      </w:r>
      <w:r w:rsidR="006348CC">
        <w:fldChar w:fldCharType="end"/>
      </w:r>
      <w:r w:rsidRPr="00DB66FC">
        <w:fldChar w:fldCharType="separate"/>
      </w:r>
      <w:r w:rsidR="006348CC">
        <w:rPr>
          <w:noProof/>
        </w:rPr>
        <w:t>(Makowski et al., 2020; Ciampitti et al., 2021; Fernández et al., 2021; Yao et al., 2021)</w:t>
      </w:r>
      <w:r w:rsidRPr="00DB66FC">
        <w:fldChar w:fldCharType="end"/>
      </w:r>
      <w:r w:rsidRPr="00DB66FC">
        <w:t xml:space="preserve"> is less than that</w:t>
      </w:r>
      <w:del w:id="1351" w:author="Carl J Rosen" w:date="2021-12-23T18:31:00Z">
        <w:r w:rsidRPr="00DB66FC" w:rsidDel="00235DAB">
          <w:delText xml:space="preserve"> </w:delText>
        </w:r>
      </w:del>
      <w:ins w:id="1352" w:author="Brian Bohman" w:date="2021-12-19T09:19:00Z">
        <w:del w:id="1353" w:author="Carl J Rosen" w:date="2021-12-23T18:31:00Z">
          <w:r w:rsidR="004358CE" w:rsidDel="00235DAB">
            <w:delText>was</w:delText>
          </w:r>
        </w:del>
        <w:r w:rsidR="004358CE">
          <w:t xml:space="preserve"> </w:t>
        </w:r>
      </w:ins>
      <w:r w:rsidRPr="00DB66FC">
        <w:t xml:space="preserve">observed </w:t>
      </w:r>
      <w:del w:id="1354" w:author="Brian Bohman" w:date="2021-10-24T10:20:00Z">
        <w:r w:rsidRPr="00DB66FC" w:rsidDel="0089250F">
          <w:delText>for E</w:delText>
        </w:r>
      </w:del>
      <w:del w:id="1355" w:author="Brian Bohman" w:date="2021-10-27T06:50:00Z">
        <w:r w:rsidRPr="00DB66FC" w:rsidDel="00017665">
          <w:delText xml:space="preserve"> </w:delText>
        </w:r>
      </w:del>
      <w:r w:rsidRPr="00DB66FC">
        <w:t>in the present study</w:t>
      </w:r>
      <w:ins w:id="1356" w:author="Brian Bohman" w:date="2021-10-27T07:33:00Z">
        <w:r w:rsidR="001F4719">
          <w:t xml:space="preserve"> for potato</w:t>
        </w:r>
      </w:ins>
      <w:r w:rsidRPr="00DB66FC">
        <w:t>.</w:t>
      </w:r>
      <w:ins w:id="1357" w:author="Brian Bohman" w:date="2021-10-27T07:13:00Z">
        <w:r w:rsidR="006348CC">
          <w:t xml:space="preserve"> </w:t>
        </w:r>
      </w:ins>
    </w:p>
    <w:p w14:paraId="0013B35B" w14:textId="78E01704" w:rsidR="001F4719" w:rsidRDefault="00241C92" w:rsidP="00241C92">
      <w:pPr>
        <w:pStyle w:val="Body"/>
        <w:rPr>
          <w:ins w:id="1358" w:author="Brian Bohman" w:date="2021-10-27T07:36:00Z"/>
        </w:rPr>
      </w:pPr>
      <w:r w:rsidRPr="00DB66FC">
        <w:t>Therefore, the impact of</w:t>
      </w:r>
      <w:ins w:id="1359" w:author="Brian Bohman" w:date="2021-10-24T10:20:00Z">
        <w:r w:rsidR="0089250F">
          <w:t xml:space="preserve"> G </w:t>
        </w:r>
      </w:ins>
      <w:ins w:id="1360" w:author="Brian Bohman" w:date="2021-10-27T06:17:00Z">
        <w:r w:rsidR="00154DDE">
          <w:t>×</w:t>
        </w:r>
      </w:ins>
      <w:ins w:id="1361" w:author="Brian Bohman" w:date="2021-10-24T10:20:00Z">
        <w:r w:rsidR="0089250F">
          <w:t xml:space="preserve"> E </w:t>
        </w:r>
      </w:ins>
      <w:ins w:id="1362" w:author="Brian Bohman" w:date="2021-10-27T06:17:00Z">
        <w:r w:rsidR="00154DDE">
          <w:t>×</w:t>
        </w:r>
      </w:ins>
      <w:ins w:id="1363" w:author="Brian Bohman" w:date="2021-10-24T10:20:00Z">
        <w:r w:rsidR="0089250F">
          <w:t xml:space="preserve"> M</w:t>
        </w:r>
      </w:ins>
      <w:del w:id="1364" w:author="Brian Bohman" w:date="2021-10-24T10:20:00Z">
        <w:r w:rsidRPr="00DB66FC" w:rsidDel="0089250F">
          <w:delText xml:space="preserve"> E</w:delText>
        </w:r>
      </w:del>
      <w:r w:rsidRPr="00DB66FC">
        <w:t xml:space="preserve"> on </w:t>
      </w:r>
      <w:ins w:id="1365" w:author="Carl J Rosen" w:date="2021-12-23T18:31:00Z">
        <w:r w:rsidR="00235DAB">
          <w:t xml:space="preserve">the </w:t>
        </w:r>
      </w:ins>
      <w:r w:rsidRPr="00DB66FC">
        <w:t>%N</w:t>
      </w:r>
      <w:r w:rsidRPr="00DB66FC">
        <w:rPr>
          <w:vertAlign w:val="subscript"/>
        </w:rPr>
        <w:t>c</w:t>
      </w:r>
      <w:r w:rsidRPr="00DB66FC">
        <w:t xml:space="preserve"> is not </w:t>
      </w:r>
      <w:ins w:id="1366" w:author="Brian Bohman" w:date="2021-10-24T10:20:00Z">
        <w:r w:rsidR="0089250F">
          <w:t>only</w:t>
        </w:r>
      </w:ins>
      <w:del w:id="1367" w:author="Brian Bohman" w:date="2021-10-24T10:20:00Z">
        <w:r w:rsidRPr="00DB66FC" w:rsidDel="0089250F">
          <w:delText>just</w:delText>
        </w:r>
      </w:del>
      <w:r w:rsidRPr="00DB66FC">
        <w:t xml:space="preserve"> significant for </w:t>
      </w:r>
      <w:proofErr w:type="gramStart"/>
      <w:r w:rsidRPr="00DB66FC">
        <w:t>potato, but</w:t>
      </w:r>
      <w:proofErr w:type="gramEnd"/>
      <w:r w:rsidRPr="00DB66FC">
        <w:t xml:space="preserve"> is also</w:t>
      </w:r>
      <w:del w:id="1368" w:author="Carl J Rosen" w:date="2021-12-23T18:32:00Z">
        <w:r w:rsidRPr="00DB66FC" w:rsidDel="00235DAB">
          <w:delText xml:space="preserve"> of</w:delText>
        </w:r>
      </w:del>
      <w:r w:rsidRPr="00DB66FC">
        <w:t xml:space="preserve"> </w:t>
      </w:r>
      <w:ins w:id="1369" w:author="Brian Bohman" w:date="2021-10-24T10:20:00Z">
        <w:r w:rsidR="00F12035">
          <w:t xml:space="preserve">potentially </w:t>
        </w:r>
      </w:ins>
      <w:ins w:id="1370" w:author="Carl J Rosen" w:date="2021-12-23T18:32:00Z">
        <w:r w:rsidR="00235DAB">
          <w:t xml:space="preserve">of </w:t>
        </w:r>
      </w:ins>
      <w:r w:rsidRPr="00DB66FC">
        <w:t>much greater relative importance compared to other</w:t>
      </w:r>
      <w:del w:id="1371" w:author="Brian Bohman" w:date="2021-10-27T07:34:00Z">
        <w:r w:rsidRPr="00DB66FC" w:rsidDel="001F4719">
          <w:delText xml:space="preserve"> maj</w:delText>
        </w:r>
      </w:del>
      <w:del w:id="1372" w:author="Brian Bohman" w:date="2021-10-27T07:33:00Z">
        <w:r w:rsidRPr="00DB66FC" w:rsidDel="001F4719">
          <w:delText>o</w:delText>
        </w:r>
      </w:del>
      <w:del w:id="1373" w:author="Brian Bohman" w:date="2021-10-27T07:34:00Z">
        <w:r w:rsidRPr="00DB66FC" w:rsidDel="001F4719">
          <w:delText>r</w:delText>
        </w:r>
      </w:del>
      <w:r w:rsidRPr="00DB66FC">
        <w:t xml:space="preserve"> crops (e.g., wheat, </w:t>
      </w:r>
      <w:commentRangeStart w:id="1374"/>
      <w:commentRangeStart w:id="1375"/>
      <w:r w:rsidRPr="00DB66FC">
        <w:t>maize</w:t>
      </w:r>
      <w:commentRangeEnd w:id="1374"/>
      <w:r w:rsidR="00AE6AD9">
        <w:rPr>
          <w:rStyle w:val="CommentReference"/>
          <w:rFonts w:ascii="Palatino Linotype" w:eastAsia="SimSun" w:hAnsi="Palatino Linotype"/>
          <w:noProof/>
          <w:color w:val="000000"/>
          <w:lang w:eastAsia="zh-CN"/>
        </w:rPr>
        <w:commentReference w:id="1374"/>
      </w:r>
      <w:commentRangeEnd w:id="1375"/>
      <w:r w:rsidR="00D61F1C">
        <w:rPr>
          <w:rStyle w:val="CommentReference"/>
          <w:rFonts w:ascii="Palatino Linotype" w:eastAsia="SimSun" w:hAnsi="Palatino Linotype"/>
          <w:noProof/>
          <w:color w:val="000000"/>
          <w:lang w:eastAsia="zh-CN"/>
        </w:rPr>
        <w:commentReference w:id="1375"/>
      </w:r>
      <w:ins w:id="1376" w:author="Brian Bohman" w:date="2021-10-27T06:45:00Z">
        <w:r w:rsidR="008914AD">
          <w:t>, tall fescue</w:t>
        </w:r>
      </w:ins>
      <w:r w:rsidRPr="00DB66FC">
        <w:t xml:space="preserve">). </w:t>
      </w:r>
      <w:r>
        <w:t xml:space="preserve">This is because </w:t>
      </w:r>
      <w:r w:rsidRPr="00DB66FC">
        <w:t>the magnitude of variability in</w:t>
      </w:r>
      <w:ins w:id="1377" w:author="Carl J Rosen" w:date="2021-12-23T18:32:00Z">
        <w:r w:rsidR="00235DAB">
          <w:t xml:space="preserve"> the</w:t>
        </w:r>
      </w:ins>
      <w:r w:rsidRPr="00DB66FC">
        <w:t xml:space="preserve"> %N</w:t>
      </w:r>
      <w:r w:rsidRPr="00DB66FC">
        <w:rPr>
          <w:vertAlign w:val="subscript"/>
        </w:rPr>
        <w:t>c</w:t>
      </w:r>
      <w:r w:rsidRPr="00DB66FC">
        <w:t xml:space="preserve"> due to G </w:t>
      </w:r>
      <w:del w:id="1378" w:author="Brian Bohman" w:date="2021-08-25T10:50:00Z">
        <w:r w:rsidRPr="00DB66FC" w:rsidDel="000B3B17">
          <w:delText>x</w:delText>
        </w:r>
      </w:del>
      <w:ins w:id="1379" w:author="Brian Bohman" w:date="2021-08-25T10:50:00Z">
        <w:r w:rsidR="000B3B17">
          <w:t>×</w:t>
        </w:r>
      </w:ins>
      <w:r w:rsidRPr="00DB66FC">
        <w:t xml:space="preserve"> E </w:t>
      </w:r>
      <w:ins w:id="1380" w:author="Brian Bohman" w:date="2021-10-27T06:17:00Z">
        <w:r w:rsidR="00154DDE">
          <w:t>×</w:t>
        </w:r>
      </w:ins>
      <w:ins w:id="1381" w:author="Brian Bohman" w:date="2021-10-24T10:20:00Z">
        <w:r w:rsidR="00F12035">
          <w:t xml:space="preserve"> M </w:t>
        </w:r>
      </w:ins>
      <w:r w:rsidRPr="00DB66FC">
        <w:t>interactions</w:t>
      </w:r>
      <w:ins w:id="1382" w:author="Brian Bohman" w:date="2021-10-27T06:54:00Z">
        <w:r w:rsidR="00D61F1C">
          <w:t xml:space="preserve"> found in the present study</w:t>
        </w:r>
      </w:ins>
      <w:r w:rsidRPr="00DB66FC">
        <w:t xml:space="preserve"> is relatively </w:t>
      </w:r>
      <w:r>
        <w:t>greater</w:t>
      </w:r>
      <w:r w:rsidRPr="00DB66FC">
        <w:t xml:space="preserve"> for potato</w:t>
      </w:r>
      <w:r>
        <w:t xml:space="preserve"> than other crops</w:t>
      </w:r>
      <w:ins w:id="1383" w:author="Brian Bohman" w:date="2021-10-27T06:53:00Z">
        <w:r w:rsidR="00017665">
          <w:t xml:space="preserve">; however, further additional experimental data </w:t>
        </w:r>
      </w:ins>
      <w:ins w:id="1384" w:author="Carl J Rosen" w:date="2021-12-23T18:33:00Z">
        <w:r w:rsidR="00725D61">
          <w:t>are</w:t>
        </w:r>
      </w:ins>
      <w:ins w:id="1385" w:author="Brian Bohman" w:date="2021-10-27T06:53:00Z">
        <w:del w:id="1386" w:author="Carl J Rosen" w:date="2021-12-23T18:33:00Z">
          <w:r w:rsidR="00017665" w:rsidDel="00725D61">
            <w:delText>is</w:delText>
          </w:r>
        </w:del>
        <w:r w:rsidR="00017665">
          <w:t xml:space="preserve"> needed to confirm that this finding is not an artifact of the statistical methods </w:t>
        </w:r>
      </w:ins>
      <w:ins w:id="1387" w:author="Brian Bohman" w:date="2021-10-27T06:54:00Z">
        <w:r w:rsidR="00017665">
          <w:t>or</w:t>
        </w:r>
      </w:ins>
      <w:ins w:id="1388" w:author="Brian Bohman" w:date="2021-10-27T06:53:00Z">
        <w:r w:rsidR="00017665">
          <w:t xml:space="preserve"> limitations of experimental data used in the present study.</w:t>
        </w:r>
      </w:ins>
    </w:p>
    <w:p w14:paraId="58FD0BF4" w14:textId="4F0B80AA" w:rsidR="00241C92" w:rsidRPr="00017665" w:rsidDel="004358CE" w:rsidRDefault="00241C92" w:rsidP="00241C92">
      <w:pPr>
        <w:pStyle w:val="Body"/>
        <w:rPr>
          <w:del w:id="1389" w:author="Brian Bohman" w:date="2021-12-19T09:20:00Z"/>
        </w:rPr>
      </w:pPr>
      <w:del w:id="1390" w:author="Brian Bohman" w:date="2021-10-27T06:53:00Z">
        <w:r w:rsidRPr="00DB66FC" w:rsidDel="00017665">
          <w:delText xml:space="preserve">. </w:delText>
        </w:r>
      </w:del>
      <w:del w:id="1391" w:author="Brian Bohman" w:date="2021-10-27T06:55:00Z">
        <w:r w:rsidRPr="00DB66FC" w:rsidDel="00D61F1C">
          <w:delText>I</w:delText>
        </w:r>
      </w:del>
      <w:del w:id="1392" w:author="Brian Bohman" w:date="2021-12-19T09:20:00Z">
        <w:r w:rsidRPr="00DB66FC" w:rsidDel="004358CE">
          <w:delText>n order to improve the understanding of this relationship between NUE and %N</w:delText>
        </w:r>
        <w:r w:rsidRPr="00DB66FC" w:rsidDel="004358CE">
          <w:rPr>
            <w:vertAlign w:val="subscript"/>
          </w:rPr>
          <w:delText>c</w:delText>
        </w:r>
        <w:r w:rsidRPr="00DB66FC" w:rsidDel="004358CE">
          <w:delText xml:space="preserve">, future work should </w:delText>
        </w:r>
      </w:del>
      <w:del w:id="1393" w:author="Brian Bohman" w:date="2021-10-27T06:56:00Z">
        <w:r w:rsidRPr="00DB66FC" w:rsidDel="00D61F1C">
          <w:delText>continu</w:delText>
        </w:r>
      </w:del>
      <w:del w:id="1394" w:author="Brian Bohman" w:date="2021-10-27T06:55:00Z">
        <w:r w:rsidRPr="00DB66FC" w:rsidDel="00D61F1C">
          <w:delText>e</w:delText>
        </w:r>
      </w:del>
      <w:del w:id="1395" w:author="Brian Bohman" w:date="2021-12-19T09:20:00Z">
        <w:r w:rsidRPr="00DB66FC" w:rsidDel="004358CE">
          <w:delText xml:space="preserve"> to better characterize the relative partitioning of potato biomass to tubers across G </w:delText>
        </w:r>
      </w:del>
      <w:del w:id="1396" w:author="Brian Bohman" w:date="2021-08-25T10:50:00Z">
        <w:r w:rsidRPr="00DB66FC" w:rsidDel="000B3B17">
          <w:delText>x</w:delText>
        </w:r>
      </w:del>
      <w:del w:id="1397" w:author="Brian Bohman" w:date="2021-12-19T09:20:00Z">
        <w:r w:rsidRPr="00DB66FC" w:rsidDel="004358CE">
          <w:delText xml:space="preserve"> E effects.</w:delText>
        </w:r>
      </w:del>
    </w:p>
    <w:p w14:paraId="241A7A72" w14:textId="77777777" w:rsidR="00617544" w:rsidRPr="00DB66FC" w:rsidRDefault="00617544" w:rsidP="00617544">
      <w:pPr>
        <w:pStyle w:val="Heading2"/>
      </w:pPr>
      <w:r w:rsidRPr="00DB66FC">
        <w:t xml:space="preserve">Implication of G </w:t>
      </w:r>
      <w:r>
        <w:t>×</w:t>
      </w:r>
      <w:r w:rsidRPr="00DB66FC">
        <w:t xml:space="preserve"> E Variation on N Use Efficiency</w:t>
      </w:r>
    </w:p>
    <w:p w14:paraId="26D82262" w14:textId="5AEC9C90" w:rsidR="00617544" w:rsidRDefault="00617544" w:rsidP="00617544">
      <w:pPr>
        <w:pStyle w:val="Body"/>
      </w:pPr>
      <w:r w:rsidRPr="00DB66FC">
        <w:t xml:space="preserve">Understanding and properly interpreting the impact of G </w:t>
      </w:r>
      <w:r>
        <w:t>×</w:t>
      </w:r>
      <w:r w:rsidRPr="00DB66FC">
        <w:t xml:space="preserve"> E </w:t>
      </w:r>
      <w:ins w:id="1398" w:author="Brian Bohman" w:date="2021-10-27T06:17:00Z">
        <w:r w:rsidR="00154DDE">
          <w:t>×</w:t>
        </w:r>
      </w:ins>
      <w:ins w:id="1399" w:author="Brian Bohman" w:date="2021-10-24T10:21:00Z">
        <w:r w:rsidR="00F12035">
          <w:t xml:space="preserve"> M </w:t>
        </w:r>
      </w:ins>
      <w:r w:rsidRPr="00DB66FC">
        <w:t xml:space="preserve">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w:t>
      </w:r>
      <w:proofErr w:type="spellStart"/>
      <w:r w:rsidRPr="00DB66FC">
        <w:t>NUtE</w:t>
      </w:r>
      <w:proofErr w:type="spellEnd"/>
      <w:r w:rsidRPr="00DB66FC">
        <w:t>] is directly related to the parameters of the CNDC through the critical N utilization efficiency curve [</w:t>
      </w:r>
      <w:proofErr w:type="spellStart"/>
      <w:r w:rsidRPr="00DB66FC">
        <w:t>CNUtEC</w:t>
      </w:r>
      <w:proofErr w:type="spellEnd"/>
      <w:r w:rsidRPr="00DB66FC">
        <w:t xml:space="preserve">] which defines the critical value of </w:t>
      </w:r>
      <w:proofErr w:type="spellStart"/>
      <w:r w:rsidRPr="00DB66FC">
        <w:t>NUtE</w:t>
      </w:r>
      <w:proofErr w:type="spellEnd"/>
      <w:r w:rsidRPr="00DB66FC">
        <w:t xml:space="preserve"> [</w:t>
      </w:r>
      <w:proofErr w:type="spellStart"/>
      <w:r w:rsidRPr="00DB66FC">
        <w:t>NUtE</w:t>
      </w:r>
      <w:r w:rsidRPr="00DB66FC">
        <w:rPr>
          <w:vertAlign w:val="subscript"/>
        </w:rPr>
        <w:t>c</w:t>
      </w:r>
      <w:proofErr w:type="spellEnd"/>
      <w:r w:rsidRPr="00DB66FC">
        <w:t>]:</w:t>
      </w:r>
    </w:p>
    <w:p w14:paraId="4CABE191" w14:textId="77777777" w:rsidR="00617544" w:rsidRPr="004E309E" w:rsidRDefault="00617544" w:rsidP="00617544">
      <w:pPr>
        <w:pStyle w:val="Body"/>
      </w:pPr>
      <w:proofErr w:type="spellStart"/>
      <w:r w:rsidRPr="00DB66FC">
        <w:lastRenderedPageBreak/>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78F95AF4" w14:textId="3157D915" w:rsidR="00617544" w:rsidRPr="00DB66FC" w:rsidRDefault="00617544" w:rsidP="00617544">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w:t>
      </w:r>
      <w:commentRangeStart w:id="1400"/>
      <w:commentRangeStart w:id="1401"/>
      <w:r>
        <w:t xml:space="preserve">g </w:t>
      </w:r>
      <w:ins w:id="1402" w:author="Brian Bohman" w:date="2021-10-27T06:45:00Z">
        <w:r w:rsidR="005A1B9A">
          <w:t xml:space="preserve">dry wt. </w:t>
        </w:r>
      </w:ins>
      <w:r>
        <w:t>g</w:t>
      </w:r>
      <w:r>
        <w:rPr>
          <w:vertAlign w:val="superscript"/>
        </w:rPr>
        <w:t>-1</w:t>
      </w:r>
      <w:r>
        <w:t xml:space="preserve"> N</w:t>
      </w:r>
      <w:commentRangeEnd w:id="1400"/>
      <w:r>
        <w:rPr>
          <w:rStyle w:val="CommentReference"/>
          <w:rFonts w:ascii="Palatino Linotype" w:eastAsia="SimSun" w:hAnsi="Palatino Linotype"/>
          <w:noProof/>
          <w:color w:val="000000"/>
          <w:lang w:eastAsia="zh-CN"/>
        </w:rPr>
        <w:commentReference w:id="1400"/>
      </w:r>
      <w:commentRangeEnd w:id="1401"/>
      <w:r w:rsidR="005A1B9A">
        <w:rPr>
          <w:rStyle w:val="CommentReference"/>
          <w:rFonts w:ascii="Palatino Linotype" w:eastAsia="SimSun" w:hAnsi="Palatino Linotype"/>
          <w:noProof/>
          <w:color w:val="000000"/>
          <w:lang w:eastAsia="zh-CN"/>
        </w:rPr>
        <w:commentReference w:id="1401"/>
      </w:r>
      <w:r w:rsidRPr="00DB66FC">
        <w:t xml:space="preserve">. When </w:t>
      </w:r>
      <w:proofErr w:type="spellStart"/>
      <w:r w:rsidRPr="00DB66FC">
        <w:t>NUtE</w:t>
      </w:r>
      <w:proofErr w:type="spellEnd"/>
      <w:r w:rsidRPr="00DB66FC">
        <w:t xml:space="preserve"> is greater than </w:t>
      </w:r>
      <w:proofErr w:type="spellStart"/>
      <w:r w:rsidRPr="00DB66FC">
        <w:t>NUtE</w:t>
      </w:r>
      <w:r w:rsidRPr="00DB66FC">
        <w:rPr>
          <w:vertAlign w:val="subscript"/>
        </w:rPr>
        <w:t>c</w:t>
      </w:r>
      <w:proofErr w:type="spellEnd"/>
      <w:r w:rsidRPr="00DB66FC">
        <w:t xml:space="preserve">, crop N status is deficient (i.e., NNI less than 1); conversely, when </w:t>
      </w:r>
      <w:proofErr w:type="spellStart"/>
      <w:r w:rsidRPr="00DB66FC">
        <w:t>NUtE</w:t>
      </w:r>
      <w:proofErr w:type="spellEnd"/>
      <w:r w:rsidRPr="00DB66FC">
        <w:t xml:space="preserve"> is less than </w:t>
      </w:r>
      <w:proofErr w:type="spellStart"/>
      <w:r w:rsidRPr="00DB66FC">
        <w:t>NUtE</w:t>
      </w:r>
      <w:r w:rsidRPr="00DB66FC">
        <w:rPr>
          <w:vertAlign w:val="subscript"/>
        </w:rPr>
        <w:t>c</w:t>
      </w:r>
      <w:proofErr w:type="spellEnd"/>
      <w:r w:rsidRPr="00DB66FC">
        <w:t>, crop N status is excessive (i.e., NNI greater than 1).</w:t>
      </w:r>
    </w:p>
    <w:p w14:paraId="2E52C078" w14:textId="44384333" w:rsidR="00617544" w:rsidRDefault="00617544" w:rsidP="00241C92">
      <w:pPr>
        <w:pStyle w:val="Body"/>
      </w:pPr>
      <w:r w:rsidRPr="00DB66FC">
        <w:t xml:space="preserve">The finding in the present study that the CNDC can vary across G </w:t>
      </w:r>
      <w:r>
        <w:t>×</w:t>
      </w:r>
      <w:r w:rsidRPr="00DB66FC">
        <w:t xml:space="preserve"> E</w:t>
      </w:r>
      <w:ins w:id="1403" w:author="Brian Bohman" w:date="2021-10-24T10:21:00Z">
        <w:r w:rsidR="008058AE">
          <w:t xml:space="preserve"> </w:t>
        </w:r>
      </w:ins>
      <w:ins w:id="1404" w:author="Brian Bohman" w:date="2021-10-27T06:17:00Z">
        <w:r w:rsidR="00154DDE">
          <w:t>×</w:t>
        </w:r>
      </w:ins>
      <w:ins w:id="1405" w:author="Brian Bohman" w:date="2021-10-24T10:21:00Z">
        <w:r w:rsidR="008058AE">
          <w:t xml:space="preserve"> M</w:t>
        </w:r>
      </w:ins>
      <w:r w:rsidRPr="00DB66FC">
        <w:t xml:space="preserve"> </w:t>
      </w:r>
      <w:ins w:id="1406" w:author="Brian Bohman" w:date="2021-10-24T10:21:00Z">
        <w:r w:rsidR="008058AE">
          <w:t>interactions</w:t>
        </w:r>
      </w:ins>
      <w:del w:id="1407" w:author="Brian Bohman" w:date="2021-10-24T10:21:00Z">
        <w:r w:rsidRPr="00DB66FC" w:rsidDel="008058AE">
          <w:delText>effects</w:delText>
        </w:r>
      </w:del>
      <w:r w:rsidRPr="00DB66FC">
        <w:t xml:space="preserve">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w:t>
      </w:r>
      <w:r>
        <w:t>×</w:t>
      </w:r>
      <w:r w:rsidRPr="00DB66FC">
        <w:t xml:space="preserve"> E </w:t>
      </w:r>
      <w:ins w:id="1408" w:author="Brian Bohman" w:date="2021-10-27T06:17:00Z">
        <w:r w:rsidR="00154DDE">
          <w:t>×</w:t>
        </w:r>
      </w:ins>
      <w:ins w:id="1409" w:author="Brian Bohman" w:date="2021-10-24T10:21:00Z">
        <w:r w:rsidR="008058AE">
          <w:t xml:space="preserve"> M </w:t>
        </w:r>
      </w:ins>
      <w:r w:rsidRPr="00DB66FC">
        <w:t xml:space="preserve">effects as the CNDC. Therefore, the effect of G </w:t>
      </w:r>
      <w:r>
        <w:t>×</w:t>
      </w:r>
      <w:r w:rsidRPr="00DB66FC">
        <w:t xml:space="preserve"> E </w:t>
      </w:r>
      <w:ins w:id="1410" w:author="Brian Bohman" w:date="2021-10-24T10:21:00Z">
        <w:r w:rsidR="008058AE">
          <w:t xml:space="preserve">x M </w:t>
        </w:r>
      </w:ins>
      <w:r w:rsidRPr="00DB66FC">
        <w:t xml:space="preserve">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w:t>
      </w:r>
      <w:r>
        <w:t>×</w:t>
      </w:r>
      <w:r w:rsidRPr="00DB66FC">
        <w:t xml:space="preserve"> E</w:t>
      </w:r>
      <w:ins w:id="1411" w:author="Brian Bohman" w:date="2021-10-24T10:21:00Z">
        <w:r w:rsidR="008058AE">
          <w:t xml:space="preserve"> </w:t>
        </w:r>
      </w:ins>
      <w:ins w:id="1412" w:author="Brian Bohman" w:date="2021-10-27T06:17:00Z">
        <w:r w:rsidR="00154DDE">
          <w:t>×</w:t>
        </w:r>
      </w:ins>
      <w:ins w:id="1413" w:author="Brian Bohman" w:date="2021-10-24T10:21:00Z">
        <w:r w:rsidR="008058AE">
          <w:t xml:space="preserve"> M</w:t>
        </w:r>
      </w:ins>
      <w:r w:rsidRPr="00DB66FC">
        <w:t xml:space="preserve"> effect on the </w:t>
      </w:r>
      <w:proofErr w:type="spellStart"/>
      <w:r w:rsidRPr="00DB66FC">
        <w:t>CNUtEC</w:t>
      </w:r>
      <w:proofErr w:type="spellEnd"/>
      <w:r w:rsidRPr="00DB66FC">
        <w:t xml:space="preserve"> is therefore critically important to understand the impacts of G </w:t>
      </w:r>
      <w:r>
        <w:t>×</w:t>
      </w:r>
      <w:r w:rsidRPr="00DB66FC">
        <w:t xml:space="preserve"> E</w:t>
      </w:r>
      <w:ins w:id="1414" w:author="Brian Bohman" w:date="2021-10-24T10:22:00Z">
        <w:r w:rsidR="001647C1">
          <w:t xml:space="preserve"> </w:t>
        </w:r>
      </w:ins>
      <w:ins w:id="1415" w:author="Brian Bohman" w:date="2021-10-27T06:17:00Z">
        <w:r w:rsidR="00154DDE">
          <w:t>×</w:t>
        </w:r>
      </w:ins>
      <w:ins w:id="1416" w:author="Brian Bohman" w:date="2021-10-24T10:22:00Z">
        <w:r w:rsidR="001647C1">
          <w:t xml:space="preserve"> M</w:t>
        </w:r>
      </w:ins>
      <w:r w:rsidRPr="00DB66FC">
        <w:t xml:space="preserve"> interactions on NUE.</w:t>
      </w:r>
      <w:r>
        <w:t xml:space="preserve"> In other words, controlling for this G × E </w:t>
      </w:r>
      <w:ins w:id="1417" w:author="Brian Bohman" w:date="2021-10-27T06:17:00Z">
        <w:r w:rsidR="00154DDE">
          <w:t>×</w:t>
        </w:r>
      </w:ins>
      <w:ins w:id="1418" w:author="Brian Bohman" w:date="2021-10-24T10:22:00Z">
        <w:r w:rsidR="001647C1">
          <w:t xml:space="preserve"> M </w:t>
        </w:r>
      </w:ins>
      <w:r>
        <w:t xml:space="preserve">effect represents an additional requirement when evaluating and 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 </w:instrText>
      </w:r>
      <w:r w:rsidR="00477881">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DATA </w:instrText>
      </w:r>
      <w:r w:rsidR="00477881">
        <w:fldChar w:fldCharType="end"/>
      </w:r>
      <w:r>
        <w:fldChar w:fldCharType="separate"/>
      </w:r>
      <w:r w:rsidR="00477881">
        <w:rPr>
          <w:noProof/>
        </w:rPr>
        <w:t>(Barraclough et al., 2010; Caviglia et al., 2014; Sadras &amp; Lemaire, 2014; Gastal et al., 2015; Lemaire &amp; Ciampitti, 2020)</w:t>
      </w:r>
      <w:r>
        <w:fldChar w:fldCharType="end"/>
      </w:r>
      <w:r>
        <w:t>.</w:t>
      </w:r>
    </w:p>
    <w:p w14:paraId="396E7EE9" w14:textId="4B4DD886" w:rsidR="00EA4027" w:rsidRDefault="00EA4027" w:rsidP="00EA4027">
      <w:pPr>
        <w:pStyle w:val="Body"/>
        <w:rPr>
          <w:ins w:id="1419" w:author="Brian Bohman" w:date="2021-12-19T09:49:00Z"/>
        </w:rPr>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r>
        <w:t>×</w:t>
      </w:r>
      <w:r w:rsidRPr="00DB66FC">
        <w:t xml:space="preserve"> E </w:t>
      </w:r>
      <w:ins w:id="1420" w:author="Brian Bohman" w:date="2021-12-19T09:23:00Z">
        <w:r w:rsidR="004358CE">
          <w:t>×</w:t>
        </w:r>
      </w:ins>
      <w:ins w:id="1421" w:author="Brian Bohman" w:date="2021-10-24T10:22:00Z">
        <w:r w:rsidR="001647C1">
          <w:t xml:space="preserve"> M </w:t>
        </w:r>
      </w:ins>
      <w:r w:rsidRPr="00DB66FC">
        <w:t xml:space="preserve">effects that increase the relative proportion of biomass partitioned to tubers </w:t>
      </w:r>
      <w:ins w:id="1422" w:author="Brian Bohman" w:date="2021-10-24T10:22:00Z">
        <w:r w:rsidR="001647C1">
          <w:t xml:space="preserve">and reduce the time </w:t>
        </w:r>
        <w:r w:rsidR="00B93AC6">
          <w:t xml:space="preserve">to tuber initiation </w:t>
        </w:r>
      </w:ins>
      <w:r w:rsidRPr="00DB66FC">
        <w:t>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 </w:instrText>
      </w:r>
      <w:r w:rsidR="00477881">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DATA </w:instrText>
      </w:r>
      <w:r w:rsidR="00477881">
        <w:fldChar w:fldCharType="end"/>
      </w:r>
      <w:r w:rsidRPr="00DB66FC">
        <w:fldChar w:fldCharType="separate"/>
      </w:r>
      <w:r w:rsidR="00477881">
        <w:rPr>
          <w:noProof/>
        </w:rPr>
        <w:t>Tiwari et al. (2018); Jones et al. (2021); Stefaniak et al. (2021)</w:t>
      </w:r>
      <w:r w:rsidRPr="00DB66FC">
        <w:fldChar w:fldCharType="end"/>
      </w:r>
      <w:r w:rsidRPr="00DB66FC">
        <w:t xml:space="preserve">) should focus on identifying G </w:t>
      </w:r>
      <w:r>
        <w:t>×</w:t>
      </w:r>
      <w:r w:rsidRPr="00DB66FC">
        <w:t xml:space="preserve"> E </w:t>
      </w:r>
      <w:r>
        <w:t>×</w:t>
      </w:r>
      <w:r w:rsidRPr="00DB66FC">
        <w:t xml:space="preserve"> M interactions that result in an increased proportion of biomass partitioned to </w:t>
      </w:r>
      <w:commentRangeStart w:id="1423"/>
      <w:commentRangeStart w:id="1424"/>
      <w:r w:rsidRPr="00DB66FC">
        <w:t>tubers</w:t>
      </w:r>
      <w:commentRangeEnd w:id="1423"/>
      <w:r>
        <w:rPr>
          <w:rStyle w:val="CommentReference"/>
          <w:rFonts w:ascii="Palatino Linotype" w:eastAsia="SimSun" w:hAnsi="Palatino Linotype"/>
          <w:noProof/>
          <w:color w:val="000000"/>
          <w:lang w:eastAsia="zh-CN"/>
        </w:rPr>
        <w:commentReference w:id="1423"/>
      </w:r>
      <w:commentRangeEnd w:id="1424"/>
      <w:r w:rsidR="00154DDE">
        <w:rPr>
          <w:rStyle w:val="CommentReference"/>
          <w:rFonts w:ascii="Palatino Linotype" w:eastAsia="SimSun" w:hAnsi="Palatino Linotype"/>
          <w:noProof/>
          <w:color w:val="000000"/>
          <w:lang w:eastAsia="zh-CN"/>
        </w:rPr>
        <w:commentReference w:id="1424"/>
      </w:r>
      <w:ins w:id="1425" w:author="Brian Bohman" w:date="2021-10-24T10:22:00Z">
        <w:r w:rsidR="00B93AC6">
          <w:t xml:space="preserve"> or </w:t>
        </w:r>
      </w:ins>
      <w:ins w:id="1426" w:author="Brian Bohman" w:date="2021-10-24T10:23:00Z">
        <w:r w:rsidR="00B93AC6">
          <w:t>result in earlier timing of tuber initiation</w:t>
        </w:r>
      </w:ins>
      <w:r w:rsidRPr="00DB66FC">
        <w:t>.</w:t>
      </w:r>
    </w:p>
    <w:p w14:paraId="04787C7A" w14:textId="5527A05E" w:rsidR="00750F93" w:rsidRPr="00DB66FC" w:rsidDel="00750F93" w:rsidRDefault="00750F93" w:rsidP="00EA4027">
      <w:pPr>
        <w:pStyle w:val="Body"/>
        <w:rPr>
          <w:del w:id="1427" w:author="Brian Bohman" w:date="2021-12-19T09:49:00Z"/>
        </w:rPr>
      </w:pPr>
    </w:p>
    <w:p w14:paraId="1E9B1DC3" w14:textId="564BD969" w:rsidR="00EA4027" w:rsidRPr="00DB66FC" w:rsidDel="004358CE" w:rsidRDefault="00EA4027" w:rsidP="00241C92">
      <w:pPr>
        <w:pStyle w:val="Body"/>
        <w:rPr>
          <w:del w:id="1428" w:author="Brian Bohman" w:date="2021-12-19T09:23:00Z"/>
        </w:rPr>
      </w:pPr>
      <w:del w:id="1429" w:author="Brian Bohman" w:date="2021-12-19T09:23:00Z">
        <w:r w:rsidRPr="00DB66FC" w:rsidDel="004358CE">
          <w:delText>Additionally, based on the larger magnitude of differences in %N</w:delText>
        </w:r>
        <w:r w:rsidRPr="00DB66FC" w:rsidDel="004358CE">
          <w:rPr>
            <w:vertAlign w:val="subscript"/>
          </w:rPr>
          <w:delText>c</w:delText>
        </w:r>
        <w:r w:rsidRPr="00DB66FC" w:rsidDel="004358CE">
          <w:delText xml:space="preserve"> between locations (i.e., E) compared to differences between varieties within a location (i.e., G) observed in this </w:delText>
        </w:r>
        <w:r w:rsidRPr="00DA5F05" w:rsidDel="004358CE">
          <w:delText>study (</w:delText>
        </w:r>
        <w:r w:rsidRPr="00DA5F05" w:rsidDel="004358CE">
          <w:fldChar w:fldCharType="begin"/>
        </w:r>
        <w:r w:rsidRPr="00DA5F05" w:rsidDel="004358CE">
          <w:delInstrText xml:space="preserve"> REF _Ref78281627 \h  \* MERGEFORMAT </w:delInstrText>
        </w:r>
        <w:r w:rsidRPr="00DA5F05" w:rsidDel="004358CE">
          <w:fldChar w:fldCharType="separate"/>
        </w:r>
        <w:r w:rsidR="00D9732E" w:rsidDel="004358CE">
          <w:delText xml:space="preserve">Figure </w:delText>
        </w:r>
        <w:r w:rsidR="00D9732E" w:rsidDel="004358CE">
          <w:rPr>
            <w:noProof/>
          </w:rPr>
          <w:delText>7</w:delText>
        </w:r>
        <w:r w:rsidRPr="00DA5F05" w:rsidDel="004358CE">
          <w:fldChar w:fldCharType="end"/>
        </w:r>
        <w:r w:rsidRPr="00DA5F05" w:rsidDel="004358CE">
          <w:delText xml:space="preserve">, </w:delText>
        </w:r>
        <w:r w:rsidRPr="00DA5F05" w:rsidDel="004358CE">
          <w:fldChar w:fldCharType="begin"/>
        </w:r>
        <w:r w:rsidRPr="00DA5F05" w:rsidDel="004358CE">
          <w:delInstrText xml:space="preserve"> REF _Ref78303665 \h  \* MERGEFORMAT </w:delInstrText>
        </w:r>
        <w:r w:rsidRPr="00DA5F05" w:rsidDel="004358CE">
          <w:fldChar w:fldCharType="separate"/>
        </w:r>
        <w:r w:rsidR="00D9732E" w:rsidDel="004358CE">
          <w:delText>Figure S2</w:delText>
        </w:r>
        <w:r w:rsidRPr="00DA5F05" w:rsidDel="004358CE">
          <w:fldChar w:fldCharType="end"/>
        </w:r>
        <w:r w:rsidRPr="00DA5F05" w:rsidDel="004358CE">
          <w:delText>), it is reasonable</w:delText>
        </w:r>
        <w:r w:rsidRPr="00DB66FC" w:rsidDel="004358CE">
          <w:delText xml:space="preserve"> to conclude that increases in NUE for potato resulting from decreasing %N</w:delText>
        </w:r>
        <w:r w:rsidRPr="00DB66FC" w:rsidDel="004358CE">
          <w:rPr>
            <w:vertAlign w:val="subscript"/>
          </w:rPr>
          <w:delText>c</w:delText>
        </w:r>
        <w:r w:rsidRPr="00DB66FC" w:rsidDel="004358CE">
          <w:delText xml:space="preserve"> will be of a greater magnitude from E rather than G effects.</w:delText>
        </w:r>
      </w:del>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t>Communicating Uncertainty in Critical N Concentration</w:t>
      </w:r>
    </w:p>
    <w:p w14:paraId="738D9173" w14:textId="01A66E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 </w:instrText>
      </w:r>
      <w:r w:rsidR="00477881">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DATA </w:instrText>
      </w:r>
      <w:r w:rsidR="00477881">
        <w:fldChar w:fldCharType="end"/>
      </w:r>
      <w:r w:rsidRPr="00DB66FC">
        <w:fldChar w:fldCharType="separate"/>
      </w:r>
      <w:r w:rsidR="00477881">
        <w:rPr>
          <w:noProof/>
        </w:rPr>
        <w:t>(Makowski et al., 2020; Ciampitti et al., 2021;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t>e</w:t>
      </w:r>
      <w:r w:rsidRPr="00DB66FC">
        <w:t>sian hierarchical model in subsequent calculations is impractical, and a method to concisely and accurately communicate the credible region remains necessary.</w:t>
      </w:r>
    </w:p>
    <w:p w14:paraId="1911D820" w14:textId="4814CC8C"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D9732E">
        <w:t xml:space="preserve">Figure </w:t>
      </w:r>
      <w:r w:rsidR="00D9732E">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D9732E" w:rsidRPr="00D9732E">
        <w:t xml:space="preserve">Table </w:t>
      </w:r>
      <w:r w:rsidR="00D9732E" w:rsidRPr="00D9732E">
        <w:rPr>
          <w:noProof/>
        </w:rPr>
        <w:t>7</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lastRenderedPageBreak/>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60438A9E"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fldSimple w:instr=" SEQ Equation \* ARABIC ">
        <w:r w:rsidR="00D9732E">
          <w:rPr>
            <w:noProof/>
          </w:rPr>
          <w:t>1</w:t>
        </w:r>
      </w:fldSimple>
      <w:ins w:id="1430" w:author="Brian Bohman" w:date="2021-12-19T09:50:00Z">
        <w:r w:rsidR="00EF3318">
          <w:rPr>
            <w:noProof/>
          </w:rPr>
          <w:t>0</w:t>
        </w:r>
      </w:ins>
      <w:r>
        <w:t>]</w:t>
      </w:r>
    </w:p>
    <w:p w14:paraId="4AF30255" w14:textId="77777777" w:rsidR="00241C92" w:rsidRPr="00DB66FC" w:rsidRDefault="00241C92" w:rsidP="00241C92">
      <w:pPr>
        <w:pStyle w:val="Body"/>
      </w:pPr>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proofErr w:type="gramStart"/>
      <w:r>
        <w:t>N</w:t>
      </w:r>
      <w:r>
        <w:rPr>
          <w:vertAlign w:val="subscript"/>
        </w:rPr>
        <w:t>c,lo</w:t>
      </w:r>
      <w:proofErr w:type="spellEnd"/>
      <w:proofErr w:type="gramEnd"/>
      <w:r>
        <w:t xml:space="preserve"> and %</w:t>
      </w:r>
      <w:proofErr w:type="spellStart"/>
      <w:r>
        <w:t>N</w:t>
      </w:r>
      <w:r>
        <w:rPr>
          <w:vertAlign w:val="subscript"/>
        </w:rPr>
        <w:t>c,up</w:t>
      </w:r>
      <w:proofErr w:type="spellEnd"/>
      <w:r>
        <w:t xml:space="preserve"> (e.g., 90% confidence region). </w:t>
      </w:r>
      <w:r w:rsidRPr="00DB66FC">
        <w:t>The conclusions of a small-plot trial evaluating the effect of various N fertilizer treatments</w:t>
      </w:r>
      <w:del w:id="1431" w:author="Brian Bohman" w:date="2021-08-25T11:11:00Z">
        <w:r w:rsidRPr="00DB66FC" w:rsidDel="00AE6AD9">
          <w:delText xml:space="preserve"> and</w:delText>
        </w:r>
      </w:del>
      <w:r w:rsidRPr="00DB66FC">
        <w:t xml:space="preserve"> on yield and biomass (e.g., </w:t>
      </w:r>
      <w:commentRangeStart w:id="1432"/>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commentRangeEnd w:id="1432"/>
      <w:r w:rsidR="009255CE">
        <w:rPr>
          <w:rStyle w:val="CommentReference"/>
          <w:rFonts w:ascii="Palatino Linotype" w:eastAsia="SimSun" w:hAnsi="Palatino Linotype"/>
          <w:noProof/>
          <w:color w:val="000000"/>
          <w:lang w:eastAsia="zh-CN"/>
        </w:rPr>
        <w:commentReference w:id="1432"/>
      </w:r>
    </w:p>
    <w:p w14:paraId="67AD422E" w14:textId="5788D6A1"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xml:space="preserve">] or critical N </w:t>
      </w:r>
      <w:r w:rsidRPr="00DB66FC">
        <w:lastRenderedPageBreak/>
        <w:t>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xml:space="preserve">) should be used to calculate the upper and lower bounds of these derived values. In general, any calculation depending on either </w:t>
      </w:r>
      <w:ins w:id="1433" w:author="Carl J Rosen" w:date="2021-12-24T18:21:00Z">
        <w:r w:rsidR="0040107A">
          <w:t xml:space="preserve">the </w:t>
        </w:r>
      </w:ins>
      <w:r w:rsidRPr="00DB66FC">
        <w:t>%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w:t>
      </w:r>
      <w:ins w:id="1434" w:author="Carl J Rosen" w:date="2021-12-24T18:21:00Z">
        <w:r w:rsidR="0040107A">
          <w:t xml:space="preserve"> the</w:t>
        </w:r>
      </w:ins>
      <w:r w:rsidRPr="00DB66FC">
        <w:t xml:space="preserve">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1DE610BC" w:rsidR="00241C92" w:rsidRPr="00DB66FC" w:rsidRDefault="00241C92" w:rsidP="00241C92">
      <w:pPr>
        <w:pStyle w:val="Body"/>
      </w:pPr>
      <w:r w:rsidRPr="00DB66FC">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D9732E">
        <w:t xml:space="preserve">Figure </w:t>
      </w:r>
      <w:r w:rsidR="00D9732E">
        <w:rPr>
          <w:noProof/>
        </w:rPr>
        <w:t>7</w:t>
      </w:r>
      <w:r w:rsidRPr="00DA5F05">
        <w:fldChar w:fldCharType="end"/>
      </w:r>
      <w:r w:rsidRPr="00DA5F05">
        <w:t>) is</w:t>
      </w:r>
      <w:r w:rsidRPr="00DB66FC">
        <w:t xml:space="preserve"> itself notable, the magnitude of the differences found in the present study is especially </w:t>
      </w:r>
      <w:commentRangeStart w:id="1435"/>
      <w:r w:rsidRPr="00DB66FC">
        <w:t>remarkable</w:t>
      </w:r>
      <w:commentRangeEnd w:id="1435"/>
      <w:r w:rsidR="0040107A">
        <w:rPr>
          <w:rStyle w:val="CommentReference"/>
          <w:rFonts w:ascii="Palatino Linotype" w:eastAsia="SimSun" w:hAnsi="Palatino Linotype"/>
          <w:noProof/>
          <w:color w:val="000000"/>
          <w:lang w:eastAsia="zh-CN"/>
        </w:rPr>
        <w:commentReference w:id="1435"/>
      </w:r>
      <w:r w:rsidRPr="00DB66FC">
        <w:t xml:space="preserve">. Because of its strong theoretical underpinning, </w:t>
      </w:r>
      <w:ins w:id="1436" w:author="Carl J Rosen" w:date="2021-12-24T18:23:00Z">
        <w:r w:rsidR="0040107A">
          <w:t xml:space="preserve">the </w:t>
        </w:r>
      </w:ins>
      <w:r w:rsidRPr="00DB66FC">
        <w:t>%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1437" w:author="Brian Bohman" w:date="2021-08-25T11:19:00Z">
        <w:r w:rsidRPr="00DB66FC" w:rsidDel="003D09C9">
          <w:delText xml:space="preserve"> idealized</w:delText>
        </w:r>
      </w:del>
      <w:r w:rsidRPr="00DB66FC">
        <w:t xml:space="preserve"> conception of the NNI framework must be qualified within a particular application by the statistical methods used to derive the CNDC for a given experimental </w:t>
      </w:r>
      <w:commentRangeStart w:id="1438"/>
      <w:commentRangeStart w:id="1439"/>
      <w:r w:rsidRPr="00DB66FC">
        <w:t>dataset</w:t>
      </w:r>
      <w:commentRangeEnd w:id="1438"/>
      <w:r w:rsidR="003D09C9">
        <w:rPr>
          <w:rStyle w:val="CommentReference"/>
          <w:rFonts w:ascii="Palatino Linotype" w:eastAsia="SimSun" w:hAnsi="Palatino Linotype"/>
          <w:noProof/>
          <w:color w:val="000000"/>
          <w:lang w:eastAsia="zh-CN"/>
        </w:rPr>
        <w:commentReference w:id="1438"/>
      </w:r>
      <w:commentRangeEnd w:id="1439"/>
      <w:r w:rsidR="004C382D">
        <w:rPr>
          <w:rStyle w:val="CommentReference"/>
          <w:rFonts w:ascii="Palatino Linotype" w:eastAsia="SimSun" w:hAnsi="Palatino Linotype"/>
          <w:noProof/>
          <w:color w:val="000000"/>
          <w:lang w:eastAsia="zh-CN"/>
        </w:rPr>
        <w:commentReference w:id="1439"/>
      </w:r>
      <w:r w:rsidRPr="00DB66FC">
        <w:t>.</w:t>
      </w:r>
      <w:ins w:id="1440" w:author="Brian Bohman" w:date="2021-12-19T09:37:00Z">
        <w:r w:rsidR="00750F93">
          <w:t xml:space="preserve"> Additionally, having </w:t>
        </w:r>
      </w:ins>
      <w:ins w:id="1441" w:author="Brian Bohman" w:date="2021-12-19T09:43:00Z">
        <w:r w:rsidR="00750F93">
          <w:t>sufficient</w:t>
        </w:r>
      </w:ins>
      <w:ins w:id="1442" w:author="Brian Bohman" w:date="2021-12-19T09:37:00Z">
        <w:r w:rsidR="00750F93">
          <w:t xml:space="preserve"> quantity and quality of experimental data to derive a CNDC remains an essential criteria </w:t>
        </w:r>
      </w:ins>
      <w:ins w:id="1443" w:author="Brian Bohman" w:date="2021-12-19T09:44:00Z">
        <w:r w:rsidR="00750F93">
          <w:t>to consider</w:t>
        </w:r>
      </w:ins>
      <w:ins w:id="1444" w:author="Brian Bohman" w:date="2021-12-19T10:22:00Z">
        <w:r w:rsidR="00657292">
          <w:t xml:space="preserve"> </w:t>
        </w:r>
      </w:ins>
      <w:r w:rsidR="00657292">
        <w:fldChar w:fldCharType="begin"/>
      </w:r>
      <w:r w:rsidR="00657292">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657292">
        <w:fldChar w:fldCharType="separate"/>
      </w:r>
      <w:r w:rsidR="00657292">
        <w:rPr>
          <w:noProof/>
        </w:rPr>
        <w:t>(Fernández et al., 2021)</w:t>
      </w:r>
      <w:r w:rsidR="00657292">
        <w:fldChar w:fldCharType="end"/>
      </w:r>
      <w:ins w:id="1445" w:author="Brian Bohman" w:date="2021-12-19T10:22:00Z">
        <w:r w:rsidR="00657292">
          <w:t>,</w:t>
        </w:r>
      </w:ins>
      <w:ins w:id="1446" w:author="Brian Bohman" w:date="2021-12-19T09:44:00Z">
        <w:r w:rsidR="00750F93">
          <w:t xml:space="preserve"> in addition to</w:t>
        </w:r>
      </w:ins>
      <w:ins w:id="1447" w:author="Brian Bohman" w:date="2021-12-19T09:38:00Z">
        <w:r w:rsidR="00750F93">
          <w:t xml:space="preserve"> the statistical methods used</w:t>
        </w:r>
      </w:ins>
      <w:ins w:id="1448" w:author="Brian Bohman" w:date="2021-12-19T10:22:00Z">
        <w:r w:rsidR="00657292">
          <w:t>.</w:t>
        </w:r>
      </w:ins>
    </w:p>
    <w:p w14:paraId="507AE608" w14:textId="77777777" w:rsidR="00241C92" w:rsidRPr="00DB66FC" w:rsidRDefault="00241C92" w:rsidP="00241C92">
      <w:pPr>
        <w:pStyle w:val="Body"/>
      </w:pPr>
      <w:r w:rsidRPr="00DB66FC">
        <w:t xml:space="preserve">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w:t>
      </w:r>
      <w:r w:rsidRPr="00DB66FC">
        <w:lastRenderedPageBreak/>
        <w:t>compared to the conventional statistical methods. Additionally, it extracts the greatest amount of information from a given dataset, as no data are excluded from the fitting of the total model.</w:t>
      </w:r>
    </w:p>
    <w:p w14:paraId="15D79128" w14:textId="230EE10F" w:rsidR="00241C92" w:rsidRPr="00DB66FC" w:rsidRDefault="00241C92" w:rsidP="00241C92">
      <w:pPr>
        <w:pStyle w:val="Body"/>
      </w:pPr>
      <w:r w:rsidRPr="00DB66FC">
        <w:t>Therefore, it appears preferable for the future development of CNDCs to utilize the Bayesian hierarchical method to both quantify uncertainty and reduce bias in</w:t>
      </w:r>
      <w:ins w:id="1449" w:author="Carl J Rosen" w:date="2021-12-24T18:25:00Z">
        <w:r w:rsidR="005E3E4F">
          <w:t xml:space="preserve"> the</w:t>
        </w:r>
      </w:ins>
      <w:r w:rsidRPr="00DB66FC">
        <w:t xml:space="preserve">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6C69074C"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w:t>
      </w:r>
      <w:commentRangeStart w:id="1450"/>
      <w:commentRangeStart w:id="1451"/>
      <w:r w:rsidRPr="00DB66FC">
        <w:t>efforts</w:t>
      </w:r>
      <w:commentRangeEnd w:id="1450"/>
      <w:r w:rsidR="003D09C9">
        <w:rPr>
          <w:rStyle w:val="CommentReference"/>
          <w:rFonts w:ascii="Palatino Linotype" w:eastAsia="SimSun" w:hAnsi="Palatino Linotype"/>
          <w:noProof/>
          <w:color w:val="000000"/>
          <w:lang w:eastAsia="zh-CN"/>
        </w:rPr>
        <w:commentReference w:id="1450"/>
      </w:r>
      <w:commentRangeEnd w:id="1451"/>
      <w:r w:rsidR="00750F93">
        <w:rPr>
          <w:rStyle w:val="CommentReference"/>
          <w:rFonts w:ascii="Palatino Linotype" w:eastAsia="SimSun" w:hAnsi="Palatino Linotype"/>
          <w:noProof/>
          <w:color w:val="000000"/>
          <w:lang w:eastAsia="zh-CN"/>
        </w:rPr>
        <w:commentReference w:id="1451"/>
      </w:r>
      <w:r w:rsidRPr="00DB66FC">
        <w:t>.</w:t>
      </w:r>
      <w:ins w:id="1452" w:author="Brian Bohman" w:date="2021-10-27T08:31:00Z">
        <w:r w:rsidR="00314C38">
          <w:t xml:space="preserve"> Developing standard</w:t>
        </w:r>
      </w:ins>
      <w:ins w:id="1453" w:author="Brian Bohman" w:date="2021-10-27T08:32:00Z">
        <w:r w:rsidR="00314C38">
          <w:t>ized</w:t>
        </w:r>
      </w:ins>
      <w:ins w:id="1454" w:author="Brian Bohman" w:date="2021-10-27T08:31:00Z">
        <w:r w:rsidR="00314C38">
          <w:t xml:space="preserve"> tools to implement the </w:t>
        </w:r>
      </w:ins>
      <w:proofErr w:type="gramStart"/>
      <w:ins w:id="1455" w:author="Brian Bohman" w:date="2021-12-19T09:46:00Z">
        <w:r w:rsidR="00750F93">
          <w:t>partially-</w:t>
        </w:r>
      </w:ins>
      <w:ins w:id="1456" w:author="Brian Bohman" w:date="2021-10-27T08:32:00Z">
        <w:r w:rsidR="00314C38">
          <w:t>pooled</w:t>
        </w:r>
        <w:proofErr w:type="gramEnd"/>
        <w:r w:rsidR="00314C38">
          <w:t xml:space="preserve"> Bayesian hierarchical </w:t>
        </w:r>
        <w:commentRangeStart w:id="1457"/>
        <w:r w:rsidR="00314C38">
          <w:t>method</w:t>
        </w:r>
      </w:ins>
      <w:ins w:id="1458" w:author="Carl J Rosen" w:date="2021-12-24T18:32:00Z">
        <w:r w:rsidR="00514B9E">
          <w:t xml:space="preserve"> </w:t>
        </w:r>
      </w:ins>
      <w:ins w:id="1459" w:author="Brian Bohman" w:date="2021-10-27T08:32:00Z">
        <w:del w:id="1460" w:author="Carl J Rosen" w:date="2021-12-24T18:32:00Z">
          <w:r w:rsidR="00314C38" w:rsidDel="00514B9E">
            <w:delText xml:space="preserve"> </w:delText>
          </w:r>
        </w:del>
      </w:ins>
      <w:commentRangeEnd w:id="1457"/>
      <w:r w:rsidR="00514B9E">
        <w:rPr>
          <w:rStyle w:val="CommentReference"/>
          <w:rFonts w:ascii="Palatino Linotype" w:eastAsia="SimSun" w:hAnsi="Palatino Linotype"/>
          <w:noProof/>
          <w:color w:val="000000"/>
          <w:lang w:eastAsia="zh-CN"/>
        </w:rPr>
        <w:commentReference w:id="1457"/>
      </w:r>
      <w:ins w:id="1461" w:author="Brian Bohman" w:date="2021-10-27T08:32:00Z">
        <w:r w:rsidR="00314C38">
          <w:t>will enable</w:t>
        </w:r>
        <w:commentRangeStart w:id="1462"/>
        <w:commentRangeEnd w:id="1462"/>
        <w:r w:rsidR="00314C38">
          <w:rPr>
            <w:rStyle w:val="CommentReference"/>
            <w:rFonts w:ascii="Palatino Linotype" w:eastAsia="SimSun" w:hAnsi="Palatino Linotype"/>
            <w:noProof/>
            <w:color w:val="000000"/>
            <w:lang w:eastAsia="zh-CN"/>
          </w:rPr>
          <w:commentReference w:id="1462"/>
        </w:r>
      </w:ins>
      <w:ins w:id="1463" w:author="Brian Bohman" w:date="2021-12-19T09:46:00Z">
        <w:r w:rsidR="00750F93">
          <w:t xml:space="preserve"> </w:t>
        </w:r>
      </w:ins>
      <w:ins w:id="1464" w:author="Brian Bohman" w:date="2021-12-19T10:22:00Z">
        <w:r w:rsidR="00657292">
          <w:t>more widespread</w:t>
        </w:r>
      </w:ins>
      <w:ins w:id="1465" w:author="Brian Bohman" w:date="2021-12-19T09:46:00Z">
        <w:r w:rsidR="00750F93">
          <w:t xml:space="preserve"> implementation of this preferred method to derive CNDCs.</w:t>
        </w:r>
      </w:ins>
    </w:p>
    <w:p w14:paraId="248F810B" w14:textId="77777777" w:rsidR="00241C92" w:rsidRPr="00AF0E94" w:rsidRDefault="00241C92" w:rsidP="00241C92">
      <w:pPr>
        <w:pStyle w:val="Heading1"/>
      </w:pPr>
      <w:r w:rsidRPr="00AF0E94">
        <w:t>Conclusions</w:t>
      </w:r>
    </w:p>
    <w:p w14:paraId="78465EAA" w14:textId="251DEF53" w:rsidR="004358CE" w:rsidRDefault="00241C92" w:rsidP="00241C92">
      <w:pPr>
        <w:pStyle w:val="Body"/>
        <w:rPr>
          <w:ins w:id="1466" w:author="Brian Bohman" w:date="2021-12-19T09:21:00Z"/>
        </w:rPr>
      </w:pPr>
      <w:r w:rsidRPr="00AF0E94">
        <w:t xml:space="preserve">First, this study demonstrated that there are significant differences between CNDCs developed across G </w:t>
      </w:r>
      <w:del w:id="1467" w:author="Brian Bohman" w:date="2021-08-25T10:50:00Z">
        <w:r w:rsidRPr="00AF0E94" w:rsidDel="000B3B17">
          <w:delText>x</w:delText>
        </w:r>
      </w:del>
      <w:ins w:id="1468" w:author="Brian Bohman" w:date="2021-08-25T10:50:00Z">
        <w:r w:rsidR="000B3B17">
          <w:t>×</w:t>
        </w:r>
      </w:ins>
      <w:r w:rsidRPr="00AF0E94">
        <w:t xml:space="preserve"> E </w:t>
      </w:r>
      <w:ins w:id="1469" w:author="Brian Bohman" w:date="2021-10-27T06:19:00Z">
        <w:r w:rsidR="00154DDE">
          <w:t>×</w:t>
        </w:r>
      </w:ins>
      <w:ins w:id="1470" w:author="Brian Bohman" w:date="2021-10-24T10:24:00Z">
        <w:r w:rsidR="00C253EA">
          <w:t xml:space="preserve"> M </w:t>
        </w:r>
      </w:ins>
      <w:r w:rsidRPr="00AF0E94">
        <w:t xml:space="preserve">effects for potato. Therefore, any application of </w:t>
      </w:r>
      <w:ins w:id="1471" w:author="Carl J Rosen" w:date="2021-12-23T17:46:00Z">
        <w:r w:rsidR="000C29B6">
          <w:t xml:space="preserve">a </w:t>
        </w:r>
      </w:ins>
      <w:r w:rsidRPr="00AF0E94">
        <w:t>%N</w:t>
      </w:r>
      <w:r w:rsidRPr="00AF0E94">
        <w:rPr>
          <w:vertAlign w:val="subscript"/>
        </w:rPr>
        <w:t>c</w:t>
      </w:r>
      <w:r w:rsidRPr="00AF0E94">
        <w:t xml:space="preserve"> must use an appropriate CNDC (i.e., not significantly different) for the G </w:t>
      </w:r>
      <w:del w:id="1472" w:author="Brian Bohman" w:date="2021-08-25T10:50:00Z">
        <w:r w:rsidRPr="00AF0E94" w:rsidDel="000B3B17">
          <w:delText>x</w:delText>
        </w:r>
      </w:del>
      <w:ins w:id="1473" w:author="Brian Bohman" w:date="2021-08-25T10:50:00Z">
        <w:r w:rsidR="000B3B17">
          <w:t>×</w:t>
        </w:r>
      </w:ins>
      <w:r w:rsidRPr="00AF0E94">
        <w:t xml:space="preserve"> E</w:t>
      </w:r>
      <w:ins w:id="1474" w:author="Brian Bohman" w:date="2021-10-24T10:24:00Z">
        <w:r w:rsidR="007E1D7C">
          <w:t xml:space="preserve"> </w:t>
        </w:r>
      </w:ins>
      <w:ins w:id="1475" w:author="Brian Bohman" w:date="2021-10-27T06:19:00Z">
        <w:r w:rsidR="00154DDE">
          <w:t>×</w:t>
        </w:r>
      </w:ins>
      <w:ins w:id="1476" w:author="Brian Bohman" w:date="2021-10-24T10:24:00Z">
        <w:r w:rsidR="007E1D7C">
          <w:t xml:space="preserve"> M</w:t>
        </w:r>
      </w:ins>
      <w:r w:rsidRPr="00AF0E94">
        <w:t xml:space="preserve"> interaction being considered. Second, this study developed an approach to </w:t>
      </w:r>
      <w:commentRangeStart w:id="1477"/>
      <w:r w:rsidRPr="00AF0E94">
        <w:t>communicate</w:t>
      </w:r>
      <w:commentRangeEnd w:id="1477"/>
      <w:r w:rsidR="000C29B6">
        <w:rPr>
          <w:rStyle w:val="CommentReference"/>
          <w:rFonts w:ascii="Palatino Linotype" w:eastAsia="SimSun" w:hAnsi="Palatino Linotype"/>
          <w:noProof/>
          <w:color w:val="000000"/>
          <w:lang w:eastAsia="zh-CN"/>
        </w:rPr>
        <w:commentReference w:id="1477"/>
      </w:r>
      <w:r w:rsidRPr="00AF0E94">
        <w:t xml:space="preserve"> uncertainty in </w:t>
      </w:r>
      <w:ins w:id="1478" w:author="Carl J Rosen" w:date="2021-12-23T17:46:00Z">
        <w:r w:rsidR="000C29B6">
          <w:t xml:space="preserve">the </w:t>
        </w:r>
      </w:ins>
      <w:r w:rsidRPr="00AF0E94">
        <w:t>%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w:t>
      </w:r>
      <w:r w:rsidRPr="00AF0E94">
        <w:lastRenderedPageBreak/>
        <w:t xml:space="preserve">computations to propagate uncertainty. Third, this study demonstrated that the statistical method used to derive CNDCs </w:t>
      </w:r>
      <w:ins w:id="1479" w:author="Brian Bohman" w:date="2021-08-25T11:21:00Z">
        <w:r w:rsidR="003D09C9">
          <w:t>affects</w:t>
        </w:r>
      </w:ins>
      <w:del w:id="1480" w:author="Brian Bohman" w:date="2021-08-25T11:21:00Z">
        <w:r w:rsidRPr="00AF0E94" w:rsidDel="003D09C9">
          <w:delText>has</w:delText>
        </w:r>
      </w:del>
      <w:del w:id="1481"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w:t>
      </w:r>
      <w:proofErr w:type="gramStart"/>
      <w:ins w:id="1482" w:author="Brian Bohman" w:date="2021-12-19T09:47:00Z">
        <w:r w:rsidR="00750F93">
          <w:t>partially-pooled</w:t>
        </w:r>
        <w:proofErr w:type="gramEnd"/>
        <w:r w:rsidR="00750F93">
          <w:t xml:space="preserve"> </w:t>
        </w:r>
      </w:ins>
      <w:r w:rsidRPr="00AF0E94">
        <w:t xml:space="preserve">hierarchical Bayesian framework is less susceptible to bias due to </w:t>
      </w:r>
      <w:commentRangeStart w:id="1483"/>
      <w:r w:rsidRPr="00AF0E94">
        <w:t>biased</w:t>
      </w:r>
      <w:commentRangeEnd w:id="1483"/>
      <w:r w:rsidR="00514B9E">
        <w:rPr>
          <w:rStyle w:val="CommentReference"/>
          <w:rFonts w:ascii="Palatino Linotype" w:eastAsia="SimSun" w:hAnsi="Palatino Linotype"/>
          <w:noProof/>
          <w:color w:val="000000"/>
          <w:lang w:eastAsia="zh-CN"/>
        </w:rPr>
        <w:commentReference w:id="1483"/>
      </w:r>
      <w:r w:rsidRPr="00AF0E94">
        <w:t xml:space="preserve"> experimental data than the conventional statistical methods. Therefore, future efforts to derive CNDCs should utilize the </w:t>
      </w:r>
      <w:proofErr w:type="gramStart"/>
      <w:ins w:id="1484" w:author="Brian Bohman" w:date="2021-12-19T09:47:00Z">
        <w:r w:rsidR="00750F93">
          <w:t>partially-pooled</w:t>
        </w:r>
        <w:proofErr w:type="gramEnd"/>
        <w:r w:rsidR="00750F93">
          <w:t xml:space="preserve"> </w:t>
        </w:r>
      </w:ins>
      <w:r w:rsidRPr="00AF0E94">
        <w:t xml:space="preserve">hierarchical Bayesian framework whenever possible. Fourth, the findings of this study suggest that variation in </w:t>
      </w:r>
      <w:ins w:id="1485" w:author="Carl J Rosen" w:date="2021-12-24T18:31:00Z">
        <w:r w:rsidR="00514B9E">
          <w:t xml:space="preserve">the </w:t>
        </w:r>
      </w:ins>
      <w:r w:rsidRPr="00AF0E94">
        <w:t>%N</w:t>
      </w:r>
      <w:r w:rsidRPr="00AF0E94">
        <w:rPr>
          <w:vertAlign w:val="subscript"/>
        </w:rPr>
        <w:t>c</w:t>
      </w:r>
      <w:r w:rsidRPr="00AF0E94">
        <w:t xml:space="preserve"> across G </w:t>
      </w:r>
      <w:del w:id="1486" w:author="Brian Bohman" w:date="2021-08-25T10:50:00Z">
        <w:r w:rsidRPr="00AF0E94" w:rsidDel="000B3B17">
          <w:delText>x</w:delText>
        </w:r>
      </w:del>
      <w:ins w:id="1487" w:author="Brian Bohman" w:date="2021-08-25T10:50:00Z">
        <w:r w:rsidR="000B3B17">
          <w:t>×</w:t>
        </w:r>
      </w:ins>
      <w:r w:rsidRPr="00AF0E94">
        <w:t xml:space="preserve"> E</w:t>
      </w:r>
      <w:ins w:id="1488" w:author="Brian Bohman" w:date="2021-10-24T10:24:00Z">
        <w:r w:rsidR="007E1D7C">
          <w:t xml:space="preserve"> </w:t>
        </w:r>
      </w:ins>
      <w:ins w:id="1489" w:author="Brian Bohman" w:date="2021-10-27T06:19:00Z">
        <w:r w:rsidR="003F6F27">
          <w:t>×</w:t>
        </w:r>
      </w:ins>
      <w:ins w:id="1490" w:author="Brian Bohman" w:date="2021-10-24T10:24:00Z">
        <w:r w:rsidR="007E1D7C">
          <w:t xml:space="preserve"> M</w:t>
        </w:r>
      </w:ins>
      <w:r w:rsidRPr="00AF0E94">
        <w:t xml:space="preserv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partitioning), and future efforts to improve NUE should explicitly consider how G </w:t>
      </w:r>
      <w:del w:id="1491" w:author="Brian Bohman" w:date="2021-08-25T10:50:00Z">
        <w:r w:rsidRPr="00AF0E94" w:rsidDel="000B3B17">
          <w:delText>x</w:delText>
        </w:r>
      </w:del>
      <w:ins w:id="1492" w:author="Brian Bohman" w:date="2021-08-25T10:50:00Z">
        <w:r w:rsidR="000B3B17">
          <w:t>×</w:t>
        </w:r>
      </w:ins>
      <w:r w:rsidRPr="00AF0E94">
        <w:t xml:space="preserve"> E</w:t>
      </w:r>
      <w:ins w:id="1493" w:author="Brian Bohman" w:date="2021-10-24T10:24:00Z">
        <w:r w:rsidR="007E1D7C">
          <w:t xml:space="preserve"> </w:t>
        </w:r>
      </w:ins>
      <w:ins w:id="1494" w:author="Brian Bohman" w:date="2021-10-27T06:19:00Z">
        <w:r w:rsidR="003F6F27">
          <w:t>×</w:t>
        </w:r>
      </w:ins>
      <w:ins w:id="1495" w:author="Brian Bohman" w:date="2021-10-24T10:24:00Z">
        <w:r w:rsidR="007E1D7C">
          <w:t xml:space="preserve"> M</w:t>
        </w:r>
      </w:ins>
      <w:r w:rsidRPr="00AF0E94">
        <w:t xml:space="preserve"> interactions affect N dilution.</w:t>
      </w:r>
    </w:p>
    <w:p w14:paraId="33307E7F" w14:textId="6CCABCA9" w:rsidR="00241C92" w:rsidRDefault="00241C92" w:rsidP="00241C92">
      <w:pPr>
        <w:pStyle w:val="Body"/>
      </w:pP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4E2D46C" w:rsidR="003561D2" w:rsidRPr="00E7596E" w:rsidRDefault="003561D2" w:rsidP="00F555E9">
            <w:pPr>
              <w:pStyle w:val="TableCaption"/>
            </w:pPr>
            <w:bookmarkStart w:id="1496" w:name="_Ref78281013"/>
            <w:bookmarkStart w:id="1497" w:name="_Toc78910183"/>
            <w:bookmarkStart w:id="1498"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D9732E">
              <w:rPr>
                <w:noProof/>
              </w:rPr>
              <w:t>1</w:t>
            </w:r>
            <w:r w:rsidRPr="00E87FBC">
              <w:fldChar w:fldCharType="end"/>
            </w:r>
            <w:bookmarkEnd w:id="1496"/>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1499" w:author="Brian Bohman" w:date="2021-08-25T11:04:00Z">
              <w:r w:rsidR="002A2CE8">
                <w:rPr>
                  <w:b w:val="0"/>
                  <w:bCs/>
                </w:rPr>
                <w:t>for</w:t>
              </w:r>
            </w:ins>
            <w:del w:id="1500"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1497"/>
            <w:bookmarkEnd w:id="1498"/>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52ADFD02" w:rsidR="003561D2" w:rsidRDefault="003561D2" w:rsidP="00F555E9">
            <w:pPr>
              <w:pStyle w:val="TableCaption"/>
            </w:pPr>
            <w:bookmarkStart w:id="1501" w:name="_Ref78281175"/>
            <w:bookmarkStart w:id="1502" w:name="_Toc78910184"/>
            <w:bookmarkStart w:id="1503" w:name="_Toc80706216"/>
            <w:r>
              <w:t xml:space="preserve">Figure </w:t>
            </w:r>
            <w:fldSimple w:instr=" SEQ Figure \* ARABIC \s 1 ">
              <w:r w:rsidR="00D9732E">
                <w:rPr>
                  <w:noProof/>
                </w:rPr>
                <w:t>2</w:t>
              </w:r>
            </w:fldSimple>
            <w:bookmarkEnd w:id="1501"/>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1504"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1502"/>
            <w:bookmarkEnd w:id="1503"/>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27DB599F" w:rsidR="003561D2" w:rsidRPr="007626C1" w:rsidRDefault="003561D2" w:rsidP="00F555E9">
            <w:pPr>
              <w:pStyle w:val="TableCaption"/>
              <w:rPr>
                <w:bCs/>
              </w:rPr>
            </w:pPr>
            <w:bookmarkStart w:id="1505" w:name="_Ref78281262"/>
            <w:bookmarkStart w:id="1506" w:name="_Toc78910185"/>
            <w:bookmarkStart w:id="1507" w:name="_Toc80706217"/>
            <w:r>
              <w:t xml:space="preserve">Figure </w:t>
            </w:r>
            <w:fldSimple w:instr=" SEQ Figure \* ARABIC \s 1 ">
              <w:r w:rsidR="00D9732E">
                <w:rPr>
                  <w:noProof/>
                </w:rPr>
                <w:t>3</w:t>
              </w:r>
            </w:fldSimple>
            <w:bookmarkEnd w:id="1505"/>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1506"/>
            <w:bookmarkEnd w:id="1507"/>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7DBE2317" w:rsidR="003561D2" w:rsidRDefault="003561D2" w:rsidP="00F555E9">
            <w:pPr>
              <w:pStyle w:val="TableCaption"/>
            </w:pPr>
            <w:bookmarkStart w:id="1508" w:name="_Ref78281345"/>
            <w:bookmarkStart w:id="1509" w:name="_Toc78910186"/>
            <w:bookmarkStart w:id="1510" w:name="_Toc80706218"/>
            <w:r>
              <w:t xml:space="preserve">Figure </w:t>
            </w:r>
            <w:r>
              <w:fldChar w:fldCharType="begin"/>
            </w:r>
            <w:r>
              <w:instrText xml:space="preserve"> SEQ Figure \* ARABIC \s 1</w:instrText>
            </w:r>
            <w:r>
              <w:fldChar w:fldCharType="separate"/>
            </w:r>
            <w:r w:rsidR="00D9732E">
              <w:rPr>
                <w:noProof/>
              </w:rPr>
              <w:t>4</w:t>
            </w:r>
            <w:r>
              <w:fldChar w:fldCharType="end"/>
            </w:r>
            <w:bookmarkEnd w:id="1508"/>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1509"/>
            <w:bookmarkEnd w:id="1510"/>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616A47FA" w:rsidR="003561D2" w:rsidRDefault="00670928" w:rsidP="00F555E9">
            <w:ins w:id="1511" w:author="Brian Bohman" w:date="2021-10-30T12:22:00Z">
              <w:r>
                <w:rPr>
                  <w:noProof/>
                </w:rPr>
                <w:lastRenderedPageBreak/>
                <w:drawing>
                  <wp:inline distT="0" distB="0" distL="0" distR="0" wp14:anchorId="4558349C" wp14:editId="4C0A7CEC">
                    <wp:extent cx="5010912" cy="3340608"/>
                    <wp:effectExtent l="0" t="0" r="5715"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del w:id="1512" w:author="Brian Bohman" w:date="2021-10-30T12:22:00Z">
              <w:r w:rsidR="003561D2" w:rsidDel="00670928">
                <w:rPr>
                  <w:noProof/>
                </w:rPr>
                <w:drawing>
                  <wp:inline distT="0" distB="0" distL="0" distR="0" wp14:anchorId="3FDE0E76" wp14:editId="7A18FDB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p>
        </w:tc>
      </w:tr>
      <w:tr w:rsidR="003561D2" w14:paraId="629FE913" w14:textId="77777777" w:rsidTr="00F555E9">
        <w:tc>
          <w:tcPr>
            <w:tcW w:w="8630" w:type="dxa"/>
          </w:tcPr>
          <w:p w14:paraId="6A5BE653" w14:textId="1411B454" w:rsidR="003561D2" w:rsidRDefault="003561D2" w:rsidP="00F555E9">
            <w:pPr>
              <w:pStyle w:val="TableCaption"/>
            </w:pPr>
            <w:bookmarkStart w:id="1513" w:name="_Ref78281403"/>
            <w:bookmarkStart w:id="1514" w:name="_Toc78910187"/>
            <w:bookmarkStart w:id="1515" w:name="_Toc80706219"/>
            <w:r>
              <w:t xml:space="preserve">Figure </w:t>
            </w:r>
            <w:fldSimple w:instr=" SEQ Figure \* ARABIC \s 1 ">
              <w:r w:rsidR="00D9732E">
                <w:rPr>
                  <w:noProof/>
                </w:rPr>
                <w:t>5</w:t>
              </w:r>
            </w:fldSimple>
            <w:bookmarkEnd w:id="1513"/>
            <w:r>
              <w:t>.</w:t>
            </w:r>
            <w:r w:rsidRPr="0095557B">
              <w:rPr>
                <w:b w:val="0"/>
                <w:bCs/>
              </w:rPr>
              <w:t xml:space="preserve"> Critical N dilution curves (i.e., median value of critical N concentration [%N</w:t>
            </w:r>
            <w:r w:rsidRPr="00482DB6">
              <w:rPr>
                <w:b w:val="0"/>
                <w:bCs/>
                <w:vertAlign w:val="subscript"/>
                <w:rPrChange w:id="1516" w:author="Brian Bohman" w:date="2021-10-27T05:52:00Z">
                  <w:rPr>
                    <w:b w:val="0"/>
                    <w:bCs/>
                  </w:rPr>
                </w:rPrChange>
              </w:rPr>
              <w:t>c</w:t>
            </w:r>
            <w:r w:rsidRPr="0095557B">
              <w:rPr>
                <w:b w:val="0"/>
                <w:bCs/>
              </w:rPr>
              <w:t xml:space="preserve">]) fitted from the hierarchical Bayesian model </w:t>
            </w:r>
            <w:r>
              <w:rPr>
                <w:b w:val="0"/>
                <w:bCs/>
              </w:rPr>
              <w:t>are</w:t>
            </w:r>
            <w:r w:rsidRPr="0095557B">
              <w:rPr>
                <w:b w:val="0"/>
                <w:bCs/>
              </w:rPr>
              <w:t xml:space="preserve"> shown as </w:t>
            </w:r>
            <w:r>
              <w:rPr>
                <w:b w:val="0"/>
                <w:bCs/>
              </w:rPr>
              <w:t xml:space="preserve">a </w:t>
            </w:r>
            <w:proofErr w:type="gramStart"/>
            <w:r w:rsidRPr="0095557B">
              <w:rPr>
                <w:b w:val="0"/>
                <w:bCs/>
              </w:rPr>
              <w:t>solid black line</w:t>
            </w:r>
            <w:ins w:id="1517" w:author="Brian Bohman" w:date="2021-08-25T11:06:00Z">
              <w:r w:rsidR="006E2F30">
                <w:rPr>
                  <w:b w:val="0"/>
                  <w:bCs/>
                </w:rPr>
                <w:t>s</w:t>
              </w:r>
            </w:ins>
            <w:proofErr w:type="gramEnd"/>
            <w:r>
              <w:rPr>
                <w:b w:val="0"/>
                <w:bCs/>
              </w:rPr>
              <w:t xml:space="preserve"> </w:t>
            </w:r>
            <w:r w:rsidRPr="0095557B">
              <w:rPr>
                <w:b w:val="0"/>
                <w:bCs/>
              </w:rPr>
              <w:t xml:space="preserve">for each location with variety. Biomass and </w:t>
            </w:r>
            <w:del w:id="1518" w:author="Brian Bohman" w:date="2021-08-25T11:06:00Z">
              <w:r w:rsidRPr="0095557B" w:rsidDel="00FC24AD">
                <w:rPr>
                  <w:b w:val="0"/>
                  <w:bCs/>
                </w:rPr>
                <w:delText xml:space="preserve">nitrogen </w:delText>
              </w:r>
            </w:del>
            <w:ins w:id="1519"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1514"/>
            <w:bookmarkEnd w:id="1515"/>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72424C" w:rsidRDefault="003561D2" w:rsidP="00F555E9">
            <w:pPr>
              <w:rPr>
                <w:b/>
                <w:bCs/>
                <w:sz w:val="20"/>
                <w:szCs w:val="20"/>
                <w:rPrChange w:id="1520" w:author="Brian Bohman" w:date="2021-11-14T11:07:00Z">
                  <w:rPr>
                    <w:b/>
                    <w:bCs/>
                  </w:rPr>
                </w:rPrChange>
              </w:rPr>
            </w:pPr>
            <w:r w:rsidRPr="0072424C">
              <w:rPr>
                <w:b/>
                <w:bCs/>
                <w:sz w:val="20"/>
                <w:szCs w:val="20"/>
                <w:rPrChange w:id="1521" w:author="Brian Bohman" w:date="2021-11-14T11:07:00Z">
                  <w:rPr>
                    <w:b/>
                    <w:bCs/>
                  </w:rPr>
                </w:rPrChange>
              </w:rPr>
              <w:lastRenderedPageBreak/>
              <w:t>(a)</w:t>
            </w:r>
          </w:p>
        </w:tc>
        <w:tc>
          <w:tcPr>
            <w:tcW w:w="8326" w:type="dxa"/>
          </w:tcPr>
          <w:p w14:paraId="025C51CC" w14:textId="7043C37A" w:rsidR="003561D2" w:rsidRPr="00BD7D2E" w:rsidRDefault="00670928" w:rsidP="00F555E9">
            <w:ins w:id="1522" w:author="Brian Bohman" w:date="2021-10-30T12:22:00Z">
              <w:r>
                <w:rPr>
                  <w:noProof/>
                </w:rPr>
                <w:drawing>
                  <wp:inline distT="0" distB="0" distL="0" distR="0" wp14:anchorId="72AF2151" wp14:editId="79768333">
                    <wp:extent cx="5010912" cy="3340608"/>
                    <wp:effectExtent l="0" t="0" r="5715"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del w:id="1523" w:author="Brian Bohman" w:date="2021-10-30T12:22:00Z">
              <w:r w:rsidR="003561D2" w:rsidRPr="00BD7D2E" w:rsidDel="00670928">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del>
          </w:p>
        </w:tc>
      </w:tr>
      <w:tr w:rsidR="003561D2" w:rsidRPr="002354AA" w14:paraId="1D4B9182" w14:textId="77777777" w:rsidTr="00F555E9">
        <w:tc>
          <w:tcPr>
            <w:tcW w:w="304" w:type="dxa"/>
          </w:tcPr>
          <w:p w14:paraId="55AD09D3" w14:textId="77777777" w:rsidR="003561D2" w:rsidRPr="0072424C" w:rsidRDefault="003561D2" w:rsidP="00F555E9">
            <w:pPr>
              <w:rPr>
                <w:b/>
                <w:bCs/>
                <w:sz w:val="20"/>
                <w:szCs w:val="20"/>
                <w:rPrChange w:id="1524" w:author="Brian Bohman" w:date="2021-11-14T11:07:00Z">
                  <w:rPr>
                    <w:b/>
                    <w:bCs/>
                  </w:rPr>
                </w:rPrChange>
              </w:rPr>
            </w:pPr>
            <w:r w:rsidRPr="0072424C">
              <w:rPr>
                <w:b/>
                <w:bCs/>
                <w:sz w:val="20"/>
                <w:szCs w:val="20"/>
                <w:rPrChange w:id="1525" w:author="Brian Bohman" w:date="2021-11-14T11:07:00Z">
                  <w:rPr>
                    <w:b/>
                    <w:bCs/>
                  </w:rPr>
                </w:rPrChange>
              </w:rPr>
              <w:t>(b)</w:t>
            </w:r>
          </w:p>
        </w:tc>
        <w:tc>
          <w:tcPr>
            <w:tcW w:w="8326" w:type="dxa"/>
          </w:tcPr>
          <w:p w14:paraId="6A5EBA44" w14:textId="77777777" w:rsidR="003561D2" w:rsidRDefault="003561D2" w:rsidP="00F555E9"/>
          <w:p w14:paraId="4F1CC201" w14:textId="73BE9631" w:rsidR="003561D2" w:rsidRPr="00035DFF" w:rsidRDefault="00670928" w:rsidP="00F555E9">
            <w:ins w:id="1526" w:author="Brian Bohman" w:date="2021-10-30T12:22:00Z">
              <w:r>
                <w:rPr>
                  <w:noProof/>
                </w:rPr>
                <w:lastRenderedPageBreak/>
                <w:drawing>
                  <wp:inline distT="0" distB="0" distL="0" distR="0" wp14:anchorId="7194BA21" wp14:editId="0FAED26B">
                    <wp:extent cx="5010912" cy="1837334"/>
                    <wp:effectExtent l="0" t="0" r="5715" b="444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ins>
            <w:del w:id="1527" w:author="Brian Bohman" w:date="2021-10-30T12:22:00Z">
              <w:r w:rsidR="003561D2" w:rsidDel="00670928">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del>
          </w:p>
        </w:tc>
      </w:tr>
      <w:tr w:rsidR="003561D2" w14:paraId="37A687B3" w14:textId="77777777" w:rsidTr="00F555E9">
        <w:tblPrEx>
          <w:tblCellMar>
            <w:left w:w="108" w:type="dxa"/>
            <w:right w:w="108" w:type="dxa"/>
          </w:tblCellMar>
        </w:tblPrEx>
        <w:tc>
          <w:tcPr>
            <w:tcW w:w="8630" w:type="dxa"/>
            <w:gridSpan w:val="2"/>
          </w:tcPr>
          <w:p w14:paraId="7719E657" w14:textId="7D7264CD" w:rsidR="003561D2" w:rsidRPr="00960929" w:rsidRDefault="003561D2" w:rsidP="00F555E9">
            <w:pPr>
              <w:pStyle w:val="TableCaption"/>
            </w:pPr>
            <w:bookmarkStart w:id="1528" w:name="_Ref78281421"/>
            <w:bookmarkStart w:id="1529" w:name="_Toc78910188"/>
            <w:bookmarkStart w:id="1530" w:name="_Toc80706220"/>
            <w:r>
              <w:lastRenderedPageBreak/>
              <w:t xml:space="preserve">Figure </w:t>
            </w:r>
            <w:r>
              <w:fldChar w:fldCharType="begin"/>
            </w:r>
            <w:r>
              <w:instrText xml:space="preserve"> SEQ Figure \* ARABIC \s 1</w:instrText>
            </w:r>
            <w:r>
              <w:fldChar w:fldCharType="separate"/>
            </w:r>
            <w:r w:rsidR="00D9732E">
              <w:rPr>
                <w:noProof/>
              </w:rPr>
              <w:t>6</w:t>
            </w:r>
            <w:r>
              <w:rPr>
                <w:noProof/>
              </w:rPr>
              <w:fldChar w:fldCharType="end"/>
            </w:r>
            <w:bookmarkEnd w:id="1528"/>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1531" w:author="Brian Bohman" w:date="2021-08-25T10:50:00Z">
              <w:r w:rsidRPr="00035DFF" w:rsidDel="000B3B17">
                <w:rPr>
                  <w:b w:val="0"/>
                </w:rPr>
                <w:delText>x</w:delText>
              </w:r>
            </w:del>
            <w:ins w:id="1532"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1529"/>
            <w:bookmarkEnd w:id="1530"/>
          </w:p>
        </w:tc>
      </w:tr>
    </w:tbl>
    <w:p w14:paraId="6A3ABA79" w14:textId="54E9A162" w:rsidR="008E59F7" w:rsidRDefault="003561D2" w:rsidP="00E9093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3926"/>
        <w:gridCol w:w="360"/>
        <w:gridCol w:w="4074"/>
      </w:tblGrid>
      <w:tr w:rsidR="008E59F7" w:rsidRPr="002354AA" w14:paraId="40102107" w14:textId="77777777" w:rsidTr="00CE3253">
        <w:tc>
          <w:tcPr>
            <w:tcW w:w="304" w:type="dxa"/>
          </w:tcPr>
          <w:p w14:paraId="0DA41982" w14:textId="4410DA87" w:rsidR="008E59F7" w:rsidRPr="0038799F" w:rsidRDefault="00E9093D" w:rsidP="00A75ADC">
            <w:pPr>
              <w:rPr>
                <w:b/>
                <w:bCs/>
                <w:sz w:val="20"/>
                <w:szCs w:val="20"/>
                <w:rPrChange w:id="1533" w:author="Brian Bohman" w:date="2021-11-14T11:04:00Z">
                  <w:rPr/>
                </w:rPrChange>
              </w:rPr>
            </w:pPr>
            <w:ins w:id="1534" w:author="Brian Bohman" w:date="2021-08-27T08:39:00Z">
              <w:r w:rsidRPr="0038799F">
                <w:rPr>
                  <w:b/>
                  <w:bCs/>
                  <w:sz w:val="20"/>
                  <w:szCs w:val="20"/>
                  <w:rPrChange w:id="1535" w:author="Brian Bohman" w:date="2021-11-14T11:04:00Z">
                    <w:rPr/>
                  </w:rPrChange>
                </w:rPr>
                <w:lastRenderedPageBreak/>
                <w:t>(a)</w:t>
              </w:r>
            </w:ins>
          </w:p>
        </w:tc>
        <w:tc>
          <w:tcPr>
            <w:tcW w:w="8360" w:type="dxa"/>
            <w:gridSpan w:val="3"/>
          </w:tcPr>
          <w:p w14:paraId="6B73444D" w14:textId="3D39224A" w:rsidR="008E59F7" w:rsidRPr="00BD7D2E" w:rsidRDefault="00670928" w:rsidP="00A75ADC">
            <w:ins w:id="1536" w:author="Brian Bohman" w:date="2021-10-30T12:23:00Z">
              <w:r>
                <w:rPr>
                  <w:noProof/>
                </w:rPr>
                <w:drawing>
                  <wp:inline distT="0" distB="0" distL="0" distR="0" wp14:anchorId="53E54015" wp14:editId="31349B70">
                    <wp:extent cx="5010912" cy="3340608"/>
                    <wp:effectExtent l="0" t="0" r="571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del w:id="1537" w:author="Brian Bohman" w:date="2021-10-30T12:23:00Z">
              <w:r w:rsidR="008E59F7" w:rsidDel="00670928">
                <w:rPr>
                  <w:noProof/>
                </w:rPr>
                <w:drawing>
                  <wp:inline distT="0" distB="0" distL="0" distR="0" wp14:anchorId="7B1990FE" wp14:editId="132957F3">
                    <wp:extent cx="5010912" cy="3340608"/>
                    <wp:effectExtent l="0" t="0" r="571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p>
        </w:tc>
      </w:tr>
      <w:tr w:rsidR="008E59F7" w:rsidRPr="002354AA" w14:paraId="7EEC8A4C" w14:textId="77777777" w:rsidTr="00CE3253">
        <w:tc>
          <w:tcPr>
            <w:tcW w:w="304" w:type="dxa"/>
          </w:tcPr>
          <w:p w14:paraId="45CFE87A" w14:textId="5B2CAD08" w:rsidR="008E59F7" w:rsidRPr="0038799F" w:rsidRDefault="00E9093D" w:rsidP="00A75ADC">
            <w:pPr>
              <w:rPr>
                <w:b/>
                <w:bCs/>
                <w:sz w:val="20"/>
                <w:szCs w:val="20"/>
                <w:rPrChange w:id="1538" w:author="Brian Bohman" w:date="2021-11-14T11:04:00Z">
                  <w:rPr/>
                </w:rPrChange>
              </w:rPr>
            </w:pPr>
            <w:ins w:id="1539" w:author="Brian Bohman" w:date="2021-08-27T08:39:00Z">
              <w:r w:rsidRPr="0038799F">
                <w:rPr>
                  <w:b/>
                  <w:bCs/>
                  <w:sz w:val="20"/>
                  <w:szCs w:val="20"/>
                  <w:rPrChange w:id="1540" w:author="Brian Bohman" w:date="2021-11-14T11:04:00Z">
                    <w:rPr/>
                  </w:rPrChange>
                </w:rPr>
                <w:lastRenderedPageBreak/>
                <w:t>(b)</w:t>
              </w:r>
            </w:ins>
          </w:p>
        </w:tc>
        <w:tc>
          <w:tcPr>
            <w:tcW w:w="8360" w:type="dxa"/>
            <w:gridSpan w:val="3"/>
          </w:tcPr>
          <w:p w14:paraId="7BBF8F62" w14:textId="0B5A0F9C" w:rsidR="008E59F7" w:rsidRPr="00035DFF" w:rsidRDefault="00146B20" w:rsidP="00A75ADC">
            <w:ins w:id="1541" w:author="Brian Bohman" w:date="2021-10-30T18:23:00Z">
              <w:r>
                <w:rPr>
                  <w:noProof/>
                </w:rPr>
                <w:drawing>
                  <wp:inline distT="0" distB="0" distL="0" distR="0" wp14:anchorId="19157A6A" wp14:editId="6E74752C">
                    <wp:extent cx="5010912" cy="1336243"/>
                    <wp:effectExtent l="0" t="0" r="5715" b="0"/>
                    <wp:docPr id="77" name="Picture 7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ins>
            <w:del w:id="1542" w:author="Brian Bohman" w:date="2021-10-30T12:23:00Z">
              <w:r w:rsidR="001F3F86" w:rsidDel="00670928">
                <w:rPr>
                  <w:noProof/>
                </w:rPr>
                <w:drawing>
                  <wp:inline distT="0" distB="0" distL="0" distR="0" wp14:anchorId="6BCC75C4" wp14:editId="47B92E90">
                    <wp:extent cx="5010912" cy="1336243"/>
                    <wp:effectExtent l="0" t="0" r="571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del>
          </w:p>
        </w:tc>
      </w:tr>
      <w:tr w:rsidR="00CE3253" w:rsidRPr="002354AA" w14:paraId="466D3F81" w14:textId="77777777" w:rsidTr="00CE3253">
        <w:tc>
          <w:tcPr>
            <w:tcW w:w="304" w:type="dxa"/>
          </w:tcPr>
          <w:p w14:paraId="02422886" w14:textId="6E77B3F0" w:rsidR="00CE3253" w:rsidRPr="0038799F" w:rsidRDefault="00E9093D" w:rsidP="00A75ADC">
            <w:pPr>
              <w:rPr>
                <w:b/>
                <w:bCs/>
                <w:sz w:val="20"/>
                <w:szCs w:val="20"/>
                <w:rPrChange w:id="1543" w:author="Brian Bohman" w:date="2021-11-14T11:04:00Z">
                  <w:rPr/>
                </w:rPrChange>
              </w:rPr>
            </w:pPr>
            <w:ins w:id="1544" w:author="Brian Bohman" w:date="2021-08-27T08:39:00Z">
              <w:r w:rsidRPr="0038799F">
                <w:rPr>
                  <w:b/>
                  <w:bCs/>
                  <w:sz w:val="20"/>
                  <w:szCs w:val="20"/>
                  <w:rPrChange w:id="1545" w:author="Brian Bohman" w:date="2021-11-14T11:04:00Z">
                    <w:rPr/>
                  </w:rPrChange>
                </w:rPr>
                <w:t>(c)</w:t>
              </w:r>
            </w:ins>
          </w:p>
        </w:tc>
        <w:tc>
          <w:tcPr>
            <w:tcW w:w="3926" w:type="dxa"/>
          </w:tcPr>
          <w:p w14:paraId="7A8D0339" w14:textId="1B9C28D4" w:rsidR="00CE3253" w:rsidRDefault="00BE314F" w:rsidP="00A75ADC">
            <w:pPr>
              <w:rPr>
                <w:noProof/>
              </w:rPr>
            </w:pPr>
            <w:ins w:id="1546" w:author="Brian Bohman" w:date="2021-10-30T18:47:00Z">
              <w:r>
                <w:rPr>
                  <w:noProof/>
                </w:rPr>
                <w:drawing>
                  <wp:inline distT="0" distB="0" distL="0" distR="0" wp14:anchorId="50D706B6" wp14:editId="4F710815">
                    <wp:extent cx="2374900" cy="133604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r="52598"/>
                            <a:stretch/>
                          </pic:blipFill>
                          <pic:spPr bwMode="auto">
                            <a:xfrm>
                              <a:off x="0" y="0"/>
                              <a:ext cx="2375261" cy="1336243"/>
                            </a:xfrm>
                            <a:prstGeom prst="rect">
                              <a:avLst/>
                            </a:prstGeom>
                            <a:ln>
                              <a:noFill/>
                            </a:ln>
                            <a:extLst>
                              <a:ext uri="{53640926-AAD7-44D8-BBD7-CCE9431645EC}">
                                <a14:shadowObscured xmlns:a14="http://schemas.microsoft.com/office/drawing/2010/main"/>
                              </a:ext>
                            </a:extLst>
                          </pic:spPr>
                        </pic:pic>
                      </a:graphicData>
                    </a:graphic>
                  </wp:inline>
                </w:drawing>
              </w:r>
            </w:ins>
            <w:del w:id="1547" w:author="Brian Bohman" w:date="2021-10-30T12:24:00Z">
              <w:r w:rsidR="00CE3253" w:rsidDel="00670928">
                <w:rPr>
                  <w:noProof/>
                </w:rPr>
                <w:drawing>
                  <wp:inline distT="0" distB="0" distL="0" distR="0" wp14:anchorId="0DD3A4EE" wp14:editId="0B6B013A">
                    <wp:extent cx="2458995" cy="1336040"/>
                    <wp:effectExtent l="0" t="0" r="508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r="50920"/>
                            <a:stretch/>
                          </pic:blipFill>
                          <pic:spPr bwMode="auto">
                            <a:xfrm>
                              <a:off x="0" y="0"/>
                              <a:ext cx="2459369" cy="1336243"/>
                            </a:xfrm>
                            <a:prstGeom prst="rect">
                              <a:avLst/>
                            </a:prstGeom>
                            <a:ln>
                              <a:noFill/>
                            </a:ln>
                            <a:extLst>
                              <a:ext uri="{53640926-AAD7-44D8-BBD7-CCE9431645EC}">
                                <a14:shadowObscured xmlns:a14="http://schemas.microsoft.com/office/drawing/2010/main"/>
                              </a:ext>
                            </a:extLst>
                          </pic:spPr>
                        </pic:pic>
                      </a:graphicData>
                    </a:graphic>
                  </wp:inline>
                </w:drawing>
              </w:r>
            </w:del>
          </w:p>
        </w:tc>
        <w:tc>
          <w:tcPr>
            <w:tcW w:w="360" w:type="dxa"/>
          </w:tcPr>
          <w:p w14:paraId="0EC1A4FC" w14:textId="35F78EC7" w:rsidR="00CE3253" w:rsidRPr="0072424C" w:rsidRDefault="00E9093D" w:rsidP="00A75ADC">
            <w:pPr>
              <w:rPr>
                <w:b/>
                <w:bCs/>
                <w:noProof/>
                <w:sz w:val="20"/>
                <w:szCs w:val="20"/>
                <w:rPrChange w:id="1548" w:author="Brian Bohman" w:date="2021-11-14T11:07:00Z">
                  <w:rPr>
                    <w:noProof/>
                  </w:rPr>
                </w:rPrChange>
              </w:rPr>
            </w:pPr>
            <w:ins w:id="1549" w:author="Brian Bohman" w:date="2021-08-27T08:39:00Z">
              <w:r w:rsidRPr="0072424C">
                <w:rPr>
                  <w:b/>
                  <w:bCs/>
                  <w:sz w:val="20"/>
                  <w:szCs w:val="20"/>
                  <w:rPrChange w:id="1550" w:author="Brian Bohman" w:date="2021-11-14T11:07:00Z">
                    <w:rPr/>
                  </w:rPrChange>
                </w:rPr>
                <w:t>(d)</w:t>
              </w:r>
            </w:ins>
          </w:p>
        </w:tc>
        <w:tc>
          <w:tcPr>
            <w:tcW w:w="4074" w:type="dxa"/>
          </w:tcPr>
          <w:p w14:paraId="3F193E06" w14:textId="261F14FA" w:rsidR="00CE3253" w:rsidRDefault="00BE314F" w:rsidP="00A75ADC">
            <w:pPr>
              <w:rPr>
                <w:noProof/>
              </w:rPr>
            </w:pPr>
            <w:ins w:id="1551" w:author="Brian Bohman" w:date="2021-10-30T18:48:00Z">
              <w:r>
                <w:rPr>
                  <w:noProof/>
                </w:rPr>
                <w:drawing>
                  <wp:inline distT="0" distB="0" distL="0" distR="0" wp14:anchorId="11748B72" wp14:editId="5BF7ECFD">
                    <wp:extent cx="2280285" cy="1336040"/>
                    <wp:effectExtent l="0" t="0" r="5715"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l="54499" r="-13"/>
                            <a:stretch/>
                          </pic:blipFill>
                          <pic:spPr bwMode="auto">
                            <a:xfrm>
                              <a:off x="0" y="0"/>
                              <a:ext cx="2280632" cy="1336243"/>
                            </a:xfrm>
                            <a:prstGeom prst="rect">
                              <a:avLst/>
                            </a:prstGeom>
                            <a:ln>
                              <a:noFill/>
                            </a:ln>
                            <a:extLst>
                              <a:ext uri="{53640926-AAD7-44D8-BBD7-CCE9431645EC}">
                                <a14:shadowObscured xmlns:a14="http://schemas.microsoft.com/office/drawing/2010/main"/>
                              </a:ext>
                            </a:extLst>
                          </pic:spPr>
                        </pic:pic>
                      </a:graphicData>
                    </a:graphic>
                  </wp:inline>
                </w:drawing>
              </w:r>
            </w:ins>
            <w:del w:id="1552" w:author="Brian Bohman" w:date="2021-10-30T12:24:00Z">
              <w:r w:rsidR="00CE3253" w:rsidDel="00670928">
                <w:rPr>
                  <w:noProof/>
                </w:rPr>
                <w:drawing>
                  <wp:inline distT="0" distB="0" distL="0" distR="0" wp14:anchorId="240C8842" wp14:editId="2A53E70C">
                    <wp:extent cx="2297854" cy="1332865"/>
                    <wp:effectExtent l="0" t="0" r="1270" b="63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l="54170" r="-144"/>
                            <a:stretch/>
                          </pic:blipFill>
                          <pic:spPr bwMode="auto">
                            <a:xfrm>
                              <a:off x="0" y="0"/>
                              <a:ext cx="2303678" cy="1336243"/>
                            </a:xfrm>
                            <a:prstGeom prst="rect">
                              <a:avLst/>
                            </a:prstGeom>
                            <a:ln>
                              <a:noFill/>
                            </a:ln>
                            <a:extLst>
                              <a:ext uri="{53640926-AAD7-44D8-BBD7-CCE9431645EC}">
                                <a14:shadowObscured xmlns:a14="http://schemas.microsoft.com/office/drawing/2010/main"/>
                              </a:ext>
                            </a:extLst>
                          </pic:spPr>
                        </pic:pic>
                      </a:graphicData>
                    </a:graphic>
                  </wp:inline>
                </w:drawing>
              </w:r>
            </w:del>
          </w:p>
        </w:tc>
      </w:tr>
      <w:tr w:rsidR="00B74B00" w14:paraId="53933471" w14:textId="77777777" w:rsidTr="00CE3253">
        <w:tblPrEx>
          <w:tblCellMar>
            <w:left w:w="108" w:type="dxa"/>
            <w:right w:w="108" w:type="dxa"/>
          </w:tblCellMar>
        </w:tblPrEx>
        <w:tc>
          <w:tcPr>
            <w:tcW w:w="8664" w:type="dxa"/>
            <w:gridSpan w:val="4"/>
          </w:tcPr>
          <w:p w14:paraId="538294CC" w14:textId="7D449BB2" w:rsidR="00B74B00" w:rsidRPr="006F614D" w:rsidRDefault="00E9093D" w:rsidP="00B74B00">
            <w:pPr>
              <w:pStyle w:val="TableCaption"/>
              <w:rPr>
                <w:b w:val="0"/>
              </w:rPr>
            </w:pPr>
            <w:bookmarkStart w:id="1553" w:name="_Ref78281627"/>
            <w:r>
              <w:t xml:space="preserve">Figure </w:t>
            </w:r>
            <w:fldSimple w:instr=" SEQ Figure \* ARABIC \s 1 ">
              <w:r w:rsidR="00D9732E">
                <w:rPr>
                  <w:noProof/>
                </w:rPr>
                <w:t>7</w:t>
              </w:r>
            </w:fldSimple>
            <w:bookmarkEnd w:id="1553"/>
            <w:r>
              <w:t>.</w:t>
            </w:r>
            <w:r w:rsidRPr="00994E8C">
              <w:t xml:space="preserve"> </w:t>
            </w:r>
            <w:r w:rsidRPr="007D4219">
              <w:rPr>
                <w:b w:val="0"/>
              </w:rPr>
              <w:t>Comparison of the difference in critical N concentration values</w:t>
            </w:r>
            <w:r w:rsidR="003F0BA7" w:rsidRPr="007D4219">
              <w:rPr>
                <w:b w:val="0"/>
              </w:rPr>
              <w:t xml:space="preserve"> [∆%N</w:t>
            </w:r>
            <w:r w:rsidR="003F0BA7" w:rsidRPr="00C14252">
              <w:rPr>
                <w:b w:val="0"/>
                <w:vertAlign w:val="subscript"/>
              </w:rPr>
              <w:t>c</w:t>
            </w:r>
            <w:r w:rsidR="003F0BA7" w:rsidRPr="007D4219">
              <w:rPr>
                <w:b w:val="0"/>
              </w:rPr>
              <w:t xml:space="preserve">] between </w:t>
            </w:r>
            <w:ins w:id="1554" w:author="Brian Bohman" w:date="2021-08-27T08:24:00Z">
              <w:r w:rsidR="003F0BA7">
                <w:rPr>
                  <w:bCs/>
                </w:rPr>
                <w:t>(a)</w:t>
              </w:r>
              <w:r w:rsidR="003F0BA7">
                <w:rPr>
                  <w:b w:val="0"/>
                </w:rPr>
                <w:t xml:space="preserve"> </w:t>
              </w:r>
            </w:ins>
            <w:ins w:id="1555" w:author="Brian Bohman" w:date="2021-08-27T08:44:00Z">
              <w:r w:rsidR="00470934">
                <w:rPr>
                  <w:b w:val="0"/>
                </w:rPr>
                <w:t>Minnesota</w:t>
              </w:r>
            </w:ins>
            <w:ins w:id="1556" w:author="Brian Bohman" w:date="2021-08-27T08:45:00Z">
              <w:r w:rsidR="00470934">
                <w:rPr>
                  <w:b w:val="0"/>
                </w:rPr>
                <w:t xml:space="preserve"> × Russet Burbank</w:t>
              </w:r>
            </w:ins>
            <w:ins w:id="1557" w:author="Brian Bohman" w:date="2021-08-27T08:44:00Z">
              <w:r w:rsidR="00470934">
                <w:rPr>
                  <w:b w:val="0"/>
                </w:rPr>
                <w:t xml:space="preserve"> </w:t>
              </w:r>
            </w:ins>
            <w:del w:id="1558" w:author="Brian Bohman" w:date="2021-08-27T08:45:00Z">
              <w:r w:rsidR="003F0BA7" w:rsidRPr="007D4219" w:rsidDel="00470934">
                <w:rPr>
                  <w:b w:val="0"/>
                </w:rPr>
                <w:delText xml:space="preserve">Russet Burbank </w:delText>
              </w:r>
            </w:del>
            <w:del w:id="1559" w:author="Brian Bohman" w:date="2021-08-25T10:50:00Z">
              <w:r w:rsidR="003F0BA7" w:rsidRPr="007D4219" w:rsidDel="000B3B17">
                <w:rPr>
                  <w:b w:val="0"/>
                </w:rPr>
                <w:delText>x</w:delText>
              </w:r>
            </w:del>
            <w:del w:id="1560" w:author="Brian Bohman" w:date="2021-08-27T08:45:00Z">
              <w:r w:rsidR="003F0BA7" w:rsidRPr="007D4219" w:rsidDel="00470934">
                <w:rPr>
                  <w:b w:val="0"/>
                </w:rPr>
                <w:delText xml:space="preserve"> Minnesota </w:delText>
              </w:r>
            </w:del>
            <w:r w:rsidR="003F0BA7" w:rsidRPr="007D4219">
              <w:rPr>
                <w:b w:val="0"/>
              </w:rPr>
              <w:t>and all other varieties within location</w:t>
            </w:r>
            <w:ins w:id="1561" w:author="Brian Bohman" w:date="2021-08-27T08:24:00Z">
              <w:r w:rsidR="003F0BA7">
                <w:rPr>
                  <w:b w:val="0"/>
                </w:rPr>
                <w:t xml:space="preserve">, </w:t>
              </w:r>
              <w:r w:rsidR="003F0BA7">
                <w:rPr>
                  <w:bCs/>
                </w:rPr>
                <w:t>(b)</w:t>
              </w:r>
              <w:r w:rsidR="003F0BA7">
                <w:rPr>
                  <w:b w:val="0"/>
                </w:rPr>
                <w:t xml:space="preserve"> </w:t>
              </w:r>
            </w:ins>
            <w:ins w:id="1562" w:author="Brian Bohman" w:date="2021-08-27T08:45:00Z">
              <w:r w:rsidR="00470934">
                <w:rPr>
                  <w:b w:val="0"/>
                </w:rPr>
                <w:t xml:space="preserve">Argentina × </w:t>
              </w:r>
            </w:ins>
            <w:ins w:id="1563" w:author="Brian Bohman" w:date="2021-08-27T08:24:00Z">
              <w:r w:rsidR="003F0BA7">
                <w:rPr>
                  <w:b w:val="0"/>
                </w:rPr>
                <w:t xml:space="preserve">Innovator </w:t>
              </w:r>
            </w:ins>
            <w:ins w:id="1564" w:author="Brian Bohman" w:date="2021-08-27T08:25:00Z">
              <w:r w:rsidR="009653E9">
                <w:rPr>
                  <w:b w:val="0"/>
                </w:rPr>
                <w:t>and all other varieties within Argentina</w:t>
              </w:r>
              <w:r w:rsidR="003F0BA7">
                <w:rPr>
                  <w:b w:val="0"/>
                </w:rPr>
                <w:t xml:space="preserve">, </w:t>
              </w:r>
              <w:r w:rsidR="009653E9">
                <w:rPr>
                  <w:bCs/>
                </w:rPr>
                <w:t>(c)</w:t>
              </w:r>
              <w:r w:rsidR="009653E9">
                <w:rPr>
                  <w:b w:val="0"/>
                </w:rPr>
                <w:t xml:space="preserve"> </w:t>
              </w:r>
            </w:ins>
            <w:ins w:id="1565" w:author="Brian Bohman" w:date="2021-08-27T08:45:00Z">
              <w:r w:rsidR="00470934">
                <w:rPr>
                  <w:b w:val="0"/>
                </w:rPr>
                <w:t xml:space="preserve">Canada × </w:t>
              </w:r>
            </w:ins>
            <w:ins w:id="1566" w:author="Brian Bohman" w:date="2021-08-27T08:25:00Z">
              <w:r w:rsidR="009653E9">
                <w:rPr>
                  <w:b w:val="0"/>
                </w:rPr>
                <w:t xml:space="preserve">Russet Burbank and </w:t>
              </w:r>
            </w:ins>
            <w:ins w:id="1567" w:author="Brian Bohman" w:date="2021-08-27T08:26:00Z">
              <w:r w:rsidR="009653E9">
                <w:rPr>
                  <w:b w:val="0"/>
                </w:rPr>
                <w:t xml:space="preserve">all other varieties within Canada, and </w:t>
              </w:r>
              <w:r w:rsidR="009653E9">
                <w:rPr>
                  <w:bCs/>
                </w:rPr>
                <w:t>(d)</w:t>
              </w:r>
              <w:r w:rsidR="009653E9">
                <w:rPr>
                  <w:b w:val="0"/>
                </w:rPr>
                <w:t xml:space="preserve"> Belgium × </w:t>
              </w:r>
              <w:proofErr w:type="spellStart"/>
              <w:r w:rsidR="009653E9">
                <w:rPr>
                  <w:b w:val="0"/>
                </w:rPr>
                <w:t>Bintje</w:t>
              </w:r>
              <w:proofErr w:type="spellEnd"/>
              <w:r w:rsidR="009653E9">
                <w:rPr>
                  <w:b w:val="0"/>
                </w:rPr>
                <w:t xml:space="preserve"> and all other varieties within Belgium</w:t>
              </w:r>
            </w:ins>
            <w:r w:rsidR="003F0BA7">
              <w:rPr>
                <w:b w:val="0"/>
              </w:rPr>
              <w:t xml:space="preserve"> for critical N concentration [%N</w:t>
            </w:r>
            <w:r w:rsidR="003F0BA7">
              <w:rPr>
                <w:b w:val="0"/>
                <w:vertAlign w:val="subscript"/>
              </w:rPr>
              <w:t>c</w:t>
            </w:r>
            <w:r w:rsidR="003F0BA7">
              <w:rPr>
                <w:b w:val="0"/>
              </w:rPr>
              <w:t>] determined by the hierarchical Bayesian method</w:t>
            </w:r>
            <w:r w:rsidR="003F0BA7" w:rsidRPr="007D4219">
              <w:rPr>
                <w:b w:val="0"/>
              </w:rPr>
              <w:t xml:space="preserve">. The grey shaded region represents the 90% credible region (lower bound, </w:t>
            </w:r>
            <w:r w:rsidR="003F0BA7">
              <w:rPr>
                <w:b w:val="0"/>
              </w:rPr>
              <w:t>0.05</w:t>
            </w:r>
            <w:r w:rsidR="003F0BA7" w:rsidRPr="007D4219">
              <w:rPr>
                <w:b w:val="0"/>
              </w:rPr>
              <w:t xml:space="preserve"> quantile; upper bound, </w:t>
            </w:r>
            <w:r w:rsidR="003F0BA7">
              <w:rPr>
                <w:b w:val="0"/>
              </w:rPr>
              <w:t>0.95</w:t>
            </w:r>
            <w:r w:rsidR="003F0BA7" w:rsidRPr="007D4219">
              <w:rPr>
                <w:b w:val="0"/>
              </w:rPr>
              <w:t xml:space="preserve"> quantile) for ∆%N</w:t>
            </w:r>
            <w:r w:rsidR="003F0BA7" w:rsidRPr="007A4E44">
              <w:rPr>
                <w:b w:val="0"/>
                <w:vertAlign w:val="subscript"/>
              </w:rPr>
              <w:t>c</w:t>
            </w:r>
            <w:r w:rsidR="003F0BA7" w:rsidRPr="007D4219">
              <w:rPr>
                <w:b w:val="0"/>
              </w:rPr>
              <w:t>. The colored points represent the median value for ∆%N</w:t>
            </w:r>
            <w:r w:rsidR="003F0BA7" w:rsidRPr="007A4E44">
              <w:rPr>
                <w:b w:val="0"/>
                <w:vertAlign w:val="subscript"/>
              </w:rPr>
              <w:t>c</w:t>
            </w:r>
            <w:r w:rsidR="003F0BA7" w:rsidRPr="007D4219">
              <w:rPr>
                <w:b w:val="0"/>
              </w:rPr>
              <w:t xml:space="preserve"> at a given Biomass level where blue or red color respectively indicate that</w:t>
            </w:r>
            <w:r w:rsidR="003F0BA7">
              <w:rPr>
                <w:b w:val="0"/>
              </w:rPr>
              <w:t xml:space="preserve"> the</w:t>
            </w:r>
            <w:r w:rsidR="003F0BA7" w:rsidRPr="007D4219">
              <w:rPr>
                <w:b w:val="0"/>
              </w:rPr>
              <w:t xml:space="preserve"> credible region for ∆%N</w:t>
            </w:r>
            <w:r w:rsidR="003F0BA7" w:rsidRPr="005316DC">
              <w:rPr>
                <w:b w:val="0"/>
                <w:vertAlign w:val="subscript"/>
              </w:rPr>
              <w:t>c</w:t>
            </w:r>
            <w:r w:rsidR="003F0BA7" w:rsidRPr="007D4219">
              <w:rPr>
                <w:b w:val="0"/>
              </w:rPr>
              <w:t xml:space="preserve"> does or does not contain zero. The solid black line </w:t>
            </w:r>
            <w:r w:rsidR="003F0BA7">
              <w:rPr>
                <w:b w:val="0"/>
              </w:rPr>
              <w:t>at constant ∆%N</w:t>
            </w:r>
            <w:r w:rsidR="003F0BA7">
              <w:rPr>
                <w:b w:val="0"/>
                <w:vertAlign w:val="subscript"/>
              </w:rPr>
              <w:t>c</w:t>
            </w:r>
            <w:r w:rsidR="003F0BA7">
              <w:rPr>
                <w:b w:val="0"/>
              </w:rPr>
              <w:t xml:space="preserve"> value of zero </w:t>
            </w:r>
            <w:r w:rsidR="003F0BA7" w:rsidRPr="007D4219">
              <w:rPr>
                <w:b w:val="0"/>
              </w:rPr>
              <w:t xml:space="preserve">represents </w:t>
            </w:r>
            <w:r w:rsidR="003F0BA7" w:rsidRPr="008019C1">
              <w:rPr>
                <w:b w:val="0"/>
              </w:rPr>
              <w:t>%N</w:t>
            </w:r>
            <w:r w:rsidR="003F0BA7" w:rsidRPr="00C0638F">
              <w:rPr>
                <w:b w:val="0"/>
                <w:vertAlign w:val="subscript"/>
              </w:rPr>
              <w:t>c</w:t>
            </w:r>
            <w:r w:rsidR="003F0BA7" w:rsidRPr="008019C1">
              <w:rPr>
                <w:b w:val="0"/>
              </w:rPr>
              <w:t xml:space="preserve"> for </w:t>
            </w:r>
            <w:r w:rsidR="003F0BA7">
              <w:rPr>
                <w:b w:val="0"/>
              </w:rPr>
              <w:t xml:space="preserve">the </w:t>
            </w:r>
            <w:del w:id="1568" w:author="Brian Bohman" w:date="2021-08-27T08:27:00Z">
              <w:r w:rsidR="003F0BA7" w:rsidDel="009653E9">
                <w:rPr>
                  <w:b w:val="0"/>
                </w:rPr>
                <w:delText xml:space="preserve">Russet Burbank </w:delText>
              </w:r>
            </w:del>
            <w:del w:id="1569" w:author="Brian Bohman" w:date="2021-08-25T10:50:00Z">
              <w:r w:rsidR="003F0BA7" w:rsidDel="000B3B17">
                <w:rPr>
                  <w:b w:val="0"/>
                </w:rPr>
                <w:delText>x</w:delText>
              </w:r>
            </w:del>
            <w:del w:id="1570" w:author="Brian Bohman" w:date="2021-08-27T08:27:00Z">
              <w:r w:rsidR="003F0BA7" w:rsidDel="009653E9">
                <w:rPr>
                  <w:b w:val="0"/>
                </w:rPr>
                <w:delText xml:space="preserve"> Minnesota </w:delText>
              </w:r>
            </w:del>
            <w:r w:rsidR="003F0BA7" w:rsidRPr="008019C1">
              <w:rPr>
                <w:b w:val="0"/>
              </w:rPr>
              <w:t>reference curve</w:t>
            </w:r>
            <w:ins w:id="1571" w:author="Brian Bohman" w:date="2021-08-27T08:27:00Z">
              <w:r w:rsidR="009653E9">
                <w:rPr>
                  <w:b w:val="0"/>
                </w:rPr>
                <w:t xml:space="preserve"> (i.e., </w:t>
              </w:r>
            </w:ins>
            <w:ins w:id="1572" w:author="Brian Bohman" w:date="2021-08-27T08:45:00Z">
              <w:r w:rsidR="00470934">
                <w:rPr>
                  <w:b w:val="0"/>
                </w:rPr>
                <w:t xml:space="preserve">Minnesota × </w:t>
              </w:r>
            </w:ins>
            <w:ins w:id="1573" w:author="Brian Bohman" w:date="2021-08-27T08:27:00Z">
              <w:r w:rsidR="009653E9">
                <w:rPr>
                  <w:b w:val="0"/>
                </w:rPr>
                <w:t xml:space="preserve">Russet Burbank, </w:t>
              </w:r>
            </w:ins>
            <w:ins w:id="1574" w:author="Brian Bohman" w:date="2021-08-27T08:45:00Z">
              <w:r w:rsidR="00470934">
                <w:rPr>
                  <w:b w:val="0"/>
                </w:rPr>
                <w:t xml:space="preserve">Argentina × </w:t>
              </w:r>
            </w:ins>
            <w:ins w:id="1575" w:author="Brian Bohman" w:date="2021-08-27T08:27:00Z">
              <w:r w:rsidR="009653E9">
                <w:rPr>
                  <w:b w:val="0"/>
                </w:rPr>
                <w:t>Innovator,</w:t>
              </w:r>
            </w:ins>
            <w:ins w:id="1576" w:author="Brian Bohman" w:date="2021-08-27T08:45:00Z">
              <w:r w:rsidR="00470934">
                <w:rPr>
                  <w:b w:val="0"/>
                </w:rPr>
                <w:t xml:space="preserve"> Canada ×</w:t>
              </w:r>
            </w:ins>
            <w:ins w:id="1577" w:author="Brian Bohman" w:date="2021-08-27T08:27:00Z">
              <w:r w:rsidR="009653E9">
                <w:rPr>
                  <w:b w:val="0"/>
                </w:rPr>
                <w:t xml:space="preserve"> Russet Burbank, and</w:t>
              </w:r>
            </w:ins>
            <w:ins w:id="1578" w:author="Brian Bohman" w:date="2021-08-27T08:46:00Z">
              <w:r w:rsidR="00470934">
                <w:rPr>
                  <w:b w:val="0"/>
                </w:rPr>
                <w:t xml:space="preserve"> Belgium ×</w:t>
              </w:r>
            </w:ins>
            <w:ins w:id="1579" w:author="Brian Bohman" w:date="2021-08-27T08:27:00Z">
              <w:r w:rsidR="009653E9">
                <w:rPr>
                  <w:b w:val="0"/>
                </w:rPr>
                <w:t xml:space="preserve"> </w:t>
              </w:r>
            </w:ins>
            <w:proofErr w:type="spellStart"/>
            <w:ins w:id="1580" w:author="Brian Bohman" w:date="2021-08-27T08:28:00Z">
              <w:r w:rsidR="009653E9">
                <w:rPr>
                  <w:b w:val="0"/>
                </w:rPr>
                <w:t>Bintje</w:t>
              </w:r>
            </w:ins>
            <w:proofErr w:type="spellEnd"/>
            <w:ins w:id="1581" w:author="Brian Bohman" w:date="2021-08-27T08:27:00Z">
              <w:r w:rsidR="009653E9">
                <w:rPr>
                  <w:b w:val="0"/>
                </w:rPr>
                <w:t>)</w:t>
              </w:r>
            </w:ins>
            <w:r w:rsidR="003F0BA7" w:rsidRPr="007D4219">
              <w:rPr>
                <w:b w:val="0"/>
              </w:rPr>
              <w:t>. The range of biomass values for which ∆%N</w:t>
            </w:r>
            <w:r w:rsidR="003F0BA7" w:rsidRPr="007B77E5">
              <w:rPr>
                <w:b w:val="0"/>
                <w:vertAlign w:val="subscript"/>
              </w:rPr>
              <w:t>c</w:t>
            </w:r>
            <w:r w:rsidR="003F0BA7" w:rsidRPr="007D4219">
              <w:rPr>
                <w:b w:val="0"/>
              </w:rPr>
              <w:t xml:space="preserve"> is not significantly different (i.e., credible region contains zero) is given in brackets.</w:t>
            </w:r>
          </w:p>
        </w:tc>
      </w:tr>
    </w:tbl>
    <w:p w14:paraId="6A8DAA40" w14:textId="7EC4DA5F"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1903409D" w:rsidR="003561D2" w:rsidRDefault="00670928" w:rsidP="00F555E9">
            <w:ins w:id="1582" w:author="Brian Bohman" w:date="2021-10-30T12:25:00Z">
              <w:r>
                <w:rPr>
                  <w:noProof/>
                </w:rPr>
                <w:lastRenderedPageBreak/>
                <w:drawing>
                  <wp:inline distT="0" distB="0" distL="0" distR="0" wp14:anchorId="2CD27831" wp14:editId="4E087398">
                    <wp:extent cx="5010912" cy="2338426"/>
                    <wp:effectExtent l="0" t="0" r="0" b="0"/>
                    <wp:docPr id="18" name="Picture 1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2338426"/>
                            </a:xfrm>
                            <a:prstGeom prst="rect">
                              <a:avLst/>
                            </a:prstGeom>
                          </pic:spPr>
                        </pic:pic>
                      </a:graphicData>
                    </a:graphic>
                  </wp:inline>
                </w:drawing>
              </w:r>
            </w:ins>
            <w:del w:id="1583" w:author="Brian Bohman" w:date="2021-10-30T12:25:00Z">
              <w:r w:rsidR="003561D2" w:rsidRPr="002354AA" w:rsidDel="00670928">
                <w:rPr>
                  <w:noProof/>
                </w:rPr>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del>
          </w:p>
        </w:tc>
      </w:tr>
      <w:tr w:rsidR="003561D2" w14:paraId="01D94B6C" w14:textId="77777777" w:rsidTr="00F555E9">
        <w:tc>
          <w:tcPr>
            <w:tcW w:w="8630" w:type="dxa"/>
          </w:tcPr>
          <w:p w14:paraId="1F25A28A" w14:textId="7C563A53" w:rsidR="003561D2" w:rsidRPr="000D68BC" w:rsidRDefault="003561D2" w:rsidP="00F555E9">
            <w:pPr>
              <w:pStyle w:val="TableCaption"/>
            </w:pPr>
            <w:bookmarkStart w:id="1584" w:name="_Ref78281680"/>
            <w:bookmarkStart w:id="1585" w:name="_Toc78910190"/>
            <w:bookmarkStart w:id="1586" w:name="_Toc80706222"/>
            <w:r>
              <w:t xml:space="preserve">Figure </w:t>
            </w:r>
            <w:fldSimple w:instr=" SEQ Figure \* ARABIC \s 1 ">
              <w:r w:rsidR="00D9732E">
                <w:rPr>
                  <w:noProof/>
                </w:rPr>
                <w:t>8</w:t>
              </w:r>
            </w:fldSimple>
            <w:bookmarkEnd w:id="1584"/>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1585"/>
            <w:bookmarkEnd w:id="1586"/>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886"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1008"/>
        <w:gridCol w:w="1008"/>
        <w:gridCol w:w="754"/>
        <w:gridCol w:w="254"/>
        <w:tblGridChange w:id="1587">
          <w:tblGrid>
            <w:gridCol w:w="2252"/>
            <w:gridCol w:w="1170"/>
            <w:gridCol w:w="1440"/>
            <w:gridCol w:w="990"/>
            <w:gridCol w:w="772"/>
            <w:gridCol w:w="1008"/>
          </w:tblGrid>
        </w:tblGridChange>
      </w:tblGrid>
      <w:tr w:rsidR="003561D2" w14:paraId="460FAEFB" w14:textId="77777777" w:rsidTr="003475E6">
        <w:trPr>
          <w:gridAfter w:val="1"/>
          <w:wAfter w:w="254" w:type="dxa"/>
          <w:trHeight w:val="288"/>
        </w:trPr>
        <w:tc>
          <w:tcPr>
            <w:tcW w:w="7632" w:type="dxa"/>
            <w:gridSpan w:val="6"/>
            <w:tcBorders>
              <w:top w:val="nil"/>
              <w:left w:val="nil"/>
              <w:bottom w:val="single" w:sz="4" w:space="0" w:color="auto"/>
              <w:right w:val="nil"/>
            </w:tcBorders>
            <w:vAlign w:val="center"/>
          </w:tcPr>
          <w:p w14:paraId="3AFE3A4F" w14:textId="6A548A4B" w:rsidR="003561D2" w:rsidRPr="008829F1" w:rsidRDefault="003561D2" w:rsidP="00F555E9">
            <w:pPr>
              <w:pStyle w:val="TableCaption"/>
              <w:jc w:val="left"/>
            </w:pPr>
            <w:bookmarkStart w:id="1588" w:name="_Ref78279859"/>
            <w:bookmarkStart w:id="1589" w:name="_Toc78909886"/>
            <w:bookmarkStart w:id="1590"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sidR="00D9732E">
              <w:rPr>
                <w:noProof/>
              </w:rPr>
              <w:t>1</w:t>
            </w:r>
            <w:r w:rsidRPr="005F07EF">
              <w:fldChar w:fldCharType="end"/>
            </w:r>
            <w:bookmarkEnd w:id="1588"/>
            <w:r w:rsidRPr="005F07EF">
              <w:t>.</w:t>
            </w:r>
            <w:r w:rsidRPr="001C4E6C">
              <w:rPr>
                <w:b w:val="0"/>
                <w:bCs/>
              </w:rPr>
              <w:t xml:space="preserve"> Summary of experimental data used in this study</w:t>
            </w:r>
            <w:r>
              <w:rPr>
                <w:b w:val="0"/>
                <w:bCs/>
              </w:rPr>
              <w:t>.</w:t>
            </w:r>
            <w:bookmarkEnd w:id="1589"/>
            <w:bookmarkEnd w:id="1590"/>
          </w:p>
        </w:tc>
      </w:tr>
      <w:tr w:rsidR="003561D2" w14:paraId="2AD81F73" w14:textId="77777777" w:rsidTr="00742063">
        <w:tblPrEx>
          <w:tblW w:w="7886" w:type="dxa"/>
          <w:tblBorders>
            <w:top w:val="single" w:sz="8" w:space="0" w:color="auto"/>
            <w:bottom w:val="single" w:sz="8" w:space="0" w:color="auto"/>
          </w:tblBorders>
          <w:tblLayout w:type="fixed"/>
          <w:tblCellMar>
            <w:left w:w="0" w:type="dxa"/>
            <w:right w:w="0" w:type="dxa"/>
          </w:tblCellMar>
          <w:tblPrExChange w:id="1591"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rPr>
          <w:trHeight w:val="288"/>
          <w:trPrChange w:id="1592" w:author="Brian Bohman" w:date="2021-10-27T06:20:00Z">
            <w:trPr>
              <w:trHeight w:val="288"/>
            </w:trPr>
          </w:trPrChange>
        </w:trPr>
        <w:tc>
          <w:tcPr>
            <w:tcW w:w="2252" w:type="dxa"/>
            <w:tcBorders>
              <w:top w:val="single" w:sz="8" w:space="0" w:color="auto"/>
              <w:left w:val="nil"/>
              <w:bottom w:val="single" w:sz="4" w:space="0" w:color="auto"/>
              <w:right w:val="nil"/>
            </w:tcBorders>
            <w:vAlign w:val="center"/>
            <w:hideMark/>
            <w:tcPrChange w:id="1593" w:author="Brian Bohman" w:date="2021-10-27T06:20:00Z">
              <w:tcPr>
                <w:tcW w:w="2252" w:type="dxa"/>
                <w:tcBorders>
                  <w:top w:val="single" w:sz="8" w:space="0" w:color="auto"/>
                  <w:left w:val="nil"/>
                  <w:bottom w:val="single" w:sz="4" w:space="0" w:color="auto"/>
                  <w:right w:val="nil"/>
                </w:tcBorders>
                <w:vAlign w:val="center"/>
                <w:hideMark/>
              </w:tcPr>
            </w:tcPrChange>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Change w:id="1594" w:author="Brian Bohman" w:date="2021-10-27T06:20:00Z">
              <w:tcPr>
                <w:tcW w:w="1170" w:type="dxa"/>
                <w:tcBorders>
                  <w:top w:val="single" w:sz="8" w:space="0" w:color="auto"/>
                  <w:left w:val="nil"/>
                  <w:bottom w:val="single" w:sz="4" w:space="0" w:color="auto"/>
                  <w:right w:val="nil"/>
                </w:tcBorders>
                <w:vAlign w:val="center"/>
                <w:hideMark/>
              </w:tcPr>
            </w:tcPrChange>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Change w:id="1595" w:author="Brian Bohman" w:date="2021-10-27T06:20:00Z">
              <w:tcPr>
                <w:tcW w:w="1440" w:type="dxa"/>
                <w:tcBorders>
                  <w:top w:val="single" w:sz="8" w:space="0" w:color="auto"/>
                  <w:left w:val="nil"/>
                  <w:bottom w:val="single" w:sz="4" w:space="0" w:color="auto"/>
                  <w:right w:val="nil"/>
                </w:tcBorders>
                <w:vAlign w:val="center"/>
              </w:tcPr>
            </w:tcPrChange>
          </w:tcPr>
          <w:p w14:paraId="7768135F" w14:textId="77777777" w:rsidR="003561D2" w:rsidRPr="008829F1" w:rsidRDefault="003561D2" w:rsidP="00F555E9">
            <w:pPr>
              <w:pStyle w:val="TableBody"/>
              <w:jc w:val="left"/>
              <w:rPr>
                <w:b/>
                <w:bCs/>
              </w:rPr>
            </w:pPr>
            <w:r w:rsidRPr="008829F1">
              <w:rPr>
                <w:b/>
                <w:bCs/>
              </w:rPr>
              <w:t>Variety</w:t>
            </w:r>
          </w:p>
        </w:tc>
        <w:tc>
          <w:tcPr>
            <w:tcW w:w="1008" w:type="dxa"/>
            <w:tcBorders>
              <w:top w:val="single" w:sz="8" w:space="0" w:color="auto"/>
              <w:left w:val="nil"/>
              <w:bottom w:val="single" w:sz="4" w:space="0" w:color="auto"/>
              <w:right w:val="nil"/>
            </w:tcBorders>
            <w:vAlign w:val="center"/>
            <w:hideMark/>
            <w:tcPrChange w:id="1596" w:author="Brian Bohman" w:date="2021-10-27T06:20:00Z">
              <w:tcPr>
                <w:tcW w:w="990" w:type="dxa"/>
                <w:tcBorders>
                  <w:top w:val="single" w:sz="8" w:space="0" w:color="auto"/>
                  <w:left w:val="nil"/>
                  <w:bottom w:val="single" w:sz="4" w:space="0" w:color="auto"/>
                  <w:right w:val="nil"/>
                </w:tcBorders>
                <w:vAlign w:val="center"/>
                <w:hideMark/>
              </w:tcPr>
            </w:tcPrChange>
          </w:tcPr>
          <w:p w14:paraId="6EBC140D" w14:textId="77777777" w:rsidR="003561D2" w:rsidRPr="008829F1" w:rsidRDefault="003561D2" w:rsidP="00AD6001">
            <w:pPr>
              <w:pStyle w:val="TableBody"/>
              <w:jc w:val="left"/>
              <w:rPr>
                <w:b/>
                <w:bCs/>
              </w:rPr>
            </w:pPr>
            <w:r w:rsidRPr="008829F1">
              <w:rPr>
                <w:b/>
                <w:bCs/>
              </w:rPr>
              <w:t>Site-Years</w:t>
            </w:r>
          </w:p>
        </w:tc>
        <w:tc>
          <w:tcPr>
            <w:tcW w:w="1008" w:type="dxa"/>
            <w:tcBorders>
              <w:top w:val="single" w:sz="8" w:space="0" w:color="auto"/>
              <w:left w:val="nil"/>
              <w:bottom w:val="single" w:sz="4" w:space="0" w:color="auto"/>
              <w:right w:val="nil"/>
            </w:tcBorders>
            <w:vAlign w:val="center"/>
            <w:tcPrChange w:id="1597" w:author="Brian Bohman" w:date="2021-10-27T06:20:00Z">
              <w:tcPr>
                <w:tcW w:w="772" w:type="dxa"/>
                <w:tcBorders>
                  <w:top w:val="single" w:sz="8" w:space="0" w:color="auto"/>
                  <w:left w:val="nil"/>
                  <w:bottom w:val="single" w:sz="4" w:space="0" w:color="auto"/>
                  <w:right w:val="nil"/>
                </w:tcBorders>
                <w:vAlign w:val="center"/>
              </w:tcPr>
            </w:tcPrChange>
          </w:tcPr>
          <w:p w14:paraId="405A3055" w14:textId="3A96C36F" w:rsidR="003561D2" w:rsidRPr="008829F1" w:rsidRDefault="00742063" w:rsidP="00AD6001">
            <w:pPr>
              <w:pStyle w:val="TableBody"/>
              <w:jc w:val="left"/>
              <w:rPr>
                <w:b/>
                <w:bCs/>
              </w:rPr>
            </w:pPr>
            <w:ins w:id="1598" w:author="Brian Bohman" w:date="2021-10-27T06:20:00Z">
              <w:r>
                <w:rPr>
                  <w:b/>
                  <w:bCs/>
                </w:rPr>
                <w:t xml:space="preserve">Sampling </w:t>
              </w:r>
            </w:ins>
            <w:commentRangeStart w:id="1599"/>
            <w:commentRangeStart w:id="1600"/>
            <w:r w:rsidR="003561D2" w:rsidRPr="008829F1">
              <w:rPr>
                <w:b/>
                <w:bCs/>
              </w:rPr>
              <w:t>Dates</w:t>
            </w:r>
            <w:commentRangeEnd w:id="1599"/>
            <w:r w:rsidR="00595F3D">
              <w:rPr>
                <w:rStyle w:val="CommentReference"/>
                <w:rFonts w:ascii="Palatino Linotype" w:eastAsia="SimSun" w:hAnsi="Palatino Linotype"/>
                <w:noProof/>
                <w:color w:val="000000"/>
                <w:lang w:eastAsia="zh-CN" w:bidi="ar-SA"/>
              </w:rPr>
              <w:commentReference w:id="1599"/>
            </w:r>
            <w:commentRangeEnd w:id="1600"/>
            <w:r>
              <w:rPr>
                <w:rStyle w:val="CommentReference"/>
                <w:rFonts w:ascii="Palatino Linotype" w:eastAsia="SimSun" w:hAnsi="Palatino Linotype"/>
                <w:noProof/>
                <w:color w:val="000000"/>
                <w:lang w:eastAsia="zh-CN" w:bidi="ar-SA"/>
              </w:rPr>
              <w:commentReference w:id="1600"/>
            </w:r>
          </w:p>
        </w:tc>
        <w:tc>
          <w:tcPr>
            <w:tcW w:w="1008" w:type="dxa"/>
            <w:gridSpan w:val="2"/>
            <w:tcBorders>
              <w:top w:val="single" w:sz="8" w:space="0" w:color="auto"/>
              <w:left w:val="nil"/>
              <w:bottom w:val="single" w:sz="4" w:space="0" w:color="auto"/>
              <w:right w:val="nil"/>
            </w:tcBorders>
            <w:vAlign w:val="center"/>
            <w:tcPrChange w:id="1601" w:author="Brian Bohman" w:date="2021-10-27T06:20:00Z">
              <w:tcPr>
                <w:tcW w:w="1008" w:type="dxa"/>
                <w:tcBorders>
                  <w:top w:val="single" w:sz="8" w:space="0" w:color="auto"/>
                  <w:left w:val="nil"/>
                  <w:bottom w:val="single" w:sz="4" w:space="0" w:color="auto"/>
                  <w:right w:val="nil"/>
                </w:tcBorders>
                <w:vAlign w:val="center"/>
              </w:tcPr>
            </w:tcPrChange>
          </w:tcPr>
          <w:p w14:paraId="5EFCFF39" w14:textId="77777777" w:rsidR="003561D2" w:rsidRPr="008829F1" w:rsidRDefault="003561D2" w:rsidP="00AD6001">
            <w:pPr>
              <w:pStyle w:val="TableBody"/>
              <w:jc w:val="left"/>
              <w:rPr>
                <w:b/>
                <w:bCs/>
              </w:rPr>
            </w:pPr>
            <w:r w:rsidRPr="008829F1">
              <w:rPr>
                <w:b/>
                <w:bCs/>
              </w:rPr>
              <w:t>Samples</w:t>
            </w:r>
          </w:p>
        </w:tc>
      </w:tr>
      <w:tr w:rsidR="003561D2" w14:paraId="42857A5C" w14:textId="77777777" w:rsidTr="00742063">
        <w:tblPrEx>
          <w:tblW w:w="7886" w:type="dxa"/>
          <w:tblBorders>
            <w:top w:val="single" w:sz="8" w:space="0" w:color="auto"/>
            <w:bottom w:val="single" w:sz="8" w:space="0" w:color="auto"/>
          </w:tblBorders>
          <w:tblLayout w:type="fixed"/>
          <w:tblCellMar>
            <w:left w:w="0" w:type="dxa"/>
            <w:right w:w="0" w:type="dxa"/>
          </w:tblCellMar>
          <w:tblPrExChange w:id="160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single" w:sz="4" w:space="0" w:color="auto"/>
              <w:left w:val="nil"/>
              <w:bottom w:val="nil"/>
              <w:right w:val="nil"/>
            </w:tcBorders>
            <w:vAlign w:val="center"/>
            <w:hideMark/>
            <w:tcPrChange w:id="1603" w:author="Brian Bohman" w:date="2021-10-27T06:20:00Z">
              <w:tcPr>
                <w:tcW w:w="2252" w:type="dxa"/>
                <w:vMerge w:val="restart"/>
                <w:tcBorders>
                  <w:top w:val="single" w:sz="4" w:space="0" w:color="auto"/>
                  <w:left w:val="nil"/>
                  <w:bottom w:val="nil"/>
                  <w:right w:val="nil"/>
                </w:tcBorders>
                <w:vAlign w:val="center"/>
                <w:hideMark/>
              </w:tcPr>
            </w:tcPrChange>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Change w:id="1604" w:author="Brian Bohman" w:date="2021-10-27T06:20:00Z">
              <w:tcPr>
                <w:tcW w:w="1170" w:type="dxa"/>
                <w:vMerge w:val="restart"/>
                <w:tcBorders>
                  <w:top w:val="single" w:sz="4" w:space="0" w:color="auto"/>
                  <w:left w:val="nil"/>
                  <w:bottom w:val="nil"/>
                  <w:right w:val="nil"/>
                </w:tcBorders>
                <w:vAlign w:val="center"/>
                <w:hideMark/>
              </w:tcPr>
            </w:tcPrChange>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Change w:id="1605" w:author="Brian Bohman" w:date="2021-10-27T06:20:00Z">
              <w:tcPr>
                <w:tcW w:w="1440" w:type="dxa"/>
                <w:tcBorders>
                  <w:top w:val="single" w:sz="4" w:space="0" w:color="auto"/>
                  <w:left w:val="nil"/>
                  <w:bottom w:val="nil"/>
                  <w:right w:val="nil"/>
                </w:tcBorders>
                <w:vAlign w:val="center"/>
              </w:tcPr>
            </w:tcPrChange>
          </w:tcPr>
          <w:p w14:paraId="56C6B204" w14:textId="77777777" w:rsidR="003561D2" w:rsidRPr="003F07FD" w:rsidRDefault="003561D2" w:rsidP="00F555E9">
            <w:pPr>
              <w:pStyle w:val="TableBody"/>
            </w:pPr>
            <w:r w:rsidRPr="003F07FD">
              <w:t>Clearwater</w:t>
            </w:r>
          </w:p>
        </w:tc>
        <w:tc>
          <w:tcPr>
            <w:tcW w:w="1008" w:type="dxa"/>
            <w:tcBorders>
              <w:top w:val="single" w:sz="4" w:space="0" w:color="auto"/>
              <w:left w:val="nil"/>
              <w:bottom w:val="nil"/>
              <w:right w:val="nil"/>
            </w:tcBorders>
            <w:vAlign w:val="center"/>
            <w:hideMark/>
            <w:tcPrChange w:id="1606" w:author="Brian Bohman" w:date="2021-10-27T06:20:00Z">
              <w:tcPr>
                <w:tcW w:w="990" w:type="dxa"/>
                <w:tcBorders>
                  <w:top w:val="single" w:sz="4" w:space="0" w:color="auto"/>
                  <w:left w:val="nil"/>
                  <w:bottom w:val="nil"/>
                  <w:right w:val="nil"/>
                </w:tcBorders>
                <w:vAlign w:val="center"/>
                <w:hideMark/>
              </w:tcPr>
            </w:tcPrChange>
          </w:tcPr>
          <w:p w14:paraId="1FA82AB5" w14:textId="77777777" w:rsidR="003561D2" w:rsidRPr="003F07FD" w:rsidRDefault="003561D2" w:rsidP="00F555E9">
            <w:pPr>
              <w:pStyle w:val="TableBody"/>
            </w:pPr>
            <w:r w:rsidRPr="003F07FD">
              <w:t>2</w:t>
            </w:r>
          </w:p>
        </w:tc>
        <w:tc>
          <w:tcPr>
            <w:tcW w:w="1008" w:type="dxa"/>
            <w:tcBorders>
              <w:top w:val="single" w:sz="4" w:space="0" w:color="auto"/>
              <w:left w:val="nil"/>
              <w:bottom w:val="nil"/>
              <w:right w:val="nil"/>
            </w:tcBorders>
            <w:vAlign w:val="center"/>
            <w:tcPrChange w:id="1607" w:author="Brian Bohman" w:date="2021-10-27T06:20:00Z">
              <w:tcPr>
                <w:tcW w:w="772" w:type="dxa"/>
                <w:tcBorders>
                  <w:top w:val="single" w:sz="4" w:space="0" w:color="auto"/>
                  <w:left w:val="nil"/>
                  <w:bottom w:val="nil"/>
                  <w:right w:val="nil"/>
                </w:tcBorders>
                <w:vAlign w:val="center"/>
              </w:tcPr>
            </w:tcPrChange>
          </w:tcPr>
          <w:p w14:paraId="117B20C6" w14:textId="77777777" w:rsidR="003561D2" w:rsidRPr="003F07FD" w:rsidRDefault="003561D2" w:rsidP="00F555E9">
            <w:pPr>
              <w:pStyle w:val="TableBody"/>
            </w:pPr>
            <w:r w:rsidRPr="003F07FD">
              <w:t>10</w:t>
            </w:r>
          </w:p>
        </w:tc>
        <w:tc>
          <w:tcPr>
            <w:tcW w:w="1008" w:type="dxa"/>
            <w:gridSpan w:val="2"/>
            <w:tcBorders>
              <w:top w:val="single" w:sz="4" w:space="0" w:color="auto"/>
              <w:left w:val="nil"/>
              <w:bottom w:val="nil"/>
              <w:right w:val="nil"/>
            </w:tcBorders>
            <w:vAlign w:val="center"/>
            <w:tcPrChange w:id="1608" w:author="Brian Bohman" w:date="2021-10-27T06:20:00Z">
              <w:tcPr>
                <w:tcW w:w="1008" w:type="dxa"/>
                <w:tcBorders>
                  <w:top w:val="single" w:sz="4" w:space="0" w:color="auto"/>
                  <w:left w:val="nil"/>
                  <w:bottom w:val="nil"/>
                  <w:right w:val="nil"/>
                </w:tcBorders>
                <w:vAlign w:val="center"/>
              </w:tcPr>
            </w:tcPrChange>
          </w:tcPr>
          <w:p w14:paraId="3BA4F631" w14:textId="77777777" w:rsidR="003561D2" w:rsidRPr="003F07FD" w:rsidRDefault="003561D2" w:rsidP="00F555E9">
            <w:pPr>
              <w:pStyle w:val="TableBody"/>
            </w:pPr>
            <w:r w:rsidRPr="003F07FD">
              <w:t>30</w:t>
            </w:r>
          </w:p>
        </w:tc>
      </w:tr>
      <w:tr w:rsidR="003561D2" w14:paraId="56DA7B83" w14:textId="77777777" w:rsidTr="00742063">
        <w:tblPrEx>
          <w:tblW w:w="7886" w:type="dxa"/>
          <w:tblBorders>
            <w:top w:val="single" w:sz="8" w:space="0" w:color="auto"/>
            <w:bottom w:val="single" w:sz="8" w:space="0" w:color="auto"/>
          </w:tblBorders>
          <w:tblLayout w:type="fixed"/>
          <w:tblCellMar>
            <w:left w:w="0" w:type="dxa"/>
            <w:right w:w="0" w:type="dxa"/>
          </w:tblCellMar>
          <w:tblPrExChange w:id="160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610" w:author="Brian Bohman" w:date="2021-10-27T06:20:00Z">
              <w:tcPr>
                <w:tcW w:w="2252" w:type="dxa"/>
                <w:vMerge/>
                <w:tcBorders>
                  <w:top w:val="nil"/>
                  <w:left w:val="nil"/>
                  <w:bottom w:val="nil"/>
                  <w:right w:val="nil"/>
                </w:tcBorders>
                <w:vAlign w:val="center"/>
              </w:tcPr>
            </w:tcPrChange>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611" w:author="Brian Bohman" w:date="2021-10-27T06:20:00Z">
              <w:tcPr>
                <w:tcW w:w="1170" w:type="dxa"/>
                <w:vMerge/>
                <w:tcBorders>
                  <w:top w:val="nil"/>
                  <w:left w:val="nil"/>
                  <w:bottom w:val="nil"/>
                  <w:right w:val="nil"/>
                </w:tcBorders>
                <w:vAlign w:val="center"/>
              </w:tcPr>
            </w:tcPrChange>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Change w:id="1612" w:author="Brian Bohman" w:date="2021-10-27T06:20:00Z">
              <w:tcPr>
                <w:tcW w:w="1440" w:type="dxa"/>
                <w:tcBorders>
                  <w:top w:val="nil"/>
                  <w:left w:val="nil"/>
                  <w:bottom w:val="nil"/>
                  <w:right w:val="nil"/>
                </w:tcBorders>
                <w:vAlign w:val="center"/>
              </w:tcPr>
            </w:tcPrChange>
          </w:tcPr>
          <w:p w14:paraId="66843037" w14:textId="77777777" w:rsidR="003561D2" w:rsidRPr="003F07FD" w:rsidRDefault="003561D2" w:rsidP="00F555E9">
            <w:pPr>
              <w:pStyle w:val="TableBody"/>
            </w:pPr>
            <w:r w:rsidRPr="003F07FD">
              <w:t>Dakota Russet</w:t>
            </w:r>
          </w:p>
        </w:tc>
        <w:tc>
          <w:tcPr>
            <w:tcW w:w="1008" w:type="dxa"/>
            <w:tcBorders>
              <w:top w:val="nil"/>
              <w:left w:val="nil"/>
              <w:bottom w:val="nil"/>
              <w:right w:val="nil"/>
            </w:tcBorders>
            <w:vAlign w:val="center"/>
            <w:tcPrChange w:id="1613" w:author="Brian Bohman" w:date="2021-10-27T06:20:00Z">
              <w:tcPr>
                <w:tcW w:w="990" w:type="dxa"/>
                <w:tcBorders>
                  <w:top w:val="nil"/>
                  <w:left w:val="nil"/>
                  <w:bottom w:val="nil"/>
                  <w:right w:val="nil"/>
                </w:tcBorders>
                <w:vAlign w:val="center"/>
              </w:tcPr>
            </w:tcPrChange>
          </w:tcPr>
          <w:p w14:paraId="783AA2CA"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614" w:author="Brian Bohman" w:date="2021-10-27T06:20:00Z">
              <w:tcPr>
                <w:tcW w:w="772" w:type="dxa"/>
                <w:tcBorders>
                  <w:top w:val="nil"/>
                  <w:left w:val="nil"/>
                  <w:bottom w:val="nil"/>
                  <w:right w:val="nil"/>
                </w:tcBorders>
                <w:vAlign w:val="center"/>
              </w:tcPr>
            </w:tcPrChange>
          </w:tcPr>
          <w:p w14:paraId="7C842666"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615" w:author="Brian Bohman" w:date="2021-10-27T06:20:00Z">
              <w:tcPr>
                <w:tcW w:w="1008" w:type="dxa"/>
                <w:tcBorders>
                  <w:top w:val="nil"/>
                  <w:left w:val="nil"/>
                  <w:bottom w:val="nil"/>
                  <w:right w:val="nil"/>
                </w:tcBorders>
                <w:vAlign w:val="center"/>
              </w:tcPr>
            </w:tcPrChange>
          </w:tcPr>
          <w:p w14:paraId="74C2238B" w14:textId="77777777" w:rsidR="003561D2" w:rsidRPr="003F07FD" w:rsidRDefault="003561D2" w:rsidP="00F555E9">
            <w:pPr>
              <w:pStyle w:val="TableBody"/>
            </w:pPr>
            <w:r w:rsidRPr="003F07FD">
              <w:t>70</w:t>
            </w:r>
          </w:p>
        </w:tc>
      </w:tr>
      <w:tr w:rsidR="003561D2" w14:paraId="155798BA" w14:textId="77777777" w:rsidTr="00742063">
        <w:tblPrEx>
          <w:tblW w:w="7886" w:type="dxa"/>
          <w:tblBorders>
            <w:top w:val="single" w:sz="8" w:space="0" w:color="auto"/>
            <w:bottom w:val="single" w:sz="8" w:space="0" w:color="auto"/>
          </w:tblBorders>
          <w:tblLayout w:type="fixed"/>
          <w:tblCellMar>
            <w:left w:w="0" w:type="dxa"/>
            <w:right w:w="0" w:type="dxa"/>
          </w:tblCellMar>
          <w:tblPrExChange w:id="161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617" w:author="Brian Bohman" w:date="2021-10-27T06:20:00Z">
              <w:tcPr>
                <w:tcW w:w="2252" w:type="dxa"/>
                <w:vMerge/>
                <w:tcBorders>
                  <w:top w:val="nil"/>
                  <w:left w:val="nil"/>
                  <w:bottom w:val="nil"/>
                  <w:right w:val="nil"/>
                </w:tcBorders>
                <w:vAlign w:val="center"/>
              </w:tcPr>
            </w:tcPrChange>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618" w:author="Brian Bohman" w:date="2021-10-27T06:20:00Z">
              <w:tcPr>
                <w:tcW w:w="1170" w:type="dxa"/>
                <w:vMerge/>
                <w:tcBorders>
                  <w:top w:val="nil"/>
                  <w:left w:val="nil"/>
                  <w:bottom w:val="nil"/>
                  <w:right w:val="nil"/>
                </w:tcBorders>
                <w:vAlign w:val="center"/>
              </w:tcPr>
            </w:tcPrChange>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Change w:id="1619" w:author="Brian Bohman" w:date="2021-10-27T06:20:00Z">
              <w:tcPr>
                <w:tcW w:w="1440" w:type="dxa"/>
                <w:tcBorders>
                  <w:top w:val="nil"/>
                  <w:left w:val="nil"/>
                  <w:bottom w:val="nil"/>
                  <w:right w:val="nil"/>
                </w:tcBorders>
                <w:vAlign w:val="center"/>
              </w:tcPr>
            </w:tcPrChange>
          </w:tcPr>
          <w:p w14:paraId="74018C30" w14:textId="77777777" w:rsidR="003561D2" w:rsidRPr="003F07FD" w:rsidRDefault="003561D2" w:rsidP="00F555E9">
            <w:pPr>
              <w:pStyle w:val="TableBody"/>
            </w:pPr>
            <w:r w:rsidRPr="003F07FD">
              <w:t>Easton</w:t>
            </w:r>
          </w:p>
        </w:tc>
        <w:tc>
          <w:tcPr>
            <w:tcW w:w="1008" w:type="dxa"/>
            <w:tcBorders>
              <w:top w:val="nil"/>
              <w:left w:val="nil"/>
              <w:bottom w:val="nil"/>
              <w:right w:val="nil"/>
            </w:tcBorders>
            <w:vAlign w:val="center"/>
            <w:tcPrChange w:id="1620" w:author="Brian Bohman" w:date="2021-10-27T06:20:00Z">
              <w:tcPr>
                <w:tcW w:w="990" w:type="dxa"/>
                <w:tcBorders>
                  <w:top w:val="nil"/>
                  <w:left w:val="nil"/>
                  <w:bottom w:val="nil"/>
                  <w:right w:val="nil"/>
                </w:tcBorders>
                <w:vAlign w:val="center"/>
              </w:tcPr>
            </w:tcPrChange>
          </w:tcPr>
          <w:p w14:paraId="7A6BF955"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621" w:author="Brian Bohman" w:date="2021-10-27T06:20:00Z">
              <w:tcPr>
                <w:tcW w:w="772" w:type="dxa"/>
                <w:tcBorders>
                  <w:top w:val="nil"/>
                  <w:left w:val="nil"/>
                  <w:bottom w:val="nil"/>
                  <w:right w:val="nil"/>
                </w:tcBorders>
                <w:vAlign w:val="center"/>
              </w:tcPr>
            </w:tcPrChange>
          </w:tcPr>
          <w:p w14:paraId="1B49214D"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622" w:author="Brian Bohman" w:date="2021-10-27T06:20:00Z">
              <w:tcPr>
                <w:tcW w:w="1008" w:type="dxa"/>
                <w:tcBorders>
                  <w:top w:val="nil"/>
                  <w:left w:val="nil"/>
                  <w:bottom w:val="nil"/>
                  <w:right w:val="nil"/>
                </w:tcBorders>
                <w:vAlign w:val="center"/>
              </w:tcPr>
            </w:tcPrChange>
          </w:tcPr>
          <w:p w14:paraId="5F8F3E58" w14:textId="77777777" w:rsidR="003561D2" w:rsidRPr="003F07FD" w:rsidRDefault="003561D2" w:rsidP="00F555E9">
            <w:pPr>
              <w:pStyle w:val="TableBody"/>
            </w:pPr>
            <w:r w:rsidRPr="003F07FD">
              <w:t>70</w:t>
            </w:r>
          </w:p>
        </w:tc>
      </w:tr>
      <w:tr w:rsidR="003561D2" w14:paraId="6ED61004" w14:textId="77777777" w:rsidTr="00742063">
        <w:tblPrEx>
          <w:tblW w:w="7886" w:type="dxa"/>
          <w:tblBorders>
            <w:top w:val="single" w:sz="8" w:space="0" w:color="auto"/>
            <w:bottom w:val="single" w:sz="8" w:space="0" w:color="auto"/>
          </w:tblBorders>
          <w:tblLayout w:type="fixed"/>
          <w:tblCellMar>
            <w:left w:w="0" w:type="dxa"/>
            <w:right w:w="0" w:type="dxa"/>
          </w:tblCellMar>
          <w:tblPrExChange w:id="1623"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624" w:author="Brian Bohman" w:date="2021-10-27T06:20:00Z">
              <w:tcPr>
                <w:tcW w:w="2252" w:type="dxa"/>
                <w:vMerge/>
                <w:tcBorders>
                  <w:top w:val="nil"/>
                  <w:left w:val="nil"/>
                  <w:bottom w:val="nil"/>
                  <w:right w:val="nil"/>
                </w:tcBorders>
                <w:vAlign w:val="center"/>
              </w:tcPr>
            </w:tcPrChange>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625" w:author="Brian Bohman" w:date="2021-10-27T06:20:00Z">
              <w:tcPr>
                <w:tcW w:w="1170" w:type="dxa"/>
                <w:vMerge/>
                <w:tcBorders>
                  <w:top w:val="nil"/>
                  <w:left w:val="nil"/>
                  <w:bottom w:val="nil"/>
                  <w:right w:val="nil"/>
                </w:tcBorders>
                <w:vAlign w:val="center"/>
              </w:tcPr>
            </w:tcPrChange>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Change w:id="1626" w:author="Brian Bohman" w:date="2021-10-27T06:20:00Z">
              <w:tcPr>
                <w:tcW w:w="1440" w:type="dxa"/>
                <w:tcBorders>
                  <w:top w:val="nil"/>
                  <w:left w:val="nil"/>
                  <w:bottom w:val="nil"/>
                  <w:right w:val="nil"/>
                </w:tcBorders>
                <w:vAlign w:val="center"/>
              </w:tcPr>
            </w:tcPrChange>
          </w:tcPr>
          <w:p w14:paraId="6D530AC5" w14:textId="77777777" w:rsidR="003561D2" w:rsidRPr="003F07FD" w:rsidRDefault="003561D2" w:rsidP="00F555E9">
            <w:pPr>
              <w:pStyle w:val="TableBody"/>
            </w:pPr>
            <w:r w:rsidRPr="003F07FD">
              <w:t>Russet Burbank</w:t>
            </w:r>
          </w:p>
        </w:tc>
        <w:tc>
          <w:tcPr>
            <w:tcW w:w="1008" w:type="dxa"/>
            <w:tcBorders>
              <w:top w:val="nil"/>
              <w:left w:val="nil"/>
              <w:bottom w:val="nil"/>
              <w:right w:val="nil"/>
            </w:tcBorders>
            <w:vAlign w:val="center"/>
            <w:tcPrChange w:id="1627" w:author="Brian Bohman" w:date="2021-10-27T06:20:00Z">
              <w:tcPr>
                <w:tcW w:w="990" w:type="dxa"/>
                <w:tcBorders>
                  <w:top w:val="nil"/>
                  <w:left w:val="nil"/>
                  <w:bottom w:val="nil"/>
                  <w:right w:val="nil"/>
                </w:tcBorders>
                <w:vAlign w:val="center"/>
              </w:tcPr>
            </w:tcPrChange>
          </w:tcPr>
          <w:p w14:paraId="25D11C9B"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Change w:id="1628" w:author="Brian Bohman" w:date="2021-10-27T06:20:00Z">
              <w:tcPr>
                <w:tcW w:w="772" w:type="dxa"/>
                <w:tcBorders>
                  <w:top w:val="nil"/>
                  <w:left w:val="nil"/>
                  <w:bottom w:val="nil"/>
                  <w:right w:val="nil"/>
                </w:tcBorders>
                <w:vAlign w:val="center"/>
              </w:tcPr>
            </w:tcPrChange>
          </w:tcPr>
          <w:p w14:paraId="624335A8" w14:textId="77777777" w:rsidR="003561D2" w:rsidRPr="003F07FD" w:rsidRDefault="003561D2" w:rsidP="00F555E9">
            <w:pPr>
              <w:pStyle w:val="TableBody"/>
            </w:pPr>
            <w:r w:rsidRPr="003F07FD">
              <w:t>52</w:t>
            </w:r>
          </w:p>
        </w:tc>
        <w:tc>
          <w:tcPr>
            <w:tcW w:w="1008" w:type="dxa"/>
            <w:gridSpan w:val="2"/>
            <w:tcBorders>
              <w:top w:val="nil"/>
              <w:left w:val="nil"/>
              <w:bottom w:val="nil"/>
              <w:right w:val="nil"/>
            </w:tcBorders>
            <w:vAlign w:val="center"/>
            <w:tcPrChange w:id="1629" w:author="Brian Bohman" w:date="2021-10-27T06:20:00Z">
              <w:tcPr>
                <w:tcW w:w="1008" w:type="dxa"/>
                <w:tcBorders>
                  <w:top w:val="nil"/>
                  <w:left w:val="nil"/>
                  <w:bottom w:val="nil"/>
                  <w:right w:val="nil"/>
                </w:tcBorders>
                <w:vAlign w:val="center"/>
              </w:tcPr>
            </w:tcPrChange>
          </w:tcPr>
          <w:p w14:paraId="476E5595" w14:textId="77777777" w:rsidR="003561D2" w:rsidRPr="003F07FD" w:rsidRDefault="003561D2" w:rsidP="00F555E9">
            <w:pPr>
              <w:pStyle w:val="TableBody"/>
            </w:pPr>
            <w:r w:rsidRPr="003F07FD">
              <w:t>32</w:t>
            </w:r>
            <w:r>
              <w:t>8</w:t>
            </w:r>
          </w:p>
        </w:tc>
      </w:tr>
      <w:tr w:rsidR="003561D2" w14:paraId="55920514" w14:textId="77777777" w:rsidTr="00742063">
        <w:tblPrEx>
          <w:tblW w:w="7886" w:type="dxa"/>
          <w:tblBorders>
            <w:top w:val="single" w:sz="8" w:space="0" w:color="auto"/>
            <w:bottom w:val="single" w:sz="8" w:space="0" w:color="auto"/>
          </w:tblBorders>
          <w:tblLayout w:type="fixed"/>
          <w:tblCellMar>
            <w:left w:w="0" w:type="dxa"/>
            <w:right w:w="0" w:type="dxa"/>
          </w:tblCellMar>
          <w:tblPrExChange w:id="1630"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dotted" w:sz="4" w:space="0" w:color="auto"/>
              <w:right w:val="nil"/>
            </w:tcBorders>
            <w:vAlign w:val="center"/>
            <w:tcPrChange w:id="1631" w:author="Brian Bohman" w:date="2021-10-27T06:20:00Z">
              <w:tcPr>
                <w:tcW w:w="2252" w:type="dxa"/>
                <w:vMerge/>
                <w:tcBorders>
                  <w:top w:val="nil"/>
                  <w:left w:val="nil"/>
                  <w:bottom w:val="dotted" w:sz="4" w:space="0" w:color="auto"/>
                  <w:right w:val="nil"/>
                </w:tcBorders>
                <w:vAlign w:val="center"/>
              </w:tcPr>
            </w:tcPrChange>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632" w:author="Brian Bohman" w:date="2021-10-27T06:20:00Z">
              <w:tcPr>
                <w:tcW w:w="1170" w:type="dxa"/>
                <w:vMerge/>
                <w:tcBorders>
                  <w:top w:val="nil"/>
                  <w:left w:val="nil"/>
                  <w:bottom w:val="dotted" w:sz="4" w:space="0" w:color="auto"/>
                  <w:right w:val="nil"/>
                </w:tcBorders>
                <w:vAlign w:val="center"/>
              </w:tcPr>
            </w:tcPrChange>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633" w:author="Brian Bohman" w:date="2021-10-27T06:20:00Z">
              <w:tcPr>
                <w:tcW w:w="1440" w:type="dxa"/>
                <w:tcBorders>
                  <w:top w:val="nil"/>
                  <w:left w:val="nil"/>
                  <w:bottom w:val="dotted" w:sz="4" w:space="0" w:color="auto"/>
                  <w:right w:val="nil"/>
                </w:tcBorders>
                <w:vAlign w:val="center"/>
              </w:tcPr>
            </w:tcPrChange>
          </w:tcPr>
          <w:p w14:paraId="60A1A948"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634" w:author="Brian Bohman" w:date="2021-10-27T06:20:00Z">
              <w:tcPr>
                <w:tcW w:w="990" w:type="dxa"/>
                <w:tcBorders>
                  <w:top w:val="nil"/>
                  <w:left w:val="nil"/>
                  <w:bottom w:val="dotted" w:sz="4" w:space="0" w:color="auto"/>
                  <w:right w:val="nil"/>
                </w:tcBorders>
                <w:vAlign w:val="center"/>
              </w:tcPr>
            </w:tcPrChange>
          </w:tcPr>
          <w:p w14:paraId="34E8167C" w14:textId="77777777" w:rsidR="003561D2" w:rsidRPr="003F07FD" w:rsidRDefault="003561D2" w:rsidP="00F555E9">
            <w:pPr>
              <w:pStyle w:val="TableBody"/>
            </w:pPr>
            <w:r w:rsidRPr="003F07FD">
              <w:t>2</w:t>
            </w:r>
          </w:p>
        </w:tc>
        <w:tc>
          <w:tcPr>
            <w:tcW w:w="1008" w:type="dxa"/>
            <w:tcBorders>
              <w:top w:val="nil"/>
              <w:left w:val="nil"/>
              <w:bottom w:val="dotted" w:sz="4" w:space="0" w:color="auto"/>
              <w:right w:val="nil"/>
            </w:tcBorders>
            <w:vAlign w:val="center"/>
            <w:tcPrChange w:id="1635" w:author="Brian Bohman" w:date="2021-10-27T06:20:00Z">
              <w:tcPr>
                <w:tcW w:w="772" w:type="dxa"/>
                <w:tcBorders>
                  <w:top w:val="nil"/>
                  <w:left w:val="nil"/>
                  <w:bottom w:val="dotted" w:sz="4" w:space="0" w:color="auto"/>
                  <w:right w:val="nil"/>
                </w:tcBorders>
                <w:vAlign w:val="center"/>
              </w:tcPr>
            </w:tcPrChange>
          </w:tcPr>
          <w:p w14:paraId="46B35908" w14:textId="77777777" w:rsidR="003561D2" w:rsidRPr="003F07FD" w:rsidRDefault="003561D2" w:rsidP="00F555E9">
            <w:pPr>
              <w:pStyle w:val="TableBody"/>
            </w:pPr>
            <w:r w:rsidRPr="003F07FD">
              <w:t>10</w:t>
            </w:r>
          </w:p>
        </w:tc>
        <w:tc>
          <w:tcPr>
            <w:tcW w:w="1008" w:type="dxa"/>
            <w:gridSpan w:val="2"/>
            <w:tcBorders>
              <w:top w:val="nil"/>
              <w:left w:val="nil"/>
              <w:bottom w:val="dotted" w:sz="4" w:space="0" w:color="auto"/>
              <w:right w:val="nil"/>
            </w:tcBorders>
            <w:vAlign w:val="center"/>
            <w:tcPrChange w:id="1636" w:author="Brian Bohman" w:date="2021-10-27T06:20:00Z">
              <w:tcPr>
                <w:tcW w:w="1008" w:type="dxa"/>
                <w:tcBorders>
                  <w:top w:val="nil"/>
                  <w:left w:val="nil"/>
                  <w:bottom w:val="dotted" w:sz="4" w:space="0" w:color="auto"/>
                  <w:right w:val="nil"/>
                </w:tcBorders>
                <w:vAlign w:val="center"/>
              </w:tcPr>
            </w:tcPrChange>
          </w:tcPr>
          <w:p w14:paraId="696B5468" w14:textId="77777777" w:rsidR="003561D2" w:rsidRPr="003F07FD" w:rsidRDefault="003561D2" w:rsidP="00F555E9">
            <w:pPr>
              <w:pStyle w:val="TableBody"/>
            </w:pPr>
            <w:r w:rsidRPr="003F07FD">
              <w:t>30</w:t>
            </w:r>
          </w:p>
        </w:tc>
      </w:tr>
      <w:tr w:rsidR="003561D2" w14:paraId="3F4C99F7" w14:textId="77777777" w:rsidTr="00742063">
        <w:tblPrEx>
          <w:tblW w:w="7886" w:type="dxa"/>
          <w:tblBorders>
            <w:top w:val="single" w:sz="8" w:space="0" w:color="auto"/>
            <w:bottom w:val="single" w:sz="8" w:space="0" w:color="auto"/>
          </w:tblBorders>
          <w:tblLayout w:type="fixed"/>
          <w:tblCellMar>
            <w:left w:w="0" w:type="dxa"/>
            <w:right w:w="0" w:type="dxa"/>
          </w:tblCellMar>
          <w:tblPrExChange w:id="1637"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638" w:author="Brian Bohman" w:date="2021-10-27T06:20:00Z">
              <w:tcPr>
                <w:tcW w:w="2252" w:type="dxa"/>
                <w:vMerge w:val="restart"/>
                <w:tcBorders>
                  <w:top w:val="dotted" w:sz="4" w:space="0" w:color="auto"/>
                  <w:left w:val="nil"/>
                  <w:right w:val="nil"/>
                </w:tcBorders>
                <w:vAlign w:val="center"/>
              </w:tcPr>
            </w:tcPrChange>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Change w:id="1639" w:author="Brian Bohman" w:date="2021-10-27T06:20:00Z">
              <w:tcPr>
                <w:tcW w:w="1170" w:type="dxa"/>
                <w:vMerge w:val="restart"/>
                <w:tcBorders>
                  <w:top w:val="dotted" w:sz="4" w:space="0" w:color="auto"/>
                  <w:left w:val="nil"/>
                  <w:bottom w:val="nil"/>
                  <w:right w:val="nil"/>
                </w:tcBorders>
                <w:vAlign w:val="center"/>
              </w:tcPr>
            </w:tcPrChange>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Change w:id="1640" w:author="Brian Bohman" w:date="2021-10-27T06:20:00Z">
              <w:tcPr>
                <w:tcW w:w="1440" w:type="dxa"/>
                <w:tcBorders>
                  <w:top w:val="dotted" w:sz="4" w:space="0" w:color="auto"/>
                  <w:left w:val="nil"/>
                  <w:bottom w:val="nil"/>
                  <w:right w:val="nil"/>
                </w:tcBorders>
                <w:vAlign w:val="center"/>
              </w:tcPr>
            </w:tcPrChange>
          </w:tcPr>
          <w:p w14:paraId="48DD34F3" w14:textId="77777777" w:rsidR="003561D2" w:rsidRPr="003F07FD" w:rsidRDefault="003561D2" w:rsidP="00F555E9">
            <w:pPr>
              <w:pStyle w:val="TableBody"/>
            </w:pPr>
            <w:r w:rsidRPr="003F07FD">
              <w:t>Bannock Russet</w:t>
            </w:r>
          </w:p>
        </w:tc>
        <w:tc>
          <w:tcPr>
            <w:tcW w:w="1008" w:type="dxa"/>
            <w:tcBorders>
              <w:top w:val="dotted" w:sz="4" w:space="0" w:color="auto"/>
              <w:left w:val="nil"/>
              <w:bottom w:val="nil"/>
              <w:right w:val="nil"/>
            </w:tcBorders>
            <w:vAlign w:val="center"/>
            <w:tcPrChange w:id="1641" w:author="Brian Bohman" w:date="2021-10-27T06:20:00Z">
              <w:tcPr>
                <w:tcW w:w="990" w:type="dxa"/>
                <w:tcBorders>
                  <w:top w:val="dotted" w:sz="4" w:space="0" w:color="auto"/>
                  <w:left w:val="nil"/>
                  <w:bottom w:val="nil"/>
                  <w:right w:val="nil"/>
                </w:tcBorders>
                <w:vAlign w:val="center"/>
              </w:tcPr>
            </w:tcPrChange>
          </w:tcPr>
          <w:p w14:paraId="6945317C" w14:textId="77777777" w:rsidR="003561D2" w:rsidRPr="003F07FD" w:rsidRDefault="003561D2" w:rsidP="00F555E9">
            <w:pPr>
              <w:pStyle w:val="TableBody"/>
            </w:pPr>
            <w:r w:rsidRPr="003F07FD">
              <w:t>3</w:t>
            </w:r>
          </w:p>
        </w:tc>
        <w:tc>
          <w:tcPr>
            <w:tcW w:w="1008" w:type="dxa"/>
            <w:tcBorders>
              <w:top w:val="dotted" w:sz="4" w:space="0" w:color="auto"/>
              <w:left w:val="nil"/>
              <w:bottom w:val="nil"/>
              <w:right w:val="nil"/>
            </w:tcBorders>
            <w:vAlign w:val="center"/>
            <w:tcPrChange w:id="1642" w:author="Brian Bohman" w:date="2021-10-27T06:20:00Z">
              <w:tcPr>
                <w:tcW w:w="772" w:type="dxa"/>
                <w:tcBorders>
                  <w:top w:val="dotted" w:sz="4" w:space="0" w:color="auto"/>
                  <w:left w:val="nil"/>
                  <w:bottom w:val="nil"/>
                  <w:right w:val="nil"/>
                </w:tcBorders>
                <w:vAlign w:val="center"/>
              </w:tcPr>
            </w:tcPrChange>
          </w:tcPr>
          <w:p w14:paraId="1E883F69" w14:textId="77777777" w:rsidR="003561D2" w:rsidRPr="003F07FD" w:rsidRDefault="003561D2" w:rsidP="00F555E9">
            <w:pPr>
              <w:pStyle w:val="TableBody"/>
            </w:pPr>
            <w:r w:rsidRPr="003F07FD">
              <w:t>13</w:t>
            </w:r>
          </w:p>
        </w:tc>
        <w:tc>
          <w:tcPr>
            <w:tcW w:w="1008" w:type="dxa"/>
            <w:gridSpan w:val="2"/>
            <w:tcBorders>
              <w:top w:val="dotted" w:sz="4" w:space="0" w:color="auto"/>
              <w:left w:val="nil"/>
              <w:bottom w:val="nil"/>
              <w:right w:val="nil"/>
            </w:tcBorders>
            <w:vAlign w:val="center"/>
            <w:tcPrChange w:id="1643" w:author="Brian Bohman" w:date="2021-10-27T06:20:00Z">
              <w:tcPr>
                <w:tcW w:w="1008" w:type="dxa"/>
                <w:tcBorders>
                  <w:top w:val="dotted" w:sz="4" w:space="0" w:color="auto"/>
                  <w:left w:val="nil"/>
                  <w:bottom w:val="nil"/>
                  <w:right w:val="nil"/>
                </w:tcBorders>
                <w:vAlign w:val="center"/>
              </w:tcPr>
            </w:tcPrChange>
          </w:tcPr>
          <w:p w14:paraId="6BF55F0E" w14:textId="77777777" w:rsidR="003561D2" w:rsidRPr="003F07FD" w:rsidRDefault="003561D2" w:rsidP="00F555E9">
            <w:pPr>
              <w:pStyle w:val="TableBody"/>
            </w:pPr>
            <w:r w:rsidRPr="003F07FD">
              <w:t>52</w:t>
            </w:r>
          </w:p>
        </w:tc>
      </w:tr>
      <w:tr w:rsidR="003561D2" w14:paraId="24D27378" w14:textId="77777777" w:rsidTr="00742063">
        <w:tblPrEx>
          <w:tblW w:w="7886" w:type="dxa"/>
          <w:tblBorders>
            <w:top w:val="single" w:sz="8" w:space="0" w:color="auto"/>
            <w:bottom w:val="single" w:sz="8" w:space="0" w:color="auto"/>
          </w:tblBorders>
          <w:tblLayout w:type="fixed"/>
          <w:tblCellMar>
            <w:left w:w="0" w:type="dxa"/>
            <w:right w:w="0" w:type="dxa"/>
          </w:tblCellMar>
          <w:tblPrExChange w:id="164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645" w:author="Brian Bohman" w:date="2021-10-27T06:20:00Z">
              <w:tcPr>
                <w:tcW w:w="2252" w:type="dxa"/>
                <w:vMerge/>
                <w:tcBorders>
                  <w:left w:val="nil"/>
                  <w:right w:val="nil"/>
                </w:tcBorders>
                <w:vAlign w:val="center"/>
              </w:tcPr>
            </w:tcPrChange>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646" w:author="Brian Bohman" w:date="2021-10-27T06:20:00Z">
              <w:tcPr>
                <w:tcW w:w="1170" w:type="dxa"/>
                <w:vMerge/>
                <w:tcBorders>
                  <w:top w:val="nil"/>
                  <w:left w:val="nil"/>
                  <w:bottom w:val="nil"/>
                  <w:right w:val="nil"/>
                </w:tcBorders>
                <w:vAlign w:val="center"/>
              </w:tcPr>
            </w:tcPrChange>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Change w:id="1647" w:author="Brian Bohman" w:date="2021-10-27T06:20:00Z">
              <w:tcPr>
                <w:tcW w:w="1440" w:type="dxa"/>
                <w:tcBorders>
                  <w:top w:val="nil"/>
                  <w:left w:val="nil"/>
                  <w:bottom w:val="nil"/>
                  <w:right w:val="nil"/>
                </w:tcBorders>
                <w:vAlign w:val="center"/>
              </w:tcPr>
            </w:tcPrChange>
          </w:tcPr>
          <w:p w14:paraId="4F8662E9" w14:textId="77777777" w:rsidR="003561D2" w:rsidRPr="003F07FD" w:rsidRDefault="003561D2" w:rsidP="00F555E9">
            <w:pPr>
              <w:pStyle w:val="TableBody"/>
            </w:pPr>
            <w:r w:rsidRPr="003F07FD">
              <w:t>Gem Russet</w:t>
            </w:r>
          </w:p>
        </w:tc>
        <w:tc>
          <w:tcPr>
            <w:tcW w:w="1008" w:type="dxa"/>
            <w:tcBorders>
              <w:top w:val="nil"/>
              <w:left w:val="nil"/>
              <w:bottom w:val="nil"/>
              <w:right w:val="nil"/>
            </w:tcBorders>
            <w:vAlign w:val="center"/>
            <w:tcPrChange w:id="1648" w:author="Brian Bohman" w:date="2021-10-27T06:20:00Z">
              <w:tcPr>
                <w:tcW w:w="990" w:type="dxa"/>
                <w:tcBorders>
                  <w:top w:val="nil"/>
                  <w:left w:val="nil"/>
                  <w:bottom w:val="nil"/>
                  <w:right w:val="nil"/>
                </w:tcBorders>
                <w:vAlign w:val="center"/>
              </w:tcPr>
            </w:tcPrChange>
          </w:tcPr>
          <w:p w14:paraId="718D5869"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649" w:author="Brian Bohman" w:date="2021-10-27T06:20:00Z">
              <w:tcPr>
                <w:tcW w:w="772" w:type="dxa"/>
                <w:tcBorders>
                  <w:top w:val="nil"/>
                  <w:left w:val="nil"/>
                  <w:bottom w:val="nil"/>
                  <w:right w:val="nil"/>
                </w:tcBorders>
                <w:vAlign w:val="center"/>
              </w:tcPr>
            </w:tcPrChange>
          </w:tcPr>
          <w:p w14:paraId="5685B731"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650" w:author="Brian Bohman" w:date="2021-10-27T06:20:00Z">
              <w:tcPr>
                <w:tcW w:w="1008" w:type="dxa"/>
                <w:tcBorders>
                  <w:top w:val="nil"/>
                  <w:left w:val="nil"/>
                  <w:bottom w:val="nil"/>
                  <w:right w:val="nil"/>
                </w:tcBorders>
                <w:vAlign w:val="center"/>
              </w:tcPr>
            </w:tcPrChange>
          </w:tcPr>
          <w:p w14:paraId="62D1C72A" w14:textId="77777777" w:rsidR="003561D2" w:rsidRPr="003F07FD" w:rsidRDefault="003561D2" w:rsidP="00F555E9">
            <w:pPr>
              <w:pStyle w:val="TableBody"/>
            </w:pPr>
            <w:r w:rsidRPr="003F07FD">
              <w:t>72</w:t>
            </w:r>
          </w:p>
        </w:tc>
      </w:tr>
      <w:tr w:rsidR="003561D2" w14:paraId="0F0F5BDF" w14:textId="77777777" w:rsidTr="00742063">
        <w:tblPrEx>
          <w:tblW w:w="7886" w:type="dxa"/>
          <w:tblBorders>
            <w:top w:val="single" w:sz="8" w:space="0" w:color="auto"/>
            <w:bottom w:val="single" w:sz="8" w:space="0" w:color="auto"/>
          </w:tblBorders>
          <w:tblLayout w:type="fixed"/>
          <w:tblCellMar>
            <w:left w:w="0" w:type="dxa"/>
            <w:right w:w="0" w:type="dxa"/>
          </w:tblCellMar>
          <w:tblPrExChange w:id="1651"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652" w:author="Brian Bohman" w:date="2021-10-27T06:20:00Z">
              <w:tcPr>
                <w:tcW w:w="2252" w:type="dxa"/>
                <w:vMerge/>
                <w:tcBorders>
                  <w:left w:val="nil"/>
                  <w:right w:val="nil"/>
                </w:tcBorders>
                <w:vAlign w:val="center"/>
              </w:tcPr>
            </w:tcPrChange>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653" w:author="Brian Bohman" w:date="2021-10-27T06:20:00Z">
              <w:tcPr>
                <w:tcW w:w="1170" w:type="dxa"/>
                <w:vMerge/>
                <w:tcBorders>
                  <w:top w:val="nil"/>
                  <w:left w:val="nil"/>
                  <w:bottom w:val="nil"/>
                  <w:right w:val="nil"/>
                </w:tcBorders>
                <w:vAlign w:val="center"/>
              </w:tcPr>
            </w:tcPrChange>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Change w:id="1654" w:author="Brian Bohman" w:date="2021-10-27T06:20:00Z">
              <w:tcPr>
                <w:tcW w:w="1440" w:type="dxa"/>
                <w:tcBorders>
                  <w:top w:val="nil"/>
                  <w:left w:val="nil"/>
                  <w:bottom w:val="nil"/>
                  <w:right w:val="nil"/>
                </w:tcBorders>
                <w:vAlign w:val="center"/>
              </w:tcPr>
            </w:tcPrChange>
          </w:tcPr>
          <w:p w14:paraId="1AE20D37" w14:textId="77777777" w:rsidR="003561D2" w:rsidRPr="003F07FD" w:rsidRDefault="003561D2" w:rsidP="00F555E9">
            <w:pPr>
              <w:pStyle w:val="TableBody"/>
            </w:pPr>
            <w:r w:rsidRPr="003F07FD">
              <w:t>Innovator</w:t>
            </w:r>
          </w:p>
        </w:tc>
        <w:tc>
          <w:tcPr>
            <w:tcW w:w="1008" w:type="dxa"/>
            <w:tcBorders>
              <w:top w:val="nil"/>
              <w:left w:val="nil"/>
              <w:bottom w:val="nil"/>
              <w:right w:val="nil"/>
            </w:tcBorders>
            <w:vAlign w:val="center"/>
            <w:tcPrChange w:id="1655" w:author="Brian Bohman" w:date="2021-10-27T06:20:00Z">
              <w:tcPr>
                <w:tcW w:w="990" w:type="dxa"/>
                <w:tcBorders>
                  <w:top w:val="nil"/>
                  <w:left w:val="nil"/>
                  <w:bottom w:val="nil"/>
                  <w:right w:val="nil"/>
                </w:tcBorders>
                <w:vAlign w:val="center"/>
              </w:tcPr>
            </w:tcPrChange>
          </w:tcPr>
          <w:p w14:paraId="6D21BDB6"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656" w:author="Brian Bohman" w:date="2021-10-27T06:20:00Z">
              <w:tcPr>
                <w:tcW w:w="772" w:type="dxa"/>
                <w:tcBorders>
                  <w:top w:val="nil"/>
                  <w:left w:val="nil"/>
                  <w:bottom w:val="nil"/>
                  <w:right w:val="nil"/>
                </w:tcBorders>
                <w:vAlign w:val="center"/>
              </w:tcPr>
            </w:tcPrChange>
          </w:tcPr>
          <w:p w14:paraId="4277DAF0"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657" w:author="Brian Bohman" w:date="2021-10-27T06:20:00Z">
              <w:tcPr>
                <w:tcW w:w="1008" w:type="dxa"/>
                <w:tcBorders>
                  <w:top w:val="nil"/>
                  <w:left w:val="nil"/>
                  <w:bottom w:val="nil"/>
                  <w:right w:val="nil"/>
                </w:tcBorders>
                <w:vAlign w:val="center"/>
              </w:tcPr>
            </w:tcPrChange>
          </w:tcPr>
          <w:p w14:paraId="0B1711B7" w14:textId="77777777" w:rsidR="003561D2" w:rsidRPr="003F07FD" w:rsidRDefault="003561D2" w:rsidP="00F555E9">
            <w:pPr>
              <w:pStyle w:val="TableBody"/>
            </w:pPr>
            <w:r w:rsidRPr="003F07FD">
              <w:t>72</w:t>
            </w:r>
          </w:p>
        </w:tc>
      </w:tr>
      <w:tr w:rsidR="003561D2" w14:paraId="5FA08433" w14:textId="77777777" w:rsidTr="00742063">
        <w:tblPrEx>
          <w:tblW w:w="7886" w:type="dxa"/>
          <w:tblBorders>
            <w:top w:val="single" w:sz="8" w:space="0" w:color="auto"/>
            <w:bottom w:val="single" w:sz="8" w:space="0" w:color="auto"/>
          </w:tblBorders>
          <w:tblLayout w:type="fixed"/>
          <w:tblCellMar>
            <w:left w:w="0" w:type="dxa"/>
            <w:right w:w="0" w:type="dxa"/>
          </w:tblCellMar>
          <w:tblPrExChange w:id="1658"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659" w:author="Brian Bohman" w:date="2021-10-27T06:20:00Z">
              <w:tcPr>
                <w:tcW w:w="2252" w:type="dxa"/>
                <w:vMerge/>
                <w:tcBorders>
                  <w:left w:val="nil"/>
                  <w:right w:val="nil"/>
                </w:tcBorders>
                <w:vAlign w:val="center"/>
              </w:tcPr>
            </w:tcPrChange>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660" w:author="Brian Bohman" w:date="2021-10-27T06:20:00Z">
              <w:tcPr>
                <w:tcW w:w="1170" w:type="dxa"/>
                <w:vMerge/>
                <w:tcBorders>
                  <w:top w:val="nil"/>
                  <w:left w:val="nil"/>
                  <w:bottom w:val="nil"/>
                  <w:right w:val="nil"/>
                </w:tcBorders>
                <w:vAlign w:val="center"/>
              </w:tcPr>
            </w:tcPrChange>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Change w:id="1661" w:author="Brian Bohman" w:date="2021-10-27T06:20:00Z">
              <w:tcPr>
                <w:tcW w:w="1440" w:type="dxa"/>
                <w:tcBorders>
                  <w:top w:val="nil"/>
                  <w:left w:val="nil"/>
                  <w:bottom w:val="nil"/>
                  <w:right w:val="nil"/>
                </w:tcBorders>
                <w:vAlign w:val="center"/>
              </w:tcPr>
            </w:tcPrChange>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1008" w:type="dxa"/>
            <w:tcBorders>
              <w:top w:val="nil"/>
              <w:left w:val="nil"/>
              <w:bottom w:val="nil"/>
              <w:right w:val="nil"/>
            </w:tcBorders>
            <w:vAlign w:val="center"/>
            <w:tcPrChange w:id="1662" w:author="Brian Bohman" w:date="2021-10-27T06:20:00Z">
              <w:tcPr>
                <w:tcW w:w="990" w:type="dxa"/>
                <w:tcBorders>
                  <w:top w:val="nil"/>
                  <w:left w:val="nil"/>
                  <w:bottom w:val="nil"/>
                  <w:right w:val="nil"/>
                </w:tcBorders>
                <w:vAlign w:val="center"/>
              </w:tcPr>
            </w:tcPrChange>
          </w:tcPr>
          <w:p w14:paraId="4BF02026"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663" w:author="Brian Bohman" w:date="2021-10-27T06:20:00Z">
              <w:tcPr>
                <w:tcW w:w="772" w:type="dxa"/>
                <w:tcBorders>
                  <w:top w:val="nil"/>
                  <w:left w:val="nil"/>
                  <w:bottom w:val="nil"/>
                  <w:right w:val="nil"/>
                </w:tcBorders>
                <w:vAlign w:val="center"/>
              </w:tcPr>
            </w:tcPrChange>
          </w:tcPr>
          <w:p w14:paraId="560E2234" w14:textId="77777777" w:rsidR="003561D2" w:rsidRPr="003F07FD" w:rsidRDefault="003561D2" w:rsidP="00F555E9">
            <w:pPr>
              <w:pStyle w:val="TableBody"/>
            </w:pPr>
            <w:r w:rsidRPr="003F07FD">
              <w:t>9</w:t>
            </w:r>
          </w:p>
        </w:tc>
        <w:tc>
          <w:tcPr>
            <w:tcW w:w="1008" w:type="dxa"/>
            <w:gridSpan w:val="2"/>
            <w:tcBorders>
              <w:top w:val="nil"/>
              <w:left w:val="nil"/>
              <w:bottom w:val="nil"/>
              <w:right w:val="nil"/>
            </w:tcBorders>
            <w:vAlign w:val="center"/>
            <w:tcPrChange w:id="1664" w:author="Brian Bohman" w:date="2021-10-27T06:20:00Z">
              <w:tcPr>
                <w:tcW w:w="1008" w:type="dxa"/>
                <w:tcBorders>
                  <w:top w:val="nil"/>
                  <w:left w:val="nil"/>
                  <w:bottom w:val="nil"/>
                  <w:right w:val="nil"/>
                </w:tcBorders>
                <w:vAlign w:val="center"/>
              </w:tcPr>
            </w:tcPrChange>
          </w:tcPr>
          <w:p w14:paraId="7742FAE8" w14:textId="77777777" w:rsidR="003561D2" w:rsidRPr="003F07FD" w:rsidRDefault="003561D2" w:rsidP="00F555E9">
            <w:pPr>
              <w:pStyle w:val="TableBody"/>
            </w:pPr>
            <w:r w:rsidRPr="003F07FD">
              <w:t>36</w:t>
            </w:r>
          </w:p>
        </w:tc>
      </w:tr>
      <w:tr w:rsidR="003561D2" w14:paraId="4AB0B87F" w14:textId="77777777" w:rsidTr="00742063">
        <w:tblPrEx>
          <w:tblW w:w="7886" w:type="dxa"/>
          <w:tblBorders>
            <w:top w:val="single" w:sz="8" w:space="0" w:color="auto"/>
            <w:bottom w:val="single" w:sz="8" w:space="0" w:color="auto"/>
          </w:tblBorders>
          <w:tblLayout w:type="fixed"/>
          <w:tblCellMar>
            <w:left w:w="0" w:type="dxa"/>
            <w:right w:w="0" w:type="dxa"/>
          </w:tblCellMar>
          <w:tblPrExChange w:id="1665"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666" w:author="Brian Bohman" w:date="2021-10-27T06:20:00Z">
              <w:tcPr>
                <w:tcW w:w="2252" w:type="dxa"/>
                <w:vMerge/>
                <w:tcBorders>
                  <w:left w:val="nil"/>
                  <w:right w:val="nil"/>
                </w:tcBorders>
                <w:vAlign w:val="center"/>
              </w:tcPr>
            </w:tcPrChange>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667" w:author="Brian Bohman" w:date="2021-10-27T06:20:00Z">
              <w:tcPr>
                <w:tcW w:w="1170" w:type="dxa"/>
                <w:vMerge/>
                <w:tcBorders>
                  <w:top w:val="nil"/>
                  <w:left w:val="nil"/>
                  <w:bottom w:val="dotted" w:sz="4" w:space="0" w:color="auto"/>
                  <w:right w:val="nil"/>
                </w:tcBorders>
                <w:vAlign w:val="center"/>
              </w:tcPr>
            </w:tcPrChange>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668" w:author="Brian Bohman" w:date="2021-10-27T06:20:00Z">
              <w:tcPr>
                <w:tcW w:w="1440" w:type="dxa"/>
                <w:tcBorders>
                  <w:top w:val="nil"/>
                  <w:left w:val="nil"/>
                  <w:bottom w:val="dotted" w:sz="4" w:space="0" w:color="auto"/>
                  <w:right w:val="nil"/>
                </w:tcBorders>
                <w:vAlign w:val="center"/>
              </w:tcPr>
            </w:tcPrChange>
          </w:tcPr>
          <w:p w14:paraId="4B9F0470"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669" w:author="Brian Bohman" w:date="2021-10-27T06:20:00Z">
              <w:tcPr>
                <w:tcW w:w="990" w:type="dxa"/>
                <w:tcBorders>
                  <w:top w:val="nil"/>
                  <w:left w:val="nil"/>
                  <w:bottom w:val="dotted" w:sz="4" w:space="0" w:color="auto"/>
                  <w:right w:val="nil"/>
                </w:tcBorders>
                <w:vAlign w:val="center"/>
              </w:tcPr>
            </w:tcPrChange>
          </w:tcPr>
          <w:p w14:paraId="2E7A181A" w14:textId="77777777" w:rsidR="003561D2" w:rsidRPr="003F07FD" w:rsidRDefault="003561D2" w:rsidP="00F555E9">
            <w:pPr>
              <w:pStyle w:val="TableBody"/>
            </w:pPr>
            <w:r w:rsidRPr="003F07FD">
              <w:t>3</w:t>
            </w:r>
          </w:p>
        </w:tc>
        <w:tc>
          <w:tcPr>
            <w:tcW w:w="1008" w:type="dxa"/>
            <w:tcBorders>
              <w:top w:val="nil"/>
              <w:left w:val="nil"/>
              <w:bottom w:val="dotted" w:sz="4" w:space="0" w:color="auto"/>
              <w:right w:val="nil"/>
            </w:tcBorders>
            <w:vAlign w:val="center"/>
            <w:tcPrChange w:id="1670" w:author="Brian Bohman" w:date="2021-10-27T06:20:00Z">
              <w:tcPr>
                <w:tcW w:w="772" w:type="dxa"/>
                <w:tcBorders>
                  <w:top w:val="nil"/>
                  <w:left w:val="nil"/>
                  <w:bottom w:val="dotted" w:sz="4" w:space="0" w:color="auto"/>
                  <w:right w:val="nil"/>
                </w:tcBorders>
                <w:vAlign w:val="center"/>
              </w:tcPr>
            </w:tcPrChange>
          </w:tcPr>
          <w:p w14:paraId="1CFB6800" w14:textId="77777777" w:rsidR="003561D2" w:rsidRPr="003F07FD" w:rsidRDefault="003561D2" w:rsidP="00F555E9">
            <w:pPr>
              <w:pStyle w:val="TableBody"/>
            </w:pPr>
            <w:r w:rsidRPr="003F07FD">
              <w:t>14</w:t>
            </w:r>
          </w:p>
        </w:tc>
        <w:tc>
          <w:tcPr>
            <w:tcW w:w="1008" w:type="dxa"/>
            <w:gridSpan w:val="2"/>
            <w:tcBorders>
              <w:top w:val="nil"/>
              <w:left w:val="nil"/>
              <w:bottom w:val="dotted" w:sz="4" w:space="0" w:color="auto"/>
              <w:right w:val="nil"/>
            </w:tcBorders>
            <w:vAlign w:val="center"/>
            <w:tcPrChange w:id="1671" w:author="Brian Bohman" w:date="2021-10-27T06:20:00Z">
              <w:tcPr>
                <w:tcW w:w="1008" w:type="dxa"/>
                <w:tcBorders>
                  <w:top w:val="nil"/>
                  <w:left w:val="nil"/>
                  <w:bottom w:val="dotted" w:sz="4" w:space="0" w:color="auto"/>
                  <w:right w:val="nil"/>
                </w:tcBorders>
                <w:vAlign w:val="center"/>
              </w:tcPr>
            </w:tcPrChange>
          </w:tcPr>
          <w:p w14:paraId="73D19792" w14:textId="77777777" w:rsidR="003561D2" w:rsidRPr="003F07FD" w:rsidRDefault="003561D2" w:rsidP="00F555E9">
            <w:pPr>
              <w:pStyle w:val="TableBody"/>
            </w:pPr>
            <w:r w:rsidRPr="003F07FD">
              <w:t>56</w:t>
            </w:r>
          </w:p>
        </w:tc>
      </w:tr>
      <w:tr w:rsidR="003561D2" w14:paraId="638BBA7D" w14:textId="77777777" w:rsidTr="00742063">
        <w:tblPrEx>
          <w:tblW w:w="7886" w:type="dxa"/>
          <w:tblBorders>
            <w:top w:val="single" w:sz="8" w:space="0" w:color="auto"/>
            <w:bottom w:val="single" w:sz="8" w:space="0" w:color="auto"/>
          </w:tblBorders>
          <w:tblLayout w:type="fixed"/>
          <w:tblCellMar>
            <w:left w:w="0" w:type="dxa"/>
            <w:right w:w="0" w:type="dxa"/>
          </w:tblCellMar>
          <w:tblPrExChange w:id="167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673" w:author="Brian Bohman" w:date="2021-10-27T06:20:00Z">
              <w:tcPr>
                <w:tcW w:w="2252" w:type="dxa"/>
                <w:vMerge/>
                <w:tcBorders>
                  <w:left w:val="nil"/>
                  <w:right w:val="nil"/>
                </w:tcBorders>
                <w:vAlign w:val="center"/>
              </w:tcPr>
            </w:tcPrChange>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Change w:id="1674" w:author="Brian Bohman" w:date="2021-10-27T06:20:00Z">
              <w:tcPr>
                <w:tcW w:w="1170" w:type="dxa"/>
                <w:vMerge w:val="restart"/>
                <w:tcBorders>
                  <w:top w:val="dotted" w:sz="4" w:space="0" w:color="auto"/>
                  <w:left w:val="nil"/>
                  <w:right w:val="nil"/>
                </w:tcBorders>
                <w:vAlign w:val="center"/>
              </w:tcPr>
            </w:tcPrChange>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Change w:id="1675" w:author="Brian Bohman" w:date="2021-10-27T06:20:00Z">
              <w:tcPr>
                <w:tcW w:w="1440" w:type="dxa"/>
                <w:tcBorders>
                  <w:top w:val="dotted" w:sz="4" w:space="0" w:color="auto"/>
                  <w:left w:val="nil"/>
                  <w:bottom w:val="nil"/>
                  <w:right w:val="nil"/>
                </w:tcBorders>
                <w:vAlign w:val="center"/>
              </w:tcPr>
            </w:tcPrChange>
          </w:tcPr>
          <w:p w14:paraId="372A1890" w14:textId="77777777" w:rsidR="003561D2" w:rsidRPr="003F07FD" w:rsidRDefault="003561D2" w:rsidP="00F555E9">
            <w:pPr>
              <w:pStyle w:val="TableBody"/>
            </w:pPr>
            <w:r w:rsidRPr="003F07FD">
              <w:t>Russet Burbank</w:t>
            </w:r>
          </w:p>
        </w:tc>
        <w:tc>
          <w:tcPr>
            <w:tcW w:w="1008" w:type="dxa"/>
            <w:tcBorders>
              <w:top w:val="dotted" w:sz="4" w:space="0" w:color="auto"/>
              <w:left w:val="nil"/>
              <w:bottom w:val="nil"/>
              <w:right w:val="nil"/>
            </w:tcBorders>
            <w:vAlign w:val="center"/>
            <w:tcPrChange w:id="1676" w:author="Brian Bohman" w:date="2021-10-27T06:20:00Z">
              <w:tcPr>
                <w:tcW w:w="990" w:type="dxa"/>
                <w:tcBorders>
                  <w:top w:val="dotted" w:sz="4" w:space="0" w:color="auto"/>
                  <w:left w:val="nil"/>
                  <w:bottom w:val="nil"/>
                  <w:right w:val="nil"/>
                </w:tcBorders>
                <w:vAlign w:val="center"/>
              </w:tcPr>
            </w:tcPrChange>
          </w:tcPr>
          <w:p w14:paraId="64FD2F11" w14:textId="77777777" w:rsidR="003561D2" w:rsidRPr="003F07FD" w:rsidRDefault="003561D2" w:rsidP="00F555E9">
            <w:pPr>
              <w:pStyle w:val="TableBody"/>
            </w:pPr>
            <w:r w:rsidRPr="003F07FD">
              <w:t>4</w:t>
            </w:r>
          </w:p>
        </w:tc>
        <w:tc>
          <w:tcPr>
            <w:tcW w:w="1008" w:type="dxa"/>
            <w:tcBorders>
              <w:top w:val="dotted" w:sz="4" w:space="0" w:color="auto"/>
              <w:left w:val="nil"/>
              <w:bottom w:val="nil"/>
              <w:right w:val="nil"/>
            </w:tcBorders>
            <w:vAlign w:val="center"/>
            <w:tcPrChange w:id="1677" w:author="Brian Bohman" w:date="2021-10-27T06:20:00Z">
              <w:tcPr>
                <w:tcW w:w="772" w:type="dxa"/>
                <w:tcBorders>
                  <w:top w:val="dotted" w:sz="4" w:space="0" w:color="auto"/>
                  <w:left w:val="nil"/>
                  <w:bottom w:val="nil"/>
                  <w:right w:val="nil"/>
                </w:tcBorders>
                <w:vAlign w:val="center"/>
              </w:tcPr>
            </w:tcPrChange>
          </w:tcPr>
          <w:p w14:paraId="60038873" w14:textId="77777777" w:rsidR="003561D2" w:rsidRPr="003F07FD" w:rsidRDefault="003561D2" w:rsidP="00F555E9">
            <w:pPr>
              <w:pStyle w:val="TableBody"/>
            </w:pPr>
            <w:r w:rsidRPr="003F07FD">
              <w:t>30</w:t>
            </w:r>
          </w:p>
        </w:tc>
        <w:tc>
          <w:tcPr>
            <w:tcW w:w="1008" w:type="dxa"/>
            <w:gridSpan w:val="2"/>
            <w:tcBorders>
              <w:top w:val="dotted" w:sz="4" w:space="0" w:color="auto"/>
              <w:left w:val="nil"/>
              <w:bottom w:val="nil"/>
              <w:right w:val="nil"/>
            </w:tcBorders>
            <w:vAlign w:val="center"/>
            <w:tcPrChange w:id="1678" w:author="Brian Bohman" w:date="2021-10-27T06:20:00Z">
              <w:tcPr>
                <w:tcW w:w="1008" w:type="dxa"/>
                <w:tcBorders>
                  <w:top w:val="dotted" w:sz="4" w:space="0" w:color="auto"/>
                  <w:left w:val="nil"/>
                  <w:bottom w:val="nil"/>
                  <w:right w:val="nil"/>
                </w:tcBorders>
                <w:vAlign w:val="center"/>
              </w:tcPr>
            </w:tcPrChange>
          </w:tcPr>
          <w:p w14:paraId="0296857D" w14:textId="77777777" w:rsidR="003561D2" w:rsidRPr="003F07FD" w:rsidRDefault="003561D2" w:rsidP="00F555E9">
            <w:pPr>
              <w:pStyle w:val="TableBody"/>
            </w:pPr>
            <w:r w:rsidRPr="003F07FD">
              <w:t>1</w:t>
            </w:r>
            <w:r>
              <w:t>04</w:t>
            </w:r>
          </w:p>
        </w:tc>
      </w:tr>
      <w:tr w:rsidR="003561D2" w14:paraId="1BDBC018" w14:textId="77777777" w:rsidTr="00742063">
        <w:tblPrEx>
          <w:tblW w:w="7886" w:type="dxa"/>
          <w:tblBorders>
            <w:top w:val="single" w:sz="8" w:space="0" w:color="auto"/>
            <w:bottom w:val="single" w:sz="8" w:space="0" w:color="auto"/>
          </w:tblBorders>
          <w:tblLayout w:type="fixed"/>
          <w:tblCellMar>
            <w:left w:w="0" w:type="dxa"/>
            <w:right w:w="0" w:type="dxa"/>
          </w:tblCellMar>
          <w:tblPrExChange w:id="167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dotted" w:sz="4" w:space="0" w:color="auto"/>
              <w:right w:val="nil"/>
            </w:tcBorders>
            <w:vAlign w:val="center"/>
            <w:tcPrChange w:id="1680" w:author="Brian Bohman" w:date="2021-10-27T06:20:00Z">
              <w:tcPr>
                <w:tcW w:w="2252" w:type="dxa"/>
                <w:vMerge/>
                <w:tcBorders>
                  <w:left w:val="nil"/>
                  <w:bottom w:val="dotted" w:sz="4" w:space="0" w:color="auto"/>
                  <w:right w:val="nil"/>
                </w:tcBorders>
                <w:vAlign w:val="center"/>
              </w:tcPr>
            </w:tcPrChange>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Change w:id="1681" w:author="Brian Bohman" w:date="2021-10-27T06:20:00Z">
              <w:tcPr>
                <w:tcW w:w="1170" w:type="dxa"/>
                <w:vMerge/>
                <w:tcBorders>
                  <w:left w:val="nil"/>
                  <w:bottom w:val="dotted" w:sz="4" w:space="0" w:color="auto"/>
                  <w:right w:val="nil"/>
                </w:tcBorders>
                <w:vAlign w:val="center"/>
              </w:tcPr>
            </w:tcPrChange>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682" w:author="Brian Bohman" w:date="2021-10-27T06:20:00Z">
              <w:tcPr>
                <w:tcW w:w="1440" w:type="dxa"/>
                <w:tcBorders>
                  <w:top w:val="nil"/>
                  <w:left w:val="nil"/>
                  <w:bottom w:val="dotted" w:sz="4" w:space="0" w:color="auto"/>
                  <w:right w:val="nil"/>
                </w:tcBorders>
                <w:vAlign w:val="center"/>
              </w:tcPr>
            </w:tcPrChange>
          </w:tcPr>
          <w:p w14:paraId="57E63CBC" w14:textId="77777777" w:rsidR="003561D2" w:rsidRPr="003F07FD" w:rsidRDefault="003561D2" w:rsidP="00F555E9">
            <w:pPr>
              <w:pStyle w:val="TableBody"/>
            </w:pPr>
            <w:proofErr w:type="spellStart"/>
            <w:r w:rsidRPr="003F07FD">
              <w:t>Shepody</w:t>
            </w:r>
            <w:proofErr w:type="spellEnd"/>
          </w:p>
        </w:tc>
        <w:tc>
          <w:tcPr>
            <w:tcW w:w="1008" w:type="dxa"/>
            <w:tcBorders>
              <w:top w:val="nil"/>
              <w:left w:val="nil"/>
              <w:bottom w:val="dotted" w:sz="4" w:space="0" w:color="auto"/>
              <w:right w:val="nil"/>
            </w:tcBorders>
            <w:vAlign w:val="center"/>
            <w:tcPrChange w:id="1683" w:author="Brian Bohman" w:date="2021-10-27T06:20:00Z">
              <w:tcPr>
                <w:tcW w:w="990" w:type="dxa"/>
                <w:tcBorders>
                  <w:top w:val="nil"/>
                  <w:left w:val="nil"/>
                  <w:bottom w:val="dotted" w:sz="4" w:space="0" w:color="auto"/>
                  <w:right w:val="nil"/>
                </w:tcBorders>
                <w:vAlign w:val="center"/>
              </w:tcPr>
            </w:tcPrChange>
          </w:tcPr>
          <w:p w14:paraId="36B4CCE4" w14:textId="77777777" w:rsidR="003561D2" w:rsidRPr="003F07FD" w:rsidRDefault="003561D2" w:rsidP="00F555E9">
            <w:pPr>
              <w:pStyle w:val="TableBody"/>
            </w:pPr>
            <w:r w:rsidRPr="003F07FD">
              <w:t>4</w:t>
            </w:r>
          </w:p>
        </w:tc>
        <w:tc>
          <w:tcPr>
            <w:tcW w:w="1008" w:type="dxa"/>
            <w:tcBorders>
              <w:top w:val="nil"/>
              <w:left w:val="nil"/>
              <w:bottom w:val="dotted" w:sz="4" w:space="0" w:color="auto"/>
              <w:right w:val="nil"/>
            </w:tcBorders>
            <w:vAlign w:val="center"/>
            <w:tcPrChange w:id="1684" w:author="Brian Bohman" w:date="2021-10-27T06:20:00Z">
              <w:tcPr>
                <w:tcW w:w="772" w:type="dxa"/>
                <w:tcBorders>
                  <w:top w:val="nil"/>
                  <w:left w:val="nil"/>
                  <w:bottom w:val="dotted" w:sz="4" w:space="0" w:color="auto"/>
                  <w:right w:val="nil"/>
                </w:tcBorders>
                <w:vAlign w:val="center"/>
              </w:tcPr>
            </w:tcPrChange>
          </w:tcPr>
          <w:p w14:paraId="51252370" w14:textId="77777777" w:rsidR="003561D2" w:rsidRPr="003F07FD" w:rsidRDefault="003561D2" w:rsidP="00F555E9">
            <w:pPr>
              <w:pStyle w:val="TableBody"/>
            </w:pPr>
            <w:r w:rsidRPr="003F07FD">
              <w:t>30</w:t>
            </w:r>
          </w:p>
        </w:tc>
        <w:tc>
          <w:tcPr>
            <w:tcW w:w="1008" w:type="dxa"/>
            <w:gridSpan w:val="2"/>
            <w:tcBorders>
              <w:top w:val="nil"/>
              <w:left w:val="nil"/>
              <w:bottom w:val="dotted" w:sz="4" w:space="0" w:color="auto"/>
              <w:right w:val="nil"/>
            </w:tcBorders>
            <w:vAlign w:val="center"/>
            <w:tcPrChange w:id="1685" w:author="Brian Bohman" w:date="2021-10-27T06:20:00Z">
              <w:tcPr>
                <w:tcW w:w="1008" w:type="dxa"/>
                <w:tcBorders>
                  <w:top w:val="nil"/>
                  <w:left w:val="nil"/>
                  <w:bottom w:val="dotted" w:sz="4" w:space="0" w:color="auto"/>
                  <w:right w:val="nil"/>
                </w:tcBorders>
                <w:vAlign w:val="center"/>
              </w:tcPr>
            </w:tcPrChange>
          </w:tcPr>
          <w:p w14:paraId="18CD6D03" w14:textId="77777777" w:rsidR="003561D2" w:rsidRPr="003F07FD" w:rsidRDefault="003561D2" w:rsidP="00F555E9">
            <w:pPr>
              <w:pStyle w:val="TableBody"/>
            </w:pPr>
            <w:r w:rsidRPr="003F07FD">
              <w:t>1</w:t>
            </w:r>
            <w:r>
              <w:t>05</w:t>
            </w:r>
          </w:p>
        </w:tc>
      </w:tr>
      <w:tr w:rsidR="003561D2" w14:paraId="02025DC4" w14:textId="77777777" w:rsidTr="00742063">
        <w:tblPrEx>
          <w:tblW w:w="7886" w:type="dxa"/>
          <w:tblBorders>
            <w:top w:val="single" w:sz="8" w:space="0" w:color="auto"/>
            <w:bottom w:val="single" w:sz="8" w:space="0" w:color="auto"/>
          </w:tblBorders>
          <w:tblLayout w:type="fixed"/>
          <w:tblCellMar>
            <w:left w:w="0" w:type="dxa"/>
            <w:right w:w="0" w:type="dxa"/>
          </w:tblCellMar>
          <w:tblPrExChange w:id="168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687" w:author="Brian Bohman" w:date="2021-10-27T06:20:00Z">
              <w:tcPr>
                <w:tcW w:w="2252" w:type="dxa"/>
                <w:vMerge w:val="restart"/>
                <w:tcBorders>
                  <w:top w:val="dotted" w:sz="4" w:space="0" w:color="auto"/>
                  <w:left w:val="nil"/>
                  <w:right w:val="nil"/>
                </w:tcBorders>
                <w:vAlign w:val="center"/>
              </w:tcPr>
            </w:tcPrChange>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Change w:id="1688" w:author="Brian Bohman" w:date="2021-10-27T06:20:00Z">
              <w:tcPr>
                <w:tcW w:w="1170" w:type="dxa"/>
                <w:vMerge w:val="restart"/>
                <w:tcBorders>
                  <w:top w:val="dotted" w:sz="4" w:space="0" w:color="auto"/>
                  <w:left w:val="nil"/>
                  <w:right w:val="nil"/>
                </w:tcBorders>
                <w:vAlign w:val="center"/>
              </w:tcPr>
            </w:tcPrChange>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Change w:id="1689" w:author="Brian Bohman" w:date="2021-10-27T06:20:00Z">
              <w:tcPr>
                <w:tcW w:w="1440" w:type="dxa"/>
                <w:tcBorders>
                  <w:top w:val="dotted" w:sz="4" w:space="0" w:color="auto"/>
                  <w:left w:val="nil"/>
                  <w:bottom w:val="nil"/>
                  <w:right w:val="nil"/>
                </w:tcBorders>
                <w:vAlign w:val="center"/>
              </w:tcPr>
            </w:tcPrChange>
          </w:tcPr>
          <w:p w14:paraId="56BA72DA" w14:textId="77777777" w:rsidR="003561D2" w:rsidRPr="003F07FD" w:rsidRDefault="003561D2" w:rsidP="00F555E9">
            <w:pPr>
              <w:pStyle w:val="TableBody"/>
            </w:pPr>
            <w:proofErr w:type="spellStart"/>
            <w:r w:rsidRPr="003F07FD">
              <w:t>Bintje</w:t>
            </w:r>
            <w:proofErr w:type="spellEnd"/>
          </w:p>
        </w:tc>
        <w:tc>
          <w:tcPr>
            <w:tcW w:w="1008" w:type="dxa"/>
            <w:tcBorders>
              <w:top w:val="dotted" w:sz="4" w:space="0" w:color="auto"/>
              <w:left w:val="nil"/>
              <w:bottom w:val="nil"/>
              <w:right w:val="nil"/>
            </w:tcBorders>
            <w:vAlign w:val="center"/>
            <w:tcPrChange w:id="1690" w:author="Brian Bohman" w:date="2021-10-27T06:20:00Z">
              <w:tcPr>
                <w:tcW w:w="990" w:type="dxa"/>
                <w:tcBorders>
                  <w:top w:val="dotted" w:sz="4" w:space="0" w:color="auto"/>
                  <w:left w:val="nil"/>
                  <w:bottom w:val="nil"/>
                  <w:right w:val="nil"/>
                </w:tcBorders>
                <w:vAlign w:val="center"/>
              </w:tcPr>
            </w:tcPrChange>
          </w:tcPr>
          <w:p w14:paraId="49D4EEA9" w14:textId="77777777" w:rsidR="003561D2" w:rsidRPr="003F07FD" w:rsidRDefault="003561D2" w:rsidP="00F555E9">
            <w:pPr>
              <w:pStyle w:val="TableBody"/>
            </w:pPr>
            <w:r w:rsidRPr="003F07FD">
              <w:t>17</w:t>
            </w:r>
          </w:p>
        </w:tc>
        <w:tc>
          <w:tcPr>
            <w:tcW w:w="1008" w:type="dxa"/>
            <w:tcBorders>
              <w:top w:val="dotted" w:sz="4" w:space="0" w:color="auto"/>
              <w:left w:val="nil"/>
              <w:bottom w:val="nil"/>
              <w:right w:val="nil"/>
            </w:tcBorders>
            <w:vAlign w:val="center"/>
            <w:tcPrChange w:id="1691" w:author="Brian Bohman" w:date="2021-10-27T06:20:00Z">
              <w:tcPr>
                <w:tcW w:w="772" w:type="dxa"/>
                <w:tcBorders>
                  <w:top w:val="dotted" w:sz="4" w:space="0" w:color="auto"/>
                  <w:left w:val="nil"/>
                  <w:bottom w:val="nil"/>
                  <w:right w:val="nil"/>
                </w:tcBorders>
                <w:vAlign w:val="center"/>
              </w:tcPr>
            </w:tcPrChange>
          </w:tcPr>
          <w:p w14:paraId="08D49E97" w14:textId="77777777" w:rsidR="003561D2" w:rsidRPr="003F07FD" w:rsidRDefault="003561D2" w:rsidP="00F555E9">
            <w:pPr>
              <w:pStyle w:val="TableBody"/>
            </w:pPr>
            <w:r w:rsidRPr="003F07FD">
              <w:t>49</w:t>
            </w:r>
          </w:p>
        </w:tc>
        <w:tc>
          <w:tcPr>
            <w:tcW w:w="1008" w:type="dxa"/>
            <w:gridSpan w:val="2"/>
            <w:tcBorders>
              <w:top w:val="dotted" w:sz="4" w:space="0" w:color="auto"/>
              <w:left w:val="nil"/>
              <w:bottom w:val="nil"/>
              <w:right w:val="nil"/>
            </w:tcBorders>
            <w:vAlign w:val="center"/>
            <w:tcPrChange w:id="1692" w:author="Brian Bohman" w:date="2021-10-27T06:20:00Z">
              <w:tcPr>
                <w:tcW w:w="1008" w:type="dxa"/>
                <w:tcBorders>
                  <w:top w:val="dotted" w:sz="4" w:space="0" w:color="auto"/>
                  <w:left w:val="nil"/>
                  <w:bottom w:val="nil"/>
                  <w:right w:val="nil"/>
                </w:tcBorders>
                <w:vAlign w:val="center"/>
              </w:tcPr>
            </w:tcPrChange>
          </w:tcPr>
          <w:p w14:paraId="5FD4CE7C" w14:textId="77777777" w:rsidR="003561D2" w:rsidRPr="003F07FD" w:rsidRDefault="003561D2" w:rsidP="00F555E9">
            <w:pPr>
              <w:pStyle w:val="TableBody"/>
            </w:pPr>
            <w:r w:rsidRPr="003F07FD">
              <w:t>238</w:t>
            </w:r>
          </w:p>
        </w:tc>
      </w:tr>
      <w:tr w:rsidR="003561D2" w14:paraId="5264BA0E" w14:textId="77777777" w:rsidTr="00742063">
        <w:tblPrEx>
          <w:tblW w:w="7886" w:type="dxa"/>
          <w:tblBorders>
            <w:top w:val="single" w:sz="8" w:space="0" w:color="auto"/>
            <w:bottom w:val="single" w:sz="8" w:space="0" w:color="auto"/>
          </w:tblBorders>
          <w:tblLayout w:type="fixed"/>
          <w:tblCellMar>
            <w:left w:w="0" w:type="dxa"/>
            <w:right w:w="0" w:type="dxa"/>
          </w:tblCellMar>
          <w:tblPrExChange w:id="1693"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single" w:sz="4" w:space="0" w:color="auto"/>
              <w:right w:val="nil"/>
            </w:tcBorders>
            <w:vAlign w:val="center"/>
            <w:tcPrChange w:id="1694" w:author="Brian Bohman" w:date="2021-10-27T06:20:00Z">
              <w:tcPr>
                <w:tcW w:w="2252" w:type="dxa"/>
                <w:vMerge/>
                <w:tcBorders>
                  <w:left w:val="nil"/>
                  <w:bottom w:val="single" w:sz="4" w:space="0" w:color="auto"/>
                  <w:right w:val="nil"/>
                </w:tcBorders>
                <w:vAlign w:val="center"/>
              </w:tcPr>
            </w:tcPrChange>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Change w:id="1695" w:author="Brian Bohman" w:date="2021-10-27T06:20:00Z">
              <w:tcPr>
                <w:tcW w:w="1170" w:type="dxa"/>
                <w:vMerge/>
                <w:tcBorders>
                  <w:left w:val="nil"/>
                  <w:bottom w:val="single" w:sz="4" w:space="0" w:color="auto"/>
                  <w:right w:val="nil"/>
                </w:tcBorders>
                <w:vAlign w:val="center"/>
              </w:tcPr>
            </w:tcPrChange>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Change w:id="1696" w:author="Brian Bohman" w:date="2021-10-27T06:20:00Z">
              <w:tcPr>
                <w:tcW w:w="1440" w:type="dxa"/>
                <w:tcBorders>
                  <w:top w:val="nil"/>
                  <w:left w:val="nil"/>
                  <w:bottom w:val="single" w:sz="4" w:space="0" w:color="auto"/>
                  <w:right w:val="nil"/>
                </w:tcBorders>
                <w:vAlign w:val="center"/>
              </w:tcPr>
            </w:tcPrChange>
          </w:tcPr>
          <w:p w14:paraId="581B065B" w14:textId="77777777" w:rsidR="003561D2" w:rsidRPr="003F07FD" w:rsidRDefault="003561D2" w:rsidP="00F555E9">
            <w:pPr>
              <w:pStyle w:val="TableBody"/>
            </w:pPr>
            <w:r w:rsidRPr="003F07FD">
              <w:t>Charlotte</w:t>
            </w:r>
          </w:p>
        </w:tc>
        <w:tc>
          <w:tcPr>
            <w:tcW w:w="1008" w:type="dxa"/>
            <w:tcBorders>
              <w:top w:val="nil"/>
              <w:left w:val="nil"/>
              <w:bottom w:val="single" w:sz="4" w:space="0" w:color="auto"/>
              <w:right w:val="nil"/>
            </w:tcBorders>
            <w:vAlign w:val="center"/>
            <w:tcPrChange w:id="1697" w:author="Brian Bohman" w:date="2021-10-27T06:20:00Z">
              <w:tcPr>
                <w:tcW w:w="990" w:type="dxa"/>
                <w:tcBorders>
                  <w:top w:val="nil"/>
                  <w:left w:val="nil"/>
                  <w:bottom w:val="single" w:sz="4" w:space="0" w:color="auto"/>
                  <w:right w:val="nil"/>
                </w:tcBorders>
                <w:vAlign w:val="center"/>
              </w:tcPr>
            </w:tcPrChange>
          </w:tcPr>
          <w:p w14:paraId="1FCFA7E7" w14:textId="77777777" w:rsidR="003561D2" w:rsidRPr="003F07FD" w:rsidRDefault="003561D2" w:rsidP="00F555E9">
            <w:pPr>
              <w:pStyle w:val="TableBody"/>
            </w:pPr>
            <w:r w:rsidRPr="003F07FD">
              <w:t>7</w:t>
            </w:r>
          </w:p>
        </w:tc>
        <w:tc>
          <w:tcPr>
            <w:tcW w:w="1008" w:type="dxa"/>
            <w:tcBorders>
              <w:top w:val="nil"/>
              <w:left w:val="nil"/>
              <w:bottom w:val="single" w:sz="4" w:space="0" w:color="auto"/>
              <w:right w:val="nil"/>
            </w:tcBorders>
            <w:vAlign w:val="center"/>
            <w:tcPrChange w:id="1698" w:author="Brian Bohman" w:date="2021-10-27T06:20:00Z">
              <w:tcPr>
                <w:tcW w:w="772" w:type="dxa"/>
                <w:tcBorders>
                  <w:top w:val="nil"/>
                  <w:left w:val="nil"/>
                  <w:bottom w:val="single" w:sz="4" w:space="0" w:color="auto"/>
                  <w:right w:val="nil"/>
                </w:tcBorders>
                <w:vAlign w:val="center"/>
              </w:tcPr>
            </w:tcPrChange>
          </w:tcPr>
          <w:p w14:paraId="7C691065" w14:textId="77777777" w:rsidR="003561D2" w:rsidRPr="003F07FD" w:rsidRDefault="003561D2" w:rsidP="00F555E9">
            <w:pPr>
              <w:pStyle w:val="TableBody"/>
            </w:pPr>
            <w:r w:rsidRPr="003F07FD">
              <w:t>24</w:t>
            </w:r>
          </w:p>
        </w:tc>
        <w:tc>
          <w:tcPr>
            <w:tcW w:w="1008" w:type="dxa"/>
            <w:gridSpan w:val="2"/>
            <w:tcBorders>
              <w:top w:val="nil"/>
              <w:left w:val="nil"/>
              <w:bottom w:val="single" w:sz="4" w:space="0" w:color="auto"/>
              <w:right w:val="nil"/>
            </w:tcBorders>
            <w:vAlign w:val="center"/>
            <w:tcPrChange w:id="1699" w:author="Brian Bohman" w:date="2021-10-27T06:20:00Z">
              <w:tcPr>
                <w:tcW w:w="1008" w:type="dxa"/>
                <w:tcBorders>
                  <w:top w:val="nil"/>
                  <w:left w:val="nil"/>
                  <w:bottom w:val="single" w:sz="4" w:space="0" w:color="auto"/>
                  <w:right w:val="nil"/>
                </w:tcBorders>
                <w:vAlign w:val="center"/>
              </w:tcPr>
            </w:tcPrChange>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0B94CCF9" w:rsidR="003561D2" w:rsidRPr="00E25FB6" w:rsidRDefault="003561D2" w:rsidP="00F555E9">
            <w:pPr>
              <w:pStyle w:val="TableCaption"/>
              <w:jc w:val="left"/>
              <w:rPr>
                <w:bCs/>
              </w:rPr>
            </w:pPr>
            <w:bookmarkStart w:id="1700" w:name="_Ref78279915"/>
            <w:bookmarkStart w:id="1701" w:name="_Toc78909887"/>
            <w:bookmarkStart w:id="1702"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sidR="00D9732E">
              <w:rPr>
                <w:bCs/>
                <w:noProof/>
              </w:rPr>
              <w:t>2</w:t>
            </w:r>
            <w:r w:rsidRPr="00550682">
              <w:rPr>
                <w:bCs/>
              </w:rPr>
              <w:fldChar w:fldCharType="end"/>
            </w:r>
            <w:bookmarkEnd w:id="1700"/>
            <w:r w:rsidRPr="00550682">
              <w:rPr>
                <w:bCs/>
              </w:rPr>
              <w:t>.</w:t>
            </w:r>
            <w:r w:rsidRPr="00B34899">
              <w:rPr>
                <w:b w:val="0"/>
                <w:bCs/>
              </w:rPr>
              <w:t xml:space="preserve"> Summary of newly reported experimental small-plot trials in Minnesota, USA</w:t>
            </w:r>
            <w:r>
              <w:rPr>
                <w:b w:val="0"/>
                <w:bCs/>
              </w:rPr>
              <w:t>.</w:t>
            </w:r>
            <w:bookmarkEnd w:id="1701"/>
            <w:bookmarkEnd w:id="1702"/>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1F48F585"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 </w:instrText>
            </w:r>
            <w:r w:rsidR="00477881">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DATA </w:instrText>
            </w:r>
            <w:r w:rsidR="00477881">
              <w:fldChar w:fldCharType="end"/>
            </w:r>
            <w:r w:rsidRPr="00E9655F">
              <w:fldChar w:fldCharType="separate"/>
            </w:r>
            <w:r w:rsidR="00477881">
              <w:rPr>
                <w:noProof/>
              </w:rPr>
              <w:t>Rosen et al. (1992); Rosen et al. (1993); Errebhi et al. (1998)</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5A654B65" w:rsidR="003561D2" w:rsidRPr="00E9655F" w:rsidRDefault="003561D2" w:rsidP="00F555E9">
            <w:pPr>
              <w:pStyle w:val="TableBody"/>
            </w:pPr>
            <w:r w:rsidRPr="00E9655F">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 </w:instrText>
            </w:r>
            <w:r w:rsidR="00EA62FC">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DATA </w:instrText>
            </w:r>
            <w:r w:rsidR="00EA62FC">
              <w:fldChar w:fldCharType="end"/>
            </w:r>
            <w:r w:rsidRPr="00E9655F">
              <w:fldChar w:fldCharType="separate"/>
            </w:r>
            <w:r w:rsidR="00EA62FC">
              <w:rPr>
                <w:noProof/>
              </w:rPr>
              <w:t>Sun (2017); Sun et al. (2019); Sun et al. (2020)</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5E2490B6" w:rsidR="003561D2" w:rsidRPr="00E9655F" w:rsidRDefault="003561D2" w:rsidP="00F555E9">
            <w:pPr>
              <w:pStyle w:val="TableBody"/>
            </w:pPr>
            <w:r w:rsidRPr="00E9655F">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 </w:instrText>
            </w:r>
            <w:r w:rsidR="00EA62FC">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DATA </w:instrText>
            </w:r>
            <w:r w:rsidR="00EA62FC">
              <w:fldChar w:fldCharType="end"/>
            </w:r>
            <w:r w:rsidRPr="00E9655F">
              <w:fldChar w:fldCharType="separate"/>
            </w:r>
            <w:r w:rsidR="00EA62FC">
              <w:rPr>
                <w:noProof/>
              </w:rPr>
              <w:t>Gupta and Rosen (2019); Gupta et al. (2020); Li et al. (2021)</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3CF56125" w:rsidR="003561D2" w:rsidRPr="00B91DE7" w:rsidRDefault="003561D2" w:rsidP="00F555E9">
            <w:pPr>
              <w:pStyle w:val="TableCaption"/>
            </w:pPr>
            <w:bookmarkStart w:id="1703" w:name="_Ref78280011"/>
            <w:bookmarkStart w:id="1704" w:name="_Toc78909888"/>
            <w:bookmarkStart w:id="1705"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sidR="00D9732E">
              <w:rPr>
                <w:bCs/>
                <w:noProof/>
              </w:rPr>
              <w:t>3</w:t>
            </w:r>
            <w:r w:rsidRPr="00457EF3">
              <w:rPr>
                <w:bCs/>
              </w:rPr>
              <w:fldChar w:fldCharType="end"/>
            </w:r>
            <w:bookmarkEnd w:id="1703"/>
            <w:r w:rsidRPr="00457EF3">
              <w:rPr>
                <w:bCs/>
              </w:rPr>
              <w:t>.</w:t>
            </w:r>
            <w:r w:rsidRPr="00BD6250">
              <w:rPr>
                <w:b w:val="0"/>
                <w:bCs/>
              </w:rPr>
              <w:t xml:space="preserve"> Summary of experimental treatments evaluated in small-plot trials in Minnesota, USA</w:t>
            </w:r>
            <w:r>
              <w:rPr>
                <w:b w:val="0"/>
                <w:bCs/>
              </w:rPr>
              <w:t>.</w:t>
            </w:r>
            <w:bookmarkEnd w:id="1704"/>
            <w:bookmarkEnd w:id="1705"/>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rsidP="00880799">
            <w:pPr>
              <w:pStyle w:val="TableBody"/>
              <w:jc w:val="left"/>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rsidP="00880799">
            <w:pPr>
              <w:pStyle w:val="TableBody"/>
              <w:jc w:val="left"/>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rsidP="00880799">
            <w:pPr>
              <w:pStyle w:val="TableBody"/>
              <w:jc w:val="left"/>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rsidP="00880799">
            <w:pPr>
              <w:pStyle w:val="TableBody"/>
              <w:jc w:val="left"/>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rsidP="00880799">
            <w:pPr>
              <w:pStyle w:val="TableBody"/>
              <w:jc w:val="left"/>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rsidP="00880799">
            <w:pPr>
              <w:pStyle w:val="TableBody"/>
              <w:jc w:val="left"/>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33617453" w:rsidR="003561D2" w:rsidRPr="00623D78" w:rsidRDefault="003561D2" w:rsidP="00F555E9">
            <w:pPr>
              <w:pStyle w:val="TableCaption"/>
              <w:rPr>
                <w:bCs/>
              </w:rPr>
            </w:pPr>
            <w:bookmarkStart w:id="1706" w:name="_Ref78280041"/>
            <w:bookmarkStart w:id="1707" w:name="_Toc78909889"/>
            <w:bookmarkStart w:id="1708"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sidR="00D9732E">
              <w:rPr>
                <w:bCs/>
                <w:noProof/>
              </w:rPr>
              <w:t>4</w:t>
            </w:r>
            <w:r w:rsidRPr="00E03EEA">
              <w:rPr>
                <w:bCs/>
              </w:rPr>
              <w:fldChar w:fldCharType="end"/>
            </w:r>
            <w:bookmarkEnd w:id="1706"/>
            <w:r w:rsidRPr="00E03EEA">
              <w:rPr>
                <w:bCs/>
              </w:rPr>
              <w:t>.</w:t>
            </w:r>
            <w:r w:rsidRPr="003F1318">
              <w:rPr>
                <w:b w:val="0"/>
                <w:bCs/>
              </w:rPr>
              <w:t xml:space="preserve"> In-season and harvest sampling dates for the experimental small-plot trials in Minnesota, USA</w:t>
            </w:r>
            <w:r>
              <w:rPr>
                <w:b w:val="0"/>
                <w:bCs/>
              </w:rPr>
              <w:t>.</w:t>
            </w:r>
            <w:bookmarkEnd w:id="1707"/>
            <w:bookmarkEnd w:id="1708"/>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65600F7D" w14:textId="64F933D0" w:rsidR="003561D2" w:rsidRPr="00CA2246" w:rsidRDefault="003561D2" w:rsidP="003561D2"/>
    <w:p w14:paraId="46D2C63C" w14:textId="6FABD094" w:rsidR="004C2F0D" w:rsidRDefault="004C2F0D">
      <w:pPr>
        <w:jc w:val="left"/>
      </w:pPr>
    </w:p>
    <w:p w14:paraId="63B9DA7C" w14:textId="77777777" w:rsidR="004C2F0D" w:rsidRDefault="004C2F0D">
      <w:pPr>
        <w:rPr>
          <w:ins w:id="1709" w:author="Brian Bohman" w:date="2021-11-14T09:30:00Z"/>
        </w:rPr>
        <w:sectPr w:rsidR="004C2F0D" w:rsidSect="008970F9">
          <w:footerReference w:type="default" r:id="rId30"/>
          <w:pgSz w:w="12240" w:h="15840"/>
          <w:pgMar w:top="1440" w:right="1440" w:bottom="1440" w:left="1440" w:header="720" w:footer="720" w:gutter="0"/>
          <w:lnNumType w:countBy="1" w:restart="continuous"/>
          <w:cols w:space="720"/>
          <w:docGrid w:linePitch="360"/>
        </w:sectPr>
      </w:pPr>
    </w:p>
    <w:tbl>
      <w:tblPr>
        <w:tblStyle w:val="TableGrid"/>
        <w:tblW w:w="12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1581"/>
        <w:gridCol w:w="936"/>
        <w:gridCol w:w="1107"/>
        <w:gridCol w:w="1008"/>
        <w:gridCol w:w="720"/>
        <w:gridCol w:w="792"/>
        <w:gridCol w:w="864"/>
        <w:gridCol w:w="720"/>
        <w:gridCol w:w="1008"/>
        <w:gridCol w:w="1296"/>
        <w:gridCol w:w="1332"/>
      </w:tblGrid>
      <w:tr w:rsidR="004C2F0D" w:rsidRPr="00202022" w14:paraId="7B34CC45" w14:textId="77777777" w:rsidTr="00643D2D">
        <w:trPr>
          <w:trHeight w:val="1152"/>
          <w:ins w:id="1710" w:author="Brian Bohman" w:date="2021-11-14T09:32:00Z"/>
        </w:trPr>
        <w:tc>
          <w:tcPr>
            <w:tcW w:w="12510" w:type="dxa"/>
            <w:gridSpan w:val="12"/>
            <w:tcBorders>
              <w:bottom w:val="single" w:sz="4" w:space="0" w:color="auto"/>
            </w:tcBorders>
            <w:vAlign w:val="center"/>
          </w:tcPr>
          <w:p w14:paraId="593902FF" w14:textId="290A8AFE" w:rsidR="004C2F0D" w:rsidRPr="00553076" w:rsidRDefault="004C2F0D" w:rsidP="00F9384D">
            <w:pPr>
              <w:pStyle w:val="TableCaption"/>
              <w:rPr>
                <w:ins w:id="1711" w:author="Brian Bohman" w:date="2021-11-14T09:32:00Z"/>
                <w:lang w:bidi="en-US"/>
              </w:rPr>
            </w:pPr>
            <w:bookmarkStart w:id="1712" w:name="_Ref87779997"/>
            <w:ins w:id="1713" w:author="Brian Bohman" w:date="2021-11-14T09:32:00Z">
              <w:r w:rsidRPr="00202022">
                <w:lastRenderedPageBreak/>
                <w:t xml:space="preserve">Table </w:t>
              </w:r>
              <w:r w:rsidRPr="00202022">
                <w:fldChar w:fldCharType="begin"/>
              </w:r>
              <w:r w:rsidRPr="00202022">
                <w:instrText xml:space="preserve"> SEQ Table \* ARABIC </w:instrText>
              </w:r>
              <w:r w:rsidRPr="00202022">
                <w:fldChar w:fldCharType="separate"/>
              </w:r>
            </w:ins>
            <w:r w:rsidR="00D9732E">
              <w:rPr>
                <w:noProof/>
              </w:rPr>
              <w:t>5</w:t>
            </w:r>
            <w:ins w:id="1714" w:author="Brian Bohman" w:date="2021-11-14T09:32:00Z">
              <w:r w:rsidRPr="00202022">
                <w:fldChar w:fldCharType="end"/>
              </w:r>
              <w:bookmarkEnd w:id="1712"/>
              <w:r w:rsidRPr="00202022">
                <w:t>.</w:t>
              </w:r>
              <w:r w:rsidRPr="00F9384D">
                <w:rPr>
                  <w:b w:val="0"/>
                  <w:bCs/>
                </w:rPr>
                <w:t xml:space="preserve"> Comparison of key</w:t>
              </w:r>
            </w:ins>
            <w:ins w:id="1715" w:author="Brian Bohman" w:date="2021-11-14T09:36:00Z">
              <w:r w:rsidR="00C16304">
                <w:rPr>
                  <w:b w:val="0"/>
                  <w:bCs/>
                </w:rPr>
                <w:t xml:space="preserve"> experimental</w:t>
              </w:r>
            </w:ins>
            <w:ins w:id="1716" w:author="Brian Bohman" w:date="2021-11-14T09:32:00Z">
              <w:r w:rsidRPr="00F9384D">
                <w:rPr>
                  <w:b w:val="0"/>
                  <w:bCs/>
                </w:rPr>
                <w:t xml:space="preserve"> factors including </w:t>
              </w:r>
            </w:ins>
            <w:ins w:id="1717" w:author="Brian Bohman" w:date="2021-11-14T09:36:00Z">
              <w:r w:rsidR="00C16304">
                <w:rPr>
                  <w:b w:val="0"/>
                  <w:bCs/>
                </w:rPr>
                <w:t>for Genotype [G]</w:t>
              </w:r>
            </w:ins>
            <w:ins w:id="1718" w:author="Brian Bohman" w:date="2021-11-14T09:37:00Z">
              <w:r w:rsidR="00C16304">
                <w:rPr>
                  <w:b w:val="0"/>
                  <w:bCs/>
                </w:rPr>
                <w:t xml:space="preserve">: </w:t>
              </w:r>
            </w:ins>
            <w:ins w:id="1719" w:author="Brian Bohman" w:date="2021-11-14T09:32:00Z">
              <w:r w:rsidRPr="00F9384D">
                <w:rPr>
                  <w:b w:val="0"/>
                  <w:bCs/>
                </w:rPr>
                <w:t>variety maturity class [Maturity Class]</w:t>
              </w:r>
            </w:ins>
            <w:ins w:id="1720" w:author="Brian Bohman" w:date="2021-11-14T09:37:00Z">
              <w:r w:rsidR="00C16304">
                <w:rPr>
                  <w:b w:val="0"/>
                  <w:bCs/>
                </w:rPr>
                <w:t>; Environment [E]:</w:t>
              </w:r>
            </w:ins>
            <w:ins w:id="1721" w:author="Brian Bohman" w:date="2021-11-14T09:32:00Z">
              <w:r w:rsidRPr="00F9384D">
                <w:rPr>
                  <w:b w:val="0"/>
                  <w:bCs/>
                </w:rPr>
                <w:t xml:space="preserve"> soil texture</w:t>
              </w:r>
            </w:ins>
            <w:ins w:id="1722" w:author="Brian Bohman" w:date="2021-11-14T09:34:00Z">
              <w:r w:rsidR="00C16304">
                <w:rPr>
                  <w:b w:val="0"/>
                  <w:bCs/>
                </w:rPr>
                <w:t xml:space="preserve"> classification</w:t>
              </w:r>
            </w:ins>
            <w:ins w:id="1723" w:author="Brian Bohman" w:date="2021-11-14T09:32:00Z">
              <w:r w:rsidRPr="00F9384D">
                <w:rPr>
                  <w:b w:val="0"/>
                  <w:bCs/>
                </w:rPr>
                <w:t xml:space="preserve"> [Soil Texture], soil organic matter content [OM], </w:t>
              </w:r>
            </w:ins>
            <w:ins w:id="1724" w:author="Brian Bohman" w:date="2021-11-14T09:34:00Z">
              <w:r w:rsidR="00C16304">
                <w:rPr>
                  <w:b w:val="0"/>
                  <w:bCs/>
                </w:rPr>
                <w:t>growing season mean daily temperature [</w:t>
              </w:r>
              <w:proofErr w:type="spellStart"/>
              <w:r w:rsidR="00C16304">
                <w:rPr>
                  <w:b w:val="0"/>
                  <w:bCs/>
                </w:rPr>
                <w:t>T</w:t>
              </w:r>
              <w:r w:rsidR="00C16304">
                <w:rPr>
                  <w:b w:val="0"/>
                  <w:bCs/>
                  <w:vertAlign w:val="subscript"/>
                </w:rPr>
                <w:t>Mean</w:t>
              </w:r>
              <w:proofErr w:type="spellEnd"/>
              <w:r w:rsidR="00C16304">
                <w:rPr>
                  <w:b w:val="0"/>
                  <w:bCs/>
                </w:rPr>
                <w:t xml:space="preserve">], </w:t>
              </w:r>
            </w:ins>
            <w:ins w:id="1725" w:author="Brian Bohman" w:date="2021-11-14T09:35:00Z">
              <w:r w:rsidR="00C16304">
                <w:rPr>
                  <w:b w:val="0"/>
                  <w:bCs/>
                </w:rPr>
                <w:t>growing season cumulative precipitation [</w:t>
              </w:r>
              <w:proofErr w:type="spellStart"/>
              <w:r w:rsidR="00C16304">
                <w:rPr>
                  <w:b w:val="0"/>
                  <w:bCs/>
                </w:rPr>
                <w:t>Precip</w:t>
              </w:r>
              <w:proofErr w:type="spellEnd"/>
              <w:r w:rsidR="00C16304">
                <w:rPr>
                  <w:b w:val="0"/>
                  <w:bCs/>
                </w:rPr>
                <w:t>.],</w:t>
              </w:r>
            </w:ins>
            <w:ins w:id="1726" w:author="Brian Bohman" w:date="2021-11-14T09:34:00Z">
              <w:r w:rsidR="00C16304">
                <w:rPr>
                  <w:b w:val="0"/>
                  <w:bCs/>
                </w:rPr>
                <w:t xml:space="preserve"> </w:t>
              </w:r>
            </w:ins>
            <w:ins w:id="1727" w:author="Brian Bohman" w:date="2021-11-14T09:32:00Z">
              <w:r w:rsidRPr="00F9384D">
                <w:rPr>
                  <w:b w:val="0"/>
                  <w:bCs/>
                </w:rPr>
                <w:t xml:space="preserve">growing season </w:t>
              </w:r>
            </w:ins>
            <w:ins w:id="1728" w:author="Brian Bohman" w:date="2021-11-14T09:34:00Z">
              <w:r w:rsidR="00C16304">
                <w:rPr>
                  <w:b w:val="0"/>
                  <w:bCs/>
                </w:rPr>
                <w:t xml:space="preserve">mean </w:t>
              </w:r>
            </w:ins>
            <w:ins w:id="1729" w:author="Brian Bohman" w:date="2021-11-14T09:32:00Z">
              <w:r w:rsidRPr="00F9384D">
                <w:rPr>
                  <w:b w:val="0"/>
                  <w:bCs/>
                </w:rPr>
                <w:t>diurnal temperature difference [∆</w:t>
              </w:r>
              <w:proofErr w:type="spellStart"/>
              <w:r w:rsidRPr="00F9384D">
                <w:rPr>
                  <w:b w:val="0"/>
                  <w:bCs/>
                </w:rPr>
                <w:t>T</w:t>
              </w:r>
              <w:r w:rsidRPr="00F9384D">
                <w:rPr>
                  <w:b w:val="0"/>
                  <w:bCs/>
                  <w:vertAlign w:val="subscript"/>
                </w:rPr>
                <w:t>Diurnal</w:t>
              </w:r>
              <w:proofErr w:type="spellEnd"/>
              <w:r w:rsidRPr="00F9384D">
                <w:rPr>
                  <w:b w:val="0"/>
                  <w:bCs/>
                </w:rPr>
                <w:t xml:space="preserve">], growing season </w:t>
              </w:r>
            </w:ins>
            <w:ins w:id="1730" w:author="Brian Bohman" w:date="2021-11-14T09:35:00Z">
              <w:r w:rsidR="00C16304" w:rsidRPr="00F9384D">
                <w:rPr>
                  <w:b w:val="0"/>
                  <w:bCs/>
                </w:rPr>
                <w:t xml:space="preserve">cumulative </w:t>
              </w:r>
            </w:ins>
            <w:ins w:id="1731" w:author="Brian Bohman" w:date="2021-11-14T09:32:00Z">
              <w:r w:rsidRPr="00F9384D">
                <w:rPr>
                  <w:b w:val="0"/>
                  <w:bCs/>
                </w:rPr>
                <w:t>growing degree days [GDD], growing season mean daily incident solar radiation [Sol. Rad.]</w:t>
              </w:r>
            </w:ins>
            <w:ins w:id="1732" w:author="Brian Bohman" w:date="2021-11-14T09:37:00Z">
              <w:r w:rsidR="00C16304">
                <w:rPr>
                  <w:b w:val="0"/>
                  <w:bCs/>
                </w:rPr>
                <w:t>; and Management [M]:</w:t>
              </w:r>
            </w:ins>
            <w:ins w:id="1733" w:author="Brian Bohman" w:date="2021-11-14T09:32:00Z">
              <w:r w:rsidRPr="00F9384D">
                <w:rPr>
                  <w:b w:val="0"/>
                  <w:bCs/>
                </w:rPr>
                <w:t xml:space="preserve"> planting density [Density], and N fertilizer application source and timing</w:t>
              </w:r>
            </w:ins>
            <w:ins w:id="1734" w:author="Brian Bohman" w:date="2021-11-14T09:37:00Z">
              <w:r w:rsidR="00C16304">
                <w:rPr>
                  <w:b w:val="0"/>
                  <w:bCs/>
                </w:rPr>
                <w:t>.</w:t>
              </w:r>
            </w:ins>
          </w:p>
        </w:tc>
      </w:tr>
      <w:tr w:rsidR="004C2F0D" w:rsidRPr="00202022" w14:paraId="1913A09B" w14:textId="77777777" w:rsidTr="00643D2D">
        <w:trPr>
          <w:ins w:id="1735" w:author="Brian Bohman" w:date="2021-11-14T09:32:00Z"/>
        </w:trPr>
        <w:tc>
          <w:tcPr>
            <w:tcW w:w="1146" w:type="dxa"/>
            <w:tcBorders>
              <w:top w:val="single" w:sz="4" w:space="0" w:color="auto"/>
              <w:bottom w:val="single" w:sz="4" w:space="0" w:color="auto"/>
            </w:tcBorders>
            <w:vAlign w:val="center"/>
          </w:tcPr>
          <w:p w14:paraId="338D78E4" w14:textId="77777777" w:rsidR="004C2F0D" w:rsidRPr="00202022" w:rsidRDefault="004C2F0D" w:rsidP="00897931">
            <w:pPr>
              <w:pStyle w:val="TableBody"/>
              <w:rPr>
                <w:ins w:id="1736" w:author="Brian Bohman" w:date="2021-11-14T09:32:00Z"/>
              </w:rPr>
            </w:pPr>
          </w:p>
        </w:tc>
        <w:tc>
          <w:tcPr>
            <w:tcW w:w="1581" w:type="dxa"/>
            <w:tcBorders>
              <w:top w:val="single" w:sz="4" w:space="0" w:color="auto"/>
              <w:bottom w:val="single" w:sz="4" w:space="0" w:color="auto"/>
              <w:right w:val="dotted" w:sz="4" w:space="0" w:color="auto"/>
            </w:tcBorders>
            <w:vAlign w:val="center"/>
          </w:tcPr>
          <w:p w14:paraId="55638630" w14:textId="77777777" w:rsidR="004C2F0D" w:rsidRPr="00202022" w:rsidRDefault="004C2F0D" w:rsidP="00897931">
            <w:pPr>
              <w:pStyle w:val="TableBody"/>
              <w:rPr>
                <w:ins w:id="1737" w:author="Brian Bohman" w:date="2021-11-14T09:32:00Z"/>
              </w:rPr>
            </w:pPr>
          </w:p>
        </w:tc>
        <w:tc>
          <w:tcPr>
            <w:tcW w:w="936" w:type="dxa"/>
            <w:tcBorders>
              <w:top w:val="single" w:sz="4" w:space="0" w:color="auto"/>
              <w:left w:val="dotted" w:sz="4" w:space="0" w:color="auto"/>
              <w:bottom w:val="single" w:sz="4" w:space="0" w:color="auto"/>
              <w:right w:val="dotted" w:sz="4" w:space="0" w:color="auto"/>
            </w:tcBorders>
          </w:tcPr>
          <w:p w14:paraId="661FC497" w14:textId="77777777" w:rsidR="004C2F0D" w:rsidRPr="00202022" w:rsidRDefault="004C2F0D" w:rsidP="00FF2AAD">
            <w:pPr>
              <w:pStyle w:val="TableBody"/>
              <w:jc w:val="center"/>
              <w:rPr>
                <w:ins w:id="1738" w:author="Brian Bohman" w:date="2021-11-14T09:32:00Z"/>
              </w:rPr>
            </w:pPr>
            <w:ins w:id="1739" w:author="Brian Bohman" w:date="2021-11-14T09:32:00Z">
              <w:r>
                <w:rPr>
                  <w:b/>
                  <w:bCs/>
                </w:rPr>
                <w:t>G</w:t>
              </w:r>
            </w:ins>
          </w:p>
        </w:tc>
        <w:tc>
          <w:tcPr>
            <w:tcW w:w="6219" w:type="dxa"/>
            <w:gridSpan w:val="7"/>
            <w:tcBorders>
              <w:top w:val="single" w:sz="4" w:space="0" w:color="auto"/>
              <w:left w:val="dotted" w:sz="4" w:space="0" w:color="auto"/>
              <w:right w:val="dotted" w:sz="4" w:space="0" w:color="auto"/>
            </w:tcBorders>
          </w:tcPr>
          <w:p w14:paraId="6BC5B6EF" w14:textId="77777777" w:rsidR="004C2F0D" w:rsidRPr="00400A93" w:rsidRDefault="004C2F0D" w:rsidP="00FF2AAD">
            <w:pPr>
              <w:pStyle w:val="TableBody"/>
              <w:jc w:val="center"/>
              <w:rPr>
                <w:ins w:id="1740" w:author="Brian Bohman" w:date="2021-11-14T09:32:00Z"/>
                <w:b/>
                <w:bCs/>
              </w:rPr>
            </w:pPr>
            <w:ins w:id="1741" w:author="Brian Bohman" w:date="2021-11-14T09:32:00Z">
              <w:r>
                <w:rPr>
                  <w:b/>
                  <w:bCs/>
                </w:rPr>
                <w:t>E</w:t>
              </w:r>
            </w:ins>
          </w:p>
        </w:tc>
        <w:tc>
          <w:tcPr>
            <w:tcW w:w="2628" w:type="dxa"/>
            <w:gridSpan w:val="2"/>
            <w:tcBorders>
              <w:top w:val="single" w:sz="4" w:space="0" w:color="auto"/>
              <w:left w:val="dotted" w:sz="4" w:space="0" w:color="auto"/>
              <w:bottom w:val="single" w:sz="4" w:space="0" w:color="auto"/>
            </w:tcBorders>
          </w:tcPr>
          <w:p w14:paraId="1B07E61D" w14:textId="77777777" w:rsidR="004C2F0D" w:rsidRPr="00400A93" w:rsidRDefault="004C2F0D" w:rsidP="00FF2AAD">
            <w:pPr>
              <w:pStyle w:val="TableBody"/>
              <w:jc w:val="center"/>
              <w:rPr>
                <w:ins w:id="1742" w:author="Brian Bohman" w:date="2021-11-14T09:32:00Z"/>
                <w:b/>
                <w:bCs/>
              </w:rPr>
            </w:pPr>
            <w:ins w:id="1743" w:author="Brian Bohman" w:date="2021-11-14T09:32:00Z">
              <w:r w:rsidRPr="00400A93">
                <w:rPr>
                  <w:b/>
                  <w:bCs/>
                </w:rPr>
                <w:t>M</w:t>
              </w:r>
            </w:ins>
          </w:p>
        </w:tc>
      </w:tr>
      <w:tr w:rsidR="004C2F0D" w:rsidRPr="00202022" w14:paraId="7E78AC43" w14:textId="77777777" w:rsidTr="00643D2D">
        <w:trPr>
          <w:ins w:id="1744" w:author="Brian Bohman" w:date="2021-11-14T09:32:00Z"/>
        </w:trPr>
        <w:tc>
          <w:tcPr>
            <w:tcW w:w="1146" w:type="dxa"/>
            <w:tcBorders>
              <w:top w:val="single" w:sz="4" w:space="0" w:color="auto"/>
              <w:bottom w:val="single" w:sz="4" w:space="0" w:color="auto"/>
            </w:tcBorders>
            <w:vAlign w:val="center"/>
          </w:tcPr>
          <w:p w14:paraId="21052B62" w14:textId="77777777" w:rsidR="004C2F0D" w:rsidRPr="00202022" w:rsidRDefault="004C2F0D" w:rsidP="00897931">
            <w:pPr>
              <w:pStyle w:val="TableBody"/>
              <w:rPr>
                <w:ins w:id="1745" w:author="Brian Bohman" w:date="2021-11-14T09:32:00Z"/>
              </w:rPr>
            </w:pPr>
            <w:ins w:id="1746" w:author="Brian Bohman" w:date="2021-11-14T09:32:00Z">
              <w:r w:rsidRPr="00202022">
                <w:t>Location</w:t>
              </w:r>
            </w:ins>
          </w:p>
        </w:tc>
        <w:tc>
          <w:tcPr>
            <w:tcW w:w="1581" w:type="dxa"/>
            <w:tcBorders>
              <w:top w:val="single" w:sz="4" w:space="0" w:color="auto"/>
              <w:bottom w:val="single" w:sz="4" w:space="0" w:color="auto"/>
              <w:right w:val="dotted" w:sz="4" w:space="0" w:color="auto"/>
            </w:tcBorders>
            <w:vAlign w:val="center"/>
          </w:tcPr>
          <w:p w14:paraId="5E5E169B" w14:textId="77777777" w:rsidR="004C2F0D" w:rsidRPr="00202022" w:rsidRDefault="004C2F0D" w:rsidP="00897931">
            <w:pPr>
              <w:pStyle w:val="TableBody"/>
              <w:rPr>
                <w:ins w:id="1747" w:author="Brian Bohman" w:date="2021-11-14T09:32:00Z"/>
              </w:rPr>
            </w:pPr>
            <w:ins w:id="1748" w:author="Brian Bohman" w:date="2021-11-14T09:32:00Z">
              <w:r w:rsidRPr="00202022">
                <w:t>Variety</w:t>
              </w:r>
            </w:ins>
          </w:p>
        </w:tc>
        <w:tc>
          <w:tcPr>
            <w:tcW w:w="936" w:type="dxa"/>
            <w:tcBorders>
              <w:top w:val="single" w:sz="4" w:space="0" w:color="auto"/>
              <w:left w:val="dotted" w:sz="4" w:space="0" w:color="auto"/>
              <w:bottom w:val="single" w:sz="4" w:space="0" w:color="auto"/>
              <w:right w:val="dotted" w:sz="4" w:space="0" w:color="auto"/>
            </w:tcBorders>
          </w:tcPr>
          <w:p w14:paraId="5A962780" w14:textId="77777777" w:rsidR="004C2F0D" w:rsidRPr="00202022" w:rsidRDefault="004C2F0D" w:rsidP="00FF2AAD">
            <w:pPr>
              <w:pStyle w:val="TableBody"/>
              <w:jc w:val="center"/>
              <w:rPr>
                <w:ins w:id="1749" w:author="Brian Bohman" w:date="2021-11-14T09:32:00Z"/>
              </w:rPr>
            </w:pPr>
            <w:ins w:id="1750" w:author="Brian Bohman" w:date="2021-11-14T09:32:00Z">
              <w:r w:rsidRPr="00202022">
                <w:t>Maturity Class</w:t>
              </w:r>
              <w:r w:rsidRPr="00202022">
                <w:rPr>
                  <w:vertAlign w:val="superscript"/>
                </w:rPr>
                <w:t>†</w:t>
              </w:r>
            </w:ins>
          </w:p>
        </w:tc>
        <w:tc>
          <w:tcPr>
            <w:tcW w:w="1107" w:type="dxa"/>
            <w:tcBorders>
              <w:top w:val="single" w:sz="4" w:space="0" w:color="auto"/>
              <w:left w:val="dotted" w:sz="4" w:space="0" w:color="auto"/>
            </w:tcBorders>
          </w:tcPr>
          <w:p w14:paraId="4D76489E" w14:textId="517BA66E" w:rsidR="004C2F0D" w:rsidRPr="003A5FE3" w:rsidRDefault="004C2F0D" w:rsidP="00FF2AAD">
            <w:pPr>
              <w:pStyle w:val="TableBody"/>
              <w:jc w:val="center"/>
              <w:rPr>
                <w:ins w:id="1751" w:author="Brian Bohman" w:date="2021-11-14T09:32:00Z"/>
                <w:vertAlign w:val="superscript"/>
              </w:rPr>
            </w:pPr>
            <w:ins w:id="1752" w:author="Brian Bohman" w:date="2021-11-14T09:32:00Z">
              <w:r>
                <w:t>Soil Texture</w:t>
              </w:r>
            </w:ins>
            <w:ins w:id="1753" w:author="Brian Bohman" w:date="2021-11-14T09:40:00Z">
              <w:r w:rsidR="00C5740A" w:rsidRPr="00202022">
                <w:rPr>
                  <w:vertAlign w:val="superscript"/>
                </w:rPr>
                <w:t>‡</w:t>
              </w:r>
            </w:ins>
          </w:p>
        </w:tc>
        <w:tc>
          <w:tcPr>
            <w:tcW w:w="1008" w:type="dxa"/>
            <w:tcBorders>
              <w:top w:val="single" w:sz="4" w:space="0" w:color="auto"/>
            </w:tcBorders>
          </w:tcPr>
          <w:p w14:paraId="4DCCBD8C" w14:textId="77777777" w:rsidR="004C2F0D" w:rsidRDefault="004C2F0D" w:rsidP="00FF2AAD">
            <w:pPr>
              <w:pStyle w:val="TableBody"/>
              <w:jc w:val="center"/>
              <w:rPr>
                <w:ins w:id="1754" w:author="Brian Bohman" w:date="2021-11-14T09:32:00Z"/>
              </w:rPr>
            </w:pPr>
            <w:ins w:id="1755" w:author="Brian Bohman" w:date="2021-11-14T09:32:00Z">
              <w:r>
                <w:t>OM</w:t>
              </w:r>
            </w:ins>
          </w:p>
          <w:p w14:paraId="42909022" w14:textId="77777777" w:rsidR="004C2F0D" w:rsidRDefault="004C2F0D" w:rsidP="00FF2AAD">
            <w:pPr>
              <w:pStyle w:val="TableBody"/>
              <w:jc w:val="center"/>
              <w:rPr>
                <w:ins w:id="1756" w:author="Brian Bohman" w:date="2021-11-14T09:32:00Z"/>
              </w:rPr>
            </w:pPr>
            <w:ins w:id="1757" w:author="Brian Bohman" w:date="2021-11-14T09:32:00Z">
              <w:r>
                <w:t>[%]</w:t>
              </w:r>
            </w:ins>
          </w:p>
        </w:tc>
        <w:tc>
          <w:tcPr>
            <w:tcW w:w="720" w:type="dxa"/>
            <w:tcBorders>
              <w:top w:val="single" w:sz="4" w:space="0" w:color="auto"/>
            </w:tcBorders>
          </w:tcPr>
          <w:p w14:paraId="3EF62DE3" w14:textId="77777777" w:rsidR="004C2F0D" w:rsidRDefault="004C2F0D" w:rsidP="00FF2AAD">
            <w:pPr>
              <w:pStyle w:val="TableBody"/>
              <w:jc w:val="center"/>
              <w:rPr>
                <w:ins w:id="1758" w:author="Brian Bohman" w:date="2021-11-14T09:32:00Z"/>
              </w:rPr>
            </w:pPr>
            <w:proofErr w:type="spellStart"/>
            <w:ins w:id="1759" w:author="Brian Bohman" w:date="2021-11-14T09:32:00Z">
              <w:r>
                <w:t>T</w:t>
              </w:r>
              <w:r>
                <w:rPr>
                  <w:vertAlign w:val="subscript"/>
                </w:rPr>
                <w:t>Mean</w:t>
              </w:r>
              <w:proofErr w:type="spellEnd"/>
              <w:r>
                <w:rPr>
                  <w:vertAlign w:val="subscript"/>
                </w:rPr>
                <w:t xml:space="preserve"> </w:t>
              </w:r>
              <w:r w:rsidRPr="00202022">
                <w:t>[ºC]</w:t>
              </w:r>
            </w:ins>
          </w:p>
        </w:tc>
        <w:tc>
          <w:tcPr>
            <w:tcW w:w="792" w:type="dxa"/>
            <w:tcBorders>
              <w:top w:val="single" w:sz="4" w:space="0" w:color="auto"/>
            </w:tcBorders>
          </w:tcPr>
          <w:p w14:paraId="054B2686" w14:textId="1F9132B1" w:rsidR="004C2F0D" w:rsidRDefault="004C2F0D" w:rsidP="00FF2AAD">
            <w:pPr>
              <w:pStyle w:val="TableBody"/>
              <w:jc w:val="center"/>
              <w:rPr>
                <w:ins w:id="1760" w:author="Brian Bohman" w:date="2021-11-14T09:32:00Z"/>
              </w:rPr>
            </w:pPr>
            <w:proofErr w:type="spellStart"/>
            <w:ins w:id="1761" w:author="Brian Bohman" w:date="2021-11-14T09:32:00Z">
              <w:r>
                <w:t>Precip</w:t>
              </w:r>
            </w:ins>
            <w:proofErr w:type="spellEnd"/>
            <w:ins w:id="1762" w:author="Brian Bohman" w:date="2021-11-14T09:35:00Z">
              <w:r w:rsidR="00C16304">
                <w:t>.</w:t>
              </w:r>
            </w:ins>
            <w:ins w:id="1763" w:author="Brian Bohman" w:date="2021-11-14T09:32:00Z">
              <w:r>
                <w:t xml:space="preserve"> [mm]</w:t>
              </w:r>
            </w:ins>
          </w:p>
        </w:tc>
        <w:tc>
          <w:tcPr>
            <w:tcW w:w="864" w:type="dxa"/>
            <w:tcBorders>
              <w:top w:val="single" w:sz="4" w:space="0" w:color="auto"/>
            </w:tcBorders>
          </w:tcPr>
          <w:p w14:paraId="2F1199FA" w14:textId="77777777" w:rsidR="004C2F0D" w:rsidRDefault="004C2F0D" w:rsidP="00FF2AAD">
            <w:pPr>
              <w:pStyle w:val="TableBody"/>
              <w:jc w:val="center"/>
              <w:rPr>
                <w:ins w:id="1764" w:author="Brian Bohman" w:date="2021-11-14T09:32:00Z"/>
              </w:rPr>
            </w:pPr>
            <w:ins w:id="1765" w:author="Brian Bohman" w:date="2021-11-14T09:32:00Z">
              <w:r w:rsidRPr="00202022">
                <w:t>∆</w:t>
              </w:r>
              <w:proofErr w:type="spellStart"/>
              <w:r w:rsidRPr="00202022">
                <w:t>T</w:t>
              </w:r>
              <w:r w:rsidRPr="00202022">
                <w:rPr>
                  <w:vertAlign w:val="subscript"/>
                </w:rPr>
                <w:t>Diurnal</w:t>
              </w:r>
              <w:proofErr w:type="spellEnd"/>
              <w:r w:rsidRPr="00202022">
                <w:t xml:space="preserve"> [ºC]</w:t>
              </w:r>
            </w:ins>
          </w:p>
        </w:tc>
        <w:tc>
          <w:tcPr>
            <w:tcW w:w="720" w:type="dxa"/>
            <w:tcBorders>
              <w:top w:val="single" w:sz="4" w:space="0" w:color="auto"/>
            </w:tcBorders>
          </w:tcPr>
          <w:p w14:paraId="514CE79B" w14:textId="77777777" w:rsidR="004C2F0D" w:rsidRDefault="004C2F0D" w:rsidP="00FF2AAD">
            <w:pPr>
              <w:pStyle w:val="TableBody"/>
              <w:jc w:val="center"/>
              <w:rPr>
                <w:ins w:id="1766" w:author="Brian Bohman" w:date="2021-11-14T09:32:00Z"/>
              </w:rPr>
            </w:pPr>
            <w:ins w:id="1767" w:author="Brian Bohman" w:date="2021-11-14T09:32:00Z">
              <w:r w:rsidRPr="00202022">
                <w:t>GDD [ºC d]</w:t>
              </w:r>
            </w:ins>
          </w:p>
        </w:tc>
        <w:tc>
          <w:tcPr>
            <w:tcW w:w="1008" w:type="dxa"/>
            <w:tcBorders>
              <w:top w:val="single" w:sz="4" w:space="0" w:color="auto"/>
              <w:right w:val="dotted" w:sz="4" w:space="0" w:color="auto"/>
            </w:tcBorders>
          </w:tcPr>
          <w:p w14:paraId="0E5E12B5" w14:textId="77777777" w:rsidR="004C2F0D" w:rsidRDefault="004C2F0D" w:rsidP="00FF2AAD">
            <w:pPr>
              <w:pStyle w:val="TableBody"/>
              <w:jc w:val="center"/>
              <w:rPr>
                <w:ins w:id="1768" w:author="Brian Bohman" w:date="2021-11-14T09:32:00Z"/>
              </w:rPr>
            </w:pPr>
            <w:ins w:id="1769" w:author="Brian Bohman" w:date="2021-11-14T09:32:00Z">
              <w:r w:rsidRPr="00202022">
                <w:t>Sol. Rad. [MJ m</w:t>
              </w:r>
              <w:r w:rsidRPr="00202022">
                <w:rPr>
                  <w:vertAlign w:val="superscript"/>
                </w:rPr>
                <w:t>-2</w:t>
              </w:r>
              <w:r w:rsidRPr="00202022">
                <w:t>]</w:t>
              </w:r>
            </w:ins>
          </w:p>
        </w:tc>
        <w:tc>
          <w:tcPr>
            <w:tcW w:w="1296" w:type="dxa"/>
            <w:tcBorders>
              <w:top w:val="single" w:sz="4" w:space="0" w:color="auto"/>
              <w:left w:val="dotted" w:sz="4" w:space="0" w:color="auto"/>
              <w:bottom w:val="single" w:sz="4" w:space="0" w:color="auto"/>
            </w:tcBorders>
          </w:tcPr>
          <w:p w14:paraId="4A0064B9" w14:textId="77777777" w:rsidR="004C2F0D" w:rsidRDefault="004C2F0D" w:rsidP="00FF2AAD">
            <w:pPr>
              <w:pStyle w:val="TableBody"/>
              <w:jc w:val="center"/>
              <w:rPr>
                <w:ins w:id="1770" w:author="Brian Bohman" w:date="2021-11-14T09:32:00Z"/>
              </w:rPr>
            </w:pPr>
            <w:ins w:id="1771" w:author="Brian Bohman" w:date="2021-11-14T09:32:00Z">
              <w:r w:rsidRPr="00202022">
                <w:t xml:space="preserve">Density [plants </w:t>
              </w:r>
              <w:proofErr w:type="gramStart"/>
              <w:r w:rsidRPr="00202022">
                <w:t>ha</w:t>
              </w:r>
              <w:r w:rsidRPr="00202022">
                <w:rPr>
                  <w:vertAlign w:val="superscript"/>
                </w:rPr>
                <w:t>-1</w:t>
              </w:r>
              <w:proofErr w:type="gramEnd"/>
              <w:r w:rsidRPr="00202022">
                <w:t>]</w:t>
              </w:r>
            </w:ins>
          </w:p>
        </w:tc>
        <w:tc>
          <w:tcPr>
            <w:tcW w:w="1332" w:type="dxa"/>
            <w:tcBorders>
              <w:top w:val="single" w:sz="4" w:space="0" w:color="auto"/>
              <w:bottom w:val="single" w:sz="4" w:space="0" w:color="auto"/>
            </w:tcBorders>
          </w:tcPr>
          <w:p w14:paraId="0C24E52D" w14:textId="45185B84" w:rsidR="004C2F0D" w:rsidRDefault="004C2F0D" w:rsidP="00FF2AAD">
            <w:pPr>
              <w:pStyle w:val="TableBody"/>
              <w:jc w:val="center"/>
              <w:rPr>
                <w:ins w:id="1772" w:author="Brian Bohman" w:date="2021-11-14T09:32:00Z"/>
              </w:rPr>
            </w:pPr>
            <w:ins w:id="1773" w:author="Brian Bohman" w:date="2021-11-14T09:32:00Z">
              <w:r w:rsidRPr="00202022">
                <w:t>N Source &amp; Timing</w:t>
              </w:r>
            </w:ins>
            <w:ins w:id="1774" w:author="Brian Bohman" w:date="2021-11-14T09:39:00Z">
              <w:r w:rsidR="00C5740A" w:rsidRPr="003A5FE3">
                <w:rPr>
                  <w:bCs/>
                  <w:vertAlign w:val="superscript"/>
                </w:rPr>
                <w:t>§</w:t>
              </w:r>
            </w:ins>
          </w:p>
        </w:tc>
      </w:tr>
      <w:tr w:rsidR="004C2F0D" w:rsidRPr="00202022" w14:paraId="73622A20" w14:textId="77777777" w:rsidTr="00643D2D">
        <w:trPr>
          <w:ins w:id="1775" w:author="Brian Bohman" w:date="2021-11-14T09:32:00Z"/>
        </w:trPr>
        <w:tc>
          <w:tcPr>
            <w:tcW w:w="1146" w:type="dxa"/>
            <w:vMerge w:val="restart"/>
            <w:tcBorders>
              <w:top w:val="single" w:sz="4" w:space="0" w:color="auto"/>
            </w:tcBorders>
            <w:vAlign w:val="center"/>
          </w:tcPr>
          <w:p w14:paraId="76757A07" w14:textId="77777777" w:rsidR="004C2F0D" w:rsidRPr="00202022" w:rsidRDefault="004C2F0D" w:rsidP="00897931">
            <w:pPr>
              <w:pStyle w:val="TableBody"/>
              <w:rPr>
                <w:ins w:id="1776" w:author="Brian Bohman" w:date="2021-11-14T09:32:00Z"/>
              </w:rPr>
            </w:pPr>
            <w:ins w:id="1777" w:author="Brian Bohman" w:date="2021-11-14T09:32:00Z">
              <w:r w:rsidRPr="00202022">
                <w:t>Argentina</w:t>
              </w:r>
            </w:ins>
          </w:p>
        </w:tc>
        <w:tc>
          <w:tcPr>
            <w:tcW w:w="1581" w:type="dxa"/>
            <w:tcBorders>
              <w:top w:val="single" w:sz="4" w:space="0" w:color="auto"/>
              <w:right w:val="dotted" w:sz="4" w:space="0" w:color="auto"/>
            </w:tcBorders>
            <w:vAlign w:val="center"/>
          </w:tcPr>
          <w:p w14:paraId="13D749C5" w14:textId="77777777" w:rsidR="004C2F0D" w:rsidRPr="00202022" w:rsidRDefault="004C2F0D" w:rsidP="00897931">
            <w:pPr>
              <w:pStyle w:val="TableBody"/>
              <w:rPr>
                <w:ins w:id="1778" w:author="Brian Bohman" w:date="2021-11-14T09:32:00Z"/>
              </w:rPr>
            </w:pPr>
            <w:ins w:id="1779" w:author="Brian Bohman" w:date="2021-11-14T09:32:00Z">
              <w:r w:rsidRPr="00202022">
                <w:t>Bannock Russet</w:t>
              </w:r>
            </w:ins>
          </w:p>
        </w:tc>
        <w:tc>
          <w:tcPr>
            <w:tcW w:w="936" w:type="dxa"/>
            <w:tcBorders>
              <w:top w:val="single" w:sz="4" w:space="0" w:color="auto"/>
              <w:left w:val="dotted" w:sz="4" w:space="0" w:color="auto"/>
              <w:right w:val="dotted" w:sz="4" w:space="0" w:color="auto"/>
            </w:tcBorders>
            <w:vAlign w:val="center"/>
          </w:tcPr>
          <w:p w14:paraId="4535BB58" w14:textId="77777777" w:rsidR="004C2F0D" w:rsidRPr="00202022" w:rsidRDefault="004C2F0D" w:rsidP="00FF2AAD">
            <w:pPr>
              <w:pStyle w:val="TableBody"/>
              <w:jc w:val="center"/>
              <w:rPr>
                <w:ins w:id="1780" w:author="Brian Bohman" w:date="2021-11-14T09:32:00Z"/>
              </w:rPr>
            </w:pPr>
            <w:ins w:id="1781" w:author="Brian Bohman" w:date="2021-11-14T09:32:00Z">
              <w:r w:rsidRPr="00202022">
                <w:t>L to VL</w:t>
              </w:r>
            </w:ins>
          </w:p>
        </w:tc>
        <w:tc>
          <w:tcPr>
            <w:tcW w:w="1107" w:type="dxa"/>
            <w:vMerge w:val="restart"/>
            <w:tcBorders>
              <w:top w:val="single" w:sz="4" w:space="0" w:color="auto"/>
              <w:left w:val="dotted" w:sz="4" w:space="0" w:color="auto"/>
            </w:tcBorders>
            <w:vAlign w:val="center"/>
          </w:tcPr>
          <w:p w14:paraId="39610253" w14:textId="77777777" w:rsidR="004C2F0D" w:rsidRPr="00202022" w:rsidRDefault="004C2F0D" w:rsidP="00FF2AAD">
            <w:pPr>
              <w:pStyle w:val="TableBody"/>
              <w:jc w:val="center"/>
              <w:rPr>
                <w:ins w:id="1782" w:author="Brian Bohman" w:date="2021-11-14T09:32:00Z"/>
              </w:rPr>
            </w:pPr>
            <w:ins w:id="1783" w:author="Brian Bohman" w:date="2021-11-14T09:32:00Z">
              <w:r>
                <w:t>L</w:t>
              </w:r>
            </w:ins>
          </w:p>
        </w:tc>
        <w:tc>
          <w:tcPr>
            <w:tcW w:w="1008" w:type="dxa"/>
            <w:vMerge w:val="restart"/>
            <w:tcBorders>
              <w:top w:val="single" w:sz="4" w:space="0" w:color="auto"/>
            </w:tcBorders>
            <w:vAlign w:val="center"/>
          </w:tcPr>
          <w:p w14:paraId="59A2FE72" w14:textId="77777777" w:rsidR="004C2F0D" w:rsidRDefault="004C2F0D" w:rsidP="00FF2AAD">
            <w:pPr>
              <w:pStyle w:val="TableBody"/>
              <w:jc w:val="center"/>
              <w:rPr>
                <w:ins w:id="1784" w:author="Brian Bohman" w:date="2021-11-14T09:32:00Z"/>
              </w:rPr>
            </w:pPr>
            <w:ins w:id="1785" w:author="Brian Bohman" w:date="2021-11-14T09:32:00Z">
              <w:r>
                <w:t>4.2 to 5.2</w:t>
              </w:r>
            </w:ins>
          </w:p>
        </w:tc>
        <w:tc>
          <w:tcPr>
            <w:tcW w:w="720" w:type="dxa"/>
            <w:vMerge w:val="restart"/>
            <w:tcBorders>
              <w:top w:val="single" w:sz="4" w:space="0" w:color="auto"/>
            </w:tcBorders>
            <w:vAlign w:val="center"/>
          </w:tcPr>
          <w:p w14:paraId="5D084284" w14:textId="77777777" w:rsidR="004C2F0D" w:rsidRDefault="004C2F0D" w:rsidP="00FF2AAD">
            <w:pPr>
              <w:pStyle w:val="TableBody"/>
              <w:jc w:val="center"/>
              <w:rPr>
                <w:ins w:id="1786" w:author="Brian Bohman" w:date="2021-11-14T09:32:00Z"/>
              </w:rPr>
            </w:pPr>
            <w:ins w:id="1787" w:author="Brian Bohman" w:date="2021-11-14T09:32:00Z">
              <w:r>
                <w:t>18.4</w:t>
              </w:r>
            </w:ins>
          </w:p>
        </w:tc>
        <w:tc>
          <w:tcPr>
            <w:tcW w:w="792" w:type="dxa"/>
            <w:vMerge w:val="restart"/>
            <w:tcBorders>
              <w:top w:val="single" w:sz="4" w:space="0" w:color="auto"/>
            </w:tcBorders>
            <w:vAlign w:val="center"/>
          </w:tcPr>
          <w:p w14:paraId="20EC9966" w14:textId="77777777" w:rsidR="004C2F0D" w:rsidRDefault="004C2F0D" w:rsidP="00FF2AAD">
            <w:pPr>
              <w:pStyle w:val="TableBody"/>
              <w:jc w:val="center"/>
              <w:rPr>
                <w:ins w:id="1788" w:author="Brian Bohman" w:date="2021-11-14T09:32:00Z"/>
              </w:rPr>
            </w:pPr>
            <w:ins w:id="1789" w:author="Brian Bohman" w:date="2021-11-14T09:32:00Z">
              <w:r>
                <w:t>428</w:t>
              </w:r>
            </w:ins>
          </w:p>
        </w:tc>
        <w:tc>
          <w:tcPr>
            <w:tcW w:w="864" w:type="dxa"/>
            <w:vMerge w:val="restart"/>
            <w:tcBorders>
              <w:top w:val="single" w:sz="4" w:space="0" w:color="auto"/>
            </w:tcBorders>
            <w:vAlign w:val="center"/>
          </w:tcPr>
          <w:p w14:paraId="2FC5908F" w14:textId="77777777" w:rsidR="004C2F0D" w:rsidRDefault="004C2F0D" w:rsidP="00FF2AAD">
            <w:pPr>
              <w:pStyle w:val="TableBody"/>
              <w:jc w:val="center"/>
              <w:rPr>
                <w:ins w:id="1790" w:author="Brian Bohman" w:date="2021-11-14T09:32:00Z"/>
              </w:rPr>
            </w:pPr>
            <w:ins w:id="1791" w:author="Brian Bohman" w:date="2021-11-14T09:32:00Z">
              <w:r w:rsidRPr="00202022">
                <w:t>13.6</w:t>
              </w:r>
            </w:ins>
          </w:p>
        </w:tc>
        <w:tc>
          <w:tcPr>
            <w:tcW w:w="720" w:type="dxa"/>
            <w:vMerge w:val="restart"/>
            <w:tcBorders>
              <w:top w:val="single" w:sz="4" w:space="0" w:color="auto"/>
            </w:tcBorders>
            <w:vAlign w:val="center"/>
          </w:tcPr>
          <w:p w14:paraId="494781C2" w14:textId="77777777" w:rsidR="004C2F0D" w:rsidRDefault="004C2F0D" w:rsidP="00FF2AAD">
            <w:pPr>
              <w:pStyle w:val="TableBody"/>
              <w:jc w:val="center"/>
              <w:rPr>
                <w:ins w:id="1792" w:author="Brian Bohman" w:date="2021-11-14T09:32:00Z"/>
              </w:rPr>
            </w:pPr>
            <w:ins w:id="1793" w:author="Brian Bohman" w:date="2021-11-14T09:32:00Z">
              <w:r w:rsidRPr="00202022">
                <w:t>17</w:t>
              </w:r>
              <w:r>
                <w:t>39</w:t>
              </w:r>
            </w:ins>
          </w:p>
        </w:tc>
        <w:tc>
          <w:tcPr>
            <w:tcW w:w="1008" w:type="dxa"/>
            <w:vMerge w:val="restart"/>
            <w:tcBorders>
              <w:top w:val="single" w:sz="4" w:space="0" w:color="auto"/>
              <w:right w:val="dotted" w:sz="4" w:space="0" w:color="auto"/>
            </w:tcBorders>
            <w:vAlign w:val="center"/>
          </w:tcPr>
          <w:p w14:paraId="5749D813" w14:textId="77777777" w:rsidR="004C2F0D" w:rsidRDefault="004C2F0D" w:rsidP="00FF2AAD">
            <w:pPr>
              <w:pStyle w:val="TableBody"/>
              <w:jc w:val="center"/>
              <w:rPr>
                <w:ins w:id="1794" w:author="Brian Bohman" w:date="2021-11-14T09:32:00Z"/>
              </w:rPr>
            </w:pPr>
            <w:ins w:id="1795" w:author="Brian Bohman" w:date="2021-11-14T09:32:00Z">
              <w:r>
                <w:t>25.5</w:t>
              </w:r>
            </w:ins>
          </w:p>
        </w:tc>
        <w:tc>
          <w:tcPr>
            <w:tcW w:w="1296" w:type="dxa"/>
            <w:vMerge w:val="restart"/>
            <w:tcBorders>
              <w:top w:val="single" w:sz="4" w:space="0" w:color="auto"/>
              <w:left w:val="dotted" w:sz="4" w:space="0" w:color="auto"/>
              <w:bottom w:val="dotted" w:sz="4" w:space="0" w:color="auto"/>
            </w:tcBorders>
            <w:vAlign w:val="center"/>
          </w:tcPr>
          <w:p w14:paraId="46F3409F" w14:textId="77777777" w:rsidR="004C2F0D" w:rsidRDefault="004C2F0D" w:rsidP="00FF2AAD">
            <w:pPr>
              <w:pStyle w:val="TableBody"/>
              <w:jc w:val="center"/>
              <w:rPr>
                <w:ins w:id="1796" w:author="Brian Bohman" w:date="2021-11-14T09:32:00Z"/>
              </w:rPr>
            </w:pPr>
            <w:ins w:id="1797" w:author="Brian Bohman" w:date="2021-11-14T09:32:00Z">
              <w:r w:rsidRPr="00202022">
                <w:t>59,000</w:t>
              </w:r>
            </w:ins>
          </w:p>
        </w:tc>
        <w:tc>
          <w:tcPr>
            <w:tcW w:w="1332" w:type="dxa"/>
            <w:vMerge w:val="restart"/>
            <w:tcBorders>
              <w:top w:val="single" w:sz="4" w:space="0" w:color="auto"/>
              <w:bottom w:val="dotted" w:sz="4" w:space="0" w:color="auto"/>
            </w:tcBorders>
            <w:vAlign w:val="center"/>
          </w:tcPr>
          <w:p w14:paraId="7D02E6EE" w14:textId="77777777" w:rsidR="004C2F0D" w:rsidRDefault="004C2F0D" w:rsidP="00FF2AAD">
            <w:pPr>
              <w:pStyle w:val="TableBody"/>
              <w:jc w:val="center"/>
              <w:rPr>
                <w:ins w:id="1798" w:author="Brian Bohman" w:date="2021-11-14T09:32:00Z"/>
              </w:rPr>
            </w:pPr>
            <w:ins w:id="1799" w:author="Brian Bohman" w:date="2021-11-14T09:32:00Z">
              <w:r w:rsidRPr="00202022">
                <w:t>Urea @ PL</w:t>
              </w:r>
            </w:ins>
          </w:p>
        </w:tc>
      </w:tr>
      <w:tr w:rsidR="004C2F0D" w:rsidRPr="00202022" w14:paraId="6D4A216C" w14:textId="77777777" w:rsidTr="00643D2D">
        <w:trPr>
          <w:ins w:id="1800" w:author="Brian Bohman" w:date="2021-11-14T09:32:00Z"/>
        </w:trPr>
        <w:tc>
          <w:tcPr>
            <w:tcW w:w="1146" w:type="dxa"/>
            <w:vMerge/>
            <w:vAlign w:val="center"/>
          </w:tcPr>
          <w:p w14:paraId="17F6FC99" w14:textId="77777777" w:rsidR="004C2F0D" w:rsidRPr="00202022" w:rsidRDefault="004C2F0D" w:rsidP="00897931">
            <w:pPr>
              <w:pStyle w:val="TableBody"/>
              <w:rPr>
                <w:ins w:id="1801" w:author="Brian Bohman" w:date="2021-11-14T09:32:00Z"/>
              </w:rPr>
            </w:pPr>
          </w:p>
        </w:tc>
        <w:tc>
          <w:tcPr>
            <w:tcW w:w="1581" w:type="dxa"/>
            <w:tcBorders>
              <w:right w:val="dotted" w:sz="4" w:space="0" w:color="auto"/>
            </w:tcBorders>
            <w:vAlign w:val="center"/>
          </w:tcPr>
          <w:p w14:paraId="79452D81" w14:textId="77777777" w:rsidR="004C2F0D" w:rsidRPr="00202022" w:rsidRDefault="004C2F0D" w:rsidP="00897931">
            <w:pPr>
              <w:pStyle w:val="TableBody"/>
              <w:rPr>
                <w:ins w:id="1802" w:author="Brian Bohman" w:date="2021-11-14T09:32:00Z"/>
              </w:rPr>
            </w:pPr>
            <w:ins w:id="1803" w:author="Brian Bohman" w:date="2021-11-14T09:32:00Z">
              <w:r w:rsidRPr="00202022">
                <w:t>Gem Russet</w:t>
              </w:r>
            </w:ins>
          </w:p>
        </w:tc>
        <w:tc>
          <w:tcPr>
            <w:tcW w:w="936" w:type="dxa"/>
            <w:tcBorders>
              <w:left w:val="dotted" w:sz="4" w:space="0" w:color="auto"/>
              <w:right w:val="dotted" w:sz="4" w:space="0" w:color="auto"/>
            </w:tcBorders>
            <w:vAlign w:val="center"/>
          </w:tcPr>
          <w:p w14:paraId="6DEFA958" w14:textId="77777777" w:rsidR="004C2F0D" w:rsidRPr="00202022" w:rsidRDefault="004C2F0D" w:rsidP="00FF2AAD">
            <w:pPr>
              <w:pStyle w:val="TableBody"/>
              <w:jc w:val="center"/>
              <w:rPr>
                <w:ins w:id="1804" w:author="Brian Bohman" w:date="2021-11-14T09:32:00Z"/>
              </w:rPr>
            </w:pPr>
            <w:ins w:id="1805" w:author="Brian Bohman" w:date="2021-11-14T09:32:00Z">
              <w:r w:rsidRPr="00202022">
                <w:t>M to L</w:t>
              </w:r>
            </w:ins>
          </w:p>
        </w:tc>
        <w:tc>
          <w:tcPr>
            <w:tcW w:w="1107" w:type="dxa"/>
            <w:vMerge/>
            <w:tcBorders>
              <w:left w:val="dotted" w:sz="4" w:space="0" w:color="auto"/>
            </w:tcBorders>
          </w:tcPr>
          <w:p w14:paraId="1E407BFF" w14:textId="77777777" w:rsidR="004C2F0D" w:rsidRPr="00202022" w:rsidRDefault="004C2F0D" w:rsidP="00FF2AAD">
            <w:pPr>
              <w:pStyle w:val="TableBody"/>
              <w:jc w:val="center"/>
              <w:rPr>
                <w:ins w:id="1806" w:author="Brian Bohman" w:date="2021-11-14T09:32:00Z"/>
              </w:rPr>
            </w:pPr>
          </w:p>
        </w:tc>
        <w:tc>
          <w:tcPr>
            <w:tcW w:w="1008" w:type="dxa"/>
            <w:vMerge/>
          </w:tcPr>
          <w:p w14:paraId="2AE1B630" w14:textId="77777777" w:rsidR="004C2F0D" w:rsidRPr="00202022" w:rsidRDefault="004C2F0D" w:rsidP="00FF2AAD">
            <w:pPr>
              <w:pStyle w:val="TableBody"/>
              <w:jc w:val="center"/>
              <w:rPr>
                <w:ins w:id="1807" w:author="Brian Bohman" w:date="2021-11-14T09:32:00Z"/>
              </w:rPr>
            </w:pPr>
          </w:p>
        </w:tc>
        <w:tc>
          <w:tcPr>
            <w:tcW w:w="720" w:type="dxa"/>
            <w:vMerge/>
          </w:tcPr>
          <w:p w14:paraId="30170D08" w14:textId="77777777" w:rsidR="004C2F0D" w:rsidRPr="00202022" w:rsidRDefault="004C2F0D" w:rsidP="00FF2AAD">
            <w:pPr>
              <w:pStyle w:val="TableBody"/>
              <w:jc w:val="center"/>
              <w:rPr>
                <w:ins w:id="1808" w:author="Brian Bohman" w:date="2021-11-14T09:32:00Z"/>
              </w:rPr>
            </w:pPr>
          </w:p>
        </w:tc>
        <w:tc>
          <w:tcPr>
            <w:tcW w:w="792" w:type="dxa"/>
            <w:vMerge/>
            <w:vAlign w:val="center"/>
          </w:tcPr>
          <w:p w14:paraId="7F5BAB38" w14:textId="77777777" w:rsidR="004C2F0D" w:rsidRPr="00202022" w:rsidRDefault="004C2F0D" w:rsidP="00FF2AAD">
            <w:pPr>
              <w:pStyle w:val="TableBody"/>
              <w:jc w:val="center"/>
              <w:rPr>
                <w:ins w:id="1809" w:author="Brian Bohman" w:date="2021-11-14T09:32:00Z"/>
              </w:rPr>
            </w:pPr>
          </w:p>
        </w:tc>
        <w:tc>
          <w:tcPr>
            <w:tcW w:w="864" w:type="dxa"/>
            <w:vMerge/>
            <w:vAlign w:val="center"/>
          </w:tcPr>
          <w:p w14:paraId="7AC46FD6" w14:textId="77777777" w:rsidR="004C2F0D" w:rsidRPr="00202022" w:rsidRDefault="004C2F0D" w:rsidP="00FF2AAD">
            <w:pPr>
              <w:pStyle w:val="TableBody"/>
              <w:jc w:val="center"/>
              <w:rPr>
                <w:ins w:id="1810" w:author="Brian Bohman" w:date="2021-11-14T09:32:00Z"/>
              </w:rPr>
            </w:pPr>
          </w:p>
        </w:tc>
        <w:tc>
          <w:tcPr>
            <w:tcW w:w="720" w:type="dxa"/>
            <w:vMerge/>
            <w:vAlign w:val="center"/>
          </w:tcPr>
          <w:p w14:paraId="5D03658B" w14:textId="77777777" w:rsidR="004C2F0D" w:rsidRPr="00202022" w:rsidRDefault="004C2F0D" w:rsidP="00FF2AAD">
            <w:pPr>
              <w:pStyle w:val="TableBody"/>
              <w:jc w:val="center"/>
              <w:rPr>
                <w:ins w:id="1811" w:author="Brian Bohman" w:date="2021-11-14T09:32:00Z"/>
              </w:rPr>
            </w:pPr>
          </w:p>
        </w:tc>
        <w:tc>
          <w:tcPr>
            <w:tcW w:w="1008" w:type="dxa"/>
            <w:vMerge/>
            <w:tcBorders>
              <w:right w:val="dotted" w:sz="4" w:space="0" w:color="auto"/>
            </w:tcBorders>
            <w:vAlign w:val="center"/>
          </w:tcPr>
          <w:p w14:paraId="665B68A0" w14:textId="77777777" w:rsidR="004C2F0D" w:rsidRPr="00202022" w:rsidRDefault="004C2F0D" w:rsidP="00FF2AAD">
            <w:pPr>
              <w:pStyle w:val="TableBody"/>
              <w:jc w:val="center"/>
              <w:rPr>
                <w:ins w:id="1812" w:author="Brian Bohman" w:date="2021-11-14T09:32:00Z"/>
              </w:rPr>
            </w:pPr>
          </w:p>
        </w:tc>
        <w:tc>
          <w:tcPr>
            <w:tcW w:w="1296" w:type="dxa"/>
            <w:vMerge/>
            <w:tcBorders>
              <w:left w:val="dotted" w:sz="4" w:space="0" w:color="auto"/>
              <w:bottom w:val="dotted" w:sz="4" w:space="0" w:color="auto"/>
            </w:tcBorders>
            <w:vAlign w:val="center"/>
          </w:tcPr>
          <w:p w14:paraId="5BC9A7E0" w14:textId="77777777" w:rsidR="004C2F0D" w:rsidRPr="00202022" w:rsidRDefault="004C2F0D" w:rsidP="00FF2AAD">
            <w:pPr>
              <w:pStyle w:val="TableBody"/>
              <w:jc w:val="center"/>
              <w:rPr>
                <w:ins w:id="1813" w:author="Brian Bohman" w:date="2021-11-14T09:32:00Z"/>
              </w:rPr>
            </w:pPr>
          </w:p>
        </w:tc>
        <w:tc>
          <w:tcPr>
            <w:tcW w:w="1332" w:type="dxa"/>
            <w:vMerge/>
            <w:tcBorders>
              <w:bottom w:val="dotted" w:sz="4" w:space="0" w:color="auto"/>
            </w:tcBorders>
            <w:vAlign w:val="center"/>
          </w:tcPr>
          <w:p w14:paraId="623A2FD6" w14:textId="77777777" w:rsidR="004C2F0D" w:rsidRPr="00202022" w:rsidRDefault="004C2F0D" w:rsidP="00FF2AAD">
            <w:pPr>
              <w:pStyle w:val="TableBody"/>
              <w:jc w:val="center"/>
              <w:rPr>
                <w:ins w:id="1814" w:author="Brian Bohman" w:date="2021-11-14T09:32:00Z"/>
              </w:rPr>
            </w:pPr>
          </w:p>
        </w:tc>
      </w:tr>
      <w:tr w:rsidR="004C2F0D" w:rsidRPr="00202022" w14:paraId="5B3B6D55" w14:textId="77777777" w:rsidTr="00643D2D">
        <w:trPr>
          <w:ins w:id="1815" w:author="Brian Bohman" w:date="2021-11-14T09:32:00Z"/>
        </w:trPr>
        <w:tc>
          <w:tcPr>
            <w:tcW w:w="1146" w:type="dxa"/>
            <w:vMerge/>
            <w:vAlign w:val="center"/>
          </w:tcPr>
          <w:p w14:paraId="4FF10FAA" w14:textId="77777777" w:rsidR="004C2F0D" w:rsidRPr="00202022" w:rsidRDefault="004C2F0D" w:rsidP="00897931">
            <w:pPr>
              <w:pStyle w:val="TableBody"/>
              <w:rPr>
                <w:ins w:id="1816" w:author="Brian Bohman" w:date="2021-11-14T09:32:00Z"/>
              </w:rPr>
            </w:pPr>
          </w:p>
        </w:tc>
        <w:tc>
          <w:tcPr>
            <w:tcW w:w="1581" w:type="dxa"/>
            <w:tcBorders>
              <w:right w:val="dotted" w:sz="4" w:space="0" w:color="auto"/>
            </w:tcBorders>
            <w:vAlign w:val="center"/>
          </w:tcPr>
          <w:p w14:paraId="6DF2C818" w14:textId="77777777" w:rsidR="004C2F0D" w:rsidRPr="00202022" w:rsidRDefault="004C2F0D" w:rsidP="00897931">
            <w:pPr>
              <w:pStyle w:val="TableBody"/>
              <w:rPr>
                <w:ins w:id="1817" w:author="Brian Bohman" w:date="2021-11-14T09:32:00Z"/>
              </w:rPr>
            </w:pPr>
            <w:ins w:id="1818" w:author="Brian Bohman" w:date="2021-11-14T09:32:00Z">
              <w:r w:rsidRPr="00202022">
                <w:t>Innovator</w:t>
              </w:r>
            </w:ins>
          </w:p>
        </w:tc>
        <w:tc>
          <w:tcPr>
            <w:tcW w:w="936" w:type="dxa"/>
            <w:tcBorders>
              <w:left w:val="dotted" w:sz="4" w:space="0" w:color="auto"/>
              <w:right w:val="dotted" w:sz="4" w:space="0" w:color="auto"/>
            </w:tcBorders>
            <w:vAlign w:val="center"/>
          </w:tcPr>
          <w:p w14:paraId="15F32AAC" w14:textId="77777777" w:rsidR="004C2F0D" w:rsidRPr="00202022" w:rsidRDefault="004C2F0D" w:rsidP="00FF2AAD">
            <w:pPr>
              <w:pStyle w:val="TableBody"/>
              <w:jc w:val="center"/>
              <w:rPr>
                <w:ins w:id="1819" w:author="Brian Bohman" w:date="2021-11-14T09:32:00Z"/>
              </w:rPr>
            </w:pPr>
            <w:ins w:id="1820" w:author="Brian Bohman" w:date="2021-11-14T09:32:00Z">
              <w:r w:rsidRPr="00202022">
                <w:t>E to M</w:t>
              </w:r>
            </w:ins>
          </w:p>
        </w:tc>
        <w:tc>
          <w:tcPr>
            <w:tcW w:w="1107" w:type="dxa"/>
            <w:vMerge/>
            <w:tcBorders>
              <w:left w:val="dotted" w:sz="4" w:space="0" w:color="auto"/>
            </w:tcBorders>
          </w:tcPr>
          <w:p w14:paraId="2CB8B5F8" w14:textId="77777777" w:rsidR="004C2F0D" w:rsidRPr="00202022" w:rsidRDefault="004C2F0D" w:rsidP="00FF2AAD">
            <w:pPr>
              <w:pStyle w:val="TableBody"/>
              <w:jc w:val="center"/>
              <w:rPr>
                <w:ins w:id="1821" w:author="Brian Bohman" w:date="2021-11-14T09:32:00Z"/>
              </w:rPr>
            </w:pPr>
          </w:p>
        </w:tc>
        <w:tc>
          <w:tcPr>
            <w:tcW w:w="1008" w:type="dxa"/>
            <w:vMerge/>
          </w:tcPr>
          <w:p w14:paraId="4529A863" w14:textId="77777777" w:rsidR="004C2F0D" w:rsidRPr="00202022" w:rsidRDefault="004C2F0D" w:rsidP="00FF2AAD">
            <w:pPr>
              <w:pStyle w:val="TableBody"/>
              <w:jc w:val="center"/>
              <w:rPr>
                <w:ins w:id="1822" w:author="Brian Bohman" w:date="2021-11-14T09:32:00Z"/>
              </w:rPr>
            </w:pPr>
          </w:p>
        </w:tc>
        <w:tc>
          <w:tcPr>
            <w:tcW w:w="720" w:type="dxa"/>
            <w:vMerge/>
          </w:tcPr>
          <w:p w14:paraId="6A2DA7C4" w14:textId="77777777" w:rsidR="004C2F0D" w:rsidRPr="00202022" w:rsidRDefault="004C2F0D" w:rsidP="00FF2AAD">
            <w:pPr>
              <w:pStyle w:val="TableBody"/>
              <w:jc w:val="center"/>
              <w:rPr>
                <w:ins w:id="1823" w:author="Brian Bohman" w:date="2021-11-14T09:32:00Z"/>
              </w:rPr>
            </w:pPr>
          </w:p>
        </w:tc>
        <w:tc>
          <w:tcPr>
            <w:tcW w:w="792" w:type="dxa"/>
            <w:vMerge/>
            <w:vAlign w:val="center"/>
          </w:tcPr>
          <w:p w14:paraId="748A072E" w14:textId="77777777" w:rsidR="004C2F0D" w:rsidRPr="00202022" w:rsidRDefault="004C2F0D" w:rsidP="00FF2AAD">
            <w:pPr>
              <w:pStyle w:val="TableBody"/>
              <w:jc w:val="center"/>
              <w:rPr>
                <w:ins w:id="1824" w:author="Brian Bohman" w:date="2021-11-14T09:32:00Z"/>
              </w:rPr>
            </w:pPr>
          </w:p>
        </w:tc>
        <w:tc>
          <w:tcPr>
            <w:tcW w:w="864" w:type="dxa"/>
            <w:vMerge/>
            <w:vAlign w:val="center"/>
          </w:tcPr>
          <w:p w14:paraId="6E426F03" w14:textId="77777777" w:rsidR="004C2F0D" w:rsidRPr="00202022" w:rsidRDefault="004C2F0D" w:rsidP="00FF2AAD">
            <w:pPr>
              <w:pStyle w:val="TableBody"/>
              <w:jc w:val="center"/>
              <w:rPr>
                <w:ins w:id="1825" w:author="Brian Bohman" w:date="2021-11-14T09:32:00Z"/>
              </w:rPr>
            </w:pPr>
          </w:p>
        </w:tc>
        <w:tc>
          <w:tcPr>
            <w:tcW w:w="720" w:type="dxa"/>
            <w:vMerge/>
            <w:vAlign w:val="center"/>
          </w:tcPr>
          <w:p w14:paraId="05A9B74F" w14:textId="77777777" w:rsidR="004C2F0D" w:rsidRPr="00202022" w:rsidRDefault="004C2F0D" w:rsidP="00FF2AAD">
            <w:pPr>
              <w:pStyle w:val="TableBody"/>
              <w:jc w:val="center"/>
              <w:rPr>
                <w:ins w:id="1826" w:author="Brian Bohman" w:date="2021-11-14T09:32:00Z"/>
              </w:rPr>
            </w:pPr>
          </w:p>
        </w:tc>
        <w:tc>
          <w:tcPr>
            <w:tcW w:w="1008" w:type="dxa"/>
            <w:vMerge/>
            <w:tcBorders>
              <w:right w:val="dotted" w:sz="4" w:space="0" w:color="auto"/>
            </w:tcBorders>
            <w:vAlign w:val="center"/>
          </w:tcPr>
          <w:p w14:paraId="5AEA16DB" w14:textId="77777777" w:rsidR="004C2F0D" w:rsidRPr="00202022" w:rsidRDefault="004C2F0D" w:rsidP="00FF2AAD">
            <w:pPr>
              <w:pStyle w:val="TableBody"/>
              <w:jc w:val="center"/>
              <w:rPr>
                <w:ins w:id="1827" w:author="Brian Bohman" w:date="2021-11-14T09:32:00Z"/>
              </w:rPr>
            </w:pPr>
          </w:p>
        </w:tc>
        <w:tc>
          <w:tcPr>
            <w:tcW w:w="1296" w:type="dxa"/>
            <w:vMerge/>
            <w:tcBorders>
              <w:left w:val="dotted" w:sz="4" w:space="0" w:color="auto"/>
              <w:bottom w:val="dotted" w:sz="4" w:space="0" w:color="auto"/>
            </w:tcBorders>
            <w:vAlign w:val="center"/>
          </w:tcPr>
          <w:p w14:paraId="617BC27F" w14:textId="77777777" w:rsidR="004C2F0D" w:rsidRPr="00202022" w:rsidRDefault="004C2F0D" w:rsidP="00FF2AAD">
            <w:pPr>
              <w:pStyle w:val="TableBody"/>
              <w:jc w:val="center"/>
              <w:rPr>
                <w:ins w:id="1828" w:author="Brian Bohman" w:date="2021-11-14T09:32:00Z"/>
              </w:rPr>
            </w:pPr>
          </w:p>
        </w:tc>
        <w:tc>
          <w:tcPr>
            <w:tcW w:w="1332" w:type="dxa"/>
            <w:vMerge/>
            <w:tcBorders>
              <w:bottom w:val="dotted" w:sz="4" w:space="0" w:color="auto"/>
            </w:tcBorders>
            <w:vAlign w:val="center"/>
          </w:tcPr>
          <w:p w14:paraId="63E17467" w14:textId="77777777" w:rsidR="004C2F0D" w:rsidRPr="00202022" w:rsidRDefault="004C2F0D" w:rsidP="00FF2AAD">
            <w:pPr>
              <w:pStyle w:val="TableBody"/>
              <w:jc w:val="center"/>
              <w:rPr>
                <w:ins w:id="1829" w:author="Brian Bohman" w:date="2021-11-14T09:32:00Z"/>
              </w:rPr>
            </w:pPr>
          </w:p>
        </w:tc>
      </w:tr>
      <w:tr w:rsidR="004C2F0D" w:rsidRPr="00202022" w14:paraId="3D4FBA90" w14:textId="77777777" w:rsidTr="00643D2D">
        <w:trPr>
          <w:ins w:id="1830" w:author="Brian Bohman" w:date="2021-11-14T09:32:00Z"/>
        </w:trPr>
        <w:tc>
          <w:tcPr>
            <w:tcW w:w="1146" w:type="dxa"/>
            <w:vMerge/>
            <w:vAlign w:val="center"/>
          </w:tcPr>
          <w:p w14:paraId="11DE2E86" w14:textId="77777777" w:rsidR="004C2F0D" w:rsidRPr="00202022" w:rsidRDefault="004C2F0D" w:rsidP="00897931">
            <w:pPr>
              <w:pStyle w:val="TableBody"/>
              <w:rPr>
                <w:ins w:id="1831" w:author="Brian Bohman" w:date="2021-11-14T09:32:00Z"/>
              </w:rPr>
            </w:pPr>
          </w:p>
        </w:tc>
        <w:tc>
          <w:tcPr>
            <w:tcW w:w="1581" w:type="dxa"/>
            <w:tcBorders>
              <w:right w:val="dotted" w:sz="4" w:space="0" w:color="auto"/>
            </w:tcBorders>
            <w:vAlign w:val="center"/>
          </w:tcPr>
          <w:p w14:paraId="13AB7996" w14:textId="77777777" w:rsidR="004C2F0D" w:rsidRPr="00202022" w:rsidRDefault="004C2F0D" w:rsidP="00897931">
            <w:pPr>
              <w:pStyle w:val="TableBody"/>
              <w:rPr>
                <w:ins w:id="1832" w:author="Brian Bohman" w:date="2021-11-14T09:32:00Z"/>
              </w:rPr>
            </w:pPr>
            <w:proofErr w:type="spellStart"/>
            <w:ins w:id="1833" w:author="Brian Bohman" w:date="2021-11-14T09:32:00Z">
              <w:r w:rsidRPr="00202022">
                <w:t>Markies</w:t>
              </w:r>
              <w:proofErr w:type="spellEnd"/>
              <w:r w:rsidRPr="00202022">
                <w:t xml:space="preserve"> Russet</w:t>
              </w:r>
            </w:ins>
          </w:p>
        </w:tc>
        <w:tc>
          <w:tcPr>
            <w:tcW w:w="936" w:type="dxa"/>
            <w:tcBorders>
              <w:left w:val="dotted" w:sz="4" w:space="0" w:color="auto"/>
              <w:right w:val="dotted" w:sz="4" w:space="0" w:color="auto"/>
            </w:tcBorders>
            <w:vAlign w:val="center"/>
          </w:tcPr>
          <w:p w14:paraId="34643E18" w14:textId="77777777" w:rsidR="004C2F0D" w:rsidRPr="00202022" w:rsidRDefault="004C2F0D" w:rsidP="00FF2AAD">
            <w:pPr>
              <w:pStyle w:val="TableBody"/>
              <w:jc w:val="center"/>
              <w:rPr>
                <w:ins w:id="1834" w:author="Brian Bohman" w:date="2021-11-14T09:32:00Z"/>
              </w:rPr>
            </w:pPr>
            <w:ins w:id="1835" w:author="Brian Bohman" w:date="2021-11-14T09:32:00Z">
              <w:r w:rsidRPr="00202022">
                <w:t>L to VL</w:t>
              </w:r>
            </w:ins>
          </w:p>
        </w:tc>
        <w:tc>
          <w:tcPr>
            <w:tcW w:w="1107" w:type="dxa"/>
            <w:vMerge/>
            <w:tcBorders>
              <w:left w:val="dotted" w:sz="4" w:space="0" w:color="auto"/>
            </w:tcBorders>
          </w:tcPr>
          <w:p w14:paraId="04AEE6F4" w14:textId="77777777" w:rsidR="004C2F0D" w:rsidRPr="00202022" w:rsidRDefault="004C2F0D" w:rsidP="00FF2AAD">
            <w:pPr>
              <w:pStyle w:val="TableBody"/>
              <w:jc w:val="center"/>
              <w:rPr>
                <w:ins w:id="1836" w:author="Brian Bohman" w:date="2021-11-14T09:32:00Z"/>
              </w:rPr>
            </w:pPr>
          </w:p>
        </w:tc>
        <w:tc>
          <w:tcPr>
            <w:tcW w:w="1008" w:type="dxa"/>
            <w:vMerge/>
          </w:tcPr>
          <w:p w14:paraId="44DED603" w14:textId="77777777" w:rsidR="004C2F0D" w:rsidRPr="00202022" w:rsidRDefault="004C2F0D" w:rsidP="00FF2AAD">
            <w:pPr>
              <w:pStyle w:val="TableBody"/>
              <w:jc w:val="center"/>
              <w:rPr>
                <w:ins w:id="1837" w:author="Brian Bohman" w:date="2021-11-14T09:32:00Z"/>
              </w:rPr>
            </w:pPr>
          </w:p>
        </w:tc>
        <w:tc>
          <w:tcPr>
            <w:tcW w:w="720" w:type="dxa"/>
            <w:vMerge/>
          </w:tcPr>
          <w:p w14:paraId="33C513D9" w14:textId="77777777" w:rsidR="004C2F0D" w:rsidRPr="00202022" w:rsidRDefault="004C2F0D" w:rsidP="00FF2AAD">
            <w:pPr>
              <w:pStyle w:val="TableBody"/>
              <w:jc w:val="center"/>
              <w:rPr>
                <w:ins w:id="1838" w:author="Brian Bohman" w:date="2021-11-14T09:32:00Z"/>
              </w:rPr>
            </w:pPr>
          </w:p>
        </w:tc>
        <w:tc>
          <w:tcPr>
            <w:tcW w:w="792" w:type="dxa"/>
            <w:vMerge/>
            <w:vAlign w:val="center"/>
          </w:tcPr>
          <w:p w14:paraId="2A972EBF" w14:textId="77777777" w:rsidR="004C2F0D" w:rsidRPr="00202022" w:rsidRDefault="004C2F0D" w:rsidP="00FF2AAD">
            <w:pPr>
              <w:pStyle w:val="TableBody"/>
              <w:jc w:val="center"/>
              <w:rPr>
                <w:ins w:id="1839" w:author="Brian Bohman" w:date="2021-11-14T09:32:00Z"/>
              </w:rPr>
            </w:pPr>
          </w:p>
        </w:tc>
        <w:tc>
          <w:tcPr>
            <w:tcW w:w="864" w:type="dxa"/>
            <w:vMerge/>
            <w:vAlign w:val="center"/>
          </w:tcPr>
          <w:p w14:paraId="04E910BC" w14:textId="77777777" w:rsidR="004C2F0D" w:rsidRPr="00202022" w:rsidRDefault="004C2F0D" w:rsidP="00FF2AAD">
            <w:pPr>
              <w:pStyle w:val="TableBody"/>
              <w:jc w:val="center"/>
              <w:rPr>
                <w:ins w:id="1840" w:author="Brian Bohman" w:date="2021-11-14T09:32:00Z"/>
              </w:rPr>
            </w:pPr>
          </w:p>
        </w:tc>
        <w:tc>
          <w:tcPr>
            <w:tcW w:w="720" w:type="dxa"/>
            <w:vMerge/>
            <w:vAlign w:val="center"/>
          </w:tcPr>
          <w:p w14:paraId="7C33AA60" w14:textId="77777777" w:rsidR="004C2F0D" w:rsidRPr="00202022" w:rsidRDefault="004C2F0D" w:rsidP="00FF2AAD">
            <w:pPr>
              <w:pStyle w:val="TableBody"/>
              <w:jc w:val="center"/>
              <w:rPr>
                <w:ins w:id="1841" w:author="Brian Bohman" w:date="2021-11-14T09:32:00Z"/>
              </w:rPr>
            </w:pPr>
          </w:p>
        </w:tc>
        <w:tc>
          <w:tcPr>
            <w:tcW w:w="1008" w:type="dxa"/>
            <w:vMerge/>
            <w:tcBorders>
              <w:right w:val="dotted" w:sz="4" w:space="0" w:color="auto"/>
            </w:tcBorders>
            <w:vAlign w:val="center"/>
          </w:tcPr>
          <w:p w14:paraId="651C19E9" w14:textId="77777777" w:rsidR="004C2F0D" w:rsidRPr="00202022" w:rsidRDefault="004C2F0D" w:rsidP="00FF2AAD">
            <w:pPr>
              <w:pStyle w:val="TableBody"/>
              <w:jc w:val="center"/>
              <w:rPr>
                <w:ins w:id="1842" w:author="Brian Bohman" w:date="2021-11-14T09:32:00Z"/>
              </w:rPr>
            </w:pPr>
          </w:p>
        </w:tc>
        <w:tc>
          <w:tcPr>
            <w:tcW w:w="1296" w:type="dxa"/>
            <w:vMerge/>
            <w:tcBorders>
              <w:left w:val="dotted" w:sz="4" w:space="0" w:color="auto"/>
              <w:bottom w:val="dotted" w:sz="4" w:space="0" w:color="auto"/>
            </w:tcBorders>
            <w:vAlign w:val="center"/>
          </w:tcPr>
          <w:p w14:paraId="021AF55C" w14:textId="77777777" w:rsidR="004C2F0D" w:rsidRPr="00202022" w:rsidRDefault="004C2F0D" w:rsidP="00FF2AAD">
            <w:pPr>
              <w:pStyle w:val="TableBody"/>
              <w:jc w:val="center"/>
              <w:rPr>
                <w:ins w:id="1843" w:author="Brian Bohman" w:date="2021-11-14T09:32:00Z"/>
              </w:rPr>
            </w:pPr>
          </w:p>
        </w:tc>
        <w:tc>
          <w:tcPr>
            <w:tcW w:w="1332" w:type="dxa"/>
            <w:vMerge/>
            <w:tcBorders>
              <w:bottom w:val="dotted" w:sz="4" w:space="0" w:color="auto"/>
            </w:tcBorders>
            <w:vAlign w:val="center"/>
          </w:tcPr>
          <w:p w14:paraId="5F438B9C" w14:textId="77777777" w:rsidR="004C2F0D" w:rsidRPr="00202022" w:rsidRDefault="004C2F0D" w:rsidP="00FF2AAD">
            <w:pPr>
              <w:pStyle w:val="TableBody"/>
              <w:jc w:val="center"/>
              <w:rPr>
                <w:ins w:id="1844" w:author="Brian Bohman" w:date="2021-11-14T09:32:00Z"/>
              </w:rPr>
            </w:pPr>
          </w:p>
        </w:tc>
      </w:tr>
      <w:tr w:rsidR="004C2F0D" w:rsidRPr="00202022" w14:paraId="5CB3B33F" w14:textId="77777777" w:rsidTr="00643D2D">
        <w:trPr>
          <w:ins w:id="1845" w:author="Brian Bohman" w:date="2021-11-14T09:32:00Z"/>
        </w:trPr>
        <w:tc>
          <w:tcPr>
            <w:tcW w:w="1146" w:type="dxa"/>
            <w:vMerge/>
            <w:tcBorders>
              <w:bottom w:val="dotted" w:sz="4" w:space="0" w:color="auto"/>
            </w:tcBorders>
            <w:vAlign w:val="center"/>
          </w:tcPr>
          <w:p w14:paraId="36B4FD74" w14:textId="77777777" w:rsidR="004C2F0D" w:rsidRPr="00202022" w:rsidRDefault="004C2F0D" w:rsidP="00897931">
            <w:pPr>
              <w:pStyle w:val="TableBody"/>
              <w:rPr>
                <w:ins w:id="1846" w:author="Brian Bohman" w:date="2021-11-14T09:32:00Z"/>
              </w:rPr>
            </w:pPr>
          </w:p>
        </w:tc>
        <w:tc>
          <w:tcPr>
            <w:tcW w:w="1581" w:type="dxa"/>
            <w:tcBorders>
              <w:bottom w:val="dotted" w:sz="4" w:space="0" w:color="auto"/>
              <w:right w:val="dotted" w:sz="4" w:space="0" w:color="auto"/>
            </w:tcBorders>
            <w:vAlign w:val="center"/>
          </w:tcPr>
          <w:p w14:paraId="586C2E7F" w14:textId="77777777" w:rsidR="004C2F0D" w:rsidRPr="00202022" w:rsidRDefault="004C2F0D" w:rsidP="00897931">
            <w:pPr>
              <w:pStyle w:val="TableBody"/>
              <w:rPr>
                <w:ins w:id="1847" w:author="Brian Bohman" w:date="2021-11-14T09:32:00Z"/>
              </w:rPr>
            </w:pPr>
            <w:ins w:id="1848" w:author="Brian Bohman" w:date="2021-11-14T09:32:00Z">
              <w:r w:rsidRPr="00202022">
                <w:t>Umatilla Russet</w:t>
              </w:r>
            </w:ins>
          </w:p>
        </w:tc>
        <w:tc>
          <w:tcPr>
            <w:tcW w:w="936" w:type="dxa"/>
            <w:tcBorders>
              <w:left w:val="dotted" w:sz="4" w:space="0" w:color="auto"/>
              <w:bottom w:val="dotted" w:sz="4" w:space="0" w:color="auto"/>
              <w:right w:val="dotted" w:sz="4" w:space="0" w:color="auto"/>
            </w:tcBorders>
            <w:vAlign w:val="center"/>
          </w:tcPr>
          <w:p w14:paraId="4940926E" w14:textId="77777777" w:rsidR="004C2F0D" w:rsidRPr="00202022" w:rsidRDefault="004C2F0D" w:rsidP="00FF2AAD">
            <w:pPr>
              <w:pStyle w:val="TableBody"/>
              <w:jc w:val="center"/>
              <w:rPr>
                <w:ins w:id="1849" w:author="Brian Bohman" w:date="2021-11-14T09:32:00Z"/>
              </w:rPr>
            </w:pPr>
            <w:ins w:id="1850" w:author="Brian Bohman" w:date="2021-11-14T09:32:00Z">
              <w:r w:rsidRPr="00202022">
                <w:t>ML to L</w:t>
              </w:r>
            </w:ins>
          </w:p>
        </w:tc>
        <w:tc>
          <w:tcPr>
            <w:tcW w:w="1107" w:type="dxa"/>
            <w:vMerge/>
            <w:tcBorders>
              <w:left w:val="dotted" w:sz="4" w:space="0" w:color="auto"/>
            </w:tcBorders>
          </w:tcPr>
          <w:p w14:paraId="4D3E6D10" w14:textId="77777777" w:rsidR="004C2F0D" w:rsidRPr="00202022" w:rsidRDefault="004C2F0D" w:rsidP="00FF2AAD">
            <w:pPr>
              <w:pStyle w:val="TableBody"/>
              <w:jc w:val="center"/>
              <w:rPr>
                <w:ins w:id="1851" w:author="Brian Bohman" w:date="2021-11-14T09:32:00Z"/>
              </w:rPr>
            </w:pPr>
          </w:p>
        </w:tc>
        <w:tc>
          <w:tcPr>
            <w:tcW w:w="1008" w:type="dxa"/>
            <w:vMerge/>
          </w:tcPr>
          <w:p w14:paraId="6EEAD640" w14:textId="77777777" w:rsidR="004C2F0D" w:rsidRPr="00202022" w:rsidRDefault="004C2F0D" w:rsidP="00FF2AAD">
            <w:pPr>
              <w:pStyle w:val="TableBody"/>
              <w:jc w:val="center"/>
              <w:rPr>
                <w:ins w:id="1852" w:author="Brian Bohman" w:date="2021-11-14T09:32:00Z"/>
              </w:rPr>
            </w:pPr>
          </w:p>
        </w:tc>
        <w:tc>
          <w:tcPr>
            <w:tcW w:w="720" w:type="dxa"/>
            <w:vMerge/>
          </w:tcPr>
          <w:p w14:paraId="422A547A" w14:textId="77777777" w:rsidR="004C2F0D" w:rsidRPr="00202022" w:rsidRDefault="004C2F0D" w:rsidP="00FF2AAD">
            <w:pPr>
              <w:pStyle w:val="TableBody"/>
              <w:jc w:val="center"/>
              <w:rPr>
                <w:ins w:id="1853" w:author="Brian Bohman" w:date="2021-11-14T09:32:00Z"/>
              </w:rPr>
            </w:pPr>
          </w:p>
        </w:tc>
        <w:tc>
          <w:tcPr>
            <w:tcW w:w="792" w:type="dxa"/>
            <w:vMerge/>
            <w:vAlign w:val="center"/>
          </w:tcPr>
          <w:p w14:paraId="6CF7B6A4" w14:textId="77777777" w:rsidR="004C2F0D" w:rsidRPr="00202022" w:rsidRDefault="004C2F0D" w:rsidP="00FF2AAD">
            <w:pPr>
              <w:pStyle w:val="TableBody"/>
              <w:jc w:val="center"/>
              <w:rPr>
                <w:ins w:id="1854" w:author="Brian Bohman" w:date="2021-11-14T09:32:00Z"/>
              </w:rPr>
            </w:pPr>
          </w:p>
        </w:tc>
        <w:tc>
          <w:tcPr>
            <w:tcW w:w="864" w:type="dxa"/>
            <w:vMerge/>
            <w:vAlign w:val="center"/>
          </w:tcPr>
          <w:p w14:paraId="7626A81D" w14:textId="77777777" w:rsidR="004C2F0D" w:rsidRPr="00202022" w:rsidRDefault="004C2F0D" w:rsidP="00FF2AAD">
            <w:pPr>
              <w:pStyle w:val="TableBody"/>
              <w:jc w:val="center"/>
              <w:rPr>
                <w:ins w:id="1855" w:author="Brian Bohman" w:date="2021-11-14T09:32:00Z"/>
              </w:rPr>
            </w:pPr>
          </w:p>
        </w:tc>
        <w:tc>
          <w:tcPr>
            <w:tcW w:w="720" w:type="dxa"/>
            <w:vMerge/>
            <w:vAlign w:val="center"/>
          </w:tcPr>
          <w:p w14:paraId="440C4829" w14:textId="77777777" w:rsidR="004C2F0D" w:rsidRPr="00202022" w:rsidRDefault="004C2F0D" w:rsidP="00FF2AAD">
            <w:pPr>
              <w:pStyle w:val="TableBody"/>
              <w:jc w:val="center"/>
              <w:rPr>
                <w:ins w:id="1856" w:author="Brian Bohman" w:date="2021-11-14T09:32:00Z"/>
              </w:rPr>
            </w:pPr>
          </w:p>
        </w:tc>
        <w:tc>
          <w:tcPr>
            <w:tcW w:w="1008" w:type="dxa"/>
            <w:vMerge/>
            <w:tcBorders>
              <w:right w:val="dotted" w:sz="4" w:space="0" w:color="auto"/>
            </w:tcBorders>
            <w:vAlign w:val="center"/>
          </w:tcPr>
          <w:p w14:paraId="26392ED4" w14:textId="77777777" w:rsidR="004C2F0D" w:rsidRPr="00202022" w:rsidRDefault="004C2F0D" w:rsidP="00FF2AAD">
            <w:pPr>
              <w:pStyle w:val="TableBody"/>
              <w:jc w:val="center"/>
              <w:rPr>
                <w:ins w:id="1857" w:author="Brian Bohman" w:date="2021-11-14T09:32:00Z"/>
              </w:rPr>
            </w:pPr>
          </w:p>
        </w:tc>
        <w:tc>
          <w:tcPr>
            <w:tcW w:w="1296" w:type="dxa"/>
            <w:vMerge/>
            <w:tcBorders>
              <w:left w:val="dotted" w:sz="4" w:space="0" w:color="auto"/>
              <w:bottom w:val="dotted" w:sz="4" w:space="0" w:color="auto"/>
            </w:tcBorders>
            <w:vAlign w:val="center"/>
          </w:tcPr>
          <w:p w14:paraId="7AC63E00" w14:textId="77777777" w:rsidR="004C2F0D" w:rsidRPr="00202022" w:rsidRDefault="004C2F0D" w:rsidP="00FF2AAD">
            <w:pPr>
              <w:pStyle w:val="TableBody"/>
              <w:jc w:val="center"/>
              <w:rPr>
                <w:ins w:id="1858" w:author="Brian Bohman" w:date="2021-11-14T09:32:00Z"/>
              </w:rPr>
            </w:pPr>
          </w:p>
        </w:tc>
        <w:tc>
          <w:tcPr>
            <w:tcW w:w="1332" w:type="dxa"/>
            <w:vMerge/>
            <w:tcBorders>
              <w:bottom w:val="dotted" w:sz="4" w:space="0" w:color="auto"/>
            </w:tcBorders>
            <w:vAlign w:val="center"/>
          </w:tcPr>
          <w:p w14:paraId="22456EAD" w14:textId="77777777" w:rsidR="004C2F0D" w:rsidRPr="00202022" w:rsidRDefault="004C2F0D" w:rsidP="00FF2AAD">
            <w:pPr>
              <w:pStyle w:val="TableBody"/>
              <w:jc w:val="center"/>
              <w:rPr>
                <w:ins w:id="1859" w:author="Brian Bohman" w:date="2021-11-14T09:32:00Z"/>
              </w:rPr>
            </w:pPr>
          </w:p>
        </w:tc>
      </w:tr>
      <w:tr w:rsidR="004C2F0D" w:rsidRPr="00202022" w14:paraId="1CFC2255" w14:textId="77777777" w:rsidTr="00643D2D">
        <w:trPr>
          <w:ins w:id="1860" w:author="Brian Bohman" w:date="2021-11-14T09:32:00Z"/>
        </w:trPr>
        <w:tc>
          <w:tcPr>
            <w:tcW w:w="1146" w:type="dxa"/>
            <w:vMerge w:val="restart"/>
            <w:tcBorders>
              <w:top w:val="dotted" w:sz="4" w:space="0" w:color="auto"/>
            </w:tcBorders>
            <w:vAlign w:val="center"/>
          </w:tcPr>
          <w:p w14:paraId="74F04DE7" w14:textId="77777777" w:rsidR="004C2F0D" w:rsidRPr="00202022" w:rsidRDefault="004C2F0D" w:rsidP="00897931">
            <w:pPr>
              <w:pStyle w:val="TableBody"/>
              <w:rPr>
                <w:ins w:id="1861" w:author="Brian Bohman" w:date="2021-11-14T09:32:00Z"/>
              </w:rPr>
            </w:pPr>
            <w:ins w:id="1862" w:author="Brian Bohman" w:date="2021-11-14T09:32:00Z">
              <w:r w:rsidRPr="00202022">
                <w:t>Belgium</w:t>
              </w:r>
            </w:ins>
          </w:p>
        </w:tc>
        <w:tc>
          <w:tcPr>
            <w:tcW w:w="1581" w:type="dxa"/>
            <w:tcBorders>
              <w:top w:val="dotted" w:sz="4" w:space="0" w:color="auto"/>
              <w:right w:val="dotted" w:sz="4" w:space="0" w:color="auto"/>
            </w:tcBorders>
            <w:vAlign w:val="center"/>
          </w:tcPr>
          <w:p w14:paraId="41E984D7" w14:textId="77777777" w:rsidR="004C2F0D" w:rsidRPr="00202022" w:rsidRDefault="004C2F0D" w:rsidP="00897931">
            <w:pPr>
              <w:pStyle w:val="TableBody"/>
              <w:rPr>
                <w:ins w:id="1863" w:author="Brian Bohman" w:date="2021-11-14T09:32:00Z"/>
              </w:rPr>
            </w:pPr>
            <w:proofErr w:type="spellStart"/>
            <w:ins w:id="1864" w:author="Brian Bohman" w:date="2021-11-14T09:32:00Z">
              <w:r w:rsidRPr="00202022">
                <w:t>Bintje</w:t>
              </w:r>
              <w:proofErr w:type="spellEnd"/>
            </w:ins>
          </w:p>
        </w:tc>
        <w:tc>
          <w:tcPr>
            <w:tcW w:w="936" w:type="dxa"/>
            <w:tcBorders>
              <w:top w:val="dotted" w:sz="4" w:space="0" w:color="auto"/>
              <w:left w:val="dotted" w:sz="4" w:space="0" w:color="auto"/>
              <w:right w:val="dotted" w:sz="4" w:space="0" w:color="auto"/>
            </w:tcBorders>
            <w:vAlign w:val="center"/>
          </w:tcPr>
          <w:p w14:paraId="3699F191" w14:textId="77777777" w:rsidR="004C2F0D" w:rsidRPr="00202022" w:rsidRDefault="004C2F0D" w:rsidP="00FF2AAD">
            <w:pPr>
              <w:pStyle w:val="TableBody"/>
              <w:jc w:val="center"/>
              <w:rPr>
                <w:ins w:id="1865" w:author="Brian Bohman" w:date="2021-11-14T09:32:00Z"/>
              </w:rPr>
            </w:pPr>
            <w:ins w:id="1866" w:author="Brian Bohman" w:date="2021-11-14T09:32:00Z">
              <w:r w:rsidRPr="00202022">
                <w:t>L</w:t>
              </w:r>
            </w:ins>
          </w:p>
        </w:tc>
        <w:tc>
          <w:tcPr>
            <w:tcW w:w="1107" w:type="dxa"/>
            <w:vMerge w:val="restart"/>
            <w:tcBorders>
              <w:top w:val="dotted" w:sz="4" w:space="0" w:color="auto"/>
              <w:left w:val="dotted" w:sz="4" w:space="0" w:color="auto"/>
            </w:tcBorders>
          </w:tcPr>
          <w:p w14:paraId="4AD509C3" w14:textId="77777777" w:rsidR="004C2F0D" w:rsidRPr="00202022" w:rsidRDefault="004C2F0D" w:rsidP="00FF2AAD">
            <w:pPr>
              <w:pStyle w:val="TableBody"/>
              <w:jc w:val="center"/>
              <w:rPr>
                <w:ins w:id="1867" w:author="Brian Bohman" w:date="2021-11-14T09:32:00Z"/>
              </w:rPr>
            </w:pPr>
            <w:proofErr w:type="spellStart"/>
            <w:ins w:id="1868" w:author="Brian Bohman" w:date="2021-11-14T09:32:00Z">
              <w:r>
                <w:t>SiCL</w:t>
              </w:r>
              <w:proofErr w:type="spellEnd"/>
              <w:r>
                <w:t xml:space="preserve">, </w:t>
              </w:r>
              <w:proofErr w:type="spellStart"/>
              <w:r>
                <w:t>SiL</w:t>
              </w:r>
              <w:proofErr w:type="spellEnd"/>
              <w:r>
                <w:t>, L, SL</w:t>
              </w:r>
            </w:ins>
          </w:p>
        </w:tc>
        <w:tc>
          <w:tcPr>
            <w:tcW w:w="1008" w:type="dxa"/>
            <w:vMerge w:val="restart"/>
            <w:tcBorders>
              <w:top w:val="dotted" w:sz="4" w:space="0" w:color="auto"/>
            </w:tcBorders>
            <w:vAlign w:val="center"/>
          </w:tcPr>
          <w:p w14:paraId="69E45F9E" w14:textId="77777777" w:rsidR="004C2F0D" w:rsidRDefault="004C2F0D" w:rsidP="00FF2AAD">
            <w:pPr>
              <w:pStyle w:val="TableBody"/>
              <w:jc w:val="center"/>
              <w:rPr>
                <w:ins w:id="1869" w:author="Brian Bohman" w:date="2021-11-14T09:32:00Z"/>
              </w:rPr>
            </w:pPr>
            <w:ins w:id="1870" w:author="Brian Bohman" w:date="2021-11-14T09:32:00Z">
              <w:r>
                <w:t>1.3 to 2.6</w:t>
              </w:r>
            </w:ins>
          </w:p>
        </w:tc>
        <w:tc>
          <w:tcPr>
            <w:tcW w:w="720" w:type="dxa"/>
            <w:vMerge w:val="restart"/>
            <w:tcBorders>
              <w:top w:val="dotted" w:sz="4" w:space="0" w:color="auto"/>
            </w:tcBorders>
            <w:vAlign w:val="center"/>
          </w:tcPr>
          <w:p w14:paraId="7935322C" w14:textId="77777777" w:rsidR="004C2F0D" w:rsidRDefault="004C2F0D" w:rsidP="00FF2AAD">
            <w:pPr>
              <w:pStyle w:val="TableBody"/>
              <w:jc w:val="center"/>
              <w:rPr>
                <w:ins w:id="1871" w:author="Brian Bohman" w:date="2021-11-14T09:32:00Z"/>
              </w:rPr>
            </w:pPr>
            <w:ins w:id="1872" w:author="Brian Bohman" w:date="2021-11-14T09:32:00Z">
              <w:r>
                <w:t>15.5</w:t>
              </w:r>
            </w:ins>
          </w:p>
        </w:tc>
        <w:tc>
          <w:tcPr>
            <w:tcW w:w="792" w:type="dxa"/>
            <w:vMerge w:val="restart"/>
            <w:tcBorders>
              <w:top w:val="dotted" w:sz="4" w:space="0" w:color="auto"/>
            </w:tcBorders>
            <w:vAlign w:val="center"/>
          </w:tcPr>
          <w:p w14:paraId="08D2B2E8" w14:textId="77777777" w:rsidR="004C2F0D" w:rsidRDefault="004C2F0D" w:rsidP="00FF2AAD">
            <w:pPr>
              <w:pStyle w:val="TableBody"/>
              <w:jc w:val="center"/>
              <w:rPr>
                <w:ins w:id="1873" w:author="Brian Bohman" w:date="2021-11-14T09:32:00Z"/>
              </w:rPr>
            </w:pPr>
            <w:ins w:id="1874" w:author="Brian Bohman" w:date="2021-11-14T09:32:00Z">
              <w:r>
                <w:t>244</w:t>
              </w:r>
            </w:ins>
          </w:p>
        </w:tc>
        <w:tc>
          <w:tcPr>
            <w:tcW w:w="864" w:type="dxa"/>
            <w:vMerge w:val="restart"/>
            <w:tcBorders>
              <w:top w:val="dotted" w:sz="4" w:space="0" w:color="auto"/>
            </w:tcBorders>
            <w:vAlign w:val="center"/>
          </w:tcPr>
          <w:p w14:paraId="16261792" w14:textId="77777777" w:rsidR="004C2F0D" w:rsidRDefault="004C2F0D" w:rsidP="00FF2AAD">
            <w:pPr>
              <w:pStyle w:val="TableBody"/>
              <w:jc w:val="center"/>
              <w:rPr>
                <w:ins w:id="1875" w:author="Brian Bohman" w:date="2021-11-14T09:32:00Z"/>
              </w:rPr>
            </w:pPr>
            <w:ins w:id="1876" w:author="Brian Bohman" w:date="2021-11-14T09:32:00Z">
              <w:r w:rsidRPr="00202022">
                <w:t>8.3</w:t>
              </w:r>
            </w:ins>
          </w:p>
        </w:tc>
        <w:tc>
          <w:tcPr>
            <w:tcW w:w="720" w:type="dxa"/>
            <w:vMerge w:val="restart"/>
            <w:tcBorders>
              <w:top w:val="dotted" w:sz="4" w:space="0" w:color="auto"/>
            </w:tcBorders>
            <w:vAlign w:val="center"/>
          </w:tcPr>
          <w:p w14:paraId="4E62F2BC" w14:textId="77777777" w:rsidR="004C2F0D" w:rsidRDefault="004C2F0D" w:rsidP="00FF2AAD">
            <w:pPr>
              <w:pStyle w:val="TableBody"/>
              <w:jc w:val="center"/>
              <w:rPr>
                <w:ins w:id="1877" w:author="Brian Bohman" w:date="2021-11-14T09:32:00Z"/>
              </w:rPr>
            </w:pPr>
            <w:ins w:id="1878" w:author="Brian Bohman" w:date="2021-11-14T09:32:00Z">
              <w:r w:rsidRPr="00202022">
                <w:t>131</w:t>
              </w:r>
              <w:r>
                <w:t>3</w:t>
              </w:r>
            </w:ins>
          </w:p>
        </w:tc>
        <w:tc>
          <w:tcPr>
            <w:tcW w:w="1008" w:type="dxa"/>
            <w:vMerge w:val="restart"/>
            <w:tcBorders>
              <w:top w:val="dotted" w:sz="4" w:space="0" w:color="auto"/>
              <w:right w:val="dotted" w:sz="4" w:space="0" w:color="auto"/>
            </w:tcBorders>
            <w:vAlign w:val="center"/>
          </w:tcPr>
          <w:p w14:paraId="45070710" w14:textId="77777777" w:rsidR="004C2F0D" w:rsidRDefault="004C2F0D" w:rsidP="00FF2AAD">
            <w:pPr>
              <w:pStyle w:val="TableBody"/>
              <w:jc w:val="center"/>
              <w:rPr>
                <w:ins w:id="1879" w:author="Brian Bohman" w:date="2021-11-14T09:32:00Z"/>
              </w:rPr>
            </w:pPr>
            <w:ins w:id="1880" w:author="Brian Bohman" w:date="2021-11-14T09:32:00Z">
              <w:r>
                <w:t>20.0</w:t>
              </w:r>
            </w:ins>
          </w:p>
        </w:tc>
        <w:tc>
          <w:tcPr>
            <w:tcW w:w="1296" w:type="dxa"/>
            <w:vMerge w:val="restart"/>
            <w:tcBorders>
              <w:top w:val="dotted" w:sz="4" w:space="0" w:color="auto"/>
              <w:left w:val="dotted" w:sz="4" w:space="0" w:color="auto"/>
              <w:bottom w:val="dotted" w:sz="4" w:space="0" w:color="auto"/>
            </w:tcBorders>
            <w:vAlign w:val="center"/>
          </w:tcPr>
          <w:p w14:paraId="39A6D8D0" w14:textId="77777777" w:rsidR="004C2F0D" w:rsidRDefault="004C2F0D" w:rsidP="00FF2AAD">
            <w:pPr>
              <w:pStyle w:val="TableBody"/>
              <w:jc w:val="center"/>
              <w:rPr>
                <w:ins w:id="1881" w:author="Brian Bohman" w:date="2021-11-14T09:32:00Z"/>
              </w:rPr>
            </w:pPr>
            <w:ins w:id="1882" w:author="Brian Bohman" w:date="2021-11-14T09:32:00Z">
              <w:r w:rsidRPr="00202022">
                <w:t>38,000</w:t>
              </w:r>
            </w:ins>
          </w:p>
        </w:tc>
        <w:tc>
          <w:tcPr>
            <w:tcW w:w="1332" w:type="dxa"/>
            <w:vMerge w:val="restart"/>
            <w:tcBorders>
              <w:top w:val="dotted" w:sz="4" w:space="0" w:color="auto"/>
              <w:bottom w:val="dotted" w:sz="4" w:space="0" w:color="auto"/>
            </w:tcBorders>
            <w:vAlign w:val="center"/>
          </w:tcPr>
          <w:p w14:paraId="50D881E6" w14:textId="77777777" w:rsidR="004C2F0D" w:rsidRDefault="004C2F0D" w:rsidP="00FF2AAD">
            <w:pPr>
              <w:pStyle w:val="TableBody"/>
              <w:jc w:val="center"/>
              <w:rPr>
                <w:ins w:id="1883" w:author="Brian Bohman" w:date="2021-11-14T09:32:00Z"/>
              </w:rPr>
            </w:pPr>
            <w:ins w:id="1884" w:author="Brian Bohman" w:date="2021-11-14T09:32:00Z">
              <w:r w:rsidRPr="00202022">
                <w:t>AN @ PL</w:t>
              </w:r>
            </w:ins>
          </w:p>
        </w:tc>
      </w:tr>
      <w:tr w:rsidR="004C2F0D" w:rsidRPr="00202022" w14:paraId="1E7F20AF" w14:textId="77777777" w:rsidTr="00643D2D">
        <w:trPr>
          <w:ins w:id="1885" w:author="Brian Bohman" w:date="2021-11-14T09:32:00Z"/>
        </w:trPr>
        <w:tc>
          <w:tcPr>
            <w:tcW w:w="1146" w:type="dxa"/>
            <w:vMerge/>
            <w:tcBorders>
              <w:bottom w:val="dotted" w:sz="4" w:space="0" w:color="auto"/>
            </w:tcBorders>
            <w:vAlign w:val="center"/>
          </w:tcPr>
          <w:p w14:paraId="0FBDDF30" w14:textId="77777777" w:rsidR="004C2F0D" w:rsidRPr="00202022" w:rsidRDefault="004C2F0D" w:rsidP="00897931">
            <w:pPr>
              <w:pStyle w:val="TableBody"/>
              <w:rPr>
                <w:ins w:id="1886" w:author="Brian Bohman" w:date="2021-11-14T09:32:00Z"/>
              </w:rPr>
            </w:pPr>
          </w:p>
        </w:tc>
        <w:tc>
          <w:tcPr>
            <w:tcW w:w="1581" w:type="dxa"/>
            <w:tcBorders>
              <w:bottom w:val="dotted" w:sz="4" w:space="0" w:color="auto"/>
              <w:right w:val="dotted" w:sz="4" w:space="0" w:color="auto"/>
            </w:tcBorders>
            <w:vAlign w:val="center"/>
          </w:tcPr>
          <w:p w14:paraId="0227F2C8" w14:textId="77777777" w:rsidR="004C2F0D" w:rsidRPr="00202022" w:rsidRDefault="004C2F0D" w:rsidP="00897931">
            <w:pPr>
              <w:pStyle w:val="TableBody"/>
              <w:rPr>
                <w:ins w:id="1887" w:author="Brian Bohman" w:date="2021-11-14T09:32:00Z"/>
              </w:rPr>
            </w:pPr>
            <w:ins w:id="1888" w:author="Brian Bohman" w:date="2021-11-14T09:32:00Z">
              <w:r w:rsidRPr="00202022">
                <w:t>Charlotte</w:t>
              </w:r>
            </w:ins>
          </w:p>
        </w:tc>
        <w:tc>
          <w:tcPr>
            <w:tcW w:w="936" w:type="dxa"/>
            <w:tcBorders>
              <w:left w:val="dotted" w:sz="4" w:space="0" w:color="auto"/>
              <w:bottom w:val="dotted" w:sz="4" w:space="0" w:color="auto"/>
              <w:right w:val="dotted" w:sz="4" w:space="0" w:color="auto"/>
            </w:tcBorders>
            <w:vAlign w:val="center"/>
          </w:tcPr>
          <w:p w14:paraId="51999AED" w14:textId="77777777" w:rsidR="004C2F0D" w:rsidRPr="00202022" w:rsidRDefault="004C2F0D" w:rsidP="00FF2AAD">
            <w:pPr>
              <w:pStyle w:val="TableBody"/>
              <w:jc w:val="center"/>
              <w:rPr>
                <w:ins w:id="1889" w:author="Brian Bohman" w:date="2021-11-14T09:32:00Z"/>
              </w:rPr>
            </w:pPr>
            <w:ins w:id="1890" w:author="Brian Bohman" w:date="2021-11-14T09:32:00Z">
              <w:r w:rsidRPr="00202022">
                <w:t>M</w:t>
              </w:r>
            </w:ins>
          </w:p>
        </w:tc>
        <w:tc>
          <w:tcPr>
            <w:tcW w:w="1107" w:type="dxa"/>
            <w:vMerge/>
            <w:tcBorders>
              <w:left w:val="dotted" w:sz="4" w:space="0" w:color="auto"/>
            </w:tcBorders>
          </w:tcPr>
          <w:p w14:paraId="0CD95FC1" w14:textId="77777777" w:rsidR="004C2F0D" w:rsidRPr="00202022" w:rsidRDefault="004C2F0D" w:rsidP="00FF2AAD">
            <w:pPr>
              <w:pStyle w:val="TableBody"/>
              <w:jc w:val="center"/>
              <w:rPr>
                <w:ins w:id="1891" w:author="Brian Bohman" w:date="2021-11-14T09:32:00Z"/>
              </w:rPr>
            </w:pPr>
          </w:p>
        </w:tc>
        <w:tc>
          <w:tcPr>
            <w:tcW w:w="1008" w:type="dxa"/>
            <w:vMerge/>
          </w:tcPr>
          <w:p w14:paraId="0A3B1794" w14:textId="77777777" w:rsidR="004C2F0D" w:rsidRPr="00202022" w:rsidRDefault="004C2F0D" w:rsidP="00FF2AAD">
            <w:pPr>
              <w:pStyle w:val="TableBody"/>
              <w:jc w:val="center"/>
              <w:rPr>
                <w:ins w:id="1892" w:author="Brian Bohman" w:date="2021-11-14T09:32:00Z"/>
              </w:rPr>
            </w:pPr>
          </w:p>
        </w:tc>
        <w:tc>
          <w:tcPr>
            <w:tcW w:w="720" w:type="dxa"/>
            <w:vMerge/>
          </w:tcPr>
          <w:p w14:paraId="18043F8A" w14:textId="77777777" w:rsidR="004C2F0D" w:rsidRPr="00202022" w:rsidRDefault="004C2F0D" w:rsidP="00FF2AAD">
            <w:pPr>
              <w:pStyle w:val="TableBody"/>
              <w:jc w:val="center"/>
              <w:rPr>
                <w:ins w:id="1893" w:author="Brian Bohman" w:date="2021-11-14T09:32:00Z"/>
              </w:rPr>
            </w:pPr>
          </w:p>
        </w:tc>
        <w:tc>
          <w:tcPr>
            <w:tcW w:w="792" w:type="dxa"/>
            <w:vMerge/>
          </w:tcPr>
          <w:p w14:paraId="76066281" w14:textId="77777777" w:rsidR="004C2F0D" w:rsidRPr="00202022" w:rsidRDefault="004C2F0D" w:rsidP="00FF2AAD">
            <w:pPr>
              <w:pStyle w:val="TableBody"/>
              <w:jc w:val="center"/>
              <w:rPr>
                <w:ins w:id="1894" w:author="Brian Bohman" w:date="2021-11-14T09:32:00Z"/>
              </w:rPr>
            </w:pPr>
          </w:p>
        </w:tc>
        <w:tc>
          <w:tcPr>
            <w:tcW w:w="864" w:type="dxa"/>
            <w:vMerge/>
            <w:vAlign w:val="center"/>
          </w:tcPr>
          <w:p w14:paraId="6DFDD2BD" w14:textId="77777777" w:rsidR="004C2F0D" w:rsidRPr="00202022" w:rsidRDefault="004C2F0D" w:rsidP="00FF2AAD">
            <w:pPr>
              <w:pStyle w:val="TableBody"/>
              <w:jc w:val="center"/>
              <w:rPr>
                <w:ins w:id="1895" w:author="Brian Bohman" w:date="2021-11-14T09:32:00Z"/>
              </w:rPr>
            </w:pPr>
          </w:p>
        </w:tc>
        <w:tc>
          <w:tcPr>
            <w:tcW w:w="720" w:type="dxa"/>
            <w:vMerge/>
            <w:vAlign w:val="center"/>
          </w:tcPr>
          <w:p w14:paraId="3D8AA1CF" w14:textId="77777777" w:rsidR="004C2F0D" w:rsidRPr="00202022" w:rsidRDefault="004C2F0D" w:rsidP="00FF2AAD">
            <w:pPr>
              <w:pStyle w:val="TableBody"/>
              <w:jc w:val="center"/>
              <w:rPr>
                <w:ins w:id="1896" w:author="Brian Bohman" w:date="2021-11-14T09:32:00Z"/>
              </w:rPr>
            </w:pPr>
          </w:p>
        </w:tc>
        <w:tc>
          <w:tcPr>
            <w:tcW w:w="1008" w:type="dxa"/>
            <w:vMerge/>
            <w:tcBorders>
              <w:right w:val="dotted" w:sz="4" w:space="0" w:color="auto"/>
            </w:tcBorders>
            <w:vAlign w:val="center"/>
          </w:tcPr>
          <w:p w14:paraId="0A6E5380" w14:textId="77777777" w:rsidR="004C2F0D" w:rsidRPr="00202022" w:rsidRDefault="004C2F0D" w:rsidP="00FF2AAD">
            <w:pPr>
              <w:pStyle w:val="TableBody"/>
              <w:jc w:val="center"/>
              <w:rPr>
                <w:ins w:id="1897" w:author="Brian Bohman" w:date="2021-11-14T09:32:00Z"/>
              </w:rPr>
            </w:pPr>
          </w:p>
        </w:tc>
        <w:tc>
          <w:tcPr>
            <w:tcW w:w="1296" w:type="dxa"/>
            <w:vMerge/>
            <w:tcBorders>
              <w:left w:val="dotted" w:sz="4" w:space="0" w:color="auto"/>
              <w:bottom w:val="dotted" w:sz="4" w:space="0" w:color="auto"/>
            </w:tcBorders>
            <w:vAlign w:val="center"/>
          </w:tcPr>
          <w:p w14:paraId="45860C0C" w14:textId="77777777" w:rsidR="004C2F0D" w:rsidRPr="00202022" w:rsidRDefault="004C2F0D" w:rsidP="00FF2AAD">
            <w:pPr>
              <w:pStyle w:val="TableBody"/>
              <w:jc w:val="center"/>
              <w:rPr>
                <w:ins w:id="1898" w:author="Brian Bohman" w:date="2021-11-14T09:32:00Z"/>
              </w:rPr>
            </w:pPr>
          </w:p>
        </w:tc>
        <w:tc>
          <w:tcPr>
            <w:tcW w:w="1332" w:type="dxa"/>
            <w:vMerge/>
            <w:tcBorders>
              <w:bottom w:val="dotted" w:sz="4" w:space="0" w:color="auto"/>
            </w:tcBorders>
            <w:vAlign w:val="center"/>
          </w:tcPr>
          <w:p w14:paraId="42890B31" w14:textId="77777777" w:rsidR="004C2F0D" w:rsidRPr="00202022" w:rsidRDefault="004C2F0D" w:rsidP="00FF2AAD">
            <w:pPr>
              <w:pStyle w:val="TableBody"/>
              <w:jc w:val="center"/>
              <w:rPr>
                <w:ins w:id="1899" w:author="Brian Bohman" w:date="2021-11-14T09:32:00Z"/>
              </w:rPr>
            </w:pPr>
          </w:p>
        </w:tc>
      </w:tr>
      <w:tr w:rsidR="004C2F0D" w:rsidRPr="00202022" w14:paraId="7C18F798" w14:textId="77777777" w:rsidTr="00643D2D">
        <w:trPr>
          <w:ins w:id="1900" w:author="Brian Bohman" w:date="2021-11-14T09:32:00Z"/>
        </w:trPr>
        <w:tc>
          <w:tcPr>
            <w:tcW w:w="1146" w:type="dxa"/>
            <w:vMerge w:val="restart"/>
            <w:tcBorders>
              <w:top w:val="dotted" w:sz="4" w:space="0" w:color="auto"/>
            </w:tcBorders>
            <w:vAlign w:val="center"/>
          </w:tcPr>
          <w:p w14:paraId="0E1590CD" w14:textId="77777777" w:rsidR="004C2F0D" w:rsidRPr="00202022" w:rsidRDefault="004C2F0D" w:rsidP="00897931">
            <w:pPr>
              <w:pStyle w:val="TableBody"/>
              <w:rPr>
                <w:ins w:id="1901" w:author="Brian Bohman" w:date="2021-11-14T09:32:00Z"/>
              </w:rPr>
            </w:pPr>
            <w:ins w:id="1902" w:author="Brian Bohman" w:date="2021-11-14T09:32:00Z">
              <w:r w:rsidRPr="00202022">
                <w:t>Canada</w:t>
              </w:r>
            </w:ins>
          </w:p>
        </w:tc>
        <w:tc>
          <w:tcPr>
            <w:tcW w:w="1581" w:type="dxa"/>
            <w:tcBorders>
              <w:top w:val="dotted" w:sz="4" w:space="0" w:color="auto"/>
              <w:right w:val="dotted" w:sz="4" w:space="0" w:color="auto"/>
            </w:tcBorders>
            <w:vAlign w:val="center"/>
          </w:tcPr>
          <w:p w14:paraId="6C60B6ED" w14:textId="77777777" w:rsidR="004C2F0D" w:rsidRPr="00202022" w:rsidRDefault="004C2F0D" w:rsidP="00897931">
            <w:pPr>
              <w:pStyle w:val="TableBody"/>
              <w:rPr>
                <w:ins w:id="1903" w:author="Brian Bohman" w:date="2021-11-14T09:32:00Z"/>
              </w:rPr>
            </w:pPr>
            <w:ins w:id="1904" w:author="Brian Bohman" w:date="2021-11-14T09:32:00Z">
              <w:r w:rsidRPr="00202022">
                <w:t>Russet Burbank</w:t>
              </w:r>
            </w:ins>
          </w:p>
        </w:tc>
        <w:tc>
          <w:tcPr>
            <w:tcW w:w="936" w:type="dxa"/>
            <w:tcBorders>
              <w:top w:val="dotted" w:sz="4" w:space="0" w:color="auto"/>
              <w:left w:val="dotted" w:sz="4" w:space="0" w:color="auto"/>
              <w:right w:val="dotted" w:sz="4" w:space="0" w:color="auto"/>
            </w:tcBorders>
            <w:vAlign w:val="center"/>
          </w:tcPr>
          <w:p w14:paraId="5556939D" w14:textId="77777777" w:rsidR="004C2F0D" w:rsidRPr="00202022" w:rsidRDefault="004C2F0D" w:rsidP="00FF2AAD">
            <w:pPr>
              <w:pStyle w:val="TableBody"/>
              <w:jc w:val="center"/>
              <w:rPr>
                <w:ins w:id="1905" w:author="Brian Bohman" w:date="2021-11-14T09:32:00Z"/>
              </w:rPr>
            </w:pPr>
            <w:ins w:id="1906" w:author="Brian Bohman" w:date="2021-11-14T09:32:00Z">
              <w:r w:rsidRPr="00202022">
                <w:t>L to VL</w:t>
              </w:r>
            </w:ins>
          </w:p>
        </w:tc>
        <w:tc>
          <w:tcPr>
            <w:tcW w:w="1107" w:type="dxa"/>
            <w:vMerge w:val="restart"/>
            <w:tcBorders>
              <w:top w:val="dotted" w:sz="4" w:space="0" w:color="auto"/>
              <w:left w:val="dotted" w:sz="4" w:space="0" w:color="auto"/>
            </w:tcBorders>
            <w:vAlign w:val="center"/>
          </w:tcPr>
          <w:p w14:paraId="7569CF10" w14:textId="77777777" w:rsidR="004C2F0D" w:rsidRPr="00202022" w:rsidRDefault="004C2F0D" w:rsidP="00FF2AAD">
            <w:pPr>
              <w:pStyle w:val="TableBody"/>
              <w:jc w:val="center"/>
              <w:rPr>
                <w:ins w:id="1907" w:author="Brian Bohman" w:date="2021-11-14T09:32:00Z"/>
              </w:rPr>
            </w:pPr>
            <w:ins w:id="1908" w:author="Brian Bohman" w:date="2021-11-14T09:32:00Z">
              <w:r>
                <w:t>CL, L</w:t>
              </w:r>
            </w:ins>
          </w:p>
        </w:tc>
        <w:tc>
          <w:tcPr>
            <w:tcW w:w="1008" w:type="dxa"/>
            <w:vMerge w:val="restart"/>
            <w:tcBorders>
              <w:top w:val="dotted" w:sz="4" w:space="0" w:color="auto"/>
            </w:tcBorders>
            <w:vAlign w:val="center"/>
          </w:tcPr>
          <w:p w14:paraId="7739A1A1" w14:textId="77777777" w:rsidR="004C2F0D" w:rsidRDefault="004C2F0D" w:rsidP="00FF2AAD">
            <w:pPr>
              <w:pStyle w:val="TableBody"/>
              <w:jc w:val="center"/>
              <w:rPr>
                <w:ins w:id="1909" w:author="Brian Bohman" w:date="2021-11-14T09:32:00Z"/>
              </w:rPr>
            </w:pPr>
            <w:ins w:id="1910" w:author="Brian Bohman" w:date="2021-11-14T09:32:00Z">
              <w:r>
                <w:t>2.6 to 3.0</w:t>
              </w:r>
            </w:ins>
          </w:p>
        </w:tc>
        <w:tc>
          <w:tcPr>
            <w:tcW w:w="720" w:type="dxa"/>
            <w:vMerge w:val="restart"/>
            <w:tcBorders>
              <w:top w:val="dotted" w:sz="4" w:space="0" w:color="auto"/>
            </w:tcBorders>
            <w:vAlign w:val="center"/>
          </w:tcPr>
          <w:p w14:paraId="78FA9166" w14:textId="77777777" w:rsidR="004C2F0D" w:rsidRDefault="004C2F0D" w:rsidP="00FF2AAD">
            <w:pPr>
              <w:pStyle w:val="TableBody"/>
              <w:jc w:val="center"/>
              <w:rPr>
                <w:ins w:id="1911" w:author="Brian Bohman" w:date="2021-11-14T09:32:00Z"/>
              </w:rPr>
            </w:pPr>
            <w:ins w:id="1912" w:author="Brian Bohman" w:date="2021-11-14T09:32:00Z">
              <w:r>
                <w:t>15.7</w:t>
              </w:r>
            </w:ins>
          </w:p>
        </w:tc>
        <w:tc>
          <w:tcPr>
            <w:tcW w:w="792" w:type="dxa"/>
            <w:vMerge w:val="restart"/>
            <w:tcBorders>
              <w:top w:val="dotted" w:sz="4" w:space="0" w:color="auto"/>
            </w:tcBorders>
            <w:vAlign w:val="center"/>
          </w:tcPr>
          <w:p w14:paraId="3FA8F642" w14:textId="77777777" w:rsidR="004C2F0D" w:rsidRDefault="004C2F0D" w:rsidP="00FF2AAD">
            <w:pPr>
              <w:pStyle w:val="TableBody"/>
              <w:jc w:val="center"/>
              <w:rPr>
                <w:ins w:id="1913" w:author="Brian Bohman" w:date="2021-11-14T09:32:00Z"/>
              </w:rPr>
            </w:pPr>
            <w:ins w:id="1914" w:author="Brian Bohman" w:date="2021-11-14T09:32:00Z">
              <w:r>
                <w:t>371</w:t>
              </w:r>
            </w:ins>
          </w:p>
        </w:tc>
        <w:tc>
          <w:tcPr>
            <w:tcW w:w="864" w:type="dxa"/>
            <w:vMerge w:val="restart"/>
            <w:tcBorders>
              <w:top w:val="dotted" w:sz="4" w:space="0" w:color="auto"/>
            </w:tcBorders>
            <w:vAlign w:val="center"/>
          </w:tcPr>
          <w:p w14:paraId="4FFC13B9" w14:textId="77777777" w:rsidR="004C2F0D" w:rsidRDefault="004C2F0D" w:rsidP="00FF2AAD">
            <w:pPr>
              <w:pStyle w:val="TableBody"/>
              <w:jc w:val="center"/>
              <w:rPr>
                <w:ins w:id="1915" w:author="Brian Bohman" w:date="2021-11-14T09:32:00Z"/>
              </w:rPr>
            </w:pPr>
            <w:ins w:id="1916" w:author="Brian Bohman" w:date="2021-11-14T09:32:00Z">
              <w:r w:rsidRPr="00202022">
                <w:t>10.0</w:t>
              </w:r>
            </w:ins>
          </w:p>
        </w:tc>
        <w:tc>
          <w:tcPr>
            <w:tcW w:w="720" w:type="dxa"/>
            <w:vMerge w:val="restart"/>
            <w:tcBorders>
              <w:top w:val="dotted" w:sz="4" w:space="0" w:color="auto"/>
            </w:tcBorders>
            <w:vAlign w:val="center"/>
          </w:tcPr>
          <w:p w14:paraId="148D8091" w14:textId="77777777" w:rsidR="004C2F0D" w:rsidRDefault="004C2F0D" w:rsidP="00FF2AAD">
            <w:pPr>
              <w:pStyle w:val="TableBody"/>
              <w:jc w:val="center"/>
              <w:rPr>
                <w:ins w:id="1917" w:author="Brian Bohman" w:date="2021-11-14T09:32:00Z"/>
              </w:rPr>
            </w:pPr>
            <w:ins w:id="1918" w:author="Brian Bohman" w:date="2021-11-14T09:32:00Z">
              <w:r w:rsidRPr="00202022">
                <w:t>1150</w:t>
              </w:r>
            </w:ins>
          </w:p>
        </w:tc>
        <w:tc>
          <w:tcPr>
            <w:tcW w:w="1008" w:type="dxa"/>
            <w:vMerge w:val="restart"/>
            <w:tcBorders>
              <w:top w:val="dotted" w:sz="4" w:space="0" w:color="auto"/>
              <w:right w:val="dotted" w:sz="4" w:space="0" w:color="auto"/>
            </w:tcBorders>
            <w:vAlign w:val="center"/>
          </w:tcPr>
          <w:p w14:paraId="138A04C8" w14:textId="77777777" w:rsidR="004C2F0D" w:rsidRDefault="004C2F0D" w:rsidP="00FF2AAD">
            <w:pPr>
              <w:pStyle w:val="TableBody"/>
              <w:jc w:val="center"/>
              <w:rPr>
                <w:ins w:id="1919" w:author="Brian Bohman" w:date="2021-11-14T09:32:00Z"/>
              </w:rPr>
            </w:pPr>
            <w:ins w:id="1920" w:author="Brian Bohman" w:date="2021-11-14T09:32:00Z">
              <w:r>
                <w:t>19.1</w:t>
              </w:r>
            </w:ins>
          </w:p>
        </w:tc>
        <w:tc>
          <w:tcPr>
            <w:tcW w:w="1296" w:type="dxa"/>
            <w:tcBorders>
              <w:top w:val="dotted" w:sz="4" w:space="0" w:color="auto"/>
              <w:left w:val="dotted" w:sz="4" w:space="0" w:color="auto"/>
            </w:tcBorders>
            <w:vAlign w:val="center"/>
          </w:tcPr>
          <w:p w14:paraId="30E638C9" w14:textId="77777777" w:rsidR="004C2F0D" w:rsidRDefault="004C2F0D" w:rsidP="00FF2AAD">
            <w:pPr>
              <w:pStyle w:val="TableBody"/>
              <w:jc w:val="center"/>
              <w:rPr>
                <w:ins w:id="1921" w:author="Brian Bohman" w:date="2021-11-14T09:32:00Z"/>
              </w:rPr>
            </w:pPr>
            <w:ins w:id="1922" w:author="Brian Bohman" w:date="2021-11-14T09:32:00Z">
              <w:r w:rsidRPr="00202022">
                <w:t>29,000</w:t>
              </w:r>
            </w:ins>
          </w:p>
        </w:tc>
        <w:tc>
          <w:tcPr>
            <w:tcW w:w="1332" w:type="dxa"/>
            <w:vMerge w:val="restart"/>
            <w:tcBorders>
              <w:top w:val="dotted" w:sz="4" w:space="0" w:color="auto"/>
              <w:bottom w:val="single" w:sz="4" w:space="0" w:color="auto"/>
            </w:tcBorders>
            <w:vAlign w:val="center"/>
          </w:tcPr>
          <w:p w14:paraId="0B1D3F7B" w14:textId="77777777" w:rsidR="004C2F0D" w:rsidRDefault="004C2F0D" w:rsidP="00FF2AAD">
            <w:pPr>
              <w:pStyle w:val="TableBody"/>
              <w:jc w:val="center"/>
              <w:rPr>
                <w:ins w:id="1923" w:author="Brian Bohman" w:date="2021-11-14T09:32:00Z"/>
              </w:rPr>
            </w:pPr>
            <w:ins w:id="1924" w:author="Brian Bohman" w:date="2021-11-14T09:32:00Z">
              <w:r w:rsidRPr="00202022">
                <w:t>AN @ PL</w:t>
              </w:r>
            </w:ins>
          </w:p>
        </w:tc>
      </w:tr>
      <w:tr w:rsidR="004C2F0D" w:rsidRPr="00202022" w14:paraId="6D9876C4" w14:textId="77777777" w:rsidTr="00643D2D">
        <w:trPr>
          <w:ins w:id="1925" w:author="Brian Bohman" w:date="2021-11-14T09:32:00Z"/>
        </w:trPr>
        <w:tc>
          <w:tcPr>
            <w:tcW w:w="1146" w:type="dxa"/>
            <w:vMerge/>
            <w:tcBorders>
              <w:bottom w:val="dotted" w:sz="4" w:space="0" w:color="auto"/>
            </w:tcBorders>
            <w:vAlign w:val="center"/>
          </w:tcPr>
          <w:p w14:paraId="64DF7EF9" w14:textId="77777777" w:rsidR="004C2F0D" w:rsidRPr="00202022" w:rsidRDefault="004C2F0D" w:rsidP="00897931">
            <w:pPr>
              <w:pStyle w:val="TableBody"/>
              <w:rPr>
                <w:ins w:id="1926" w:author="Brian Bohman" w:date="2021-11-14T09:32:00Z"/>
              </w:rPr>
            </w:pPr>
          </w:p>
        </w:tc>
        <w:tc>
          <w:tcPr>
            <w:tcW w:w="1581" w:type="dxa"/>
            <w:tcBorders>
              <w:bottom w:val="dotted" w:sz="4" w:space="0" w:color="auto"/>
              <w:right w:val="dotted" w:sz="4" w:space="0" w:color="auto"/>
            </w:tcBorders>
            <w:vAlign w:val="center"/>
          </w:tcPr>
          <w:p w14:paraId="6D1700ED" w14:textId="77777777" w:rsidR="004C2F0D" w:rsidRPr="00202022" w:rsidRDefault="004C2F0D" w:rsidP="00897931">
            <w:pPr>
              <w:pStyle w:val="TableBody"/>
              <w:rPr>
                <w:ins w:id="1927" w:author="Brian Bohman" w:date="2021-11-14T09:32:00Z"/>
              </w:rPr>
            </w:pPr>
            <w:proofErr w:type="spellStart"/>
            <w:ins w:id="1928" w:author="Brian Bohman" w:date="2021-11-14T09:32:00Z">
              <w:r w:rsidRPr="00202022">
                <w:t>Shepody</w:t>
              </w:r>
              <w:proofErr w:type="spellEnd"/>
            </w:ins>
          </w:p>
        </w:tc>
        <w:tc>
          <w:tcPr>
            <w:tcW w:w="936" w:type="dxa"/>
            <w:tcBorders>
              <w:left w:val="dotted" w:sz="4" w:space="0" w:color="auto"/>
              <w:bottom w:val="dotted" w:sz="4" w:space="0" w:color="auto"/>
              <w:right w:val="dotted" w:sz="4" w:space="0" w:color="auto"/>
            </w:tcBorders>
            <w:vAlign w:val="center"/>
          </w:tcPr>
          <w:p w14:paraId="268B8893" w14:textId="77777777" w:rsidR="004C2F0D" w:rsidRPr="00202022" w:rsidRDefault="004C2F0D" w:rsidP="00FF2AAD">
            <w:pPr>
              <w:pStyle w:val="TableBody"/>
              <w:jc w:val="center"/>
              <w:rPr>
                <w:ins w:id="1929" w:author="Brian Bohman" w:date="2021-11-14T09:32:00Z"/>
              </w:rPr>
            </w:pPr>
            <w:ins w:id="1930" w:author="Brian Bohman" w:date="2021-11-14T09:32:00Z">
              <w:r w:rsidRPr="00202022">
                <w:t>E to ME</w:t>
              </w:r>
            </w:ins>
          </w:p>
        </w:tc>
        <w:tc>
          <w:tcPr>
            <w:tcW w:w="1107" w:type="dxa"/>
            <w:vMerge/>
            <w:tcBorders>
              <w:left w:val="dotted" w:sz="4" w:space="0" w:color="auto"/>
              <w:bottom w:val="dotted" w:sz="4" w:space="0" w:color="auto"/>
            </w:tcBorders>
          </w:tcPr>
          <w:p w14:paraId="52032846" w14:textId="77777777" w:rsidR="004C2F0D" w:rsidRPr="00202022" w:rsidRDefault="004C2F0D" w:rsidP="00FF2AAD">
            <w:pPr>
              <w:pStyle w:val="TableBody"/>
              <w:jc w:val="center"/>
              <w:rPr>
                <w:ins w:id="1931" w:author="Brian Bohman" w:date="2021-11-14T09:32:00Z"/>
              </w:rPr>
            </w:pPr>
          </w:p>
        </w:tc>
        <w:tc>
          <w:tcPr>
            <w:tcW w:w="1008" w:type="dxa"/>
            <w:vMerge/>
            <w:tcBorders>
              <w:bottom w:val="dotted" w:sz="4" w:space="0" w:color="auto"/>
            </w:tcBorders>
            <w:vAlign w:val="center"/>
          </w:tcPr>
          <w:p w14:paraId="5E2CDA19" w14:textId="77777777" w:rsidR="004C2F0D" w:rsidRPr="00202022" w:rsidRDefault="004C2F0D" w:rsidP="00FF2AAD">
            <w:pPr>
              <w:pStyle w:val="TableBody"/>
              <w:jc w:val="center"/>
              <w:rPr>
                <w:ins w:id="1932" w:author="Brian Bohman" w:date="2021-11-14T09:32:00Z"/>
              </w:rPr>
            </w:pPr>
          </w:p>
        </w:tc>
        <w:tc>
          <w:tcPr>
            <w:tcW w:w="720" w:type="dxa"/>
            <w:vMerge/>
            <w:tcBorders>
              <w:bottom w:val="dotted" w:sz="4" w:space="0" w:color="auto"/>
            </w:tcBorders>
          </w:tcPr>
          <w:p w14:paraId="79B7D4A9" w14:textId="77777777" w:rsidR="004C2F0D" w:rsidRPr="00202022" w:rsidRDefault="004C2F0D" w:rsidP="00FF2AAD">
            <w:pPr>
              <w:pStyle w:val="TableBody"/>
              <w:jc w:val="center"/>
              <w:rPr>
                <w:ins w:id="1933" w:author="Brian Bohman" w:date="2021-11-14T09:32:00Z"/>
              </w:rPr>
            </w:pPr>
          </w:p>
        </w:tc>
        <w:tc>
          <w:tcPr>
            <w:tcW w:w="792" w:type="dxa"/>
            <w:vMerge/>
            <w:tcBorders>
              <w:bottom w:val="dotted" w:sz="4" w:space="0" w:color="auto"/>
            </w:tcBorders>
            <w:vAlign w:val="center"/>
          </w:tcPr>
          <w:p w14:paraId="1C664099" w14:textId="77777777" w:rsidR="004C2F0D" w:rsidRPr="00202022" w:rsidRDefault="004C2F0D" w:rsidP="00FF2AAD">
            <w:pPr>
              <w:pStyle w:val="TableBody"/>
              <w:jc w:val="center"/>
              <w:rPr>
                <w:ins w:id="1934" w:author="Brian Bohman" w:date="2021-11-14T09:32:00Z"/>
              </w:rPr>
            </w:pPr>
          </w:p>
        </w:tc>
        <w:tc>
          <w:tcPr>
            <w:tcW w:w="864" w:type="dxa"/>
            <w:vMerge/>
            <w:tcBorders>
              <w:bottom w:val="dotted" w:sz="4" w:space="0" w:color="auto"/>
            </w:tcBorders>
            <w:vAlign w:val="center"/>
          </w:tcPr>
          <w:p w14:paraId="19C8E1F6" w14:textId="77777777" w:rsidR="004C2F0D" w:rsidRPr="00202022" w:rsidRDefault="004C2F0D" w:rsidP="00FF2AAD">
            <w:pPr>
              <w:pStyle w:val="TableBody"/>
              <w:jc w:val="center"/>
              <w:rPr>
                <w:ins w:id="1935" w:author="Brian Bohman" w:date="2021-11-14T09:32:00Z"/>
              </w:rPr>
            </w:pPr>
          </w:p>
        </w:tc>
        <w:tc>
          <w:tcPr>
            <w:tcW w:w="720" w:type="dxa"/>
            <w:vMerge/>
            <w:tcBorders>
              <w:bottom w:val="dotted" w:sz="4" w:space="0" w:color="auto"/>
            </w:tcBorders>
            <w:vAlign w:val="center"/>
          </w:tcPr>
          <w:p w14:paraId="4A914C92" w14:textId="77777777" w:rsidR="004C2F0D" w:rsidRPr="00202022" w:rsidRDefault="004C2F0D" w:rsidP="00FF2AAD">
            <w:pPr>
              <w:pStyle w:val="TableBody"/>
              <w:jc w:val="center"/>
              <w:rPr>
                <w:ins w:id="1936" w:author="Brian Bohman" w:date="2021-11-14T09:32:00Z"/>
              </w:rPr>
            </w:pPr>
          </w:p>
        </w:tc>
        <w:tc>
          <w:tcPr>
            <w:tcW w:w="1008" w:type="dxa"/>
            <w:vMerge/>
            <w:tcBorders>
              <w:bottom w:val="dotted" w:sz="4" w:space="0" w:color="auto"/>
              <w:right w:val="dotted" w:sz="4" w:space="0" w:color="auto"/>
            </w:tcBorders>
            <w:vAlign w:val="center"/>
          </w:tcPr>
          <w:p w14:paraId="43334B57" w14:textId="77777777" w:rsidR="004C2F0D" w:rsidRPr="00202022" w:rsidRDefault="004C2F0D" w:rsidP="00FF2AAD">
            <w:pPr>
              <w:pStyle w:val="TableBody"/>
              <w:jc w:val="center"/>
              <w:rPr>
                <w:ins w:id="1937" w:author="Brian Bohman" w:date="2021-11-14T09:32:00Z"/>
              </w:rPr>
            </w:pPr>
          </w:p>
        </w:tc>
        <w:tc>
          <w:tcPr>
            <w:tcW w:w="1296" w:type="dxa"/>
            <w:tcBorders>
              <w:left w:val="dotted" w:sz="4" w:space="0" w:color="auto"/>
              <w:bottom w:val="dotted" w:sz="4" w:space="0" w:color="auto"/>
            </w:tcBorders>
            <w:vAlign w:val="center"/>
          </w:tcPr>
          <w:p w14:paraId="21DE1B54" w14:textId="77777777" w:rsidR="004C2F0D" w:rsidRPr="00202022" w:rsidRDefault="004C2F0D" w:rsidP="00FF2AAD">
            <w:pPr>
              <w:pStyle w:val="TableBody"/>
              <w:jc w:val="center"/>
              <w:rPr>
                <w:ins w:id="1938" w:author="Brian Bohman" w:date="2021-11-14T09:32:00Z"/>
              </w:rPr>
            </w:pPr>
            <w:ins w:id="1939" w:author="Brian Bohman" w:date="2021-11-14T09:32:00Z">
              <w:r w:rsidRPr="00202022">
                <w:t>44,000</w:t>
              </w:r>
            </w:ins>
          </w:p>
        </w:tc>
        <w:tc>
          <w:tcPr>
            <w:tcW w:w="1332" w:type="dxa"/>
            <w:vMerge/>
            <w:tcBorders>
              <w:top w:val="single" w:sz="4" w:space="0" w:color="auto"/>
              <w:bottom w:val="dotted" w:sz="4" w:space="0" w:color="auto"/>
            </w:tcBorders>
            <w:vAlign w:val="center"/>
          </w:tcPr>
          <w:p w14:paraId="60CB2D5F" w14:textId="77777777" w:rsidR="004C2F0D" w:rsidRPr="00202022" w:rsidRDefault="004C2F0D" w:rsidP="00FF2AAD">
            <w:pPr>
              <w:pStyle w:val="TableBody"/>
              <w:jc w:val="center"/>
              <w:rPr>
                <w:ins w:id="1940" w:author="Brian Bohman" w:date="2021-11-14T09:32:00Z"/>
              </w:rPr>
            </w:pPr>
          </w:p>
        </w:tc>
      </w:tr>
      <w:tr w:rsidR="004C2F0D" w:rsidRPr="00202022" w14:paraId="2FCE5764" w14:textId="77777777" w:rsidTr="00643D2D">
        <w:trPr>
          <w:ins w:id="1941" w:author="Brian Bohman" w:date="2021-11-14T09:32:00Z"/>
        </w:trPr>
        <w:tc>
          <w:tcPr>
            <w:tcW w:w="1146" w:type="dxa"/>
            <w:vMerge w:val="restart"/>
            <w:tcBorders>
              <w:top w:val="dotted" w:sz="4" w:space="0" w:color="auto"/>
              <w:bottom w:val="single" w:sz="4" w:space="0" w:color="auto"/>
            </w:tcBorders>
            <w:vAlign w:val="center"/>
          </w:tcPr>
          <w:p w14:paraId="0D113491" w14:textId="77777777" w:rsidR="004C2F0D" w:rsidRPr="00202022" w:rsidRDefault="004C2F0D" w:rsidP="00897931">
            <w:pPr>
              <w:pStyle w:val="TableBody"/>
              <w:rPr>
                <w:ins w:id="1942" w:author="Brian Bohman" w:date="2021-11-14T09:32:00Z"/>
              </w:rPr>
            </w:pPr>
            <w:ins w:id="1943" w:author="Brian Bohman" w:date="2021-11-14T09:32:00Z">
              <w:r w:rsidRPr="00202022">
                <w:t>Minnesota</w:t>
              </w:r>
            </w:ins>
          </w:p>
        </w:tc>
        <w:tc>
          <w:tcPr>
            <w:tcW w:w="1581" w:type="dxa"/>
            <w:tcBorders>
              <w:top w:val="dotted" w:sz="4" w:space="0" w:color="auto"/>
              <w:right w:val="dotted" w:sz="4" w:space="0" w:color="auto"/>
            </w:tcBorders>
            <w:vAlign w:val="center"/>
          </w:tcPr>
          <w:p w14:paraId="681A5FC9" w14:textId="77777777" w:rsidR="004C2F0D" w:rsidRPr="00202022" w:rsidRDefault="004C2F0D" w:rsidP="00897931">
            <w:pPr>
              <w:pStyle w:val="TableBody"/>
              <w:rPr>
                <w:ins w:id="1944" w:author="Brian Bohman" w:date="2021-11-14T09:32:00Z"/>
              </w:rPr>
            </w:pPr>
            <w:ins w:id="1945" w:author="Brian Bohman" w:date="2021-11-14T09:32:00Z">
              <w:r w:rsidRPr="00202022">
                <w:t>Clearwater</w:t>
              </w:r>
            </w:ins>
          </w:p>
        </w:tc>
        <w:tc>
          <w:tcPr>
            <w:tcW w:w="936" w:type="dxa"/>
            <w:tcBorders>
              <w:top w:val="dotted" w:sz="4" w:space="0" w:color="auto"/>
              <w:left w:val="dotted" w:sz="4" w:space="0" w:color="auto"/>
              <w:right w:val="dotted" w:sz="4" w:space="0" w:color="auto"/>
            </w:tcBorders>
            <w:vAlign w:val="center"/>
          </w:tcPr>
          <w:p w14:paraId="56D99C4D" w14:textId="77777777" w:rsidR="004C2F0D" w:rsidRPr="00202022" w:rsidRDefault="004C2F0D" w:rsidP="00FF2AAD">
            <w:pPr>
              <w:pStyle w:val="TableBody"/>
              <w:jc w:val="center"/>
              <w:rPr>
                <w:ins w:id="1946" w:author="Brian Bohman" w:date="2021-11-14T09:32:00Z"/>
              </w:rPr>
            </w:pPr>
            <w:ins w:id="1947" w:author="Brian Bohman" w:date="2021-11-14T09:32:00Z">
              <w:r w:rsidRPr="00202022">
                <w:t>ML</w:t>
              </w:r>
            </w:ins>
          </w:p>
        </w:tc>
        <w:tc>
          <w:tcPr>
            <w:tcW w:w="1107" w:type="dxa"/>
            <w:vMerge w:val="restart"/>
            <w:tcBorders>
              <w:top w:val="dotted" w:sz="4" w:space="0" w:color="auto"/>
              <w:left w:val="dotted" w:sz="4" w:space="0" w:color="auto"/>
              <w:bottom w:val="single" w:sz="4" w:space="0" w:color="auto"/>
            </w:tcBorders>
            <w:vAlign w:val="center"/>
          </w:tcPr>
          <w:p w14:paraId="754E2098" w14:textId="77777777" w:rsidR="004C2F0D" w:rsidRPr="00202022" w:rsidRDefault="004C2F0D" w:rsidP="00FF2AAD">
            <w:pPr>
              <w:pStyle w:val="TableBody"/>
              <w:jc w:val="center"/>
              <w:rPr>
                <w:ins w:id="1948" w:author="Brian Bohman" w:date="2021-11-14T09:32:00Z"/>
              </w:rPr>
            </w:pPr>
            <w:ins w:id="1949" w:author="Brian Bohman" w:date="2021-11-14T09:32:00Z">
              <w:r>
                <w:t>LS</w:t>
              </w:r>
            </w:ins>
          </w:p>
        </w:tc>
        <w:tc>
          <w:tcPr>
            <w:tcW w:w="1008" w:type="dxa"/>
            <w:vMerge w:val="restart"/>
            <w:tcBorders>
              <w:top w:val="dotted" w:sz="4" w:space="0" w:color="auto"/>
              <w:bottom w:val="single" w:sz="4" w:space="0" w:color="auto"/>
            </w:tcBorders>
            <w:vAlign w:val="center"/>
          </w:tcPr>
          <w:p w14:paraId="51455344" w14:textId="77777777" w:rsidR="004C2F0D" w:rsidRDefault="004C2F0D" w:rsidP="00FF2AAD">
            <w:pPr>
              <w:pStyle w:val="TableBody"/>
              <w:jc w:val="center"/>
              <w:rPr>
                <w:ins w:id="1950" w:author="Brian Bohman" w:date="2021-11-14T09:32:00Z"/>
              </w:rPr>
            </w:pPr>
            <w:ins w:id="1951" w:author="Brian Bohman" w:date="2021-11-14T09:32:00Z">
              <w:r>
                <w:t>1.3 to 2.5</w:t>
              </w:r>
            </w:ins>
          </w:p>
        </w:tc>
        <w:tc>
          <w:tcPr>
            <w:tcW w:w="720" w:type="dxa"/>
            <w:vMerge w:val="restart"/>
            <w:tcBorders>
              <w:top w:val="dotted" w:sz="4" w:space="0" w:color="auto"/>
              <w:bottom w:val="single" w:sz="4" w:space="0" w:color="auto"/>
            </w:tcBorders>
            <w:vAlign w:val="center"/>
          </w:tcPr>
          <w:p w14:paraId="6B982ED8" w14:textId="77777777" w:rsidR="004C2F0D" w:rsidRDefault="004C2F0D" w:rsidP="00FF2AAD">
            <w:pPr>
              <w:pStyle w:val="TableBody"/>
              <w:jc w:val="center"/>
              <w:rPr>
                <w:ins w:id="1952" w:author="Brian Bohman" w:date="2021-11-14T09:32:00Z"/>
              </w:rPr>
            </w:pPr>
            <w:ins w:id="1953" w:author="Brian Bohman" w:date="2021-11-14T09:32:00Z">
              <w:r>
                <w:t>18.9</w:t>
              </w:r>
            </w:ins>
          </w:p>
        </w:tc>
        <w:tc>
          <w:tcPr>
            <w:tcW w:w="792" w:type="dxa"/>
            <w:vMerge w:val="restart"/>
            <w:tcBorders>
              <w:top w:val="dotted" w:sz="4" w:space="0" w:color="auto"/>
              <w:bottom w:val="single" w:sz="4" w:space="0" w:color="auto"/>
            </w:tcBorders>
            <w:vAlign w:val="center"/>
          </w:tcPr>
          <w:p w14:paraId="4849F7D3" w14:textId="77777777" w:rsidR="004C2F0D" w:rsidRDefault="004C2F0D" w:rsidP="00FF2AAD">
            <w:pPr>
              <w:pStyle w:val="TableBody"/>
              <w:jc w:val="center"/>
              <w:rPr>
                <w:ins w:id="1954" w:author="Brian Bohman" w:date="2021-11-14T09:32:00Z"/>
              </w:rPr>
            </w:pPr>
            <w:ins w:id="1955" w:author="Brian Bohman" w:date="2021-11-14T09:32:00Z">
              <w:r>
                <w:t>383</w:t>
              </w:r>
            </w:ins>
          </w:p>
        </w:tc>
        <w:tc>
          <w:tcPr>
            <w:tcW w:w="864" w:type="dxa"/>
            <w:vMerge w:val="restart"/>
            <w:tcBorders>
              <w:top w:val="dotted" w:sz="4" w:space="0" w:color="auto"/>
              <w:bottom w:val="single" w:sz="4" w:space="0" w:color="auto"/>
            </w:tcBorders>
            <w:vAlign w:val="center"/>
          </w:tcPr>
          <w:p w14:paraId="58B52E18" w14:textId="77777777" w:rsidR="004C2F0D" w:rsidRDefault="004C2F0D" w:rsidP="00FF2AAD">
            <w:pPr>
              <w:pStyle w:val="TableBody"/>
              <w:jc w:val="center"/>
              <w:rPr>
                <w:ins w:id="1956" w:author="Brian Bohman" w:date="2021-11-14T09:32:00Z"/>
              </w:rPr>
            </w:pPr>
            <w:ins w:id="1957" w:author="Brian Bohman" w:date="2021-11-14T09:32:00Z">
              <w:r w:rsidRPr="00202022">
                <w:t>11.6</w:t>
              </w:r>
            </w:ins>
          </w:p>
        </w:tc>
        <w:tc>
          <w:tcPr>
            <w:tcW w:w="720" w:type="dxa"/>
            <w:vMerge w:val="restart"/>
            <w:tcBorders>
              <w:top w:val="dotted" w:sz="4" w:space="0" w:color="auto"/>
              <w:bottom w:val="single" w:sz="4" w:space="0" w:color="auto"/>
            </w:tcBorders>
            <w:vAlign w:val="center"/>
          </w:tcPr>
          <w:p w14:paraId="39B643C2" w14:textId="77777777" w:rsidR="004C2F0D" w:rsidRDefault="004C2F0D" w:rsidP="00FF2AAD">
            <w:pPr>
              <w:pStyle w:val="TableBody"/>
              <w:jc w:val="center"/>
              <w:rPr>
                <w:ins w:id="1958" w:author="Brian Bohman" w:date="2021-11-14T09:32:00Z"/>
              </w:rPr>
            </w:pPr>
            <w:ins w:id="1959" w:author="Brian Bohman" w:date="2021-11-14T09:32:00Z">
              <w:r w:rsidRPr="00202022">
                <w:t>16</w:t>
              </w:r>
              <w:r>
                <w:t>38</w:t>
              </w:r>
            </w:ins>
          </w:p>
        </w:tc>
        <w:tc>
          <w:tcPr>
            <w:tcW w:w="1008" w:type="dxa"/>
            <w:vMerge w:val="restart"/>
            <w:tcBorders>
              <w:top w:val="dotted" w:sz="4" w:space="0" w:color="auto"/>
              <w:bottom w:val="single" w:sz="4" w:space="0" w:color="auto"/>
              <w:right w:val="dotted" w:sz="4" w:space="0" w:color="auto"/>
            </w:tcBorders>
            <w:vAlign w:val="center"/>
          </w:tcPr>
          <w:p w14:paraId="205238AE" w14:textId="77777777" w:rsidR="004C2F0D" w:rsidRDefault="004C2F0D" w:rsidP="00FF2AAD">
            <w:pPr>
              <w:pStyle w:val="TableBody"/>
              <w:jc w:val="center"/>
              <w:rPr>
                <w:ins w:id="1960" w:author="Brian Bohman" w:date="2021-11-14T09:32:00Z"/>
              </w:rPr>
            </w:pPr>
            <w:ins w:id="1961" w:author="Brian Bohman" w:date="2021-11-14T09:32:00Z">
              <w:r>
                <w:t>22.7</w:t>
              </w:r>
            </w:ins>
          </w:p>
        </w:tc>
        <w:tc>
          <w:tcPr>
            <w:tcW w:w="1296" w:type="dxa"/>
            <w:vMerge w:val="restart"/>
            <w:tcBorders>
              <w:top w:val="dotted" w:sz="4" w:space="0" w:color="auto"/>
              <w:left w:val="dotted" w:sz="4" w:space="0" w:color="auto"/>
              <w:bottom w:val="single" w:sz="4" w:space="0" w:color="auto"/>
            </w:tcBorders>
            <w:vAlign w:val="center"/>
          </w:tcPr>
          <w:p w14:paraId="0D551E77" w14:textId="77777777" w:rsidR="004C2F0D" w:rsidRDefault="004C2F0D" w:rsidP="00FF2AAD">
            <w:pPr>
              <w:pStyle w:val="TableBody"/>
              <w:jc w:val="center"/>
              <w:rPr>
                <w:ins w:id="1962" w:author="Brian Bohman" w:date="2021-11-14T09:32:00Z"/>
              </w:rPr>
            </w:pPr>
            <w:ins w:id="1963" w:author="Brian Bohman" w:date="2021-11-14T09:32:00Z">
              <w:r w:rsidRPr="00202022">
                <w:t>36,000</w:t>
              </w:r>
            </w:ins>
          </w:p>
        </w:tc>
        <w:tc>
          <w:tcPr>
            <w:tcW w:w="1332" w:type="dxa"/>
            <w:vMerge w:val="restart"/>
            <w:tcBorders>
              <w:top w:val="dotted" w:sz="4" w:space="0" w:color="auto"/>
              <w:bottom w:val="single" w:sz="4" w:space="0" w:color="auto"/>
            </w:tcBorders>
            <w:vAlign w:val="center"/>
          </w:tcPr>
          <w:p w14:paraId="157E7800" w14:textId="77777777" w:rsidR="004C2F0D" w:rsidRDefault="004C2F0D" w:rsidP="00FF2AAD">
            <w:pPr>
              <w:pStyle w:val="TableBody"/>
              <w:jc w:val="center"/>
              <w:rPr>
                <w:ins w:id="1964" w:author="Brian Bohman" w:date="2021-11-14T09:32:00Z"/>
              </w:rPr>
            </w:pPr>
            <w:ins w:id="1965" w:author="Brian Bohman" w:date="2021-11-14T09:32:00Z">
              <w:r w:rsidRPr="00202022">
                <w:t>AN, Urea, UAN, and/or PCU @ PL, EM, and/or P-EM</w:t>
              </w:r>
            </w:ins>
          </w:p>
        </w:tc>
      </w:tr>
      <w:tr w:rsidR="004C2F0D" w:rsidRPr="00202022" w14:paraId="61D51711" w14:textId="77777777" w:rsidTr="00643D2D">
        <w:trPr>
          <w:ins w:id="1966" w:author="Brian Bohman" w:date="2021-11-14T09:32:00Z"/>
        </w:trPr>
        <w:tc>
          <w:tcPr>
            <w:tcW w:w="1146" w:type="dxa"/>
            <w:vMerge/>
            <w:tcBorders>
              <w:top w:val="single" w:sz="4" w:space="0" w:color="auto"/>
              <w:bottom w:val="single" w:sz="4" w:space="0" w:color="auto"/>
            </w:tcBorders>
            <w:vAlign w:val="center"/>
          </w:tcPr>
          <w:p w14:paraId="19FB646F" w14:textId="77777777" w:rsidR="004C2F0D" w:rsidRPr="00202022" w:rsidRDefault="004C2F0D" w:rsidP="00897931">
            <w:pPr>
              <w:pStyle w:val="TableBody"/>
              <w:rPr>
                <w:ins w:id="1967" w:author="Brian Bohman" w:date="2021-11-14T09:32:00Z"/>
              </w:rPr>
            </w:pPr>
          </w:p>
        </w:tc>
        <w:tc>
          <w:tcPr>
            <w:tcW w:w="1581" w:type="dxa"/>
            <w:tcBorders>
              <w:right w:val="dotted" w:sz="4" w:space="0" w:color="auto"/>
            </w:tcBorders>
            <w:vAlign w:val="center"/>
          </w:tcPr>
          <w:p w14:paraId="5C48A647" w14:textId="77777777" w:rsidR="004C2F0D" w:rsidRPr="00202022" w:rsidRDefault="004C2F0D" w:rsidP="00897931">
            <w:pPr>
              <w:pStyle w:val="TableBody"/>
              <w:rPr>
                <w:ins w:id="1968" w:author="Brian Bohman" w:date="2021-11-14T09:32:00Z"/>
              </w:rPr>
            </w:pPr>
            <w:ins w:id="1969" w:author="Brian Bohman" w:date="2021-11-14T09:32:00Z">
              <w:r w:rsidRPr="00202022">
                <w:t>Dakota Russet</w:t>
              </w:r>
            </w:ins>
          </w:p>
        </w:tc>
        <w:tc>
          <w:tcPr>
            <w:tcW w:w="936" w:type="dxa"/>
            <w:tcBorders>
              <w:left w:val="dotted" w:sz="4" w:space="0" w:color="auto"/>
              <w:right w:val="dotted" w:sz="4" w:space="0" w:color="auto"/>
            </w:tcBorders>
            <w:vAlign w:val="center"/>
          </w:tcPr>
          <w:p w14:paraId="6A1FD538" w14:textId="77777777" w:rsidR="004C2F0D" w:rsidRPr="00202022" w:rsidRDefault="004C2F0D" w:rsidP="00FF2AAD">
            <w:pPr>
              <w:pStyle w:val="TableBody"/>
              <w:jc w:val="center"/>
              <w:rPr>
                <w:ins w:id="1970" w:author="Brian Bohman" w:date="2021-11-14T09:32:00Z"/>
              </w:rPr>
            </w:pPr>
            <w:ins w:id="1971" w:author="Brian Bohman" w:date="2021-11-14T09:32:00Z">
              <w:r w:rsidRPr="00202022">
                <w:t>ML</w:t>
              </w:r>
            </w:ins>
          </w:p>
        </w:tc>
        <w:tc>
          <w:tcPr>
            <w:tcW w:w="1107" w:type="dxa"/>
            <w:vMerge/>
            <w:tcBorders>
              <w:left w:val="dotted" w:sz="4" w:space="0" w:color="auto"/>
              <w:bottom w:val="single" w:sz="4" w:space="0" w:color="auto"/>
            </w:tcBorders>
          </w:tcPr>
          <w:p w14:paraId="6243C6F8" w14:textId="77777777" w:rsidR="004C2F0D" w:rsidRPr="00202022" w:rsidRDefault="004C2F0D" w:rsidP="00897931">
            <w:pPr>
              <w:pStyle w:val="TableBody"/>
              <w:rPr>
                <w:ins w:id="1972" w:author="Brian Bohman" w:date="2021-11-14T09:32:00Z"/>
              </w:rPr>
            </w:pPr>
          </w:p>
        </w:tc>
        <w:tc>
          <w:tcPr>
            <w:tcW w:w="1008" w:type="dxa"/>
            <w:vMerge/>
            <w:tcBorders>
              <w:bottom w:val="single" w:sz="4" w:space="0" w:color="auto"/>
            </w:tcBorders>
            <w:vAlign w:val="center"/>
          </w:tcPr>
          <w:p w14:paraId="5D34FB13" w14:textId="77777777" w:rsidR="004C2F0D" w:rsidRPr="00202022" w:rsidRDefault="004C2F0D" w:rsidP="00897931">
            <w:pPr>
              <w:pStyle w:val="TableBody"/>
              <w:rPr>
                <w:ins w:id="1973" w:author="Brian Bohman" w:date="2021-11-14T09:32:00Z"/>
              </w:rPr>
            </w:pPr>
          </w:p>
        </w:tc>
        <w:tc>
          <w:tcPr>
            <w:tcW w:w="720" w:type="dxa"/>
            <w:vMerge/>
            <w:tcBorders>
              <w:bottom w:val="single" w:sz="4" w:space="0" w:color="auto"/>
            </w:tcBorders>
          </w:tcPr>
          <w:p w14:paraId="5490DFB8" w14:textId="77777777" w:rsidR="004C2F0D" w:rsidRPr="00202022" w:rsidRDefault="004C2F0D" w:rsidP="00897931">
            <w:pPr>
              <w:pStyle w:val="TableBody"/>
              <w:rPr>
                <w:ins w:id="1974" w:author="Brian Bohman" w:date="2021-11-14T09:32:00Z"/>
              </w:rPr>
            </w:pPr>
          </w:p>
        </w:tc>
        <w:tc>
          <w:tcPr>
            <w:tcW w:w="792" w:type="dxa"/>
            <w:vMerge/>
            <w:tcBorders>
              <w:bottom w:val="single" w:sz="4" w:space="0" w:color="auto"/>
            </w:tcBorders>
            <w:vAlign w:val="center"/>
          </w:tcPr>
          <w:p w14:paraId="54E36B30" w14:textId="77777777" w:rsidR="004C2F0D" w:rsidRPr="00202022" w:rsidRDefault="004C2F0D" w:rsidP="00897931">
            <w:pPr>
              <w:pStyle w:val="TableBody"/>
              <w:rPr>
                <w:ins w:id="1975" w:author="Brian Bohman" w:date="2021-11-14T09:32:00Z"/>
              </w:rPr>
            </w:pPr>
          </w:p>
        </w:tc>
        <w:tc>
          <w:tcPr>
            <w:tcW w:w="864" w:type="dxa"/>
            <w:vMerge/>
            <w:tcBorders>
              <w:bottom w:val="single" w:sz="4" w:space="0" w:color="auto"/>
            </w:tcBorders>
            <w:vAlign w:val="center"/>
          </w:tcPr>
          <w:p w14:paraId="3393E602" w14:textId="77777777" w:rsidR="004C2F0D" w:rsidRPr="00202022" w:rsidRDefault="004C2F0D" w:rsidP="00897931">
            <w:pPr>
              <w:pStyle w:val="TableBody"/>
              <w:rPr>
                <w:ins w:id="1976" w:author="Brian Bohman" w:date="2021-11-14T09:32:00Z"/>
              </w:rPr>
            </w:pPr>
          </w:p>
        </w:tc>
        <w:tc>
          <w:tcPr>
            <w:tcW w:w="720" w:type="dxa"/>
            <w:vMerge/>
            <w:tcBorders>
              <w:bottom w:val="single" w:sz="4" w:space="0" w:color="auto"/>
            </w:tcBorders>
            <w:vAlign w:val="center"/>
          </w:tcPr>
          <w:p w14:paraId="4BEB9ED6" w14:textId="77777777" w:rsidR="004C2F0D" w:rsidRPr="00202022" w:rsidRDefault="004C2F0D" w:rsidP="00897931">
            <w:pPr>
              <w:pStyle w:val="TableBody"/>
              <w:rPr>
                <w:ins w:id="1977" w:author="Brian Bohman" w:date="2021-11-14T09:32:00Z"/>
              </w:rPr>
            </w:pPr>
          </w:p>
        </w:tc>
        <w:tc>
          <w:tcPr>
            <w:tcW w:w="1008" w:type="dxa"/>
            <w:vMerge/>
            <w:tcBorders>
              <w:bottom w:val="single" w:sz="4" w:space="0" w:color="auto"/>
              <w:right w:val="dotted" w:sz="4" w:space="0" w:color="auto"/>
            </w:tcBorders>
            <w:vAlign w:val="center"/>
          </w:tcPr>
          <w:p w14:paraId="293955DB" w14:textId="77777777" w:rsidR="004C2F0D" w:rsidRPr="00202022" w:rsidRDefault="004C2F0D" w:rsidP="00897931">
            <w:pPr>
              <w:pStyle w:val="TableBody"/>
              <w:rPr>
                <w:ins w:id="1978" w:author="Brian Bohman" w:date="2021-11-14T09:32:00Z"/>
              </w:rPr>
            </w:pPr>
          </w:p>
        </w:tc>
        <w:tc>
          <w:tcPr>
            <w:tcW w:w="1296" w:type="dxa"/>
            <w:vMerge/>
            <w:tcBorders>
              <w:top w:val="single" w:sz="4" w:space="0" w:color="auto"/>
              <w:left w:val="dotted" w:sz="4" w:space="0" w:color="auto"/>
              <w:bottom w:val="single" w:sz="4" w:space="0" w:color="auto"/>
            </w:tcBorders>
            <w:vAlign w:val="center"/>
          </w:tcPr>
          <w:p w14:paraId="179F6B6F" w14:textId="77777777" w:rsidR="004C2F0D" w:rsidRPr="00202022" w:rsidRDefault="004C2F0D" w:rsidP="00897931">
            <w:pPr>
              <w:pStyle w:val="TableBody"/>
              <w:rPr>
                <w:ins w:id="1979" w:author="Brian Bohman" w:date="2021-11-14T09:32:00Z"/>
              </w:rPr>
            </w:pPr>
          </w:p>
        </w:tc>
        <w:tc>
          <w:tcPr>
            <w:tcW w:w="1332" w:type="dxa"/>
            <w:vMerge/>
            <w:tcBorders>
              <w:top w:val="single" w:sz="4" w:space="0" w:color="auto"/>
              <w:bottom w:val="single" w:sz="4" w:space="0" w:color="auto"/>
            </w:tcBorders>
            <w:vAlign w:val="center"/>
          </w:tcPr>
          <w:p w14:paraId="59E92FA1" w14:textId="77777777" w:rsidR="004C2F0D" w:rsidRPr="00202022" w:rsidRDefault="004C2F0D" w:rsidP="00897931">
            <w:pPr>
              <w:pStyle w:val="TableBody"/>
              <w:rPr>
                <w:ins w:id="1980" w:author="Brian Bohman" w:date="2021-11-14T09:32:00Z"/>
              </w:rPr>
            </w:pPr>
          </w:p>
        </w:tc>
      </w:tr>
      <w:tr w:rsidR="004C2F0D" w:rsidRPr="00202022" w14:paraId="17C5C880" w14:textId="77777777" w:rsidTr="00643D2D">
        <w:trPr>
          <w:ins w:id="1981" w:author="Brian Bohman" w:date="2021-11-14T09:32:00Z"/>
        </w:trPr>
        <w:tc>
          <w:tcPr>
            <w:tcW w:w="1146" w:type="dxa"/>
            <w:vMerge/>
            <w:tcBorders>
              <w:top w:val="single" w:sz="4" w:space="0" w:color="auto"/>
              <w:bottom w:val="single" w:sz="4" w:space="0" w:color="auto"/>
            </w:tcBorders>
            <w:vAlign w:val="center"/>
          </w:tcPr>
          <w:p w14:paraId="46E2D060" w14:textId="77777777" w:rsidR="004C2F0D" w:rsidRPr="00202022" w:rsidRDefault="004C2F0D" w:rsidP="00897931">
            <w:pPr>
              <w:pStyle w:val="TableBody"/>
              <w:rPr>
                <w:ins w:id="1982" w:author="Brian Bohman" w:date="2021-11-14T09:32:00Z"/>
              </w:rPr>
            </w:pPr>
          </w:p>
        </w:tc>
        <w:tc>
          <w:tcPr>
            <w:tcW w:w="1581" w:type="dxa"/>
            <w:tcBorders>
              <w:right w:val="dotted" w:sz="4" w:space="0" w:color="auto"/>
            </w:tcBorders>
            <w:vAlign w:val="center"/>
          </w:tcPr>
          <w:p w14:paraId="0660CD9E" w14:textId="77777777" w:rsidR="004C2F0D" w:rsidRPr="00202022" w:rsidRDefault="004C2F0D" w:rsidP="00897931">
            <w:pPr>
              <w:pStyle w:val="TableBody"/>
              <w:rPr>
                <w:ins w:id="1983" w:author="Brian Bohman" w:date="2021-11-14T09:32:00Z"/>
              </w:rPr>
            </w:pPr>
            <w:ins w:id="1984" w:author="Brian Bohman" w:date="2021-11-14T09:32:00Z">
              <w:r w:rsidRPr="00202022">
                <w:t>Easton</w:t>
              </w:r>
            </w:ins>
          </w:p>
        </w:tc>
        <w:tc>
          <w:tcPr>
            <w:tcW w:w="936" w:type="dxa"/>
            <w:tcBorders>
              <w:left w:val="dotted" w:sz="4" w:space="0" w:color="auto"/>
              <w:right w:val="dotted" w:sz="4" w:space="0" w:color="auto"/>
            </w:tcBorders>
            <w:vAlign w:val="center"/>
          </w:tcPr>
          <w:p w14:paraId="4ABCD89A" w14:textId="77777777" w:rsidR="004C2F0D" w:rsidRPr="00202022" w:rsidRDefault="004C2F0D" w:rsidP="00FF2AAD">
            <w:pPr>
              <w:pStyle w:val="TableBody"/>
              <w:jc w:val="center"/>
              <w:rPr>
                <w:ins w:id="1985" w:author="Brian Bohman" w:date="2021-11-14T09:32:00Z"/>
              </w:rPr>
            </w:pPr>
            <w:ins w:id="1986" w:author="Brian Bohman" w:date="2021-11-14T09:32:00Z">
              <w:r w:rsidRPr="00202022">
                <w:t>L</w:t>
              </w:r>
            </w:ins>
          </w:p>
        </w:tc>
        <w:tc>
          <w:tcPr>
            <w:tcW w:w="1107" w:type="dxa"/>
            <w:vMerge/>
            <w:tcBorders>
              <w:left w:val="dotted" w:sz="4" w:space="0" w:color="auto"/>
              <w:bottom w:val="single" w:sz="4" w:space="0" w:color="auto"/>
            </w:tcBorders>
          </w:tcPr>
          <w:p w14:paraId="49CE5A3F" w14:textId="77777777" w:rsidR="004C2F0D" w:rsidRPr="00202022" w:rsidRDefault="004C2F0D" w:rsidP="00897931">
            <w:pPr>
              <w:pStyle w:val="TableBody"/>
              <w:rPr>
                <w:ins w:id="1987" w:author="Brian Bohman" w:date="2021-11-14T09:32:00Z"/>
              </w:rPr>
            </w:pPr>
          </w:p>
        </w:tc>
        <w:tc>
          <w:tcPr>
            <w:tcW w:w="1008" w:type="dxa"/>
            <w:vMerge/>
            <w:tcBorders>
              <w:bottom w:val="single" w:sz="4" w:space="0" w:color="auto"/>
            </w:tcBorders>
            <w:vAlign w:val="center"/>
          </w:tcPr>
          <w:p w14:paraId="0C68F59C" w14:textId="77777777" w:rsidR="004C2F0D" w:rsidRPr="00202022" w:rsidRDefault="004C2F0D" w:rsidP="00897931">
            <w:pPr>
              <w:pStyle w:val="TableBody"/>
              <w:rPr>
                <w:ins w:id="1988" w:author="Brian Bohman" w:date="2021-11-14T09:32:00Z"/>
              </w:rPr>
            </w:pPr>
          </w:p>
        </w:tc>
        <w:tc>
          <w:tcPr>
            <w:tcW w:w="720" w:type="dxa"/>
            <w:vMerge/>
            <w:tcBorders>
              <w:bottom w:val="single" w:sz="4" w:space="0" w:color="auto"/>
            </w:tcBorders>
          </w:tcPr>
          <w:p w14:paraId="31A32988" w14:textId="77777777" w:rsidR="004C2F0D" w:rsidRPr="00202022" w:rsidRDefault="004C2F0D" w:rsidP="00897931">
            <w:pPr>
              <w:pStyle w:val="TableBody"/>
              <w:rPr>
                <w:ins w:id="1989" w:author="Brian Bohman" w:date="2021-11-14T09:32:00Z"/>
              </w:rPr>
            </w:pPr>
          </w:p>
        </w:tc>
        <w:tc>
          <w:tcPr>
            <w:tcW w:w="792" w:type="dxa"/>
            <w:vMerge/>
            <w:tcBorders>
              <w:bottom w:val="single" w:sz="4" w:space="0" w:color="auto"/>
            </w:tcBorders>
            <w:vAlign w:val="center"/>
          </w:tcPr>
          <w:p w14:paraId="5B7D014C" w14:textId="77777777" w:rsidR="004C2F0D" w:rsidRPr="00202022" w:rsidRDefault="004C2F0D" w:rsidP="00897931">
            <w:pPr>
              <w:pStyle w:val="TableBody"/>
              <w:rPr>
                <w:ins w:id="1990" w:author="Brian Bohman" w:date="2021-11-14T09:32:00Z"/>
              </w:rPr>
            </w:pPr>
          </w:p>
        </w:tc>
        <w:tc>
          <w:tcPr>
            <w:tcW w:w="864" w:type="dxa"/>
            <w:vMerge/>
            <w:tcBorders>
              <w:bottom w:val="single" w:sz="4" w:space="0" w:color="auto"/>
            </w:tcBorders>
            <w:vAlign w:val="center"/>
          </w:tcPr>
          <w:p w14:paraId="65A7B7F8" w14:textId="77777777" w:rsidR="004C2F0D" w:rsidRPr="00202022" w:rsidRDefault="004C2F0D" w:rsidP="00897931">
            <w:pPr>
              <w:pStyle w:val="TableBody"/>
              <w:rPr>
                <w:ins w:id="1991" w:author="Brian Bohman" w:date="2021-11-14T09:32:00Z"/>
              </w:rPr>
            </w:pPr>
          </w:p>
        </w:tc>
        <w:tc>
          <w:tcPr>
            <w:tcW w:w="720" w:type="dxa"/>
            <w:vMerge/>
            <w:tcBorders>
              <w:bottom w:val="single" w:sz="4" w:space="0" w:color="auto"/>
            </w:tcBorders>
            <w:vAlign w:val="center"/>
          </w:tcPr>
          <w:p w14:paraId="6E498C7E" w14:textId="77777777" w:rsidR="004C2F0D" w:rsidRPr="00202022" w:rsidRDefault="004C2F0D" w:rsidP="00897931">
            <w:pPr>
              <w:pStyle w:val="TableBody"/>
              <w:rPr>
                <w:ins w:id="1992" w:author="Brian Bohman" w:date="2021-11-14T09:32:00Z"/>
              </w:rPr>
            </w:pPr>
          </w:p>
        </w:tc>
        <w:tc>
          <w:tcPr>
            <w:tcW w:w="1008" w:type="dxa"/>
            <w:vMerge/>
            <w:tcBorders>
              <w:bottom w:val="single" w:sz="4" w:space="0" w:color="auto"/>
              <w:right w:val="dotted" w:sz="4" w:space="0" w:color="auto"/>
            </w:tcBorders>
            <w:vAlign w:val="center"/>
          </w:tcPr>
          <w:p w14:paraId="169FB117" w14:textId="77777777" w:rsidR="004C2F0D" w:rsidRPr="00202022" w:rsidRDefault="004C2F0D" w:rsidP="00897931">
            <w:pPr>
              <w:pStyle w:val="TableBody"/>
              <w:rPr>
                <w:ins w:id="1993" w:author="Brian Bohman" w:date="2021-11-14T09:32:00Z"/>
              </w:rPr>
            </w:pPr>
          </w:p>
        </w:tc>
        <w:tc>
          <w:tcPr>
            <w:tcW w:w="1296" w:type="dxa"/>
            <w:vMerge/>
            <w:tcBorders>
              <w:top w:val="single" w:sz="4" w:space="0" w:color="auto"/>
              <w:left w:val="dotted" w:sz="4" w:space="0" w:color="auto"/>
              <w:bottom w:val="single" w:sz="4" w:space="0" w:color="auto"/>
            </w:tcBorders>
            <w:vAlign w:val="center"/>
          </w:tcPr>
          <w:p w14:paraId="075987D1" w14:textId="77777777" w:rsidR="004C2F0D" w:rsidRPr="00202022" w:rsidRDefault="004C2F0D" w:rsidP="00897931">
            <w:pPr>
              <w:pStyle w:val="TableBody"/>
              <w:rPr>
                <w:ins w:id="1994" w:author="Brian Bohman" w:date="2021-11-14T09:32:00Z"/>
              </w:rPr>
            </w:pPr>
          </w:p>
        </w:tc>
        <w:tc>
          <w:tcPr>
            <w:tcW w:w="1332" w:type="dxa"/>
            <w:vMerge/>
            <w:tcBorders>
              <w:top w:val="single" w:sz="4" w:space="0" w:color="auto"/>
              <w:bottom w:val="single" w:sz="4" w:space="0" w:color="auto"/>
            </w:tcBorders>
            <w:vAlign w:val="center"/>
          </w:tcPr>
          <w:p w14:paraId="10BC02D8" w14:textId="77777777" w:rsidR="004C2F0D" w:rsidRPr="00202022" w:rsidRDefault="004C2F0D" w:rsidP="00897931">
            <w:pPr>
              <w:pStyle w:val="TableBody"/>
              <w:rPr>
                <w:ins w:id="1995" w:author="Brian Bohman" w:date="2021-11-14T09:32:00Z"/>
              </w:rPr>
            </w:pPr>
          </w:p>
        </w:tc>
      </w:tr>
      <w:tr w:rsidR="004C2F0D" w:rsidRPr="00202022" w14:paraId="62134D79" w14:textId="77777777" w:rsidTr="00643D2D">
        <w:trPr>
          <w:ins w:id="1996" w:author="Brian Bohman" w:date="2021-11-14T09:32:00Z"/>
        </w:trPr>
        <w:tc>
          <w:tcPr>
            <w:tcW w:w="1146" w:type="dxa"/>
            <w:vMerge/>
            <w:tcBorders>
              <w:top w:val="single" w:sz="4" w:space="0" w:color="auto"/>
              <w:bottom w:val="single" w:sz="4" w:space="0" w:color="auto"/>
            </w:tcBorders>
            <w:vAlign w:val="center"/>
          </w:tcPr>
          <w:p w14:paraId="19A99A8A" w14:textId="77777777" w:rsidR="004C2F0D" w:rsidRPr="00202022" w:rsidRDefault="004C2F0D" w:rsidP="00897931">
            <w:pPr>
              <w:pStyle w:val="TableBody"/>
              <w:rPr>
                <w:ins w:id="1997" w:author="Brian Bohman" w:date="2021-11-14T09:32:00Z"/>
              </w:rPr>
            </w:pPr>
          </w:p>
        </w:tc>
        <w:tc>
          <w:tcPr>
            <w:tcW w:w="1581" w:type="dxa"/>
            <w:tcBorders>
              <w:right w:val="dotted" w:sz="4" w:space="0" w:color="auto"/>
            </w:tcBorders>
            <w:vAlign w:val="center"/>
          </w:tcPr>
          <w:p w14:paraId="1A9A50EA" w14:textId="77777777" w:rsidR="004C2F0D" w:rsidRPr="00202022" w:rsidRDefault="004C2F0D" w:rsidP="00897931">
            <w:pPr>
              <w:pStyle w:val="TableBody"/>
              <w:rPr>
                <w:ins w:id="1998" w:author="Brian Bohman" w:date="2021-11-14T09:32:00Z"/>
              </w:rPr>
            </w:pPr>
            <w:ins w:id="1999" w:author="Brian Bohman" w:date="2021-11-14T09:32:00Z">
              <w:r w:rsidRPr="00202022">
                <w:t>Russet Burbank</w:t>
              </w:r>
            </w:ins>
          </w:p>
        </w:tc>
        <w:tc>
          <w:tcPr>
            <w:tcW w:w="936" w:type="dxa"/>
            <w:tcBorders>
              <w:left w:val="dotted" w:sz="4" w:space="0" w:color="auto"/>
              <w:right w:val="dotted" w:sz="4" w:space="0" w:color="auto"/>
            </w:tcBorders>
            <w:vAlign w:val="center"/>
          </w:tcPr>
          <w:p w14:paraId="2D1EDE00" w14:textId="77777777" w:rsidR="004C2F0D" w:rsidRPr="00202022" w:rsidRDefault="004C2F0D" w:rsidP="00FF2AAD">
            <w:pPr>
              <w:pStyle w:val="TableBody"/>
              <w:jc w:val="center"/>
              <w:rPr>
                <w:ins w:id="2000" w:author="Brian Bohman" w:date="2021-11-14T09:32:00Z"/>
              </w:rPr>
            </w:pPr>
            <w:ins w:id="2001" w:author="Brian Bohman" w:date="2021-11-14T09:32:00Z">
              <w:r w:rsidRPr="00202022">
                <w:t>L to VL</w:t>
              </w:r>
            </w:ins>
          </w:p>
        </w:tc>
        <w:tc>
          <w:tcPr>
            <w:tcW w:w="1107" w:type="dxa"/>
            <w:vMerge/>
            <w:tcBorders>
              <w:left w:val="dotted" w:sz="4" w:space="0" w:color="auto"/>
              <w:bottom w:val="single" w:sz="4" w:space="0" w:color="auto"/>
            </w:tcBorders>
          </w:tcPr>
          <w:p w14:paraId="14377A4C" w14:textId="77777777" w:rsidR="004C2F0D" w:rsidRPr="00202022" w:rsidRDefault="004C2F0D" w:rsidP="00897931">
            <w:pPr>
              <w:pStyle w:val="TableBody"/>
              <w:rPr>
                <w:ins w:id="2002" w:author="Brian Bohman" w:date="2021-11-14T09:32:00Z"/>
              </w:rPr>
            </w:pPr>
          </w:p>
        </w:tc>
        <w:tc>
          <w:tcPr>
            <w:tcW w:w="1008" w:type="dxa"/>
            <w:vMerge/>
            <w:tcBorders>
              <w:bottom w:val="single" w:sz="4" w:space="0" w:color="auto"/>
            </w:tcBorders>
            <w:vAlign w:val="center"/>
          </w:tcPr>
          <w:p w14:paraId="2F5B7659" w14:textId="77777777" w:rsidR="004C2F0D" w:rsidRPr="00202022" w:rsidRDefault="004C2F0D" w:rsidP="00897931">
            <w:pPr>
              <w:pStyle w:val="TableBody"/>
              <w:rPr>
                <w:ins w:id="2003" w:author="Brian Bohman" w:date="2021-11-14T09:32:00Z"/>
              </w:rPr>
            </w:pPr>
          </w:p>
        </w:tc>
        <w:tc>
          <w:tcPr>
            <w:tcW w:w="720" w:type="dxa"/>
            <w:vMerge/>
            <w:tcBorders>
              <w:bottom w:val="single" w:sz="4" w:space="0" w:color="auto"/>
            </w:tcBorders>
          </w:tcPr>
          <w:p w14:paraId="62D80BC6" w14:textId="77777777" w:rsidR="004C2F0D" w:rsidRPr="00202022" w:rsidRDefault="004C2F0D" w:rsidP="00897931">
            <w:pPr>
              <w:pStyle w:val="TableBody"/>
              <w:rPr>
                <w:ins w:id="2004" w:author="Brian Bohman" w:date="2021-11-14T09:32:00Z"/>
              </w:rPr>
            </w:pPr>
          </w:p>
        </w:tc>
        <w:tc>
          <w:tcPr>
            <w:tcW w:w="792" w:type="dxa"/>
            <w:vMerge/>
            <w:tcBorders>
              <w:bottom w:val="single" w:sz="4" w:space="0" w:color="auto"/>
            </w:tcBorders>
            <w:vAlign w:val="center"/>
          </w:tcPr>
          <w:p w14:paraId="154883CC" w14:textId="77777777" w:rsidR="004C2F0D" w:rsidRPr="00202022" w:rsidRDefault="004C2F0D" w:rsidP="00897931">
            <w:pPr>
              <w:pStyle w:val="TableBody"/>
              <w:rPr>
                <w:ins w:id="2005" w:author="Brian Bohman" w:date="2021-11-14T09:32:00Z"/>
              </w:rPr>
            </w:pPr>
          </w:p>
        </w:tc>
        <w:tc>
          <w:tcPr>
            <w:tcW w:w="864" w:type="dxa"/>
            <w:vMerge/>
            <w:tcBorders>
              <w:bottom w:val="single" w:sz="4" w:space="0" w:color="auto"/>
            </w:tcBorders>
            <w:vAlign w:val="center"/>
          </w:tcPr>
          <w:p w14:paraId="19F4ECEC" w14:textId="77777777" w:rsidR="004C2F0D" w:rsidRPr="00202022" w:rsidRDefault="004C2F0D" w:rsidP="00897931">
            <w:pPr>
              <w:pStyle w:val="TableBody"/>
              <w:rPr>
                <w:ins w:id="2006" w:author="Brian Bohman" w:date="2021-11-14T09:32:00Z"/>
              </w:rPr>
            </w:pPr>
          </w:p>
        </w:tc>
        <w:tc>
          <w:tcPr>
            <w:tcW w:w="720" w:type="dxa"/>
            <w:vMerge/>
            <w:tcBorders>
              <w:bottom w:val="single" w:sz="4" w:space="0" w:color="auto"/>
            </w:tcBorders>
            <w:vAlign w:val="center"/>
          </w:tcPr>
          <w:p w14:paraId="6431DBF8" w14:textId="77777777" w:rsidR="004C2F0D" w:rsidRPr="00202022" w:rsidRDefault="004C2F0D" w:rsidP="00897931">
            <w:pPr>
              <w:pStyle w:val="TableBody"/>
              <w:rPr>
                <w:ins w:id="2007" w:author="Brian Bohman" w:date="2021-11-14T09:32:00Z"/>
              </w:rPr>
            </w:pPr>
          </w:p>
        </w:tc>
        <w:tc>
          <w:tcPr>
            <w:tcW w:w="1008" w:type="dxa"/>
            <w:vMerge/>
            <w:tcBorders>
              <w:bottom w:val="single" w:sz="4" w:space="0" w:color="auto"/>
              <w:right w:val="dotted" w:sz="4" w:space="0" w:color="auto"/>
            </w:tcBorders>
            <w:vAlign w:val="center"/>
          </w:tcPr>
          <w:p w14:paraId="67D0A8CF" w14:textId="77777777" w:rsidR="004C2F0D" w:rsidRPr="00202022" w:rsidRDefault="004C2F0D" w:rsidP="00897931">
            <w:pPr>
              <w:pStyle w:val="TableBody"/>
              <w:rPr>
                <w:ins w:id="2008" w:author="Brian Bohman" w:date="2021-11-14T09:32:00Z"/>
              </w:rPr>
            </w:pPr>
          </w:p>
        </w:tc>
        <w:tc>
          <w:tcPr>
            <w:tcW w:w="1296" w:type="dxa"/>
            <w:vMerge/>
            <w:tcBorders>
              <w:top w:val="single" w:sz="4" w:space="0" w:color="auto"/>
              <w:left w:val="dotted" w:sz="4" w:space="0" w:color="auto"/>
              <w:bottom w:val="single" w:sz="4" w:space="0" w:color="auto"/>
            </w:tcBorders>
            <w:vAlign w:val="center"/>
          </w:tcPr>
          <w:p w14:paraId="4AE906BC" w14:textId="77777777" w:rsidR="004C2F0D" w:rsidRPr="00202022" w:rsidRDefault="004C2F0D" w:rsidP="00897931">
            <w:pPr>
              <w:pStyle w:val="TableBody"/>
              <w:rPr>
                <w:ins w:id="2009" w:author="Brian Bohman" w:date="2021-11-14T09:32:00Z"/>
              </w:rPr>
            </w:pPr>
          </w:p>
        </w:tc>
        <w:tc>
          <w:tcPr>
            <w:tcW w:w="1332" w:type="dxa"/>
            <w:vMerge/>
            <w:tcBorders>
              <w:top w:val="single" w:sz="4" w:space="0" w:color="auto"/>
              <w:bottom w:val="single" w:sz="4" w:space="0" w:color="auto"/>
            </w:tcBorders>
            <w:vAlign w:val="center"/>
          </w:tcPr>
          <w:p w14:paraId="68B42599" w14:textId="77777777" w:rsidR="004C2F0D" w:rsidRPr="00202022" w:rsidRDefault="004C2F0D" w:rsidP="00897931">
            <w:pPr>
              <w:pStyle w:val="TableBody"/>
              <w:rPr>
                <w:ins w:id="2010" w:author="Brian Bohman" w:date="2021-11-14T09:32:00Z"/>
              </w:rPr>
            </w:pPr>
          </w:p>
        </w:tc>
      </w:tr>
      <w:tr w:rsidR="004C2F0D" w:rsidRPr="00202022" w14:paraId="28D65563" w14:textId="77777777" w:rsidTr="00643D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ins w:id="2011" w:author="Brian Bohman" w:date="2021-11-14T09:32:00Z"/>
        </w:trPr>
        <w:tc>
          <w:tcPr>
            <w:tcW w:w="1146" w:type="dxa"/>
            <w:vMerge/>
            <w:tcBorders>
              <w:left w:val="nil"/>
              <w:bottom w:val="single" w:sz="4" w:space="0" w:color="auto"/>
              <w:right w:val="nil"/>
            </w:tcBorders>
            <w:vAlign w:val="center"/>
          </w:tcPr>
          <w:p w14:paraId="19901491" w14:textId="77777777" w:rsidR="004C2F0D" w:rsidRPr="00202022" w:rsidRDefault="004C2F0D" w:rsidP="00897931">
            <w:pPr>
              <w:pStyle w:val="TableBody"/>
              <w:rPr>
                <w:ins w:id="2012" w:author="Brian Bohman" w:date="2021-11-14T09:32:00Z"/>
              </w:rPr>
            </w:pPr>
          </w:p>
        </w:tc>
        <w:tc>
          <w:tcPr>
            <w:tcW w:w="1581" w:type="dxa"/>
            <w:tcBorders>
              <w:top w:val="nil"/>
              <w:left w:val="nil"/>
              <w:bottom w:val="single" w:sz="4" w:space="0" w:color="auto"/>
              <w:right w:val="dotted" w:sz="4" w:space="0" w:color="auto"/>
            </w:tcBorders>
            <w:vAlign w:val="center"/>
          </w:tcPr>
          <w:p w14:paraId="4771D0F2" w14:textId="77777777" w:rsidR="004C2F0D" w:rsidRPr="00202022" w:rsidRDefault="004C2F0D" w:rsidP="00897931">
            <w:pPr>
              <w:pStyle w:val="TableBody"/>
              <w:rPr>
                <w:ins w:id="2013" w:author="Brian Bohman" w:date="2021-11-14T09:32:00Z"/>
              </w:rPr>
            </w:pPr>
            <w:ins w:id="2014" w:author="Brian Bohman" w:date="2021-11-14T09:32:00Z">
              <w:r w:rsidRPr="00202022">
                <w:t>Umatilla Russet</w:t>
              </w:r>
            </w:ins>
          </w:p>
        </w:tc>
        <w:tc>
          <w:tcPr>
            <w:tcW w:w="936" w:type="dxa"/>
            <w:tcBorders>
              <w:top w:val="nil"/>
              <w:left w:val="dotted" w:sz="4" w:space="0" w:color="auto"/>
              <w:bottom w:val="single" w:sz="4" w:space="0" w:color="auto"/>
              <w:right w:val="dotted" w:sz="4" w:space="0" w:color="auto"/>
            </w:tcBorders>
            <w:vAlign w:val="center"/>
          </w:tcPr>
          <w:p w14:paraId="7469BEAF" w14:textId="77777777" w:rsidR="004C2F0D" w:rsidRPr="00202022" w:rsidRDefault="004C2F0D" w:rsidP="00FF2AAD">
            <w:pPr>
              <w:pStyle w:val="TableBody"/>
              <w:jc w:val="center"/>
              <w:rPr>
                <w:ins w:id="2015" w:author="Brian Bohman" w:date="2021-11-14T09:32:00Z"/>
              </w:rPr>
            </w:pPr>
            <w:ins w:id="2016" w:author="Brian Bohman" w:date="2021-11-14T09:32:00Z">
              <w:r w:rsidRPr="00202022">
                <w:t>ML to L</w:t>
              </w:r>
            </w:ins>
          </w:p>
        </w:tc>
        <w:tc>
          <w:tcPr>
            <w:tcW w:w="1107" w:type="dxa"/>
            <w:vMerge/>
            <w:tcBorders>
              <w:top w:val="nil"/>
              <w:left w:val="dotted" w:sz="4" w:space="0" w:color="auto"/>
              <w:bottom w:val="single" w:sz="4" w:space="0" w:color="auto"/>
              <w:right w:val="nil"/>
            </w:tcBorders>
          </w:tcPr>
          <w:p w14:paraId="17C5398F" w14:textId="77777777" w:rsidR="004C2F0D" w:rsidRPr="00202022" w:rsidRDefault="004C2F0D" w:rsidP="00897931">
            <w:pPr>
              <w:pStyle w:val="TableBody"/>
              <w:rPr>
                <w:ins w:id="2017" w:author="Brian Bohman" w:date="2021-11-14T09:32:00Z"/>
              </w:rPr>
            </w:pPr>
          </w:p>
        </w:tc>
        <w:tc>
          <w:tcPr>
            <w:tcW w:w="1008" w:type="dxa"/>
            <w:vMerge/>
            <w:tcBorders>
              <w:top w:val="nil"/>
              <w:left w:val="nil"/>
              <w:bottom w:val="single" w:sz="4" w:space="0" w:color="auto"/>
              <w:right w:val="nil"/>
            </w:tcBorders>
            <w:vAlign w:val="center"/>
          </w:tcPr>
          <w:p w14:paraId="043DF1B4" w14:textId="77777777" w:rsidR="004C2F0D" w:rsidRPr="00202022" w:rsidRDefault="004C2F0D" w:rsidP="00897931">
            <w:pPr>
              <w:pStyle w:val="TableBody"/>
              <w:rPr>
                <w:ins w:id="2018" w:author="Brian Bohman" w:date="2021-11-14T09:32:00Z"/>
              </w:rPr>
            </w:pPr>
          </w:p>
        </w:tc>
        <w:tc>
          <w:tcPr>
            <w:tcW w:w="720" w:type="dxa"/>
            <w:vMerge/>
            <w:tcBorders>
              <w:top w:val="nil"/>
              <w:left w:val="nil"/>
              <w:bottom w:val="single" w:sz="4" w:space="0" w:color="auto"/>
              <w:right w:val="nil"/>
            </w:tcBorders>
          </w:tcPr>
          <w:p w14:paraId="576E3632" w14:textId="77777777" w:rsidR="004C2F0D" w:rsidRPr="00202022" w:rsidRDefault="004C2F0D" w:rsidP="00897931">
            <w:pPr>
              <w:pStyle w:val="TableBody"/>
              <w:rPr>
                <w:ins w:id="2019" w:author="Brian Bohman" w:date="2021-11-14T09:32:00Z"/>
              </w:rPr>
            </w:pPr>
          </w:p>
        </w:tc>
        <w:tc>
          <w:tcPr>
            <w:tcW w:w="792" w:type="dxa"/>
            <w:vMerge/>
            <w:tcBorders>
              <w:top w:val="nil"/>
              <w:left w:val="nil"/>
              <w:bottom w:val="single" w:sz="4" w:space="0" w:color="auto"/>
              <w:right w:val="nil"/>
            </w:tcBorders>
            <w:vAlign w:val="center"/>
          </w:tcPr>
          <w:p w14:paraId="3A21F1A8" w14:textId="77777777" w:rsidR="004C2F0D" w:rsidRPr="00202022" w:rsidRDefault="004C2F0D" w:rsidP="00897931">
            <w:pPr>
              <w:pStyle w:val="TableBody"/>
              <w:rPr>
                <w:ins w:id="2020" w:author="Brian Bohman" w:date="2021-11-14T09:32:00Z"/>
              </w:rPr>
            </w:pPr>
          </w:p>
        </w:tc>
        <w:tc>
          <w:tcPr>
            <w:tcW w:w="864" w:type="dxa"/>
            <w:vMerge/>
            <w:tcBorders>
              <w:top w:val="nil"/>
              <w:left w:val="nil"/>
              <w:bottom w:val="single" w:sz="4" w:space="0" w:color="auto"/>
              <w:right w:val="nil"/>
            </w:tcBorders>
            <w:vAlign w:val="center"/>
          </w:tcPr>
          <w:p w14:paraId="43409D89" w14:textId="77777777" w:rsidR="004C2F0D" w:rsidRPr="00202022" w:rsidRDefault="004C2F0D" w:rsidP="00897931">
            <w:pPr>
              <w:pStyle w:val="TableBody"/>
              <w:rPr>
                <w:ins w:id="2021" w:author="Brian Bohman" w:date="2021-11-14T09:32:00Z"/>
              </w:rPr>
            </w:pPr>
          </w:p>
        </w:tc>
        <w:tc>
          <w:tcPr>
            <w:tcW w:w="720" w:type="dxa"/>
            <w:vMerge/>
            <w:tcBorders>
              <w:top w:val="nil"/>
              <w:left w:val="nil"/>
              <w:bottom w:val="single" w:sz="4" w:space="0" w:color="auto"/>
              <w:right w:val="nil"/>
            </w:tcBorders>
            <w:vAlign w:val="center"/>
          </w:tcPr>
          <w:p w14:paraId="20E87301" w14:textId="77777777" w:rsidR="004C2F0D" w:rsidRPr="00202022" w:rsidRDefault="004C2F0D" w:rsidP="00897931">
            <w:pPr>
              <w:pStyle w:val="TableBody"/>
              <w:rPr>
                <w:ins w:id="2022" w:author="Brian Bohman" w:date="2021-11-14T09:32:00Z"/>
              </w:rPr>
            </w:pPr>
          </w:p>
        </w:tc>
        <w:tc>
          <w:tcPr>
            <w:tcW w:w="1008" w:type="dxa"/>
            <w:vMerge/>
            <w:tcBorders>
              <w:top w:val="nil"/>
              <w:left w:val="nil"/>
              <w:bottom w:val="single" w:sz="4" w:space="0" w:color="auto"/>
              <w:right w:val="dotted" w:sz="4" w:space="0" w:color="auto"/>
            </w:tcBorders>
            <w:vAlign w:val="center"/>
          </w:tcPr>
          <w:p w14:paraId="1090A5DD" w14:textId="77777777" w:rsidR="004C2F0D" w:rsidRPr="00202022" w:rsidRDefault="004C2F0D" w:rsidP="00897931">
            <w:pPr>
              <w:pStyle w:val="TableBody"/>
              <w:rPr>
                <w:ins w:id="2023" w:author="Brian Bohman" w:date="2021-11-14T09:32:00Z"/>
              </w:rPr>
            </w:pPr>
          </w:p>
        </w:tc>
        <w:tc>
          <w:tcPr>
            <w:tcW w:w="1296" w:type="dxa"/>
            <w:vMerge/>
            <w:tcBorders>
              <w:top w:val="single" w:sz="4" w:space="0" w:color="auto"/>
              <w:left w:val="dotted" w:sz="4" w:space="0" w:color="auto"/>
              <w:bottom w:val="single" w:sz="4" w:space="0" w:color="auto"/>
              <w:right w:val="nil"/>
            </w:tcBorders>
            <w:vAlign w:val="center"/>
          </w:tcPr>
          <w:p w14:paraId="1837C11D" w14:textId="77777777" w:rsidR="004C2F0D" w:rsidRPr="00202022" w:rsidRDefault="004C2F0D" w:rsidP="00897931">
            <w:pPr>
              <w:pStyle w:val="TableBody"/>
              <w:rPr>
                <w:ins w:id="2024" w:author="Brian Bohman" w:date="2021-11-14T09:32:00Z"/>
              </w:rPr>
            </w:pPr>
          </w:p>
        </w:tc>
        <w:tc>
          <w:tcPr>
            <w:tcW w:w="1332" w:type="dxa"/>
            <w:vMerge/>
            <w:tcBorders>
              <w:top w:val="single" w:sz="4" w:space="0" w:color="auto"/>
              <w:left w:val="nil"/>
              <w:bottom w:val="single" w:sz="4" w:space="0" w:color="auto"/>
              <w:right w:val="nil"/>
            </w:tcBorders>
            <w:vAlign w:val="center"/>
          </w:tcPr>
          <w:p w14:paraId="2DF8475C" w14:textId="77777777" w:rsidR="004C2F0D" w:rsidRPr="00202022" w:rsidRDefault="004C2F0D" w:rsidP="00897931">
            <w:pPr>
              <w:pStyle w:val="TableBody"/>
              <w:rPr>
                <w:ins w:id="2025" w:author="Brian Bohman" w:date="2021-11-14T09:32:00Z"/>
              </w:rPr>
            </w:pPr>
          </w:p>
        </w:tc>
      </w:tr>
      <w:tr w:rsidR="004C2F0D" w:rsidRPr="00202022" w14:paraId="5709F9E4" w14:textId="77777777" w:rsidTr="00643D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08"/>
          <w:ins w:id="2026" w:author="Brian Bohman" w:date="2021-11-14T09:32:00Z"/>
        </w:trPr>
        <w:tc>
          <w:tcPr>
            <w:tcW w:w="12510" w:type="dxa"/>
            <w:gridSpan w:val="12"/>
            <w:tcBorders>
              <w:top w:val="single" w:sz="4" w:space="0" w:color="auto"/>
              <w:left w:val="nil"/>
              <w:bottom w:val="single" w:sz="4" w:space="0" w:color="auto"/>
              <w:right w:val="nil"/>
            </w:tcBorders>
            <w:vAlign w:val="center"/>
          </w:tcPr>
          <w:p w14:paraId="41967CF3" w14:textId="3A31C5FB" w:rsidR="004C2F0D" w:rsidRDefault="004C2F0D" w:rsidP="00897931">
            <w:pPr>
              <w:pStyle w:val="TableFootnote"/>
              <w:rPr>
                <w:ins w:id="2027" w:author="Brian Bohman" w:date="2021-11-14T09:39:00Z"/>
              </w:rPr>
            </w:pPr>
            <w:ins w:id="2028" w:author="Brian Bohman" w:date="2021-11-14T09:32:00Z">
              <w:r w:rsidRPr="00202022">
                <w:t xml:space="preserve">† Early </w:t>
              </w:r>
            </w:ins>
            <w:ins w:id="2029" w:author="Brian Bohman" w:date="2021-11-14T09:37:00Z">
              <w:r w:rsidR="00CE1E9A">
                <w:t>[</w:t>
              </w:r>
            </w:ins>
            <w:ins w:id="2030" w:author="Brian Bohman" w:date="2021-11-14T09:32:00Z">
              <w:r w:rsidRPr="00202022">
                <w:t>E</w:t>
              </w:r>
            </w:ins>
            <w:ins w:id="2031" w:author="Brian Bohman" w:date="2021-11-14T09:37:00Z">
              <w:r w:rsidR="00CE1E9A">
                <w:t>]</w:t>
              </w:r>
            </w:ins>
            <w:ins w:id="2032" w:author="Brian Bohman" w:date="2021-11-14T09:32:00Z">
              <w:r w:rsidRPr="00202022">
                <w:t xml:space="preserve">, medium-early </w:t>
              </w:r>
            </w:ins>
            <w:ins w:id="2033" w:author="Brian Bohman" w:date="2021-11-14T09:37:00Z">
              <w:r w:rsidR="00CE1E9A">
                <w:t>[</w:t>
              </w:r>
            </w:ins>
            <w:ins w:id="2034" w:author="Brian Bohman" w:date="2021-11-14T09:32:00Z">
              <w:r w:rsidRPr="00202022">
                <w:t>ME</w:t>
              </w:r>
            </w:ins>
            <w:ins w:id="2035" w:author="Brian Bohman" w:date="2021-11-14T09:37:00Z">
              <w:r w:rsidR="00CE1E9A">
                <w:t>]</w:t>
              </w:r>
            </w:ins>
            <w:ins w:id="2036" w:author="Brian Bohman" w:date="2021-11-14T09:32:00Z">
              <w:r w:rsidRPr="00202022">
                <w:t xml:space="preserve">, medium </w:t>
              </w:r>
            </w:ins>
            <w:ins w:id="2037" w:author="Brian Bohman" w:date="2021-11-14T09:37:00Z">
              <w:r w:rsidR="00CE1E9A">
                <w:t>[</w:t>
              </w:r>
            </w:ins>
            <w:ins w:id="2038" w:author="Brian Bohman" w:date="2021-11-14T09:32:00Z">
              <w:r w:rsidRPr="00202022">
                <w:t>M</w:t>
              </w:r>
            </w:ins>
            <w:ins w:id="2039" w:author="Brian Bohman" w:date="2021-11-14T09:37:00Z">
              <w:r w:rsidR="00CE1E9A">
                <w:t>]</w:t>
              </w:r>
            </w:ins>
            <w:ins w:id="2040" w:author="Brian Bohman" w:date="2021-11-14T09:32:00Z">
              <w:r w:rsidRPr="00202022">
                <w:t xml:space="preserve">, medium-late </w:t>
              </w:r>
            </w:ins>
            <w:ins w:id="2041" w:author="Brian Bohman" w:date="2021-11-14T09:37:00Z">
              <w:r w:rsidR="00CE1E9A">
                <w:t>[</w:t>
              </w:r>
            </w:ins>
            <w:ins w:id="2042" w:author="Brian Bohman" w:date="2021-11-14T09:32:00Z">
              <w:r w:rsidRPr="00202022">
                <w:t>ML</w:t>
              </w:r>
            </w:ins>
            <w:ins w:id="2043" w:author="Brian Bohman" w:date="2021-11-14T09:37:00Z">
              <w:r w:rsidR="00CE1E9A">
                <w:t>]</w:t>
              </w:r>
            </w:ins>
            <w:ins w:id="2044" w:author="Brian Bohman" w:date="2021-11-14T09:32:00Z">
              <w:r w:rsidRPr="00202022">
                <w:t xml:space="preserve">, late </w:t>
              </w:r>
            </w:ins>
            <w:ins w:id="2045" w:author="Brian Bohman" w:date="2021-11-14T09:37:00Z">
              <w:r w:rsidR="00CE1E9A">
                <w:t>[</w:t>
              </w:r>
            </w:ins>
            <w:ins w:id="2046" w:author="Brian Bohman" w:date="2021-11-14T09:32:00Z">
              <w:r w:rsidRPr="00202022">
                <w:t>L</w:t>
              </w:r>
            </w:ins>
            <w:ins w:id="2047" w:author="Brian Bohman" w:date="2021-11-14T09:37:00Z">
              <w:r w:rsidR="00CE1E9A">
                <w:t>]</w:t>
              </w:r>
            </w:ins>
            <w:ins w:id="2048" w:author="Brian Bohman" w:date="2021-11-14T09:32:00Z">
              <w:r w:rsidRPr="00202022">
                <w:t xml:space="preserve">, very late </w:t>
              </w:r>
            </w:ins>
            <w:ins w:id="2049" w:author="Brian Bohman" w:date="2021-11-14T09:38:00Z">
              <w:r w:rsidR="00CE1E9A">
                <w:t>[</w:t>
              </w:r>
            </w:ins>
            <w:ins w:id="2050" w:author="Brian Bohman" w:date="2021-11-14T09:32:00Z">
              <w:r w:rsidRPr="00202022">
                <w:t>VL</w:t>
              </w:r>
            </w:ins>
            <w:ins w:id="2051" w:author="Brian Bohman" w:date="2021-11-14T09:38:00Z">
              <w:r w:rsidR="00CE1E9A">
                <w:t>]</w:t>
              </w:r>
            </w:ins>
          </w:p>
          <w:p w14:paraId="2284FBA9" w14:textId="15021F15" w:rsidR="00C5740A" w:rsidRPr="00202022" w:rsidRDefault="00C5740A" w:rsidP="00897931">
            <w:pPr>
              <w:pStyle w:val="TableFootnote"/>
              <w:rPr>
                <w:ins w:id="2052" w:author="Brian Bohman" w:date="2021-11-14T09:32:00Z"/>
              </w:rPr>
            </w:pPr>
            <w:ins w:id="2053" w:author="Brian Bohman" w:date="2021-11-14T09:39:00Z">
              <w:r w:rsidRPr="00202022">
                <w:t>‡</w:t>
              </w:r>
              <w:r>
                <w:t xml:space="preserve"> S</w:t>
              </w:r>
              <w:r w:rsidRPr="00202022">
                <w:t>ilty clay loam</w:t>
              </w:r>
              <w:r>
                <w:t xml:space="preserve"> [</w:t>
              </w:r>
              <w:proofErr w:type="spellStart"/>
              <w:r>
                <w:t>SiCL</w:t>
              </w:r>
              <w:proofErr w:type="spellEnd"/>
              <w:r>
                <w:t>],</w:t>
              </w:r>
              <w:r w:rsidRPr="00202022">
                <w:t xml:space="preserve"> </w:t>
              </w:r>
              <w:r>
                <w:t>clay loam [</w:t>
              </w:r>
              <w:r w:rsidRPr="00202022">
                <w:t>CL</w:t>
              </w:r>
              <w:r>
                <w:t>]</w:t>
              </w:r>
              <w:r w:rsidRPr="00202022">
                <w:t>,</w:t>
              </w:r>
              <w:r>
                <w:t xml:space="preserve"> silt loam [</w:t>
              </w:r>
              <w:proofErr w:type="spellStart"/>
              <w:r w:rsidRPr="00202022">
                <w:t>SiL</w:t>
              </w:r>
              <w:proofErr w:type="spellEnd"/>
              <w:r>
                <w:t>]</w:t>
              </w:r>
              <w:r w:rsidRPr="00202022">
                <w:t>,</w:t>
              </w:r>
              <w:r>
                <w:t xml:space="preserve"> loam</w:t>
              </w:r>
              <w:r w:rsidRPr="00202022">
                <w:t xml:space="preserve"> </w:t>
              </w:r>
              <w:r>
                <w:t>[</w:t>
              </w:r>
              <w:r w:rsidRPr="00202022">
                <w:t>L</w:t>
              </w:r>
              <w:r>
                <w:t>]</w:t>
              </w:r>
              <w:r w:rsidRPr="00202022">
                <w:t>,</w:t>
              </w:r>
              <w:r>
                <w:t xml:space="preserve"> sandy loam</w:t>
              </w:r>
              <w:r w:rsidRPr="00202022">
                <w:t xml:space="preserve"> </w:t>
              </w:r>
              <w:r>
                <w:t>[</w:t>
              </w:r>
              <w:r w:rsidRPr="00202022">
                <w:t>SL</w:t>
              </w:r>
              <w:r>
                <w:t>], loamy sand [</w:t>
              </w:r>
              <w:r w:rsidRPr="00202022">
                <w:t>LS</w:t>
              </w:r>
              <w:r>
                <w:t>]</w:t>
              </w:r>
            </w:ins>
          </w:p>
          <w:p w14:paraId="66C2B797" w14:textId="58295321" w:rsidR="004C2F0D" w:rsidRPr="00202022" w:rsidRDefault="00C5740A" w:rsidP="00897931">
            <w:pPr>
              <w:pStyle w:val="TableFootnote"/>
              <w:rPr>
                <w:ins w:id="2054" w:author="Brian Bohman" w:date="2021-11-14T09:32:00Z"/>
              </w:rPr>
            </w:pPr>
            <w:ins w:id="2055" w:author="Brian Bohman" w:date="2021-11-14T09:39:00Z">
              <w:r w:rsidRPr="00202022">
                <w:t>§</w:t>
              </w:r>
            </w:ins>
            <w:ins w:id="2056" w:author="Brian Bohman" w:date="2021-11-14T09:32:00Z">
              <w:r w:rsidR="004C2F0D" w:rsidRPr="00202022">
                <w:t xml:space="preserve"> Ammonium nitrate </w:t>
              </w:r>
            </w:ins>
            <w:ins w:id="2057" w:author="Brian Bohman" w:date="2021-11-14T09:38:00Z">
              <w:r w:rsidR="00CE1E9A">
                <w:t>[</w:t>
              </w:r>
            </w:ins>
            <w:ins w:id="2058" w:author="Brian Bohman" w:date="2021-11-14T09:32:00Z">
              <w:r w:rsidR="004C2F0D" w:rsidRPr="00202022">
                <w:t>AN</w:t>
              </w:r>
            </w:ins>
            <w:ins w:id="2059" w:author="Brian Bohman" w:date="2021-11-14T09:38:00Z">
              <w:r w:rsidR="00CE1E9A">
                <w:t>]</w:t>
              </w:r>
            </w:ins>
            <w:ins w:id="2060" w:author="Brian Bohman" w:date="2021-11-14T09:32:00Z">
              <w:r w:rsidR="004C2F0D" w:rsidRPr="00202022">
                <w:t xml:space="preserve">, urea-ammonium nitrate </w:t>
              </w:r>
            </w:ins>
            <w:ins w:id="2061" w:author="Brian Bohman" w:date="2021-11-14T09:38:00Z">
              <w:r w:rsidR="00CE1E9A">
                <w:t>[</w:t>
              </w:r>
            </w:ins>
            <w:ins w:id="2062" w:author="Brian Bohman" w:date="2021-11-14T09:32:00Z">
              <w:r w:rsidR="004C2F0D" w:rsidRPr="00202022">
                <w:t>UAN</w:t>
              </w:r>
            </w:ins>
            <w:ins w:id="2063" w:author="Brian Bohman" w:date="2021-11-14T09:38:00Z">
              <w:r w:rsidR="00CE1E9A">
                <w:t>]</w:t>
              </w:r>
            </w:ins>
            <w:ins w:id="2064" w:author="Brian Bohman" w:date="2021-11-14T09:32:00Z">
              <w:r w:rsidR="004C2F0D" w:rsidRPr="00202022">
                <w:t xml:space="preserve">, polymer-coated urea </w:t>
              </w:r>
            </w:ins>
            <w:ins w:id="2065" w:author="Brian Bohman" w:date="2021-11-14T09:38:00Z">
              <w:r w:rsidR="00CE1E9A">
                <w:t>[</w:t>
              </w:r>
            </w:ins>
            <w:ins w:id="2066" w:author="Brian Bohman" w:date="2021-11-14T09:32:00Z">
              <w:r w:rsidR="004C2F0D" w:rsidRPr="00202022">
                <w:t>PCU</w:t>
              </w:r>
            </w:ins>
            <w:ins w:id="2067" w:author="Brian Bohman" w:date="2021-11-14T09:38:00Z">
              <w:r w:rsidR="00CE1E9A">
                <w:t>]</w:t>
              </w:r>
            </w:ins>
            <w:ins w:id="2068" w:author="Brian Bohman" w:date="2021-11-14T09:32:00Z">
              <w:r w:rsidR="004C2F0D" w:rsidRPr="00202022">
                <w:t xml:space="preserve">, planting </w:t>
              </w:r>
            </w:ins>
            <w:ins w:id="2069" w:author="Brian Bohman" w:date="2021-11-14T09:38:00Z">
              <w:r w:rsidR="00CE1E9A">
                <w:t>[</w:t>
              </w:r>
            </w:ins>
            <w:ins w:id="2070" w:author="Brian Bohman" w:date="2021-11-14T09:32:00Z">
              <w:r w:rsidR="004C2F0D" w:rsidRPr="00202022">
                <w:t>PL</w:t>
              </w:r>
            </w:ins>
            <w:ins w:id="2071" w:author="Brian Bohman" w:date="2021-11-14T09:38:00Z">
              <w:r w:rsidR="00CE1E9A">
                <w:t>]</w:t>
              </w:r>
            </w:ins>
            <w:ins w:id="2072" w:author="Brian Bohman" w:date="2021-11-14T09:32:00Z">
              <w:r w:rsidR="004C2F0D" w:rsidRPr="00202022">
                <w:t xml:space="preserve">, emergence </w:t>
              </w:r>
            </w:ins>
            <w:ins w:id="2073" w:author="Brian Bohman" w:date="2021-11-14T09:38:00Z">
              <w:r w:rsidR="00CE1E9A">
                <w:t>[</w:t>
              </w:r>
            </w:ins>
            <w:ins w:id="2074" w:author="Brian Bohman" w:date="2021-11-14T09:32:00Z">
              <w:r w:rsidR="004C2F0D" w:rsidRPr="00202022">
                <w:t>EM</w:t>
              </w:r>
            </w:ins>
            <w:ins w:id="2075" w:author="Brian Bohman" w:date="2021-11-14T09:38:00Z">
              <w:r w:rsidR="00CE1E9A">
                <w:t>]</w:t>
              </w:r>
            </w:ins>
            <w:ins w:id="2076" w:author="Brian Bohman" w:date="2021-11-14T09:32:00Z">
              <w:r w:rsidR="004C2F0D" w:rsidRPr="00202022">
                <w:t xml:space="preserve">, post-emergence </w:t>
              </w:r>
            </w:ins>
            <w:ins w:id="2077" w:author="Brian Bohman" w:date="2021-11-14T09:38:00Z">
              <w:r w:rsidR="00CE1E9A">
                <w:t>[</w:t>
              </w:r>
            </w:ins>
            <w:ins w:id="2078" w:author="Brian Bohman" w:date="2021-11-14T09:32:00Z">
              <w:r w:rsidR="004C2F0D" w:rsidRPr="00202022">
                <w:t>P-EM</w:t>
              </w:r>
            </w:ins>
            <w:ins w:id="2079" w:author="Brian Bohman" w:date="2021-11-14T09:39:00Z">
              <w:r>
                <w:t>]</w:t>
              </w:r>
            </w:ins>
          </w:p>
        </w:tc>
      </w:tr>
    </w:tbl>
    <w:p w14:paraId="7459D591" w14:textId="77777777" w:rsidR="008276E1" w:rsidRDefault="008276E1">
      <w:pPr>
        <w:rPr>
          <w:ins w:id="2080" w:author="Brian Bohman" w:date="2021-08-30T13:59:00Z"/>
        </w:rPr>
      </w:pPr>
    </w:p>
    <w:p w14:paraId="4B3BC865" w14:textId="77CD0430" w:rsidR="003561D2" w:rsidRDefault="003561D2" w:rsidP="00FF2AAD"/>
    <w:p w14:paraId="052784FA" w14:textId="77777777" w:rsidR="004C2F0D" w:rsidRDefault="004C2F0D" w:rsidP="00FF2AAD">
      <w:pPr>
        <w:rPr>
          <w:ins w:id="2081" w:author="Brian Bohman" w:date="2021-11-14T09:31:00Z"/>
        </w:rPr>
        <w:sectPr w:rsidR="004C2F0D" w:rsidSect="004C2F0D">
          <w:pgSz w:w="15840" w:h="12240" w:orient="landscape"/>
          <w:pgMar w:top="1440" w:right="1440" w:bottom="1440" w:left="1440" w:header="720" w:footer="720" w:gutter="0"/>
          <w:lnNumType w:countBy="1" w:restart="continuous"/>
          <w:cols w:space="720"/>
          <w:docGrid w:linePitch="360"/>
          <w:sectPrChange w:id="2082" w:author="Brian Bohman" w:date="2021-11-14T09:32:00Z">
            <w:sectPr w:rsidR="004C2F0D" w:rsidSect="004C2F0D">
              <w:pgSz w:w="12240" w:h="15840" w:orient="portrait"/>
              <w:pgMar w:top="1440" w:right="1440" w:bottom="1440" w:left="1440" w:header="720" w:footer="720" w:gutter="0"/>
            </w:sectPr>
          </w:sectPrChange>
        </w:sectPr>
      </w:pP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FF2AAD" w:rsidRPr="00272CE4" w14:paraId="5C32782D" w14:textId="77777777" w:rsidTr="00D20A3A">
        <w:trPr>
          <w:trHeight w:val="288"/>
        </w:trPr>
        <w:tc>
          <w:tcPr>
            <w:tcW w:w="7920" w:type="dxa"/>
            <w:gridSpan w:val="4"/>
            <w:tcBorders>
              <w:top w:val="nil"/>
              <w:left w:val="nil"/>
              <w:bottom w:val="single" w:sz="4" w:space="0" w:color="auto"/>
              <w:right w:val="nil"/>
            </w:tcBorders>
            <w:vAlign w:val="center"/>
          </w:tcPr>
          <w:p w14:paraId="246BF213" w14:textId="1ED3204A" w:rsidR="00FF2AAD" w:rsidRPr="005C175D" w:rsidRDefault="00FF2AAD" w:rsidP="00D20A3A">
            <w:pPr>
              <w:pStyle w:val="TableCaption"/>
              <w:rPr>
                <w:bCs/>
              </w:rPr>
            </w:pPr>
            <w:bookmarkStart w:id="2083" w:name="_Ref78280131"/>
            <w:bookmarkStart w:id="2084" w:name="_Toc78909890"/>
            <w:bookmarkStart w:id="2085"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sidR="00D9732E">
              <w:rPr>
                <w:bCs/>
                <w:noProof/>
              </w:rPr>
              <w:t>6</w:t>
            </w:r>
            <w:r w:rsidRPr="00CA2246">
              <w:rPr>
                <w:bCs/>
              </w:rPr>
              <w:fldChar w:fldCharType="end"/>
            </w:r>
            <w:bookmarkEnd w:id="2083"/>
            <w:r w:rsidRPr="00CA2246">
              <w:rPr>
                <w:bCs/>
              </w:rPr>
              <w:t>.</w:t>
            </w:r>
            <w:r w:rsidRPr="00800481">
              <w:rPr>
                <w:b w:val="0"/>
              </w:rPr>
              <w:t xml:space="preserve"> Priors used in fitting the hierarchical Bayesian model with brms.</w:t>
            </w:r>
            <w:bookmarkEnd w:id="2084"/>
            <w:bookmarkEnd w:id="2085"/>
          </w:p>
        </w:tc>
      </w:tr>
      <w:tr w:rsidR="00FF2AAD" w:rsidRPr="00272CE4" w14:paraId="66DC2BBE" w14:textId="77777777" w:rsidTr="00D20A3A">
        <w:tc>
          <w:tcPr>
            <w:tcW w:w="2160" w:type="dxa"/>
            <w:vMerge w:val="restart"/>
            <w:tcBorders>
              <w:top w:val="single" w:sz="4" w:space="0" w:color="auto"/>
              <w:left w:val="nil"/>
              <w:right w:val="nil"/>
            </w:tcBorders>
            <w:vAlign w:val="center"/>
          </w:tcPr>
          <w:p w14:paraId="173935CF" w14:textId="77777777" w:rsidR="00FF2AAD" w:rsidRPr="00935460" w:rsidRDefault="00FF2AAD" w:rsidP="00D20A3A">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8D2096A" w14:textId="77777777" w:rsidR="00FF2AAD" w:rsidRPr="00935460" w:rsidRDefault="00FF2AAD" w:rsidP="00D20A3A">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7CBFD85C" w14:textId="77777777" w:rsidR="00FF2AAD" w:rsidRPr="00935460" w:rsidRDefault="00FF2AAD" w:rsidP="00D20A3A">
            <w:pPr>
              <w:pStyle w:val="TableBody"/>
              <w:jc w:val="center"/>
              <w:rPr>
                <w:b/>
                <w:bCs/>
              </w:rPr>
            </w:pPr>
            <w:r w:rsidRPr="00935460">
              <w:rPr>
                <w:b/>
                <w:bCs/>
              </w:rPr>
              <w:t>Bounds</w:t>
            </w:r>
          </w:p>
        </w:tc>
      </w:tr>
      <w:tr w:rsidR="00FF2AAD" w:rsidRPr="00272CE4" w14:paraId="0432D3D3" w14:textId="77777777" w:rsidTr="00D20A3A">
        <w:tc>
          <w:tcPr>
            <w:tcW w:w="2160" w:type="dxa"/>
            <w:vMerge/>
            <w:tcBorders>
              <w:left w:val="nil"/>
              <w:bottom w:val="single" w:sz="4" w:space="0" w:color="auto"/>
              <w:right w:val="nil"/>
            </w:tcBorders>
            <w:vAlign w:val="center"/>
            <w:hideMark/>
          </w:tcPr>
          <w:p w14:paraId="27870EA3" w14:textId="77777777" w:rsidR="00FF2AAD" w:rsidRPr="00935460" w:rsidRDefault="00FF2AAD" w:rsidP="00D20A3A">
            <w:pPr>
              <w:pStyle w:val="TableBody"/>
              <w:rPr>
                <w:b/>
                <w:bCs/>
              </w:rPr>
            </w:pPr>
          </w:p>
        </w:tc>
        <w:tc>
          <w:tcPr>
            <w:tcW w:w="3456" w:type="dxa"/>
            <w:vMerge/>
            <w:tcBorders>
              <w:left w:val="nil"/>
              <w:bottom w:val="single" w:sz="4" w:space="0" w:color="auto"/>
              <w:right w:val="nil"/>
            </w:tcBorders>
          </w:tcPr>
          <w:p w14:paraId="03494B4D" w14:textId="77777777" w:rsidR="00FF2AAD" w:rsidRPr="00935460" w:rsidRDefault="00FF2AAD" w:rsidP="00D20A3A">
            <w:pPr>
              <w:pStyle w:val="TableBody"/>
              <w:rPr>
                <w:b/>
                <w:bCs/>
              </w:rPr>
            </w:pPr>
          </w:p>
        </w:tc>
        <w:tc>
          <w:tcPr>
            <w:tcW w:w="1152" w:type="dxa"/>
            <w:tcBorders>
              <w:top w:val="single" w:sz="8" w:space="0" w:color="auto"/>
              <w:left w:val="nil"/>
              <w:bottom w:val="single" w:sz="4" w:space="0" w:color="auto"/>
              <w:right w:val="nil"/>
            </w:tcBorders>
            <w:vAlign w:val="center"/>
            <w:hideMark/>
          </w:tcPr>
          <w:p w14:paraId="2DDA7269" w14:textId="77777777" w:rsidR="00FF2AAD" w:rsidRPr="00935460" w:rsidRDefault="00FF2AAD" w:rsidP="00D20A3A">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063EAC8" w14:textId="77777777" w:rsidR="00FF2AAD" w:rsidRPr="00935460" w:rsidRDefault="00FF2AAD" w:rsidP="00D20A3A">
            <w:pPr>
              <w:pStyle w:val="TableBody"/>
              <w:jc w:val="center"/>
              <w:rPr>
                <w:b/>
                <w:bCs/>
              </w:rPr>
            </w:pPr>
            <w:r w:rsidRPr="00935460">
              <w:rPr>
                <w:b/>
                <w:bCs/>
              </w:rPr>
              <w:t>Upper</w:t>
            </w:r>
          </w:p>
        </w:tc>
      </w:tr>
      <w:tr w:rsidR="00FF2AAD" w:rsidRPr="00272CE4" w14:paraId="3631986C" w14:textId="77777777" w:rsidTr="00D20A3A">
        <w:tc>
          <w:tcPr>
            <w:tcW w:w="2160" w:type="dxa"/>
            <w:tcBorders>
              <w:top w:val="nil"/>
              <w:left w:val="nil"/>
              <w:bottom w:val="nil"/>
              <w:right w:val="nil"/>
            </w:tcBorders>
            <w:vAlign w:val="center"/>
            <w:hideMark/>
          </w:tcPr>
          <w:p w14:paraId="2CF4FEF9" w14:textId="77777777" w:rsidR="00FF2AAD" w:rsidRPr="00272CE4" w:rsidRDefault="00FF2AAD" w:rsidP="00D20A3A">
            <w:pPr>
              <w:pStyle w:val="TableBody"/>
              <w:rPr>
                <w:i/>
                <w:iCs/>
              </w:rPr>
            </w:pPr>
            <w:r w:rsidRPr="00272CE4">
              <w:rPr>
                <w:i/>
                <w:iCs/>
              </w:rPr>
              <w:t>a</w:t>
            </w:r>
          </w:p>
        </w:tc>
        <w:tc>
          <w:tcPr>
            <w:tcW w:w="3456" w:type="dxa"/>
            <w:tcBorders>
              <w:top w:val="nil"/>
              <w:left w:val="nil"/>
              <w:bottom w:val="nil"/>
              <w:right w:val="nil"/>
            </w:tcBorders>
          </w:tcPr>
          <w:p w14:paraId="4DE66E92" w14:textId="77777777" w:rsidR="00FF2AAD" w:rsidRPr="00272CE4" w:rsidRDefault="00FF2AAD" w:rsidP="00D20A3A">
            <w:pPr>
              <w:pStyle w:val="TableBody"/>
            </w:pPr>
            <w:r w:rsidRPr="00272CE4">
              <w:t>Normal (5.3, 0.1)</w:t>
            </w:r>
          </w:p>
        </w:tc>
        <w:tc>
          <w:tcPr>
            <w:tcW w:w="1152" w:type="dxa"/>
            <w:tcBorders>
              <w:top w:val="nil"/>
              <w:left w:val="nil"/>
              <w:bottom w:val="nil"/>
              <w:right w:val="nil"/>
            </w:tcBorders>
            <w:vAlign w:val="center"/>
            <w:hideMark/>
          </w:tcPr>
          <w:p w14:paraId="1C2CC842" w14:textId="77777777" w:rsidR="00FF2AAD" w:rsidRPr="00272CE4" w:rsidRDefault="00FF2AAD" w:rsidP="00D20A3A">
            <w:pPr>
              <w:pStyle w:val="TableBody"/>
              <w:jc w:val="center"/>
            </w:pPr>
            <w:r w:rsidRPr="00272CE4">
              <w:t>0</w:t>
            </w:r>
          </w:p>
        </w:tc>
        <w:tc>
          <w:tcPr>
            <w:tcW w:w="1152" w:type="dxa"/>
            <w:tcBorders>
              <w:top w:val="nil"/>
              <w:left w:val="nil"/>
              <w:bottom w:val="nil"/>
              <w:right w:val="nil"/>
            </w:tcBorders>
          </w:tcPr>
          <w:p w14:paraId="7D0B510F" w14:textId="77777777" w:rsidR="00FF2AAD" w:rsidRPr="00272CE4" w:rsidRDefault="00FF2AAD" w:rsidP="00D20A3A">
            <w:pPr>
              <w:pStyle w:val="TableBody"/>
              <w:jc w:val="center"/>
            </w:pPr>
            <w:r w:rsidRPr="00272CE4">
              <w:t>∞</w:t>
            </w:r>
          </w:p>
        </w:tc>
      </w:tr>
      <w:tr w:rsidR="00FF2AAD" w:rsidRPr="00272CE4" w14:paraId="6F6BB63D" w14:textId="77777777" w:rsidTr="00D20A3A">
        <w:tc>
          <w:tcPr>
            <w:tcW w:w="2160" w:type="dxa"/>
            <w:tcBorders>
              <w:top w:val="nil"/>
              <w:left w:val="nil"/>
              <w:bottom w:val="nil"/>
              <w:right w:val="nil"/>
            </w:tcBorders>
            <w:vAlign w:val="center"/>
          </w:tcPr>
          <w:p w14:paraId="27B13756" w14:textId="77777777" w:rsidR="00FF2AAD" w:rsidRPr="00272CE4" w:rsidRDefault="00FF2AAD" w:rsidP="00D20A3A">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54A49863" w14:textId="77777777" w:rsidR="00FF2AAD" w:rsidRPr="00272CE4" w:rsidRDefault="00FF2AAD" w:rsidP="00D20A3A">
            <w:pPr>
              <w:pStyle w:val="TableBody"/>
            </w:pPr>
            <w:r w:rsidRPr="00272CE4">
              <w:t>Normal (0.10, 0.02)</w:t>
            </w:r>
          </w:p>
        </w:tc>
        <w:tc>
          <w:tcPr>
            <w:tcW w:w="1152" w:type="dxa"/>
            <w:tcBorders>
              <w:top w:val="nil"/>
              <w:left w:val="nil"/>
              <w:bottom w:val="nil"/>
              <w:right w:val="nil"/>
            </w:tcBorders>
            <w:vAlign w:val="center"/>
          </w:tcPr>
          <w:p w14:paraId="4976E601" w14:textId="77777777" w:rsidR="00FF2AAD" w:rsidRPr="00272CE4" w:rsidRDefault="00FF2AAD" w:rsidP="00D20A3A">
            <w:pPr>
              <w:pStyle w:val="TableBody"/>
              <w:jc w:val="center"/>
            </w:pPr>
            <w:r w:rsidRPr="00272CE4">
              <w:t>–∞</w:t>
            </w:r>
          </w:p>
        </w:tc>
        <w:tc>
          <w:tcPr>
            <w:tcW w:w="1152" w:type="dxa"/>
            <w:tcBorders>
              <w:top w:val="nil"/>
              <w:left w:val="nil"/>
              <w:bottom w:val="nil"/>
              <w:right w:val="nil"/>
            </w:tcBorders>
          </w:tcPr>
          <w:p w14:paraId="71629E9C" w14:textId="77777777" w:rsidR="00FF2AAD" w:rsidRPr="00272CE4" w:rsidRDefault="00FF2AAD" w:rsidP="00D20A3A">
            <w:pPr>
              <w:pStyle w:val="TableBody"/>
              <w:jc w:val="center"/>
            </w:pPr>
            <w:r w:rsidRPr="00272CE4">
              <w:t>∞</w:t>
            </w:r>
          </w:p>
        </w:tc>
      </w:tr>
      <w:tr w:rsidR="00FF2AAD" w:rsidRPr="00272CE4" w14:paraId="77AEB4B8" w14:textId="77777777" w:rsidTr="00D20A3A">
        <w:tc>
          <w:tcPr>
            <w:tcW w:w="2160" w:type="dxa"/>
            <w:tcBorders>
              <w:top w:val="nil"/>
              <w:left w:val="nil"/>
              <w:bottom w:val="dotted" w:sz="4" w:space="0" w:color="auto"/>
              <w:right w:val="nil"/>
            </w:tcBorders>
            <w:vAlign w:val="center"/>
          </w:tcPr>
          <w:p w14:paraId="123B2DD6" w14:textId="77777777" w:rsidR="00FF2AAD" w:rsidRPr="00272CE4" w:rsidRDefault="00FF2AAD" w:rsidP="00D20A3A">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035A1EF9" w14:textId="77777777" w:rsidR="00FF2AAD" w:rsidRPr="00272CE4" w:rsidRDefault="00FF2AAD" w:rsidP="00D20A3A">
            <w:pPr>
              <w:pStyle w:val="TableBody"/>
            </w:pPr>
            <w:r w:rsidRPr="00272CE4">
              <w:t>Normal (0.05, 0.01)</w:t>
            </w:r>
          </w:p>
        </w:tc>
        <w:tc>
          <w:tcPr>
            <w:tcW w:w="1152" w:type="dxa"/>
            <w:tcBorders>
              <w:top w:val="nil"/>
              <w:left w:val="nil"/>
              <w:bottom w:val="dotted" w:sz="4" w:space="0" w:color="auto"/>
              <w:right w:val="nil"/>
            </w:tcBorders>
            <w:vAlign w:val="center"/>
          </w:tcPr>
          <w:p w14:paraId="3362DAB9" w14:textId="77777777" w:rsidR="00FF2AAD" w:rsidRPr="00272CE4" w:rsidRDefault="00FF2AAD" w:rsidP="00D20A3A">
            <w:pPr>
              <w:pStyle w:val="TableBody"/>
              <w:jc w:val="center"/>
            </w:pPr>
            <w:r w:rsidRPr="00272CE4">
              <w:t>–∞</w:t>
            </w:r>
          </w:p>
        </w:tc>
        <w:tc>
          <w:tcPr>
            <w:tcW w:w="1152" w:type="dxa"/>
            <w:tcBorders>
              <w:top w:val="nil"/>
              <w:left w:val="nil"/>
              <w:bottom w:val="dotted" w:sz="4" w:space="0" w:color="auto"/>
              <w:right w:val="nil"/>
            </w:tcBorders>
          </w:tcPr>
          <w:p w14:paraId="726DC1BF" w14:textId="77777777" w:rsidR="00FF2AAD" w:rsidRPr="00272CE4" w:rsidRDefault="00FF2AAD" w:rsidP="00D20A3A">
            <w:pPr>
              <w:pStyle w:val="TableBody"/>
              <w:jc w:val="center"/>
            </w:pPr>
            <w:r w:rsidRPr="00272CE4">
              <w:t>∞</w:t>
            </w:r>
          </w:p>
        </w:tc>
      </w:tr>
      <w:tr w:rsidR="00FF2AAD" w:rsidRPr="00272CE4" w14:paraId="60DDFE8F" w14:textId="77777777" w:rsidTr="00D20A3A">
        <w:tc>
          <w:tcPr>
            <w:tcW w:w="2160" w:type="dxa"/>
            <w:tcBorders>
              <w:top w:val="dotted" w:sz="4" w:space="0" w:color="auto"/>
              <w:left w:val="nil"/>
              <w:bottom w:val="nil"/>
              <w:right w:val="nil"/>
            </w:tcBorders>
            <w:vAlign w:val="center"/>
          </w:tcPr>
          <w:p w14:paraId="0457EC43" w14:textId="77777777" w:rsidR="00FF2AAD" w:rsidRPr="00272CE4" w:rsidRDefault="00FF2AAD" w:rsidP="00D20A3A">
            <w:pPr>
              <w:pStyle w:val="TableBody"/>
              <w:rPr>
                <w:i/>
                <w:iCs/>
              </w:rPr>
            </w:pPr>
            <w:r w:rsidRPr="00272CE4">
              <w:rPr>
                <w:i/>
                <w:iCs/>
              </w:rPr>
              <w:t>b</w:t>
            </w:r>
          </w:p>
        </w:tc>
        <w:tc>
          <w:tcPr>
            <w:tcW w:w="3456" w:type="dxa"/>
            <w:tcBorders>
              <w:top w:val="dotted" w:sz="4" w:space="0" w:color="auto"/>
              <w:left w:val="nil"/>
              <w:bottom w:val="nil"/>
              <w:right w:val="nil"/>
            </w:tcBorders>
          </w:tcPr>
          <w:p w14:paraId="3C0F6BBB" w14:textId="77777777" w:rsidR="00FF2AAD" w:rsidRPr="00272CE4" w:rsidRDefault="00FF2AAD" w:rsidP="00D20A3A">
            <w:pPr>
              <w:pStyle w:val="TableBody"/>
            </w:pPr>
            <w:r w:rsidRPr="00272CE4">
              <w:t>Normal (0.40, 0.01)</w:t>
            </w:r>
          </w:p>
        </w:tc>
        <w:tc>
          <w:tcPr>
            <w:tcW w:w="1152" w:type="dxa"/>
            <w:tcBorders>
              <w:top w:val="dotted" w:sz="4" w:space="0" w:color="auto"/>
              <w:left w:val="nil"/>
              <w:bottom w:val="nil"/>
              <w:right w:val="nil"/>
            </w:tcBorders>
            <w:vAlign w:val="center"/>
          </w:tcPr>
          <w:p w14:paraId="36A4B0E9" w14:textId="77777777" w:rsidR="00FF2AAD" w:rsidRPr="00272CE4" w:rsidRDefault="00FF2AAD" w:rsidP="00D20A3A">
            <w:pPr>
              <w:pStyle w:val="TableBody"/>
              <w:jc w:val="center"/>
            </w:pPr>
            <w:r w:rsidRPr="00272CE4">
              <w:t>0</w:t>
            </w:r>
          </w:p>
        </w:tc>
        <w:tc>
          <w:tcPr>
            <w:tcW w:w="1152" w:type="dxa"/>
            <w:tcBorders>
              <w:top w:val="dotted" w:sz="4" w:space="0" w:color="auto"/>
              <w:left w:val="nil"/>
              <w:bottom w:val="nil"/>
              <w:right w:val="nil"/>
            </w:tcBorders>
          </w:tcPr>
          <w:p w14:paraId="6723BB86" w14:textId="77777777" w:rsidR="00FF2AAD" w:rsidRPr="00272CE4" w:rsidRDefault="00FF2AAD" w:rsidP="00D20A3A">
            <w:pPr>
              <w:pStyle w:val="TableBody"/>
              <w:jc w:val="center"/>
            </w:pPr>
            <w:r w:rsidRPr="00272CE4">
              <w:t>1</w:t>
            </w:r>
          </w:p>
        </w:tc>
      </w:tr>
      <w:tr w:rsidR="00FF2AAD" w:rsidRPr="00272CE4" w14:paraId="06FEF6E1" w14:textId="77777777" w:rsidTr="00D20A3A">
        <w:tc>
          <w:tcPr>
            <w:tcW w:w="2160" w:type="dxa"/>
            <w:tcBorders>
              <w:top w:val="nil"/>
              <w:left w:val="nil"/>
              <w:bottom w:val="nil"/>
              <w:right w:val="nil"/>
            </w:tcBorders>
            <w:vAlign w:val="center"/>
          </w:tcPr>
          <w:p w14:paraId="3F7BAFF5" w14:textId="77777777" w:rsidR="00FF2AAD" w:rsidRPr="00272CE4" w:rsidRDefault="00FF2AAD" w:rsidP="00D20A3A">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71A1516" w14:textId="77777777" w:rsidR="00FF2AAD" w:rsidRPr="00272CE4" w:rsidRDefault="00FF2AAD" w:rsidP="00D20A3A">
            <w:pPr>
              <w:pStyle w:val="TableBody"/>
            </w:pPr>
            <w:r w:rsidRPr="00272CE4">
              <w:t>Normal (0.05, 0.02)</w:t>
            </w:r>
          </w:p>
        </w:tc>
        <w:tc>
          <w:tcPr>
            <w:tcW w:w="1152" w:type="dxa"/>
            <w:tcBorders>
              <w:top w:val="nil"/>
              <w:left w:val="nil"/>
              <w:bottom w:val="nil"/>
              <w:right w:val="nil"/>
            </w:tcBorders>
            <w:vAlign w:val="center"/>
          </w:tcPr>
          <w:p w14:paraId="0EA7A09F" w14:textId="77777777" w:rsidR="00FF2AAD" w:rsidRPr="00272CE4" w:rsidRDefault="00FF2AAD" w:rsidP="00D20A3A">
            <w:pPr>
              <w:pStyle w:val="TableBody"/>
              <w:jc w:val="center"/>
            </w:pPr>
            <w:r w:rsidRPr="00272CE4">
              <w:t>–∞</w:t>
            </w:r>
          </w:p>
        </w:tc>
        <w:tc>
          <w:tcPr>
            <w:tcW w:w="1152" w:type="dxa"/>
            <w:tcBorders>
              <w:top w:val="nil"/>
              <w:left w:val="nil"/>
              <w:bottom w:val="nil"/>
              <w:right w:val="nil"/>
            </w:tcBorders>
          </w:tcPr>
          <w:p w14:paraId="4FC9AD02" w14:textId="77777777" w:rsidR="00FF2AAD" w:rsidRPr="00272CE4" w:rsidRDefault="00FF2AAD" w:rsidP="00D20A3A">
            <w:pPr>
              <w:pStyle w:val="TableBody"/>
              <w:jc w:val="center"/>
            </w:pPr>
            <w:r w:rsidRPr="00272CE4">
              <w:t>∞</w:t>
            </w:r>
          </w:p>
        </w:tc>
      </w:tr>
      <w:tr w:rsidR="00FF2AAD" w:rsidRPr="00272CE4" w14:paraId="409B22FD" w14:textId="77777777" w:rsidTr="00D20A3A">
        <w:tc>
          <w:tcPr>
            <w:tcW w:w="2160" w:type="dxa"/>
            <w:tcBorders>
              <w:top w:val="nil"/>
              <w:left w:val="nil"/>
              <w:bottom w:val="dotted" w:sz="4" w:space="0" w:color="auto"/>
              <w:right w:val="nil"/>
            </w:tcBorders>
            <w:vAlign w:val="center"/>
          </w:tcPr>
          <w:p w14:paraId="7E51BE59" w14:textId="77777777" w:rsidR="00FF2AAD" w:rsidRPr="00272CE4" w:rsidRDefault="00FF2AAD" w:rsidP="00D20A3A">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21004768" w14:textId="77777777" w:rsidR="00FF2AAD" w:rsidRPr="00272CE4" w:rsidRDefault="00FF2AAD" w:rsidP="00D20A3A">
            <w:pPr>
              <w:pStyle w:val="TableBody"/>
            </w:pPr>
            <w:r w:rsidRPr="00272CE4">
              <w:t>Normal (0.02, 0.01)</w:t>
            </w:r>
          </w:p>
        </w:tc>
        <w:tc>
          <w:tcPr>
            <w:tcW w:w="1152" w:type="dxa"/>
            <w:tcBorders>
              <w:top w:val="nil"/>
              <w:left w:val="nil"/>
              <w:bottom w:val="dotted" w:sz="4" w:space="0" w:color="auto"/>
              <w:right w:val="nil"/>
            </w:tcBorders>
            <w:vAlign w:val="center"/>
          </w:tcPr>
          <w:p w14:paraId="22C029FD" w14:textId="77777777" w:rsidR="00FF2AAD" w:rsidRPr="00272CE4" w:rsidRDefault="00FF2AAD" w:rsidP="00D20A3A">
            <w:pPr>
              <w:pStyle w:val="TableBody"/>
              <w:jc w:val="center"/>
            </w:pPr>
            <w:r w:rsidRPr="00272CE4">
              <w:t>–∞</w:t>
            </w:r>
          </w:p>
        </w:tc>
        <w:tc>
          <w:tcPr>
            <w:tcW w:w="1152" w:type="dxa"/>
            <w:tcBorders>
              <w:top w:val="nil"/>
              <w:left w:val="nil"/>
              <w:bottom w:val="dotted" w:sz="4" w:space="0" w:color="auto"/>
              <w:right w:val="nil"/>
            </w:tcBorders>
          </w:tcPr>
          <w:p w14:paraId="41179425" w14:textId="77777777" w:rsidR="00FF2AAD" w:rsidRPr="00272CE4" w:rsidRDefault="00FF2AAD" w:rsidP="00D20A3A">
            <w:pPr>
              <w:pStyle w:val="TableBody"/>
              <w:jc w:val="center"/>
            </w:pPr>
            <w:r w:rsidRPr="00272CE4">
              <w:t>∞</w:t>
            </w:r>
          </w:p>
        </w:tc>
      </w:tr>
      <w:tr w:rsidR="00FF2AAD" w:rsidRPr="00272CE4" w14:paraId="34B41885" w14:textId="77777777" w:rsidTr="00D20A3A">
        <w:tc>
          <w:tcPr>
            <w:tcW w:w="2160" w:type="dxa"/>
            <w:tcBorders>
              <w:top w:val="dotted" w:sz="4" w:space="0" w:color="auto"/>
              <w:left w:val="nil"/>
              <w:bottom w:val="nil"/>
              <w:right w:val="nil"/>
            </w:tcBorders>
            <w:vAlign w:val="center"/>
          </w:tcPr>
          <w:p w14:paraId="1A9A0BB2" w14:textId="77777777" w:rsidR="00FF2AAD" w:rsidRPr="00272CE4" w:rsidRDefault="00FF2AAD" w:rsidP="00D20A3A">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BF5F97" w14:textId="77777777" w:rsidR="00FF2AAD" w:rsidRPr="00272CE4" w:rsidRDefault="00FF2AAD" w:rsidP="00D20A3A">
            <w:pPr>
              <w:pStyle w:val="TableBody"/>
            </w:pPr>
            <w:r w:rsidRPr="00272CE4">
              <w:t>Normal (8.0, 0.1)</w:t>
            </w:r>
          </w:p>
        </w:tc>
        <w:tc>
          <w:tcPr>
            <w:tcW w:w="1152" w:type="dxa"/>
            <w:tcBorders>
              <w:top w:val="dotted" w:sz="4" w:space="0" w:color="auto"/>
              <w:left w:val="nil"/>
              <w:bottom w:val="nil"/>
              <w:right w:val="nil"/>
            </w:tcBorders>
            <w:vAlign w:val="center"/>
          </w:tcPr>
          <w:p w14:paraId="22C2F8FA" w14:textId="77777777" w:rsidR="00FF2AAD" w:rsidRPr="00272CE4" w:rsidRDefault="00FF2AAD" w:rsidP="00D20A3A">
            <w:pPr>
              <w:pStyle w:val="TableBody"/>
              <w:jc w:val="center"/>
            </w:pPr>
            <w:r w:rsidRPr="00272CE4">
              <w:t>1</w:t>
            </w:r>
          </w:p>
        </w:tc>
        <w:tc>
          <w:tcPr>
            <w:tcW w:w="1152" w:type="dxa"/>
            <w:tcBorders>
              <w:top w:val="dotted" w:sz="4" w:space="0" w:color="auto"/>
              <w:left w:val="nil"/>
              <w:bottom w:val="nil"/>
              <w:right w:val="nil"/>
            </w:tcBorders>
          </w:tcPr>
          <w:p w14:paraId="2CD64F7C" w14:textId="77777777" w:rsidR="00FF2AAD" w:rsidRPr="00272CE4" w:rsidRDefault="00FF2AAD" w:rsidP="00D20A3A">
            <w:pPr>
              <w:pStyle w:val="TableBody"/>
              <w:jc w:val="center"/>
            </w:pPr>
            <w:r w:rsidRPr="00272CE4">
              <w:t>∞</w:t>
            </w:r>
          </w:p>
        </w:tc>
      </w:tr>
      <w:tr w:rsidR="00FF2AAD" w:rsidRPr="00272CE4" w14:paraId="425D5CDA" w14:textId="77777777" w:rsidTr="00D20A3A">
        <w:tc>
          <w:tcPr>
            <w:tcW w:w="2160" w:type="dxa"/>
            <w:tcBorders>
              <w:top w:val="nil"/>
              <w:left w:val="nil"/>
              <w:bottom w:val="dotted" w:sz="4" w:space="0" w:color="auto"/>
              <w:right w:val="nil"/>
            </w:tcBorders>
            <w:vAlign w:val="center"/>
          </w:tcPr>
          <w:p w14:paraId="7C1D834D" w14:textId="77777777" w:rsidR="00FF2AAD" w:rsidRPr="00272CE4" w:rsidRDefault="00FF2AAD" w:rsidP="00D20A3A">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13430AC6" w14:textId="77777777" w:rsidR="00FF2AAD" w:rsidRPr="00272CE4" w:rsidRDefault="00FF2AAD" w:rsidP="00D20A3A">
            <w:pPr>
              <w:pStyle w:val="TableBody"/>
            </w:pPr>
            <w:r w:rsidRPr="00272CE4">
              <w:t>Normal (7.0, 1.0)</w:t>
            </w:r>
          </w:p>
        </w:tc>
        <w:tc>
          <w:tcPr>
            <w:tcW w:w="1152" w:type="dxa"/>
            <w:tcBorders>
              <w:top w:val="nil"/>
              <w:left w:val="nil"/>
              <w:bottom w:val="dotted" w:sz="4" w:space="0" w:color="auto"/>
              <w:right w:val="nil"/>
            </w:tcBorders>
            <w:vAlign w:val="center"/>
          </w:tcPr>
          <w:p w14:paraId="0E0113B1" w14:textId="77777777" w:rsidR="00FF2AAD" w:rsidRPr="00272CE4" w:rsidRDefault="00FF2AAD" w:rsidP="00D20A3A">
            <w:pPr>
              <w:pStyle w:val="TableBody"/>
              <w:jc w:val="center"/>
            </w:pPr>
            <w:r w:rsidRPr="00272CE4">
              <w:t>–∞</w:t>
            </w:r>
          </w:p>
        </w:tc>
        <w:tc>
          <w:tcPr>
            <w:tcW w:w="1152" w:type="dxa"/>
            <w:tcBorders>
              <w:top w:val="nil"/>
              <w:left w:val="nil"/>
              <w:bottom w:val="dotted" w:sz="4" w:space="0" w:color="auto"/>
              <w:right w:val="nil"/>
            </w:tcBorders>
          </w:tcPr>
          <w:p w14:paraId="5A5D24E5" w14:textId="77777777" w:rsidR="00FF2AAD" w:rsidRPr="00272CE4" w:rsidRDefault="00FF2AAD" w:rsidP="00D20A3A">
            <w:pPr>
              <w:pStyle w:val="TableBody"/>
              <w:jc w:val="center"/>
            </w:pPr>
            <w:r w:rsidRPr="00272CE4">
              <w:t>∞</w:t>
            </w:r>
          </w:p>
        </w:tc>
      </w:tr>
      <w:tr w:rsidR="00FF2AAD" w:rsidRPr="00272CE4" w14:paraId="36653440" w14:textId="77777777" w:rsidTr="00D20A3A">
        <w:tc>
          <w:tcPr>
            <w:tcW w:w="2160" w:type="dxa"/>
            <w:tcBorders>
              <w:top w:val="dotted" w:sz="4" w:space="0" w:color="auto"/>
              <w:left w:val="nil"/>
              <w:bottom w:val="nil"/>
              <w:right w:val="nil"/>
            </w:tcBorders>
            <w:vAlign w:val="center"/>
          </w:tcPr>
          <w:p w14:paraId="12BFF41C" w14:textId="77777777" w:rsidR="00FF2AAD" w:rsidRPr="00272CE4" w:rsidRDefault="00FF2AAD" w:rsidP="00D20A3A">
            <w:pPr>
              <w:pStyle w:val="TableBody"/>
              <w:rPr>
                <w:i/>
                <w:iCs/>
              </w:rPr>
            </w:pPr>
            <w:r w:rsidRPr="00272CE4">
              <w:rPr>
                <w:i/>
                <w:iCs/>
              </w:rPr>
              <w:t>S</w:t>
            </w:r>
          </w:p>
        </w:tc>
        <w:tc>
          <w:tcPr>
            <w:tcW w:w="3456" w:type="dxa"/>
            <w:tcBorders>
              <w:top w:val="dotted" w:sz="4" w:space="0" w:color="auto"/>
              <w:left w:val="nil"/>
              <w:bottom w:val="nil"/>
              <w:right w:val="nil"/>
            </w:tcBorders>
          </w:tcPr>
          <w:p w14:paraId="690492A3" w14:textId="77777777" w:rsidR="00FF2AAD" w:rsidRPr="00272CE4" w:rsidRDefault="00FF2AAD" w:rsidP="00D20A3A">
            <w:pPr>
              <w:pStyle w:val="TableBody"/>
            </w:pPr>
            <w:r w:rsidRPr="00272CE4">
              <w:t>Normal (6.0, 0.1)</w:t>
            </w:r>
          </w:p>
        </w:tc>
        <w:tc>
          <w:tcPr>
            <w:tcW w:w="1152" w:type="dxa"/>
            <w:tcBorders>
              <w:top w:val="dotted" w:sz="4" w:space="0" w:color="auto"/>
              <w:left w:val="nil"/>
              <w:bottom w:val="nil"/>
              <w:right w:val="nil"/>
            </w:tcBorders>
            <w:vAlign w:val="center"/>
          </w:tcPr>
          <w:p w14:paraId="6F7A6774" w14:textId="77777777" w:rsidR="00FF2AAD" w:rsidRPr="00272CE4" w:rsidRDefault="00FF2AAD" w:rsidP="00D20A3A">
            <w:pPr>
              <w:pStyle w:val="TableBody"/>
              <w:jc w:val="center"/>
            </w:pPr>
            <w:r w:rsidRPr="00272CE4">
              <w:t>0</w:t>
            </w:r>
          </w:p>
        </w:tc>
        <w:tc>
          <w:tcPr>
            <w:tcW w:w="1152" w:type="dxa"/>
            <w:tcBorders>
              <w:top w:val="dotted" w:sz="4" w:space="0" w:color="auto"/>
              <w:left w:val="nil"/>
              <w:bottom w:val="nil"/>
              <w:right w:val="nil"/>
            </w:tcBorders>
          </w:tcPr>
          <w:p w14:paraId="45DFD117" w14:textId="77777777" w:rsidR="00FF2AAD" w:rsidRPr="00272CE4" w:rsidRDefault="00FF2AAD" w:rsidP="00D20A3A">
            <w:pPr>
              <w:pStyle w:val="TableBody"/>
              <w:jc w:val="center"/>
            </w:pPr>
            <w:r w:rsidRPr="00272CE4">
              <w:t>∞</w:t>
            </w:r>
          </w:p>
        </w:tc>
      </w:tr>
      <w:tr w:rsidR="00FF2AAD" w:rsidRPr="00272CE4" w14:paraId="76B72035" w14:textId="77777777" w:rsidTr="00D20A3A">
        <w:tc>
          <w:tcPr>
            <w:tcW w:w="2160" w:type="dxa"/>
            <w:tcBorders>
              <w:top w:val="nil"/>
              <w:left w:val="nil"/>
              <w:bottom w:val="dotted" w:sz="4" w:space="0" w:color="auto"/>
              <w:right w:val="nil"/>
            </w:tcBorders>
            <w:vAlign w:val="center"/>
          </w:tcPr>
          <w:p w14:paraId="63924D5F" w14:textId="77777777" w:rsidR="00FF2AAD" w:rsidRPr="00272CE4" w:rsidRDefault="00FF2AAD" w:rsidP="00D20A3A">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7EAF1258" w14:textId="77777777" w:rsidR="00FF2AAD" w:rsidRPr="00272CE4" w:rsidRDefault="00FF2AAD" w:rsidP="00D20A3A">
            <w:pPr>
              <w:pStyle w:val="TableBody"/>
            </w:pPr>
            <w:r w:rsidRPr="00272CE4">
              <w:t>Normal (1.0, 0.1)</w:t>
            </w:r>
          </w:p>
        </w:tc>
        <w:tc>
          <w:tcPr>
            <w:tcW w:w="1152" w:type="dxa"/>
            <w:tcBorders>
              <w:top w:val="nil"/>
              <w:left w:val="nil"/>
              <w:bottom w:val="dotted" w:sz="4" w:space="0" w:color="auto"/>
              <w:right w:val="nil"/>
            </w:tcBorders>
            <w:vAlign w:val="center"/>
          </w:tcPr>
          <w:p w14:paraId="1D5FBC32" w14:textId="77777777" w:rsidR="00FF2AAD" w:rsidRPr="00272CE4" w:rsidRDefault="00FF2AAD" w:rsidP="00D20A3A">
            <w:pPr>
              <w:pStyle w:val="TableBody"/>
              <w:jc w:val="center"/>
            </w:pPr>
            <w:r w:rsidRPr="00272CE4">
              <w:t>–∞</w:t>
            </w:r>
          </w:p>
        </w:tc>
        <w:tc>
          <w:tcPr>
            <w:tcW w:w="1152" w:type="dxa"/>
            <w:tcBorders>
              <w:top w:val="nil"/>
              <w:left w:val="nil"/>
              <w:bottom w:val="dotted" w:sz="4" w:space="0" w:color="auto"/>
              <w:right w:val="nil"/>
            </w:tcBorders>
          </w:tcPr>
          <w:p w14:paraId="7CC39850" w14:textId="77777777" w:rsidR="00FF2AAD" w:rsidRPr="00272CE4" w:rsidRDefault="00FF2AAD" w:rsidP="00D20A3A">
            <w:pPr>
              <w:pStyle w:val="TableBody"/>
              <w:jc w:val="center"/>
            </w:pPr>
            <w:r w:rsidRPr="00272CE4">
              <w:t>∞</w:t>
            </w:r>
          </w:p>
        </w:tc>
      </w:tr>
      <w:tr w:rsidR="00FF2AAD" w:rsidRPr="00272CE4" w14:paraId="609CC330" w14:textId="77777777" w:rsidTr="00D20A3A">
        <w:tc>
          <w:tcPr>
            <w:tcW w:w="2160" w:type="dxa"/>
            <w:tcBorders>
              <w:top w:val="dotted" w:sz="4" w:space="0" w:color="auto"/>
              <w:left w:val="nil"/>
              <w:bottom w:val="single" w:sz="8" w:space="0" w:color="auto"/>
              <w:right w:val="nil"/>
            </w:tcBorders>
            <w:vAlign w:val="center"/>
          </w:tcPr>
          <w:p w14:paraId="6A5B87DD" w14:textId="77777777" w:rsidR="00FF2AAD" w:rsidRPr="00272CE4" w:rsidRDefault="00FF2AAD" w:rsidP="00D20A3A">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47817CE" w14:textId="77777777" w:rsidR="00FF2AAD" w:rsidRPr="00272CE4" w:rsidRDefault="00FF2AAD" w:rsidP="00D20A3A">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1E36109B" w14:textId="77777777" w:rsidR="00FF2AAD" w:rsidRPr="00272CE4" w:rsidRDefault="00FF2AAD" w:rsidP="00D20A3A">
            <w:pPr>
              <w:pStyle w:val="TableBody"/>
              <w:jc w:val="center"/>
            </w:pPr>
            <w:r w:rsidRPr="00272CE4">
              <w:t>–∞</w:t>
            </w:r>
          </w:p>
        </w:tc>
        <w:tc>
          <w:tcPr>
            <w:tcW w:w="1152" w:type="dxa"/>
            <w:tcBorders>
              <w:top w:val="dotted" w:sz="4" w:space="0" w:color="auto"/>
              <w:left w:val="nil"/>
              <w:bottom w:val="single" w:sz="8" w:space="0" w:color="auto"/>
              <w:right w:val="nil"/>
            </w:tcBorders>
          </w:tcPr>
          <w:p w14:paraId="1B27CAD3" w14:textId="77777777" w:rsidR="00FF2AAD" w:rsidRPr="00272CE4" w:rsidRDefault="00FF2AAD" w:rsidP="00D20A3A">
            <w:pPr>
              <w:pStyle w:val="TableBody"/>
              <w:jc w:val="center"/>
            </w:pPr>
            <w:r w:rsidRPr="00272CE4">
              <w:t>∞</w:t>
            </w:r>
          </w:p>
        </w:tc>
      </w:tr>
    </w:tbl>
    <w:p w14:paraId="78F8EDAA" w14:textId="77777777" w:rsidR="00FF2AAD" w:rsidRDefault="00FF2AAD" w:rsidP="00FF2AAD"/>
    <w:p w14:paraId="00C27BD0" w14:textId="77777777" w:rsidR="00FF2AAD" w:rsidRDefault="00FF2AAD" w:rsidP="00FF2AAD"/>
    <w:p w14:paraId="40148127" w14:textId="77777777" w:rsidR="00FF2AAD" w:rsidRPr="002C16FE" w:rsidRDefault="00FF2AAD" w:rsidP="00FF2AAD"/>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F2AAD" w:rsidRPr="002354AA" w14:paraId="66FC5AFE" w14:textId="77777777" w:rsidTr="00D20A3A">
        <w:trPr>
          <w:trHeight w:val="1152"/>
        </w:trPr>
        <w:tc>
          <w:tcPr>
            <w:tcW w:w="7836" w:type="dxa"/>
            <w:gridSpan w:val="8"/>
            <w:tcBorders>
              <w:bottom w:val="single" w:sz="4" w:space="0" w:color="auto"/>
            </w:tcBorders>
            <w:vAlign w:val="center"/>
          </w:tcPr>
          <w:p w14:paraId="6DAB7D8C" w14:textId="456BA438" w:rsidR="00FF2AAD" w:rsidRPr="0076137B" w:rsidRDefault="00FF2AAD" w:rsidP="00D20A3A">
            <w:pPr>
              <w:pStyle w:val="TableCaption"/>
              <w:rPr>
                <w:bCs/>
                <w:u w:val="single"/>
              </w:rPr>
            </w:pPr>
            <w:bookmarkStart w:id="2086" w:name="_Ref78280157"/>
            <w:bookmarkStart w:id="2087" w:name="_Toc78909891"/>
            <w:bookmarkStart w:id="2088"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sidR="00D9732E">
              <w:rPr>
                <w:bCs/>
                <w:noProof/>
              </w:rPr>
              <w:t>7</w:t>
            </w:r>
            <w:r w:rsidRPr="002C16FE">
              <w:rPr>
                <w:bCs/>
              </w:rPr>
              <w:fldChar w:fldCharType="end"/>
            </w:r>
            <w:bookmarkEnd w:id="2086"/>
            <w:r>
              <w:rPr>
                <w:bCs/>
              </w:rPr>
              <w:t>.</w:t>
            </w:r>
            <w:r w:rsidRPr="005C175D">
              <w:rPr>
                <w:b w:val="0"/>
                <w:bCs/>
              </w:rPr>
              <w:t xml:space="preserve"> Paired critical </w:t>
            </w:r>
            <w:ins w:id="2089" w:author="Brian Bohman" w:date="2021-08-25T11:07:00Z">
              <w:r>
                <w:rPr>
                  <w:b w:val="0"/>
                  <w:bCs/>
                </w:rPr>
                <w:t>N</w:t>
              </w:r>
            </w:ins>
            <w:del w:id="2090"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2087"/>
            <w:bookmarkEnd w:id="2088"/>
          </w:p>
        </w:tc>
      </w:tr>
      <w:tr w:rsidR="00FF2AAD" w:rsidRPr="002354AA" w14:paraId="72AC2156" w14:textId="77777777" w:rsidTr="00D20A3A">
        <w:tc>
          <w:tcPr>
            <w:tcW w:w="1440" w:type="dxa"/>
            <w:vMerge w:val="restart"/>
            <w:tcBorders>
              <w:top w:val="single" w:sz="4" w:space="0" w:color="auto"/>
            </w:tcBorders>
            <w:vAlign w:val="center"/>
          </w:tcPr>
          <w:p w14:paraId="7A3BBB48" w14:textId="77777777" w:rsidR="00FF2AAD" w:rsidRPr="0076137B" w:rsidRDefault="00FF2AAD" w:rsidP="00D20A3A">
            <w:pPr>
              <w:pStyle w:val="TableBody"/>
              <w:rPr>
                <w:b/>
                <w:bCs/>
              </w:rPr>
            </w:pPr>
            <w:r w:rsidRPr="0076137B">
              <w:rPr>
                <w:b/>
                <w:bCs/>
              </w:rPr>
              <w:t>Location</w:t>
            </w:r>
          </w:p>
        </w:tc>
        <w:tc>
          <w:tcPr>
            <w:tcW w:w="1728" w:type="dxa"/>
            <w:vMerge w:val="restart"/>
            <w:tcBorders>
              <w:top w:val="single" w:sz="4" w:space="0" w:color="auto"/>
            </w:tcBorders>
            <w:vAlign w:val="center"/>
          </w:tcPr>
          <w:p w14:paraId="608CA068" w14:textId="77777777" w:rsidR="00FF2AAD" w:rsidRPr="0076137B" w:rsidRDefault="00FF2AAD" w:rsidP="00D20A3A">
            <w:pPr>
              <w:pStyle w:val="TableBody"/>
              <w:rPr>
                <w:b/>
                <w:bCs/>
              </w:rPr>
            </w:pPr>
            <w:r w:rsidRPr="0076137B">
              <w:rPr>
                <w:b/>
                <w:bCs/>
              </w:rPr>
              <w:t>Variety</w:t>
            </w:r>
          </w:p>
        </w:tc>
        <w:tc>
          <w:tcPr>
            <w:tcW w:w="1556" w:type="dxa"/>
            <w:gridSpan w:val="2"/>
            <w:tcBorders>
              <w:top w:val="single" w:sz="4" w:space="0" w:color="auto"/>
            </w:tcBorders>
            <w:vAlign w:val="center"/>
          </w:tcPr>
          <w:p w14:paraId="0DF29B50" w14:textId="77777777" w:rsidR="00FF2AAD" w:rsidRPr="0076137B" w:rsidRDefault="00FF2AAD" w:rsidP="00D20A3A">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2F3D0443" w14:textId="77777777" w:rsidR="00FF2AAD" w:rsidRPr="0076137B" w:rsidRDefault="00FF2AAD" w:rsidP="00D20A3A">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52D93AA8" w14:textId="77777777" w:rsidR="00FF2AAD" w:rsidRPr="0076137B" w:rsidRDefault="00FF2AAD" w:rsidP="00D20A3A">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FF2AAD" w:rsidRPr="002354AA" w14:paraId="6075A793" w14:textId="77777777" w:rsidTr="00D20A3A">
        <w:tc>
          <w:tcPr>
            <w:tcW w:w="1440" w:type="dxa"/>
            <w:vMerge/>
            <w:tcBorders>
              <w:bottom w:val="single" w:sz="4" w:space="0" w:color="auto"/>
            </w:tcBorders>
          </w:tcPr>
          <w:p w14:paraId="5087C612" w14:textId="77777777" w:rsidR="00FF2AAD" w:rsidRPr="0076137B" w:rsidRDefault="00FF2AAD" w:rsidP="00D20A3A">
            <w:pPr>
              <w:pStyle w:val="TableBody"/>
              <w:rPr>
                <w:b/>
                <w:bCs/>
              </w:rPr>
            </w:pPr>
          </w:p>
        </w:tc>
        <w:tc>
          <w:tcPr>
            <w:tcW w:w="1728" w:type="dxa"/>
            <w:vMerge/>
            <w:tcBorders>
              <w:bottom w:val="single" w:sz="4" w:space="0" w:color="auto"/>
            </w:tcBorders>
          </w:tcPr>
          <w:p w14:paraId="03C674B0" w14:textId="77777777" w:rsidR="00FF2AAD" w:rsidRPr="0076137B" w:rsidRDefault="00FF2AAD" w:rsidP="00D20A3A">
            <w:pPr>
              <w:pStyle w:val="TableBody"/>
              <w:rPr>
                <w:b/>
                <w:bCs/>
              </w:rPr>
            </w:pPr>
          </w:p>
        </w:tc>
        <w:tc>
          <w:tcPr>
            <w:tcW w:w="778" w:type="dxa"/>
            <w:tcBorders>
              <w:bottom w:val="single" w:sz="4" w:space="0" w:color="auto"/>
            </w:tcBorders>
          </w:tcPr>
          <w:p w14:paraId="6F7736BC" w14:textId="77777777" w:rsidR="00FF2AAD" w:rsidRPr="0076137B" w:rsidRDefault="00FF2AAD" w:rsidP="00D20A3A">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B7BD058" w14:textId="77777777" w:rsidR="00FF2AAD" w:rsidRPr="0076137B" w:rsidRDefault="00FF2AAD" w:rsidP="00D20A3A">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F49828" w14:textId="77777777" w:rsidR="00FF2AAD" w:rsidRPr="0076137B" w:rsidRDefault="00FF2AAD" w:rsidP="00D20A3A">
            <w:pPr>
              <w:pStyle w:val="TableBody"/>
              <w:jc w:val="center"/>
              <w:rPr>
                <w:b/>
                <w:bCs/>
              </w:rPr>
            </w:pPr>
            <w:r w:rsidRPr="0076137B">
              <w:rPr>
                <w:b/>
                <w:bCs/>
                <w:i/>
                <w:iCs/>
              </w:rPr>
              <w:t>a</w:t>
            </w:r>
          </w:p>
        </w:tc>
        <w:tc>
          <w:tcPr>
            <w:tcW w:w="778" w:type="dxa"/>
            <w:tcBorders>
              <w:bottom w:val="single" w:sz="4" w:space="0" w:color="auto"/>
            </w:tcBorders>
          </w:tcPr>
          <w:p w14:paraId="2D7E2EB8" w14:textId="77777777" w:rsidR="00FF2AAD" w:rsidRPr="0076137B" w:rsidRDefault="00FF2AAD" w:rsidP="00D20A3A">
            <w:pPr>
              <w:pStyle w:val="TableBody"/>
              <w:jc w:val="center"/>
              <w:rPr>
                <w:b/>
                <w:bCs/>
              </w:rPr>
            </w:pPr>
            <w:r w:rsidRPr="0076137B">
              <w:rPr>
                <w:b/>
                <w:bCs/>
                <w:i/>
                <w:iCs/>
              </w:rPr>
              <w:t>b</w:t>
            </w:r>
          </w:p>
        </w:tc>
        <w:tc>
          <w:tcPr>
            <w:tcW w:w="778" w:type="dxa"/>
            <w:tcBorders>
              <w:bottom w:val="single" w:sz="4" w:space="0" w:color="auto"/>
            </w:tcBorders>
          </w:tcPr>
          <w:p w14:paraId="5CD309CE" w14:textId="77777777" w:rsidR="00FF2AAD" w:rsidRPr="0076137B" w:rsidRDefault="00FF2AAD" w:rsidP="00D20A3A">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272C102F" w14:textId="77777777" w:rsidR="00FF2AAD" w:rsidRPr="0076137B" w:rsidRDefault="00FF2AAD" w:rsidP="00D20A3A">
            <w:pPr>
              <w:pStyle w:val="TableBody"/>
              <w:jc w:val="center"/>
              <w:rPr>
                <w:b/>
                <w:bCs/>
              </w:rPr>
            </w:pPr>
            <w:proofErr w:type="spellStart"/>
            <w:r w:rsidRPr="0076137B">
              <w:rPr>
                <w:b/>
                <w:bCs/>
                <w:i/>
                <w:iCs/>
              </w:rPr>
              <w:t>b</w:t>
            </w:r>
            <w:r w:rsidRPr="0076137B">
              <w:rPr>
                <w:b/>
                <w:bCs/>
                <w:i/>
                <w:iCs/>
                <w:vertAlign w:val="subscript"/>
              </w:rPr>
              <w:t>up</w:t>
            </w:r>
            <w:proofErr w:type="spellEnd"/>
          </w:p>
        </w:tc>
      </w:tr>
      <w:tr w:rsidR="00FF2AAD" w:rsidRPr="002354AA" w14:paraId="525D45AE" w14:textId="77777777" w:rsidTr="00D20A3A">
        <w:tc>
          <w:tcPr>
            <w:tcW w:w="1440" w:type="dxa"/>
            <w:vMerge w:val="restart"/>
            <w:tcBorders>
              <w:top w:val="single" w:sz="4" w:space="0" w:color="auto"/>
            </w:tcBorders>
            <w:vAlign w:val="center"/>
          </w:tcPr>
          <w:p w14:paraId="1CAA9DB4" w14:textId="77777777" w:rsidR="00FF2AAD" w:rsidRPr="002354AA" w:rsidRDefault="00FF2AAD" w:rsidP="00D20A3A">
            <w:pPr>
              <w:pStyle w:val="TableBody"/>
            </w:pPr>
            <w:r w:rsidRPr="002354AA">
              <w:t>Argentina</w:t>
            </w:r>
          </w:p>
        </w:tc>
        <w:tc>
          <w:tcPr>
            <w:tcW w:w="1728" w:type="dxa"/>
            <w:tcBorders>
              <w:top w:val="single" w:sz="4" w:space="0" w:color="auto"/>
            </w:tcBorders>
            <w:vAlign w:val="bottom"/>
          </w:tcPr>
          <w:p w14:paraId="5870BA10" w14:textId="77777777" w:rsidR="00FF2AAD" w:rsidRPr="002354AA" w:rsidRDefault="00FF2AAD" w:rsidP="00D20A3A">
            <w:pPr>
              <w:pStyle w:val="TableBody"/>
            </w:pPr>
            <w:r w:rsidRPr="002354AA">
              <w:t>Bannock Russet</w:t>
            </w:r>
          </w:p>
        </w:tc>
        <w:tc>
          <w:tcPr>
            <w:tcW w:w="778" w:type="dxa"/>
            <w:tcBorders>
              <w:top w:val="single" w:sz="4" w:space="0" w:color="auto"/>
            </w:tcBorders>
            <w:vAlign w:val="bottom"/>
          </w:tcPr>
          <w:p w14:paraId="779ED013" w14:textId="77777777" w:rsidR="00FF2AAD" w:rsidRPr="002354AA" w:rsidRDefault="00FF2AAD" w:rsidP="00D20A3A">
            <w:pPr>
              <w:pStyle w:val="TableBody"/>
            </w:pPr>
            <w:r w:rsidRPr="002354AA">
              <w:t>4.82</w:t>
            </w:r>
          </w:p>
        </w:tc>
        <w:tc>
          <w:tcPr>
            <w:tcW w:w="778" w:type="dxa"/>
            <w:tcBorders>
              <w:top w:val="single" w:sz="4" w:space="0" w:color="auto"/>
            </w:tcBorders>
            <w:vAlign w:val="bottom"/>
          </w:tcPr>
          <w:p w14:paraId="22A1680F" w14:textId="77777777" w:rsidR="00FF2AAD" w:rsidRPr="002354AA" w:rsidRDefault="00FF2AAD" w:rsidP="00D20A3A">
            <w:pPr>
              <w:pStyle w:val="TableBody"/>
            </w:pPr>
            <w:r w:rsidRPr="002354AA">
              <w:t>0.146</w:t>
            </w:r>
          </w:p>
        </w:tc>
        <w:tc>
          <w:tcPr>
            <w:tcW w:w="778" w:type="dxa"/>
            <w:tcBorders>
              <w:top w:val="single" w:sz="4" w:space="0" w:color="auto"/>
            </w:tcBorders>
            <w:vAlign w:val="bottom"/>
          </w:tcPr>
          <w:p w14:paraId="2521C45E" w14:textId="77777777" w:rsidR="00FF2AAD" w:rsidRPr="002354AA" w:rsidRDefault="00FF2AAD" w:rsidP="00D20A3A">
            <w:pPr>
              <w:pStyle w:val="TableBody"/>
            </w:pPr>
            <w:r w:rsidRPr="002354AA">
              <w:t>4.96</w:t>
            </w:r>
          </w:p>
        </w:tc>
        <w:tc>
          <w:tcPr>
            <w:tcW w:w="778" w:type="dxa"/>
            <w:tcBorders>
              <w:top w:val="single" w:sz="4" w:space="0" w:color="auto"/>
            </w:tcBorders>
            <w:vAlign w:val="bottom"/>
          </w:tcPr>
          <w:p w14:paraId="1B77177A" w14:textId="77777777" w:rsidR="00FF2AAD" w:rsidRPr="002354AA" w:rsidRDefault="00FF2AAD" w:rsidP="00D20A3A">
            <w:pPr>
              <w:pStyle w:val="TableBody"/>
            </w:pPr>
            <w:r w:rsidRPr="002354AA">
              <w:t>0.140</w:t>
            </w:r>
          </w:p>
        </w:tc>
        <w:tc>
          <w:tcPr>
            <w:tcW w:w="778" w:type="dxa"/>
            <w:tcBorders>
              <w:top w:val="single" w:sz="4" w:space="0" w:color="auto"/>
            </w:tcBorders>
            <w:vAlign w:val="bottom"/>
          </w:tcPr>
          <w:p w14:paraId="42CC682E" w14:textId="77777777" w:rsidR="00FF2AAD" w:rsidRPr="002354AA" w:rsidRDefault="00FF2AAD" w:rsidP="00D20A3A">
            <w:pPr>
              <w:pStyle w:val="TableBody"/>
            </w:pPr>
            <w:r w:rsidRPr="002354AA">
              <w:t>5.10</w:t>
            </w:r>
          </w:p>
        </w:tc>
        <w:tc>
          <w:tcPr>
            <w:tcW w:w="778" w:type="dxa"/>
            <w:tcBorders>
              <w:top w:val="single" w:sz="4" w:space="0" w:color="auto"/>
            </w:tcBorders>
            <w:vAlign w:val="bottom"/>
          </w:tcPr>
          <w:p w14:paraId="36C583C7" w14:textId="77777777" w:rsidR="00FF2AAD" w:rsidRPr="002354AA" w:rsidRDefault="00FF2AAD" w:rsidP="00D20A3A">
            <w:pPr>
              <w:pStyle w:val="TableBody"/>
            </w:pPr>
            <w:r w:rsidRPr="002354AA">
              <w:t>0.135</w:t>
            </w:r>
          </w:p>
        </w:tc>
      </w:tr>
      <w:tr w:rsidR="00FF2AAD" w:rsidRPr="002354AA" w14:paraId="44F1DE55" w14:textId="77777777" w:rsidTr="00D20A3A">
        <w:tc>
          <w:tcPr>
            <w:tcW w:w="1440" w:type="dxa"/>
            <w:vMerge/>
            <w:vAlign w:val="bottom"/>
          </w:tcPr>
          <w:p w14:paraId="5F46FCA0" w14:textId="77777777" w:rsidR="00FF2AAD" w:rsidRPr="002354AA" w:rsidRDefault="00FF2AAD" w:rsidP="00D20A3A">
            <w:pPr>
              <w:pStyle w:val="TableBody"/>
            </w:pPr>
          </w:p>
        </w:tc>
        <w:tc>
          <w:tcPr>
            <w:tcW w:w="1728" w:type="dxa"/>
            <w:vAlign w:val="bottom"/>
          </w:tcPr>
          <w:p w14:paraId="41566CDA" w14:textId="77777777" w:rsidR="00FF2AAD" w:rsidRPr="002354AA" w:rsidRDefault="00FF2AAD" w:rsidP="00D20A3A">
            <w:pPr>
              <w:pStyle w:val="TableBody"/>
            </w:pPr>
            <w:r w:rsidRPr="002354AA">
              <w:t>Gem Russet</w:t>
            </w:r>
          </w:p>
        </w:tc>
        <w:tc>
          <w:tcPr>
            <w:tcW w:w="778" w:type="dxa"/>
            <w:vAlign w:val="bottom"/>
          </w:tcPr>
          <w:p w14:paraId="2B9AC229" w14:textId="77777777" w:rsidR="00FF2AAD" w:rsidRPr="002354AA" w:rsidRDefault="00FF2AAD" w:rsidP="00D20A3A">
            <w:pPr>
              <w:pStyle w:val="TableBody"/>
            </w:pPr>
            <w:r w:rsidRPr="002354AA">
              <w:t>4.80</w:t>
            </w:r>
          </w:p>
        </w:tc>
        <w:tc>
          <w:tcPr>
            <w:tcW w:w="778" w:type="dxa"/>
            <w:vAlign w:val="bottom"/>
          </w:tcPr>
          <w:p w14:paraId="6B176600" w14:textId="77777777" w:rsidR="00FF2AAD" w:rsidRPr="002354AA" w:rsidRDefault="00FF2AAD" w:rsidP="00D20A3A">
            <w:pPr>
              <w:pStyle w:val="TableBody"/>
            </w:pPr>
            <w:r w:rsidRPr="002354AA">
              <w:t>0.190</w:t>
            </w:r>
          </w:p>
        </w:tc>
        <w:tc>
          <w:tcPr>
            <w:tcW w:w="778" w:type="dxa"/>
            <w:vAlign w:val="bottom"/>
          </w:tcPr>
          <w:p w14:paraId="7BB0F64C" w14:textId="77777777" w:rsidR="00FF2AAD" w:rsidRPr="002354AA" w:rsidRDefault="00FF2AAD" w:rsidP="00D20A3A">
            <w:pPr>
              <w:pStyle w:val="TableBody"/>
            </w:pPr>
            <w:r w:rsidRPr="002354AA">
              <w:t>4.96</w:t>
            </w:r>
          </w:p>
        </w:tc>
        <w:tc>
          <w:tcPr>
            <w:tcW w:w="778" w:type="dxa"/>
            <w:vAlign w:val="bottom"/>
          </w:tcPr>
          <w:p w14:paraId="4EE5BBD1" w14:textId="77777777" w:rsidR="00FF2AAD" w:rsidRPr="002354AA" w:rsidRDefault="00FF2AAD" w:rsidP="00D20A3A">
            <w:pPr>
              <w:pStyle w:val="TableBody"/>
            </w:pPr>
            <w:r w:rsidRPr="002354AA">
              <w:t>0.178</w:t>
            </w:r>
          </w:p>
        </w:tc>
        <w:tc>
          <w:tcPr>
            <w:tcW w:w="778" w:type="dxa"/>
            <w:vAlign w:val="bottom"/>
          </w:tcPr>
          <w:p w14:paraId="5E6324A7" w14:textId="77777777" w:rsidR="00FF2AAD" w:rsidRPr="002354AA" w:rsidRDefault="00FF2AAD" w:rsidP="00D20A3A">
            <w:pPr>
              <w:pStyle w:val="TableBody"/>
            </w:pPr>
            <w:r w:rsidRPr="002354AA">
              <w:t>5.07</w:t>
            </w:r>
          </w:p>
        </w:tc>
        <w:tc>
          <w:tcPr>
            <w:tcW w:w="778" w:type="dxa"/>
            <w:vAlign w:val="bottom"/>
          </w:tcPr>
          <w:p w14:paraId="1C8211CE" w14:textId="77777777" w:rsidR="00FF2AAD" w:rsidRPr="002354AA" w:rsidRDefault="00FF2AAD" w:rsidP="00D20A3A">
            <w:pPr>
              <w:pStyle w:val="TableBody"/>
            </w:pPr>
            <w:r w:rsidRPr="002354AA">
              <w:t>0.152</w:t>
            </w:r>
          </w:p>
        </w:tc>
      </w:tr>
      <w:tr w:rsidR="00FF2AAD" w:rsidRPr="002354AA" w14:paraId="63A5028F" w14:textId="77777777" w:rsidTr="00D20A3A">
        <w:tc>
          <w:tcPr>
            <w:tcW w:w="1440" w:type="dxa"/>
            <w:vMerge/>
            <w:vAlign w:val="bottom"/>
          </w:tcPr>
          <w:p w14:paraId="0DEB3C32" w14:textId="77777777" w:rsidR="00FF2AAD" w:rsidRPr="002354AA" w:rsidRDefault="00FF2AAD" w:rsidP="00D20A3A">
            <w:pPr>
              <w:pStyle w:val="TableBody"/>
            </w:pPr>
          </w:p>
        </w:tc>
        <w:tc>
          <w:tcPr>
            <w:tcW w:w="1728" w:type="dxa"/>
            <w:vAlign w:val="bottom"/>
          </w:tcPr>
          <w:p w14:paraId="1471116D" w14:textId="77777777" w:rsidR="00FF2AAD" w:rsidRPr="002354AA" w:rsidRDefault="00FF2AAD" w:rsidP="00D20A3A">
            <w:pPr>
              <w:pStyle w:val="TableBody"/>
            </w:pPr>
            <w:r w:rsidRPr="002354AA">
              <w:t>Innovator</w:t>
            </w:r>
          </w:p>
        </w:tc>
        <w:tc>
          <w:tcPr>
            <w:tcW w:w="778" w:type="dxa"/>
            <w:vAlign w:val="bottom"/>
          </w:tcPr>
          <w:p w14:paraId="50B62C1B" w14:textId="77777777" w:rsidR="00FF2AAD" w:rsidRPr="002354AA" w:rsidRDefault="00FF2AAD" w:rsidP="00D20A3A">
            <w:pPr>
              <w:pStyle w:val="TableBody"/>
            </w:pPr>
            <w:r w:rsidRPr="002354AA">
              <w:t>4.83</w:t>
            </w:r>
          </w:p>
        </w:tc>
        <w:tc>
          <w:tcPr>
            <w:tcW w:w="778" w:type="dxa"/>
            <w:vAlign w:val="bottom"/>
          </w:tcPr>
          <w:p w14:paraId="77C6F9C5" w14:textId="77777777" w:rsidR="00FF2AAD" w:rsidRPr="002354AA" w:rsidRDefault="00FF2AAD" w:rsidP="00D20A3A">
            <w:pPr>
              <w:pStyle w:val="TableBody"/>
            </w:pPr>
            <w:r w:rsidRPr="002354AA">
              <w:t>0.241</w:t>
            </w:r>
          </w:p>
        </w:tc>
        <w:tc>
          <w:tcPr>
            <w:tcW w:w="778" w:type="dxa"/>
            <w:vAlign w:val="bottom"/>
          </w:tcPr>
          <w:p w14:paraId="27690556" w14:textId="77777777" w:rsidR="00FF2AAD" w:rsidRPr="002354AA" w:rsidRDefault="00FF2AAD" w:rsidP="00D20A3A">
            <w:pPr>
              <w:pStyle w:val="TableBody"/>
            </w:pPr>
            <w:r w:rsidRPr="002354AA">
              <w:t>4.94</w:t>
            </w:r>
          </w:p>
        </w:tc>
        <w:tc>
          <w:tcPr>
            <w:tcW w:w="778" w:type="dxa"/>
            <w:vAlign w:val="bottom"/>
          </w:tcPr>
          <w:p w14:paraId="02FE7702" w14:textId="77777777" w:rsidR="00FF2AAD" w:rsidRPr="002354AA" w:rsidRDefault="00FF2AAD" w:rsidP="00D20A3A">
            <w:pPr>
              <w:pStyle w:val="TableBody"/>
            </w:pPr>
            <w:r w:rsidRPr="002354AA">
              <w:t>0.212</w:t>
            </w:r>
          </w:p>
        </w:tc>
        <w:tc>
          <w:tcPr>
            <w:tcW w:w="778" w:type="dxa"/>
            <w:vAlign w:val="bottom"/>
          </w:tcPr>
          <w:p w14:paraId="77283521" w14:textId="77777777" w:rsidR="00FF2AAD" w:rsidRPr="002354AA" w:rsidRDefault="00FF2AAD" w:rsidP="00D20A3A">
            <w:pPr>
              <w:pStyle w:val="TableBody"/>
            </w:pPr>
            <w:r w:rsidRPr="002354AA">
              <w:t>5.06</w:t>
            </w:r>
          </w:p>
        </w:tc>
        <w:tc>
          <w:tcPr>
            <w:tcW w:w="778" w:type="dxa"/>
            <w:vAlign w:val="bottom"/>
          </w:tcPr>
          <w:p w14:paraId="5C8B360A" w14:textId="77777777" w:rsidR="00FF2AAD" w:rsidRPr="002354AA" w:rsidRDefault="00FF2AAD" w:rsidP="00D20A3A">
            <w:pPr>
              <w:pStyle w:val="TableBody"/>
            </w:pPr>
            <w:r w:rsidRPr="002354AA">
              <w:t>0.193</w:t>
            </w:r>
          </w:p>
        </w:tc>
      </w:tr>
      <w:tr w:rsidR="00FF2AAD" w:rsidRPr="002354AA" w14:paraId="31A03932" w14:textId="77777777" w:rsidTr="00D20A3A">
        <w:tc>
          <w:tcPr>
            <w:tcW w:w="1440" w:type="dxa"/>
            <w:vMerge/>
            <w:vAlign w:val="bottom"/>
          </w:tcPr>
          <w:p w14:paraId="4C601B7D" w14:textId="77777777" w:rsidR="00FF2AAD" w:rsidRPr="002354AA" w:rsidRDefault="00FF2AAD" w:rsidP="00D20A3A">
            <w:pPr>
              <w:pStyle w:val="TableBody"/>
            </w:pPr>
          </w:p>
        </w:tc>
        <w:tc>
          <w:tcPr>
            <w:tcW w:w="1728" w:type="dxa"/>
            <w:vAlign w:val="bottom"/>
          </w:tcPr>
          <w:p w14:paraId="1E0B67B3" w14:textId="77777777" w:rsidR="00FF2AAD" w:rsidRPr="002354AA" w:rsidRDefault="00FF2AAD" w:rsidP="00D20A3A">
            <w:pPr>
              <w:pStyle w:val="TableBody"/>
            </w:pPr>
            <w:proofErr w:type="spellStart"/>
            <w:r w:rsidRPr="002354AA">
              <w:t>Markies</w:t>
            </w:r>
            <w:proofErr w:type="spellEnd"/>
            <w:r w:rsidRPr="002354AA">
              <w:t xml:space="preserve"> Russet</w:t>
            </w:r>
          </w:p>
        </w:tc>
        <w:tc>
          <w:tcPr>
            <w:tcW w:w="778" w:type="dxa"/>
            <w:vAlign w:val="bottom"/>
          </w:tcPr>
          <w:p w14:paraId="3695F6F9" w14:textId="77777777" w:rsidR="00FF2AAD" w:rsidRPr="002354AA" w:rsidRDefault="00FF2AAD" w:rsidP="00D20A3A">
            <w:pPr>
              <w:pStyle w:val="TableBody"/>
            </w:pPr>
            <w:r w:rsidRPr="002354AA">
              <w:t>4.82</w:t>
            </w:r>
          </w:p>
        </w:tc>
        <w:tc>
          <w:tcPr>
            <w:tcW w:w="778" w:type="dxa"/>
            <w:vAlign w:val="bottom"/>
          </w:tcPr>
          <w:p w14:paraId="32308A18" w14:textId="77777777" w:rsidR="00FF2AAD" w:rsidRPr="002354AA" w:rsidRDefault="00FF2AAD" w:rsidP="00D20A3A">
            <w:pPr>
              <w:pStyle w:val="TableBody"/>
            </w:pPr>
            <w:r w:rsidRPr="002354AA">
              <w:t>0.167</w:t>
            </w:r>
          </w:p>
        </w:tc>
        <w:tc>
          <w:tcPr>
            <w:tcW w:w="778" w:type="dxa"/>
            <w:vAlign w:val="bottom"/>
          </w:tcPr>
          <w:p w14:paraId="0B2E9A2E" w14:textId="77777777" w:rsidR="00FF2AAD" w:rsidRPr="002354AA" w:rsidRDefault="00FF2AAD" w:rsidP="00D20A3A">
            <w:pPr>
              <w:pStyle w:val="TableBody"/>
            </w:pPr>
            <w:r w:rsidRPr="002354AA">
              <w:t>4.96</w:t>
            </w:r>
          </w:p>
        </w:tc>
        <w:tc>
          <w:tcPr>
            <w:tcW w:w="778" w:type="dxa"/>
            <w:vAlign w:val="bottom"/>
          </w:tcPr>
          <w:p w14:paraId="15DD99ED" w14:textId="77777777" w:rsidR="00FF2AAD" w:rsidRPr="002354AA" w:rsidRDefault="00FF2AAD" w:rsidP="00D20A3A">
            <w:pPr>
              <w:pStyle w:val="TableBody"/>
            </w:pPr>
            <w:r w:rsidRPr="002354AA">
              <w:t>0.155</w:t>
            </w:r>
          </w:p>
        </w:tc>
        <w:tc>
          <w:tcPr>
            <w:tcW w:w="778" w:type="dxa"/>
            <w:vAlign w:val="bottom"/>
          </w:tcPr>
          <w:p w14:paraId="7166C9F3" w14:textId="77777777" w:rsidR="00FF2AAD" w:rsidRPr="002354AA" w:rsidRDefault="00FF2AAD" w:rsidP="00D20A3A">
            <w:pPr>
              <w:pStyle w:val="TableBody"/>
            </w:pPr>
            <w:r w:rsidRPr="002354AA">
              <w:t>5.08</w:t>
            </w:r>
          </w:p>
        </w:tc>
        <w:tc>
          <w:tcPr>
            <w:tcW w:w="778" w:type="dxa"/>
            <w:vAlign w:val="bottom"/>
          </w:tcPr>
          <w:p w14:paraId="0F5E599B" w14:textId="77777777" w:rsidR="00FF2AAD" w:rsidRPr="002354AA" w:rsidRDefault="00FF2AAD" w:rsidP="00D20A3A">
            <w:pPr>
              <w:pStyle w:val="TableBody"/>
            </w:pPr>
            <w:r w:rsidRPr="002354AA">
              <w:t>0.135</w:t>
            </w:r>
          </w:p>
        </w:tc>
      </w:tr>
      <w:tr w:rsidR="00FF2AAD" w:rsidRPr="002354AA" w14:paraId="59830C0B" w14:textId="77777777" w:rsidTr="00D20A3A">
        <w:tc>
          <w:tcPr>
            <w:tcW w:w="1440" w:type="dxa"/>
            <w:vMerge/>
            <w:tcBorders>
              <w:bottom w:val="dotted" w:sz="4" w:space="0" w:color="auto"/>
            </w:tcBorders>
            <w:vAlign w:val="bottom"/>
          </w:tcPr>
          <w:p w14:paraId="6ABEFB3E" w14:textId="77777777" w:rsidR="00FF2AAD" w:rsidRPr="002354AA" w:rsidRDefault="00FF2AAD" w:rsidP="00D20A3A">
            <w:pPr>
              <w:pStyle w:val="TableBody"/>
            </w:pPr>
          </w:p>
        </w:tc>
        <w:tc>
          <w:tcPr>
            <w:tcW w:w="1728" w:type="dxa"/>
            <w:tcBorders>
              <w:bottom w:val="dotted" w:sz="4" w:space="0" w:color="auto"/>
            </w:tcBorders>
            <w:vAlign w:val="bottom"/>
          </w:tcPr>
          <w:p w14:paraId="3BB96FB0" w14:textId="77777777" w:rsidR="00FF2AAD" w:rsidRPr="002354AA" w:rsidRDefault="00FF2AAD" w:rsidP="00D20A3A">
            <w:pPr>
              <w:pStyle w:val="TableBody"/>
            </w:pPr>
            <w:r w:rsidRPr="002354AA">
              <w:t>Umatilla Russet</w:t>
            </w:r>
          </w:p>
        </w:tc>
        <w:tc>
          <w:tcPr>
            <w:tcW w:w="778" w:type="dxa"/>
            <w:tcBorders>
              <w:bottom w:val="dotted" w:sz="4" w:space="0" w:color="auto"/>
            </w:tcBorders>
            <w:vAlign w:val="bottom"/>
          </w:tcPr>
          <w:p w14:paraId="53FE7792" w14:textId="77777777" w:rsidR="00FF2AAD" w:rsidRPr="002354AA" w:rsidRDefault="00FF2AAD" w:rsidP="00D20A3A">
            <w:pPr>
              <w:pStyle w:val="TableBody"/>
            </w:pPr>
            <w:r w:rsidRPr="002354AA">
              <w:t>4.85</w:t>
            </w:r>
          </w:p>
        </w:tc>
        <w:tc>
          <w:tcPr>
            <w:tcW w:w="778" w:type="dxa"/>
            <w:tcBorders>
              <w:bottom w:val="dotted" w:sz="4" w:space="0" w:color="auto"/>
            </w:tcBorders>
            <w:vAlign w:val="bottom"/>
          </w:tcPr>
          <w:p w14:paraId="643E0490" w14:textId="77777777" w:rsidR="00FF2AAD" w:rsidRPr="002354AA" w:rsidRDefault="00FF2AAD" w:rsidP="00D20A3A">
            <w:pPr>
              <w:pStyle w:val="TableBody"/>
            </w:pPr>
            <w:r w:rsidRPr="002354AA">
              <w:t>0.195</w:t>
            </w:r>
          </w:p>
        </w:tc>
        <w:tc>
          <w:tcPr>
            <w:tcW w:w="778" w:type="dxa"/>
            <w:tcBorders>
              <w:bottom w:val="dotted" w:sz="4" w:space="0" w:color="auto"/>
            </w:tcBorders>
            <w:vAlign w:val="bottom"/>
          </w:tcPr>
          <w:p w14:paraId="3A41F110" w14:textId="77777777" w:rsidR="00FF2AAD" w:rsidRPr="002354AA" w:rsidRDefault="00FF2AAD" w:rsidP="00D20A3A">
            <w:pPr>
              <w:pStyle w:val="TableBody"/>
            </w:pPr>
            <w:r w:rsidRPr="002354AA">
              <w:t>4.95</w:t>
            </w:r>
          </w:p>
        </w:tc>
        <w:tc>
          <w:tcPr>
            <w:tcW w:w="778" w:type="dxa"/>
            <w:tcBorders>
              <w:bottom w:val="dotted" w:sz="4" w:space="0" w:color="auto"/>
            </w:tcBorders>
            <w:vAlign w:val="bottom"/>
          </w:tcPr>
          <w:p w14:paraId="0EC9CA1B" w14:textId="77777777" w:rsidR="00FF2AAD" w:rsidRPr="002354AA" w:rsidRDefault="00FF2AAD" w:rsidP="00D20A3A">
            <w:pPr>
              <w:pStyle w:val="TableBody"/>
            </w:pPr>
            <w:r w:rsidRPr="002354AA">
              <w:t>0.165</w:t>
            </w:r>
          </w:p>
        </w:tc>
        <w:tc>
          <w:tcPr>
            <w:tcW w:w="778" w:type="dxa"/>
            <w:tcBorders>
              <w:bottom w:val="dotted" w:sz="4" w:space="0" w:color="auto"/>
            </w:tcBorders>
            <w:vAlign w:val="bottom"/>
          </w:tcPr>
          <w:p w14:paraId="6E5B38BC" w14:textId="77777777" w:rsidR="00FF2AAD" w:rsidRPr="002354AA" w:rsidRDefault="00FF2AAD" w:rsidP="00D20A3A">
            <w:pPr>
              <w:pStyle w:val="TableBody"/>
            </w:pPr>
            <w:r w:rsidRPr="002354AA">
              <w:t>5.06</w:t>
            </w:r>
          </w:p>
        </w:tc>
        <w:tc>
          <w:tcPr>
            <w:tcW w:w="778" w:type="dxa"/>
            <w:tcBorders>
              <w:bottom w:val="dotted" w:sz="4" w:space="0" w:color="auto"/>
            </w:tcBorders>
            <w:vAlign w:val="bottom"/>
          </w:tcPr>
          <w:p w14:paraId="3C9C76B7" w14:textId="77777777" w:rsidR="00FF2AAD" w:rsidRPr="002354AA" w:rsidRDefault="00FF2AAD" w:rsidP="00D20A3A">
            <w:pPr>
              <w:pStyle w:val="TableBody"/>
            </w:pPr>
            <w:r w:rsidRPr="002354AA">
              <w:t>0.143</w:t>
            </w:r>
          </w:p>
        </w:tc>
      </w:tr>
      <w:tr w:rsidR="00FF2AAD" w:rsidRPr="002354AA" w14:paraId="74279729" w14:textId="77777777" w:rsidTr="00D20A3A">
        <w:tc>
          <w:tcPr>
            <w:tcW w:w="1440" w:type="dxa"/>
            <w:vMerge w:val="restart"/>
            <w:tcBorders>
              <w:top w:val="dotted" w:sz="4" w:space="0" w:color="auto"/>
            </w:tcBorders>
            <w:vAlign w:val="center"/>
          </w:tcPr>
          <w:p w14:paraId="1371D95E" w14:textId="77777777" w:rsidR="00FF2AAD" w:rsidRPr="002354AA" w:rsidRDefault="00FF2AAD" w:rsidP="00D20A3A">
            <w:pPr>
              <w:pStyle w:val="TableBody"/>
            </w:pPr>
            <w:r w:rsidRPr="002354AA">
              <w:t>Belgium</w:t>
            </w:r>
          </w:p>
        </w:tc>
        <w:tc>
          <w:tcPr>
            <w:tcW w:w="1728" w:type="dxa"/>
            <w:tcBorders>
              <w:top w:val="dotted" w:sz="4" w:space="0" w:color="auto"/>
            </w:tcBorders>
            <w:vAlign w:val="bottom"/>
          </w:tcPr>
          <w:p w14:paraId="11AC96AF" w14:textId="77777777" w:rsidR="00FF2AAD" w:rsidRPr="002354AA" w:rsidRDefault="00FF2AAD" w:rsidP="00D20A3A">
            <w:pPr>
              <w:pStyle w:val="TableBody"/>
            </w:pPr>
            <w:proofErr w:type="spellStart"/>
            <w:r w:rsidRPr="002354AA">
              <w:t>Bintje</w:t>
            </w:r>
            <w:proofErr w:type="spellEnd"/>
          </w:p>
        </w:tc>
        <w:tc>
          <w:tcPr>
            <w:tcW w:w="778" w:type="dxa"/>
            <w:tcBorders>
              <w:top w:val="dotted" w:sz="4" w:space="0" w:color="auto"/>
            </w:tcBorders>
            <w:vAlign w:val="bottom"/>
          </w:tcPr>
          <w:p w14:paraId="251D7F82" w14:textId="77777777" w:rsidR="00FF2AAD" w:rsidRPr="002354AA" w:rsidRDefault="00FF2AAD" w:rsidP="00D20A3A">
            <w:pPr>
              <w:pStyle w:val="TableBody"/>
            </w:pPr>
            <w:r w:rsidRPr="002354AA">
              <w:t>4.52</w:t>
            </w:r>
          </w:p>
        </w:tc>
        <w:tc>
          <w:tcPr>
            <w:tcW w:w="778" w:type="dxa"/>
            <w:tcBorders>
              <w:top w:val="dotted" w:sz="4" w:space="0" w:color="auto"/>
            </w:tcBorders>
            <w:vAlign w:val="bottom"/>
          </w:tcPr>
          <w:p w14:paraId="77B16016" w14:textId="77777777" w:rsidR="00FF2AAD" w:rsidRPr="002354AA" w:rsidRDefault="00FF2AAD" w:rsidP="00D20A3A">
            <w:pPr>
              <w:pStyle w:val="TableBody"/>
            </w:pPr>
            <w:r w:rsidRPr="002354AA">
              <w:t>0.606</w:t>
            </w:r>
          </w:p>
        </w:tc>
        <w:tc>
          <w:tcPr>
            <w:tcW w:w="778" w:type="dxa"/>
            <w:tcBorders>
              <w:top w:val="dotted" w:sz="4" w:space="0" w:color="auto"/>
            </w:tcBorders>
            <w:vAlign w:val="bottom"/>
          </w:tcPr>
          <w:p w14:paraId="6AC01F3B" w14:textId="77777777" w:rsidR="00FF2AAD" w:rsidRPr="002354AA" w:rsidRDefault="00FF2AAD" w:rsidP="00D20A3A">
            <w:pPr>
              <w:pStyle w:val="TableBody"/>
            </w:pPr>
            <w:r w:rsidRPr="002354AA">
              <w:t>4.72</w:t>
            </w:r>
          </w:p>
        </w:tc>
        <w:tc>
          <w:tcPr>
            <w:tcW w:w="778" w:type="dxa"/>
            <w:tcBorders>
              <w:top w:val="dotted" w:sz="4" w:space="0" w:color="auto"/>
            </w:tcBorders>
            <w:vAlign w:val="bottom"/>
          </w:tcPr>
          <w:p w14:paraId="677B025B" w14:textId="77777777" w:rsidR="00FF2AAD" w:rsidRPr="002354AA" w:rsidRDefault="00FF2AAD" w:rsidP="00D20A3A">
            <w:pPr>
              <w:pStyle w:val="TableBody"/>
            </w:pPr>
            <w:r w:rsidRPr="002354AA">
              <w:t>0.579</w:t>
            </w:r>
          </w:p>
        </w:tc>
        <w:tc>
          <w:tcPr>
            <w:tcW w:w="778" w:type="dxa"/>
            <w:tcBorders>
              <w:top w:val="dotted" w:sz="4" w:space="0" w:color="auto"/>
            </w:tcBorders>
            <w:vAlign w:val="bottom"/>
          </w:tcPr>
          <w:p w14:paraId="75165AC9" w14:textId="77777777" w:rsidR="00FF2AAD" w:rsidRPr="002354AA" w:rsidRDefault="00FF2AAD" w:rsidP="00D20A3A">
            <w:pPr>
              <w:pStyle w:val="TableBody"/>
            </w:pPr>
            <w:r w:rsidRPr="002354AA">
              <w:t>4.90</w:t>
            </w:r>
          </w:p>
        </w:tc>
        <w:tc>
          <w:tcPr>
            <w:tcW w:w="778" w:type="dxa"/>
            <w:tcBorders>
              <w:top w:val="dotted" w:sz="4" w:space="0" w:color="auto"/>
            </w:tcBorders>
            <w:vAlign w:val="bottom"/>
          </w:tcPr>
          <w:p w14:paraId="75A5C947" w14:textId="77777777" w:rsidR="00FF2AAD" w:rsidRPr="002354AA" w:rsidRDefault="00FF2AAD" w:rsidP="00D20A3A">
            <w:pPr>
              <w:pStyle w:val="TableBody"/>
            </w:pPr>
            <w:r w:rsidRPr="002354AA">
              <w:t>0.567</w:t>
            </w:r>
          </w:p>
        </w:tc>
      </w:tr>
      <w:tr w:rsidR="00FF2AAD" w:rsidRPr="002354AA" w14:paraId="481CBAD6" w14:textId="77777777" w:rsidTr="00D20A3A">
        <w:tc>
          <w:tcPr>
            <w:tcW w:w="1440" w:type="dxa"/>
            <w:vMerge/>
            <w:tcBorders>
              <w:bottom w:val="dotted" w:sz="4" w:space="0" w:color="auto"/>
            </w:tcBorders>
            <w:vAlign w:val="bottom"/>
          </w:tcPr>
          <w:p w14:paraId="2DDEEF2A" w14:textId="77777777" w:rsidR="00FF2AAD" w:rsidRPr="002354AA" w:rsidRDefault="00FF2AAD" w:rsidP="00D20A3A">
            <w:pPr>
              <w:pStyle w:val="TableBody"/>
            </w:pPr>
          </w:p>
        </w:tc>
        <w:tc>
          <w:tcPr>
            <w:tcW w:w="1728" w:type="dxa"/>
            <w:tcBorders>
              <w:bottom w:val="dotted" w:sz="4" w:space="0" w:color="auto"/>
            </w:tcBorders>
            <w:vAlign w:val="bottom"/>
          </w:tcPr>
          <w:p w14:paraId="5C89EE0E" w14:textId="77777777" w:rsidR="00FF2AAD" w:rsidRPr="002354AA" w:rsidRDefault="00FF2AAD" w:rsidP="00D20A3A">
            <w:pPr>
              <w:pStyle w:val="TableBody"/>
            </w:pPr>
            <w:r w:rsidRPr="002354AA">
              <w:t>Charlotte</w:t>
            </w:r>
          </w:p>
        </w:tc>
        <w:tc>
          <w:tcPr>
            <w:tcW w:w="778" w:type="dxa"/>
            <w:tcBorders>
              <w:bottom w:val="dotted" w:sz="4" w:space="0" w:color="auto"/>
            </w:tcBorders>
            <w:vAlign w:val="bottom"/>
          </w:tcPr>
          <w:p w14:paraId="327E7A16" w14:textId="77777777" w:rsidR="00FF2AAD" w:rsidRPr="002354AA" w:rsidRDefault="00FF2AAD" w:rsidP="00D20A3A">
            <w:pPr>
              <w:pStyle w:val="TableBody"/>
            </w:pPr>
            <w:r w:rsidRPr="002354AA">
              <w:t>4.56</w:t>
            </w:r>
          </w:p>
        </w:tc>
        <w:tc>
          <w:tcPr>
            <w:tcW w:w="778" w:type="dxa"/>
            <w:tcBorders>
              <w:bottom w:val="dotted" w:sz="4" w:space="0" w:color="auto"/>
            </w:tcBorders>
            <w:vAlign w:val="bottom"/>
          </w:tcPr>
          <w:p w14:paraId="391E6028" w14:textId="77777777" w:rsidR="00FF2AAD" w:rsidRPr="002354AA" w:rsidRDefault="00FF2AAD" w:rsidP="00D20A3A">
            <w:pPr>
              <w:pStyle w:val="TableBody"/>
            </w:pPr>
            <w:r w:rsidRPr="002354AA">
              <w:t>0.607</w:t>
            </w:r>
          </w:p>
        </w:tc>
        <w:tc>
          <w:tcPr>
            <w:tcW w:w="778" w:type="dxa"/>
            <w:tcBorders>
              <w:bottom w:val="dotted" w:sz="4" w:space="0" w:color="auto"/>
            </w:tcBorders>
            <w:vAlign w:val="bottom"/>
          </w:tcPr>
          <w:p w14:paraId="5D5BA0EB" w14:textId="77777777" w:rsidR="00FF2AAD" w:rsidRPr="002354AA" w:rsidRDefault="00FF2AAD" w:rsidP="00D20A3A">
            <w:pPr>
              <w:pStyle w:val="TableBody"/>
            </w:pPr>
            <w:r w:rsidRPr="002354AA">
              <w:t>4.74</w:t>
            </w:r>
          </w:p>
        </w:tc>
        <w:tc>
          <w:tcPr>
            <w:tcW w:w="778" w:type="dxa"/>
            <w:tcBorders>
              <w:bottom w:val="dotted" w:sz="4" w:space="0" w:color="auto"/>
            </w:tcBorders>
            <w:vAlign w:val="bottom"/>
          </w:tcPr>
          <w:p w14:paraId="1F392EAA" w14:textId="77777777" w:rsidR="00FF2AAD" w:rsidRPr="002354AA" w:rsidRDefault="00FF2AAD" w:rsidP="00D20A3A">
            <w:pPr>
              <w:pStyle w:val="TableBody"/>
            </w:pPr>
            <w:r w:rsidRPr="002354AA">
              <w:t>0.559</w:t>
            </w:r>
          </w:p>
        </w:tc>
        <w:tc>
          <w:tcPr>
            <w:tcW w:w="778" w:type="dxa"/>
            <w:tcBorders>
              <w:bottom w:val="dotted" w:sz="4" w:space="0" w:color="auto"/>
            </w:tcBorders>
            <w:vAlign w:val="bottom"/>
          </w:tcPr>
          <w:p w14:paraId="6FBFFAAF" w14:textId="77777777" w:rsidR="00FF2AAD" w:rsidRPr="002354AA" w:rsidRDefault="00FF2AAD" w:rsidP="00D20A3A">
            <w:pPr>
              <w:pStyle w:val="TableBody"/>
            </w:pPr>
            <w:r w:rsidRPr="002354AA">
              <w:t>4.89</w:t>
            </w:r>
          </w:p>
        </w:tc>
        <w:tc>
          <w:tcPr>
            <w:tcW w:w="778" w:type="dxa"/>
            <w:tcBorders>
              <w:bottom w:val="dotted" w:sz="4" w:space="0" w:color="auto"/>
            </w:tcBorders>
            <w:vAlign w:val="bottom"/>
          </w:tcPr>
          <w:p w14:paraId="3300FDFE" w14:textId="77777777" w:rsidR="00FF2AAD" w:rsidRPr="002354AA" w:rsidRDefault="00FF2AAD" w:rsidP="00D20A3A">
            <w:pPr>
              <w:pStyle w:val="TableBody"/>
            </w:pPr>
            <w:r w:rsidRPr="002354AA">
              <w:t>0.531</w:t>
            </w:r>
          </w:p>
        </w:tc>
      </w:tr>
      <w:tr w:rsidR="00FF2AAD" w:rsidRPr="002354AA" w14:paraId="02FBAF2D" w14:textId="77777777" w:rsidTr="00D20A3A">
        <w:tc>
          <w:tcPr>
            <w:tcW w:w="1440" w:type="dxa"/>
            <w:vMerge w:val="restart"/>
            <w:tcBorders>
              <w:top w:val="dotted" w:sz="4" w:space="0" w:color="auto"/>
            </w:tcBorders>
            <w:vAlign w:val="center"/>
          </w:tcPr>
          <w:p w14:paraId="11387B1D" w14:textId="77777777" w:rsidR="00FF2AAD" w:rsidRPr="002354AA" w:rsidRDefault="00FF2AAD" w:rsidP="00D20A3A">
            <w:pPr>
              <w:pStyle w:val="TableBody"/>
            </w:pPr>
            <w:r w:rsidRPr="002354AA">
              <w:t>Canada</w:t>
            </w:r>
          </w:p>
        </w:tc>
        <w:tc>
          <w:tcPr>
            <w:tcW w:w="1728" w:type="dxa"/>
            <w:tcBorders>
              <w:top w:val="dotted" w:sz="4" w:space="0" w:color="auto"/>
            </w:tcBorders>
            <w:vAlign w:val="bottom"/>
          </w:tcPr>
          <w:p w14:paraId="3ED7B312" w14:textId="77777777" w:rsidR="00FF2AAD" w:rsidRPr="002354AA" w:rsidRDefault="00FF2AAD" w:rsidP="00D20A3A">
            <w:pPr>
              <w:pStyle w:val="TableBody"/>
            </w:pPr>
            <w:r w:rsidRPr="002354AA">
              <w:t>Russet Burbank</w:t>
            </w:r>
          </w:p>
        </w:tc>
        <w:tc>
          <w:tcPr>
            <w:tcW w:w="778" w:type="dxa"/>
            <w:tcBorders>
              <w:top w:val="dotted" w:sz="4" w:space="0" w:color="auto"/>
            </w:tcBorders>
            <w:vAlign w:val="bottom"/>
          </w:tcPr>
          <w:p w14:paraId="73FD8178" w14:textId="77777777" w:rsidR="00FF2AAD" w:rsidRPr="002354AA" w:rsidRDefault="00FF2AAD" w:rsidP="00D20A3A">
            <w:pPr>
              <w:pStyle w:val="TableBody"/>
            </w:pPr>
            <w:r w:rsidRPr="002354AA">
              <w:t>4.53</w:t>
            </w:r>
          </w:p>
        </w:tc>
        <w:tc>
          <w:tcPr>
            <w:tcW w:w="778" w:type="dxa"/>
            <w:tcBorders>
              <w:top w:val="dotted" w:sz="4" w:space="0" w:color="auto"/>
            </w:tcBorders>
            <w:vAlign w:val="bottom"/>
          </w:tcPr>
          <w:p w14:paraId="5F5CC0D1" w14:textId="77777777" w:rsidR="00FF2AAD" w:rsidRPr="002354AA" w:rsidRDefault="00FF2AAD" w:rsidP="00D20A3A">
            <w:pPr>
              <w:pStyle w:val="TableBody"/>
            </w:pPr>
            <w:r w:rsidRPr="002354AA">
              <w:t>0.498</w:t>
            </w:r>
          </w:p>
        </w:tc>
        <w:tc>
          <w:tcPr>
            <w:tcW w:w="778" w:type="dxa"/>
            <w:tcBorders>
              <w:top w:val="dotted" w:sz="4" w:space="0" w:color="auto"/>
            </w:tcBorders>
            <w:vAlign w:val="bottom"/>
          </w:tcPr>
          <w:p w14:paraId="045E053F" w14:textId="77777777" w:rsidR="00FF2AAD" w:rsidRPr="002354AA" w:rsidRDefault="00FF2AAD" w:rsidP="00D20A3A">
            <w:pPr>
              <w:pStyle w:val="TableBody"/>
            </w:pPr>
            <w:r w:rsidRPr="002354AA">
              <w:t>4.74</w:t>
            </w:r>
          </w:p>
        </w:tc>
        <w:tc>
          <w:tcPr>
            <w:tcW w:w="778" w:type="dxa"/>
            <w:tcBorders>
              <w:top w:val="dotted" w:sz="4" w:space="0" w:color="auto"/>
            </w:tcBorders>
            <w:vAlign w:val="bottom"/>
          </w:tcPr>
          <w:p w14:paraId="25FBE3E8" w14:textId="77777777" w:rsidR="00FF2AAD" w:rsidRPr="002354AA" w:rsidRDefault="00FF2AAD" w:rsidP="00D20A3A">
            <w:pPr>
              <w:pStyle w:val="TableBody"/>
            </w:pPr>
            <w:r w:rsidRPr="002354AA">
              <w:t>0.489</w:t>
            </w:r>
          </w:p>
        </w:tc>
        <w:tc>
          <w:tcPr>
            <w:tcW w:w="778" w:type="dxa"/>
            <w:tcBorders>
              <w:top w:val="dotted" w:sz="4" w:space="0" w:color="auto"/>
            </w:tcBorders>
            <w:vAlign w:val="bottom"/>
          </w:tcPr>
          <w:p w14:paraId="4B630097" w14:textId="77777777" w:rsidR="00FF2AAD" w:rsidRPr="002354AA" w:rsidRDefault="00FF2AAD" w:rsidP="00D20A3A">
            <w:pPr>
              <w:pStyle w:val="TableBody"/>
            </w:pPr>
            <w:r w:rsidRPr="002354AA">
              <w:t>4.93</w:t>
            </w:r>
          </w:p>
        </w:tc>
        <w:tc>
          <w:tcPr>
            <w:tcW w:w="778" w:type="dxa"/>
            <w:tcBorders>
              <w:top w:val="dotted" w:sz="4" w:space="0" w:color="auto"/>
            </w:tcBorders>
            <w:vAlign w:val="bottom"/>
          </w:tcPr>
          <w:p w14:paraId="301A7B5F" w14:textId="77777777" w:rsidR="00FF2AAD" w:rsidRPr="002354AA" w:rsidRDefault="00FF2AAD" w:rsidP="00D20A3A">
            <w:pPr>
              <w:pStyle w:val="TableBody"/>
            </w:pPr>
            <w:r w:rsidRPr="002354AA">
              <w:t>0.480</w:t>
            </w:r>
          </w:p>
        </w:tc>
      </w:tr>
      <w:tr w:rsidR="00FF2AAD" w:rsidRPr="002354AA" w14:paraId="4C0F111C" w14:textId="77777777" w:rsidTr="00D20A3A">
        <w:tc>
          <w:tcPr>
            <w:tcW w:w="1440" w:type="dxa"/>
            <w:vMerge/>
            <w:tcBorders>
              <w:bottom w:val="dotted" w:sz="4" w:space="0" w:color="auto"/>
            </w:tcBorders>
            <w:vAlign w:val="bottom"/>
          </w:tcPr>
          <w:p w14:paraId="0C7C05A7" w14:textId="77777777" w:rsidR="00FF2AAD" w:rsidRPr="002354AA" w:rsidRDefault="00FF2AAD" w:rsidP="00D20A3A">
            <w:pPr>
              <w:pStyle w:val="TableBody"/>
            </w:pPr>
          </w:p>
        </w:tc>
        <w:tc>
          <w:tcPr>
            <w:tcW w:w="1728" w:type="dxa"/>
            <w:tcBorders>
              <w:bottom w:val="dotted" w:sz="4" w:space="0" w:color="auto"/>
            </w:tcBorders>
            <w:vAlign w:val="bottom"/>
          </w:tcPr>
          <w:p w14:paraId="0CF182E8" w14:textId="77777777" w:rsidR="00FF2AAD" w:rsidRPr="002354AA" w:rsidRDefault="00FF2AAD" w:rsidP="00D20A3A">
            <w:pPr>
              <w:pStyle w:val="TableBody"/>
            </w:pPr>
            <w:proofErr w:type="spellStart"/>
            <w:r w:rsidRPr="002354AA">
              <w:t>Shepody</w:t>
            </w:r>
            <w:proofErr w:type="spellEnd"/>
          </w:p>
        </w:tc>
        <w:tc>
          <w:tcPr>
            <w:tcW w:w="778" w:type="dxa"/>
            <w:tcBorders>
              <w:bottom w:val="dotted" w:sz="4" w:space="0" w:color="auto"/>
            </w:tcBorders>
            <w:vAlign w:val="bottom"/>
          </w:tcPr>
          <w:p w14:paraId="2837C156" w14:textId="77777777" w:rsidR="00FF2AAD" w:rsidRPr="002354AA" w:rsidRDefault="00FF2AAD" w:rsidP="00D20A3A">
            <w:pPr>
              <w:pStyle w:val="TableBody"/>
            </w:pPr>
            <w:r w:rsidRPr="002354AA">
              <w:t>4.55</w:t>
            </w:r>
          </w:p>
        </w:tc>
        <w:tc>
          <w:tcPr>
            <w:tcW w:w="778" w:type="dxa"/>
            <w:tcBorders>
              <w:bottom w:val="dotted" w:sz="4" w:space="0" w:color="auto"/>
            </w:tcBorders>
            <w:vAlign w:val="bottom"/>
          </w:tcPr>
          <w:p w14:paraId="7E00BA43" w14:textId="77777777" w:rsidR="00FF2AAD" w:rsidRPr="002354AA" w:rsidRDefault="00FF2AAD" w:rsidP="00D20A3A">
            <w:pPr>
              <w:pStyle w:val="TableBody"/>
            </w:pPr>
            <w:r w:rsidRPr="002354AA">
              <w:t>0.416</w:t>
            </w:r>
          </w:p>
        </w:tc>
        <w:tc>
          <w:tcPr>
            <w:tcW w:w="778" w:type="dxa"/>
            <w:tcBorders>
              <w:bottom w:val="dotted" w:sz="4" w:space="0" w:color="auto"/>
            </w:tcBorders>
            <w:vAlign w:val="bottom"/>
          </w:tcPr>
          <w:p w14:paraId="7CF69439" w14:textId="77777777" w:rsidR="00FF2AAD" w:rsidRPr="002354AA" w:rsidRDefault="00FF2AAD" w:rsidP="00D20A3A">
            <w:pPr>
              <w:pStyle w:val="TableBody"/>
            </w:pPr>
            <w:r w:rsidRPr="002354AA">
              <w:t>4.77</w:t>
            </w:r>
          </w:p>
        </w:tc>
        <w:tc>
          <w:tcPr>
            <w:tcW w:w="778" w:type="dxa"/>
            <w:tcBorders>
              <w:bottom w:val="dotted" w:sz="4" w:space="0" w:color="auto"/>
            </w:tcBorders>
            <w:vAlign w:val="bottom"/>
          </w:tcPr>
          <w:p w14:paraId="1AA14087" w14:textId="77777777" w:rsidR="00FF2AAD" w:rsidRPr="002354AA" w:rsidRDefault="00FF2AAD" w:rsidP="00D20A3A">
            <w:pPr>
              <w:pStyle w:val="TableBody"/>
            </w:pPr>
            <w:r w:rsidRPr="002354AA">
              <w:t>0.412</w:t>
            </w:r>
          </w:p>
        </w:tc>
        <w:tc>
          <w:tcPr>
            <w:tcW w:w="778" w:type="dxa"/>
            <w:tcBorders>
              <w:bottom w:val="dotted" w:sz="4" w:space="0" w:color="auto"/>
            </w:tcBorders>
            <w:vAlign w:val="bottom"/>
          </w:tcPr>
          <w:p w14:paraId="37352B39" w14:textId="77777777" w:rsidR="00FF2AAD" w:rsidRPr="002354AA" w:rsidRDefault="00FF2AAD" w:rsidP="00D20A3A">
            <w:pPr>
              <w:pStyle w:val="TableBody"/>
            </w:pPr>
            <w:r w:rsidRPr="002354AA">
              <w:t>4.95</w:t>
            </w:r>
          </w:p>
        </w:tc>
        <w:tc>
          <w:tcPr>
            <w:tcW w:w="778" w:type="dxa"/>
            <w:tcBorders>
              <w:bottom w:val="dotted" w:sz="4" w:space="0" w:color="auto"/>
            </w:tcBorders>
            <w:vAlign w:val="bottom"/>
          </w:tcPr>
          <w:p w14:paraId="0DC7FBAF" w14:textId="77777777" w:rsidR="00FF2AAD" w:rsidRPr="002354AA" w:rsidRDefault="00FF2AAD" w:rsidP="00D20A3A">
            <w:pPr>
              <w:pStyle w:val="TableBody"/>
            </w:pPr>
            <w:r w:rsidRPr="002354AA">
              <w:t>0.406</w:t>
            </w:r>
          </w:p>
        </w:tc>
      </w:tr>
      <w:tr w:rsidR="00FF2AAD" w:rsidRPr="002354AA" w14:paraId="4436FC0B" w14:textId="77777777" w:rsidTr="00D20A3A">
        <w:tc>
          <w:tcPr>
            <w:tcW w:w="1440" w:type="dxa"/>
            <w:vMerge w:val="restart"/>
            <w:tcBorders>
              <w:top w:val="dotted" w:sz="4" w:space="0" w:color="auto"/>
            </w:tcBorders>
            <w:vAlign w:val="center"/>
          </w:tcPr>
          <w:p w14:paraId="79104346" w14:textId="77777777" w:rsidR="00FF2AAD" w:rsidRPr="002354AA" w:rsidRDefault="00FF2AAD" w:rsidP="00D20A3A">
            <w:pPr>
              <w:pStyle w:val="TableBody"/>
            </w:pPr>
            <w:r w:rsidRPr="002354AA">
              <w:t>Minnesota</w:t>
            </w:r>
          </w:p>
        </w:tc>
        <w:tc>
          <w:tcPr>
            <w:tcW w:w="1728" w:type="dxa"/>
            <w:tcBorders>
              <w:top w:val="dotted" w:sz="4" w:space="0" w:color="auto"/>
            </w:tcBorders>
            <w:vAlign w:val="bottom"/>
          </w:tcPr>
          <w:p w14:paraId="7FF1C80A" w14:textId="77777777" w:rsidR="00FF2AAD" w:rsidRPr="002354AA" w:rsidRDefault="00FF2AAD" w:rsidP="00D20A3A">
            <w:pPr>
              <w:pStyle w:val="TableBody"/>
            </w:pPr>
            <w:r w:rsidRPr="002354AA">
              <w:t>Clearwater</w:t>
            </w:r>
          </w:p>
        </w:tc>
        <w:tc>
          <w:tcPr>
            <w:tcW w:w="778" w:type="dxa"/>
            <w:tcBorders>
              <w:top w:val="dotted" w:sz="4" w:space="0" w:color="auto"/>
            </w:tcBorders>
            <w:vAlign w:val="bottom"/>
          </w:tcPr>
          <w:p w14:paraId="79943252" w14:textId="77777777" w:rsidR="00FF2AAD" w:rsidRPr="002354AA" w:rsidRDefault="00FF2AAD" w:rsidP="00D20A3A">
            <w:pPr>
              <w:pStyle w:val="TableBody"/>
            </w:pPr>
            <w:r w:rsidRPr="002354AA">
              <w:t>4.56</w:t>
            </w:r>
          </w:p>
        </w:tc>
        <w:tc>
          <w:tcPr>
            <w:tcW w:w="778" w:type="dxa"/>
            <w:tcBorders>
              <w:top w:val="dotted" w:sz="4" w:space="0" w:color="auto"/>
            </w:tcBorders>
            <w:vAlign w:val="bottom"/>
          </w:tcPr>
          <w:p w14:paraId="455B7C62" w14:textId="77777777" w:rsidR="00FF2AAD" w:rsidRPr="002354AA" w:rsidRDefault="00FF2AAD" w:rsidP="00D20A3A">
            <w:pPr>
              <w:pStyle w:val="TableBody"/>
            </w:pPr>
            <w:r w:rsidRPr="002354AA">
              <w:t>0.622</w:t>
            </w:r>
          </w:p>
        </w:tc>
        <w:tc>
          <w:tcPr>
            <w:tcW w:w="778" w:type="dxa"/>
            <w:tcBorders>
              <w:top w:val="dotted" w:sz="4" w:space="0" w:color="auto"/>
            </w:tcBorders>
            <w:vAlign w:val="bottom"/>
          </w:tcPr>
          <w:p w14:paraId="61BF9A89" w14:textId="77777777" w:rsidR="00FF2AAD" w:rsidRPr="002354AA" w:rsidRDefault="00FF2AAD" w:rsidP="00D20A3A">
            <w:pPr>
              <w:pStyle w:val="TableBody"/>
            </w:pPr>
            <w:r w:rsidRPr="002354AA">
              <w:t>4.75</w:t>
            </w:r>
          </w:p>
        </w:tc>
        <w:tc>
          <w:tcPr>
            <w:tcW w:w="778" w:type="dxa"/>
            <w:tcBorders>
              <w:top w:val="dotted" w:sz="4" w:space="0" w:color="auto"/>
            </w:tcBorders>
            <w:vAlign w:val="bottom"/>
          </w:tcPr>
          <w:p w14:paraId="0E9858EF" w14:textId="77777777" w:rsidR="00FF2AAD" w:rsidRPr="002354AA" w:rsidRDefault="00FF2AAD" w:rsidP="00D20A3A">
            <w:pPr>
              <w:pStyle w:val="TableBody"/>
            </w:pPr>
            <w:r w:rsidRPr="002354AA">
              <w:t>0.585</w:t>
            </w:r>
          </w:p>
        </w:tc>
        <w:tc>
          <w:tcPr>
            <w:tcW w:w="778" w:type="dxa"/>
            <w:tcBorders>
              <w:top w:val="dotted" w:sz="4" w:space="0" w:color="auto"/>
            </w:tcBorders>
            <w:vAlign w:val="bottom"/>
          </w:tcPr>
          <w:p w14:paraId="0598702A" w14:textId="77777777" w:rsidR="00FF2AAD" w:rsidRPr="002354AA" w:rsidRDefault="00FF2AAD" w:rsidP="00D20A3A">
            <w:pPr>
              <w:pStyle w:val="TableBody"/>
            </w:pPr>
            <w:r w:rsidRPr="002354AA">
              <w:t>4.93</w:t>
            </w:r>
          </w:p>
        </w:tc>
        <w:tc>
          <w:tcPr>
            <w:tcW w:w="778" w:type="dxa"/>
            <w:tcBorders>
              <w:top w:val="dotted" w:sz="4" w:space="0" w:color="auto"/>
            </w:tcBorders>
            <w:vAlign w:val="bottom"/>
          </w:tcPr>
          <w:p w14:paraId="4413BC98" w14:textId="77777777" w:rsidR="00FF2AAD" w:rsidRPr="002354AA" w:rsidRDefault="00FF2AAD" w:rsidP="00D20A3A">
            <w:pPr>
              <w:pStyle w:val="TableBody"/>
            </w:pPr>
            <w:r w:rsidRPr="002354AA">
              <w:t>0.558</w:t>
            </w:r>
          </w:p>
        </w:tc>
      </w:tr>
      <w:tr w:rsidR="00FF2AAD" w:rsidRPr="002354AA" w14:paraId="6F4DBC28" w14:textId="77777777" w:rsidTr="00D20A3A">
        <w:tc>
          <w:tcPr>
            <w:tcW w:w="1440" w:type="dxa"/>
            <w:vMerge/>
            <w:vAlign w:val="bottom"/>
          </w:tcPr>
          <w:p w14:paraId="0C701042" w14:textId="77777777" w:rsidR="00FF2AAD" w:rsidRPr="002354AA" w:rsidRDefault="00FF2AAD" w:rsidP="00D20A3A">
            <w:pPr>
              <w:pStyle w:val="TableBody"/>
            </w:pPr>
          </w:p>
        </w:tc>
        <w:tc>
          <w:tcPr>
            <w:tcW w:w="1728" w:type="dxa"/>
            <w:vAlign w:val="bottom"/>
          </w:tcPr>
          <w:p w14:paraId="422C7AC9" w14:textId="77777777" w:rsidR="00FF2AAD" w:rsidRPr="002354AA" w:rsidRDefault="00FF2AAD" w:rsidP="00D20A3A">
            <w:pPr>
              <w:pStyle w:val="TableBody"/>
            </w:pPr>
            <w:r w:rsidRPr="002354AA">
              <w:t>Dakota Russet</w:t>
            </w:r>
          </w:p>
        </w:tc>
        <w:tc>
          <w:tcPr>
            <w:tcW w:w="778" w:type="dxa"/>
            <w:vAlign w:val="bottom"/>
          </w:tcPr>
          <w:p w14:paraId="3F6F3D72" w14:textId="77777777" w:rsidR="00FF2AAD" w:rsidRPr="002354AA" w:rsidRDefault="00FF2AAD" w:rsidP="00D20A3A">
            <w:pPr>
              <w:pStyle w:val="TableBody"/>
            </w:pPr>
            <w:r w:rsidRPr="002354AA">
              <w:t>4.54</w:t>
            </w:r>
          </w:p>
        </w:tc>
        <w:tc>
          <w:tcPr>
            <w:tcW w:w="778" w:type="dxa"/>
            <w:vAlign w:val="bottom"/>
          </w:tcPr>
          <w:p w14:paraId="299522BF" w14:textId="77777777" w:rsidR="00FF2AAD" w:rsidRPr="002354AA" w:rsidRDefault="00FF2AAD" w:rsidP="00D20A3A">
            <w:pPr>
              <w:pStyle w:val="TableBody"/>
            </w:pPr>
            <w:r w:rsidRPr="002354AA">
              <w:t>0.619</w:t>
            </w:r>
          </w:p>
        </w:tc>
        <w:tc>
          <w:tcPr>
            <w:tcW w:w="778" w:type="dxa"/>
            <w:vAlign w:val="bottom"/>
          </w:tcPr>
          <w:p w14:paraId="5962B52E" w14:textId="77777777" w:rsidR="00FF2AAD" w:rsidRPr="002354AA" w:rsidRDefault="00FF2AAD" w:rsidP="00D20A3A">
            <w:pPr>
              <w:pStyle w:val="TableBody"/>
            </w:pPr>
            <w:r w:rsidRPr="002354AA">
              <w:t>4.75</w:t>
            </w:r>
          </w:p>
        </w:tc>
        <w:tc>
          <w:tcPr>
            <w:tcW w:w="778" w:type="dxa"/>
            <w:vAlign w:val="bottom"/>
          </w:tcPr>
          <w:p w14:paraId="3ACD7D9A" w14:textId="77777777" w:rsidR="00FF2AAD" w:rsidRPr="002354AA" w:rsidRDefault="00FF2AAD" w:rsidP="00D20A3A">
            <w:pPr>
              <w:pStyle w:val="TableBody"/>
            </w:pPr>
            <w:r w:rsidRPr="002354AA">
              <w:t>0.599</w:t>
            </w:r>
          </w:p>
        </w:tc>
        <w:tc>
          <w:tcPr>
            <w:tcW w:w="778" w:type="dxa"/>
            <w:vAlign w:val="bottom"/>
          </w:tcPr>
          <w:p w14:paraId="78585941" w14:textId="77777777" w:rsidR="00FF2AAD" w:rsidRPr="002354AA" w:rsidRDefault="00FF2AAD" w:rsidP="00D20A3A">
            <w:pPr>
              <w:pStyle w:val="TableBody"/>
            </w:pPr>
            <w:r w:rsidRPr="002354AA">
              <w:t>4.94</w:t>
            </w:r>
          </w:p>
        </w:tc>
        <w:tc>
          <w:tcPr>
            <w:tcW w:w="778" w:type="dxa"/>
            <w:vAlign w:val="bottom"/>
          </w:tcPr>
          <w:p w14:paraId="70650A6C" w14:textId="77777777" w:rsidR="00FF2AAD" w:rsidRPr="002354AA" w:rsidRDefault="00FF2AAD" w:rsidP="00D20A3A">
            <w:pPr>
              <w:pStyle w:val="TableBody"/>
            </w:pPr>
            <w:r w:rsidRPr="002354AA">
              <w:t>0.588</w:t>
            </w:r>
          </w:p>
        </w:tc>
      </w:tr>
      <w:tr w:rsidR="00FF2AAD" w:rsidRPr="002354AA" w14:paraId="617EAB6F" w14:textId="77777777" w:rsidTr="00D20A3A">
        <w:tc>
          <w:tcPr>
            <w:tcW w:w="1440" w:type="dxa"/>
            <w:vMerge/>
            <w:vAlign w:val="bottom"/>
          </w:tcPr>
          <w:p w14:paraId="14382C2A" w14:textId="77777777" w:rsidR="00FF2AAD" w:rsidRPr="002354AA" w:rsidRDefault="00FF2AAD" w:rsidP="00D20A3A">
            <w:pPr>
              <w:pStyle w:val="TableBody"/>
            </w:pPr>
          </w:p>
        </w:tc>
        <w:tc>
          <w:tcPr>
            <w:tcW w:w="1728" w:type="dxa"/>
            <w:vAlign w:val="bottom"/>
          </w:tcPr>
          <w:p w14:paraId="4A0314CF" w14:textId="77777777" w:rsidR="00FF2AAD" w:rsidRPr="002354AA" w:rsidRDefault="00FF2AAD" w:rsidP="00D20A3A">
            <w:pPr>
              <w:pStyle w:val="TableBody"/>
            </w:pPr>
            <w:r w:rsidRPr="002354AA">
              <w:t>Easton</w:t>
            </w:r>
          </w:p>
        </w:tc>
        <w:tc>
          <w:tcPr>
            <w:tcW w:w="778" w:type="dxa"/>
            <w:vAlign w:val="bottom"/>
          </w:tcPr>
          <w:p w14:paraId="734222F6" w14:textId="77777777" w:rsidR="00FF2AAD" w:rsidRPr="002354AA" w:rsidRDefault="00FF2AAD" w:rsidP="00D20A3A">
            <w:pPr>
              <w:pStyle w:val="TableBody"/>
            </w:pPr>
            <w:r w:rsidRPr="002354AA">
              <w:t>4.54</w:t>
            </w:r>
          </w:p>
        </w:tc>
        <w:tc>
          <w:tcPr>
            <w:tcW w:w="778" w:type="dxa"/>
            <w:vAlign w:val="bottom"/>
          </w:tcPr>
          <w:p w14:paraId="4B44286F" w14:textId="77777777" w:rsidR="00FF2AAD" w:rsidRPr="002354AA" w:rsidRDefault="00FF2AAD" w:rsidP="00D20A3A">
            <w:pPr>
              <w:pStyle w:val="TableBody"/>
            </w:pPr>
            <w:r w:rsidRPr="002354AA">
              <w:t>0.608</w:t>
            </w:r>
          </w:p>
        </w:tc>
        <w:tc>
          <w:tcPr>
            <w:tcW w:w="778" w:type="dxa"/>
            <w:vAlign w:val="bottom"/>
          </w:tcPr>
          <w:p w14:paraId="10D007EA" w14:textId="77777777" w:rsidR="00FF2AAD" w:rsidRPr="002354AA" w:rsidRDefault="00FF2AAD" w:rsidP="00D20A3A">
            <w:pPr>
              <w:pStyle w:val="TableBody"/>
            </w:pPr>
            <w:r w:rsidRPr="002354AA">
              <w:t>4.75</w:t>
            </w:r>
          </w:p>
        </w:tc>
        <w:tc>
          <w:tcPr>
            <w:tcW w:w="778" w:type="dxa"/>
            <w:vAlign w:val="bottom"/>
          </w:tcPr>
          <w:p w14:paraId="17CC4A77" w14:textId="77777777" w:rsidR="00FF2AAD" w:rsidRPr="002354AA" w:rsidRDefault="00FF2AAD" w:rsidP="00D20A3A">
            <w:pPr>
              <w:pStyle w:val="TableBody"/>
            </w:pPr>
            <w:r w:rsidRPr="002354AA">
              <w:t>0.592</w:t>
            </w:r>
          </w:p>
        </w:tc>
        <w:tc>
          <w:tcPr>
            <w:tcW w:w="778" w:type="dxa"/>
            <w:vAlign w:val="bottom"/>
          </w:tcPr>
          <w:p w14:paraId="13518263" w14:textId="77777777" w:rsidR="00FF2AAD" w:rsidRPr="002354AA" w:rsidRDefault="00FF2AAD" w:rsidP="00D20A3A">
            <w:pPr>
              <w:pStyle w:val="TableBody"/>
            </w:pPr>
            <w:r w:rsidRPr="002354AA">
              <w:t>4.91</w:t>
            </w:r>
          </w:p>
        </w:tc>
        <w:tc>
          <w:tcPr>
            <w:tcW w:w="778" w:type="dxa"/>
            <w:vAlign w:val="bottom"/>
          </w:tcPr>
          <w:p w14:paraId="3903CA8F" w14:textId="77777777" w:rsidR="00FF2AAD" w:rsidRPr="002354AA" w:rsidRDefault="00FF2AAD" w:rsidP="00D20A3A">
            <w:pPr>
              <w:pStyle w:val="TableBody"/>
            </w:pPr>
            <w:r w:rsidRPr="002354AA">
              <w:t>0.567</w:t>
            </w:r>
          </w:p>
        </w:tc>
      </w:tr>
      <w:tr w:rsidR="00FF2AAD" w:rsidRPr="002354AA" w14:paraId="40A54495" w14:textId="77777777" w:rsidTr="00D20A3A">
        <w:tc>
          <w:tcPr>
            <w:tcW w:w="1440" w:type="dxa"/>
            <w:vMerge/>
            <w:vAlign w:val="bottom"/>
          </w:tcPr>
          <w:p w14:paraId="5383B935" w14:textId="77777777" w:rsidR="00FF2AAD" w:rsidRPr="002354AA" w:rsidRDefault="00FF2AAD" w:rsidP="00D20A3A">
            <w:pPr>
              <w:pStyle w:val="TableBody"/>
            </w:pPr>
          </w:p>
        </w:tc>
        <w:tc>
          <w:tcPr>
            <w:tcW w:w="1728" w:type="dxa"/>
            <w:vAlign w:val="bottom"/>
          </w:tcPr>
          <w:p w14:paraId="7F651811" w14:textId="77777777" w:rsidR="00FF2AAD" w:rsidRPr="002354AA" w:rsidRDefault="00FF2AAD" w:rsidP="00D20A3A">
            <w:pPr>
              <w:pStyle w:val="TableBody"/>
            </w:pPr>
            <w:r w:rsidRPr="002354AA">
              <w:t>Russet Burbank</w:t>
            </w:r>
          </w:p>
        </w:tc>
        <w:tc>
          <w:tcPr>
            <w:tcW w:w="778" w:type="dxa"/>
            <w:vAlign w:val="bottom"/>
          </w:tcPr>
          <w:p w14:paraId="64594101" w14:textId="77777777" w:rsidR="00FF2AAD" w:rsidRPr="002354AA" w:rsidRDefault="00FF2AAD" w:rsidP="00D20A3A">
            <w:pPr>
              <w:pStyle w:val="TableBody"/>
            </w:pPr>
            <w:r w:rsidRPr="002354AA">
              <w:t>4.51</w:t>
            </w:r>
          </w:p>
        </w:tc>
        <w:tc>
          <w:tcPr>
            <w:tcW w:w="778" w:type="dxa"/>
            <w:vAlign w:val="bottom"/>
          </w:tcPr>
          <w:p w14:paraId="4F1FB4E1" w14:textId="77777777" w:rsidR="00FF2AAD" w:rsidRPr="002354AA" w:rsidRDefault="00FF2AAD" w:rsidP="00D20A3A">
            <w:pPr>
              <w:pStyle w:val="TableBody"/>
            </w:pPr>
            <w:r w:rsidRPr="002354AA">
              <w:t>0.562</w:t>
            </w:r>
          </w:p>
        </w:tc>
        <w:tc>
          <w:tcPr>
            <w:tcW w:w="778" w:type="dxa"/>
            <w:vAlign w:val="bottom"/>
          </w:tcPr>
          <w:p w14:paraId="0E6AFCB3" w14:textId="77777777" w:rsidR="00FF2AAD" w:rsidRPr="002354AA" w:rsidRDefault="00FF2AAD" w:rsidP="00D20A3A">
            <w:pPr>
              <w:pStyle w:val="TableBody"/>
            </w:pPr>
            <w:r w:rsidRPr="002354AA">
              <w:t>4.74</w:t>
            </w:r>
          </w:p>
        </w:tc>
        <w:tc>
          <w:tcPr>
            <w:tcW w:w="778" w:type="dxa"/>
            <w:vAlign w:val="bottom"/>
          </w:tcPr>
          <w:p w14:paraId="396D1427" w14:textId="77777777" w:rsidR="00FF2AAD" w:rsidRPr="002354AA" w:rsidRDefault="00FF2AAD" w:rsidP="00D20A3A">
            <w:pPr>
              <w:pStyle w:val="TableBody"/>
            </w:pPr>
            <w:r w:rsidRPr="002354AA">
              <w:t>0.566</w:t>
            </w:r>
          </w:p>
        </w:tc>
        <w:tc>
          <w:tcPr>
            <w:tcW w:w="778" w:type="dxa"/>
            <w:vAlign w:val="bottom"/>
          </w:tcPr>
          <w:p w14:paraId="28AAEDB1" w14:textId="77777777" w:rsidR="00FF2AAD" w:rsidRPr="002354AA" w:rsidRDefault="00FF2AAD" w:rsidP="00D20A3A">
            <w:pPr>
              <w:pStyle w:val="TableBody"/>
            </w:pPr>
            <w:r w:rsidRPr="002354AA">
              <w:t>4.95</w:t>
            </w:r>
          </w:p>
        </w:tc>
        <w:tc>
          <w:tcPr>
            <w:tcW w:w="778" w:type="dxa"/>
            <w:vAlign w:val="bottom"/>
          </w:tcPr>
          <w:p w14:paraId="406D6AC1" w14:textId="77777777" w:rsidR="00FF2AAD" w:rsidRPr="002354AA" w:rsidRDefault="00FF2AAD" w:rsidP="00D20A3A">
            <w:pPr>
              <w:pStyle w:val="TableBody"/>
            </w:pPr>
            <w:r w:rsidRPr="002354AA">
              <w:t>0.567</w:t>
            </w:r>
          </w:p>
        </w:tc>
      </w:tr>
      <w:tr w:rsidR="00FF2AAD" w:rsidRPr="002354AA" w14:paraId="7667454A" w14:textId="77777777" w:rsidTr="00D20A3A">
        <w:tc>
          <w:tcPr>
            <w:tcW w:w="1440" w:type="dxa"/>
            <w:vMerge/>
            <w:tcBorders>
              <w:bottom w:val="single" w:sz="4" w:space="0" w:color="auto"/>
            </w:tcBorders>
            <w:vAlign w:val="bottom"/>
          </w:tcPr>
          <w:p w14:paraId="1F44D322" w14:textId="77777777" w:rsidR="00FF2AAD" w:rsidRPr="002354AA" w:rsidRDefault="00FF2AAD" w:rsidP="00D20A3A">
            <w:pPr>
              <w:pStyle w:val="TableBody"/>
            </w:pPr>
          </w:p>
        </w:tc>
        <w:tc>
          <w:tcPr>
            <w:tcW w:w="1728" w:type="dxa"/>
            <w:tcBorders>
              <w:bottom w:val="single" w:sz="4" w:space="0" w:color="auto"/>
            </w:tcBorders>
            <w:vAlign w:val="bottom"/>
          </w:tcPr>
          <w:p w14:paraId="2E649260" w14:textId="77777777" w:rsidR="00FF2AAD" w:rsidRPr="002354AA" w:rsidRDefault="00FF2AAD" w:rsidP="00D20A3A">
            <w:pPr>
              <w:pStyle w:val="TableBody"/>
            </w:pPr>
            <w:r w:rsidRPr="002354AA">
              <w:t>Umatilla Russet</w:t>
            </w:r>
          </w:p>
        </w:tc>
        <w:tc>
          <w:tcPr>
            <w:tcW w:w="778" w:type="dxa"/>
            <w:tcBorders>
              <w:bottom w:val="single" w:sz="4" w:space="0" w:color="auto"/>
            </w:tcBorders>
            <w:vAlign w:val="bottom"/>
          </w:tcPr>
          <w:p w14:paraId="63502A3D" w14:textId="77777777" w:rsidR="00FF2AAD" w:rsidRPr="002354AA" w:rsidRDefault="00FF2AAD" w:rsidP="00D20A3A">
            <w:pPr>
              <w:pStyle w:val="TableBody"/>
            </w:pPr>
            <w:r w:rsidRPr="002354AA">
              <w:t>4.56</w:t>
            </w:r>
          </w:p>
        </w:tc>
        <w:tc>
          <w:tcPr>
            <w:tcW w:w="778" w:type="dxa"/>
            <w:tcBorders>
              <w:bottom w:val="single" w:sz="4" w:space="0" w:color="auto"/>
            </w:tcBorders>
            <w:vAlign w:val="bottom"/>
          </w:tcPr>
          <w:p w14:paraId="15715D4D" w14:textId="77777777" w:rsidR="00FF2AAD" w:rsidRPr="002354AA" w:rsidRDefault="00FF2AAD" w:rsidP="00D20A3A">
            <w:pPr>
              <w:pStyle w:val="TableBody"/>
            </w:pPr>
            <w:r w:rsidRPr="002354AA">
              <w:t>0.631</w:t>
            </w:r>
          </w:p>
        </w:tc>
        <w:tc>
          <w:tcPr>
            <w:tcW w:w="778" w:type="dxa"/>
            <w:tcBorders>
              <w:bottom w:val="single" w:sz="4" w:space="0" w:color="auto"/>
            </w:tcBorders>
            <w:vAlign w:val="bottom"/>
          </w:tcPr>
          <w:p w14:paraId="3914FF1B" w14:textId="77777777" w:rsidR="00FF2AAD" w:rsidRPr="002354AA" w:rsidRDefault="00FF2AAD" w:rsidP="00D20A3A">
            <w:pPr>
              <w:pStyle w:val="TableBody"/>
            </w:pPr>
            <w:r w:rsidRPr="002354AA">
              <w:t>4.75</w:t>
            </w:r>
          </w:p>
        </w:tc>
        <w:tc>
          <w:tcPr>
            <w:tcW w:w="778" w:type="dxa"/>
            <w:tcBorders>
              <w:bottom w:val="single" w:sz="4" w:space="0" w:color="auto"/>
            </w:tcBorders>
            <w:vAlign w:val="bottom"/>
          </w:tcPr>
          <w:p w14:paraId="758B881F" w14:textId="77777777" w:rsidR="00FF2AAD" w:rsidRPr="002354AA" w:rsidRDefault="00FF2AAD" w:rsidP="00D20A3A">
            <w:pPr>
              <w:pStyle w:val="TableBody"/>
            </w:pPr>
            <w:r w:rsidRPr="002354AA">
              <w:t>0.588</w:t>
            </w:r>
          </w:p>
        </w:tc>
        <w:tc>
          <w:tcPr>
            <w:tcW w:w="778" w:type="dxa"/>
            <w:tcBorders>
              <w:bottom w:val="single" w:sz="4" w:space="0" w:color="auto"/>
            </w:tcBorders>
            <w:vAlign w:val="bottom"/>
          </w:tcPr>
          <w:p w14:paraId="04F1FAE3" w14:textId="77777777" w:rsidR="00FF2AAD" w:rsidRPr="002354AA" w:rsidRDefault="00FF2AAD" w:rsidP="00D20A3A">
            <w:pPr>
              <w:pStyle w:val="TableBody"/>
            </w:pPr>
            <w:r w:rsidRPr="002354AA">
              <w:t>4.92</w:t>
            </w:r>
          </w:p>
        </w:tc>
        <w:tc>
          <w:tcPr>
            <w:tcW w:w="778" w:type="dxa"/>
            <w:tcBorders>
              <w:bottom w:val="single" w:sz="4" w:space="0" w:color="auto"/>
            </w:tcBorders>
            <w:vAlign w:val="bottom"/>
          </w:tcPr>
          <w:p w14:paraId="5232800D" w14:textId="77777777" w:rsidR="00FF2AAD" w:rsidRPr="002354AA" w:rsidRDefault="00FF2AAD" w:rsidP="00D20A3A">
            <w:pPr>
              <w:pStyle w:val="TableBody"/>
            </w:pPr>
            <w:r w:rsidRPr="002354AA">
              <w:t>0.546</w:t>
            </w:r>
          </w:p>
        </w:tc>
      </w:tr>
    </w:tbl>
    <w:p w14:paraId="72DA2E87" w14:textId="77777777" w:rsidR="00FF2AAD" w:rsidRDefault="00FF2AAD" w:rsidP="00FF2AAD"/>
    <w:p w14:paraId="7B81750F" w14:textId="77777777" w:rsidR="00FF2AAD" w:rsidRDefault="00FF2AAD" w:rsidP="00FF2AAD">
      <w:pPr>
        <w:rPr>
          <w:highlight w:val="lightGray"/>
        </w:rPr>
      </w:pPr>
    </w:p>
    <w:p w14:paraId="59507E04" w14:textId="330C5764" w:rsidR="00FF2AAD" w:rsidRDefault="00FF2AAD" w:rsidP="00FF2AAD">
      <w:pPr>
        <w:rPr>
          <w:highlight w:val="lightGray"/>
        </w:rPr>
      </w:pPr>
      <w:r>
        <w:rPr>
          <w:highlight w:val="lightGray"/>
        </w:rPr>
        <w:br w:type="page"/>
      </w:r>
    </w:p>
    <w:p w14:paraId="698E426F" w14:textId="639EAC9A" w:rsidR="000B1511" w:rsidRDefault="000B1511" w:rsidP="00FF2AAD">
      <w:pPr>
        <w:pStyle w:val="Heading1"/>
        <w:numPr>
          <w:ilvl w:val="0"/>
          <w:numId w:val="0"/>
        </w:numPr>
      </w:pPr>
      <w:r>
        <w:lastRenderedPageBreak/>
        <w:t>Supplemental Materials</w:t>
      </w:r>
    </w:p>
    <w:p w14:paraId="171CE4CC" w14:textId="4FBF2557" w:rsidR="00E42721" w:rsidRDefault="00E42721" w:rsidP="00E42721">
      <w:pPr>
        <w:pStyle w:val="TableCaption"/>
        <w:rPr>
          <w:b w:val="0"/>
          <w:bCs/>
        </w:rPr>
      </w:pPr>
      <w:bookmarkStart w:id="2091" w:name="_Ref78302990"/>
      <w:bookmarkStart w:id="2092" w:name="_Toc78910453"/>
      <w:bookmarkStart w:id="2093" w:name="_Toc80706224"/>
      <w:r>
        <w:t>Figure S</w:t>
      </w:r>
      <w:fldSimple w:instr=" SEQ Figure_S \* ARABIC \s 1 ">
        <w:r w:rsidR="00D9732E">
          <w:rPr>
            <w:noProof/>
          </w:rPr>
          <w:t>1</w:t>
        </w:r>
      </w:fldSimple>
      <w:bookmarkEnd w:id="2091"/>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2094" w:author="Brian Bohman" w:date="2021-08-25T10:50:00Z">
        <w:r w:rsidRPr="00422C27" w:rsidDel="000B3B17">
          <w:rPr>
            <w:b w:val="0"/>
            <w:bCs/>
          </w:rPr>
          <w:delText>x</w:delText>
        </w:r>
      </w:del>
      <w:ins w:id="2095"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2096" w:author="Brian Bohman" w:date="2021-08-25T10:50:00Z">
        <w:r w:rsidRPr="00422C27" w:rsidDel="000B3B17">
          <w:rPr>
            <w:b w:val="0"/>
            <w:bCs/>
          </w:rPr>
          <w:delText>x</w:delText>
        </w:r>
      </w:del>
      <w:ins w:id="2097"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2098" w:author="Brian Bohman" w:date="2021-08-25T10:50:00Z">
        <w:r w:rsidRPr="00422C27" w:rsidDel="000B3B17">
          <w:rPr>
            <w:b w:val="0"/>
            <w:bCs/>
          </w:rPr>
          <w:delText>x</w:delText>
        </w:r>
      </w:del>
      <w:ins w:id="2099"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2100" w:author="Brian Bohman" w:date="2021-08-25T10:50:00Z">
        <w:r w:rsidRPr="00422C27" w:rsidDel="000B3B17">
          <w:rPr>
            <w:b w:val="0"/>
            <w:bCs/>
          </w:rPr>
          <w:delText>x</w:delText>
        </w:r>
      </w:del>
      <w:ins w:id="2101" w:author="Brian Bohman" w:date="2021-08-25T10:50:00Z">
        <w:r w:rsidR="000B3B17">
          <w:rPr>
            <w:b w:val="0"/>
            <w:bCs/>
          </w:rPr>
          <w:t>×</w:t>
        </w:r>
      </w:ins>
      <w:r w:rsidRPr="00422C27">
        <w:rPr>
          <w:b w:val="0"/>
          <w:bCs/>
        </w:rPr>
        <w:t xml:space="preserve">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w:t>
      </w:r>
      <w:del w:id="2102" w:author="Brian Bohman" w:date="2021-08-25T10:50:00Z">
        <w:r w:rsidRPr="00422C27" w:rsidDel="000B3B17">
          <w:rPr>
            <w:b w:val="0"/>
            <w:bCs/>
          </w:rPr>
          <w:delText>x</w:delText>
        </w:r>
      </w:del>
      <w:ins w:id="2103"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2104" w:author="Brian Bohman" w:date="2021-08-25T10:50:00Z">
        <w:r w:rsidRPr="00422C27" w:rsidDel="000B3B17">
          <w:rPr>
            <w:b w:val="0"/>
            <w:bCs/>
          </w:rPr>
          <w:delText>x</w:delText>
        </w:r>
      </w:del>
      <w:ins w:id="2105" w:author="Brian Bohman" w:date="2021-08-25T10:50:00Z">
        <w:r w:rsidR="000B3B17">
          <w:rPr>
            <w:b w:val="0"/>
            <w:bCs/>
          </w:rPr>
          <w:t>×</w:t>
        </w:r>
      </w:ins>
      <w:r w:rsidRPr="00422C27">
        <w:rPr>
          <w:b w:val="0"/>
          <w:bCs/>
        </w:rPr>
        <w:t xml:space="preserve"> </w:t>
      </w:r>
      <w:proofErr w:type="spellStart"/>
      <w:r w:rsidRPr="00422C27">
        <w:rPr>
          <w:b w:val="0"/>
          <w:bCs/>
        </w:rPr>
        <w:t>Bintje</w:t>
      </w:r>
      <w:proofErr w:type="spellEnd"/>
      <w:r w:rsidRPr="00422C27">
        <w:rPr>
          <w:b w:val="0"/>
          <w:bCs/>
        </w:rPr>
        <w:t xml:space="preserve">, </w:t>
      </w:r>
      <w:r w:rsidRPr="00103E71">
        <w:t>(g)</w:t>
      </w:r>
      <w:r w:rsidRPr="00422C27">
        <w:rPr>
          <w:b w:val="0"/>
          <w:bCs/>
        </w:rPr>
        <w:t xml:space="preserve"> Belgium </w:t>
      </w:r>
      <w:del w:id="2106" w:author="Brian Bohman" w:date="2021-08-25T10:50:00Z">
        <w:r w:rsidRPr="00422C27" w:rsidDel="000B3B17">
          <w:rPr>
            <w:b w:val="0"/>
            <w:bCs/>
          </w:rPr>
          <w:delText>x</w:delText>
        </w:r>
      </w:del>
      <w:ins w:id="2107"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2108" w:author="Brian Bohman" w:date="2021-08-25T10:50:00Z">
        <w:r w:rsidRPr="00422C27" w:rsidDel="000B3B17">
          <w:rPr>
            <w:b w:val="0"/>
            <w:bCs/>
          </w:rPr>
          <w:delText>x</w:delText>
        </w:r>
      </w:del>
      <w:ins w:id="2109" w:author="Brian Bohman" w:date="2021-08-25T10:50:00Z">
        <w:r w:rsidR="000B3B17">
          <w:rPr>
            <w:b w:val="0"/>
            <w:bCs/>
          </w:rPr>
          <w:t>×</w:t>
        </w:r>
      </w:ins>
      <w:r w:rsidRPr="00422C27">
        <w:rPr>
          <w:b w:val="0"/>
          <w:bCs/>
        </w:rPr>
        <w:t xml:space="preserve"> Russet Burbank, </w:t>
      </w:r>
      <w:r w:rsidRPr="00103E71">
        <w:t>(</w:t>
      </w:r>
      <w:proofErr w:type="spellStart"/>
      <w:r w:rsidRPr="00103E71">
        <w:t>i</w:t>
      </w:r>
      <w:proofErr w:type="spellEnd"/>
      <w:r w:rsidRPr="00103E71">
        <w:t>)</w:t>
      </w:r>
      <w:r w:rsidRPr="00422C27">
        <w:rPr>
          <w:b w:val="0"/>
          <w:bCs/>
        </w:rPr>
        <w:t xml:space="preserve"> Canada </w:t>
      </w:r>
      <w:del w:id="2110" w:author="Brian Bohman" w:date="2021-08-25T10:50:00Z">
        <w:r w:rsidRPr="00422C27" w:rsidDel="000B3B17">
          <w:rPr>
            <w:b w:val="0"/>
            <w:bCs/>
          </w:rPr>
          <w:delText>x</w:delText>
        </w:r>
      </w:del>
      <w:ins w:id="2111" w:author="Brian Bohman" w:date="2021-08-25T10:50:00Z">
        <w:r w:rsidR="000B3B17">
          <w:rPr>
            <w:b w:val="0"/>
            <w:bCs/>
          </w:rPr>
          <w:t>×</w:t>
        </w:r>
      </w:ins>
      <w:r w:rsidRPr="00422C27">
        <w:rPr>
          <w:b w:val="0"/>
          <w:bCs/>
        </w:rPr>
        <w:t xml:space="preserve">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w:t>
      </w:r>
      <w:del w:id="2112" w:author="Brian Bohman" w:date="2021-08-25T10:50:00Z">
        <w:r w:rsidRPr="00422C27" w:rsidDel="000B3B17">
          <w:rPr>
            <w:b w:val="0"/>
            <w:bCs/>
          </w:rPr>
          <w:delText>x</w:delText>
        </w:r>
      </w:del>
      <w:ins w:id="2113"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2114" w:author="Brian Bohman" w:date="2021-08-25T10:50:00Z">
        <w:r w:rsidRPr="00422C27" w:rsidDel="000B3B17">
          <w:rPr>
            <w:b w:val="0"/>
            <w:bCs/>
          </w:rPr>
          <w:delText>x</w:delText>
        </w:r>
      </w:del>
      <w:ins w:id="2115"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2116" w:author="Brian Bohman" w:date="2021-08-25T10:50:00Z">
        <w:r w:rsidRPr="00422C27" w:rsidDel="000B3B17">
          <w:rPr>
            <w:b w:val="0"/>
            <w:bCs/>
          </w:rPr>
          <w:delText>x</w:delText>
        </w:r>
      </w:del>
      <w:ins w:id="2117"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2118" w:author="Brian Bohman" w:date="2021-08-25T10:50:00Z">
        <w:r w:rsidRPr="00422C27" w:rsidDel="000B3B17">
          <w:rPr>
            <w:b w:val="0"/>
            <w:bCs/>
          </w:rPr>
          <w:delText>x</w:delText>
        </w:r>
      </w:del>
      <w:ins w:id="2119"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2120" w:author="Brian Bohman" w:date="2021-08-25T10:50:00Z">
        <w:r w:rsidRPr="00422C27" w:rsidDel="000B3B17">
          <w:rPr>
            <w:b w:val="0"/>
            <w:bCs/>
          </w:rPr>
          <w:delText>x</w:delText>
        </w:r>
      </w:del>
      <w:ins w:id="2121"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2092"/>
      <w:bookmarkEnd w:id="2093"/>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1FA28753" w:rsidR="00E42721" w:rsidRDefault="00670928" w:rsidP="00F555E9">
            <w:pPr>
              <w:pStyle w:val="TableBody"/>
            </w:pPr>
            <w:ins w:id="2122" w:author="Brian Bohman" w:date="2021-10-30T12:29:00Z">
              <w:r>
                <w:rPr>
                  <w:noProof/>
                </w:rPr>
                <w:drawing>
                  <wp:inline distT="0" distB="0" distL="0" distR="0" wp14:anchorId="392E4C3A" wp14:editId="14259C6F">
                    <wp:extent cx="5010912" cy="1669233"/>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2123" w:author="Brian Bohman" w:date="2021-10-30T12:29:00Z">
              <w:r w:rsidR="00E42721" w:rsidDel="00670928">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del>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lastRenderedPageBreak/>
              <w:t>(b)</w:t>
            </w:r>
          </w:p>
        </w:tc>
        <w:tc>
          <w:tcPr>
            <w:tcW w:w="8905" w:type="dxa"/>
          </w:tcPr>
          <w:p w14:paraId="15C9AD14" w14:textId="35A68A5E" w:rsidR="00E42721" w:rsidRDefault="00670928" w:rsidP="00F555E9">
            <w:pPr>
              <w:pStyle w:val="TableBody"/>
            </w:pPr>
            <w:ins w:id="2124" w:author="Brian Bohman" w:date="2021-10-30T12:29:00Z">
              <w:r>
                <w:rPr>
                  <w:noProof/>
                </w:rPr>
                <w:drawing>
                  <wp:inline distT="0" distB="0" distL="0" distR="0" wp14:anchorId="5116F810" wp14:editId="5FE2FBF4">
                    <wp:extent cx="5010912" cy="2236173"/>
                    <wp:effectExtent l="0" t="0" r="571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2125" w:author="Brian Bohman" w:date="2021-10-30T12:29:00Z">
              <w:r w:rsidR="00E42721" w:rsidDel="00670928">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68120DD" w:rsidR="00E42721" w:rsidRDefault="00670928" w:rsidP="00F555E9">
            <w:pPr>
              <w:pStyle w:val="TableBody"/>
              <w:rPr>
                <w:noProof/>
              </w:rPr>
            </w:pPr>
            <w:ins w:id="2126" w:author="Brian Bohman" w:date="2021-10-30T12:29:00Z">
              <w:r>
                <w:rPr>
                  <w:noProof/>
                </w:rPr>
                <w:drawing>
                  <wp:inline distT="0" distB="0" distL="0" distR="0" wp14:anchorId="52D6AF80" wp14:editId="03C5D6BE">
                    <wp:extent cx="5010912" cy="2236173"/>
                    <wp:effectExtent l="0" t="0" r="571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2127" w:author="Brian Bohman" w:date="2021-10-30T12:29:00Z">
              <w:r w:rsidR="00E42721" w:rsidDel="00670928">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24292BDA" w:rsidR="00E42721" w:rsidRDefault="00670928" w:rsidP="00F555E9">
            <w:pPr>
              <w:pStyle w:val="TableBody"/>
              <w:rPr>
                <w:noProof/>
              </w:rPr>
            </w:pPr>
            <w:ins w:id="2128" w:author="Brian Bohman" w:date="2021-10-30T12:30:00Z">
              <w:r>
                <w:rPr>
                  <w:noProof/>
                </w:rPr>
                <w:drawing>
                  <wp:inline distT="0" distB="0" distL="0" distR="0" wp14:anchorId="5A841D24" wp14:editId="6E6BA38B">
                    <wp:extent cx="5010912" cy="1669233"/>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2129" w:author="Brian Bohman" w:date="2021-10-30T12:30:00Z">
              <w:r w:rsidR="00E42721" w:rsidDel="00670928">
                <w:rPr>
                  <w:noProof/>
                </w:rPr>
                <w:drawing>
                  <wp:inline distT="0" distB="0" distL="0" distR="0" wp14:anchorId="50796DB6" wp14:editId="5F0D8B77">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lastRenderedPageBreak/>
              <w:t>(e)</w:t>
            </w:r>
          </w:p>
        </w:tc>
        <w:tc>
          <w:tcPr>
            <w:tcW w:w="8905" w:type="dxa"/>
          </w:tcPr>
          <w:p w14:paraId="0AD06113" w14:textId="157C98F1" w:rsidR="00E42721" w:rsidRDefault="004E5871" w:rsidP="00F555E9">
            <w:pPr>
              <w:pStyle w:val="TableBody"/>
              <w:rPr>
                <w:noProof/>
              </w:rPr>
            </w:pPr>
            <w:ins w:id="2130" w:author="Brian Bohman" w:date="2021-10-30T12:34:00Z">
              <w:r>
                <w:rPr>
                  <w:noProof/>
                </w:rPr>
                <w:drawing>
                  <wp:inline distT="0" distB="0" distL="0" distR="0" wp14:anchorId="680411DE" wp14:editId="37FB63F4">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2131" w:author="Brian Bohman" w:date="2021-10-30T12:34:00Z">
              <w:r w:rsidR="00E42721" w:rsidDel="004E5871">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352453AB" w:rsidR="00E42721" w:rsidRDefault="00E42721" w:rsidP="00F555E9">
            <w:pPr>
              <w:pStyle w:val="TableBody"/>
              <w:rPr>
                <w:noProof/>
              </w:rPr>
            </w:pPr>
            <w:del w:id="2132" w:author="Brian Bohman" w:date="2021-10-30T12:34:00Z">
              <w:r w:rsidDel="004E5871">
                <w:rPr>
                  <w:noProof/>
                </w:rPr>
                <w:drawing>
                  <wp:inline distT="0" distB="0" distL="0" distR="0" wp14:anchorId="726B7376" wp14:editId="53F91E8B">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ins w:id="2133" w:author="Brian Bohman" w:date="2021-10-30T12:34:00Z">
              <w:r w:rsidR="004E5871">
                <w:rPr>
                  <w:noProof/>
                </w:rPr>
                <w:lastRenderedPageBreak/>
                <w:drawing>
                  <wp:inline distT="0" distB="0" distL="0" distR="0" wp14:anchorId="4DAAA2E8" wp14:editId="4B5976CB">
                    <wp:extent cx="5010912" cy="4384013"/>
                    <wp:effectExtent l="0" t="0" r="5715" b="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lastRenderedPageBreak/>
              <w:t>(g)</w:t>
            </w:r>
          </w:p>
        </w:tc>
        <w:tc>
          <w:tcPr>
            <w:tcW w:w="8905" w:type="dxa"/>
          </w:tcPr>
          <w:p w14:paraId="06CDB264" w14:textId="447F51C9" w:rsidR="00E42721" w:rsidRDefault="004E5871" w:rsidP="00F555E9">
            <w:pPr>
              <w:pStyle w:val="TableBody"/>
              <w:rPr>
                <w:noProof/>
              </w:rPr>
            </w:pPr>
            <w:ins w:id="2134" w:author="Brian Bohman" w:date="2021-10-30T12:34:00Z">
              <w:r>
                <w:rPr>
                  <w:noProof/>
                </w:rPr>
                <w:drawing>
                  <wp:inline distT="0" distB="0" distL="0" distR="0" wp14:anchorId="63715705" wp14:editId="6112A0D4">
                    <wp:extent cx="5010912" cy="2236173"/>
                    <wp:effectExtent l="0" t="0" r="5715"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2135" w:author="Brian Bohman" w:date="2021-10-30T12:34:00Z">
              <w:r w:rsidR="00E42721" w:rsidDel="004E5871">
                <w:rPr>
                  <w:noProof/>
                </w:rPr>
                <w:drawing>
                  <wp:inline distT="0" distB="0" distL="0" distR="0" wp14:anchorId="790652A2" wp14:editId="0F0CBFF4">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3D134B3F" w:rsidR="00E42721" w:rsidRDefault="004E5871" w:rsidP="00F555E9">
            <w:pPr>
              <w:pStyle w:val="TableBody"/>
              <w:rPr>
                <w:noProof/>
              </w:rPr>
            </w:pPr>
            <w:ins w:id="2136" w:author="Brian Bohman" w:date="2021-10-30T12:35:00Z">
              <w:r>
                <w:rPr>
                  <w:noProof/>
                </w:rPr>
                <w:drawing>
                  <wp:inline distT="0" distB="0" distL="0" distR="0" wp14:anchorId="283A8455" wp14:editId="2D03AB2E">
                    <wp:extent cx="5010912" cy="2863072"/>
                    <wp:effectExtent l="0" t="0" r="0" b="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2137" w:author="Brian Bohman" w:date="2021-10-30T12:35:00Z">
              <w:r w:rsidR="00E42721" w:rsidDel="004E5871">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lastRenderedPageBreak/>
              <w:t>(</w:t>
            </w:r>
            <w:proofErr w:type="spellStart"/>
            <w:r>
              <w:rPr>
                <w:b/>
                <w:bCs/>
              </w:rPr>
              <w:t>i</w:t>
            </w:r>
            <w:proofErr w:type="spellEnd"/>
            <w:r>
              <w:rPr>
                <w:b/>
                <w:bCs/>
              </w:rPr>
              <w:t>)</w:t>
            </w:r>
          </w:p>
        </w:tc>
        <w:tc>
          <w:tcPr>
            <w:tcW w:w="8905" w:type="dxa"/>
          </w:tcPr>
          <w:p w14:paraId="0AA8E99D" w14:textId="240F4F9E" w:rsidR="00E42721" w:rsidRDefault="004E5871" w:rsidP="00F555E9">
            <w:pPr>
              <w:pStyle w:val="TableBody"/>
              <w:rPr>
                <w:noProof/>
              </w:rPr>
            </w:pPr>
            <w:ins w:id="2138" w:author="Brian Bohman" w:date="2021-10-30T12:35:00Z">
              <w:r>
                <w:rPr>
                  <w:noProof/>
                </w:rPr>
                <w:drawing>
                  <wp:inline distT="0" distB="0" distL="0" distR="0" wp14:anchorId="7A6E136C" wp14:editId="7C4E56DF">
                    <wp:extent cx="5010912" cy="2863072"/>
                    <wp:effectExtent l="0" t="0" r="0" b="0"/>
                    <wp:docPr id="57" name="Picture 5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 schematic&#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2139" w:author="Brian Bohman" w:date="2021-10-30T12:35:00Z">
              <w:r w:rsidR="00E42721" w:rsidDel="004E5871">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lastRenderedPageBreak/>
              <w:t>(j)</w:t>
            </w:r>
          </w:p>
        </w:tc>
        <w:tc>
          <w:tcPr>
            <w:tcW w:w="8905" w:type="dxa"/>
          </w:tcPr>
          <w:p w14:paraId="02AB81B8" w14:textId="1319D1AF" w:rsidR="00E42721" w:rsidRDefault="004E5871" w:rsidP="00F555E9">
            <w:pPr>
              <w:pStyle w:val="TableBody"/>
              <w:rPr>
                <w:noProof/>
              </w:rPr>
            </w:pPr>
            <w:ins w:id="2140" w:author="Brian Bohman" w:date="2021-10-30T12:35:00Z">
              <w:r>
                <w:rPr>
                  <w:noProof/>
                </w:rPr>
                <w:drawing>
                  <wp:inline distT="0" distB="0" distL="0" distR="0" wp14:anchorId="608DEB5B" wp14:editId="2750935E">
                    <wp:extent cx="5010912" cy="1669233"/>
                    <wp:effectExtent l="0" t="0" r="0" b="0"/>
                    <wp:docPr id="58" name="Picture 5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dia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2141" w:author="Brian Bohman" w:date="2021-10-30T12:35:00Z">
              <w:r w:rsidR="00E42721" w:rsidDel="004E5871">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t>(k)</w:t>
            </w:r>
          </w:p>
        </w:tc>
        <w:tc>
          <w:tcPr>
            <w:tcW w:w="8905" w:type="dxa"/>
          </w:tcPr>
          <w:p w14:paraId="03AF8C22" w14:textId="315DFA36" w:rsidR="00E42721" w:rsidRDefault="00E42721" w:rsidP="00F555E9">
            <w:pPr>
              <w:pStyle w:val="TableBody"/>
              <w:rPr>
                <w:noProof/>
              </w:rPr>
            </w:pPr>
            <w:del w:id="2142" w:author="Brian Bohman" w:date="2021-10-30T12:35:00Z">
              <w:r w:rsidDel="00CE6C60">
                <w:rPr>
                  <w:noProof/>
                </w:rPr>
                <w:drawing>
                  <wp:inline distT="0" distB="0" distL="0" distR="0" wp14:anchorId="4C8F01AE" wp14:editId="178F8EC8">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ins w:id="2143" w:author="Brian Bohman" w:date="2021-10-30T12:35:00Z">
              <w:r w:rsidR="00CE6C60">
                <w:rPr>
                  <w:noProof/>
                </w:rPr>
                <w:drawing>
                  <wp:inline distT="0" distB="0" distL="0" distR="0" wp14:anchorId="7D54ADE0" wp14:editId="121E45B0">
                    <wp:extent cx="5010912" cy="1669233"/>
                    <wp:effectExtent l="0" t="0" r="0" b="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lastRenderedPageBreak/>
              <w:t>(l)</w:t>
            </w:r>
          </w:p>
        </w:tc>
        <w:tc>
          <w:tcPr>
            <w:tcW w:w="8905" w:type="dxa"/>
          </w:tcPr>
          <w:p w14:paraId="3E447935" w14:textId="6DF29124" w:rsidR="00E42721" w:rsidRDefault="00CE6C60" w:rsidP="00F555E9">
            <w:pPr>
              <w:pStyle w:val="TableBody"/>
              <w:rPr>
                <w:noProof/>
              </w:rPr>
            </w:pPr>
            <w:ins w:id="2144" w:author="Brian Bohman" w:date="2021-10-30T12:36:00Z">
              <w:r>
                <w:rPr>
                  <w:noProof/>
                </w:rPr>
                <w:drawing>
                  <wp:inline distT="0" distB="0" distL="0" distR="0" wp14:anchorId="0DB715F5" wp14:editId="23DF813B">
                    <wp:extent cx="5010912" cy="1669233"/>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2145" w:author="Brian Bohman" w:date="2021-10-30T12:36:00Z">
              <w:r w:rsidR="00E42721" w:rsidDel="00CE6C60">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lastRenderedPageBreak/>
              <w:t>(m)</w:t>
            </w:r>
          </w:p>
        </w:tc>
        <w:tc>
          <w:tcPr>
            <w:tcW w:w="8905" w:type="dxa"/>
          </w:tcPr>
          <w:p w14:paraId="25A86F54" w14:textId="5F67AB4B" w:rsidR="00E42721" w:rsidRDefault="00CE6C60" w:rsidP="00F555E9">
            <w:pPr>
              <w:pStyle w:val="TableBody"/>
              <w:rPr>
                <w:noProof/>
              </w:rPr>
            </w:pPr>
            <w:ins w:id="2146" w:author="Brian Bohman" w:date="2021-10-30T12:36:00Z">
              <w:r>
                <w:rPr>
                  <w:noProof/>
                </w:rPr>
                <w:drawing>
                  <wp:inline distT="0" distB="0" distL="0" distR="0" wp14:anchorId="27233EA1" wp14:editId="135E57C5">
                    <wp:extent cx="5010912" cy="4384013"/>
                    <wp:effectExtent l="0" t="0" r="571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del w:id="2147" w:author="Brian Bohman" w:date="2021-10-30T12:36:00Z">
              <w:r w:rsidR="00E42721" w:rsidDel="00CE6C60">
                <w:rPr>
                  <w:noProof/>
                </w:rPr>
                <w:lastRenderedPageBreak/>
                <w:drawing>
                  <wp:inline distT="0" distB="0" distL="0" distR="0" wp14:anchorId="1D57715C" wp14:editId="75EFB0E0">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2D636249" w:rsidR="00E42721" w:rsidRDefault="00CE6C60" w:rsidP="00F555E9">
            <w:pPr>
              <w:pStyle w:val="TableBody"/>
              <w:rPr>
                <w:noProof/>
              </w:rPr>
            </w:pPr>
            <w:ins w:id="2148" w:author="Brian Bohman" w:date="2021-10-30T12:36:00Z">
              <w:r>
                <w:rPr>
                  <w:noProof/>
                </w:rPr>
                <w:drawing>
                  <wp:inline distT="0" distB="0" distL="0" distR="0" wp14:anchorId="58BE4F14" wp14:editId="503813F1">
                    <wp:extent cx="5010912" cy="1669233"/>
                    <wp:effectExtent l="0" t="0" r="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2149" w:author="Brian Bohman" w:date="2021-10-30T12:36:00Z">
              <w:r w:rsidR="00E42721" w:rsidDel="00CE6C60">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bl>
    <w:p w14:paraId="40C0A4E3" w14:textId="77777777" w:rsidR="00E42721" w:rsidRDefault="00E42721" w:rsidP="00E42721"/>
    <w:p w14:paraId="3982765A" w14:textId="77777777" w:rsidR="00E42721" w:rsidRDefault="00E42721" w:rsidP="00E42721">
      <w:r>
        <w:br w:type="page"/>
      </w:r>
    </w:p>
    <w:p w14:paraId="5D032506" w14:textId="2B3815E7" w:rsidR="00E42721" w:rsidRDefault="00E42721" w:rsidP="00E42721">
      <w:pPr>
        <w:pStyle w:val="TableCaption"/>
        <w:rPr>
          <w:b w:val="0"/>
          <w:bCs/>
        </w:rPr>
      </w:pPr>
      <w:bookmarkStart w:id="2150" w:name="_Ref78303665"/>
      <w:bookmarkStart w:id="2151" w:name="_Toc78910454"/>
      <w:bookmarkStart w:id="2152" w:name="_Toc80706225"/>
      <w:r>
        <w:lastRenderedPageBreak/>
        <w:t>Figure S</w:t>
      </w:r>
      <w:fldSimple w:instr=" SEQ Figure_S \* ARABIC \s 1 ">
        <w:r w:rsidR="00D9732E">
          <w:rPr>
            <w:noProof/>
          </w:rPr>
          <w:t>2</w:t>
        </w:r>
      </w:fldSimple>
      <w:bookmarkEnd w:id="2150"/>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2153" w:author="Brian Bohman" w:date="2021-08-25T10:50:00Z">
        <w:r w:rsidRPr="00E577B7" w:rsidDel="000B3B17">
          <w:rPr>
            <w:b w:val="0"/>
            <w:bCs/>
          </w:rPr>
          <w:delText>x</w:delText>
        </w:r>
      </w:del>
      <w:ins w:id="2154"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2155" w:author="Brian Bohman" w:date="2021-08-25T10:50:00Z">
        <w:r w:rsidRPr="00E577B7" w:rsidDel="000B3B17">
          <w:rPr>
            <w:b w:val="0"/>
            <w:bCs/>
          </w:rPr>
          <w:delText>x</w:delText>
        </w:r>
      </w:del>
      <w:ins w:id="2156"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2157" w:author="Brian Bohman" w:date="2021-08-25T10:50:00Z">
        <w:r w:rsidRPr="00E577B7" w:rsidDel="000B3B17">
          <w:rPr>
            <w:b w:val="0"/>
            <w:bCs/>
          </w:rPr>
          <w:delText>x</w:delText>
        </w:r>
      </w:del>
      <w:ins w:id="2158"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2159" w:author="Brian Bohman" w:date="2021-08-25T10:50:00Z">
        <w:r w:rsidRPr="00E577B7" w:rsidDel="000B3B17">
          <w:rPr>
            <w:b w:val="0"/>
            <w:bCs/>
          </w:rPr>
          <w:delText>x</w:delText>
        </w:r>
      </w:del>
      <w:ins w:id="2160" w:author="Brian Bohman" w:date="2021-08-25T10:50:00Z">
        <w:r w:rsidR="000B3B17">
          <w:rPr>
            <w:b w:val="0"/>
            <w:bCs/>
          </w:rPr>
          <w:t>×</w:t>
        </w:r>
      </w:ins>
      <w:r w:rsidRPr="00E577B7">
        <w:rPr>
          <w:b w:val="0"/>
          <w:bCs/>
        </w:rPr>
        <w:t xml:space="preserve">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w:t>
      </w:r>
      <w:del w:id="2161" w:author="Brian Bohman" w:date="2021-08-25T10:50:00Z">
        <w:r w:rsidRPr="00E577B7" w:rsidDel="000B3B17">
          <w:rPr>
            <w:b w:val="0"/>
            <w:bCs/>
          </w:rPr>
          <w:delText>x</w:delText>
        </w:r>
      </w:del>
      <w:ins w:id="2162"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2163" w:author="Brian Bohman" w:date="2021-08-25T10:50:00Z">
        <w:r w:rsidRPr="00E577B7" w:rsidDel="000B3B17">
          <w:rPr>
            <w:b w:val="0"/>
            <w:bCs/>
          </w:rPr>
          <w:delText>x</w:delText>
        </w:r>
      </w:del>
      <w:ins w:id="2164" w:author="Brian Bohman" w:date="2021-08-25T10:50:00Z">
        <w:r w:rsidR="000B3B17">
          <w:rPr>
            <w:b w:val="0"/>
            <w:bCs/>
          </w:rPr>
          <w:t>×</w:t>
        </w:r>
      </w:ins>
      <w:r w:rsidRPr="00E577B7">
        <w:rPr>
          <w:b w:val="0"/>
          <w:bCs/>
        </w:rPr>
        <w:t xml:space="preserve"> </w:t>
      </w:r>
      <w:proofErr w:type="spellStart"/>
      <w:r w:rsidRPr="00E577B7">
        <w:rPr>
          <w:b w:val="0"/>
          <w:bCs/>
        </w:rPr>
        <w:t>Bintje</w:t>
      </w:r>
      <w:proofErr w:type="spellEnd"/>
      <w:r w:rsidRPr="00E577B7">
        <w:rPr>
          <w:b w:val="0"/>
          <w:bCs/>
        </w:rPr>
        <w:t xml:space="preserve">, </w:t>
      </w:r>
      <w:r w:rsidRPr="0048274C">
        <w:t>(g)</w:t>
      </w:r>
      <w:r w:rsidRPr="00E577B7">
        <w:rPr>
          <w:b w:val="0"/>
          <w:bCs/>
        </w:rPr>
        <w:t xml:space="preserve"> Belgium </w:t>
      </w:r>
      <w:del w:id="2165" w:author="Brian Bohman" w:date="2021-08-25T10:50:00Z">
        <w:r w:rsidRPr="00E577B7" w:rsidDel="000B3B17">
          <w:rPr>
            <w:b w:val="0"/>
            <w:bCs/>
          </w:rPr>
          <w:delText>x</w:delText>
        </w:r>
      </w:del>
      <w:ins w:id="2166"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2167" w:author="Brian Bohman" w:date="2021-08-25T10:50:00Z">
        <w:r w:rsidRPr="00E577B7" w:rsidDel="000B3B17">
          <w:rPr>
            <w:b w:val="0"/>
            <w:bCs/>
          </w:rPr>
          <w:delText>x</w:delText>
        </w:r>
      </w:del>
      <w:ins w:id="2168" w:author="Brian Bohman" w:date="2021-08-25T10:50:00Z">
        <w:r w:rsidR="000B3B17">
          <w:rPr>
            <w:b w:val="0"/>
            <w:bCs/>
          </w:rPr>
          <w:t>×</w:t>
        </w:r>
      </w:ins>
      <w:r w:rsidRPr="00E577B7">
        <w:rPr>
          <w:b w:val="0"/>
          <w:bCs/>
        </w:rPr>
        <w:t xml:space="preserve"> Russet Burbank, </w:t>
      </w:r>
      <w:r w:rsidRPr="0048274C">
        <w:t>(</w:t>
      </w:r>
      <w:proofErr w:type="spellStart"/>
      <w:r w:rsidRPr="0048274C">
        <w:t>i</w:t>
      </w:r>
      <w:proofErr w:type="spellEnd"/>
      <w:r w:rsidRPr="0048274C">
        <w:t>)</w:t>
      </w:r>
      <w:r w:rsidRPr="00E577B7">
        <w:rPr>
          <w:b w:val="0"/>
          <w:bCs/>
        </w:rPr>
        <w:t xml:space="preserve"> Canada </w:t>
      </w:r>
      <w:del w:id="2169" w:author="Brian Bohman" w:date="2021-08-25T10:50:00Z">
        <w:r w:rsidRPr="00E577B7" w:rsidDel="000B3B17">
          <w:rPr>
            <w:b w:val="0"/>
            <w:bCs/>
          </w:rPr>
          <w:delText>x</w:delText>
        </w:r>
      </w:del>
      <w:ins w:id="2170" w:author="Brian Bohman" w:date="2021-08-25T10:50:00Z">
        <w:r w:rsidR="000B3B17">
          <w:rPr>
            <w:b w:val="0"/>
            <w:bCs/>
          </w:rPr>
          <w:t>×</w:t>
        </w:r>
      </w:ins>
      <w:r w:rsidRPr="00E577B7">
        <w:rPr>
          <w:b w:val="0"/>
          <w:bCs/>
        </w:rPr>
        <w:t xml:space="preserve">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w:t>
      </w:r>
      <w:del w:id="2171" w:author="Brian Bohman" w:date="2021-08-25T10:50:00Z">
        <w:r w:rsidRPr="00E577B7" w:rsidDel="000B3B17">
          <w:rPr>
            <w:b w:val="0"/>
            <w:bCs/>
          </w:rPr>
          <w:delText>x</w:delText>
        </w:r>
      </w:del>
      <w:ins w:id="2172"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2173" w:author="Brian Bohman" w:date="2021-08-25T10:50:00Z">
        <w:r w:rsidRPr="00E577B7" w:rsidDel="000B3B17">
          <w:rPr>
            <w:b w:val="0"/>
            <w:bCs/>
          </w:rPr>
          <w:delText>x</w:delText>
        </w:r>
      </w:del>
      <w:ins w:id="2174"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2175" w:author="Brian Bohman" w:date="2021-08-25T10:50:00Z">
        <w:r w:rsidRPr="00E577B7" w:rsidDel="000B3B17">
          <w:rPr>
            <w:b w:val="0"/>
            <w:bCs/>
          </w:rPr>
          <w:delText>x</w:delText>
        </w:r>
      </w:del>
      <w:ins w:id="2176"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2177" w:author="Brian Bohman" w:date="2021-08-25T10:50:00Z">
        <w:r w:rsidRPr="00E577B7" w:rsidDel="000B3B17">
          <w:rPr>
            <w:b w:val="0"/>
            <w:bCs/>
          </w:rPr>
          <w:delText>x</w:delText>
        </w:r>
      </w:del>
      <w:ins w:id="2178"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2179" w:author="Brian Bohman" w:date="2021-08-25T10:50:00Z">
        <w:r w:rsidRPr="00E577B7" w:rsidDel="000B3B17">
          <w:rPr>
            <w:b w:val="0"/>
            <w:bCs/>
          </w:rPr>
          <w:delText>x</w:delText>
        </w:r>
      </w:del>
      <w:ins w:id="2180"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2151"/>
      <w:bookmarkEnd w:id="2152"/>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67EC5AA3" w:rsidR="00E42721" w:rsidRDefault="00CE6C60" w:rsidP="00F555E9">
            <w:pPr>
              <w:pStyle w:val="TableBody"/>
            </w:pPr>
            <w:ins w:id="2181" w:author="Brian Bohman" w:date="2021-10-30T12:36:00Z">
              <w:r>
                <w:rPr>
                  <w:noProof/>
                </w:rPr>
                <w:drawing>
                  <wp:inline distT="0" distB="0" distL="0" distR="0" wp14:anchorId="715E099C" wp14:editId="72A3FC30">
                    <wp:extent cx="5010912" cy="2087880"/>
                    <wp:effectExtent l="0" t="0" r="5715" b="0"/>
                    <wp:docPr id="63" name="Picture 6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 table, Exce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182" w:author="Brian Bohman" w:date="2021-10-30T12:36:00Z">
              <w:r w:rsidR="00E42721" w:rsidDel="00CE6C60">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lastRenderedPageBreak/>
              <w:t>(b)</w:t>
            </w:r>
          </w:p>
        </w:tc>
        <w:tc>
          <w:tcPr>
            <w:tcW w:w="8905" w:type="dxa"/>
          </w:tcPr>
          <w:p w14:paraId="3B7E838B" w14:textId="54EBE385" w:rsidR="00E42721" w:rsidRDefault="00CE6C60" w:rsidP="00F555E9">
            <w:pPr>
              <w:pStyle w:val="TableBody"/>
            </w:pPr>
            <w:ins w:id="2183" w:author="Brian Bohman" w:date="2021-10-30T12:37:00Z">
              <w:r>
                <w:rPr>
                  <w:noProof/>
                </w:rPr>
                <w:drawing>
                  <wp:inline distT="0" distB="0" distL="0" distR="0" wp14:anchorId="78845901" wp14:editId="52835A2D">
                    <wp:extent cx="5010912" cy="2087880"/>
                    <wp:effectExtent l="0" t="0" r="5715" b="0"/>
                    <wp:docPr id="64" name="Picture 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 table, Excel&#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184" w:author="Brian Bohman" w:date="2021-10-30T12:37:00Z">
              <w:r w:rsidR="00E42721" w:rsidDel="00CE6C60">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732F4024" w14:textId="493BBCC9" w:rsidR="00E42721" w:rsidRDefault="00CE6C60" w:rsidP="00F555E9">
            <w:pPr>
              <w:pStyle w:val="TableBody"/>
              <w:rPr>
                <w:noProof/>
              </w:rPr>
            </w:pPr>
            <w:ins w:id="2185" w:author="Brian Bohman" w:date="2021-10-30T12:37:00Z">
              <w:r>
                <w:rPr>
                  <w:noProof/>
                </w:rPr>
                <w:drawing>
                  <wp:inline distT="0" distB="0" distL="0" distR="0" wp14:anchorId="13C64C81" wp14:editId="25EAB282">
                    <wp:extent cx="5010912" cy="2087880"/>
                    <wp:effectExtent l="0" t="0" r="5715" b="0"/>
                    <wp:docPr id="65" name="Picture 6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application, table, Exce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186" w:author="Brian Bohman" w:date="2021-10-30T12:37:00Z">
              <w:r w:rsidR="00E42721" w:rsidDel="00CE6C60">
                <w:rPr>
                  <w:noProof/>
                </w:rPr>
                <w:drawing>
                  <wp:inline distT="0" distB="0" distL="0" distR="0" wp14:anchorId="1BC5F08B" wp14:editId="10C65BB8">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567544F7" w:rsidR="00E42721" w:rsidRDefault="00CE6C60" w:rsidP="00F555E9">
            <w:pPr>
              <w:pStyle w:val="TableBody"/>
              <w:rPr>
                <w:noProof/>
              </w:rPr>
            </w:pPr>
            <w:ins w:id="2187" w:author="Brian Bohman" w:date="2021-10-30T12:37:00Z">
              <w:r>
                <w:rPr>
                  <w:noProof/>
                </w:rPr>
                <w:drawing>
                  <wp:inline distT="0" distB="0" distL="0" distR="0" wp14:anchorId="6BE3A4D3" wp14:editId="3053E043">
                    <wp:extent cx="5010912" cy="2087880"/>
                    <wp:effectExtent l="0" t="0" r="5715" b="0"/>
                    <wp:docPr id="66" name="Picture 6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 table, Excel&#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188" w:author="Brian Bohman" w:date="2021-10-30T12:37:00Z">
              <w:r w:rsidR="00E42721" w:rsidDel="00CE6C60">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lastRenderedPageBreak/>
              <w:t>(e)</w:t>
            </w:r>
          </w:p>
        </w:tc>
        <w:tc>
          <w:tcPr>
            <w:tcW w:w="8905" w:type="dxa"/>
          </w:tcPr>
          <w:p w14:paraId="2B09FDF1" w14:textId="03F31658" w:rsidR="00E42721" w:rsidRDefault="00CE6C60" w:rsidP="00F555E9">
            <w:pPr>
              <w:pStyle w:val="TableBody"/>
              <w:rPr>
                <w:noProof/>
              </w:rPr>
            </w:pPr>
            <w:ins w:id="2189" w:author="Brian Bohman" w:date="2021-10-30T12:37:00Z">
              <w:r>
                <w:rPr>
                  <w:noProof/>
                </w:rPr>
                <w:drawing>
                  <wp:inline distT="0" distB="0" distL="0" distR="0" wp14:anchorId="1FACF3A8" wp14:editId="18728C31">
                    <wp:extent cx="5010912" cy="2087880"/>
                    <wp:effectExtent l="0" t="0" r="5715" b="0"/>
                    <wp:docPr id="67" name="Picture 6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application, table, Excel&#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190" w:author="Brian Bohman" w:date="2021-10-30T12:37:00Z">
              <w:r w:rsidR="00E42721" w:rsidDel="00CE6C60">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lastRenderedPageBreak/>
              <w:t>(f)</w:t>
            </w:r>
          </w:p>
        </w:tc>
        <w:tc>
          <w:tcPr>
            <w:tcW w:w="8905" w:type="dxa"/>
          </w:tcPr>
          <w:p w14:paraId="6BE14993" w14:textId="4BD00806" w:rsidR="00E42721" w:rsidRDefault="00CE6C60" w:rsidP="00F555E9">
            <w:pPr>
              <w:pStyle w:val="TableBody"/>
              <w:rPr>
                <w:noProof/>
              </w:rPr>
            </w:pPr>
            <w:ins w:id="2191" w:author="Brian Bohman" w:date="2021-10-30T12:38:00Z">
              <w:r>
                <w:rPr>
                  <w:noProof/>
                </w:rPr>
                <w:drawing>
                  <wp:inline distT="0" distB="0" distL="0" distR="0" wp14:anchorId="06D0AA92" wp14:editId="178A352B">
                    <wp:extent cx="5010912" cy="2087880"/>
                    <wp:effectExtent l="0" t="0" r="5715" b="0"/>
                    <wp:docPr id="68" name="Picture 6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application, table, Excel&#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192" w:author="Brian Bohman" w:date="2021-10-30T12:38:00Z">
              <w:r w:rsidR="00E42721" w:rsidDel="00CE6C60">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31841F5B" w:rsidR="00E42721" w:rsidRDefault="00E42721" w:rsidP="00F555E9">
            <w:pPr>
              <w:pStyle w:val="TableBody"/>
              <w:rPr>
                <w:noProof/>
              </w:rPr>
            </w:pPr>
            <w:del w:id="2193" w:author="Brian Bohman" w:date="2021-10-30T12:38:00Z">
              <w:r w:rsidDel="00CE6C60">
                <w:rPr>
                  <w:noProof/>
                </w:rPr>
                <w:drawing>
                  <wp:inline distT="0" distB="0" distL="0" distR="0" wp14:anchorId="057B1160" wp14:editId="38F60E87">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ins w:id="2194" w:author="Brian Bohman" w:date="2021-10-30T12:38:00Z">
              <w:r w:rsidR="00CE6C60">
                <w:rPr>
                  <w:noProof/>
                </w:rPr>
                <w:drawing>
                  <wp:inline distT="0" distB="0" distL="0" distR="0" wp14:anchorId="34B3A3CD" wp14:editId="799C4A3B">
                    <wp:extent cx="5010912" cy="2087880"/>
                    <wp:effectExtent l="0" t="0" r="5715" b="0"/>
                    <wp:docPr id="69" name="Picture 6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 table, Excel&#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lastRenderedPageBreak/>
              <w:t>(h)</w:t>
            </w:r>
          </w:p>
        </w:tc>
        <w:tc>
          <w:tcPr>
            <w:tcW w:w="8905" w:type="dxa"/>
          </w:tcPr>
          <w:p w14:paraId="202D4F5C" w14:textId="76205F1E" w:rsidR="00E42721" w:rsidRDefault="00CE6C60" w:rsidP="00F555E9">
            <w:pPr>
              <w:pStyle w:val="TableBody"/>
              <w:rPr>
                <w:noProof/>
              </w:rPr>
            </w:pPr>
            <w:ins w:id="2195" w:author="Brian Bohman" w:date="2021-10-30T12:38:00Z">
              <w:r>
                <w:rPr>
                  <w:noProof/>
                </w:rPr>
                <w:drawing>
                  <wp:inline distT="0" distB="0" distL="0" distR="0" wp14:anchorId="52EDE614" wp14:editId="44BBD91A">
                    <wp:extent cx="5010912" cy="2087880"/>
                    <wp:effectExtent l="0" t="0" r="5715" b="0"/>
                    <wp:docPr id="70" name="Picture 7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applicatio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196" w:author="Brian Bohman" w:date="2021-10-30T12:38:00Z">
              <w:r w:rsidR="00E42721" w:rsidDel="00CE6C60">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lastRenderedPageBreak/>
              <w:t>(</w:t>
            </w:r>
            <w:proofErr w:type="spellStart"/>
            <w:r>
              <w:rPr>
                <w:b/>
                <w:bCs/>
              </w:rPr>
              <w:t>i</w:t>
            </w:r>
            <w:proofErr w:type="spellEnd"/>
            <w:r>
              <w:rPr>
                <w:b/>
                <w:bCs/>
              </w:rPr>
              <w:t>)</w:t>
            </w:r>
          </w:p>
        </w:tc>
        <w:tc>
          <w:tcPr>
            <w:tcW w:w="8905" w:type="dxa"/>
          </w:tcPr>
          <w:p w14:paraId="74767D59" w14:textId="5D8BC061" w:rsidR="00E42721" w:rsidRDefault="00CE6C60" w:rsidP="00F555E9">
            <w:pPr>
              <w:pStyle w:val="TableBody"/>
              <w:rPr>
                <w:noProof/>
              </w:rPr>
            </w:pPr>
            <w:ins w:id="2197" w:author="Brian Bohman" w:date="2021-10-30T12:38:00Z">
              <w:r>
                <w:rPr>
                  <w:noProof/>
                </w:rPr>
                <w:drawing>
                  <wp:inline distT="0" distB="0" distL="0" distR="0" wp14:anchorId="556026F9" wp14:editId="74CC763F">
                    <wp:extent cx="5010912" cy="2087880"/>
                    <wp:effectExtent l="0" t="0" r="5715" b="0"/>
                    <wp:docPr id="71" name="Picture 7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application, table, Excel&#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198" w:author="Brian Bohman" w:date="2021-10-30T12:38:00Z">
              <w:r w:rsidR="00E42721" w:rsidDel="00CE6C60">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637E79D0" w:rsidR="00E42721" w:rsidRDefault="006302F8" w:rsidP="00F555E9">
            <w:pPr>
              <w:pStyle w:val="TableBody"/>
              <w:rPr>
                <w:noProof/>
              </w:rPr>
            </w:pPr>
            <w:ins w:id="2199" w:author="Brian Bohman" w:date="2021-10-30T12:39:00Z">
              <w:r>
                <w:rPr>
                  <w:noProof/>
                </w:rPr>
                <w:drawing>
                  <wp:inline distT="0" distB="0" distL="0" distR="0" wp14:anchorId="061415FB" wp14:editId="2413EBCE">
                    <wp:extent cx="5010912" cy="2087880"/>
                    <wp:effectExtent l="0" t="0" r="5715" b="0"/>
                    <wp:docPr id="72" name="Picture 7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application, table, Excel&#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200" w:author="Brian Bohman" w:date="2021-10-30T12:39:00Z">
              <w:r w:rsidR="00E42721" w:rsidDel="006302F8">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lastRenderedPageBreak/>
              <w:t>(k)</w:t>
            </w:r>
          </w:p>
        </w:tc>
        <w:tc>
          <w:tcPr>
            <w:tcW w:w="8905" w:type="dxa"/>
          </w:tcPr>
          <w:p w14:paraId="42BCF63C" w14:textId="1CA18EF4" w:rsidR="00E42721" w:rsidRDefault="006302F8" w:rsidP="00F555E9">
            <w:pPr>
              <w:pStyle w:val="TableBody"/>
              <w:rPr>
                <w:noProof/>
              </w:rPr>
            </w:pPr>
            <w:ins w:id="2201" w:author="Brian Bohman" w:date="2021-10-30T12:39:00Z">
              <w:r>
                <w:rPr>
                  <w:noProof/>
                </w:rPr>
                <w:drawing>
                  <wp:inline distT="0" distB="0" distL="0" distR="0" wp14:anchorId="7CF5EF3E" wp14:editId="68BF9391">
                    <wp:extent cx="5010912" cy="2087880"/>
                    <wp:effectExtent l="0" t="0" r="5715" b="0"/>
                    <wp:docPr id="73" name="Picture 7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application, table, Excel&#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202" w:author="Brian Bohman" w:date="2021-10-30T12:39:00Z">
              <w:r w:rsidR="00E42721" w:rsidDel="006302F8">
                <w:rPr>
                  <w:noProof/>
                </w:rPr>
                <w:drawing>
                  <wp:inline distT="0" distB="0" distL="0" distR="0" wp14:anchorId="439B5420" wp14:editId="789CEC92">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lastRenderedPageBreak/>
              <w:t>(l)</w:t>
            </w:r>
          </w:p>
        </w:tc>
        <w:tc>
          <w:tcPr>
            <w:tcW w:w="8905" w:type="dxa"/>
          </w:tcPr>
          <w:p w14:paraId="20C7D6ED" w14:textId="19C0B39C" w:rsidR="00E42721" w:rsidRDefault="006302F8" w:rsidP="00F555E9">
            <w:pPr>
              <w:pStyle w:val="TableBody"/>
              <w:rPr>
                <w:noProof/>
              </w:rPr>
            </w:pPr>
            <w:ins w:id="2203" w:author="Brian Bohman" w:date="2021-10-30T12:39:00Z">
              <w:r>
                <w:rPr>
                  <w:noProof/>
                </w:rPr>
                <w:drawing>
                  <wp:inline distT="0" distB="0" distL="0" distR="0" wp14:anchorId="10B72FC2" wp14:editId="5EAAEC9F">
                    <wp:extent cx="5010912" cy="2087880"/>
                    <wp:effectExtent l="0" t="0" r="5715" b="0"/>
                    <wp:docPr id="74" name="Picture 7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application, table, Excel&#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204" w:author="Brian Bohman" w:date="2021-10-30T12:39:00Z">
              <w:r w:rsidR="00E42721" w:rsidDel="006302F8">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5209FE47" w:rsidR="00E42721" w:rsidRDefault="006302F8" w:rsidP="00F555E9">
            <w:pPr>
              <w:pStyle w:val="TableBody"/>
              <w:rPr>
                <w:noProof/>
              </w:rPr>
            </w:pPr>
            <w:ins w:id="2205" w:author="Brian Bohman" w:date="2021-10-30T12:39:00Z">
              <w:r>
                <w:rPr>
                  <w:noProof/>
                </w:rPr>
                <w:drawing>
                  <wp:inline distT="0" distB="0" distL="0" distR="0" wp14:anchorId="646CD6A9" wp14:editId="4C8FF483">
                    <wp:extent cx="5010912" cy="2087880"/>
                    <wp:effectExtent l="0" t="0" r="5715" b="0"/>
                    <wp:docPr id="75" name="Picture 7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application, table, Excel&#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206" w:author="Brian Bohman" w:date="2021-10-30T12:39:00Z">
              <w:r w:rsidR="00E42721" w:rsidDel="006302F8">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lastRenderedPageBreak/>
              <w:t>(n)</w:t>
            </w:r>
          </w:p>
        </w:tc>
        <w:tc>
          <w:tcPr>
            <w:tcW w:w="8905" w:type="dxa"/>
          </w:tcPr>
          <w:p w14:paraId="0F3B3EC9" w14:textId="3938DAD0" w:rsidR="00E42721" w:rsidRDefault="006302F8" w:rsidP="00F555E9">
            <w:pPr>
              <w:pStyle w:val="TableBody"/>
              <w:rPr>
                <w:noProof/>
              </w:rPr>
            </w:pPr>
            <w:ins w:id="2207" w:author="Brian Bohman" w:date="2021-10-30T12:39:00Z">
              <w:r>
                <w:rPr>
                  <w:noProof/>
                </w:rPr>
                <w:drawing>
                  <wp:inline distT="0" distB="0" distL="0" distR="0" wp14:anchorId="552F2C03" wp14:editId="5C24F093">
                    <wp:extent cx="5010912" cy="2087880"/>
                    <wp:effectExtent l="0" t="0" r="5715" b="0"/>
                    <wp:docPr id="76" name="Picture 7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application, table, Excel&#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208" w:author="Brian Bohman" w:date="2021-10-30T12:39:00Z">
              <w:r w:rsidR="00E42721" w:rsidDel="006302F8">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bl>
    <w:p w14:paraId="472708B3" w14:textId="77777777" w:rsidR="00E42721" w:rsidRDefault="00E42721" w:rsidP="00E42721"/>
    <w:p w14:paraId="3F859504" w14:textId="77777777" w:rsidR="00E42721" w:rsidRDefault="00E42721" w:rsidP="00E42721">
      <w:r>
        <w:br w:type="page"/>
      </w:r>
    </w:p>
    <w:p w14:paraId="6F9BFFEF" w14:textId="6E064E8C" w:rsidR="00E42721" w:rsidRPr="004E1A78" w:rsidRDefault="00E42721" w:rsidP="00E42721">
      <w:pPr>
        <w:pStyle w:val="TableCaption"/>
        <w:rPr>
          <w:b w:val="0"/>
          <w:bCs/>
        </w:rPr>
      </w:pPr>
      <w:bookmarkStart w:id="2209" w:name="_Ref78302265"/>
      <w:bookmarkStart w:id="2210" w:name="_Toc78910141"/>
      <w:bookmarkStart w:id="2211" w:name="_Toc80706208"/>
      <w:r>
        <w:lastRenderedPageBreak/>
        <w:t>Table S</w:t>
      </w:r>
      <w:fldSimple w:instr=" SEQ Table_S \* ARABIC ">
        <w:r w:rsidR="00D9732E">
          <w:rPr>
            <w:noProof/>
          </w:rPr>
          <w:t>1</w:t>
        </w:r>
      </w:fldSimple>
      <w:bookmarkEnd w:id="2209"/>
      <w:r>
        <w:t>.</w:t>
      </w:r>
      <w:r w:rsidRPr="00D304D2">
        <w:rPr>
          <w:b w:val="0"/>
          <w:bCs/>
        </w:rPr>
        <w:t xml:space="preserve"> Experimental data used to fit hierarchical Bayesian model.</w:t>
      </w:r>
      <w:bookmarkEnd w:id="2210"/>
      <w:bookmarkEnd w:id="2211"/>
    </w:p>
    <w:tbl>
      <w:tblPr>
        <w:tblW w:w="9216" w:type="dxa"/>
        <w:tblLayout w:type="fixed"/>
        <w:tblCellMar>
          <w:left w:w="0" w:type="dxa"/>
          <w:right w:w="0" w:type="dxa"/>
        </w:tblCellMar>
        <w:tblLook w:val="04A0" w:firstRow="1" w:lastRow="0" w:firstColumn="1" w:lastColumn="0" w:noHBand="0" w:noVBand="1"/>
        <w:tblPrChange w:id="2212" w:author="Brian Bohman" w:date="2021-10-27T05:58:00Z">
          <w:tblPr>
            <w:tblW w:w="8784" w:type="dxa"/>
            <w:tblLayout w:type="fixed"/>
            <w:tblCellMar>
              <w:left w:w="0" w:type="dxa"/>
              <w:right w:w="0" w:type="dxa"/>
            </w:tblCellMar>
            <w:tblLook w:val="04A0" w:firstRow="1" w:lastRow="0" w:firstColumn="1" w:lastColumn="0" w:noHBand="0" w:noVBand="1"/>
          </w:tblPr>
        </w:tblPrChange>
      </w:tblPr>
      <w:tblGrid>
        <w:gridCol w:w="360"/>
        <w:gridCol w:w="864"/>
        <w:gridCol w:w="1152"/>
        <w:gridCol w:w="504"/>
        <w:gridCol w:w="1008"/>
        <w:gridCol w:w="1008"/>
        <w:gridCol w:w="720"/>
        <w:gridCol w:w="1008"/>
        <w:gridCol w:w="1152"/>
        <w:gridCol w:w="1440"/>
        <w:tblGridChange w:id="2213">
          <w:tblGrid>
            <w:gridCol w:w="360"/>
            <w:gridCol w:w="864"/>
            <w:gridCol w:w="1152"/>
            <w:gridCol w:w="504"/>
            <w:gridCol w:w="1008"/>
            <w:gridCol w:w="1008"/>
            <w:gridCol w:w="720"/>
            <w:gridCol w:w="1008"/>
            <w:gridCol w:w="1152"/>
            <w:gridCol w:w="1008"/>
          </w:tblGrid>
        </w:tblGridChange>
      </w:tblGrid>
      <w:tr w:rsidR="00E419CD" w:rsidRPr="009B3DCC" w14:paraId="6171EC25" w14:textId="77777777" w:rsidTr="00E419CD">
        <w:trPr>
          <w:trHeight w:val="165"/>
          <w:tblHeader/>
          <w:trPrChange w:id="2214" w:author="Brian Bohman" w:date="2021-10-27T05:58:00Z">
            <w:trPr>
              <w:trHeight w:val="165"/>
              <w:tblHeader/>
            </w:trPr>
          </w:trPrChange>
        </w:trPr>
        <w:tc>
          <w:tcPr>
            <w:tcW w:w="360" w:type="dxa"/>
            <w:tcBorders>
              <w:top w:val="single" w:sz="4" w:space="0" w:color="auto"/>
            </w:tcBorders>
            <w:hideMark/>
            <w:tcPrChange w:id="2215" w:author="Brian Bohman" w:date="2021-10-27T05:58:00Z">
              <w:tcPr>
                <w:tcW w:w="360" w:type="dxa"/>
                <w:tcBorders>
                  <w:top w:val="single" w:sz="4" w:space="0" w:color="auto"/>
                </w:tcBorders>
                <w:hideMark/>
              </w:tcPr>
            </w:tcPrChange>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Change w:id="2216" w:author="Brian Bohman" w:date="2021-10-27T05:58:00Z">
              <w:tcPr>
                <w:tcW w:w="864" w:type="dxa"/>
                <w:vMerge w:val="restart"/>
                <w:tcBorders>
                  <w:top w:val="single" w:sz="4" w:space="0" w:color="auto"/>
                </w:tcBorders>
                <w:vAlign w:val="center"/>
                <w:hideMark/>
              </w:tcPr>
            </w:tcPrChange>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Change w:id="2217" w:author="Brian Bohman" w:date="2021-10-27T05:58:00Z">
              <w:tcPr>
                <w:tcW w:w="1152" w:type="dxa"/>
                <w:vMerge w:val="restart"/>
                <w:tcBorders>
                  <w:top w:val="single" w:sz="4" w:space="0" w:color="auto"/>
                </w:tcBorders>
                <w:vAlign w:val="center"/>
                <w:hideMark/>
              </w:tcPr>
            </w:tcPrChange>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Change w:id="2218" w:author="Brian Bohman" w:date="2021-10-27T05:58:00Z">
              <w:tcPr>
                <w:tcW w:w="504" w:type="dxa"/>
                <w:vMerge w:val="restart"/>
                <w:tcBorders>
                  <w:top w:val="single" w:sz="4" w:space="0" w:color="auto"/>
                </w:tcBorders>
                <w:vAlign w:val="center"/>
                <w:hideMark/>
              </w:tcPr>
            </w:tcPrChange>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Change w:id="2219" w:author="Brian Bohman" w:date="2021-10-27T05:58:00Z">
              <w:tcPr>
                <w:tcW w:w="1008" w:type="dxa"/>
                <w:vMerge w:val="restart"/>
                <w:tcBorders>
                  <w:top w:val="single" w:sz="4" w:space="0" w:color="auto"/>
                </w:tcBorders>
                <w:vAlign w:val="center"/>
                <w:hideMark/>
              </w:tcPr>
            </w:tcPrChange>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Change w:id="2220" w:author="Brian Bohman" w:date="2021-10-27T05:58:00Z">
              <w:tcPr>
                <w:tcW w:w="1008" w:type="dxa"/>
                <w:vMerge w:val="restart"/>
                <w:tcBorders>
                  <w:top w:val="single" w:sz="4" w:space="0" w:color="auto"/>
                </w:tcBorders>
                <w:vAlign w:val="center"/>
                <w:hideMark/>
              </w:tcPr>
            </w:tcPrChange>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Change w:id="2221" w:author="Brian Bohman" w:date="2021-10-27T05:58:00Z">
              <w:tcPr>
                <w:tcW w:w="720" w:type="dxa"/>
                <w:vMerge w:val="restart"/>
                <w:tcBorders>
                  <w:top w:val="single" w:sz="4" w:space="0" w:color="auto"/>
                </w:tcBorders>
                <w:vAlign w:val="center"/>
                <w:hideMark/>
              </w:tcPr>
            </w:tcPrChange>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Change w:id="2222" w:author="Brian Bohman" w:date="2021-10-27T05:58:00Z">
              <w:tcPr>
                <w:tcW w:w="1008" w:type="dxa"/>
                <w:tcBorders>
                  <w:top w:val="single" w:sz="4" w:space="0" w:color="auto"/>
                </w:tcBorders>
                <w:vAlign w:val="center"/>
                <w:hideMark/>
              </w:tcPr>
            </w:tcPrChange>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152" w:type="dxa"/>
            <w:tcBorders>
              <w:top w:val="single" w:sz="4" w:space="0" w:color="auto"/>
            </w:tcBorders>
            <w:vAlign w:val="center"/>
            <w:hideMark/>
            <w:tcPrChange w:id="2223" w:author="Brian Bohman" w:date="2021-10-27T05:58:00Z">
              <w:tcPr>
                <w:tcW w:w="1152" w:type="dxa"/>
                <w:tcBorders>
                  <w:top w:val="single" w:sz="4" w:space="0" w:color="auto"/>
                </w:tcBorders>
                <w:vAlign w:val="center"/>
                <w:hideMark/>
              </w:tcPr>
            </w:tcPrChange>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440" w:type="dxa"/>
            <w:tcBorders>
              <w:top w:val="single" w:sz="4" w:space="0" w:color="auto"/>
            </w:tcBorders>
            <w:vAlign w:val="center"/>
            <w:hideMark/>
            <w:tcPrChange w:id="2224" w:author="Brian Bohman" w:date="2021-10-27T05:58:00Z">
              <w:tcPr>
                <w:tcW w:w="1008" w:type="dxa"/>
                <w:tcBorders>
                  <w:top w:val="single" w:sz="4" w:space="0" w:color="auto"/>
                </w:tcBorders>
                <w:vAlign w:val="center"/>
                <w:hideMark/>
              </w:tcPr>
            </w:tcPrChange>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19CD" w:rsidRPr="009B3DCC" w14:paraId="6999D0BB" w14:textId="77777777" w:rsidTr="00E419CD">
        <w:trPr>
          <w:trHeight w:val="165"/>
          <w:tblHeader/>
          <w:trPrChange w:id="2225" w:author="Brian Bohman" w:date="2021-10-27T05:58:00Z">
            <w:trPr>
              <w:trHeight w:val="165"/>
              <w:tblHeader/>
            </w:trPr>
          </w:trPrChange>
        </w:trPr>
        <w:tc>
          <w:tcPr>
            <w:tcW w:w="360" w:type="dxa"/>
            <w:tcBorders>
              <w:bottom w:val="single" w:sz="4" w:space="0" w:color="auto"/>
            </w:tcBorders>
            <w:tcPrChange w:id="2226" w:author="Brian Bohman" w:date="2021-10-27T05:58:00Z">
              <w:tcPr>
                <w:tcW w:w="360" w:type="dxa"/>
                <w:tcBorders>
                  <w:bottom w:val="single" w:sz="4" w:space="0" w:color="auto"/>
                </w:tcBorders>
              </w:tcPr>
            </w:tcPrChange>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Change w:id="2227" w:author="Brian Bohman" w:date="2021-10-27T05:58:00Z">
              <w:tcPr>
                <w:tcW w:w="864" w:type="dxa"/>
                <w:vMerge/>
                <w:tcBorders>
                  <w:bottom w:val="single" w:sz="4" w:space="0" w:color="auto"/>
                </w:tcBorders>
                <w:vAlign w:val="center"/>
              </w:tcPr>
            </w:tcPrChange>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Change w:id="2228" w:author="Brian Bohman" w:date="2021-10-27T05:58:00Z">
              <w:tcPr>
                <w:tcW w:w="1152" w:type="dxa"/>
                <w:vMerge/>
                <w:tcBorders>
                  <w:bottom w:val="single" w:sz="4" w:space="0" w:color="auto"/>
                </w:tcBorders>
                <w:vAlign w:val="center"/>
              </w:tcPr>
            </w:tcPrChange>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Change w:id="2229" w:author="Brian Bohman" w:date="2021-10-27T05:58:00Z">
              <w:tcPr>
                <w:tcW w:w="504" w:type="dxa"/>
                <w:vMerge/>
                <w:tcBorders>
                  <w:bottom w:val="single" w:sz="4" w:space="0" w:color="auto"/>
                </w:tcBorders>
                <w:vAlign w:val="center"/>
              </w:tcPr>
            </w:tcPrChange>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230" w:author="Brian Bohman" w:date="2021-10-27T05:58:00Z">
              <w:tcPr>
                <w:tcW w:w="1008" w:type="dxa"/>
                <w:vMerge/>
                <w:tcBorders>
                  <w:bottom w:val="single" w:sz="4" w:space="0" w:color="auto"/>
                </w:tcBorders>
                <w:vAlign w:val="center"/>
              </w:tcPr>
            </w:tcPrChange>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231" w:author="Brian Bohman" w:date="2021-10-27T05:58:00Z">
              <w:tcPr>
                <w:tcW w:w="1008" w:type="dxa"/>
                <w:vMerge/>
                <w:tcBorders>
                  <w:bottom w:val="single" w:sz="4" w:space="0" w:color="auto"/>
                </w:tcBorders>
                <w:vAlign w:val="center"/>
              </w:tcPr>
            </w:tcPrChange>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Change w:id="2232" w:author="Brian Bohman" w:date="2021-10-27T05:58:00Z">
              <w:tcPr>
                <w:tcW w:w="720" w:type="dxa"/>
                <w:vMerge/>
                <w:tcBorders>
                  <w:bottom w:val="single" w:sz="4" w:space="0" w:color="auto"/>
                </w:tcBorders>
                <w:vAlign w:val="center"/>
              </w:tcPr>
            </w:tcPrChange>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Change w:id="2233" w:author="Brian Bohman" w:date="2021-10-27T05:58:00Z">
              <w:tcPr>
                <w:tcW w:w="1008" w:type="dxa"/>
                <w:tcBorders>
                  <w:bottom w:val="single" w:sz="4" w:space="0" w:color="auto"/>
                </w:tcBorders>
                <w:vAlign w:val="center"/>
              </w:tcPr>
            </w:tcPrChange>
          </w:tcPr>
          <w:p w14:paraId="0545667A" w14:textId="77777777" w:rsidR="00E42721" w:rsidRPr="009B3DCC" w:rsidRDefault="00E42721" w:rsidP="00F555E9">
            <w:pPr>
              <w:snapToGrid w:val="0"/>
              <w:jc w:val="center"/>
              <w:rPr>
                <w:color w:val="000000"/>
                <w:sz w:val="20"/>
                <w:szCs w:val="20"/>
              </w:rPr>
            </w:pPr>
            <w:r w:rsidRPr="009B3DCC">
              <w:rPr>
                <w:sz w:val="20"/>
                <w:szCs w:val="20"/>
              </w:rPr>
              <w:t xml:space="preserve">kg N </w:t>
            </w:r>
            <w:proofErr w:type="gramStart"/>
            <w:r w:rsidRPr="009B3DCC">
              <w:rPr>
                <w:sz w:val="20"/>
                <w:szCs w:val="20"/>
              </w:rPr>
              <w:t>ha</w:t>
            </w:r>
            <w:r w:rsidRPr="009B3DCC">
              <w:rPr>
                <w:sz w:val="20"/>
                <w:szCs w:val="20"/>
                <w:vertAlign w:val="superscript"/>
              </w:rPr>
              <w:t>-1</w:t>
            </w:r>
            <w:proofErr w:type="gramEnd"/>
          </w:p>
        </w:tc>
        <w:tc>
          <w:tcPr>
            <w:tcW w:w="1152" w:type="dxa"/>
            <w:tcBorders>
              <w:bottom w:val="single" w:sz="4" w:space="0" w:color="auto"/>
            </w:tcBorders>
            <w:vAlign w:val="center"/>
            <w:tcPrChange w:id="2234" w:author="Brian Bohman" w:date="2021-10-27T05:58:00Z">
              <w:tcPr>
                <w:tcW w:w="1152" w:type="dxa"/>
                <w:tcBorders>
                  <w:bottom w:val="single" w:sz="4" w:space="0" w:color="auto"/>
                </w:tcBorders>
                <w:vAlign w:val="center"/>
              </w:tcPr>
            </w:tcPrChange>
          </w:tcPr>
          <w:p w14:paraId="52790AB2" w14:textId="181C0523" w:rsidR="00E42721" w:rsidRPr="009B3DCC" w:rsidRDefault="00E42721" w:rsidP="00F555E9">
            <w:pPr>
              <w:snapToGrid w:val="0"/>
              <w:jc w:val="center"/>
              <w:rPr>
                <w:color w:val="000000"/>
                <w:sz w:val="20"/>
                <w:szCs w:val="20"/>
              </w:rPr>
            </w:pPr>
            <w:r w:rsidRPr="009B3DCC">
              <w:rPr>
                <w:sz w:val="20"/>
                <w:szCs w:val="20"/>
              </w:rPr>
              <w:t>Mg</w:t>
            </w:r>
            <w:ins w:id="2235" w:author="Brian Bohman" w:date="2021-10-27T05:55:00Z">
              <w:r w:rsidR="00482DB6">
                <w:rPr>
                  <w:sz w:val="20"/>
                  <w:szCs w:val="20"/>
                </w:rPr>
                <w:t xml:space="preserve"> </w:t>
              </w:r>
              <w:proofErr w:type="spellStart"/>
              <w:r w:rsidR="00482DB6">
                <w:rPr>
                  <w:sz w:val="20"/>
                  <w:szCs w:val="20"/>
                </w:rPr>
                <w:t>d.w</w:t>
              </w:r>
              <w:proofErr w:type="spellEnd"/>
              <w:r w:rsidR="00482DB6">
                <w:rPr>
                  <w:sz w:val="20"/>
                  <w:szCs w:val="20"/>
                </w:rPr>
                <w:t>.</w:t>
              </w:r>
            </w:ins>
            <w:r w:rsidRPr="009B3DCC">
              <w:rPr>
                <w:sz w:val="20"/>
                <w:szCs w:val="20"/>
              </w:rPr>
              <w:t xml:space="preserve"> </w:t>
            </w:r>
            <w:proofErr w:type="gramStart"/>
            <w:r w:rsidRPr="009B3DCC">
              <w:rPr>
                <w:sz w:val="20"/>
                <w:szCs w:val="20"/>
              </w:rPr>
              <w:t>ha</w:t>
            </w:r>
            <w:r w:rsidRPr="009B3DCC">
              <w:rPr>
                <w:sz w:val="20"/>
                <w:szCs w:val="20"/>
                <w:vertAlign w:val="superscript"/>
              </w:rPr>
              <w:t>-1</w:t>
            </w:r>
            <w:proofErr w:type="gramEnd"/>
          </w:p>
        </w:tc>
        <w:tc>
          <w:tcPr>
            <w:tcW w:w="1440" w:type="dxa"/>
            <w:tcBorders>
              <w:bottom w:val="single" w:sz="4" w:space="0" w:color="auto"/>
            </w:tcBorders>
            <w:vAlign w:val="center"/>
            <w:tcPrChange w:id="2236" w:author="Brian Bohman" w:date="2021-10-27T05:58:00Z">
              <w:tcPr>
                <w:tcW w:w="1008" w:type="dxa"/>
                <w:tcBorders>
                  <w:bottom w:val="single" w:sz="4" w:space="0" w:color="auto"/>
                </w:tcBorders>
                <w:vAlign w:val="center"/>
              </w:tcPr>
            </w:tcPrChange>
          </w:tcPr>
          <w:p w14:paraId="089C273C" w14:textId="2CC7EFF3" w:rsidR="00E42721" w:rsidRPr="00E419CD"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ins w:id="2237" w:author="Brian Bohman" w:date="2021-10-27T05:56:00Z">
              <w:r w:rsidR="00E419CD">
                <w:rPr>
                  <w:sz w:val="20"/>
                  <w:szCs w:val="20"/>
                </w:rPr>
                <w:t xml:space="preserve"> </w:t>
              </w:r>
              <w:proofErr w:type="spellStart"/>
              <w:r w:rsidR="00E419CD">
                <w:rPr>
                  <w:sz w:val="20"/>
                  <w:szCs w:val="20"/>
                </w:rPr>
                <w:t>d.w</w:t>
              </w:r>
              <w:proofErr w:type="spellEnd"/>
              <w:r w:rsidR="00E419CD">
                <w:rPr>
                  <w:sz w:val="20"/>
                  <w:szCs w:val="20"/>
                </w:rPr>
                <w:t>.</w:t>
              </w:r>
            </w:ins>
          </w:p>
        </w:tc>
      </w:tr>
      <w:tr w:rsidR="00E419CD" w:rsidRPr="009B3DCC" w14:paraId="032A2AAD" w14:textId="77777777" w:rsidTr="00E419CD">
        <w:trPr>
          <w:trHeight w:val="165"/>
          <w:trPrChange w:id="2238" w:author="Brian Bohman" w:date="2021-10-27T05:58:00Z">
            <w:trPr>
              <w:trHeight w:val="165"/>
            </w:trPr>
          </w:trPrChange>
        </w:trPr>
        <w:tc>
          <w:tcPr>
            <w:tcW w:w="360" w:type="dxa"/>
            <w:vAlign w:val="center"/>
            <w:hideMark/>
            <w:tcPrChange w:id="2239" w:author="Brian Bohman" w:date="2021-10-27T05:58:00Z">
              <w:tcPr>
                <w:tcW w:w="360" w:type="dxa"/>
                <w:vAlign w:val="center"/>
                <w:hideMark/>
              </w:tcPr>
            </w:tcPrChange>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Change w:id="2240" w:author="Brian Bohman" w:date="2021-10-27T05:58:00Z">
              <w:tcPr>
                <w:tcW w:w="864" w:type="dxa"/>
                <w:vAlign w:val="center"/>
                <w:hideMark/>
              </w:tcPr>
            </w:tcPrChange>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41" w:author="Brian Bohman" w:date="2021-10-27T05:58:00Z">
              <w:tcPr>
                <w:tcW w:w="1152" w:type="dxa"/>
                <w:vAlign w:val="center"/>
                <w:hideMark/>
              </w:tcPr>
            </w:tcPrChange>
          </w:tcPr>
          <w:p w14:paraId="740EF9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242" w:author="Brian Bohman" w:date="2021-10-27T05:58:00Z">
              <w:tcPr>
                <w:tcW w:w="504" w:type="dxa"/>
                <w:vAlign w:val="center"/>
                <w:hideMark/>
              </w:tcPr>
            </w:tcPrChange>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243" w:author="Brian Bohman" w:date="2021-10-27T05:58:00Z">
              <w:tcPr>
                <w:tcW w:w="1008" w:type="dxa"/>
                <w:vAlign w:val="center"/>
                <w:hideMark/>
              </w:tcPr>
            </w:tcPrChange>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244" w:author="Brian Bohman" w:date="2021-10-27T05:58:00Z">
              <w:tcPr>
                <w:tcW w:w="1008" w:type="dxa"/>
                <w:vAlign w:val="center"/>
                <w:hideMark/>
              </w:tcPr>
            </w:tcPrChange>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245" w:author="Brian Bohman" w:date="2021-10-27T05:58:00Z">
              <w:tcPr>
                <w:tcW w:w="720" w:type="dxa"/>
                <w:vAlign w:val="center"/>
                <w:hideMark/>
              </w:tcPr>
            </w:tcPrChange>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246" w:author="Brian Bohman" w:date="2021-10-27T05:58:00Z">
              <w:tcPr>
                <w:tcW w:w="1008" w:type="dxa"/>
                <w:vAlign w:val="center"/>
                <w:hideMark/>
              </w:tcPr>
            </w:tcPrChange>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47" w:author="Brian Bohman" w:date="2021-10-27T05:58:00Z">
              <w:tcPr>
                <w:tcW w:w="1152" w:type="dxa"/>
                <w:vAlign w:val="center"/>
                <w:hideMark/>
              </w:tcPr>
            </w:tcPrChange>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440" w:type="dxa"/>
            <w:vAlign w:val="center"/>
            <w:hideMark/>
            <w:tcPrChange w:id="2248" w:author="Brian Bohman" w:date="2021-10-27T05:58:00Z">
              <w:tcPr>
                <w:tcW w:w="1008" w:type="dxa"/>
                <w:vAlign w:val="center"/>
                <w:hideMark/>
              </w:tcPr>
            </w:tcPrChange>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19CD" w:rsidRPr="009B3DCC" w14:paraId="7CDD3677" w14:textId="77777777" w:rsidTr="00E419CD">
        <w:trPr>
          <w:trHeight w:val="165"/>
          <w:trPrChange w:id="2249" w:author="Brian Bohman" w:date="2021-10-27T05:58:00Z">
            <w:trPr>
              <w:trHeight w:val="165"/>
            </w:trPr>
          </w:trPrChange>
        </w:trPr>
        <w:tc>
          <w:tcPr>
            <w:tcW w:w="360" w:type="dxa"/>
            <w:vAlign w:val="center"/>
            <w:hideMark/>
            <w:tcPrChange w:id="2250" w:author="Brian Bohman" w:date="2021-10-27T05:58:00Z">
              <w:tcPr>
                <w:tcW w:w="360" w:type="dxa"/>
                <w:vAlign w:val="center"/>
                <w:hideMark/>
              </w:tcPr>
            </w:tcPrChange>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Change w:id="2251" w:author="Brian Bohman" w:date="2021-10-27T05:58:00Z">
              <w:tcPr>
                <w:tcW w:w="864" w:type="dxa"/>
                <w:vAlign w:val="center"/>
                <w:hideMark/>
              </w:tcPr>
            </w:tcPrChange>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52" w:author="Brian Bohman" w:date="2021-10-27T05:58:00Z">
              <w:tcPr>
                <w:tcW w:w="1152" w:type="dxa"/>
                <w:vAlign w:val="center"/>
                <w:hideMark/>
              </w:tcPr>
            </w:tcPrChange>
          </w:tcPr>
          <w:p w14:paraId="1C9CFC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253" w:author="Brian Bohman" w:date="2021-10-27T05:58:00Z">
              <w:tcPr>
                <w:tcW w:w="504" w:type="dxa"/>
                <w:vAlign w:val="center"/>
                <w:hideMark/>
              </w:tcPr>
            </w:tcPrChange>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254" w:author="Brian Bohman" w:date="2021-10-27T05:58:00Z">
              <w:tcPr>
                <w:tcW w:w="1008" w:type="dxa"/>
                <w:vAlign w:val="center"/>
                <w:hideMark/>
              </w:tcPr>
            </w:tcPrChange>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255" w:author="Brian Bohman" w:date="2021-10-27T05:58:00Z">
              <w:tcPr>
                <w:tcW w:w="1008" w:type="dxa"/>
                <w:vAlign w:val="center"/>
                <w:hideMark/>
              </w:tcPr>
            </w:tcPrChange>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256" w:author="Brian Bohman" w:date="2021-10-27T05:58:00Z">
              <w:tcPr>
                <w:tcW w:w="720" w:type="dxa"/>
                <w:vAlign w:val="center"/>
                <w:hideMark/>
              </w:tcPr>
            </w:tcPrChange>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257" w:author="Brian Bohman" w:date="2021-10-27T05:58:00Z">
              <w:tcPr>
                <w:tcW w:w="1008" w:type="dxa"/>
                <w:vAlign w:val="center"/>
                <w:hideMark/>
              </w:tcPr>
            </w:tcPrChange>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258" w:author="Brian Bohman" w:date="2021-10-27T05:58:00Z">
              <w:tcPr>
                <w:tcW w:w="1152" w:type="dxa"/>
                <w:vAlign w:val="center"/>
                <w:hideMark/>
              </w:tcPr>
            </w:tcPrChange>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259" w:author="Brian Bohman" w:date="2021-10-27T05:58:00Z">
              <w:tcPr>
                <w:tcW w:w="1008" w:type="dxa"/>
                <w:vAlign w:val="center"/>
                <w:hideMark/>
              </w:tcPr>
            </w:tcPrChange>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5267B0A2" w14:textId="77777777" w:rsidTr="00E419CD">
        <w:trPr>
          <w:trHeight w:val="165"/>
          <w:trPrChange w:id="2260" w:author="Brian Bohman" w:date="2021-10-27T05:58:00Z">
            <w:trPr>
              <w:trHeight w:val="165"/>
            </w:trPr>
          </w:trPrChange>
        </w:trPr>
        <w:tc>
          <w:tcPr>
            <w:tcW w:w="360" w:type="dxa"/>
            <w:vAlign w:val="center"/>
            <w:hideMark/>
            <w:tcPrChange w:id="2261" w:author="Brian Bohman" w:date="2021-10-27T05:58:00Z">
              <w:tcPr>
                <w:tcW w:w="360" w:type="dxa"/>
                <w:vAlign w:val="center"/>
                <w:hideMark/>
              </w:tcPr>
            </w:tcPrChange>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Change w:id="2262" w:author="Brian Bohman" w:date="2021-10-27T05:58:00Z">
              <w:tcPr>
                <w:tcW w:w="864" w:type="dxa"/>
                <w:vAlign w:val="center"/>
                <w:hideMark/>
              </w:tcPr>
            </w:tcPrChange>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63" w:author="Brian Bohman" w:date="2021-10-27T05:58:00Z">
              <w:tcPr>
                <w:tcW w:w="1152" w:type="dxa"/>
                <w:vAlign w:val="center"/>
                <w:hideMark/>
              </w:tcPr>
            </w:tcPrChange>
          </w:tcPr>
          <w:p w14:paraId="6ACE4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264" w:author="Brian Bohman" w:date="2021-10-27T05:58:00Z">
              <w:tcPr>
                <w:tcW w:w="504" w:type="dxa"/>
                <w:vAlign w:val="center"/>
                <w:hideMark/>
              </w:tcPr>
            </w:tcPrChange>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265" w:author="Brian Bohman" w:date="2021-10-27T05:58:00Z">
              <w:tcPr>
                <w:tcW w:w="1008" w:type="dxa"/>
                <w:vAlign w:val="center"/>
                <w:hideMark/>
              </w:tcPr>
            </w:tcPrChange>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266" w:author="Brian Bohman" w:date="2021-10-27T05:58:00Z">
              <w:tcPr>
                <w:tcW w:w="1008" w:type="dxa"/>
                <w:vAlign w:val="center"/>
                <w:hideMark/>
              </w:tcPr>
            </w:tcPrChange>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267" w:author="Brian Bohman" w:date="2021-10-27T05:58:00Z">
              <w:tcPr>
                <w:tcW w:w="720" w:type="dxa"/>
                <w:vAlign w:val="center"/>
                <w:hideMark/>
              </w:tcPr>
            </w:tcPrChange>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268" w:author="Brian Bohman" w:date="2021-10-27T05:58:00Z">
              <w:tcPr>
                <w:tcW w:w="1008" w:type="dxa"/>
                <w:vAlign w:val="center"/>
                <w:hideMark/>
              </w:tcPr>
            </w:tcPrChange>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269" w:author="Brian Bohman" w:date="2021-10-27T05:58:00Z">
              <w:tcPr>
                <w:tcW w:w="1152" w:type="dxa"/>
                <w:vAlign w:val="center"/>
                <w:hideMark/>
              </w:tcPr>
            </w:tcPrChange>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270" w:author="Brian Bohman" w:date="2021-10-27T05:58:00Z">
              <w:tcPr>
                <w:tcW w:w="1008" w:type="dxa"/>
                <w:vAlign w:val="center"/>
                <w:hideMark/>
              </w:tcPr>
            </w:tcPrChange>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19CD" w:rsidRPr="009B3DCC" w14:paraId="0F143551" w14:textId="77777777" w:rsidTr="00E419CD">
        <w:trPr>
          <w:trHeight w:val="165"/>
          <w:trPrChange w:id="2271" w:author="Brian Bohman" w:date="2021-10-27T05:58:00Z">
            <w:trPr>
              <w:trHeight w:val="165"/>
            </w:trPr>
          </w:trPrChange>
        </w:trPr>
        <w:tc>
          <w:tcPr>
            <w:tcW w:w="360" w:type="dxa"/>
            <w:vAlign w:val="center"/>
            <w:hideMark/>
            <w:tcPrChange w:id="2272" w:author="Brian Bohman" w:date="2021-10-27T05:58:00Z">
              <w:tcPr>
                <w:tcW w:w="360" w:type="dxa"/>
                <w:vAlign w:val="center"/>
                <w:hideMark/>
              </w:tcPr>
            </w:tcPrChange>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Change w:id="2273" w:author="Brian Bohman" w:date="2021-10-27T05:58:00Z">
              <w:tcPr>
                <w:tcW w:w="864" w:type="dxa"/>
                <w:vAlign w:val="center"/>
                <w:hideMark/>
              </w:tcPr>
            </w:tcPrChange>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74" w:author="Brian Bohman" w:date="2021-10-27T05:58:00Z">
              <w:tcPr>
                <w:tcW w:w="1152" w:type="dxa"/>
                <w:vAlign w:val="center"/>
                <w:hideMark/>
              </w:tcPr>
            </w:tcPrChange>
          </w:tcPr>
          <w:p w14:paraId="037D4A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275" w:author="Brian Bohman" w:date="2021-10-27T05:58:00Z">
              <w:tcPr>
                <w:tcW w:w="504" w:type="dxa"/>
                <w:vAlign w:val="center"/>
                <w:hideMark/>
              </w:tcPr>
            </w:tcPrChange>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276" w:author="Brian Bohman" w:date="2021-10-27T05:58:00Z">
              <w:tcPr>
                <w:tcW w:w="1008" w:type="dxa"/>
                <w:vAlign w:val="center"/>
                <w:hideMark/>
              </w:tcPr>
            </w:tcPrChange>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277" w:author="Brian Bohman" w:date="2021-10-27T05:58:00Z">
              <w:tcPr>
                <w:tcW w:w="1008" w:type="dxa"/>
                <w:vAlign w:val="center"/>
                <w:hideMark/>
              </w:tcPr>
            </w:tcPrChange>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278" w:author="Brian Bohman" w:date="2021-10-27T05:58:00Z">
              <w:tcPr>
                <w:tcW w:w="720" w:type="dxa"/>
                <w:vAlign w:val="center"/>
                <w:hideMark/>
              </w:tcPr>
            </w:tcPrChange>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279" w:author="Brian Bohman" w:date="2021-10-27T05:58:00Z">
              <w:tcPr>
                <w:tcW w:w="1008" w:type="dxa"/>
                <w:vAlign w:val="center"/>
                <w:hideMark/>
              </w:tcPr>
            </w:tcPrChange>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280" w:author="Brian Bohman" w:date="2021-10-27T05:58:00Z">
              <w:tcPr>
                <w:tcW w:w="1152" w:type="dxa"/>
                <w:vAlign w:val="center"/>
                <w:hideMark/>
              </w:tcPr>
            </w:tcPrChange>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440" w:type="dxa"/>
            <w:vAlign w:val="center"/>
            <w:hideMark/>
            <w:tcPrChange w:id="2281" w:author="Brian Bohman" w:date="2021-10-27T05:58:00Z">
              <w:tcPr>
                <w:tcW w:w="1008" w:type="dxa"/>
                <w:vAlign w:val="center"/>
                <w:hideMark/>
              </w:tcPr>
            </w:tcPrChange>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19CD" w:rsidRPr="009B3DCC" w14:paraId="1EB624A3" w14:textId="77777777" w:rsidTr="00E419CD">
        <w:trPr>
          <w:trHeight w:val="165"/>
          <w:trPrChange w:id="2282" w:author="Brian Bohman" w:date="2021-10-27T05:58:00Z">
            <w:trPr>
              <w:trHeight w:val="165"/>
            </w:trPr>
          </w:trPrChange>
        </w:trPr>
        <w:tc>
          <w:tcPr>
            <w:tcW w:w="360" w:type="dxa"/>
            <w:vAlign w:val="center"/>
            <w:hideMark/>
            <w:tcPrChange w:id="2283" w:author="Brian Bohman" w:date="2021-10-27T05:58:00Z">
              <w:tcPr>
                <w:tcW w:w="360" w:type="dxa"/>
                <w:vAlign w:val="center"/>
                <w:hideMark/>
              </w:tcPr>
            </w:tcPrChange>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Change w:id="2284" w:author="Brian Bohman" w:date="2021-10-27T05:58:00Z">
              <w:tcPr>
                <w:tcW w:w="864" w:type="dxa"/>
                <w:vAlign w:val="center"/>
                <w:hideMark/>
              </w:tcPr>
            </w:tcPrChange>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85" w:author="Brian Bohman" w:date="2021-10-27T05:58:00Z">
              <w:tcPr>
                <w:tcW w:w="1152" w:type="dxa"/>
                <w:vAlign w:val="center"/>
                <w:hideMark/>
              </w:tcPr>
            </w:tcPrChange>
          </w:tcPr>
          <w:p w14:paraId="54E516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286" w:author="Brian Bohman" w:date="2021-10-27T05:58:00Z">
              <w:tcPr>
                <w:tcW w:w="504" w:type="dxa"/>
                <w:vAlign w:val="center"/>
                <w:hideMark/>
              </w:tcPr>
            </w:tcPrChange>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287" w:author="Brian Bohman" w:date="2021-10-27T05:58:00Z">
              <w:tcPr>
                <w:tcW w:w="1008" w:type="dxa"/>
                <w:vAlign w:val="center"/>
                <w:hideMark/>
              </w:tcPr>
            </w:tcPrChange>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288" w:author="Brian Bohman" w:date="2021-10-27T05:58:00Z">
              <w:tcPr>
                <w:tcW w:w="1008" w:type="dxa"/>
                <w:vAlign w:val="center"/>
                <w:hideMark/>
              </w:tcPr>
            </w:tcPrChange>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89" w:author="Brian Bohman" w:date="2021-10-27T05:58:00Z">
              <w:tcPr>
                <w:tcW w:w="720" w:type="dxa"/>
                <w:vAlign w:val="center"/>
                <w:hideMark/>
              </w:tcPr>
            </w:tcPrChange>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90" w:author="Brian Bohman" w:date="2021-10-27T05:58:00Z">
              <w:tcPr>
                <w:tcW w:w="1008" w:type="dxa"/>
                <w:vAlign w:val="center"/>
                <w:hideMark/>
              </w:tcPr>
            </w:tcPrChange>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91" w:author="Brian Bohman" w:date="2021-10-27T05:58:00Z">
              <w:tcPr>
                <w:tcW w:w="1152" w:type="dxa"/>
                <w:vAlign w:val="center"/>
                <w:hideMark/>
              </w:tcPr>
            </w:tcPrChange>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440" w:type="dxa"/>
            <w:vAlign w:val="center"/>
            <w:hideMark/>
            <w:tcPrChange w:id="2292" w:author="Brian Bohman" w:date="2021-10-27T05:58:00Z">
              <w:tcPr>
                <w:tcW w:w="1008" w:type="dxa"/>
                <w:vAlign w:val="center"/>
                <w:hideMark/>
              </w:tcPr>
            </w:tcPrChange>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19CD" w:rsidRPr="009B3DCC" w14:paraId="2637DEA2" w14:textId="77777777" w:rsidTr="00E419CD">
        <w:trPr>
          <w:trHeight w:val="165"/>
          <w:trPrChange w:id="2293" w:author="Brian Bohman" w:date="2021-10-27T05:58:00Z">
            <w:trPr>
              <w:trHeight w:val="165"/>
            </w:trPr>
          </w:trPrChange>
        </w:trPr>
        <w:tc>
          <w:tcPr>
            <w:tcW w:w="360" w:type="dxa"/>
            <w:vAlign w:val="center"/>
            <w:hideMark/>
            <w:tcPrChange w:id="2294" w:author="Brian Bohman" w:date="2021-10-27T05:58:00Z">
              <w:tcPr>
                <w:tcW w:w="360" w:type="dxa"/>
                <w:vAlign w:val="center"/>
                <w:hideMark/>
              </w:tcPr>
            </w:tcPrChange>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Change w:id="2295" w:author="Brian Bohman" w:date="2021-10-27T05:58:00Z">
              <w:tcPr>
                <w:tcW w:w="864" w:type="dxa"/>
                <w:vAlign w:val="center"/>
                <w:hideMark/>
              </w:tcPr>
            </w:tcPrChange>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96" w:author="Brian Bohman" w:date="2021-10-27T05:58:00Z">
              <w:tcPr>
                <w:tcW w:w="1152" w:type="dxa"/>
                <w:vAlign w:val="center"/>
                <w:hideMark/>
              </w:tcPr>
            </w:tcPrChange>
          </w:tcPr>
          <w:p w14:paraId="1574FA9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297" w:author="Brian Bohman" w:date="2021-10-27T05:58:00Z">
              <w:tcPr>
                <w:tcW w:w="504" w:type="dxa"/>
                <w:vAlign w:val="center"/>
                <w:hideMark/>
              </w:tcPr>
            </w:tcPrChange>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298" w:author="Brian Bohman" w:date="2021-10-27T05:58:00Z">
              <w:tcPr>
                <w:tcW w:w="1008" w:type="dxa"/>
                <w:vAlign w:val="center"/>
                <w:hideMark/>
              </w:tcPr>
            </w:tcPrChange>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299" w:author="Brian Bohman" w:date="2021-10-27T05:58:00Z">
              <w:tcPr>
                <w:tcW w:w="1008" w:type="dxa"/>
                <w:vAlign w:val="center"/>
                <w:hideMark/>
              </w:tcPr>
            </w:tcPrChange>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00" w:author="Brian Bohman" w:date="2021-10-27T05:58:00Z">
              <w:tcPr>
                <w:tcW w:w="720" w:type="dxa"/>
                <w:vAlign w:val="center"/>
                <w:hideMark/>
              </w:tcPr>
            </w:tcPrChange>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01" w:author="Brian Bohman" w:date="2021-10-27T05:58:00Z">
              <w:tcPr>
                <w:tcW w:w="1008" w:type="dxa"/>
                <w:vAlign w:val="center"/>
                <w:hideMark/>
              </w:tcPr>
            </w:tcPrChange>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302" w:author="Brian Bohman" w:date="2021-10-27T05:58:00Z">
              <w:tcPr>
                <w:tcW w:w="1152" w:type="dxa"/>
                <w:vAlign w:val="center"/>
                <w:hideMark/>
              </w:tcPr>
            </w:tcPrChange>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440" w:type="dxa"/>
            <w:vAlign w:val="center"/>
            <w:hideMark/>
            <w:tcPrChange w:id="2303" w:author="Brian Bohman" w:date="2021-10-27T05:58:00Z">
              <w:tcPr>
                <w:tcW w:w="1008" w:type="dxa"/>
                <w:vAlign w:val="center"/>
                <w:hideMark/>
              </w:tcPr>
            </w:tcPrChange>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6814D874" w14:textId="77777777" w:rsidTr="00E419CD">
        <w:trPr>
          <w:trHeight w:val="165"/>
          <w:trPrChange w:id="2304" w:author="Brian Bohman" w:date="2021-10-27T05:58:00Z">
            <w:trPr>
              <w:trHeight w:val="165"/>
            </w:trPr>
          </w:trPrChange>
        </w:trPr>
        <w:tc>
          <w:tcPr>
            <w:tcW w:w="360" w:type="dxa"/>
            <w:vAlign w:val="center"/>
            <w:hideMark/>
            <w:tcPrChange w:id="2305" w:author="Brian Bohman" w:date="2021-10-27T05:58:00Z">
              <w:tcPr>
                <w:tcW w:w="360" w:type="dxa"/>
                <w:vAlign w:val="center"/>
                <w:hideMark/>
              </w:tcPr>
            </w:tcPrChange>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Change w:id="2306" w:author="Brian Bohman" w:date="2021-10-27T05:58:00Z">
              <w:tcPr>
                <w:tcW w:w="864" w:type="dxa"/>
                <w:vAlign w:val="center"/>
                <w:hideMark/>
              </w:tcPr>
            </w:tcPrChange>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07" w:author="Brian Bohman" w:date="2021-10-27T05:58:00Z">
              <w:tcPr>
                <w:tcW w:w="1152" w:type="dxa"/>
                <w:vAlign w:val="center"/>
                <w:hideMark/>
              </w:tcPr>
            </w:tcPrChange>
          </w:tcPr>
          <w:p w14:paraId="12230A0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308" w:author="Brian Bohman" w:date="2021-10-27T05:58:00Z">
              <w:tcPr>
                <w:tcW w:w="504" w:type="dxa"/>
                <w:vAlign w:val="center"/>
                <w:hideMark/>
              </w:tcPr>
            </w:tcPrChange>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309" w:author="Brian Bohman" w:date="2021-10-27T05:58:00Z">
              <w:tcPr>
                <w:tcW w:w="1008" w:type="dxa"/>
                <w:vAlign w:val="center"/>
                <w:hideMark/>
              </w:tcPr>
            </w:tcPrChange>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310" w:author="Brian Bohman" w:date="2021-10-27T05:58:00Z">
              <w:tcPr>
                <w:tcW w:w="1008" w:type="dxa"/>
                <w:vAlign w:val="center"/>
                <w:hideMark/>
              </w:tcPr>
            </w:tcPrChange>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11" w:author="Brian Bohman" w:date="2021-10-27T05:58:00Z">
              <w:tcPr>
                <w:tcW w:w="720" w:type="dxa"/>
                <w:vAlign w:val="center"/>
                <w:hideMark/>
              </w:tcPr>
            </w:tcPrChange>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12" w:author="Brian Bohman" w:date="2021-10-27T05:58:00Z">
              <w:tcPr>
                <w:tcW w:w="1008" w:type="dxa"/>
                <w:vAlign w:val="center"/>
                <w:hideMark/>
              </w:tcPr>
            </w:tcPrChange>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313" w:author="Brian Bohman" w:date="2021-10-27T05:58:00Z">
              <w:tcPr>
                <w:tcW w:w="1152" w:type="dxa"/>
                <w:vAlign w:val="center"/>
                <w:hideMark/>
              </w:tcPr>
            </w:tcPrChange>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440" w:type="dxa"/>
            <w:vAlign w:val="center"/>
            <w:hideMark/>
            <w:tcPrChange w:id="2314" w:author="Brian Bohman" w:date="2021-10-27T05:58:00Z">
              <w:tcPr>
                <w:tcW w:w="1008" w:type="dxa"/>
                <w:vAlign w:val="center"/>
                <w:hideMark/>
              </w:tcPr>
            </w:tcPrChange>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5D16AE5" w14:textId="77777777" w:rsidTr="00E419CD">
        <w:trPr>
          <w:trHeight w:val="165"/>
          <w:trPrChange w:id="2315" w:author="Brian Bohman" w:date="2021-10-27T05:58:00Z">
            <w:trPr>
              <w:trHeight w:val="165"/>
            </w:trPr>
          </w:trPrChange>
        </w:trPr>
        <w:tc>
          <w:tcPr>
            <w:tcW w:w="360" w:type="dxa"/>
            <w:vAlign w:val="center"/>
            <w:hideMark/>
            <w:tcPrChange w:id="2316" w:author="Brian Bohman" w:date="2021-10-27T05:58:00Z">
              <w:tcPr>
                <w:tcW w:w="360" w:type="dxa"/>
                <w:vAlign w:val="center"/>
                <w:hideMark/>
              </w:tcPr>
            </w:tcPrChange>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Change w:id="2317" w:author="Brian Bohman" w:date="2021-10-27T05:58:00Z">
              <w:tcPr>
                <w:tcW w:w="864" w:type="dxa"/>
                <w:vAlign w:val="center"/>
                <w:hideMark/>
              </w:tcPr>
            </w:tcPrChange>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18" w:author="Brian Bohman" w:date="2021-10-27T05:58:00Z">
              <w:tcPr>
                <w:tcW w:w="1152" w:type="dxa"/>
                <w:vAlign w:val="center"/>
                <w:hideMark/>
              </w:tcPr>
            </w:tcPrChange>
          </w:tcPr>
          <w:p w14:paraId="3953B8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319" w:author="Brian Bohman" w:date="2021-10-27T05:58:00Z">
              <w:tcPr>
                <w:tcW w:w="504" w:type="dxa"/>
                <w:vAlign w:val="center"/>
                <w:hideMark/>
              </w:tcPr>
            </w:tcPrChange>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320" w:author="Brian Bohman" w:date="2021-10-27T05:58:00Z">
              <w:tcPr>
                <w:tcW w:w="1008" w:type="dxa"/>
                <w:vAlign w:val="center"/>
                <w:hideMark/>
              </w:tcPr>
            </w:tcPrChange>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321" w:author="Brian Bohman" w:date="2021-10-27T05:58:00Z">
              <w:tcPr>
                <w:tcW w:w="1008" w:type="dxa"/>
                <w:vAlign w:val="center"/>
                <w:hideMark/>
              </w:tcPr>
            </w:tcPrChange>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22" w:author="Brian Bohman" w:date="2021-10-27T05:58:00Z">
              <w:tcPr>
                <w:tcW w:w="720" w:type="dxa"/>
                <w:vAlign w:val="center"/>
                <w:hideMark/>
              </w:tcPr>
            </w:tcPrChange>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23" w:author="Brian Bohman" w:date="2021-10-27T05:58:00Z">
              <w:tcPr>
                <w:tcW w:w="1008" w:type="dxa"/>
                <w:vAlign w:val="center"/>
                <w:hideMark/>
              </w:tcPr>
            </w:tcPrChange>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24" w:author="Brian Bohman" w:date="2021-10-27T05:58:00Z">
              <w:tcPr>
                <w:tcW w:w="1152" w:type="dxa"/>
                <w:vAlign w:val="center"/>
                <w:hideMark/>
              </w:tcPr>
            </w:tcPrChange>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2325" w:author="Brian Bohman" w:date="2021-10-27T05:58:00Z">
              <w:tcPr>
                <w:tcW w:w="1008" w:type="dxa"/>
                <w:vAlign w:val="center"/>
                <w:hideMark/>
              </w:tcPr>
            </w:tcPrChange>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19CD" w:rsidRPr="009B3DCC" w14:paraId="6DCED8BE" w14:textId="77777777" w:rsidTr="00E419CD">
        <w:trPr>
          <w:trHeight w:val="165"/>
          <w:trPrChange w:id="2326" w:author="Brian Bohman" w:date="2021-10-27T05:58:00Z">
            <w:trPr>
              <w:trHeight w:val="165"/>
            </w:trPr>
          </w:trPrChange>
        </w:trPr>
        <w:tc>
          <w:tcPr>
            <w:tcW w:w="360" w:type="dxa"/>
            <w:vAlign w:val="center"/>
            <w:hideMark/>
            <w:tcPrChange w:id="2327" w:author="Brian Bohman" w:date="2021-10-27T05:58:00Z">
              <w:tcPr>
                <w:tcW w:w="360" w:type="dxa"/>
                <w:vAlign w:val="center"/>
                <w:hideMark/>
              </w:tcPr>
            </w:tcPrChange>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Change w:id="2328" w:author="Brian Bohman" w:date="2021-10-27T05:58:00Z">
              <w:tcPr>
                <w:tcW w:w="864" w:type="dxa"/>
                <w:vAlign w:val="center"/>
                <w:hideMark/>
              </w:tcPr>
            </w:tcPrChange>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29" w:author="Brian Bohman" w:date="2021-10-27T05:58:00Z">
              <w:tcPr>
                <w:tcW w:w="1152" w:type="dxa"/>
                <w:vAlign w:val="center"/>
                <w:hideMark/>
              </w:tcPr>
            </w:tcPrChange>
          </w:tcPr>
          <w:p w14:paraId="4AE04A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330" w:author="Brian Bohman" w:date="2021-10-27T05:58:00Z">
              <w:tcPr>
                <w:tcW w:w="504" w:type="dxa"/>
                <w:vAlign w:val="center"/>
                <w:hideMark/>
              </w:tcPr>
            </w:tcPrChange>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331" w:author="Brian Bohman" w:date="2021-10-27T05:58:00Z">
              <w:tcPr>
                <w:tcW w:w="1008" w:type="dxa"/>
                <w:vAlign w:val="center"/>
                <w:hideMark/>
              </w:tcPr>
            </w:tcPrChange>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332" w:author="Brian Bohman" w:date="2021-10-27T05:58:00Z">
              <w:tcPr>
                <w:tcW w:w="1008" w:type="dxa"/>
                <w:vAlign w:val="center"/>
                <w:hideMark/>
              </w:tcPr>
            </w:tcPrChange>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33" w:author="Brian Bohman" w:date="2021-10-27T05:58:00Z">
              <w:tcPr>
                <w:tcW w:w="720" w:type="dxa"/>
                <w:vAlign w:val="center"/>
                <w:hideMark/>
              </w:tcPr>
            </w:tcPrChange>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34" w:author="Brian Bohman" w:date="2021-10-27T05:58:00Z">
              <w:tcPr>
                <w:tcW w:w="1008" w:type="dxa"/>
                <w:vAlign w:val="center"/>
                <w:hideMark/>
              </w:tcPr>
            </w:tcPrChange>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35" w:author="Brian Bohman" w:date="2021-10-27T05:58:00Z">
              <w:tcPr>
                <w:tcW w:w="1152" w:type="dxa"/>
                <w:vAlign w:val="center"/>
                <w:hideMark/>
              </w:tcPr>
            </w:tcPrChange>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440" w:type="dxa"/>
            <w:vAlign w:val="center"/>
            <w:hideMark/>
            <w:tcPrChange w:id="2336" w:author="Brian Bohman" w:date="2021-10-27T05:58:00Z">
              <w:tcPr>
                <w:tcW w:w="1008" w:type="dxa"/>
                <w:vAlign w:val="center"/>
                <w:hideMark/>
              </w:tcPr>
            </w:tcPrChange>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4C76CBE1" w14:textId="77777777" w:rsidTr="00E419CD">
        <w:trPr>
          <w:trHeight w:val="165"/>
          <w:trPrChange w:id="2337" w:author="Brian Bohman" w:date="2021-10-27T05:58:00Z">
            <w:trPr>
              <w:trHeight w:val="165"/>
            </w:trPr>
          </w:trPrChange>
        </w:trPr>
        <w:tc>
          <w:tcPr>
            <w:tcW w:w="360" w:type="dxa"/>
            <w:vAlign w:val="center"/>
            <w:hideMark/>
            <w:tcPrChange w:id="2338" w:author="Brian Bohman" w:date="2021-10-27T05:58:00Z">
              <w:tcPr>
                <w:tcW w:w="360" w:type="dxa"/>
                <w:vAlign w:val="center"/>
                <w:hideMark/>
              </w:tcPr>
            </w:tcPrChange>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Change w:id="2339" w:author="Brian Bohman" w:date="2021-10-27T05:58:00Z">
              <w:tcPr>
                <w:tcW w:w="864" w:type="dxa"/>
                <w:vAlign w:val="center"/>
                <w:hideMark/>
              </w:tcPr>
            </w:tcPrChange>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40" w:author="Brian Bohman" w:date="2021-10-27T05:58:00Z">
              <w:tcPr>
                <w:tcW w:w="1152" w:type="dxa"/>
                <w:vAlign w:val="center"/>
                <w:hideMark/>
              </w:tcPr>
            </w:tcPrChange>
          </w:tcPr>
          <w:p w14:paraId="77655D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341" w:author="Brian Bohman" w:date="2021-10-27T05:58:00Z">
              <w:tcPr>
                <w:tcW w:w="504" w:type="dxa"/>
                <w:vAlign w:val="center"/>
                <w:hideMark/>
              </w:tcPr>
            </w:tcPrChange>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342" w:author="Brian Bohman" w:date="2021-10-27T05:58:00Z">
              <w:tcPr>
                <w:tcW w:w="1008" w:type="dxa"/>
                <w:vAlign w:val="center"/>
                <w:hideMark/>
              </w:tcPr>
            </w:tcPrChange>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343" w:author="Brian Bohman" w:date="2021-10-27T05:58:00Z">
              <w:tcPr>
                <w:tcW w:w="1008" w:type="dxa"/>
                <w:vAlign w:val="center"/>
                <w:hideMark/>
              </w:tcPr>
            </w:tcPrChange>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44" w:author="Brian Bohman" w:date="2021-10-27T05:58:00Z">
              <w:tcPr>
                <w:tcW w:w="720" w:type="dxa"/>
                <w:vAlign w:val="center"/>
                <w:hideMark/>
              </w:tcPr>
            </w:tcPrChange>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45" w:author="Brian Bohman" w:date="2021-10-27T05:58:00Z">
              <w:tcPr>
                <w:tcW w:w="1008" w:type="dxa"/>
                <w:vAlign w:val="center"/>
                <w:hideMark/>
              </w:tcPr>
            </w:tcPrChange>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46" w:author="Brian Bohman" w:date="2021-10-27T05:58:00Z">
              <w:tcPr>
                <w:tcW w:w="1152" w:type="dxa"/>
                <w:vAlign w:val="center"/>
                <w:hideMark/>
              </w:tcPr>
            </w:tcPrChange>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440" w:type="dxa"/>
            <w:vAlign w:val="center"/>
            <w:hideMark/>
            <w:tcPrChange w:id="2347" w:author="Brian Bohman" w:date="2021-10-27T05:58:00Z">
              <w:tcPr>
                <w:tcW w:w="1008" w:type="dxa"/>
                <w:vAlign w:val="center"/>
                <w:hideMark/>
              </w:tcPr>
            </w:tcPrChange>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951E986" w14:textId="77777777" w:rsidTr="00E419CD">
        <w:trPr>
          <w:trHeight w:val="165"/>
          <w:trPrChange w:id="2348" w:author="Brian Bohman" w:date="2021-10-27T05:58:00Z">
            <w:trPr>
              <w:trHeight w:val="165"/>
            </w:trPr>
          </w:trPrChange>
        </w:trPr>
        <w:tc>
          <w:tcPr>
            <w:tcW w:w="360" w:type="dxa"/>
            <w:vAlign w:val="center"/>
            <w:hideMark/>
            <w:tcPrChange w:id="2349" w:author="Brian Bohman" w:date="2021-10-27T05:58:00Z">
              <w:tcPr>
                <w:tcW w:w="360" w:type="dxa"/>
                <w:vAlign w:val="center"/>
                <w:hideMark/>
              </w:tcPr>
            </w:tcPrChange>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Change w:id="2350" w:author="Brian Bohman" w:date="2021-10-27T05:58:00Z">
              <w:tcPr>
                <w:tcW w:w="864" w:type="dxa"/>
                <w:vAlign w:val="center"/>
                <w:hideMark/>
              </w:tcPr>
            </w:tcPrChange>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51" w:author="Brian Bohman" w:date="2021-10-27T05:58:00Z">
              <w:tcPr>
                <w:tcW w:w="1152" w:type="dxa"/>
                <w:vAlign w:val="center"/>
                <w:hideMark/>
              </w:tcPr>
            </w:tcPrChange>
          </w:tcPr>
          <w:p w14:paraId="5556EC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352" w:author="Brian Bohman" w:date="2021-10-27T05:58:00Z">
              <w:tcPr>
                <w:tcW w:w="504" w:type="dxa"/>
                <w:vAlign w:val="center"/>
                <w:hideMark/>
              </w:tcPr>
            </w:tcPrChange>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353" w:author="Brian Bohman" w:date="2021-10-27T05:58:00Z">
              <w:tcPr>
                <w:tcW w:w="1008" w:type="dxa"/>
                <w:vAlign w:val="center"/>
                <w:hideMark/>
              </w:tcPr>
            </w:tcPrChange>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354" w:author="Brian Bohman" w:date="2021-10-27T05:58:00Z">
              <w:tcPr>
                <w:tcW w:w="1008" w:type="dxa"/>
                <w:vAlign w:val="center"/>
                <w:hideMark/>
              </w:tcPr>
            </w:tcPrChange>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55" w:author="Brian Bohman" w:date="2021-10-27T05:58:00Z">
              <w:tcPr>
                <w:tcW w:w="720" w:type="dxa"/>
                <w:vAlign w:val="center"/>
                <w:hideMark/>
              </w:tcPr>
            </w:tcPrChange>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56" w:author="Brian Bohman" w:date="2021-10-27T05:58:00Z">
              <w:tcPr>
                <w:tcW w:w="1008" w:type="dxa"/>
                <w:vAlign w:val="center"/>
                <w:hideMark/>
              </w:tcPr>
            </w:tcPrChange>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357" w:author="Brian Bohman" w:date="2021-10-27T05:58:00Z">
              <w:tcPr>
                <w:tcW w:w="1152" w:type="dxa"/>
                <w:vAlign w:val="center"/>
                <w:hideMark/>
              </w:tcPr>
            </w:tcPrChange>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440" w:type="dxa"/>
            <w:vAlign w:val="center"/>
            <w:hideMark/>
            <w:tcPrChange w:id="2358" w:author="Brian Bohman" w:date="2021-10-27T05:58:00Z">
              <w:tcPr>
                <w:tcW w:w="1008" w:type="dxa"/>
                <w:vAlign w:val="center"/>
                <w:hideMark/>
              </w:tcPr>
            </w:tcPrChange>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3EEBDC0A" w14:textId="77777777" w:rsidTr="00E419CD">
        <w:trPr>
          <w:trHeight w:val="165"/>
          <w:trPrChange w:id="2359" w:author="Brian Bohman" w:date="2021-10-27T05:58:00Z">
            <w:trPr>
              <w:trHeight w:val="165"/>
            </w:trPr>
          </w:trPrChange>
        </w:trPr>
        <w:tc>
          <w:tcPr>
            <w:tcW w:w="360" w:type="dxa"/>
            <w:vAlign w:val="center"/>
            <w:hideMark/>
            <w:tcPrChange w:id="2360" w:author="Brian Bohman" w:date="2021-10-27T05:58:00Z">
              <w:tcPr>
                <w:tcW w:w="360" w:type="dxa"/>
                <w:vAlign w:val="center"/>
                <w:hideMark/>
              </w:tcPr>
            </w:tcPrChange>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Change w:id="2361" w:author="Brian Bohman" w:date="2021-10-27T05:58:00Z">
              <w:tcPr>
                <w:tcW w:w="864" w:type="dxa"/>
                <w:vAlign w:val="center"/>
                <w:hideMark/>
              </w:tcPr>
            </w:tcPrChange>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62" w:author="Brian Bohman" w:date="2021-10-27T05:58:00Z">
              <w:tcPr>
                <w:tcW w:w="1152" w:type="dxa"/>
                <w:vAlign w:val="center"/>
                <w:hideMark/>
              </w:tcPr>
            </w:tcPrChange>
          </w:tcPr>
          <w:p w14:paraId="6506D2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363" w:author="Brian Bohman" w:date="2021-10-27T05:58:00Z">
              <w:tcPr>
                <w:tcW w:w="504" w:type="dxa"/>
                <w:vAlign w:val="center"/>
                <w:hideMark/>
              </w:tcPr>
            </w:tcPrChange>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364" w:author="Brian Bohman" w:date="2021-10-27T05:58:00Z">
              <w:tcPr>
                <w:tcW w:w="1008" w:type="dxa"/>
                <w:vAlign w:val="center"/>
                <w:hideMark/>
              </w:tcPr>
            </w:tcPrChange>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365" w:author="Brian Bohman" w:date="2021-10-27T05:58:00Z">
              <w:tcPr>
                <w:tcW w:w="1008" w:type="dxa"/>
                <w:vAlign w:val="center"/>
                <w:hideMark/>
              </w:tcPr>
            </w:tcPrChange>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66" w:author="Brian Bohman" w:date="2021-10-27T05:58:00Z">
              <w:tcPr>
                <w:tcW w:w="720" w:type="dxa"/>
                <w:vAlign w:val="center"/>
                <w:hideMark/>
              </w:tcPr>
            </w:tcPrChange>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67" w:author="Brian Bohman" w:date="2021-10-27T05:58:00Z">
              <w:tcPr>
                <w:tcW w:w="1008" w:type="dxa"/>
                <w:vAlign w:val="center"/>
                <w:hideMark/>
              </w:tcPr>
            </w:tcPrChange>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368" w:author="Brian Bohman" w:date="2021-10-27T05:58:00Z">
              <w:tcPr>
                <w:tcW w:w="1152" w:type="dxa"/>
                <w:vAlign w:val="center"/>
                <w:hideMark/>
              </w:tcPr>
            </w:tcPrChange>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2369" w:author="Brian Bohman" w:date="2021-10-27T05:58:00Z">
              <w:tcPr>
                <w:tcW w:w="1008" w:type="dxa"/>
                <w:vAlign w:val="center"/>
                <w:hideMark/>
              </w:tcPr>
            </w:tcPrChange>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16A973DE" w14:textId="77777777" w:rsidTr="00E419CD">
        <w:trPr>
          <w:trHeight w:val="165"/>
          <w:trPrChange w:id="2370" w:author="Brian Bohman" w:date="2021-10-27T05:58:00Z">
            <w:trPr>
              <w:trHeight w:val="165"/>
            </w:trPr>
          </w:trPrChange>
        </w:trPr>
        <w:tc>
          <w:tcPr>
            <w:tcW w:w="360" w:type="dxa"/>
            <w:vAlign w:val="center"/>
            <w:hideMark/>
            <w:tcPrChange w:id="2371" w:author="Brian Bohman" w:date="2021-10-27T05:58:00Z">
              <w:tcPr>
                <w:tcW w:w="360" w:type="dxa"/>
                <w:vAlign w:val="center"/>
                <w:hideMark/>
              </w:tcPr>
            </w:tcPrChange>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Change w:id="2372" w:author="Brian Bohman" w:date="2021-10-27T05:58:00Z">
              <w:tcPr>
                <w:tcW w:w="864" w:type="dxa"/>
                <w:vAlign w:val="center"/>
                <w:hideMark/>
              </w:tcPr>
            </w:tcPrChange>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73" w:author="Brian Bohman" w:date="2021-10-27T05:58:00Z">
              <w:tcPr>
                <w:tcW w:w="1152" w:type="dxa"/>
                <w:vAlign w:val="center"/>
                <w:hideMark/>
              </w:tcPr>
            </w:tcPrChange>
          </w:tcPr>
          <w:p w14:paraId="1CCA50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374" w:author="Brian Bohman" w:date="2021-10-27T05:58:00Z">
              <w:tcPr>
                <w:tcW w:w="504" w:type="dxa"/>
                <w:vAlign w:val="center"/>
                <w:hideMark/>
              </w:tcPr>
            </w:tcPrChange>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375" w:author="Brian Bohman" w:date="2021-10-27T05:58:00Z">
              <w:tcPr>
                <w:tcW w:w="1008" w:type="dxa"/>
                <w:vAlign w:val="center"/>
                <w:hideMark/>
              </w:tcPr>
            </w:tcPrChange>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376" w:author="Brian Bohman" w:date="2021-10-27T05:58:00Z">
              <w:tcPr>
                <w:tcW w:w="1008" w:type="dxa"/>
                <w:vAlign w:val="center"/>
                <w:hideMark/>
              </w:tcPr>
            </w:tcPrChange>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77" w:author="Brian Bohman" w:date="2021-10-27T05:58:00Z">
              <w:tcPr>
                <w:tcW w:w="720" w:type="dxa"/>
                <w:vAlign w:val="center"/>
                <w:hideMark/>
              </w:tcPr>
            </w:tcPrChange>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78" w:author="Brian Bohman" w:date="2021-10-27T05:58:00Z">
              <w:tcPr>
                <w:tcW w:w="1008" w:type="dxa"/>
                <w:vAlign w:val="center"/>
                <w:hideMark/>
              </w:tcPr>
            </w:tcPrChange>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79" w:author="Brian Bohman" w:date="2021-10-27T05:58:00Z">
              <w:tcPr>
                <w:tcW w:w="1152" w:type="dxa"/>
                <w:vAlign w:val="center"/>
                <w:hideMark/>
              </w:tcPr>
            </w:tcPrChange>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2380" w:author="Brian Bohman" w:date="2021-10-27T05:58:00Z">
              <w:tcPr>
                <w:tcW w:w="1008" w:type="dxa"/>
                <w:vAlign w:val="center"/>
                <w:hideMark/>
              </w:tcPr>
            </w:tcPrChange>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157122EB" w14:textId="77777777" w:rsidTr="00E419CD">
        <w:trPr>
          <w:trHeight w:val="180"/>
          <w:trPrChange w:id="2381" w:author="Brian Bohman" w:date="2021-10-27T05:58:00Z">
            <w:trPr>
              <w:trHeight w:val="180"/>
            </w:trPr>
          </w:trPrChange>
        </w:trPr>
        <w:tc>
          <w:tcPr>
            <w:tcW w:w="360" w:type="dxa"/>
            <w:vAlign w:val="center"/>
            <w:hideMark/>
            <w:tcPrChange w:id="2382" w:author="Brian Bohman" w:date="2021-10-27T05:58:00Z">
              <w:tcPr>
                <w:tcW w:w="360" w:type="dxa"/>
                <w:vAlign w:val="center"/>
                <w:hideMark/>
              </w:tcPr>
            </w:tcPrChange>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Change w:id="2383" w:author="Brian Bohman" w:date="2021-10-27T05:58:00Z">
              <w:tcPr>
                <w:tcW w:w="864" w:type="dxa"/>
                <w:vAlign w:val="center"/>
                <w:hideMark/>
              </w:tcPr>
            </w:tcPrChange>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84" w:author="Brian Bohman" w:date="2021-10-27T05:58:00Z">
              <w:tcPr>
                <w:tcW w:w="1152" w:type="dxa"/>
                <w:vAlign w:val="center"/>
                <w:hideMark/>
              </w:tcPr>
            </w:tcPrChange>
          </w:tcPr>
          <w:p w14:paraId="3F8D212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385" w:author="Brian Bohman" w:date="2021-10-27T05:58:00Z">
              <w:tcPr>
                <w:tcW w:w="504" w:type="dxa"/>
                <w:vAlign w:val="center"/>
                <w:hideMark/>
              </w:tcPr>
            </w:tcPrChange>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386" w:author="Brian Bohman" w:date="2021-10-27T05:58:00Z">
              <w:tcPr>
                <w:tcW w:w="1008" w:type="dxa"/>
                <w:vAlign w:val="center"/>
                <w:hideMark/>
              </w:tcPr>
            </w:tcPrChange>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387" w:author="Brian Bohman" w:date="2021-10-27T05:58:00Z">
              <w:tcPr>
                <w:tcW w:w="1008" w:type="dxa"/>
                <w:vAlign w:val="center"/>
                <w:hideMark/>
              </w:tcPr>
            </w:tcPrChange>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88" w:author="Brian Bohman" w:date="2021-10-27T05:58:00Z">
              <w:tcPr>
                <w:tcW w:w="720" w:type="dxa"/>
                <w:vAlign w:val="center"/>
                <w:hideMark/>
              </w:tcPr>
            </w:tcPrChange>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89" w:author="Brian Bohman" w:date="2021-10-27T05:58:00Z">
              <w:tcPr>
                <w:tcW w:w="1008" w:type="dxa"/>
                <w:vAlign w:val="center"/>
                <w:hideMark/>
              </w:tcPr>
            </w:tcPrChange>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90" w:author="Brian Bohman" w:date="2021-10-27T05:58:00Z">
              <w:tcPr>
                <w:tcW w:w="1152" w:type="dxa"/>
                <w:vAlign w:val="center"/>
                <w:hideMark/>
              </w:tcPr>
            </w:tcPrChange>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2391" w:author="Brian Bohman" w:date="2021-10-27T05:58:00Z">
              <w:tcPr>
                <w:tcW w:w="1008" w:type="dxa"/>
                <w:vAlign w:val="center"/>
                <w:hideMark/>
              </w:tcPr>
            </w:tcPrChange>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02A3C765" w14:textId="77777777" w:rsidTr="00E419CD">
        <w:trPr>
          <w:trHeight w:val="165"/>
          <w:trPrChange w:id="2392" w:author="Brian Bohman" w:date="2021-10-27T05:58:00Z">
            <w:trPr>
              <w:trHeight w:val="165"/>
            </w:trPr>
          </w:trPrChange>
        </w:trPr>
        <w:tc>
          <w:tcPr>
            <w:tcW w:w="360" w:type="dxa"/>
            <w:vAlign w:val="center"/>
            <w:hideMark/>
            <w:tcPrChange w:id="2393" w:author="Brian Bohman" w:date="2021-10-27T05:58:00Z">
              <w:tcPr>
                <w:tcW w:w="360" w:type="dxa"/>
                <w:vAlign w:val="center"/>
                <w:hideMark/>
              </w:tcPr>
            </w:tcPrChange>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Change w:id="2394" w:author="Brian Bohman" w:date="2021-10-27T05:58:00Z">
              <w:tcPr>
                <w:tcW w:w="864" w:type="dxa"/>
                <w:vAlign w:val="center"/>
                <w:hideMark/>
              </w:tcPr>
            </w:tcPrChange>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95" w:author="Brian Bohman" w:date="2021-10-27T05:58:00Z">
              <w:tcPr>
                <w:tcW w:w="1152" w:type="dxa"/>
                <w:vAlign w:val="center"/>
                <w:hideMark/>
              </w:tcPr>
            </w:tcPrChange>
          </w:tcPr>
          <w:p w14:paraId="4327A7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396" w:author="Brian Bohman" w:date="2021-10-27T05:58:00Z">
              <w:tcPr>
                <w:tcW w:w="504" w:type="dxa"/>
                <w:vAlign w:val="center"/>
                <w:hideMark/>
              </w:tcPr>
            </w:tcPrChange>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397" w:author="Brian Bohman" w:date="2021-10-27T05:58:00Z">
              <w:tcPr>
                <w:tcW w:w="1008" w:type="dxa"/>
                <w:vAlign w:val="center"/>
                <w:hideMark/>
              </w:tcPr>
            </w:tcPrChange>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398" w:author="Brian Bohman" w:date="2021-10-27T05:58:00Z">
              <w:tcPr>
                <w:tcW w:w="1008" w:type="dxa"/>
                <w:vAlign w:val="center"/>
                <w:hideMark/>
              </w:tcPr>
            </w:tcPrChange>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99" w:author="Brian Bohman" w:date="2021-10-27T05:58:00Z">
              <w:tcPr>
                <w:tcW w:w="720" w:type="dxa"/>
                <w:vAlign w:val="center"/>
                <w:hideMark/>
              </w:tcPr>
            </w:tcPrChange>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00" w:author="Brian Bohman" w:date="2021-10-27T05:58:00Z">
              <w:tcPr>
                <w:tcW w:w="1008" w:type="dxa"/>
                <w:vAlign w:val="center"/>
                <w:hideMark/>
              </w:tcPr>
            </w:tcPrChange>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01" w:author="Brian Bohman" w:date="2021-10-27T05:58:00Z">
              <w:tcPr>
                <w:tcW w:w="1152" w:type="dxa"/>
                <w:vAlign w:val="center"/>
                <w:hideMark/>
              </w:tcPr>
            </w:tcPrChange>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2402" w:author="Brian Bohman" w:date="2021-10-27T05:58:00Z">
              <w:tcPr>
                <w:tcW w:w="1008" w:type="dxa"/>
                <w:vAlign w:val="center"/>
                <w:hideMark/>
              </w:tcPr>
            </w:tcPrChange>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61396D32" w14:textId="77777777" w:rsidTr="00E419CD">
        <w:trPr>
          <w:trHeight w:val="165"/>
          <w:trPrChange w:id="2403" w:author="Brian Bohman" w:date="2021-10-27T05:58:00Z">
            <w:trPr>
              <w:trHeight w:val="165"/>
            </w:trPr>
          </w:trPrChange>
        </w:trPr>
        <w:tc>
          <w:tcPr>
            <w:tcW w:w="360" w:type="dxa"/>
            <w:vAlign w:val="center"/>
            <w:hideMark/>
            <w:tcPrChange w:id="2404" w:author="Brian Bohman" w:date="2021-10-27T05:58:00Z">
              <w:tcPr>
                <w:tcW w:w="360" w:type="dxa"/>
                <w:vAlign w:val="center"/>
                <w:hideMark/>
              </w:tcPr>
            </w:tcPrChange>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Change w:id="2405" w:author="Brian Bohman" w:date="2021-10-27T05:58:00Z">
              <w:tcPr>
                <w:tcW w:w="864" w:type="dxa"/>
                <w:vAlign w:val="center"/>
                <w:hideMark/>
              </w:tcPr>
            </w:tcPrChange>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06" w:author="Brian Bohman" w:date="2021-10-27T05:58:00Z">
              <w:tcPr>
                <w:tcW w:w="1152" w:type="dxa"/>
                <w:vAlign w:val="center"/>
                <w:hideMark/>
              </w:tcPr>
            </w:tcPrChange>
          </w:tcPr>
          <w:p w14:paraId="0FD234A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407" w:author="Brian Bohman" w:date="2021-10-27T05:58:00Z">
              <w:tcPr>
                <w:tcW w:w="504" w:type="dxa"/>
                <w:vAlign w:val="center"/>
                <w:hideMark/>
              </w:tcPr>
            </w:tcPrChange>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408" w:author="Brian Bohman" w:date="2021-10-27T05:58:00Z">
              <w:tcPr>
                <w:tcW w:w="1008" w:type="dxa"/>
                <w:vAlign w:val="center"/>
                <w:hideMark/>
              </w:tcPr>
            </w:tcPrChange>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409" w:author="Brian Bohman" w:date="2021-10-27T05:58:00Z">
              <w:tcPr>
                <w:tcW w:w="1008" w:type="dxa"/>
                <w:vAlign w:val="center"/>
                <w:hideMark/>
              </w:tcPr>
            </w:tcPrChange>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10" w:author="Brian Bohman" w:date="2021-10-27T05:58:00Z">
              <w:tcPr>
                <w:tcW w:w="720" w:type="dxa"/>
                <w:vAlign w:val="center"/>
                <w:hideMark/>
              </w:tcPr>
            </w:tcPrChange>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11" w:author="Brian Bohman" w:date="2021-10-27T05:58:00Z">
              <w:tcPr>
                <w:tcW w:w="1008" w:type="dxa"/>
                <w:vAlign w:val="center"/>
                <w:hideMark/>
              </w:tcPr>
            </w:tcPrChange>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412" w:author="Brian Bohman" w:date="2021-10-27T05:58:00Z">
              <w:tcPr>
                <w:tcW w:w="1152" w:type="dxa"/>
                <w:vAlign w:val="center"/>
                <w:hideMark/>
              </w:tcPr>
            </w:tcPrChange>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2413" w:author="Brian Bohman" w:date="2021-10-27T05:58:00Z">
              <w:tcPr>
                <w:tcW w:w="1008" w:type="dxa"/>
                <w:vAlign w:val="center"/>
                <w:hideMark/>
              </w:tcPr>
            </w:tcPrChange>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47790D16" w14:textId="77777777" w:rsidTr="00E419CD">
        <w:trPr>
          <w:trHeight w:val="165"/>
          <w:trPrChange w:id="2414" w:author="Brian Bohman" w:date="2021-10-27T05:58:00Z">
            <w:trPr>
              <w:trHeight w:val="165"/>
            </w:trPr>
          </w:trPrChange>
        </w:trPr>
        <w:tc>
          <w:tcPr>
            <w:tcW w:w="360" w:type="dxa"/>
            <w:vAlign w:val="center"/>
            <w:hideMark/>
            <w:tcPrChange w:id="2415" w:author="Brian Bohman" w:date="2021-10-27T05:58:00Z">
              <w:tcPr>
                <w:tcW w:w="360" w:type="dxa"/>
                <w:vAlign w:val="center"/>
                <w:hideMark/>
              </w:tcPr>
            </w:tcPrChange>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Change w:id="2416" w:author="Brian Bohman" w:date="2021-10-27T05:58:00Z">
              <w:tcPr>
                <w:tcW w:w="864" w:type="dxa"/>
                <w:vAlign w:val="center"/>
                <w:hideMark/>
              </w:tcPr>
            </w:tcPrChange>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17" w:author="Brian Bohman" w:date="2021-10-27T05:58:00Z">
              <w:tcPr>
                <w:tcW w:w="1152" w:type="dxa"/>
                <w:vAlign w:val="center"/>
                <w:hideMark/>
              </w:tcPr>
            </w:tcPrChange>
          </w:tcPr>
          <w:p w14:paraId="32A5C28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418" w:author="Brian Bohman" w:date="2021-10-27T05:58:00Z">
              <w:tcPr>
                <w:tcW w:w="504" w:type="dxa"/>
                <w:vAlign w:val="center"/>
                <w:hideMark/>
              </w:tcPr>
            </w:tcPrChange>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419" w:author="Brian Bohman" w:date="2021-10-27T05:58:00Z">
              <w:tcPr>
                <w:tcW w:w="1008" w:type="dxa"/>
                <w:vAlign w:val="center"/>
                <w:hideMark/>
              </w:tcPr>
            </w:tcPrChange>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420" w:author="Brian Bohman" w:date="2021-10-27T05:58:00Z">
              <w:tcPr>
                <w:tcW w:w="1008" w:type="dxa"/>
                <w:vAlign w:val="center"/>
                <w:hideMark/>
              </w:tcPr>
            </w:tcPrChange>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21" w:author="Brian Bohman" w:date="2021-10-27T05:58:00Z">
              <w:tcPr>
                <w:tcW w:w="720" w:type="dxa"/>
                <w:vAlign w:val="center"/>
                <w:hideMark/>
              </w:tcPr>
            </w:tcPrChange>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22" w:author="Brian Bohman" w:date="2021-10-27T05:58:00Z">
              <w:tcPr>
                <w:tcW w:w="1008" w:type="dxa"/>
                <w:vAlign w:val="center"/>
                <w:hideMark/>
              </w:tcPr>
            </w:tcPrChange>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423" w:author="Brian Bohman" w:date="2021-10-27T05:58:00Z">
              <w:tcPr>
                <w:tcW w:w="1152" w:type="dxa"/>
                <w:vAlign w:val="center"/>
                <w:hideMark/>
              </w:tcPr>
            </w:tcPrChange>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2424" w:author="Brian Bohman" w:date="2021-10-27T05:58:00Z">
              <w:tcPr>
                <w:tcW w:w="1008" w:type="dxa"/>
                <w:vAlign w:val="center"/>
                <w:hideMark/>
              </w:tcPr>
            </w:tcPrChange>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3D5E8C36" w14:textId="77777777" w:rsidTr="00E419CD">
        <w:trPr>
          <w:trHeight w:val="165"/>
          <w:trPrChange w:id="2425" w:author="Brian Bohman" w:date="2021-10-27T05:58:00Z">
            <w:trPr>
              <w:trHeight w:val="165"/>
            </w:trPr>
          </w:trPrChange>
        </w:trPr>
        <w:tc>
          <w:tcPr>
            <w:tcW w:w="360" w:type="dxa"/>
            <w:vAlign w:val="center"/>
            <w:hideMark/>
            <w:tcPrChange w:id="2426" w:author="Brian Bohman" w:date="2021-10-27T05:58:00Z">
              <w:tcPr>
                <w:tcW w:w="360" w:type="dxa"/>
                <w:vAlign w:val="center"/>
                <w:hideMark/>
              </w:tcPr>
            </w:tcPrChange>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Change w:id="2427" w:author="Brian Bohman" w:date="2021-10-27T05:58:00Z">
              <w:tcPr>
                <w:tcW w:w="864" w:type="dxa"/>
                <w:vAlign w:val="center"/>
                <w:hideMark/>
              </w:tcPr>
            </w:tcPrChange>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28" w:author="Brian Bohman" w:date="2021-10-27T05:58:00Z">
              <w:tcPr>
                <w:tcW w:w="1152" w:type="dxa"/>
                <w:vAlign w:val="center"/>
                <w:hideMark/>
              </w:tcPr>
            </w:tcPrChange>
          </w:tcPr>
          <w:p w14:paraId="6162AB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429" w:author="Brian Bohman" w:date="2021-10-27T05:58:00Z">
              <w:tcPr>
                <w:tcW w:w="504" w:type="dxa"/>
                <w:vAlign w:val="center"/>
                <w:hideMark/>
              </w:tcPr>
            </w:tcPrChange>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430" w:author="Brian Bohman" w:date="2021-10-27T05:58:00Z">
              <w:tcPr>
                <w:tcW w:w="1008" w:type="dxa"/>
                <w:vAlign w:val="center"/>
                <w:hideMark/>
              </w:tcPr>
            </w:tcPrChange>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431" w:author="Brian Bohman" w:date="2021-10-27T05:58:00Z">
              <w:tcPr>
                <w:tcW w:w="1008" w:type="dxa"/>
                <w:vAlign w:val="center"/>
                <w:hideMark/>
              </w:tcPr>
            </w:tcPrChange>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32" w:author="Brian Bohman" w:date="2021-10-27T05:58:00Z">
              <w:tcPr>
                <w:tcW w:w="720" w:type="dxa"/>
                <w:vAlign w:val="center"/>
                <w:hideMark/>
              </w:tcPr>
            </w:tcPrChange>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33" w:author="Brian Bohman" w:date="2021-10-27T05:58:00Z">
              <w:tcPr>
                <w:tcW w:w="1008" w:type="dxa"/>
                <w:vAlign w:val="center"/>
                <w:hideMark/>
              </w:tcPr>
            </w:tcPrChange>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434" w:author="Brian Bohman" w:date="2021-10-27T05:58:00Z">
              <w:tcPr>
                <w:tcW w:w="1152" w:type="dxa"/>
                <w:vAlign w:val="center"/>
                <w:hideMark/>
              </w:tcPr>
            </w:tcPrChange>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2435" w:author="Brian Bohman" w:date="2021-10-27T05:58:00Z">
              <w:tcPr>
                <w:tcW w:w="1008" w:type="dxa"/>
                <w:vAlign w:val="center"/>
                <w:hideMark/>
              </w:tcPr>
            </w:tcPrChange>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2BB4A491" w14:textId="77777777" w:rsidTr="00E419CD">
        <w:trPr>
          <w:trHeight w:val="165"/>
          <w:trPrChange w:id="2436" w:author="Brian Bohman" w:date="2021-10-27T05:58:00Z">
            <w:trPr>
              <w:trHeight w:val="165"/>
            </w:trPr>
          </w:trPrChange>
        </w:trPr>
        <w:tc>
          <w:tcPr>
            <w:tcW w:w="360" w:type="dxa"/>
            <w:vAlign w:val="center"/>
            <w:hideMark/>
            <w:tcPrChange w:id="2437" w:author="Brian Bohman" w:date="2021-10-27T05:58:00Z">
              <w:tcPr>
                <w:tcW w:w="360" w:type="dxa"/>
                <w:vAlign w:val="center"/>
                <w:hideMark/>
              </w:tcPr>
            </w:tcPrChange>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Change w:id="2438" w:author="Brian Bohman" w:date="2021-10-27T05:58:00Z">
              <w:tcPr>
                <w:tcW w:w="864" w:type="dxa"/>
                <w:vAlign w:val="center"/>
                <w:hideMark/>
              </w:tcPr>
            </w:tcPrChange>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39" w:author="Brian Bohman" w:date="2021-10-27T05:58:00Z">
              <w:tcPr>
                <w:tcW w:w="1152" w:type="dxa"/>
                <w:vAlign w:val="center"/>
                <w:hideMark/>
              </w:tcPr>
            </w:tcPrChange>
          </w:tcPr>
          <w:p w14:paraId="77577B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440" w:author="Brian Bohman" w:date="2021-10-27T05:58:00Z">
              <w:tcPr>
                <w:tcW w:w="504" w:type="dxa"/>
                <w:vAlign w:val="center"/>
                <w:hideMark/>
              </w:tcPr>
            </w:tcPrChange>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441" w:author="Brian Bohman" w:date="2021-10-27T05:58:00Z">
              <w:tcPr>
                <w:tcW w:w="1008" w:type="dxa"/>
                <w:vAlign w:val="center"/>
                <w:hideMark/>
              </w:tcPr>
            </w:tcPrChange>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442" w:author="Brian Bohman" w:date="2021-10-27T05:58:00Z">
              <w:tcPr>
                <w:tcW w:w="1008" w:type="dxa"/>
                <w:vAlign w:val="center"/>
                <w:hideMark/>
              </w:tcPr>
            </w:tcPrChange>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43" w:author="Brian Bohman" w:date="2021-10-27T05:58:00Z">
              <w:tcPr>
                <w:tcW w:w="720" w:type="dxa"/>
                <w:vAlign w:val="center"/>
                <w:hideMark/>
              </w:tcPr>
            </w:tcPrChange>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44" w:author="Brian Bohman" w:date="2021-10-27T05:58:00Z">
              <w:tcPr>
                <w:tcW w:w="1008" w:type="dxa"/>
                <w:vAlign w:val="center"/>
                <w:hideMark/>
              </w:tcPr>
            </w:tcPrChange>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445" w:author="Brian Bohman" w:date="2021-10-27T05:58:00Z">
              <w:tcPr>
                <w:tcW w:w="1152" w:type="dxa"/>
                <w:vAlign w:val="center"/>
                <w:hideMark/>
              </w:tcPr>
            </w:tcPrChange>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440" w:type="dxa"/>
            <w:vAlign w:val="center"/>
            <w:hideMark/>
            <w:tcPrChange w:id="2446" w:author="Brian Bohman" w:date="2021-10-27T05:58:00Z">
              <w:tcPr>
                <w:tcW w:w="1008" w:type="dxa"/>
                <w:vAlign w:val="center"/>
                <w:hideMark/>
              </w:tcPr>
            </w:tcPrChange>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15899F19" w14:textId="77777777" w:rsidTr="00E419CD">
        <w:trPr>
          <w:trHeight w:val="165"/>
          <w:trPrChange w:id="2447" w:author="Brian Bohman" w:date="2021-10-27T05:58:00Z">
            <w:trPr>
              <w:trHeight w:val="165"/>
            </w:trPr>
          </w:trPrChange>
        </w:trPr>
        <w:tc>
          <w:tcPr>
            <w:tcW w:w="360" w:type="dxa"/>
            <w:vAlign w:val="center"/>
            <w:hideMark/>
            <w:tcPrChange w:id="2448" w:author="Brian Bohman" w:date="2021-10-27T05:58:00Z">
              <w:tcPr>
                <w:tcW w:w="360" w:type="dxa"/>
                <w:vAlign w:val="center"/>
                <w:hideMark/>
              </w:tcPr>
            </w:tcPrChange>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Change w:id="2449" w:author="Brian Bohman" w:date="2021-10-27T05:58:00Z">
              <w:tcPr>
                <w:tcW w:w="864" w:type="dxa"/>
                <w:vAlign w:val="center"/>
                <w:hideMark/>
              </w:tcPr>
            </w:tcPrChange>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50" w:author="Brian Bohman" w:date="2021-10-27T05:58:00Z">
              <w:tcPr>
                <w:tcW w:w="1152" w:type="dxa"/>
                <w:vAlign w:val="center"/>
                <w:hideMark/>
              </w:tcPr>
            </w:tcPrChange>
          </w:tcPr>
          <w:p w14:paraId="23E406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451" w:author="Brian Bohman" w:date="2021-10-27T05:58:00Z">
              <w:tcPr>
                <w:tcW w:w="504" w:type="dxa"/>
                <w:vAlign w:val="center"/>
                <w:hideMark/>
              </w:tcPr>
            </w:tcPrChange>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452" w:author="Brian Bohman" w:date="2021-10-27T05:58:00Z">
              <w:tcPr>
                <w:tcW w:w="1008" w:type="dxa"/>
                <w:vAlign w:val="center"/>
                <w:hideMark/>
              </w:tcPr>
            </w:tcPrChange>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453" w:author="Brian Bohman" w:date="2021-10-27T05:58:00Z">
              <w:tcPr>
                <w:tcW w:w="1008" w:type="dxa"/>
                <w:vAlign w:val="center"/>
                <w:hideMark/>
              </w:tcPr>
            </w:tcPrChange>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54" w:author="Brian Bohman" w:date="2021-10-27T05:58:00Z">
              <w:tcPr>
                <w:tcW w:w="720" w:type="dxa"/>
                <w:vAlign w:val="center"/>
                <w:hideMark/>
              </w:tcPr>
            </w:tcPrChange>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55" w:author="Brian Bohman" w:date="2021-10-27T05:58:00Z">
              <w:tcPr>
                <w:tcW w:w="1008" w:type="dxa"/>
                <w:vAlign w:val="center"/>
                <w:hideMark/>
              </w:tcPr>
            </w:tcPrChange>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56" w:author="Brian Bohman" w:date="2021-10-27T05:58:00Z">
              <w:tcPr>
                <w:tcW w:w="1152" w:type="dxa"/>
                <w:vAlign w:val="center"/>
                <w:hideMark/>
              </w:tcPr>
            </w:tcPrChange>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440" w:type="dxa"/>
            <w:vAlign w:val="center"/>
            <w:hideMark/>
            <w:tcPrChange w:id="2457" w:author="Brian Bohman" w:date="2021-10-27T05:58:00Z">
              <w:tcPr>
                <w:tcW w:w="1008" w:type="dxa"/>
                <w:vAlign w:val="center"/>
                <w:hideMark/>
              </w:tcPr>
            </w:tcPrChange>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8E688B8" w14:textId="77777777" w:rsidTr="00E419CD">
        <w:trPr>
          <w:trHeight w:val="165"/>
          <w:trPrChange w:id="2458" w:author="Brian Bohman" w:date="2021-10-27T05:58:00Z">
            <w:trPr>
              <w:trHeight w:val="165"/>
            </w:trPr>
          </w:trPrChange>
        </w:trPr>
        <w:tc>
          <w:tcPr>
            <w:tcW w:w="360" w:type="dxa"/>
            <w:vAlign w:val="center"/>
            <w:hideMark/>
            <w:tcPrChange w:id="2459" w:author="Brian Bohman" w:date="2021-10-27T05:58:00Z">
              <w:tcPr>
                <w:tcW w:w="360" w:type="dxa"/>
                <w:vAlign w:val="center"/>
                <w:hideMark/>
              </w:tcPr>
            </w:tcPrChange>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Change w:id="2460" w:author="Brian Bohman" w:date="2021-10-27T05:58:00Z">
              <w:tcPr>
                <w:tcW w:w="864" w:type="dxa"/>
                <w:vAlign w:val="center"/>
                <w:hideMark/>
              </w:tcPr>
            </w:tcPrChange>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61" w:author="Brian Bohman" w:date="2021-10-27T05:58:00Z">
              <w:tcPr>
                <w:tcW w:w="1152" w:type="dxa"/>
                <w:vAlign w:val="center"/>
                <w:hideMark/>
              </w:tcPr>
            </w:tcPrChange>
          </w:tcPr>
          <w:p w14:paraId="21EDE74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462" w:author="Brian Bohman" w:date="2021-10-27T05:58:00Z">
              <w:tcPr>
                <w:tcW w:w="504" w:type="dxa"/>
                <w:vAlign w:val="center"/>
                <w:hideMark/>
              </w:tcPr>
            </w:tcPrChange>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463" w:author="Brian Bohman" w:date="2021-10-27T05:58:00Z">
              <w:tcPr>
                <w:tcW w:w="1008" w:type="dxa"/>
                <w:vAlign w:val="center"/>
                <w:hideMark/>
              </w:tcPr>
            </w:tcPrChange>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464" w:author="Brian Bohman" w:date="2021-10-27T05:58:00Z">
              <w:tcPr>
                <w:tcW w:w="1008" w:type="dxa"/>
                <w:vAlign w:val="center"/>
                <w:hideMark/>
              </w:tcPr>
            </w:tcPrChange>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65" w:author="Brian Bohman" w:date="2021-10-27T05:58:00Z">
              <w:tcPr>
                <w:tcW w:w="720" w:type="dxa"/>
                <w:vAlign w:val="center"/>
                <w:hideMark/>
              </w:tcPr>
            </w:tcPrChange>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66" w:author="Brian Bohman" w:date="2021-10-27T05:58:00Z">
              <w:tcPr>
                <w:tcW w:w="1008" w:type="dxa"/>
                <w:vAlign w:val="center"/>
                <w:hideMark/>
              </w:tcPr>
            </w:tcPrChange>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467" w:author="Brian Bohman" w:date="2021-10-27T05:58:00Z">
              <w:tcPr>
                <w:tcW w:w="1152" w:type="dxa"/>
                <w:vAlign w:val="center"/>
                <w:hideMark/>
              </w:tcPr>
            </w:tcPrChange>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2468" w:author="Brian Bohman" w:date="2021-10-27T05:58:00Z">
              <w:tcPr>
                <w:tcW w:w="1008" w:type="dxa"/>
                <w:vAlign w:val="center"/>
                <w:hideMark/>
              </w:tcPr>
            </w:tcPrChange>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FD8F529" w14:textId="77777777" w:rsidTr="00E419CD">
        <w:trPr>
          <w:trHeight w:val="165"/>
          <w:trPrChange w:id="2469" w:author="Brian Bohman" w:date="2021-10-27T05:58:00Z">
            <w:trPr>
              <w:trHeight w:val="165"/>
            </w:trPr>
          </w:trPrChange>
        </w:trPr>
        <w:tc>
          <w:tcPr>
            <w:tcW w:w="360" w:type="dxa"/>
            <w:vAlign w:val="center"/>
            <w:hideMark/>
            <w:tcPrChange w:id="2470" w:author="Brian Bohman" w:date="2021-10-27T05:58:00Z">
              <w:tcPr>
                <w:tcW w:w="360" w:type="dxa"/>
                <w:vAlign w:val="center"/>
                <w:hideMark/>
              </w:tcPr>
            </w:tcPrChange>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Change w:id="2471" w:author="Brian Bohman" w:date="2021-10-27T05:58:00Z">
              <w:tcPr>
                <w:tcW w:w="864" w:type="dxa"/>
                <w:vAlign w:val="center"/>
                <w:hideMark/>
              </w:tcPr>
            </w:tcPrChange>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72" w:author="Brian Bohman" w:date="2021-10-27T05:58:00Z">
              <w:tcPr>
                <w:tcW w:w="1152" w:type="dxa"/>
                <w:vAlign w:val="center"/>
                <w:hideMark/>
              </w:tcPr>
            </w:tcPrChange>
          </w:tcPr>
          <w:p w14:paraId="5F4AC58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473" w:author="Brian Bohman" w:date="2021-10-27T05:58:00Z">
              <w:tcPr>
                <w:tcW w:w="504" w:type="dxa"/>
                <w:vAlign w:val="center"/>
                <w:hideMark/>
              </w:tcPr>
            </w:tcPrChange>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474" w:author="Brian Bohman" w:date="2021-10-27T05:58:00Z">
              <w:tcPr>
                <w:tcW w:w="1008" w:type="dxa"/>
                <w:vAlign w:val="center"/>
                <w:hideMark/>
              </w:tcPr>
            </w:tcPrChange>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475" w:author="Brian Bohman" w:date="2021-10-27T05:58:00Z">
              <w:tcPr>
                <w:tcW w:w="1008" w:type="dxa"/>
                <w:vAlign w:val="center"/>
                <w:hideMark/>
              </w:tcPr>
            </w:tcPrChange>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76" w:author="Brian Bohman" w:date="2021-10-27T05:58:00Z">
              <w:tcPr>
                <w:tcW w:w="720" w:type="dxa"/>
                <w:vAlign w:val="center"/>
                <w:hideMark/>
              </w:tcPr>
            </w:tcPrChange>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77" w:author="Brian Bohman" w:date="2021-10-27T05:58:00Z">
              <w:tcPr>
                <w:tcW w:w="1008" w:type="dxa"/>
                <w:vAlign w:val="center"/>
                <w:hideMark/>
              </w:tcPr>
            </w:tcPrChange>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478" w:author="Brian Bohman" w:date="2021-10-27T05:58:00Z">
              <w:tcPr>
                <w:tcW w:w="1152" w:type="dxa"/>
                <w:vAlign w:val="center"/>
                <w:hideMark/>
              </w:tcPr>
            </w:tcPrChange>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440" w:type="dxa"/>
            <w:vAlign w:val="center"/>
            <w:hideMark/>
            <w:tcPrChange w:id="2479" w:author="Brian Bohman" w:date="2021-10-27T05:58:00Z">
              <w:tcPr>
                <w:tcW w:w="1008" w:type="dxa"/>
                <w:vAlign w:val="center"/>
                <w:hideMark/>
              </w:tcPr>
            </w:tcPrChange>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4C8F3ABF" w14:textId="77777777" w:rsidTr="00E419CD">
        <w:trPr>
          <w:trHeight w:val="165"/>
          <w:trPrChange w:id="2480" w:author="Brian Bohman" w:date="2021-10-27T05:58:00Z">
            <w:trPr>
              <w:trHeight w:val="165"/>
            </w:trPr>
          </w:trPrChange>
        </w:trPr>
        <w:tc>
          <w:tcPr>
            <w:tcW w:w="360" w:type="dxa"/>
            <w:vAlign w:val="center"/>
            <w:hideMark/>
            <w:tcPrChange w:id="2481" w:author="Brian Bohman" w:date="2021-10-27T05:58:00Z">
              <w:tcPr>
                <w:tcW w:w="360" w:type="dxa"/>
                <w:vAlign w:val="center"/>
                <w:hideMark/>
              </w:tcPr>
            </w:tcPrChange>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Change w:id="2482" w:author="Brian Bohman" w:date="2021-10-27T05:58:00Z">
              <w:tcPr>
                <w:tcW w:w="864" w:type="dxa"/>
                <w:vAlign w:val="center"/>
                <w:hideMark/>
              </w:tcPr>
            </w:tcPrChange>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83" w:author="Brian Bohman" w:date="2021-10-27T05:58:00Z">
              <w:tcPr>
                <w:tcW w:w="1152" w:type="dxa"/>
                <w:vAlign w:val="center"/>
                <w:hideMark/>
              </w:tcPr>
            </w:tcPrChange>
          </w:tcPr>
          <w:p w14:paraId="5C333CA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484" w:author="Brian Bohman" w:date="2021-10-27T05:58:00Z">
              <w:tcPr>
                <w:tcW w:w="504" w:type="dxa"/>
                <w:vAlign w:val="center"/>
                <w:hideMark/>
              </w:tcPr>
            </w:tcPrChange>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485" w:author="Brian Bohman" w:date="2021-10-27T05:58:00Z">
              <w:tcPr>
                <w:tcW w:w="1008" w:type="dxa"/>
                <w:vAlign w:val="center"/>
                <w:hideMark/>
              </w:tcPr>
            </w:tcPrChange>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486" w:author="Brian Bohman" w:date="2021-10-27T05:58:00Z">
              <w:tcPr>
                <w:tcW w:w="1008" w:type="dxa"/>
                <w:vAlign w:val="center"/>
                <w:hideMark/>
              </w:tcPr>
            </w:tcPrChange>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87" w:author="Brian Bohman" w:date="2021-10-27T05:58:00Z">
              <w:tcPr>
                <w:tcW w:w="720" w:type="dxa"/>
                <w:vAlign w:val="center"/>
                <w:hideMark/>
              </w:tcPr>
            </w:tcPrChange>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88" w:author="Brian Bohman" w:date="2021-10-27T05:58:00Z">
              <w:tcPr>
                <w:tcW w:w="1008" w:type="dxa"/>
                <w:vAlign w:val="center"/>
                <w:hideMark/>
              </w:tcPr>
            </w:tcPrChange>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489" w:author="Brian Bohman" w:date="2021-10-27T05:58:00Z">
              <w:tcPr>
                <w:tcW w:w="1152" w:type="dxa"/>
                <w:vAlign w:val="center"/>
                <w:hideMark/>
              </w:tcPr>
            </w:tcPrChange>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2490" w:author="Brian Bohman" w:date="2021-10-27T05:58:00Z">
              <w:tcPr>
                <w:tcW w:w="1008" w:type="dxa"/>
                <w:vAlign w:val="center"/>
                <w:hideMark/>
              </w:tcPr>
            </w:tcPrChange>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9A582CA" w14:textId="77777777" w:rsidTr="00E419CD">
        <w:trPr>
          <w:trHeight w:val="165"/>
          <w:trPrChange w:id="2491" w:author="Brian Bohman" w:date="2021-10-27T05:58:00Z">
            <w:trPr>
              <w:trHeight w:val="165"/>
            </w:trPr>
          </w:trPrChange>
        </w:trPr>
        <w:tc>
          <w:tcPr>
            <w:tcW w:w="360" w:type="dxa"/>
            <w:vAlign w:val="center"/>
            <w:hideMark/>
            <w:tcPrChange w:id="2492" w:author="Brian Bohman" w:date="2021-10-27T05:58:00Z">
              <w:tcPr>
                <w:tcW w:w="360" w:type="dxa"/>
                <w:vAlign w:val="center"/>
                <w:hideMark/>
              </w:tcPr>
            </w:tcPrChange>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Change w:id="2493" w:author="Brian Bohman" w:date="2021-10-27T05:58:00Z">
              <w:tcPr>
                <w:tcW w:w="864" w:type="dxa"/>
                <w:vAlign w:val="center"/>
                <w:hideMark/>
              </w:tcPr>
            </w:tcPrChange>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94" w:author="Brian Bohman" w:date="2021-10-27T05:58:00Z">
              <w:tcPr>
                <w:tcW w:w="1152" w:type="dxa"/>
                <w:vAlign w:val="center"/>
                <w:hideMark/>
              </w:tcPr>
            </w:tcPrChange>
          </w:tcPr>
          <w:p w14:paraId="668946A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495" w:author="Brian Bohman" w:date="2021-10-27T05:58:00Z">
              <w:tcPr>
                <w:tcW w:w="504" w:type="dxa"/>
                <w:vAlign w:val="center"/>
                <w:hideMark/>
              </w:tcPr>
            </w:tcPrChange>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496" w:author="Brian Bohman" w:date="2021-10-27T05:58:00Z">
              <w:tcPr>
                <w:tcW w:w="1008" w:type="dxa"/>
                <w:vAlign w:val="center"/>
                <w:hideMark/>
              </w:tcPr>
            </w:tcPrChange>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497" w:author="Brian Bohman" w:date="2021-10-27T05:58:00Z">
              <w:tcPr>
                <w:tcW w:w="1008" w:type="dxa"/>
                <w:vAlign w:val="center"/>
                <w:hideMark/>
              </w:tcPr>
            </w:tcPrChange>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98" w:author="Brian Bohman" w:date="2021-10-27T05:58:00Z">
              <w:tcPr>
                <w:tcW w:w="720" w:type="dxa"/>
                <w:vAlign w:val="center"/>
                <w:hideMark/>
              </w:tcPr>
            </w:tcPrChange>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499" w:author="Brian Bohman" w:date="2021-10-27T05:58:00Z">
              <w:tcPr>
                <w:tcW w:w="1008" w:type="dxa"/>
                <w:vAlign w:val="center"/>
                <w:hideMark/>
              </w:tcPr>
            </w:tcPrChange>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500" w:author="Brian Bohman" w:date="2021-10-27T05:58:00Z">
              <w:tcPr>
                <w:tcW w:w="1152" w:type="dxa"/>
                <w:vAlign w:val="center"/>
                <w:hideMark/>
              </w:tcPr>
            </w:tcPrChange>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440" w:type="dxa"/>
            <w:vAlign w:val="center"/>
            <w:hideMark/>
            <w:tcPrChange w:id="2501" w:author="Brian Bohman" w:date="2021-10-27T05:58:00Z">
              <w:tcPr>
                <w:tcW w:w="1008" w:type="dxa"/>
                <w:vAlign w:val="center"/>
                <w:hideMark/>
              </w:tcPr>
            </w:tcPrChange>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C0FA137" w14:textId="77777777" w:rsidTr="00E419CD">
        <w:trPr>
          <w:trHeight w:val="165"/>
          <w:trPrChange w:id="2502" w:author="Brian Bohman" w:date="2021-10-27T05:58:00Z">
            <w:trPr>
              <w:trHeight w:val="165"/>
            </w:trPr>
          </w:trPrChange>
        </w:trPr>
        <w:tc>
          <w:tcPr>
            <w:tcW w:w="360" w:type="dxa"/>
            <w:vAlign w:val="center"/>
            <w:hideMark/>
            <w:tcPrChange w:id="2503" w:author="Brian Bohman" w:date="2021-10-27T05:58:00Z">
              <w:tcPr>
                <w:tcW w:w="360" w:type="dxa"/>
                <w:vAlign w:val="center"/>
                <w:hideMark/>
              </w:tcPr>
            </w:tcPrChange>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Change w:id="2504" w:author="Brian Bohman" w:date="2021-10-27T05:58:00Z">
              <w:tcPr>
                <w:tcW w:w="864" w:type="dxa"/>
                <w:vAlign w:val="center"/>
                <w:hideMark/>
              </w:tcPr>
            </w:tcPrChange>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05" w:author="Brian Bohman" w:date="2021-10-27T05:58:00Z">
              <w:tcPr>
                <w:tcW w:w="1152" w:type="dxa"/>
                <w:vAlign w:val="center"/>
                <w:hideMark/>
              </w:tcPr>
            </w:tcPrChange>
          </w:tcPr>
          <w:p w14:paraId="0321FC1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506" w:author="Brian Bohman" w:date="2021-10-27T05:58:00Z">
              <w:tcPr>
                <w:tcW w:w="504" w:type="dxa"/>
                <w:vAlign w:val="center"/>
                <w:hideMark/>
              </w:tcPr>
            </w:tcPrChange>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507" w:author="Brian Bohman" w:date="2021-10-27T05:58:00Z">
              <w:tcPr>
                <w:tcW w:w="1008" w:type="dxa"/>
                <w:vAlign w:val="center"/>
                <w:hideMark/>
              </w:tcPr>
            </w:tcPrChange>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508" w:author="Brian Bohman" w:date="2021-10-27T05:58:00Z">
              <w:tcPr>
                <w:tcW w:w="1008" w:type="dxa"/>
                <w:vAlign w:val="center"/>
                <w:hideMark/>
              </w:tcPr>
            </w:tcPrChange>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09" w:author="Brian Bohman" w:date="2021-10-27T05:58:00Z">
              <w:tcPr>
                <w:tcW w:w="720" w:type="dxa"/>
                <w:vAlign w:val="center"/>
                <w:hideMark/>
              </w:tcPr>
            </w:tcPrChange>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510" w:author="Brian Bohman" w:date="2021-10-27T05:58:00Z">
              <w:tcPr>
                <w:tcW w:w="1008" w:type="dxa"/>
                <w:vAlign w:val="center"/>
                <w:hideMark/>
              </w:tcPr>
            </w:tcPrChange>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11" w:author="Brian Bohman" w:date="2021-10-27T05:58:00Z">
              <w:tcPr>
                <w:tcW w:w="1152" w:type="dxa"/>
                <w:vAlign w:val="center"/>
                <w:hideMark/>
              </w:tcPr>
            </w:tcPrChange>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440" w:type="dxa"/>
            <w:vAlign w:val="center"/>
            <w:hideMark/>
            <w:tcPrChange w:id="2512" w:author="Brian Bohman" w:date="2021-10-27T05:58:00Z">
              <w:tcPr>
                <w:tcW w:w="1008" w:type="dxa"/>
                <w:vAlign w:val="center"/>
                <w:hideMark/>
              </w:tcPr>
            </w:tcPrChange>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5D169696" w14:textId="77777777" w:rsidTr="00E419CD">
        <w:trPr>
          <w:trHeight w:val="165"/>
          <w:trPrChange w:id="2513" w:author="Brian Bohman" w:date="2021-10-27T05:58:00Z">
            <w:trPr>
              <w:trHeight w:val="165"/>
            </w:trPr>
          </w:trPrChange>
        </w:trPr>
        <w:tc>
          <w:tcPr>
            <w:tcW w:w="360" w:type="dxa"/>
            <w:vAlign w:val="center"/>
            <w:hideMark/>
            <w:tcPrChange w:id="2514" w:author="Brian Bohman" w:date="2021-10-27T05:58:00Z">
              <w:tcPr>
                <w:tcW w:w="360" w:type="dxa"/>
                <w:vAlign w:val="center"/>
                <w:hideMark/>
              </w:tcPr>
            </w:tcPrChange>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Change w:id="2515" w:author="Brian Bohman" w:date="2021-10-27T05:58:00Z">
              <w:tcPr>
                <w:tcW w:w="864" w:type="dxa"/>
                <w:vAlign w:val="center"/>
                <w:hideMark/>
              </w:tcPr>
            </w:tcPrChange>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16" w:author="Brian Bohman" w:date="2021-10-27T05:58:00Z">
              <w:tcPr>
                <w:tcW w:w="1152" w:type="dxa"/>
                <w:vAlign w:val="center"/>
                <w:hideMark/>
              </w:tcPr>
            </w:tcPrChange>
          </w:tcPr>
          <w:p w14:paraId="0AAF27A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517" w:author="Brian Bohman" w:date="2021-10-27T05:58:00Z">
              <w:tcPr>
                <w:tcW w:w="504" w:type="dxa"/>
                <w:vAlign w:val="center"/>
                <w:hideMark/>
              </w:tcPr>
            </w:tcPrChange>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518" w:author="Brian Bohman" w:date="2021-10-27T05:58:00Z">
              <w:tcPr>
                <w:tcW w:w="1008" w:type="dxa"/>
                <w:vAlign w:val="center"/>
                <w:hideMark/>
              </w:tcPr>
            </w:tcPrChange>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519" w:author="Brian Bohman" w:date="2021-10-27T05:58:00Z">
              <w:tcPr>
                <w:tcW w:w="1008" w:type="dxa"/>
                <w:vAlign w:val="center"/>
                <w:hideMark/>
              </w:tcPr>
            </w:tcPrChange>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20" w:author="Brian Bohman" w:date="2021-10-27T05:58:00Z">
              <w:tcPr>
                <w:tcW w:w="720" w:type="dxa"/>
                <w:vAlign w:val="center"/>
                <w:hideMark/>
              </w:tcPr>
            </w:tcPrChange>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521" w:author="Brian Bohman" w:date="2021-10-27T05:58:00Z">
              <w:tcPr>
                <w:tcW w:w="1008" w:type="dxa"/>
                <w:vAlign w:val="center"/>
                <w:hideMark/>
              </w:tcPr>
            </w:tcPrChange>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522" w:author="Brian Bohman" w:date="2021-10-27T05:58:00Z">
              <w:tcPr>
                <w:tcW w:w="1152" w:type="dxa"/>
                <w:vAlign w:val="center"/>
                <w:hideMark/>
              </w:tcPr>
            </w:tcPrChange>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440" w:type="dxa"/>
            <w:vAlign w:val="center"/>
            <w:hideMark/>
            <w:tcPrChange w:id="2523" w:author="Brian Bohman" w:date="2021-10-27T05:58:00Z">
              <w:tcPr>
                <w:tcW w:w="1008" w:type="dxa"/>
                <w:vAlign w:val="center"/>
                <w:hideMark/>
              </w:tcPr>
            </w:tcPrChange>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016BC8D7" w14:textId="77777777" w:rsidTr="00E419CD">
        <w:trPr>
          <w:trHeight w:val="165"/>
          <w:trPrChange w:id="2524" w:author="Brian Bohman" w:date="2021-10-27T05:58:00Z">
            <w:trPr>
              <w:trHeight w:val="165"/>
            </w:trPr>
          </w:trPrChange>
        </w:trPr>
        <w:tc>
          <w:tcPr>
            <w:tcW w:w="360" w:type="dxa"/>
            <w:vAlign w:val="center"/>
            <w:hideMark/>
            <w:tcPrChange w:id="2525" w:author="Brian Bohman" w:date="2021-10-27T05:58:00Z">
              <w:tcPr>
                <w:tcW w:w="360" w:type="dxa"/>
                <w:vAlign w:val="center"/>
                <w:hideMark/>
              </w:tcPr>
            </w:tcPrChange>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Change w:id="2526" w:author="Brian Bohman" w:date="2021-10-27T05:58:00Z">
              <w:tcPr>
                <w:tcW w:w="864" w:type="dxa"/>
                <w:vAlign w:val="center"/>
                <w:hideMark/>
              </w:tcPr>
            </w:tcPrChange>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27" w:author="Brian Bohman" w:date="2021-10-27T05:58:00Z">
              <w:tcPr>
                <w:tcW w:w="1152" w:type="dxa"/>
                <w:vAlign w:val="center"/>
                <w:hideMark/>
              </w:tcPr>
            </w:tcPrChange>
          </w:tcPr>
          <w:p w14:paraId="5CA34F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528" w:author="Brian Bohman" w:date="2021-10-27T05:58:00Z">
              <w:tcPr>
                <w:tcW w:w="504" w:type="dxa"/>
                <w:vAlign w:val="center"/>
                <w:hideMark/>
              </w:tcPr>
            </w:tcPrChange>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529" w:author="Brian Bohman" w:date="2021-10-27T05:58:00Z">
              <w:tcPr>
                <w:tcW w:w="1008" w:type="dxa"/>
                <w:vAlign w:val="center"/>
                <w:hideMark/>
              </w:tcPr>
            </w:tcPrChange>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530" w:author="Brian Bohman" w:date="2021-10-27T05:58:00Z">
              <w:tcPr>
                <w:tcW w:w="1008" w:type="dxa"/>
                <w:vAlign w:val="center"/>
                <w:hideMark/>
              </w:tcPr>
            </w:tcPrChange>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31" w:author="Brian Bohman" w:date="2021-10-27T05:58:00Z">
              <w:tcPr>
                <w:tcW w:w="720" w:type="dxa"/>
                <w:vAlign w:val="center"/>
                <w:hideMark/>
              </w:tcPr>
            </w:tcPrChange>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532" w:author="Brian Bohman" w:date="2021-10-27T05:58:00Z">
              <w:tcPr>
                <w:tcW w:w="1008" w:type="dxa"/>
                <w:vAlign w:val="center"/>
                <w:hideMark/>
              </w:tcPr>
            </w:tcPrChange>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533" w:author="Brian Bohman" w:date="2021-10-27T05:58:00Z">
              <w:tcPr>
                <w:tcW w:w="1152" w:type="dxa"/>
                <w:vAlign w:val="center"/>
                <w:hideMark/>
              </w:tcPr>
            </w:tcPrChange>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440" w:type="dxa"/>
            <w:vAlign w:val="center"/>
            <w:hideMark/>
            <w:tcPrChange w:id="2534" w:author="Brian Bohman" w:date="2021-10-27T05:58:00Z">
              <w:tcPr>
                <w:tcW w:w="1008" w:type="dxa"/>
                <w:vAlign w:val="center"/>
                <w:hideMark/>
              </w:tcPr>
            </w:tcPrChange>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61BAA893" w14:textId="77777777" w:rsidTr="00E419CD">
        <w:trPr>
          <w:trHeight w:val="165"/>
          <w:trPrChange w:id="2535" w:author="Brian Bohman" w:date="2021-10-27T05:58:00Z">
            <w:trPr>
              <w:trHeight w:val="165"/>
            </w:trPr>
          </w:trPrChange>
        </w:trPr>
        <w:tc>
          <w:tcPr>
            <w:tcW w:w="360" w:type="dxa"/>
            <w:vAlign w:val="center"/>
            <w:hideMark/>
            <w:tcPrChange w:id="2536" w:author="Brian Bohman" w:date="2021-10-27T05:58:00Z">
              <w:tcPr>
                <w:tcW w:w="360" w:type="dxa"/>
                <w:vAlign w:val="center"/>
                <w:hideMark/>
              </w:tcPr>
            </w:tcPrChange>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Change w:id="2537" w:author="Brian Bohman" w:date="2021-10-27T05:58:00Z">
              <w:tcPr>
                <w:tcW w:w="864" w:type="dxa"/>
                <w:vAlign w:val="center"/>
                <w:hideMark/>
              </w:tcPr>
            </w:tcPrChange>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38" w:author="Brian Bohman" w:date="2021-10-27T05:58:00Z">
              <w:tcPr>
                <w:tcW w:w="1152" w:type="dxa"/>
                <w:vAlign w:val="center"/>
                <w:hideMark/>
              </w:tcPr>
            </w:tcPrChange>
          </w:tcPr>
          <w:p w14:paraId="74E114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539" w:author="Brian Bohman" w:date="2021-10-27T05:58:00Z">
              <w:tcPr>
                <w:tcW w:w="504" w:type="dxa"/>
                <w:vAlign w:val="center"/>
                <w:hideMark/>
              </w:tcPr>
            </w:tcPrChange>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540" w:author="Brian Bohman" w:date="2021-10-27T05:58:00Z">
              <w:tcPr>
                <w:tcW w:w="1008" w:type="dxa"/>
                <w:vAlign w:val="center"/>
                <w:hideMark/>
              </w:tcPr>
            </w:tcPrChange>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541" w:author="Brian Bohman" w:date="2021-10-27T05:58:00Z">
              <w:tcPr>
                <w:tcW w:w="1008" w:type="dxa"/>
                <w:vAlign w:val="center"/>
                <w:hideMark/>
              </w:tcPr>
            </w:tcPrChange>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42" w:author="Brian Bohman" w:date="2021-10-27T05:58:00Z">
              <w:tcPr>
                <w:tcW w:w="720" w:type="dxa"/>
                <w:vAlign w:val="center"/>
                <w:hideMark/>
              </w:tcPr>
            </w:tcPrChange>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543" w:author="Brian Bohman" w:date="2021-10-27T05:58:00Z">
              <w:tcPr>
                <w:tcW w:w="1008" w:type="dxa"/>
                <w:vAlign w:val="center"/>
                <w:hideMark/>
              </w:tcPr>
            </w:tcPrChange>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544" w:author="Brian Bohman" w:date="2021-10-27T05:58:00Z">
              <w:tcPr>
                <w:tcW w:w="1152" w:type="dxa"/>
                <w:vAlign w:val="center"/>
                <w:hideMark/>
              </w:tcPr>
            </w:tcPrChange>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440" w:type="dxa"/>
            <w:vAlign w:val="center"/>
            <w:hideMark/>
            <w:tcPrChange w:id="2545" w:author="Brian Bohman" w:date="2021-10-27T05:58:00Z">
              <w:tcPr>
                <w:tcW w:w="1008" w:type="dxa"/>
                <w:vAlign w:val="center"/>
                <w:hideMark/>
              </w:tcPr>
            </w:tcPrChange>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4DB1584" w14:textId="77777777" w:rsidTr="00E419CD">
        <w:trPr>
          <w:trHeight w:val="180"/>
          <w:trPrChange w:id="2546" w:author="Brian Bohman" w:date="2021-10-27T05:58:00Z">
            <w:trPr>
              <w:trHeight w:val="180"/>
            </w:trPr>
          </w:trPrChange>
        </w:trPr>
        <w:tc>
          <w:tcPr>
            <w:tcW w:w="360" w:type="dxa"/>
            <w:vAlign w:val="center"/>
            <w:hideMark/>
            <w:tcPrChange w:id="2547" w:author="Brian Bohman" w:date="2021-10-27T05:58:00Z">
              <w:tcPr>
                <w:tcW w:w="360" w:type="dxa"/>
                <w:vAlign w:val="center"/>
                <w:hideMark/>
              </w:tcPr>
            </w:tcPrChange>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Change w:id="2548" w:author="Brian Bohman" w:date="2021-10-27T05:58:00Z">
              <w:tcPr>
                <w:tcW w:w="864" w:type="dxa"/>
                <w:vAlign w:val="center"/>
                <w:hideMark/>
              </w:tcPr>
            </w:tcPrChange>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49" w:author="Brian Bohman" w:date="2021-10-27T05:58:00Z">
              <w:tcPr>
                <w:tcW w:w="1152" w:type="dxa"/>
                <w:vAlign w:val="center"/>
                <w:hideMark/>
              </w:tcPr>
            </w:tcPrChange>
          </w:tcPr>
          <w:p w14:paraId="0DF669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550" w:author="Brian Bohman" w:date="2021-10-27T05:58:00Z">
              <w:tcPr>
                <w:tcW w:w="504" w:type="dxa"/>
                <w:vAlign w:val="center"/>
                <w:hideMark/>
              </w:tcPr>
            </w:tcPrChange>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551" w:author="Brian Bohman" w:date="2021-10-27T05:58:00Z">
              <w:tcPr>
                <w:tcW w:w="1008" w:type="dxa"/>
                <w:vAlign w:val="center"/>
                <w:hideMark/>
              </w:tcPr>
            </w:tcPrChange>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552" w:author="Brian Bohman" w:date="2021-10-27T05:58:00Z">
              <w:tcPr>
                <w:tcW w:w="1008" w:type="dxa"/>
                <w:vAlign w:val="center"/>
                <w:hideMark/>
              </w:tcPr>
            </w:tcPrChange>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53" w:author="Brian Bohman" w:date="2021-10-27T05:58:00Z">
              <w:tcPr>
                <w:tcW w:w="720" w:type="dxa"/>
                <w:vAlign w:val="center"/>
                <w:hideMark/>
              </w:tcPr>
            </w:tcPrChange>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554" w:author="Brian Bohman" w:date="2021-10-27T05:58:00Z">
              <w:tcPr>
                <w:tcW w:w="1008" w:type="dxa"/>
                <w:vAlign w:val="center"/>
                <w:hideMark/>
              </w:tcPr>
            </w:tcPrChange>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555" w:author="Brian Bohman" w:date="2021-10-27T05:58:00Z">
              <w:tcPr>
                <w:tcW w:w="1152" w:type="dxa"/>
                <w:vAlign w:val="center"/>
                <w:hideMark/>
              </w:tcPr>
            </w:tcPrChange>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440" w:type="dxa"/>
            <w:vAlign w:val="center"/>
            <w:hideMark/>
            <w:tcPrChange w:id="2556" w:author="Brian Bohman" w:date="2021-10-27T05:58:00Z">
              <w:tcPr>
                <w:tcW w:w="1008" w:type="dxa"/>
                <w:vAlign w:val="center"/>
                <w:hideMark/>
              </w:tcPr>
            </w:tcPrChange>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68B08332" w14:textId="77777777" w:rsidTr="00E419CD">
        <w:trPr>
          <w:trHeight w:val="165"/>
          <w:trPrChange w:id="2557" w:author="Brian Bohman" w:date="2021-10-27T05:58:00Z">
            <w:trPr>
              <w:trHeight w:val="165"/>
            </w:trPr>
          </w:trPrChange>
        </w:trPr>
        <w:tc>
          <w:tcPr>
            <w:tcW w:w="360" w:type="dxa"/>
            <w:vAlign w:val="center"/>
            <w:hideMark/>
            <w:tcPrChange w:id="2558" w:author="Brian Bohman" w:date="2021-10-27T05:58:00Z">
              <w:tcPr>
                <w:tcW w:w="360" w:type="dxa"/>
                <w:vAlign w:val="center"/>
                <w:hideMark/>
              </w:tcPr>
            </w:tcPrChange>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Change w:id="2559" w:author="Brian Bohman" w:date="2021-10-27T05:58:00Z">
              <w:tcPr>
                <w:tcW w:w="864" w:type="dxa"/>
                <w:vAlign w:val="center"/>
                <w:hideMark/>
              </w:tcPr>
            </w:tcPrChange>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60" w:author="Brian Bohman" w:date="2021-10-27T05:58:00Z">
              <w:tcPr>
                <w:tcW w:w="1152" w:type="dxa"/>
                <w:vAlign w:val="center"/>
                <w:hideMark/>
              </w:tcPr>
            </w:tcPrChange>
          </w:tcPr>
          <w:p w14:paraId="7652EA0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561" w:author="Brian Bohman" w:date="2021-10-27T05:58:00Z">
              <w:tcPr>
                <w:tcW w:w="504" w:type="dxa"/>
                <w:vAlign w:val="center"/>
                <w:hideMark/>
              </w:tcPr>
            </w:tcPrChange>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562" w:author="Brian Bohman" w:date="2021-10-27T05:58:00Z">
              <w:tcPr>
                <w:tcW w:w="1008" w:type="dxa"/>
                <w:vAlign w:val="center"/>
                <w:hideMark/>
              </w:tcPr>
            </w:tcPrChange>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563" w:author="Brian Bohman" w:date="2021-10-27T05:58:00Z">
              <w:tcPr>
                <w:tcW w:w="1008" w:type="dxa"/>
                <w:vAlign w:val="center"/>
                <w:hideMark/>
              </w:tcPr>
            </w:tcPrChange>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64" w:author="Brian Bohman" w:date="2021-10-27T05:58:00Z">
              <w:tcPr>
                <w:tcW w:w="720" w:type="dxa"/>
                <w:vAlign w:val="center"/>
                <w:hideMark/>
              </w:tcPr>
            </w:tcPrChange>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65" w:author="Brian Bohman" w:date="2021-10-27T05:58:00Z">
              <w:tcPr>
                <w:tcW w:w="1008" w:type="dxa"/>
                <w:vAlign w:val="center"/>
                <w:hideMark/>
              </w:tcPr>
            </w:tcPrChange>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66" w:author="Brian Bohman" w:date="2021-10-27T05:58:00Z">
              <w:tcPr>
                <w:tcW w:w="1152" w:type="dxa"/>
                <w:vAlign w:val="center"/>
                <w:hideMark/>
              </w:tcPr>
            </w:tcPrChange>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440" w:type="dxa"/>
            <w:vAlign w:val="center"/>
            <w:hideMark/>
            <w:tcPrChange w:id="2567" w:author="Brian Bohman" w:date="2021-10-27T05:58:00Z">
              <w:tcPr>
                <w:tcW w:w="1008" w:type="dxa"/>
                <w:vAlign w:val="center"/>
                <w:hideMark/>
              </w:tcPr>
            </w:tcPrChange>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ED157C6" w14:textId="77777777" w:rsidTr="00E419CD">
        <w:trPr>
          <w:trHeight w:val="165"/>
          <w:trPrChange w:id="2568" w:author="Brian Bohman" w:date="2021-10-27T05:58:00Z">
            <w:trPr>
              <w:trHeight w:val="165"/>
            </w:trPr>
          </w:trPrChange>
        </w:trPr>
        <w:tc>
          <w:tcPr>
            <w:tcW w:w="360" w:type="dxa"/>
            <w:vAlign w:val="center"/>
            <w:hideMark/>
            <w:tcPrChange w:id="2569" w:author="Brian Bohman" w:date="2021-10-27T05:58:00Z">
              <w:tcPr>
                <w:tcW w:w="360" w:type="dxa"/>
                <w:vAlign w:val="center"/>
                <w:hideMark/>
              </w:tcPr>
            </w:tcPrChange>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Change w:id="2570" w:author="Brian Bohman" w:date="2021-10-27T05:58:00Z">
              <w:tcPr>
                <w:tcW w:w="864" w:type="dxa"/>
                <w:vAlign w:val="center"/>
                <w:hideMark/>
              </w:tcPr>
            </w:tcPrChange>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71" w:author="Brian Bohman" w:date="2021-10-27T05:58:00Z">
              <w:tcPr>
                <w:tcW w:w="1152" w:type="dxa"/>
                <w:vAlign w:val="center"/>
                <w:hideMark/>
              </w:tcPr>
            </w:tcPrChange>
          </w:tcPr>
          <w:p w14:paraId="4D22A26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572" w:author="Brian Bohman" w:date="2021-10-27T05:58:00Z">
              <w:tcPr>
                <w:tcW w:w="504" w:type="dxa"/>
                <w:vAlign w:val="center"/>
                <w:hideMark/>
              </w:tcPr>
            </w:tcPrChange>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573" w:author="Brian Bohman" w:date="2021-10-27T05:58:00Z">
              <w:tcPr>
                <w:tcW w:w="1008" w:type="dxa"/>
                <w:vAlign w:val="center"/>
                <w:hideMark/>
              </w:tcPr>
            </w:tcPrChange>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574" w:author="Brian Bohman" w:date="2021-10-27T05:58:00Z">
              <w:tcPr>
                <w:tcW w:w="1008" w:type="dxa"/>
                <w:vAlign w:val="center"/>
                <w:hideMark/>
              </w:tcPr>
            </w:tcPrChange>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75" w:author="Brian Bohman" w:date="2021-10-27T05:58:00Z">
              <w:tcPr>
                <w:tcW w:w="720" w:type="dxa"/>
                <w:vAlign w:val="center"/>
                <w:hideMark/>
              </w:tcPr>
            </w:tcPrChange>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76" w:author="Brian Bohman" w:date="2021-10-27T05:58:00Z">
              <w:tcPr>
                <w:tcW w:w="1008" w:type="dxa"/>
                <w:vAlign w:val="center"/>
                <w:hideMark/>
              </w:tcPr>
            </w:tcPrChange>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577" w:author="Brian Bohman" w:date="2021-10-27T05:58:00Z">
              <w:tcPr>
                <w:tcW w:w="1152" w:type="dxa"/>
                <w:vAlign w:val="center"/>
                <w:hideMark/>
              </w:tcPr>
            </w:tcPrChange>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2578" w:author="Brian Bohman" w:date="2021-10-27T05:58:00Z">
              <w:tcPr>
                <w:tcW w:w="1008" w:type="dxa"/>
                <w:vAlign w:val="center"/>
                <w:hideMark/>
              </w:tcPr>
            </w:tcPrChange>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3D8AFB3D" w14:textId="77777777" w:rsidTr="00E419CD">
        <w:trPr>
          <w:trHeight w:val="165"/>
          <w:trPrChange w:id="2579" w:author="Brian Bohman" w:date="2021-10-27T05:58:00Z">
            <w:trPr>
              <w:trHeight w:val="165"/>
            </w:trPr>
          </w:trPrChange>
        </w:trPr>
        <w:tc>
          <w:tcPr>
            <w:tcW w:w="360" w:type="dxa"/>
            <w:vAlign w:val="center"/>
            <w:hideMark/>
            <w:tcPrChange w:id="2580" w:author="Brian Bohman" w:date="2021-10-27T05:58:00Z">
              <w:tcPr>
                <w:tcW w:w="360" w:type="dxa"/>
                <w:vAlign w:val="center"/>
                <w:hideMark/>
              </w:tcPr>
            </w:tcPrChange>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Change w:id="2581" w:author="Brian Bohman" w:date="2021-10-27T05:58:00Z">
              <w:tcPr>
                <w:tcW w:w="864" w:type="dxa"/>
                <w:vAlign w:val="center"/>
                <w:hideMark/>
              </w:tcPr>
            </w:tcPrChange>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82" w:author="Brian Bohman" w:date="2021-10-27T05:58:00Z">
              <w:tcPr>
                <w:tcW w:w="1152" w:type="dxa"/>
                <w:vAlign w:val="center"/>
                <w:hideMark/>
              </w:tcPr>
            </w:tcPrChange>
          </w:tcPr>
          <w:p w14:paraId="0D0B5DE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583" w:author="Brian Bohman" w:date="2021-10-27T05:58:00Z">
              <w:tcPr>
                <w:tcW w:w="504" w:type="dxa"/>
                <w:vAlign w:val="center"/>
                <w:hideMark/>
              </w:tcPr>
            </w:tcPrChange>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584" w:author="Brian Bohman" w:date="2021-10-27T05:58:00Z">
              <w:tcPr>
                <w:tcW w:w="1008" w:type="dxa"/>
                <w:vAlign w:val="center"/>
                <w:hideMark/>
              </w:tcPr>
            </w:tcPrChange>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585" w:author="Brian Bohman" w:date="2021-10-27T05:58:00Z">
              <w:tcPr>
                <w:tcW w:w="1008" w:type="dxa"/>
                <w:vAlign w:val="center"/>
                <w:hideMark/>
              </w:tcPr>
            </w:tcPrChange>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86" w:author="Brian Bohman" w:date="2021-10-27T05:58:00Z">
              <w:tcPr>
                <w:tcW w:w="720" w:type="dxa"/>
                <w:vAlign w:val="center"/>
                <w:hideMark/>
              </w:tcPr>
            </w:tcPrChange>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87" w:author="Brian Bohman" w:date="2021-10-27T05:58:00Z">
              <w:tcPr>
                <w:tcW w:w="1008" w:type="dxa"/>
                <w:vAlign w:val="center"/>
                <w:hideMark/>
              </w:tcPr>
            </w:tcPrChange>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588" w:author="Brian Bohman" w:date="2021-10-27T05:58:00Z">
              <w:tcPr>
                <w:tcW w:w="1152" w:type="dxa"/>
                <w:vAlign w:val="center"/>
                <w:hideMark/>
              </w:tcPr>
            </w:tcPrChange>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589" w:author="Brian Bohman" w:date="2021-10-27T05:58:00Z">
              <w:tcPr>
                <w:tcW w:w="1008" w:type="dxa"/>
                <w:vAlign w:val="center"/>
                <w:hideMark/>
              </w:tcPr>
            </w:tcPrChange>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6549DB0A" w14:textId="77777777" w:rsidTr="00E419CD">
        <w:trPr>
          <w:trHeight w:val="165"/>
          <w:trPrChange w:id="2590" w:author="Brian Bohman" w:date="2021-10-27T05:58:00Z">
            <w:trPr>
              <w:trHeight w:val="165"/>
            </w:trPr>
          </w:trPrChange>
        </w:trPr>
        <w:tc>
          <w:tcPr>
            <w:tcW w:w="360" w:type="dxa"/>
            <w:vAlign w:val="center"/>
            <w:hideMark/>
            <w:tcPrChange w:id="2591" w:author="Brian Bohman" w:date="2021-10-27T05:58:00Z">
              <w:tcPr>
                <w:tcW w:w="360" w:type="dxa"/>
                <w:vAlign w:val="center"/>
                <w:hideMark/>
              </w:tcPr>
            </w:tcPrChange>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Change w:id="2592" w:author="Brian Bohman" w:date="2021-10-27T05:58:00Z">
              <w:tcPr>
                <w:tcW w:w="864" w:type="dxa"/>
                <w:vAlign w:val="center"/>
                <w:hideMark/>
              </w:tcPr>
            </w:tcPrChange>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93" w:author="Brian Bohman" w:date="2021-10-27T05:58:00Z">
              <w:tcPr>
                <w:tcW w:w="1152" w:type="dxa"/>
                <w:vAlign w:val="center"/>
                <w:hideMark/>
              </w:tcPr>
            </w:tcPrChange>
          </w:tcPr>
          <w:p w14:paraId="3E5551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594" w:author="Brian Bohman" w:date="2021-10-27T05:58:00Z">
              <w:tcPr>
                <w:tcW w:w="504" w:type="dxa"/>
                <w:vAlign w:val="center"/>
                <w:hideMark/>
              </w:tcPr>
            </w:tcPrChange>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595" w:author="Brian Bohman" w:date="2021-10-27T05:58:00Z">
              <w:tcPr>
                <w:tcW w:w="1008" w:type="dxa"/>
                <w:vAlign w:val="center"/>
                <w:hideMark/>
              </w:tcPr>
            </w:tcPrChange>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596" w:author="Brian Bohman" w:date="2021-10-27T05:58:00Z">
              <w:tcPr>
                <w:tcW w:w="1008" w:type="dxa"/>
                <w:vAlign w:val="center"/>
                <w:hideMark/>
              </w:tcPr>
            </w:tcPrChange>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97" w:author="Brian Bohman" w:date="2021-10-27T05:58:00Z">
              <w:tcPr>
                <w:tcW w:w="720" w:type="dxa"/>
                <w:vAlign w:val="center"/>
                <w:hideMark/>
              </w:tcPr>
            </w:tcPrChange>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98" w:author="Brian Bohman" w:date="2021-10-27T05:58:00Z">
              <w:tcPr>
                <w:tcW w:w="1008" w:type="dxa"/>
                <w:vAlign w:val="center"/>
                <w:hideMark/>
              </w:tcPr>
            </w:tcPrChange>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599" w:author="Brian Bohman" w:date="2021-10-27T05:58:00Z">
              <w:tcPr>
                <w:tcW w:w="1152" w:type="dxa"/>
                <w:vAlign w:val="center"/>
                <w:hideMark/>
              </w:tcPr>
            </w:tcPrChange>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440" w:type="dxa"/>
            <w:vAlign w:val="center"/>
            <w:hideMark/>
            <w:tcPrChange w:id="2600" w:author="Brian Bohman" w:date="2021-10-27T05:58:00Z">
              <w:tcPr>
                <w:tcW w:w="1008" w:type="dxa"/>
                <w:vAlign w:val="center"/>
                <w:hideMark/>
              </w:tcPr>
            </w:tcPrChange>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19CD" w:rsidRPr="009B3DCC" w14:paraId="09E7AC55" w14:textId="77777777" w:rsidTr="00E419CD">
        <w:trPr>
          <w:trHeight w:val="165"/>
          <w:trPrChange w:id="2601" w:author="Brian Bohman" w:date="2021-10-27T05:58:00Z">
            <w:trPr>
              <w:trHeight w:val="165"/>
            </w:trPr>
          </w:trPrChange>
        </w:trPr>
        <w:tc>
          <w:tcPr>
            <w:tcW w:w="360" w:type="dxa"/>
            <w:vAlign w:val="center"/>
            <w:hideMark/>
            <w:tcPrChange w:id="2602" w:author="Brian Bohman" w:date="2021-10-27T05:58:00Z">
              <w:tcPr>
                <w:tcW w:w="360" w:type="dxa"/>
                <w:vAlign w:val="center"/>
                <w:hideMark/>
              </w:tcPr>
            </w:tcPrChange>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Change w:id="2603" w:author="Brian Bohman" w:date="2021-10-27T05:58:00Z">
              <w:tcPr>
                <w:tcW w:w="864" w:type="dxa"/>
                <w:vAlign w:val="center"/>
                <w:hideMark/>
              </w:tcPr>
            </w:tcPrChange>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04" w:author="Brian Bohman" w:date="2021-10-27T05:58:00Z">
              <w:tcPr>
                <w:tcW w:w="1152" w:type="dxa"/>
                <w:vAlign w:val="center"/>
                <w:hideMark/>
              </w:tcPr>
            </w:tcPrChange>
          </w:tcPr>
          <w:p w14:paraId="5301C7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605" w:author="Brian Bohman" w:date="2021-10-27T05:58:00Z">
              <w:tcPr>
                <w:tcW w:w="504" w:type="dxa"/>
                <w:vAlign w:val="center"/>
                <w:hideMark/>
              </w:tcPr>
            </w:tcPrChange>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606" w:author="Brian Bohman" w:date="2021-10-27T05:58:00Z">
              <w:tcPr>
                <w:tcW w:w="1008" w:type="dxa"/>
                <w:vAlign w:val="center"/>
                <w:hideMark/>
              </w:tcPr>
            </w:tcPrChange>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607" w:author="Brian Bohman" w:date="2021-10-27T05:58:00Z">
              <w:tcPr>
                <w:tcW w:w="1008" w:type="dxa"/>
                <w:vAlign w:val="center"/>
                <w:hideMark/>
              </w:tcPr>
            </w:tcPrChange>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08" w:author="Brian Bohman" w:date="2021-10-27T05:58:00Z">
              <w:tcPr>
                <w:tcW w:w="720" w:type="dxa"/>
                <w:vAlign w:val="center"/>
                <w:hideMark/>
              </w:tcPr>
            </w:tcPrChange>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609" w:author="Brian Bohman" w:date="2021-10-27T05:58:00Z">
              <w:tcPr>
                <w:tcW w:w="1008" w:type="dxa"/>
                <w:vAlign w:val="center"/>
                <w:hideMark/>
              </w:tcPr>
            </w:tcPrChange>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610" w:author="Brian Bohman" w:date="2021-10-27T05:58:00Z">
              <w:tcPr>
                <w:tcW w:w="1152" w:type="dxa"/>
                <w:vAlign w:val="center"/>
                <w:hideMark/>
              </w:tcPr>
            </w:tcPrChange>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611" w:author="Brian Bohman" w:date="2021-10-27T05:58:00Z">
              <w:tcPr>
                <w:tcW w:w="1008" w:type="dxa"/>
                <w:vAlign w:val="center"/>
                <w:hideMark/>
              </w:tcPr>
            </w:tcPrChange>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19CD" w:rsidRPr="009B3DCC" w14:paraId="4102EDBA" w14:textId="77777777" w:rsidTr="00E419CD">
        <w:trPr>
          <w:trHeight w:val="165"/>
          <w:trPrChange w:id="2612" w:author="Brian Bohman" w:date="2021-10-27T05:58:00Z">
            <w:trPr>
              <w:trHeight w:val="165"/>
            </w:trPr>
          </w:trPrChange>
        </w:trPr>
        <w:tc>
          <w:tcPr>
            <w:tcW w:w="360" w:type="dxa"/>
            <w:vAlign w:val="center"/>
            <w:hideMark/>
            <w:tcPrChange w:id="2613" w:author="Brian Bohman" w:date="2021-10-27T05:58:00Z">
              <w:tcPr>
                <w:tcW w:w="360" w:type="dxa"/>
                <w:vAlign w:val="center"/>
                <w:hideMark/>
              </w:tcPr>
            </w:tcPrChange>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Change w:id="2614" w:author="Brian Bohman" w:date="2021-10-27T05:58:00Z">
              <w:tcPr>
                <w:tcW w:w="864" w:type="dxa"/>
                <w:vAlign w:val="center"/>
                <w:hideMark/>
              </w:tcPr>
            </w:tcPrChange>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15" w:author="Brian Bohman" w:date="2021-10-27T05:58:00Z">
              <w:tcPr>
                <w:tcW w:w="1152" w:type="dxa"/>
                <w:vAlign w:val="center"/>
                <w:hideMark/>
              </w:tcPr>
            </w:tcPrChange>
          </w:tcPr>
          <w:p w14:paraId="5E04F1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616" w:author="Brian Bohman" w:date="2021-10-27T05:58:00Z">
              <w:tcPr>
                <w:tcW w:w="504" w:type="dxa"/>
                <w:vAlign w:val="center"/>
                <w:hideMark/>
              </w:tcPr>
            </w:tcPrChange>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617" w:author="Brian Bohman" w:date="2021-10-27T05:58:00Z">
              <w:tcPr>
                <w:tcW w:w="1008" w:type="dxa"/>
                <w:vAlign w:val="center"/>
                <w:hideMark/>
              </w:tcPr>
            </w:tcPrChange>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618" w:author="Brian Bohman" w:date="2021-10-27T05:58:00Z">
              <w:tcPr>
                <w:tcW w:w="1008" w:type="dxa"/>
                <w:vAlign w:val="center"/>
                <w:hideMark/>
              </w:tcPr>
            </w:tcPrChange>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19" w:author="Brian Bohman" w:date="2021-10-27T05:58:00Z">
              <w:tcPr>
                <w:tcW w:w="720" w:type="dxa"/>
                <w:vAlign w:val="center"/>
                <w:hideMark/>
              </w:tcPr>
            </w:tcPrChange>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620" w:author="Brian Bohman" w:date="2021-10-27T05:58:00Z">
              <w:tcPr>
                <w:tcW w:w="1008" w:type="dxa"/>
                <w:vAlign w:val="center"/>
                <w:hideMark/>
              </w:tcPr>
            </w:tcPrChange>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21" w:author="Brian Bohman" w:date="2021-10-27T05:58:00Z">
              <w:tcPr>
                <w:tcW w:w="1152" w:type="dxa"/>
                <w:vAlign w:val="center"/>
                <w:hideMark/>
              </w:tcPr>
            </w:tcPrChange>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440" w:type="dxa"/>
            <w:vAlign w:val="center"/>
            <w:hideMark/>
            <w:tcPrChange w:id="2622" w:author="Brian Bohman" w:date="2021-10-27T05:58:00Z">
              <w:tcPr>
                <w:tcW w:w="1008" w:type="dxa"/>
                <w:vAlign w:val="center"/>
                <w:hideMark/>
              </w:tcPr>
            </w:tcPrChange>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5A89BB64" w14:textId="77777777" w:rsidTr="00E419CD">
        <w:trPr>
          <w:trHeight w:val="165"/>
          <w:trPrChange w:id="2623" w:author="Brian Bohman" w:date="2021-10-27T05:58:00Z">
            <w:trPr>
              <w:trHeight w:val="165"/>
            </w:trPr>
          </w:trPrChange>
        </w:trPr>
        <w:tc>
          <w:tcPr>
            <w:tcW w:w="360" w:type="dxa"/>
            <w:vAlign w:val="center"/>
            <w:hideMark/>
            <w:tcPrChange w:id="2624" w:author="Brian Bohman" w:date="2021-10-27T05:58:00Z">
              <w:tcPr>
                <w:tcW w:w="360" w:type="dxa"/>
                <w:vAlign w:val="center"/>
                <w:hideMark/>
              </w:tcPr>
            </w:tcPrChange>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Change w:id="2625" w:author="Brian Bohman" w:date="2021-10-27T05:58:00Z">
              <w:tcPr>
                <w:tcW w:w="864" w:type="dxa"/>
                <w:vAlign w:val="center"/>
                <w:hideMark/>
              </w:tcPr>
            </w:tcPrChange>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26" w:author="Brian Bohman" w:date="2021-10-27T05:58:00Z">
              <w:tcPr>
                <w:tcW w:w="1152" w:type="dxa"/>
                <w:vAlign w:val="center"/>
                <w:hideMark/>
              </w:tcPr>
            </w:tcPrChange>
          </w:tcPr>
          <w:p w14:paraId="099485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627" w:author="Brian Bohman" w:date="2021-10-27T05:58:00Z">
              <w:tcPr>
                <w:tcW w:w="504" w:type="dxa"/>
                <w:vAlign w:val="center"/>
                <w:hideMark/>
              </w:tcPr>
            </w:tcPrChange>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628" w:author="Brian Bohman" w:date="2021-10-27T05:58:00Z">
              <w:tcPr>
                <w:tcW w:w="1008" w:type="dxa"/>
                <w:vAlign w:val="center"/>
                <w:hideMark/>
              </w:tcPr>
            </w:tcPrChange>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629" w:author="Brian Bohman" w:date="2021-10-27T05:58:00Z">
              <w:tcPr>
                <w:tcW w:w="1008" w:type="dxa"/>
                <w:vAlign w:val="center"/>
                <w:hideMark/>
              </w:tcPr>
            </w:tcPrChange>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30" w:author="Brian Bohman" w:date="2021-10-27T05:58:00Z">
              <w:tcPr>
                <w:tcW w:w="720" w:type="dxa"/>
                <w:vAlign w:val="center"/>
                <w:hideMark/>
              </w:tcPr>
            </w:tcPrChange>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631" w:author="Brian Bohman" w:date="2021-10-27T05:58:00Z">
              <w:tcPr>
                <w:tcW w:w="1008" w:type="dxa"/>
                <w:vAlign w:val="center"/>
                <w:hideMark/>
              </w:tcPr>
            </w:tcPrChange>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632" w:author="Brian Bohman" w:date="2021-10-27T05:58:00Z">
              <w:tcPr>
                <w:tcW w:w="1152" w:type="dxa"/>
                <w:vAlign w:val="center"/>
                <w:hideMark/>
              </w:tcPr>
            </w:tcPrChange>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440" w:type="dxa"/>
            <w:vAlign w:val="center"/>
            <w:hideMark/>
            <w:tcPrChange w:id="2633" w:author="Brian Bohman" w:date="2021-10-27T05:58:00Z">
              <w:tcPr>
                <w:tcW w:w="1008" w:type="dxa"/>
                <w:vAlign w:val="center"/>
                <w:hideMark/>
              </w:tcPr>
            </w:tcPrChange>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EA64871" w14:textId="77777777" w:rsidTr="00E419CD">
        <w:trPr>
          <w:trHeight w:val="165"/>
          <w:trPrChange w:id="2634" w:author="Brian Bohman" w:date="2021-10-27T05:58:00Z">
            <w:trPr>
              <w:trHeight w:val="165"/>
            </w:trPr>
          </w:trPrChange>
        </w:trPr>
        <w:tc>
          <w:tcPr>
            <w:tcW w:w="360" w:type="dxa"/>
            <w:vAlign w:val="center"/>
            <w:hideMark/>
            <w:tcPrChange w:id="2635" w:author="Brian Bohman" w:date="2021-10-27T05:58:00Z">
              <w:tcPr>
                <w:tcW w:w="360" w:type="dxa"/>
                <w:vAlign w:val="center"/>
                <w:hideMark/>
              </w:tcPr>
            </w:tcPrChange>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Change w:id="2636" w:author="Brian Bohman" w:date="2021-10-27T05:58:00Z">
              <w:tcPr>
                <w:tcW w:w="864" w:type="dxa"/>
                <w:vAlign w:val="center"/>
                <w:hideMark/>
              </w:tcPr>
            </w:tcPrChange>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37" w:author="Brian Bohman" w:date="2021-10-27T05:58:00Z">
              <w:tcPr>
                <w:tcW w:w="1152" w:type="dxa"/>
                <w:vAlign w:val="center"/>
                <w:hideMark/>
              </w:tcPr>
            </w:tcPrChange>
          </w:tcPr>
          <w:p w14:paraId="13341BD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638" w:author="Brian Bohman" w:date="2021-10-27T05:58:00Z">
              <w:tcPr>
                <w:tcW w:w="504" w:type="dxa"/>
                <w:vAlign w:val="center"/>
                <w:hideMark/>
              </w:tcPr>
            </w:tcPrChange>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639" w:author="Brian Bohman" w:date="2021-10-27T05:58:00Z">
              <w:tcPr>
                <w:tcW w:w="1008" w:type="dxa"/>
                <w:vAlign w:val="center"/>
                <w:hideMark/>
              </w:tcPr>
            </w:tcPrChange>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640" w:author="Brian Bohman" w:date="2021-10-27T05:58:00Z">
              <w:tcPr>
                <w:tcW w:w="1008" w:type="dxa"/>
                <w:vAlign w:val="center"/>
                <w:hideMark/>
              </w:tcPr>
            </w:tcPrChange>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41" w:author="Brian Bohman" w:date="2021-10-27T05:58:00Z">
              <w:tcPr>
                <w:tcW w:w="720" w:type="dxa"/>
                <w:vAlign w:val="center"/>
                <w:hideMark/>
              </w:tcPr>
            </w:tcPrChange>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642" w:author="Brian Bohman" w:date="2021-10-27T05:58:00Z">
              <w:tcPr>
                <w:tcW w:w="1008" w:type="dxa"/>
                <w:vAlign w:val="center"/>
                <w:hideMark/>
              </w:tcPr>
            </w:tcPrChange>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643" w:author="Brian Bohman" w:date="2021-10-27T05:58:00Z">
              <w:tcPr>
                <w:tcW w:w="1152" w:type="dxa"/>
                <w:vAlign w:val="center"/>
                <w:hideMark/>
              </w:tcPr>
            </w:tcPrChange>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2644" w:author="Brian Bohman" w:date="2021-10-27T05:58:00Z">
              <w:tcPr>
                <w:tcW w:w="1008" w:type="dxa"/>
                <w:vAlign w:val="center"/>
                <w:hideMark/>
              </w:tcPr>
            </w:tcPrChange>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19CD" w:rsidRPr="009B3DCC" w14:paraId="66FF43F3" w14:textId="77777777" w:rsidTr="00E419CD">
        <w:trPr>
          <w:trHeight w:val="165"/>
          <w:trPrChange w:id="2645" w:author="Brian Bohman" w:date="2021-10-27T05:58:00Z">
            <w:trPr>
              <w:trHeight w:val="165"/>
            </w:trPr>
          </w:trPrChange>
        </w:trPr>
        <w:tc>
          <w:tcPr>
            <w:tcW w:w="360" w:type="dxa"/>
            <w:vAlign w:val="center"/>
            <w:hideMark/>
            <w:tcPrChange w:id="2646" w:author="Brian Bohman" w:date="2021-10-27T05:58:00Z">
              <w:tcPr>
                <w:tcW w:w="360" w:type="dxa"/>
                <w:vAlign w:val="center"/>
                <w:hideMark/>
              </w:tcPr>
            </w:tcPrChange>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Change w:id="2647" w:author="Brian Bohman" w:date="2021-10-27T05:58:00Z">
              <w:tcPr>
                <w:tcW w:w="864" w:type="dxa"/>
                <w:vAlign w:val="center"/>
                <w:hideMark/>
              </w:tcPr>
            </w:tcPrChange>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48" w:author="Brian Bohman" w:date="2021-10-27T05:58:00Z">
              <w:tcPr>
                <w:tcW w:w="1152" w:type="dxa"/>
                <w:vAlign w:val="center"/>
                <w:hideMark/>
              </w:tcPr>
            </w:tcPrChange>
          </w:tcPr>
          <w:p w14:paraId="5554A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649" w:author="Brian Bohman" w:date="2021-10-27T05:58:00Z">
              <w:tcPr>
                <w:tcW w:w="504" w:type="dxa"/>
                <w:vAlign w:val="center"/>
                <w:hideMark/>
              </w:tcPr>
            </w:tcPrChange>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650" w:author="Brian Bohman" w:date="2021-10-27T05:58:00Z">
              <w:tcPr>
                <w:tcW w:w="1008" w:type="dxa"/>
                <w:vAlign w:val="center"/>
                <w:hideMark/>
              </w:tcPr>
            </w:tcPrChange>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651" w:author="Brian Bohman" w:date="2021-10-27T05:58:00Z">
              <w:tcPr>
                <w:tcW w:w="1008" w:type="dxa"/>
                <w:vAlign w:val="center"/>
                <w:hideMark/>
              </w:tcPr>
            </w:tcPrChange>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52" w:author="Brian Bohman" w:date="2021-10-27T05:58:00Z">
              <w:tcPr>
                <w:tcW w:w="720" w:type="dxa"/>
                <w:vAlign w:val="center"/>
                <w:hideMark/>
              </w:tcPr>
            </w:tcPrChange>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653" w:author="Brian Bohman" w:date="2021-10-27T05:58:00Z">
              <w:tcPr>
                <w:tcW w:w="1008" w:type="dxa"/>
                <w:vAlign w:val="center"/>
                <w:hideMark/>
              </w:tcPr>
            </w:tcPrChange>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654" w:author="Brian Bohman" w:date="2021-10-27T05:58:00Z">
              <w:tcPr>
                <w:tcW w:w="1152" w:type="dxa"/>
                <w:vAlign w:val="center"/>
                <w:hideMark/>
              </w:tcPr>
            </w:tcPrChange>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655" w:author="Brian Bohman" w:date="2021-10-27T05:58:00Z">
              <w:tcPr>
                <w:tcW w:w="1008" w:type="dxa"/>
                <w:vAlign w:val="center"/>
                <w:hideMark/>
              </w:tcPr>
            </w:tcPrChange>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19CD" w:rsidRPr="009B3DCC" w14:paraId="75488CD8" w14:textId="77777777" w:rsidTr="00E419CD">
        <w:trPr>
          <w:trHeight w:val="165"/>
          <w:trPrChange w:id="2656" w:author="Brian Bohman" w:date="2021-10-27T05:58:00Z">
            <w:trPr>
              <w:trHeight w:val="165"/>
            </w:trPr>
          </w:trPrChange>
        </w:trPr>
        <w:tc>
          <w:tcPr>
            <w:tcW w:w="360" w:type="dxa"/>
            <w:vAlign w:val="center"/>
            <w:hideMark/>
            <w:tcPrChange w:id="2657" w:author="Brian Bohman" w:date="2021-10-27T05:58:00Z">
              <w:tcPr>
                <w:tcW w:w="360" w:type="dxa"/>
                <w:vAlign w:val="center"/>
                <w:hideMark/>
              </w:tcPr>
            </w:tcPrChange>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Change w:id="2658" w:author="Brian Bohman" w:date="2021-10-27T05:58:00Z">
              <w:tcPr>
                <w:tcW w:w="864" w:type="dxa"/>
                <w:vAlign w:val="center"/>
                <w:hideMark/>
              </w:tcPr>
            </w:tcPrChange>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59" w:author="Brian Bohman" w:date="2021-10-27T05:58:00Z">
              <w:tcPr>
                <w:tcW w:w="1152" w:type="dxa"/>
                <w:vAlign w:val="center"/>
                <w:hideMark/>
              </w:tcPr>
            </w:tcPrChange>
          </w:tcPr>
          <w:p w14:paraId="34EBBE8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660" w:author="Brian Bohman" w:date="2021-10-27T05:58:00Z">
              <w:tcPr>
                <w:tcW w:w="504" w:type="dxa"/>
                <w:vAlign w:val="center"/>
                <w:hideMark/>
              </w:tcPr>
            </w:tcPrChange>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661" w:author="Brian Bohman" w:date="2021-10-27T05:58:00Z">
              <w:tcPr>
                <w:tcW w:w="1008" w:type="dxa"/>
                <w:vAlign w:val="center"/>
                <w:hideMark/>
              </w:tcPr>
            </w:tcPrChange>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662" w:author="Brian Bohman" w:date="2021-10-27T05:58:00Z">
              <w:tcPr>
                <w:tcW w:w="1008" w:type="dxa"/>
                <w:vAlign w:val="center"/>
                <w:hideMark/>
              </w:tcPr>
            </w:tcPrChange>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63" w:author="Brian Bohman" w:date="2021-10-27T05:58:00Z">
              <w:tcPr>
                <w:tcW w:w="720" w:type="dxa"/>
                <w:vAlign w:val="center"/>
                <w:hideMark/>
              </w:tcPr>
            </w:tcPrChange>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664" w:author="Brian Bohman" w:date="2021-10-27T05:58:00Z">
              <w:tcPr>
                <w:tcW w:w="1008" w:type="dxa"/>
                <w:vAlign w:val="center"/>
                <w:hideMark/>
              </w:tcPr>
            </w:tcPrChange>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665" w:author="Brian Bohman" w:date="2021-10-27T05:58:00Z">
              <w:tcPr>
                <w:tcW w:w="1152" w:type="dxa"/>
                <w:vAlign w:val="center"/>
                <w:hideMark/>
              </w:tcPr>
            </w:tcPrChange>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666" w:author="Brian Bohman" w:date="2021-10-27T05:58:00Z">
              <w:tcPr>
                <w:tcW w:w="1008" w:type="dxa"/>
                <w:vAlign w:val="center"/>
                <w:hideMark/>
              </w:tcPr>
            </w:tcPrChange>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19CD" w:rsidRPr="009B3DCC" w14:paraId="4BBEA228" w14:textId="77777777" w:rsidTr="00E419CD">
        <w:trPr>
          <w:trHeight w:val="165"/>
          <w:trPrChange w:id="2667" w:author="Brian Bohman" w:date="2021-10-27T05:58:00Z">
            <w:trPr>
              <w:trHeight w:val="165"/>
            </w:trPr>
          </w:trPrChange>
        </w:trPr>
        <w:tc>
          <w:tcPr>
            <w:tcW w:w="360" w:type="dxa"/>
            <w:vAlign w:val="center"/>
            <w:hideMark/>
            <w:tcPrChange w:id="2668" w:author="Brian Bohman" w:date="2021-10-27T05:58:00Z">
              <w:tcPr>
                <w:tcW w:w="360" w:type="dxa"/>
                <w:vAlign w:val="center"/>
                <w:hideMark/>
              </w:tcPr>
            </w:tcPrChange>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Change w:id="2669" w:author="Brian Bohman" w:date="2021-10-27T05:58:00Z">
              <w:tcPr>
                <w:tcW w:w="864" w:type="dxa"/>
                <w:vAlign w:val="center"/>
                <w:hideMark/>
              </w:tcPr>
            </w:tcPrChange>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70" w:author="Brian Bohman" w:date="2021-10-27T05:58:00Z">
              <w:tcPr>
                <w:tcW w:w="1152" w:type="dxa"/>
                <w:vAlign w:val="center"/>
                <w:hideMark/>
              </w:tcPr>
            </w:tcPrChange>
          </w:tcPr>
          <w:p w14:paraId="17532D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671" w:author="Brian Bohman" w:date="2021-10-27T05:58:00Z">
              <w:tcPr>
                <w:tcW w:w="504" w:type="dxa"/>
                <w:vAlign w:val="center"/>
                <w:hideMark/>
              </w:tcPr>
            </w:tcPrChange>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672" w:author="Brian Bohman" w:date="2021-10-27T05:58:00Z">
              <w:tcPr>
                <w:tcW w:w="1008" w:type="dxa"/>
                <w:vAlign w:val="center"/>
                <w:hideMark/>
              </w:tcPr>
            </w:tcPrChange>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673" w:author="Brian Bohman" w:date="2021-10-27T05:58:00Z">
              <w:tcPr>
                <w:tcW w:w="1008" w:type="dxa"/>
                <w:vAlign w:val="center"/>
                <w:hideMark/>
              </w:tcPr>
            </w:tcPrChange>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74" w:author="Brian Bohman" w:date="2021-10-27T05:58:00Z">
              <w:tcPr>
                <w:tcW w:w="720" w:type="dxa"/>
                <w:vAlign w:val="center"/>
                <w:hideMark/>
              </w:tcPr>
            </w:tcPrChange>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675" w:author="Brian Bohman" w:date="2021-10-27T05:58:00Z">
              <w:tcPr>
                <w:tcW w:w="1008" w:type="dxa"/>
                <w:vAlign w:val="center"/>
                <w:hideMark/>
              </w:tcPr>
            </w:tcPrChange>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76" w:author="Brian Bohman" w:date="2021-10-27T05:58:00Z">
              <w:tcPr>
                <w:tcW w:w="1152" w:type="dxa"/>
                <w:vAlign w:val="center"/>
                <w:hideMark/>
              </w:tcPr>
            </w:tcPrChange>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440" w:type="dxa"/>
            <w:vAlign w:val="center"/>
            <w:hideMark/>
            <w:tcPrChange w:id="2677" w:author="Brian Bohman" w:date="2021-10-27T05:58:00Z">
              <w:tcPr>
                <w:tcW w:w="1008" w:type="dxa"/>
                <w:vAlign w:val="center"/>
                <w:hideMark/>
              </w:tcPr>
            </w:tcPrChange>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387F3DD" w14:textId="77777777" w:rsidTr="00E419CD">
        <w:trPr>
          <w:trHeight w:val="165"/>
          <w:trPrChange w:id="2678" w:author="Brian Bohman" w:date="2021-10-27T05:58:00Z">
            <w:trPr>
              <w:trHeight w:val="165"/>
            </w:trPr>
          </w:trPrChange>
        </w:trPr>
        <w:tc>
          <w:tcPr>
            <w:tcW w:w="360" w:type="dxa"/>
            <w:vAlign w:val="center"/>
            <w:hideMark/>
            <w:tcPrChange w:id="2679" w:author="Brian Bohman" w:date="2021-10-27T05:58:00Z">
              <w:tcPr>
                <w:tcW w:w="360" w:type="dxa"/>
                <w:vAlign w:val="center"/>
                <w:hideMark/>
              </w:tcPr>
            </w:tcPrChange>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Change w:id="2680" w:author="Brian Bohman" w:date="2021-10-27T05:58:00Z">
              <w:tcPr>
                <w:tcW w:w="864" w:type="dxa"/>
                <w:vAlign w:val="center"/>
                <w:hideMark/>
              </w:tcPr>
            </w:tcPrChange>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81" w:author="Brian Bohman" w:date="2021-10-27T05:58:00Z">
              <w:tcPr>
                <w:tcW w:w="1152" w:type="dxa"/>
                <w:vAlign w:val="center"/>
                <w:hideMark/>
              </w:tcPr>
            </w:tcPrChange>
          </w:tcPr>
          <w:p w14:paraId="4BE4FB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682" w:author="Brian Bohman" w:date="2021-10-27T05:58:00Z">
              <w:tcPr>
                <w:tcW w:w="504" w:type="dxa"/>
                <w:vAlign w:val="center"/>
                <w:hideMark/>
              </w:tcPr>
            </w:tcPrChange>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683" w:author="Brian Bohman" w:date="2021-10-27T05:58:00Z">
              <w:tcPr>
                <w:tcW w:w="1008" w:type="dxa"/>
                <w:vAlign w:val="center"/>
                <w:hideMark/>
              </w:tcPr>
            </w:tcPrChange>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684" w:author="Brian Bohman" w:date="2021-10-27T05:58:00Z">
              <w:tcPr>
                <w:tcW w:w="1008" w:type="dxa"/>
                <w:vAlign w:val="center"/>
                <w:hideMark/>
              </w:tcPr>
            </w:tcPrChange>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85" w:author="Brian Bohman" w:date="2021-10-27T05:58:00Z">
              <w:tcPr>
                <w:tcW w:w="720" w:type="dxa"/>
                <w:vAlign w:val="center"/>
                <w:hideMark/>
              </w:tcPr>
            </w:tcPrChange>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686" w:author="Brian Bohman" w:date="2021-10-27T05:58:00Z">
              <w:tcPr>
                <w:tcW w:w="1008" w:type="dxa"/>
                <w:vAlign w:val="center"/>
                <w:hideMark/>
              </w:tcPr>
            </w:tcPrChange>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687" w:author="Brian Bohman" w:date="2021-10-27T05:58:00Z">
              <w:tcPr>
                <w:tcW w:w="1152" w:type="dxa"/>
                <w:vAlign w:val="center"/>
                <w:hideMark/>
              </w:tcPr>
            </w:tcPrChange>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440" w:type="dxa"/>
            <w:vAlign w:val="center"/>
            <w:hideMark/>
            <w:tcPrChange w:id="2688" w:author="Brian Bohman" w:date="2021-10-27T05:58:00Z">
              <w:tcPr>
                <w:tcW w:w="1008" w:type="dxa"/>
                <w:vAlign w:val="center"/>
                <w:hideMark/>
              </w:tcPr>
            </w:tcPrChange>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55131C3C" w14:textId="77777777" w:rsidTr="00E419CD">
        <w:trPr>
          <w:trHeight w:val="165"/>
          <w:trPrChange w:id="2689" w:author="Brian Bohman" w:date="2021-10-27T05:58:00Z">
            <w:trPr>
              <w:trHeight w:val="165"/>
            </w:trPr>
          </w:trPrChange>
        </w:trPr>
        <w:tc>
          <w:tcPr>
            <w:tcW w:w="360" w:type="dxa"/>
            <w:vAlign w:val="center"/>
            <w:hideMark/>
            <w:tcPrChange w:id="2690" w:author="Brian Bohman" w:date="2021-10-27T05:58:00Z">
              <w:tcPr>
                <w:tcW w:w="360" w:type="dxa"/>
                <w:vAlign w:val="center"/>
                <w:hideMark/>
              </w:tcPr>
            </w:tcPrChange>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Change w:id="2691" w:author="Brian Bohman" w:date="2021-10-27T05:58:00Z">
              <w:tcPr>
                <w:tcW w:w="864" w:type="dxa"/>
                <w:vAlign w:val="center"/>
                <w:hideMark/>
              </w:tcPr>
            </w:tcPrChange>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92" w:author="Brian Bohman" w:date="2021-10-27T05:58:00Z">
              <w:tcPr>
                <w:tcW w:w="1152" w:type="dxa"/>
                <w:vAlign w:val="center"/>
                <w:hideMark/>
              </w:tcPr>
            </w:tcPrChange>
          </w:tcPr>
          <w:p w14:paraId="7648F97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693" w:author="Brian Bohman" w:date="2021-10-27T05:58:00Z">
              <w:tcPr>
                <w:tcW w:w="504" w:type="dxa"/>
                <w:vAlign w:val="center"/>
                <w:hideMark/>
              </w:tcPr>
            </w:tcPrChange>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694" w:author="Brian Bohman" w:date="2021-10-27T05:58:00Z">
              <w:tcPr>
                <w:tcW w:w="1008" w:type="dxa"/>
                <w:vAlign w:val="center"/>
                <w:hideMark/>
              </w:tcPr>
            </w:tcPrChange>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695" w:author="Brian Bohman" w:date="2021-10-27T05:58:00Z">
              <w:tcPr>
                <w:tcW w:w="1008" w:type="dxa"/>
                <w:vAlign w:val="center"/>
                <w:hideMark/>
              </w:tcPr>
            </w:tcPrChange>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96" w:author="Brian Bohman" w:date="2021-10-27T05:58:00Z">
              <w:tcPr>
                <w:tcW w:w="720" w:type="dxa"/>
                <w:vAlign w:val="center"/>
                <w:hideMark/>
              </w:tcPr>
            </w:tcPrChange>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697" w:author="Brian Bohman" w:date="2021-10-27T05:58:00Z">
              <w:tcPr>
                <w:tcW w:w="1008" w:type="dxa"/>
                <w:vAlign w:val="center"/>
                <w:hideMark/>
              </w:tcPr>
            </w:tcPrChange>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698" w:author="Brian Bohman" w:date="2021-10-27T05:58:00Z">
              <w:tcPr>
                <w:tcW w:w="1152" w:type="dxa"/>
                <w:vAlign w:val="center"/>
                <w:hideMark/>
              </w:tcPr>
            </w:tcPrChange>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440" w:type="dxa"/>
            <w:vAlign w:val="center"/>
            <w:hideMark/>
            <w:tcPrChange w:id="2699" w:author="Brian Bohman" w:date="2021-10-27T05:58:00Z">
              <w:tcPr>
                <w:tcW w:w="1008" w:type="dxa"/>
                <w:vAlign w:val="center"/>
                <w:hideMark/>
              </w:tcPr>
            </w:tcPrChange>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34D92DB2" w14:textId="77777777" w:rsidTr="00E419CD">
        <w:trPr>
          <w:trHeight w:val="180"/>
          <w:trPrChange w:id="2700" w:author="Brian Bohman" w:date="2021-10-27T05:58:00Z">
            <w:trPr>
              <w:trHeight w:val="180"/>
            </w:trPr>
          </w:trPrChange>
        </w:trPr>
        <w:tc>
          <w:tcPr>
            <w:tcW w:w="360" w:type="dxa"/>
            <w:vAlign w:val="center"/>
            <w:hideMark/>
            <w:tcPrChange w:id="2701" w:author="Brian Bohman" w:date="2021-10-27T05:58:00Z">
              <w:tcPr>
                <w:tcW w:w="360" w:type="dxa"/>
                <w:vAlign w:val="center"/>
                <w:hideMark/>
              </w:tcPr>
            </w:tcPrChange>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Change w:id="2702" w:author="Brian Bohman" w:date="2021-10-27T05:58:00Z">
              <w:tcPr>
                <w:tcW w:w="864" w:type="dxa"/>
                <w:vAlign w:val="center"/>
                <w:hideMark/>
              </w:tcPr>
            </w:tcPrChange>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03" w:author="Brian Bohman" w:date="2021-10-27T05:58:00Z">
              <w:tcPr>
                <w:tcW w:w="1152" w:type="dxa"/>
                <w:vAlign w:val="center"/>
                <w:hideMark/>
              </w:tcPr>
            </w:tcPrChange>
          </w:tcPr>
          <w:p w14:paraId="2DE02B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704" w:author="Brian Bohman" w:date="2021-10-27T05:58:00Z">
              <w:tcPr>
                <w:tcW w:w="504" w:type="dxa"/>
                <w:vAlign w:val="center"/>
                <w:hideMark/>
              </w:tcPr>
            </w:tcPrChange>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705" w:author="Brian Bohman" w:date="2021-10-27T05:58:00Z">
              <w:tcPr>
                <w:tcW w:w="1008" w:type="dxa"/>
                <w:vAlign w:val="center"/>
                <w:hideMark/>
              </w:tcPr>
            </w:tcPrChange>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706" w:author="Brian Bohman" w:date="2021-10-27T05:58:00Z">
              <w:tcPr>
                <w:tcW w:w="1008" w:type="dxa"/>
                <w:vAlign w:val="center"/>
                <w:hideMark/>
              </w:tcPr>
            </w:tcPrChange>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07" w:author="Brian Bohman" w:date="2021-10-27T05:58:00Z">
              <w:tcPr>
                <w:tcW w:w="720" w:type="dxa"/>
                <w:vAlign w:val="center"/>
                <w:hideMark/>
              </w:tcPr>
            </w:tcPrChange>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708" w:author="Brian Bohman" w:date="2021-10-27T05:58:00Z">
              <w:tcPr>
                <w:tcW w:w="1008" w:type="dxa"/>
                <w:vAlign w:val="center"/>
                <w:hideMark/>
              </w:tcPr>
            </w:tcPrChange>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709" w:author="Brian Bohman" w:date="2021-10-27T05:58:00Z">
              <w:tcPr>
                <w:tcW w:w="1152" w:type="dxa"/>
                <w:vAlign w:val="center"/>
                <w:hideMark/>
              </w:tcPr>
            </w:tcPrChange>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440" w:type="dxa"/>
            <w:vAlign w:val="center"/>
            <w:hideMark/>
            <w:tcPrChange w:id="2710" w:author="Brian Bohman" w:date="2021-10-27T05:58:00Z">
              <w:tcPr>
                <w:tcW w:w="1008" w:type="dxa"/>
                <w:vAlign w:val="center"/>
                <w:hideMark/>
              </w:tcPr>
            </w:tcPrChange>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5A76E3F4" w14:textId="77777777" w:rsidTr="00E419CD">
        <w:trPr>
          <w:trHeight w:val="165"/>
          <w:trPrChange w:id="2711" w:author="Brian Bohman" w:date="2021-10-27T05:58:00Z">
            <w:trPr>
              <w:trHeight w:val="165"/>
            </w:trPr>
          </w:trPrChange>
        </w:trPr>
        <w:tc>
          <w:tcPr>
            <w:tcW w:w="360" w:type="dxa"/>
            <w:vAlign w:val="center"/>
            <w:hideMark/>
            <w:tcPrChange w:id="2712" w:author="Brian Bohman" w:date="2021-10-27T05:58:00Z">
              <w:tcPr>
                <w:tcW w:w="360" w:type="dxa"/>
                <w:vAlign w:val="center"/>
                <w:hideMark/>
              </w:tcPr>
            </w:tcPrChange>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Change w:id="2713" w:author="Brian Bohman" w:date="2021-10-27T05:58:00Z">
              <w:tcPr>
                <w:tcW w:w="864" w:type="dxa"/>
                <w:vAlign w:val="center"/>
                <w:hideMark/>
              </w:tcPr>
            </w:tcPrChange>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14" w:author="Brian Bohman" w:date="2021-10-27T05:58:00Z">
              <w:tcPr>
                <w:tcW w:w="1152" w:type="dxa"/>
                <w:vAlign w:val="center"/>
                <w:hideMark/>
              </w:tcPr>
            </w:tcPrChange>
          </w:tcPr>
          <w:p w14:paraId="377E7E1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715" w:author="Brian Bohman" w:date="2021-10-27T05:58:00Z">
              <w:tcPr>
                <w:tcW w:w="504" w:type="dxa"/>
                <w:vAlign w:val="center"/>
                <w:hideMark/>
              </w:tcPr>
            </w:tcPrChange>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716" w:author="Brian Bohman" w:date="2021-10-27T05:58:00Z">
              <w:tcPr>
                <w:tcW w:w="1008" w:type="dxa"/>
                <w:vAlign w:val="center"/>
                <w:hideMark/>
              </w:tcPr>
            </w:tcPrChange>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717" w:author="Brian Bohman" w:date="2021-10-27T05:58:00Z">
              <w:tcPr>
                <w:tcW w:w="1008" w:type="dxa"/>
                <w:vAlign w:val="center"/>
                <w:hideMark/>
              </w:tcPr>
            </w:tcPrChange>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18" w:author="Brian Bohman" w:date="2021-10-27T05:58:00Z">
              <w:tcPr>
                <w:tcW w:w="720" w:type="dxa"/>
                <w:vAlign w:val="center"/>
                <w:hideMark/>
              </w:tcPr>
            </w:tcPrChange>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719" w:author="Brian Bohman" w:date="2021-10-27T05:58:00Z">
              <w:tcPr>
                <w:tcW w:w="1008" w:type="dxa"/>
                <w:vAlign w:val="center"/>
                <w:hideMark/>
              </w:tcPr>
            </w:tcPrChange>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720" w:author="Brian Bohman" w:date="2021-10-27T05:58:00Z">
              <w:tcPr>
                <w:tcW w:w="1152" w:type="dxa"/>
                <w:vAlign w:val="center"/>
                <w:hideMark/>
              </w:tcPr>
            </w:tcPrChange>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2721" w:author="Brian Bohman" w:date="2021-10-27T05:58:00Z">
              <w:tcPr>
                <w:tcW w:w="1008" w:type="dxa"/>
                <w:vAlign w:val="center"/>
                <w:hideMark/>
              </w:tcPr>
            </w:tcPrChange>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2135FE86" w14:textId="77777777" w:rsidTr="00E419CD">
        <w:trPr>
          <w:trHeight w:val="165"/>
          <w:trPrChange w:id="2722" w:author="Brian Bohman" w:date="2021-10-27T05:58:00Z">
            <w:trPr>
              <w:trHeight w:val="165"/>
            </w:trPr>
          </w:trPrChange>
        </w:trPr>
        <w:tc>
          <w:tcPr>
            <w:tcW w:w="360" w:type="dxa"/>
            <w:vAlign w:val="center"/>
            <w:hideMark/>
            <w:tcPrChange w:id="2723" w:author="Brian Bohman" w:date="2021-10-27T05:58:00Z">
              <w:tcPr>
                <w:tcW w:w="360" w:type="dxa"/>
                <w:vAlign w:val="center"/>
                <w:hideMark/>
              </w:tcPr>
            </w:tcPrChange>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Change w:id="2724" w:author="Brian Bohman" w:date="2021-10-27T05:58:00Z">
              <w:tcPr>
                <w:tcW w:w="864" w:type="dxa"/>
                <w:vAlign w:val="center"/>
                <w:hideMark/>
              </w:tcPr>
            </w:tcPrChange>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25" w:author="Brian Bohman" w:date="2021-10-27T05:58:00Z">
              <w:tcPr>
                <w:tcW w:w="1152" w:type="dxa"/>
                <w:vAlign w:val="center"/>
                <w:hideMark/>
              </w:tcPr>
            </w:tcPrChange>
          </w:tcPr>
          <w:p w14:paraId="75D426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726" w:author="Brian Bohman" w:date="2021-10-27T05:58:00Z">
              <w:tcPr>
                <w:tcW w:w="504" w:type="dxa"/>
                <w:vAlign w:val="center"/>
                <w:hideMark/>
              </w:tcPr>
            </w:tcPrChange>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727" w:author="Brian Bohman" w:date="2021-10-27T05:58:00Z">
              <w:tcPr>
                <w:tcW w:w="1008" w:type="dxa"/>
                <w:vAlign w:val="center"/>
                <w:hideMark/>
              </w:tcPr>
            </w:tcPrChange>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728" w:author="Brian Bohman" w:date="2021-10-27T05:58:00Z">
              <w:tcPr>
                <w:tcW w:w="1008" w:type="dxa"/>
                <w:vAlign w:val="center"/>
                <w:hideMark/>
              </w:tcPr>
            </w:tcPrChange>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29" w:author="Brian Bohman" w:date="2021-10-27T05:58:00Z">
              <w:tcPr>
                <w:tcW w:w="720" w:type="dxa"/>
                <w:vAlign w:val="center"/>
                <w:hideMark/>
              </w:tcPr>
            </w:tcPrChange>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730" w:author="Brian Bohman" w:date="2021-10-27T05:58:00Z">
              <w:tcPr>
                <w:tcW w:w="1008" w:type="dxa"/>
                <w:vAlign w:val="center"/>
                <w:hideMark/>
              </w:tcPr>
            </w:tcPrChange>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31" w:author="Brian Bohman" w:date="2021-10-27T05:58:00Z">
              <w:tcPr>
                <w:tcW w:w="1152" w:type="dxa"/>
                <w:vAlign w:val="center"/>
                <w:hideMark/>
              </w:tcPr>
            </w:tcPrChange>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732" w:author="Brian Bohman" w:date="2021-10-27T05:58:00Z">
              <w:tcPr>
                <w:tcW w:w="1008" w:type="dxa"/>
                <w:vAlign w:val="center"/>
                <w:hideMark/>
              </w:tcPr>
            </w:tcPrChange>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68569B52" w14:textId="77777777" w:rsidTr="00E419CD">
        <w:trPr>
          <w:trHeight w:val="165"/>
          <w:trPrChange w:id="2733" w:author="Brian Bohman" w:date="2021-10-27T05:58:00Z">
            <w:trPr>
              <w:trHeight w:val="165"/>
            </w:trPr>
          </w:trPrChange>
        </w:trPr>
        <w:tc>
          <w:tcPr>
            <w:tcW w:w="360" w:type="dxa"/>
            <w:vAlign w:val="center"/>
            <w:hideMark/>
            <w:tcPrChange w:id="2734" w:author="Brian Bohman" w:date="2021-10-27T05:58:00Z">
              <w:tcPr>
                <w:tcW w:w="360" w:type="dxa"/>
                <w:vAlign w:val="center"/>
                <w:hideMark/>
              </w:tcPr>
            </w:tcPrChange>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Change w:id="2735" w:author="Brian Bohman" w:date="2021-10-27T05:58:00Z">
              <w:tcPr>
                <w:tcW w:w="864" w:type="dxa"/>
                <w:vAlign w:val="center"/>
                <w:hideMark/>
              </w:tcPr>
            </w:tcPrChange>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36" w:author="Brian Bohman" w:date="2021-10-27T05:58:00Z">
              <w:tcPr>
                <w:tcW w:w="1152" w:type="dxa"/>
                <w:vAlign w:val="center"/>
                <w:hideMark/>
              </w:tcPr>
            </w:tcPrChange>
          </w:tcPr>
          <w:p w14:paraId="454692C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737" w:author="Brian Bohman" w:date="2021-10-27T05:58:00Z">
              <w:tcPr>
                <w:tcW w:w="504" w:type="dxa"/>
                <w:vAlign w:val="center"/>
                <w:hideMark/>
              </w:tcPr>
            </w:tcPrChange>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738" w:author="Brian Bohman" w:date="2021-10-27T05:58:00Z">
              <w:tcPr>
                <w:tcW w:w="1008" w:type="dxa"/>
                <w:vAlign w:val="center"/>
                <w:hideMark/>
              </w:tcPr>
            </w:tcPrChange>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739" w:author="Brian Bohman" w:date="2021-10-27T05:58:00Z">
              <w:tcPr>
                <w:tcW w:w="1008" w:type="dxa"/>
                <w:vAlign w:val="center"/>
                <w:hideMark/>
              </w:tcPr>
            </w:tcPrChange>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40" w:author="Brian Bohman" w:date="2021-10-27T05:58:00Z">
              <w:tcPr>
                <w:tcW w:w="720" w:type="dxa"/>
                <w:vAlign w:val="center"/>
                <w:hideMark/>
              </w:tcPr>
            </w:tcPrChange>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741" w:author="Brian Bohman" w:date="2021-10-27T05:58:00Z">
              <w:tcPr>
                <w:tcW w:w="1008" w:type="dxa"/>
                <w:vAlign w:val="center"/>
                <w:hideMark/>
              </w:tcPr>
            </w:tcPrChange>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742" w:author="Brian Bohman" w:date="2021-10-27T05:58:00Z">
              <w:tcPr>
                <w:tcW w:w="1152" w:type="dxa"/>
                <w:vAlign w:val="center"/>
                <w:hideMark/>
              </w:tcPr>
            </w:tcPrChange>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2743" w:author="Brian Bohman" w:date="2021-10-27T05:58:00Z">
              <w:tcPr>
                <w:tcW w:w="1008" w:type="dxa"/>
                <w:vAlign w:val="center"/>
                <w:hideMark/>
              </w:tcPr>
            </w:tcPrChange>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2B2D67B1" w14:textId="77777777" w:rsidTr="00E419CD">
        <w:trPr>
          <w:trHeight w:val="165"/>
          <w:trPrChange w:id="2744" w:author="Brian Bohman" w:date="2021-10-27T05:58:00Z">
            <w:trPr>
              <w:trHeight w:val="165"/>
            </w:trPr>
          </w:trPrChange>
        </w:trPr>
        <w:tc>
          <w:tcPr>
            <w:tcW w:w="360" w:type="dxa"/>
            <w:vAlign w:val="center"/>
            <w:hideMark/>
            <w:tcPrChange w:id="2745" w:author="Brian Bohman" w:date="2021-10-27T05:58:00Z">
              <w:tcPr>
                <w:tcW w:w="360" w:type="dxa"/>
                <w:vAlign w:val="center"/>
                <w:hideMark/>
              </w:tcPr>
            </w:tcPrChange>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Change w:id="2746" w:author="Brian Bohman" w:date="2021-10-27T05:58:00Z">
              <w:tcPr>
                <w:tcW w:w="864" w:type="dxa"/>
                <w:vAlign w:val="center"/>
                <w:hideMark/>
              </w:tcPr>
            </w:tcPrChange>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47" w:author="Brian Bohman" w:date="2021-10-27T05:58:00Z">
              <w:tcPr>
                <w:tcW w:w="1152" w:type="dxa"/>
                <w:vAlign w:val="center"/>
                <w:hideMark/>
              </w:tcPr>
            </w:tcPrChange>
          </w:tcPr>
          <w:p w14:paraId="4DC2805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748" w:author="Brian Bohman" w:date="2021-10-27T05:58:00Z">
              <w:tcPr>
                <w:tcW w:w="504" w:type="dxa"/>
                <w:vAlign w:val="center"/>
                <w:hideMark/>
              </w:tcPr>
            </w:tcPrChange>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749" w:author="Brian Bohman" w:date="2021-10-27T05:58:00Z">
              <w:tcPr>
                <w:tcW w:w="1008" w:type="dxa"/>
                <w:vAlign w:val="center"/>
                <w:hideMark/>
              </w:tcPr>
            </w:tcPrChange>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750" w:author="Brian Bohman" w:date="2021-10-27T05:58:00Z">
              <w:tcPr>
                <w:tcW w:w="1008" w:type="dxa"/>
                <w:vAlign w:val="center"/>
                <w:hideMark/>
              </w:tcPr>
            </w:tcPrChange>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51" w:author="Brian Bohman" w:date="2021-10-27T05:58:00Z">
              <w:tcPr>
                <w:tcW w:w="720" w:type="dxa"/>
                <w:vAlign w:val="center"/>
                <w:hideMark/>
              </w:tcPr>
            </w:tcPrChange>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752" w:author="Brian Bohman" w:date="2021-10-27T05:58:00Z">
              <w:tcPr>
                <w:tcW w:w="1008" w:type="dxa"/>
                <w:vAlign w:val="center"/>
                <w:hideMark/>
              </w:tcPr>
            </w:tcPrChange>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753" w:author="Brian Bohman" w:date="2021-10-27T05:58:00Z">
              <w:tcPr>
                <w:tcW w:w="1152" w:type="dxa"/>
                <w:vAlign w:val="center"/>
                <w:hideMark/>
              </w:tcPr>
            </w:tcPrChange>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2754" w:author="Brian Bohman" w:date="2021-10-27T05:58:00Z">
              <w:tcPr>
                <w:tcW w:w="1008" w:type="dxa"/>
                <w:vAlign w:val="center"/>
                <w:hideMark/>
              </w:tcPr>
            </w:tcPrChange>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49BBB7DD" w14:textId="77777777" w:rsidTr="00E419CD">
        <w:trPr>
          <w:trHeight w:val="165"/>
          <w:trPrChange w:id="2755" w:author="Brian Bohman" w:date="2021-10-27T05:58:00Z">
            <w:trPr>
              <w:trHeight w:val="165"/>
            </w:trPr>
          </w:trPrChange>
        </w:trPr>
        <w:tc>
          <w:tcPr>
            <w:tcW w:w="360" w:type="dxa"/>
            <w:vAlign w:val="center"/>
            <w:hideMark/>
            <w:tcPrChange w:id="2756" w:author="Brian Bohman" w:date="2021-10-27T05:58:00Z">
              <w:tcPr>
                <w:tcW w:w="360" w:type="dxa"/>
                <w:vAlign w:val="center"/>
                <w:hideMark/>
              </w:tcPr>
            </w:tcPrChange>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Change w:id="2757" w:author="Brian Bohman" w:date="2021-10-27T05:58:00Z">
              <w:tcPr>
                <w:tcW w:w="864" w:type="dxa"/>
                <w:vAlign w:val="center"/>
                <w:hideMark/>
              </w:tcPr>
            </w:tcPrChange>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58" w:author="Brian Bohman" w:date="2021-10-27T05:58:00Z">
              <w:tcPr>
                <w:tcW w:w="1152" w:type="dxa"/>
                <w:vAlign w:val="center"/>
                <w:hideMark/>
              </w:tcPr>
            </w:tcPrChange>
          </w:tcPr>
          <w:p w14:paraId="3F4424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759" w:author="Brian Bohman" w:date="2021-10-27T05:58:00Z">
              <w:tcPr>
                <w:tcW w:w="504" w:type="dxa"/>
                <w:vAlign w:val="center"/>
                <w:hideMark/>
              </w:tcPr>
            </w:tcPrChange>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760" w:author="Brian Bohman" w:date="2021-10-27T05:58:00Z">
              <w:tcPr>
                <w:tcW w:w="1008" w:type="dxa"/>
                <w:vAlign w:val="center"/>
                <w:hideMark/>
              </w:tcPr>
            </w:tcPrChange>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761" w:author="Brian Bohman" w:date="2021-10-27T05:58:00Z">
              <w:tcPr>
                <w:tcW w:w="1008" w:type="dxa"/>
                <w:vAlign w:val="center"/>
                <w:hideMark/>
              </w:tcPr>
            </w:tcPrChange>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62" w:author="Brian Bohman" w:date="2021-10-27T05:58:00Z">
              <w:tcPr>
                <w:tcW w:w="720" w:type="dxa"/>
                <w:vAlign w:val="center"/>
                <w:hideMark/>
              </w:tcPr>
            </w:tcPrChange>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763" w:author="Brian Bohman" w:date="2021-10-27T05:58:00Z">
              <w:tcPr>
                <w:tcW w:w="1008" w:type="dxa"/>
                <w:vAlign w:val="center"/>
                <w:hideMark/>
              </w:tcPr>
            </w:tcPrChange>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764" w:author="Brian Bohman" w:date="2021-10-27T05:58:00Z">
              <w:tcPr>
                <w:tcW w:w="1152" w:type="dxa"/>
                <w:vAlign w:val="center"/>
                <w:hideMark/>
              </w:tcPr>
            </w:tcPrChange>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765" w:author="Brian Bohman" w:date="2021-10-27T05:58:00Z">
              <w:tcPr>
                <w:tcW w:w="1008" w:type="dxa"/>
                <w:vAlign w:val="center"/>
                <w:hideMark/>
              </w:tcPr>
            </w:tcPrChange>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A11A1B6" w14:textId="77777777" w:rsidTr="00E419CD">
        <w:trPr>
          <w:trHeight w:val="165"/>
          <w:trPrChange w:id="2766" w:author="Brian Bohman" w:date="2021-10-27T05:58:00Z">
            <w:trPr>
              <w:trHeight w:val="165"/>
            </w:trPr>
          </w:trPrChange>
        </w:trPr>
        <w:tc>
          <w:tcPr>
            <w:tcW w:w="360" w:type="dxa"/>
            <w:vAlign w:val="center"/>
            <w:hideMark/>
            <w:tcPrChange w:id="2767" w:author="Brian Bohman" w:date="2021-10-27T05:58:00Z">
              <w:tcPr>
                <w:tcW w:w="360" w:type="dxa"/>
                <w:vAlign w:val="center"/>
                <w:hideMark/>
              </w:tcPr>
            </w:tcPrChange>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Change w:id="2768" w:author="Brian Bohman" w:date="2021-10-27T05:58:00Z">
              <w:tcPr>
                <w:tcW w:w="864" w:type="dxa"/>
                <w:vAlign w:val="center"/>
                <w:hideMark/>
              </w:tcPr>
            </w:tcPrChange>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69" w:author="Brian Bohman" w:date="2021-10-27T05:58:00Z">
              <w:tcPr>
                <w:tcW w:w="1152" w:type="dxa"/>
                <w:vAlign w:val="center"/>
                <w:hideMark/>
              </w:tcPr>
            </w:tcPrChange>
          </w:tcPr>
          <w:p w14:paraId="20579B7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770" w:author="Brian Bohman" w:date="2021-10-27T05:58:00Z">
              <w:tcPr>
                <w:tcW w:w="504" w:type="dxa"/>
                <w:vAlign w:val="center"/>
                <w:hideMark/>
              </w:tcPr>
            </w:tcPrChange>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771" w:author="Brian Bohman" w:date="2021-10-27T05:58:00Z">
              <w:tcPr>
                <w:tcW w:w="1008" w:type="dxa"/>
                <w:vAlign w:val="center"/>
                <w:hideMark/>
              </w:tcPr>
            </w:tcPrChange>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772" w:author="Brian Bohman" w:date="2021-10-27T05:58:00Z">
              <w:tcPr>
                <w:tcW w:w="1008" w:type="dxa"/>
                <w:vAlign w:val="center"/>
                <w:hideMark/>
              </w:tcPr>
            </w:tcPrChange>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73" w:author="Brian Bohman" w:date="2021-10-27T05:58:00Z">
              <w:tcPr>
                <w:tcW w:w="720" w:type="dxa"/>
                <w:vAlign w:val="center"/>
                <w:hideMark/>
              </w:tcPr>
            </w:tcPrChange>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774" w:author="Brian Bohman" w:date="2021-10-27T05:58:00Z">
              <w:tcPr>
                <w:tcW w:w="1008" w:type="dxa"/>
                <w:vAlign w:val="center"/>
                <w:hideMark/>
              </w:tcPr>
            </w:tcPrChange>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75" w:author="Brian Bohman" w:date="2021-10-27T05:58:00Z">
              <w:tcPr>
                <w:tcW w:w="1152" w:type="dxa"/>
                <w:vAlign w:val="center"/>
                <w:hideMark/>
              </w:tcPr>
            </w:tcPrChange>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2776" w:author="Brian Bohman" w:date="2021-10-27T05:58:00Z">
              <w:tcPr>
                <w:tcW w:w="1008" w:type="dxa"/>
                <w:vAlign w:val="center"/>
                <w:hideMark/>
              </w:tcPr>
            </w:tcPrChange>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2996909" w14:textId="77777777" w:rsidTr="00E419CD">
        <w:trPr>
          <w:trHeight w:val="165"/>
          <w:trPrChange w:id="2777" w:author="Brian Bohman" w:date="2021-10-27T05:58:00Z">
            <w:trPr>
              <w:trHeight w:val="165"/>
            </w:trPr>
          </w:trPrChange>
        </w:trPr>
        <w:tc>
          <w:tcPr>
            <w:tcW w:w="360" w:type="dxa"/>
            <w:vAlign w:val="center"/>
            <w:hideMark/>
            <w:tcPrChange w:id="2778" w:author="Brian Bohman" w:date="2021-10-27T05:58:00Z">
              <w:tcPr>
                <w:tcW w:w="360" w:type="dxa"/>
                <w:vAlign w:val="center"/>
                <w:hideMark/>
              </w:tcPr>
            </w:tcPrChange>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Change w:id="2779" w:author="Brian Bohman" w:date="2021-10-27T05:58:00Z">
              <w:tcPr>
                <w:tcW w:w="864" w:type="dxa"/>
                <w:vAlign w:val="center"/>
                <w:hideMark/>
              </w:tcPr>
            </w:tcPrChange>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80" w:author="Brian Bohman" w:date="2021-10-27T05:58:00Z">
              <w:tcPr>
                <w:tcW w:w="1152" w:type="dxa"/>
                <w:vAlign w:val="center"/>
                <w:hideMark/>
              </w:tcPr>
            </w:tcPrChange>
          </w:tcPr>
          <w:p w14:paraId="47D67BB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781" w:author="Brian Bohman" w:date="2021-10-27T05:58:00Z">
              <w:tcPr>
                <w:tcW w:w="504" w:type="dxa"/>
                <w:vAlign w:val="center"/>
                <w:hideMark/>
              </w:tcPr>
            </w:tcPrChange>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782" w:author="Brian Bohman" w:date="2021-10-27T05:58:00Z">
              <w:tcPr>
                <w:tcW w:w="1008" w:type="dxa"/>
                <w:vAlign w:val="center"/>
                <w:hideMark/>
              </w:tcPr>
            </w:tcPrChange>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783" w:author="Brian Bohman" w:date="2021-10-27T05:58:00Z">
              <w:tcPr>
                <w:tcW w:w="1008" w:type="dxa"/>
                <w:vAlign w:val="center"/>
                <w:hideMark/>
              </w:tcPr>
            </w:tcPrChange>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84" w:author="Brian Bohman" w:date="2021-10-27T05:58:00Z">
              <w:tcPr>
                <w:tcW w:w="720" w:type="dxa"/>
                <w:vAlign w:val="center"/>
                <w:hideMark/>
              </w:tcPr>
            </w:tcPrChange>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785" w:author="Brian Bohman" w:date="2021-10-27T05:58:00Z">
              <w:tcPr>
                <w:tcW w:w="1008" w:type="dxa"/>
                <w:vAlign w:val="center"/>
                <w:hideMark/>
              </w:tcPr>
            </w:tcPrChange>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786" w:author="Brian Bohman" w:date="2021-10-27T05:58:00Z">
              <w:tcPr>
                <w:tcW w:w="1152" w:type="dxa"/>
                <w:vAlign w:val="center"/>
                <w:hideMark/>
              </w:tcPr>
            </w:tcPrChange>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2787" w:author="Brian Bohman" w:date="2021-10-27T05:58:00Z">
              <w:tcPr>
                <w:tcW w:w="1008" w:type="dxa"/>
                <w:vAlign w:val="center"/>
                <w:hideMark/>
              </w:tcPr>
            </w:tcPrChange>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74572909" w14:textId="77777777" w:rsidTr="00E419CD">
        <w:trPr>
          <w:trHeight w:val="165"/>
          <w:trPrChange w:id="2788" w:author="Brian Bohman" w:date="2021-10-27T05:58:00Z">
            <w:trPr>
              <w:trHeight w:val="165"/>
            </w:trPr>
          </w:trPrChange>
        </w:trPr>
        <w:tc>
          <w:tcPr>
            <w:tcW w:w="360" w:type="dxa"/>
            <w:vAlign w:val="center"/>
            <w:hideMark/>
            <w:tcPrChange w:id="2789" w:author="Brian Bohman" w:date="2021-10-27T05:58:00Z">
              <w:tcPr>
                <w:tcW w:w="360" w:type="dxa"/>
                <w:vAlign w:val="center"/>
                <w:hideMark/>
              </w:tcPr>
            </w:tcPrChange>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Change w:id="2790" w:author="Brian Bohman" w:date="2021-10-27T05:58:00Z">
              <w:tcPr>
                <w:tcW w:w="864" w:type="dxa"/>
                <w:vAlign w:val="center"/>
                <w:hideMark/>
              </w:tcPr>
            </w:tcPrChange>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91" w:author="Brian Bohman" w:date="2021-10-27T05:58:00Z">
              <w:tcPr>
                <w:tcW w:w="1152" w:type="dxa"/>
                <w:vAlign w:val="center"/>
                <w:hideMark/>
              </w:tcPr>
            </w:tcPrChange>
          </w:tcPr>
          <w:p w14:paraId="51995B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792" w:author="Brian Bohman" w:date="2021-10-27T05:58:00Z">
              <w:tcPr>
                <w:tcW w:w="504" w:type="dxa"/>
                <w:vAlign w:val="center"/>
                <w:hideMark/>
              </w:tcPr>
            </w:tcPrChange>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793" w:author="Brian Bohman" w:date="2021-10-27T05:58:00Z">
              <w:tcPr>
                <w:tcW w:w="1008" w:type="dxa"/>
                <w:vAlign w:val="center"/>
                <w:hideMark/>
              </w:tcPr>
            </w:tcPrChange>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794" w:author="Brian Bohman" w:date="2021-10-27T05:58:00Z">
              <w:tcPr>
                <w:tcW w:w="1008" w:type="dxa"/>
                <w:vAlign w:val="center"/>
                <w:hideMark/>
              </w:tcPr>
            </w:tcPrChange>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95" w:author="Brian Bohman" w:date="2021-10-27T05:58:00Z">
              <w:tcPr>
                <w:tcW w:w="720" w:type="dxa"/>
                <w:vAlign w:val="center"/>
                <w:hideMark/>
              </w:tcPr>
            </w:tcPrChange>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796" w:author="Brian Bohman" w:date="2021-10-27T05:58:00Z">
              <w:tcPr>
                <w:tcW w:w="1008" w:type="dxa"/>
                <w:vAlign w:val="center"/>
                <w:hideMark/>
              </w:tcPr>
            </w:tcPrChange>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797" w:author="Brian Bohman" w:date="2021-10-27T05:58:00Z">
              <w:tcPr>
                <w:tcW w:w="1152" w:type="dxa"/>
                <w:vAlign w:val="center"/>
                <w:hideMark/>
              </w:tcPr>
            </w:tcPrChange>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2798" w:author="Brian Bohman" w:date="2021-10-27T05:58:00Z">
              <w:tcPr>
                <w:tcW w:w="1008" w:type="dxa"/>
                <w:vAlign w:val="center"/>
                <w:hideMark/>
              </w:tcPr>
            </w:tcPrChange>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09FC1F94" w14:textId="77777777" w:rsidTr="00E419CD">
        <w:trPr>
          <w:trHeight w:val="165"/>
          <w:trPrChange w:id="2799" w:author="Brian Bohman" w:date="2021-10-27T05:58:00Z">
            <w:trPr>
              <w:trHeight w:val="165"/>
            </w:trPr>
          </w:trPrChange>
        </w:trPr>
        <w:tc>
          <w:tcPr>
            <w:tcW w:w="360" w:type="dxa"/>
            <w:vAlign w:val="center"/>
            <w:hideMark/>
            <w:tcPrChange w:id="2800" w:author="Brian Bohman" w:date="2021-10-27T05:58:00Z">
              <w:tcPr>
                <w:tcW w:w="360" w:type="dxa"/>
                <w:vAlign w:val="center"/>
                <w:hideMark/>
              </w:tcPr>
            </w:tcPrChange>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Change w:id="2801" w:author="Brian Bohman" w:date="2021-10-27T05:58:00Z">
              <w:tcPr>
                <w:tcW w:w="864" w:type="dxa"/>
                <w:vAlign w:val="center"/>
                <w:hideMark/>
              </w:tcPr>
            </w:tcPrChange>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02" w:author="Brian Bohman" w:date="2021-10-27T05:58:00Z">
              <w:tcPr>
                <w:tcW w:w="1152" w:type="dxa"/>
                <w:vAlign w:val="center"/>
                <w:hideMark/>
              </w:tcPr>
            </w:tcPrChange>
          </w:tcPr>
          <w:p w14:paraId="73CB40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803" w:author="Brian Bohman" w:date="2021-10-27T05:58:00Z">
              <w:tcPr>
                <w:tcW w:w="504" w:type="dxa"/>
                <w:vAlign w:val="center"/>
                <w:hideMark/>
              </w:tcPr>
            </w:tcPrChange>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804" w:author="Brian Bohman" w:date="2021-10-27T05:58:00Z">
              <w:tcPr>
                <w:tcW w:w="1008" w:type="dxa"/>
                <w:vAlign w:val="center"/>
                <w:hideMark/>
              </w:tcPr>
            </w:tcPrChange>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805" w:author="Brian Bohman" w:date="2021-10-27T05:58:00Z">
              <w:tcPr>
                <w:tcW w:w="1008" w:type="dxa"/>
                <w:vAlign w:val="center"/>
                <w:hideMark/>
              </w:tcPr>
            </w:tcPrChange>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06" w:author="Brian Bohman" w:date="2021-10-27T05:58:00Z">
              <w:tcPr>
                <w:tcW w:w="720" w:type="dxa"/>
                <w:vAlign w:val="center"/>
                <w:hideMark/>
              </w:tcPr>
            </w:tcPrChange>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807" w:author="Brian Bohman" w:date="2021-10-27T05:58:00Z">
              <w:tcPr>
                <w:tcW w:w="1008" w:type="dxa"/>
                <w:vAlign w:val="center"/>
                <w:hideMark/>
              </w:tcPr>
            </w:tcPrChange>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808" w:author="Brian Bohman" w:date="2021-10-27T05:58:00Z">
              <w:tcPr>
                <w:tcW w:w="1152" w:type="dxa"/>
                <w:vAlign w:val="center"/>
                <w:hideMark/>
              </w:tcPr>
            </w:tcPrChange>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440" w:type="dxa"/>
            <w:vAlign w:val="center"/>
            <w:hideMark/>
            <w:tcPrChange w:id="2809" w:author="Brian Bohman" w:date="2021-10-27T05:58:00Z">
              <w:tcPr>
                <w:tcW w:w="1008" w:type="dxa"/>
                <w:vAlign w:val="center"/>
                <w:hideMark/>
              </w:tcPr>
            </w:tcPrChange>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5384560" w14:textId="77777777" w:rsidTr="00E419CD">
        <w:trPr>
          <w:trHeight w:val="165"/>
          <w:trPrChange w:id="2810" w:author="Brian Bohman" w:date="2021-10-27T05:58:00Z">
            <w:trPr>
              <w:trHeight w:val="165"/>
            </w:trPr>
          </w:trPrChange>
        </w:trPr>
        <w:tc>
          <w:tcPr>
            <w:tcW w:w="360" w:type="dxa"/>
            <w:vAlign w:val="center"/>
            <w:hideMark/>
            <w:tcPrChange w:id="2811" w:author="Brian Bohman" w:date="2021-10-27T05:58:00Z">
              <w:tcPr>
                <w:tcW w:w="360" w:type="dxa"/>
                <w:vAlign w:val="center"/>
                <w:hideMark/>
              </w:tcPr>
            </w:tcPrChange>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Change w:id="2812" w:author="Brian Bohman" w:date="2021-10-27T05:58:00Z">
              <w:tcPr>
                <w:tcW w:w="864" w:type="dxa"/>
                <w:vAlign w:val="center"/>
                <w:hideMark/>
              </w:tcPr>
            </w:tcPrChange>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13" w:author="Brian Bohman" w:date="2021-10-27T05:58:00Z">
              <w:tcPr>
                <w:tcW w:w="1152" w:type="dxa"/>
                <w:vAlign w:val="center"/>
                <w:hideMark/>
              </w:tcPr>
            </w:tcPrChange>
          </w:tcPr>
          <w:p w14:paraId="49232F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814" w:author="Brian Bohman" w:date="2021-10-27T05:58:00Z">
              <w:tcPr>
                <w:tcW w:w="504" w:type="dxa"/>
                <w:vAlign w:val="center"/>
                <w:hideMark/>
              </w:tcPr>
            </w:tcPrChange>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815" w:author="Brian Bohman" w:date="2021-10-27T05:58:00Z">
              <w:tcPr>
                <w:tcW w:w="1008" w:type="dxa"/>
                <w:vAlign w:val="center"/>
                <w:hideMark/>
              </w:tcPr>
            </w:tcPrChange>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816" w:author="Brian Bohman" w:date="2021-10-27T05:58:00Z">
              <w:tcPr>
                <w:tcW w:w="1008" w:type="dxa"/>
                <w:vAlign w:val="center"/>
                <w:hideMark/>
              </w:tcPr>
            </w:tcPrChange>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17" w:author="Brian Bohman" w:date="2021-10-27T05:58:00Z">
              <w:tcPr>
                <w:tcW w:w="720" w:type="dxa"/>
                <w:vAlign w:val="center"/>
                <w:hideMark/>
              </w:tcPr>
            </w:tcPrChange>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818" w:author="Brian Bohman" w:date="2021-10-27T05:58:00Z">
              <w:tcPr>
                <w:tcW w:w="1008" w:type="dxa"/>
                <w:vAlign w:val="center"/>
                <w:hideMark/>
              </w:tcPr>
            </w:tcPrChange>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19" w:author="Brian Bohman" w:date="2021-10-27T05:58:00Z">
              <w:tcPr>
                <w:tcW w:w="1152" w:type="dxa"/>
                <w:vAlign w:val="center"/>
                <w:hideMark/>
              </w:tcPr>
            </w:tcPrChange>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440" w:type="dxa"/>
            <w:vAlign w:val="center"/>
            <w:hideMark/>
            <w:tcPrChange w:id="2820" w:author="Brian Bohman" w:date="2021-10-27T05:58:00Z">
              <w:tcPr>
                <w:tcW w:w="1008" w:type="dxa"/>
                <w:vAlign w:val="center"/>
                <w:hideMark/>
              </w:tcPr>
            </w:tcPrChange>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19CD" w:rsidRPr="009B3DCC" w14:paraId="5664F47D" w14:textId="77777777" w:rsidTr="00E419CD">
        <w:trPr>
          <w:trHeight w:val="165"/>
          <w:trPrChange w:id="2821" w:author="Brian Bohman" w:date="2021-10-27T05:58:00Z">
            <w:trPr>
              <w:trHeight w:val="165"/>
            </w:trPr>
          </w:trPrChange>
        </w:trPr>
        <w:tc>
          <w:tcPr>
            <w:tcW w:w="360" w:type="dxa"/>
            <w:vAlign w:val="center"/>
            <w:hideMark/>
            <w:tcPrChange w:id="2822" w:author="Brian Bohman" w:date="2021-10-27T05:58:00Z">
              <w:tcPr>
                <w:tcW w:w="360" w:type="dxa"/>
                <w:vAlign w:val="center"/>
                <w:hideMark/>
              </w:tcPr>
            </w:tcPrChange>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Change w:id="2823" w:author="Brian Bohman" w:date="2021-10-27T05:58:00Z">
              <w:tcPr>
                <w:tcW w:w="864" w:type="dxa"/>
                <w:vAlign w:val="center"/>
                <w:hideMark/>
              </w:tcPr>
            </w:tcPrChange>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24" w:author="Brian Bohman" w:date="2021-10-27T05:58:00Z">
              <w:tcPr>
                <w:tcW w:w="1152" w:type="dxa"/>
                <w:vAlign w:val="center"/>
                <w:hideMark/>
              </w:tcPr>
            </w:tcPrChange>
          </w:tcPr>
          <w:p w14:paraId="03D62DE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825" w:author="Brian Bohman" w:date="2021-10-27T05:58:00Z">
              <w:tcPr>
                <w:tcW w:w="504" w:type="dxa"/>
                <w:vAlign w:val="center"/>
                <w:hideMark/>
              </w:tcPr>
            </w:tcPrChange>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826" w:author="Brian Bohman" w:date="2021-10-27T05:58:00Z">
              <w:tcPr>
                <w:tcW w:w="1008" w:type="dxa"/>
                <w:vAlign w:val="center"/>
                <w:hideMark/>
              </w:tcPr>
            </w:tcPrChange>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827" w:author="Brian Bohman" w:date="2021-10-27T05:58:00Z">
              <w:tcPr>
                <w:tcW w:w="1008" w:type="dxa"/>
                <w:vAlign w:val="center"/>
                <w:hideMark/>
              </w:tcPr>
            </w:tcPrChange>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28" w:author="Brian Bohman" w:date="2021-10-27T05:58:00Z">
              <w:tcPr>
                <w:tcW w:w="720" w:type="dxa"/>
                <w:vAlign w:val="center"/>
                <w:hideMark/>
              </w:tcPr>
            </w:tcPrChange>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829" w:author="Brian Bohman" w:date="2021-10-27T05:58:00Z">
              <w:tcPr>
                <w:tcW w:w="1008" w:type="dxa"/>
                <w:vAlign w:val="center"/>
                <w:hideMark/>
              </w:tcPr>
            </w:tcPrChange>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830" w:author="Brian Bohman" w:date="2021-10-27T05:58:00Z">
              <w:tcPr>
                <w:tcW w:w="1152" w:type="dxa"/>
                <w:vAlign w:val="center"/>
                <w:hideMark/>
              </w:tcPr>
            </w:tcPrChange>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440" w:type="dxa"/>
            <w:vAlign w:val="center"/>
            <w:hideMark/>
            <w:tcPrChange w:id="2831" w:author="Brian Bohman" w:date="2021-10-27T05:58:00Z">
              <w:tcPr>
                <w:tcW w:w="1008" w:type="dxa"/>
                <w:vAlign w:val="center"/>
                <w:hideMark/>
              </w:tcPr>
            </w:tcPrChange>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70345CB9" w14:textId="77777777" w:rsidTr="00E419CD">
        <w:trPr>
          <w:trHeight w:val="165"/>
          <w:trPrChange w:id="2832" w:author="Brian Bohman" w:date="2021-10-27T05:58:00Z">
            <w:trPr>
              <w:trHeight w:val="165"/>
            </w:trPr>
          </w:trPrChange>
        </w:trPr>
        <w:tc>
          <w:tcPr>
            <w:tcW w:w="360" w:type="dxa"/>
            <w:vAlign w:val="center"/>
            <w:hideMark/>
            <w:tcPrChange w:id="2833" w:author="Brian Bohman" w:date="2021-10-27T05:58:00Z">
              <w:tcPr>
                <w:tcW w:w="360" w:type="dxa"/>
                <w:vAlign w:val="center"/>
                <w:hideMark/>
              </w:tcPr>
            </w:tcPrChange>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Change w:id="2834" w:author="Brian Bohman" w:date="2021-10-27T05:58:00Z">
              <w:tcPr>
                <w:tcW w:w="864" w:type="dxa"/>
                <w:vAlign w:val="center"/>
                <w:hideMark/>
              </w:tcPr>
            </w:tcPrChange>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35" w:author="Brian Bohman" w:date="2021-10-27T05:58:00Z">
              <w:tcPr>
                <w:tcW w:w="1152" w:type="dxa"/>
                <w:vAlign w:val="center"/>
                <w:hideMark/>
              </w:tcPr>
            </w:tcPrChange>
          </w:tcPr>
          <w:p w14:paraId="734968E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836" w:author="Brian Bohman" w:date="2021-10-27T05:58:00Z">
              <w:tcPr>
                <w:tcW w:w="504" w:type="dxa"/>
                <w:vAlign w:val="center"/>
                <w:hideMark/>
              </w:tcPr>
            </w:tcPrChange>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837" w:author="Brian Bohman" w:date="2021-10-27T05:58:00Z">
              <w:tcPr>
                <w:tcW w:w="1008" w:type="dxa"/>
                <w:vAlign w:val="center"/>
                <w:hideMark/>
              </w:tcPr>
            </w:tcPrChange>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838" w:author="Brian Bohman" w:date="2021-10-27T05:58:00Z">
              <w:tcPr>
                <w:tcW w:w="1008" w:type="dxa"/>
                <w:vAlign w:val="center"/>
                <w:hideMark/>
              </w:tcPr>
            </w:tcPrChange>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39" w:author="Brian Bohman" w:date="2021-10-27T05:58:00Z">
              <w:tcPr>
                <w:tcW w:w="720" w:type="dxa"/>
                <w:vAlign w:val="center"/>
                <w:hideMark/>
              </w:tcPr>
            </w:tcPrChange>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840" w:author="Brian Bohman" w:date="2021-10-27T05:58:00Z">
              <w:tcPr>
                <w:tcW w:w="1008" w:type="dxa"/>
                <w:vAlign w:val="center"/>
                <w:hideMark/>
              </w:tcPr>
            </w:tcPrChange>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841" w:author="Brian Bohman" w:date="2021-10-27T05:58:00Z">
              <w:tcPr>
                <w:tcW w:w="1152" w:type="dxa"/>
                <w:vAlign w:val="center"/>
                <w:hideMark/>
              </w:tcPr>
            </w:tcPrChange>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842" w:author="Brian Bohman" w:date="2021-10-27T05:58:00Z">
              <w:tcPr>
                <w:tcW w:w="1008" w:type="dxa"/>
                <w:vAlign w:val="center"/>
                <w:hideMark/>
              </w:tcPr>
            </w:tcPrChange>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45234808" w14:textId="77777777" w:rsidTr="00E419CD">
        <w:trPr>
          <w:trHeight w:val="165"/>
          <w:trPrChange w:id="2843" w:author="Brian Bohman" w:date="2021-10-27T05:58:00Z">
            <w:trPr>
              <w:trHeight w:val="165"/>
            </w:trPr>
          </w:trPrChange>
        </w:trPr>
        <w:tc>
          <w:tcPr>
            <w:tcW w:w="360" w:type="dxa"/>
            <w:vAlign w:val="center"/>
            <w:hideMark/>
            <w:tcPrChange w:id="2844" w:author="Brian Bohman" w:date="2021-10-27T05:58:00Z">
              <w:tcPr>
                <w:tcW w:w="360" w:type="dxa"/>
                <w:vAlign w:val="center"/>
                <w:hideMark/>
              </w:tcPr>
            </w:tcPrChange>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Change w:id="2845" w:author="Brian Bohman" w:date="2021-10-27T05:58:00Z">
              <w:tcPr>
                <w:tcW w:w="864" w:type="dxa"/>
                <w:vAlign w:val="center"/>
                <w:hideMark/>
              </w:tcPr>
            </w:tcPrChange>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46" w:author="Brian Bohman" w:date="2021-10-27T05:58:00Z">
              <w:tcPr>
                <w:tcW w:w="1152" w:type="dxa"/>
                <w:vAlign w:val="center"/>
                <w:hideMark/>
              </w:tcPr>
            </w:tcPrChange>
          </w:tcPr>
          <w:p w14:paraId="7D2C815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847" w:author="Brian Bohman" w:date="2021-10-27T05:58:00Z">
              <w:tcPr>
                <w:tcW w:w="504" w:type="dxa"/>
                <w:vAlign w:val="center"/>
                <w:hideMark/>
              </w:tcPr>
            </w:tcPrChange>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848" w:author="Brian Bohman" w:date="2021-10-27T05:58:00Z">
              <w:tcPr>
                <w:tcW w:w="1008" w:type="dxa"/>
                <w:vAlign w:val="center"/>
                <w:hideMark/>
              </w:tcPr>
            </w:tcPrChange>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849" w:author="Brian Bohman" w:date="2021-10-27T05:58:00Z">
              <w:tcPr>
                <w:tcW w:w="1008" w:type="dxa"/>
                <w:vAlign w:val="center"/>
                <w:hideMark/>
              </w:tcPr>
            </w:tcPrChange>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50" w:author="Brian Bohman" w:date="2021-10-27T05:58:00Z">
              <w:tcPr>
                <w:tcW w:w="720" w:type="dxa"/>
                <w:vAlign w:val="center"/>
                <w:hideMark/>
              </w:tcPr>
            </w:tcPrChange>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851" w:author="Brian Bohman" w:date="2021-10-27T05:58:00Z">
              <w:tcPr>
                <w:tcW w:w="1008" w:type="dxa"/>
                <w:vAlign w:val="center"/>
                <w:hideMark/>
              </w:tcPr>
            </w:tcPrChange>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852" w:author="Brian Bohman" w:date="2021-10-27T05:58:00Z">
              <w:tcPr>
                <w:tcW w:w="1152" w:type="dxa"/>
                <w:vAlign w:val="center"/>
                <w:hideMark/>
              </w:tcPr>
            </w:tcPrChange>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2853" w:author="Brian Bohman" w:date="2021-10-27T05:58:00Z">
              <w:tcPr>
                <w:tcW w:w="1008" w:type="dxa"/>
                <w:vAlign w:val="center"/>
                <w:hideMark/>
              </w:tcPr>
            </w:tcPrChange>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4584A745" w14:textId="77777777" w:rsidTr="00E419CD">
        <w:trPr>
          <w:trHeight w:val="180"/>
          <w:trPrChange w:id="2854" w:author="Brian Bohman" w:date="2021-10-27T05:58:00Z">
            <w:trPr>
              <w:trHeight w:val="180"/>
            </w:trPr>
          </w:trPrChange>
        </w:trPr>
        <w:tc>
          <w:tcPr>
            <w:tcW w:w="360" w:type="dxa"/>
            <w:vAlign w:val="center"/>
            <w:hideMark/>
            <w:tcPrChange w:id="2855" w:author="Brian Bohman" w:date="2021-10-27T05:58:00Z">
              <w:tcPr>
                <w:tcW w:w="360" w:type="dxa"/>
                <w:vAlign w:val="center"/>
                <w:hideMark/>
              </w:tcPr>
            </w:tcPrChange>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Change w:id="2856" w:author="Brian Bohman" w:date="2021-10-27T05:58:00Z">
              <w:tcPr>
                <w:tcW w:w="864" w:type="dxa"/>
                <w:vAlign w:val="center"/>
                <w:hideMark/>
              </w:tcPr>
            </w:tcPrChange>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57" w:author="Brian Bohman" w:date="2021-10-27T05:58:00Z">
              <w:tcPr>
                <w:tcW w:w="1152" w:type="dxa"/>
                <w:vAlign w:val="center"/>
                <w:hideMark/>
              </w:tcPr>
            </w:tcPrChange>
          </w:tcPr>
          <w:p w14:paraId="68D72E4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858" w:author="Brian Bohman" w:date="2021-10-27T05:58:00Z">
              <w:tcPr>
                <w:tcW w:w="504" w:type="dxa"/>
                <w:vAlign w:val="center"/>
                <w:hideMark/>
              </w:tcPr>
            </w:tcPrChange>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859" w:author="Brian Bohman" w:date="2021-10-27T05:58:00Z">
              <w:tcPr>
                <w:tcW w:w="1008" w:type="dxa"/>
                <w:vAlign w:val="center"/>
                <w:hideMark/>
              </w:tcPr>
            </w:tcPrChange>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860" w:author="Brian Bohman" w:date="2021-10-27T05:58:00Z">
              <w:tcPr>
                <w:tcW w:w="1008" w:type="dxa"/>
                <w:vAlign w:val="center"/>
                <w:hideMark/>
              </w:tcPr>
            </w:tcPrChange>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61" w:author="Brian Bohman" w:date="2021-10-27T05:58:00Z">
              <w:tcPr>
                <w:tcW w:w="720" w:type="dxa"/>
                <w:vAlign w:val="center"/>
                <w:hideMark/>
              </w:tcPr>
            </w:tcPrChange>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862" w:author="Brian Bohman" w:date="2021-10-27T05:58:00Z">
              <w:tcPr>
                <w:tcW w:w="1008" w:type="dxa"/>
                <w:vAlign w:val="center"/>
                <w:hideMark/>
              </w:tcPr>
            </w:tcPrChange>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63" w:author="Brian Bohman" w:date="2021-10-27T05:58:00Z">
              <w:tcPr>
                <w:tcW w:w="1152" w:type="dxa"/>
                <w:vAlign w:val="center"/>
                <w:hideMark/>
              </w:tcPr>
            </w:tcPrChange>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864" w:author="Brian Bohman" w:date="2021-10-27T05:58:00Z">
              <w:tcPr>
                <w:tcW w:w="1008" w:type="dxa"/>
                <w:vAlign w:val="center"/>
                <w:hideMark/>
              </w:tcPr>
            </w:tcPrChange>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5504E815" w14:textId="77777777" w:rsidTr="00E419CD">
        <w:trPr>
          <w:trHeight w:val="165"/>
          <w:trPrChange w:id="2865" w:author="Brian Bohman" w:date="2021-10-27T05:58:00Z">
            <w:trPr>
              <w:trHeight w:val="165"/>
            </w:trPr>
          </w:trPrChange>
        </w:trPr>
        <w:tc>
          <w:tcPr>
            <w:tcW w:w="360" w:type="dxa"/>
            <w:vAlign w:val="center"/>
            <w:hideMark/>
            <w:tcPrChange w:id="2866" w:author="Brian Bohman" w:date="2021-10-27T05:58:00Z">
              <w:tcPr>
                <w:tcW w:w="360" w:type="dxa"/>
                <w:vAlign w:val="center"/>
                <w:hideMark/>
              </w:tcPr>
            </w:tcPrChange>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Change w:id="2867" w:author="Brian Bohman" w:date="2021-10-27T05:58:00Z">
              <w:tcPr>
                <w:tcW w:w="864" w:type="dxa"/>
                <w:vAlign w:val="center"/>
                <w:hideMark/>
              </w:tcPr>
            </w:tcPrChange>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68" w:author="Brian Bohman" w:date="2021-10-27T05:58:00Z">
              <w:tcPr>
                <w:tcW w:w="1152" w:type="dxa"/>
                <w:vAlign w:val="center"/>
                <w:hideMark/>
              </w:tcPr>
            </w:tcPrChange>
          </w:tcPr>
          <w:p w14:paraId="6658805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869" w:author="Brian Bohman" w:date="2021-10-27T05:58:00Z">
              <w:tcPr>
                <w:tcW w:w="504" w:type="dxa"/>
                <w:vAlign w:val="center"/>
                <w:hideMark/>
              </w:tcPr>
            </w:tcPrChange>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870" w:author="Brian Bohman" w:date="2021-10-27T05:58:00Z">
              <w:tcPr>
                <w:tcW w:w="1008" w:type="dxa"/>
                <w:vAlign w:val="center"/>
                <w:hideMark/>
              </w:tcPr>
            </w:tcPrChange>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871" w:author="Brian Bohman" w:date="2021-10-27T05:58:00Z">
              <w:tcPr>
                <w:tcW w:w="1008" w:type="dxa"/>
                <w:vAlign w:val="center"/>
                <w:hideMark/>
              </w:tcPr>
            </w:tcPrChange>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72" w:author="Brian Bohman" w:date="2021-10-27T05:58:00Z">
              <w:tcPr>
                <w:tcW w:w="720" w:type="dxa"/>
                <w:vAlign w:val="center"/>
                <w:hideMark/>
              </w:tcPr>
            </w:tcPrChange>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873" w:author="Brian Bohman" w:date="2021-10-27T05:58:00Z">
              <w:tcPr>
                <w:tcW w:w="1008" w:type="dxa"/>
                <w:vAlign w:val="center"/>
                <w:hideMark/>
              </w:tcPr>
            </w:tcPrChange>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874" w:author="Brian Bohman" w:date="2021-10-27T05:58:00Z">
              <w:tcPr>
                <w:tcW w:w="1152" w:type="dxa"/>
                <w:vAlign w:val="center"/>
                <w:hideMark/>
              </w:tcPr>
            </w:tcPrChange>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2875" w:author="Brian Bohman" w:date="2021-10-27T05:58:00Z">
              <w:tcPr>
                <w:tcW w:w="1008" w:type="dxa"/>
                <w:vAlign w:val="center"/>
                <w:hideMark/>
              </w:tcPr>
            </w:tcPrChange>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6CC1D8E0" w14:textId="77777777" w:rsidTr="00E419CD">
        <w:trPr>
          <w:trHeight w:val="165"/>
          <w:trPrChange w:id="2876" w:author="Brian Bohman" w:date="2021-10-27T05:58:00Z">
            <w:trPr>
              <w:trHeight w:val="165"/>
            </w:trPr>
          </w:trPrChange>
        </w:trPr>
        <w:tc>
          <w:tcPr>
            <w:tcW w:w="360" w:type="dxa"/>
            <w:vAlign w:val="center"/>
            <w:hideMark/>
            <w:tcPrChange w:id="2877" w:author="Brian Bohman" w:date="2021-10-27T05:58:00Z">
              <w:tcPr>
                <w:tcW w:w="360" w:type="dxa"/>
                <w:vAlign w:val="center"/>
                <w:hideMark/>
              </w:tcPr>
            </w:tcPrChange>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Change w:id="2878" w:author="Brian Bohman" w:date="2021-10-27T05:58:00Z">
              <w:tcPr>
                <w:tcW w:w="864" w:type="dxa"/>
                <w:vAlign w:val="center"/>
                <w:hideMark/>
              </w:tcPr>
            </w:tcPrChange>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79" w:author="Brian Bohman" w:date="2021-10-27T05:58:00Z">
              <w:tcPr>
                <w:tcW w:w="1152" w:type="dxa"/>
                <w:vAlign w:val="center"/>
                <w:hideMark/>
              </w:tcPr>
            </w:tcPrChange>
          </w:tcPr>
          <w:p w14:paraId="0238AF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880" w:author="Brian Bohman" w:date="2021-10-27T05:58:00Z">
              <w:tcPr>
                <w:tcW w:w="504" w:type="dxa"/>
                <w:vAlign w:val="center"/>
                <w:hideMark/>
              </w:tcPr>
            </w:tcPrChange>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881" w:author="Brian Bohman" w:date="2021-10-27T05:58:00Z">
              <w:tcPr>
                <w:tcW w:w="1008" w:type="dxa"/>
                <w:vAlign w:val="center"/>
                <w:hideMark/>
              </w:tcPr>
            </w:tcPrChange>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882" w:author="Brian Bohman" w:date="2021-10-27T05:58:00Z">
              <w:tcPr>
                <w:tcW w:w="1008" w:type="dxa"/>
                <w:vAlign w:val="center"/>
                <w:hideMark/>
              </w:tcPr>
            </w:tcPrChange>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83" w:author="Brian Bohman" w:date="2021-10-27T05:58:00Z">
              <w:tcPr>
                <w:tcW w:w="720" w:type="dxa"/>
                <w:vAlign w:val="center"/>
                <w:hideMark/>
              </w:tcPr>
            </w:tcPrChange>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884" w:author="Brian Bohman" w:date="2021-10-27T05:58:00Z">
              <w:tcPr>
                <w:tcW w:w="1008" w:type="dxa"/>
                <w:vAlign w:val="center"/>
                <w:hideMark/>
              </w:tcPr>
            </w:tcPrChange>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885" w:author="Brian Bohman" w:date="2021-10-27T05:58:00Z">
              <w:tcPr>
                <w:tcW w:w="1152" w:type="dxa"/>
                <w:vAlign w:val="center"/>
                <w:hideMark/>
              </w:tcPr>
            </w:tcPrChange>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2886" w:author="Brian Bohman" w:date="2021-10-27T05:58:00Z">
              <w:tcPr>
                <w:tcW w:w="1008" w:type="dxa"/>
                <w:vAlign w:val="center"/>
                <w:hideMark/>
              </w:tcPr>
            </w:tcPrChange>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425ED6B8" w14:textId="77777777" w:rsidTr="00E419CD">
        <w:trPr>
          <w:trHeight w:val="165"/>
          <w:trPrChange w:id="2887" w:author="Brian Bohman" w:date="2021-10-27T05:58:00Z">
            <w:trPr>
              <w:trHeight w:val="165"/>
            </w:trPr>
          </w:trPrChange>
        </w:trPr>
        <w:tc>
          <w:tcPr>
            <w:tcW w:w="360" w:type="dxa"/>
            <w:vAlign w:val="center"/>
            <w:hideMark/>
            <w:tcPrChange w:id="2888" w:author="Brian Bohman" w:date="2021-10-27T05:58:00Z">
              <w:tcPr>
                <w:tcW w:w="360" w:type="dxa"/>
                <w:vAlign w:val="center"/>
                <w:hideMark/>
              </w:tcPr>
            </w:tcPrChange>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Change w:id="2889" w:author="Brian Bohman" w:date="2021-10-27T05:58:00Z">
              <w:tcPr>
                <w:tcW w:w="864" w:type="dxa"/>
                <w:vAlign w:val="center"/>
                <w:hideMark/>
              </w:tcPr>
            </w:tcPrChange>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90" w:author="Brian Bohman" w:date="2021-10-27T05:58:00Z">
              <w:tcPr>
                <w:tcW w:w="1152" w:type="dxa"/>
                <w:vAlign w:val="center"/>
                <w:hideMark/>
              </w:tcPr>
            </w:tcPrChange>
          </w:tcPr>
          <w:p w14:paraId="59FAD5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891" w:author="Brian Bohman" w:date="2021-10-27T05:58:00Z">
              <w:tcPr>
                <w:tcW w:w="504" w:type="dxa"/>
                <w:vAlign w:val="center"/>
                <w:hideMark/>
              </w:tcPr>
            </w:tcPrChange>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892" w:author="Brian Bohman" w:date="2021-10-27T05:58:00Z">
              <w:tcPr>
                <w:tcW w:w="1008" w:type="dxa"/>
                <w:vAlign w:val="center"/>
                <w:hideMark/>
              </w:tcPr>
            </w:tcPrChange>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893" w:author="Brian Bohman" w:date="2021-10-27T05:58:00Z">
              <w:tcPr>
                <w:tcW w:w="1008" w:type="dxa"/>
                <w:vAlign w:val="center"/>
                <w:hideMark/>
              </w:tcPr>
            </w:tcPrChange>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94" w:author="Brian Bohman" w:date="2021-10-27T05:58:00Z">
              <w:tcPr>
                <w:tcW w:w="720" w:type="dxa"/>
                <w:vAlign w:val="center"/>
                <w:hideMark/>
              </w:tcPr>
            </w:tcPrChange>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895" w:author="Brian Bohman" w:date="2021-10-27T05:58:00Z">
              <w:tcPr>
                <w:tcW w:w="1008" w:type="dxa"/>
                <w:vAlign w:val="center"/>
                <w:hideMark/>
              </w:tcPr>
            </w:tcPrChange>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896" w:author="Brian Bohman" w:date="2021-10-27T05:58:00Z">
              <w:tcPr>
                <w:tcW w:w="1152" w:type="dxa"/>
                <w:vAlign w:val="center"/>
                <w:hideMark/>
              </w:tcPr>
            </w:tcPrChange>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2897" w:author="Brian Bohman" w:date="2021-10-27T05:58:00Z">
              <w:tcPr>
                <w:tcW w:w="1008" w:type="dxa"/>
                <w:vAlign w:val="center"/>
                <w:hideMark/>
              </w:tcPr>
            </w:tcPrChange>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19CD" w:rsidRPr="009B3DCC" w14:paraId="061DE8C2" w14:textId="77777777" w:rsidTr="00E419CD">
        <w:trPr>
          <w:trHeight w:val="165"/>
          <w:trPrChange w:id="2898" w:author="Brian Bohman" w:date="2021-10-27T05:58:00Z">
            <w:trPr>
              <w:trHeight w:val="165"/>
            </w:trPr>
          </w:trPrChange>
        </w:trPr>
        <w:tc>
          <w:tcPr>
            <w:tcW w:w="360" w:type="dxa"/>
            <w:vAlign w:val="center"/>
            <w:hideMark/>
            <w:tcPrChange w:id="2899" w:author="Brian Bohman" w:date="2021-10-27T05:58:00Z">
              <w:tcPr>
                <w:tcW w:w="360" w:type="dxa"/>
                <w:vAlign w:val="center"/>
                <w:hideMark/>
              </w:tcPr>
            </w:tcPrChange>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Change w:id="2900" w:author="Brian Bohman" w:date="2021-10-27T05:58:00Z">
              <w:tcPr>
                <w:tcW w:w="864" w:type="dxa"/>
                <w:vAlign w:val="center"/>
                <w:hideMark/>
              </w:tcPr>
            </w:tcPrChange>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01" w:author="Brian Bohman" w:date="2021-10-27T05:58:00Z">
              <w:tcPr>
                <w:tcW w:w="1152" w:type="dxa"/>
                <w:vAlign w:val="center"/>
                <w:hideMark/>
              </w:tcPr>
            </w:tcPrChange>
          </w:tcPr>
          <w:p w14:paraId="2FBDC6C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902" w:author="Brian Bohman" w:date="2021-10-27T05:58:00Z">
              <w:tcPr>
                <w:tcW w:w="504" w:type="dxa"/>
                <w:vAlign w:val="center"/>
                <w:hideMark/>
              </w:tcPr>
            </w:tcPrChange>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903" w:author="Brian Bohman" w:date="2021-10-27T05:58:00Z">
              <w:tcPr>
                <w:tcW w:w="1008" w:type="dxa"/>
                <w:vAlign w:val="center"/>
                <w:hideMark/>
              </w:tcPr>
            </w:tcPrChange>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904" w:author="Brian Bohman" w:date="2021-10-27T05:58:00Z">
              <w:tcPr>
                <w:tcW w:w="1008" w:type="dxa"/>
                <w:vAlign w:val="center"/>
                <w:hideMark/>
              </w:tcPr>
            </w:tcPrChange>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05" w:author="Brian Bohman" w:date="2021-10-27T05:58:00Z">
              <w:tcPr>
                <w:tcW w:w="720" w:type="dxa"/>
                <w:vAlign w:val="center"/>
                <w:hideMark/>
              </w:tcPr>
            </w:tcPrChange>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906" w:author="Brian Bohman" w:date="2021-10-27T05:58:00Z">
              <w:tcPr>
                <w:tcW w:w="1008" w:type="dxa"/>
                <w:vAlign w:val="center"/>
                <w:hideMark/>
              </w:tcPr>
            </w:tcPrChange>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07" w:author="Brian Bohman" w:date="2021-10-27T05:58:00Z">
              <w:tcPr>
                <w:tcW w:w="1152" w:type="dxa"/>
                <w:vAlign w:val="center"/>
                <w:hideMark/>
              </w:tcPr>
            </w:tcPrChange>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2908" w:author="Brian Bohman" w:date="2021-10-27T05:58:00Z">
              <w:tcPr>
                <w:tcW w:w="1008" w:type="dxa"/>
                <w:vAlign w:val="center"/>
                <w:hideMark/>
              </w:tcPr>
            </w:tcPrChange>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8AE40E6" w14:textId="77777777" w:rsidTr="00E419CD">
        <w:trPr>
          <w:trHeight w:val="165"/>
          <w:trPrChange w:id="2909" w:author="Brian Bohman" w:date="2021-10-27T05:58:00Z">
            <w:trPr>
              <w:trHeight w:val="165"/>
            </w:trPr>
          </w:trPrChange>
        </w:trPr>
        <w:tc>
          <w:tcPr>
            <w:tcW w:w="360" w:type="dxa"/>
            <w:vAlign w:val="center"/>
            <w:hideMark/>
            <w:tcPrChange w:id="2910" w:author="Brian Bohman" w:date="2021-10-27T05:58:00Z">
              <w:tcPr>
                <w:tcW w:w="360" w:type="dxa"/>
                <w:vAlign w:val="center"/>
                <w:hideMark/>
              </w:tcPr>
            </w:tcPrChange>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Change w:id="2911" w:author="Brian Bohman" w:date="2021-10-27T05:58:00Z">
              <w:tcPr>
                <w:tcW w:w="864" w:type="dxa"/>
                <w:vAlign w:val="center"/>
                <w:hideMark/>
              </w:tcPr>
            </w:tcPrChange>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12" w:author="Brian Bohman" w:date="2021-10-27T05:58:00Z">
              <w:tcPr>
                <w:tcW w:w="1152" w:type="dxa"/>
                <w:vAlign w:val="center"/>
                <w:hideMark/>
              </w:tcPr>
            </w:tcPrChange>
          </w:tcPr>
          <w:p w14:paraId="15A9D3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913" w:author="Brian Bohman" w:date="2021-10-27T05:58:00Z">
              <w:tcPr>
                <w:tcW w:w="504" w:type="dxa"/>
                <w:vAlign w:val="center"/>
                <w:hideMark/>
              </w:tcPr>
            </w:tcPrChange>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914" w:author="Brian Bohman" w:date="2021-10-27T05:58:00Z">
              <w:tcPr>
                <w:tcW w:w="1008" w:type="dxa"/>
                <w:vAlign w:val="center"/>
                <w:hideMark/>
              </w:tcPr>
            </w:tcPrChange>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915" w:author="Brian Bohman" w:date="2021-10-27T05:58:00Z">
              <w:tcPr>
                <w:tcW w:w="1008" w:type="dxa"/>
                <w:vAlign w:val="center"/>
                <w:hideMark/>
              </w:tcPr>
            </w:tcPrChange>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16" w:author="Brian Bohman" w:date="2021-10-27T05:58:00Z">
              <w:tcPr>
                <w:tcW w:w="720" w:type="dxa"/>
                <w:vAlign w:val="center"/>
                <w:hideMark/>
              </w:tcPr>
            </w:tcPrChange>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917" w:author="Brian Bohman" w:date="2021-10-27T05:58:00Z">
              <w:tcPr>
                <w:tcW w:w="1008" w:type="dxa"/>
                <w:vAlign w:val="center"/>
                <w:hideMark/>
              </w:tcPr>
            </w:tcPrChange>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918" w:author="Brian Bohman" w:date="2021-10-27T05:58:00Z">
              <w:tcPr>
                <w:tcW w:w="1152" w:type="dxa"/>
                <w:vAlign w:val="center"/>
                <w:hideMark/>
              </w:tcPr>
            </w:tcPrChange>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2919" w:author="Brian Bohman" w:date="2021-10-27T05:58:00Z">
              <w:tcPr>
                <w:tcW w:w="1008" w:type="dxa"/>
                <w:vAlign w:val="center"/>
                <w:hideMark/>
              </w:tcPr>
            </w:tcPrChange>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5298BAA8" w14:textId="77777777" w:rsidTr="00E419CD">
        <w:trPr>
          <w:trHeight w:val="165"/>
          <w:trPrChange w:id="2920" w:author="Brian Bohman" w:date="2021-10-27T05:58:00Z">
            <w:trPr>
              <w:trHeight w:val="165"/>
            </w:trPr>
          </w:trPrChange>
        </w:trPr>
        <w:tc>
          <w:tcPr>
            <w:tcW w:w="360" w:type="dxa"/>
            <w:vAlign w:val="center"/>
            <w:hideMark/>
            <w:tcPrChange w:id="2921" w:author="Brian Bohman" w:date="2021-10-27T05:58:00Z">
              <w:tcPr>
                <w:tcW w:w="360" w:type="dxa"/>
                <w:vAlign w:val="center"/>
                <w:hideMark/>
              </w:tcPr>
            </w:tcPrChange>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Change w:id="2922" w:author="Brian Bohman" w:date="2021-10-27T05:58:00Z">
              <w:tcPr>
                <w:tcW w:w="864" w:type="dxa"/>
                <w:vAlign w:val="center"/>
                <w:hideMark/>
              </w:tcPr>
            </w:tcPrChange>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23" w:author="Brian Bohman" w:date="2021-10-27T05:58:00Z">
              <w:tcPr>
                <w:tcW w:w="1152" w:type="dxa"/>
                <w:vAlign w:val="center"/>
                <w:hideMark/>
              </w:tcPr>
            </w:tcPrChange>
          </w:tcPr>
          <w:p w14:paraId="2B66784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924" w:author="Brian Bohman" w:date="2021-10-27T05:58:00Z">
              <w:tcPr>
                <w:tcW w:w="504" w:type="dxa"/>
                <w:vAlign w:val="center"/>
                <w:hideMark/>
              </w:tcPr>
            </w:tcPrChange>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925" w:author="Brian Bohman" w:date="2021-10-27T05:58:00Z">
              <w:tcPr>
                <w:tcW w:w="1008" w:type="dxa"/>
                <w:vAlign w:val="center"/>
                <w:hideMark/>
              </w:tcPr>
            </w:tcPrChange>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926" w:author="Brian Bohman" w:date="2021-10-27T05:58:00Z">
              <w:tcPr>
                <w:tcW w:w="1008" w:type="dxa"/>
                <w:vAlign w:val="center"/>
                <w:hideMark/>
              </w:tcPr>
            </w:tcPrChange>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27" w:author="Brian Bohman" w:date="2021-10-27T05:58:00Z">
              <w:tcPr>
                <w:tcW w:w="720" w:type="dxa"/>
                <w:vAlign w:val="center"/>
                <w:hideMark/>
              </w:tcPr>
            </w:tcPrChange>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928" w:author="Brian Bohman" w:date="2021-10-27T05:58:00Z">
              <w:tcPr>
                <w:tcW w:w="1008" w:type="dxa"/>
                <w:vAlign w:val="center"/>
                <w:hideMark/>
              </w:tcPr>
            </w:tcPrChange>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929" w:author="Brian Bohman" w:date="2021-10-27T05:58:00Z">
              <w:tcPr>
                <w:tcW w:w="1152" w:type="dxa"/>
                <w:vAlign w:val="center"/>
                <w:hideMark/>
              </w:tcPr>
            </w:tcPrChange>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2930" w:author="Brian Bohman" w:date="2021-10-27T05:58:00Z">
              <w:tcPr>
                <w:tcW w:w="1008" w:type="dxa"/>
                <w:vAlign w:val="center"/>
                <w:hideMark/>
              </w:tcPr>
            </w:tcPrChange>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5EB47192" w14:textId="77777777" w:rsidTr="00E419CD">
        <w:trPr>
          <w:trHeight w:val="165"/>
          <w:trPrChange w:id="2931" w:author="Brian Bohman" w:date="2021-10-27T05:58:00Z">
            <w:trPr>
              <w:trHeight w:val="165"/>
            </w:trPr>
          </w:trPrChange>
        </w:trPr>
        <w:tc>
          <w:tcPr>
            <w:tcW w:w="360" w:type="dxa"/>
            <w:vAlign w:val="center"/>
            <w:hideMark/>
            <w:tcPrChange w:id="2932" w:author="Brian Bohman" w:date="2021-10-27T05:58:00Z">
              <w:tcPr>
                <w:tcW w:w="360" w:type="dxa"/>
                <w:vAlign w:val="center"/>
                <w:hideMark/>
              </w:tcPr>
            </w:tcPrChange>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Change w:id="2933" w:author="Brian Bohman" w:date="2021-10-27T05:58:00Z">
              <w:tcPr>
                <w:tcW w:w="864" w:type="dxa"/>
                <w:vAlign w:val="center"/>
                <w:hideMark/>
              </w:tcPr>
            </w:tcPrChange>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34" w:author="Brian Bohman" w:date="2021-10-27T05:58:00Z">
              <w:tcPr>
                <w:tcW w:w="1152" w:type="dxa"/>
                <w:vAlign w:val="center"/>
                <w:hideMark/>
              </w:tcPr>
            </w:tcPrChange>
          </w:tcPr>
          <w:p w14:paraId="11149B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935" w:author="Brian Bohman" w:date="2021-10-27T05:58:00Z">
              <w:tcPr>
                <w:tcW w:w="504" w:type="dxa"/>
                <w:vAlign w:val="center"/>
                <w:hideMark/>
              </w:tcPr>
            </w:tcPrChange>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936" w:author="Brian Bohman" w:date="2021-10-27T05:58:00Z">
              <w:tcPr>
                <w:tcW w:w="1008" w:type="dxa"/>
                <w:vAlign w:val="center"/>
                <w:hideMark/>
              </w:tcPr>
            </w:tcPrChange>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937" w:author="Brian Bohman" w:date="2021-10-27T05:58:00Z">
              <w:tcPr>
                <w:tcW w:w="1008" w:type="dxa"/>
                <w:vAlign w:val="center"/>
                <w:hideMark/>
              </w:tcPr>
            </w:tcPrChange>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38" w:author="Brian Bohman" w:date="2021-10-27T05:58:00Z">
              <w:tcPr>
                <w:tcW w:w="720" w:type="dxa"/>
                <w:vAlign w:val="center"/>
                <w:hideMark/>
              </w:tcPr>
            </w:tcPrChange>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939" w:author="Brian Bohman" w:date="2021-10-27T05:58:00Z">
              <w:tcPr>
                <w:tcW w:w="1008" w:type="dxa"/>
                <w:vAlign w:val="center"/>
                <w:hideMark/>
              </w:tcPr>
            </w:tcPrChange>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940" w:author="Brian Bohman" w:date="2021-10-27T05:58:00Z">
              <w:tcPr>
                <w:tcW w:w="1152" w:type="dxa"/>
                <w:vAlign w:val="center"/>
                <w:hideMark/>
              </w:tcPr>
            </w:tcPrChange>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440" w:type="dxa"/>
            <w:vAlign w:val="center"/>
            <w:hideMark/>
            <w:tcPrChange w:id="2941" w:author="Brian Bohman" w:date="2021-10-27T05:58:00Z">
              <w:tcPr>
                <w:tcW w:w="1008" w:type="dxa"/>
                <w:vAlign w:val="center"/>
                <w:hideMark/>
              </w:tcPr>
            </w:tcPrChange>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3D0A05D9" w14:textId="77777777" w:rsidTr="00E419CD">
        <w:trPr>
          <w:trHeight w:val="165"/>
          <w:trPrChange w:id="2942" w:author="Brian Bohman" w:date="2021-10-27T05:58:00Z">
            <w:trPr>
              <w:trHeight w:val="165"/>
            </w:trPr>
          </w:trPrChange>
        </w:trPr>
        <w:tc>
          <w:tcPr>
            <w:tcW w:w="360" w:type="dxa"/>
            <w:vAlign w:val="center"/>
            <w:hideMark/>
            <w:tcPrChange w:id="2943" w:author="Brian Bohman" w:date="2021-10-27T05:58:00Z">
              <w:tcPr>
                <w:tcW w:w="360" w:type="dxa"/>
                <w:vAlign w:val="center"/>
                <w:hideMark/>
              </w:tcPr>
            </w:tcPrChange>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Change w:id="2944" w:author="Brian Bohman" w:date="2021-10-27T05:58:00Z">
              <w:tcPr>
                <w:tcW w:w="864" w:type="dxa"/>
                <w:vAlign w:val="center"/>
                <w:hideMark/>
              </w:tcPr>
            </w:tcPrChange>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45" w:author="Brian Bohman" w:date="2021-10-27T05:58:00Z">
              <w:tcPr>
                <w:tcW w:w="1152" w:type="dxa"/>
                <w:vAlign w:val="center"/>
                <w:hideMark/>
              </w:tcPr>
            </w:tcPrChange>
          </w:tcPr>
          <w:p w14:paraId="1129092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946" w:author="Brian Bohman" w:date="2021-10-27T05:58:00Z">
              <w:tcPr>
                <w:tcW w:w="504" w:type="dxa"/>
                <w:vAlign w:val="center"/>
                <w:hideMark/>
              </w:tcPr>
            </w:tcPrChange>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947" w:author="Brian Bohman" w:date="2021-10-27T05:58:00Z">
              <w:tcPr>
                <w:tcW w:w="1008" w:type="dxa"/>
                <w:vAlign w:val="center"/>
                <w:hideMark/>
              </w:tcPr>
            </w:tcPrChange>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948" w:author="Brian Bohman" w:date="2021-10-27T05:58:00Z">
              <w:tcPr>
                <w:tcW w:w="1008" w:type="dxa"/>
                <w:vAlign w:val="center"/>
                <w:hideMark/>
              </w:tcPr>
            </w:tcPrChange>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49" w:author="Brian Bohman" w:date="2021-10-27T05:58:00Z">
              <w:tcPr>
                <w:tcW w:w="720" w:type="dxa"/>
                <w:vAlign w:val="center"/>
                <w:hideMark/>
              </w:tcPr>
            </w:tcPrChange>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950" w:author="Brian Bohman" w:date="2021-10-27T05:58:00Z">
              <w:tcPr>
                <w:tcW w:w="1008" w:type="dxa"/>
                <w:vAlign w:val="center"/>
                <w:hideMark/>
              </w:tcPr>
            </w:tcPrChange>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51" w:author="Brian Bohman" w:date="2021-10-27T05:58:00Z">
              <w:tcPr>
                <w:tcW w:w="1152" w:type="dxa"/>
                <w:vAlign w:val="center"/>
                <w:hideMark/>
              </w:tcPr>
            </w:tcPrChange>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440" w:type="dxa"/>
            <w:vAlign w:val="center"/>
            <w:hideMark/>
            <w:tcPrChange w:id="2952" w:author="Brian Bohman" w:date="2021-10-27T05:58:00Z">
              <w:tcPr>
                <w:tcW w:w="1008" w:type="dxa"/>
                <w:vAlign w:val="center"/>
                <w:hideMark/>
              </w:tcPr>
            </w:tcPrChange>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7FA1F8F6" w14:textId="77777777" w:rsidTr="00E419CD">
        <w:trPr>
          <w:trHeight w:val="165"/>
          <w:trPrChange w:id="2953" w:author="Brian Bohman" w:date="2021-10-27T05:58:00Z">
            <w:trPr>
              <w:trHeight w:val="165"/>
            </w:trPr>
          </w:trPrChange>
        </w:trPr>
        <w:tc>
          <w:tcPr>
            <w:tcW w:w="360" w:type="dxa"/>
            <w:vAlign w:val="center"/>
            <w:hideMark/>
            <w:tcPrChange w:id="2954" w:author="Brian Bohman" w:date="2021-10-27T05:58:00Z">
              <w:tcPr>
                <w:tcW w:w="360" w:type="dxa"/>
                <w:vAlign w:val="center"/>
                <w:hideMark/>
              </w:tcPr>
            </w:tcPrChange>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Change w:id="2955" w:author="Brian Bohman" w:date="2021-10-27T05:58:00Z">
              <w:tcPr>
                <w:tcW w:w="864" w:type="dxa"/>
                <w:vAlign w:val="center"/>
                <w:hideMark/>
              </w:tcPr>
            </w:tcPrChange>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56" w:author="Brian Bohman" w:date="2021-10-27T05:58:00Z">
              <w:tcPr>
                <w:tcW w:w="1152" w:type="dxa"/>
                <w:vAlign w:val="center"/>
                <w:hideMark/>
              </w:tcPr>
            </w:tcPrChange>
          </w:tcPr>
          <w:p w14:paraId="580419E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957" w:author="Brian Bohman" w:date="2021-10-27T05:58:00Z">
              <w:tcPr>
                <w:tcW w:w="504" w:type="dxa"/>
                <w:vAlign w:val="center"/>
                <w:hideMark/>
              </w:tcPr>
            </w:tcPrChange>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958" w:author="Brian Bohman" w:date="2021-10-27T05:58:00Z">
              <w:tcPr>
                <w:tcW w:w="1008" w:type="dxa"/>
                <w:vAlign w:val="center"/>
                <w:hideMark/>
              </w:tcPr>
            </w:tcPrChange>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959" w:author="Brian Bohman" w:date="2021-10-27T05:58:00Z">
              <w:tcPr>
                <w:tcW w:w="1008" w:type="dxa"/>
                <w:vAlign w:val="center"/>
                <w:hideMark/>
              </w:tcPr>
            </w:tcPrChange>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60" w:author="Brian Bohman" w:date="2021-10-27T05:58:00Z">
              <w:tcPr>
                <w:tcW w:w="720" w:type="dxa"/>
                <w:vAlign w:val="center"/>
                <w:hideMark/>
              </w:tcPr>
            </w:tcPrChange>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961" w:author="Brian Bohman" w:date="2021-10-27T05:58:00Z">
              <w:tcPr>
                <w:tcW w:w="1008" w:type="dxa"/>
                <w:vAlign w:val="center"/>
                <w:hideMark/>
              </w:tcPr>
            </w:tcPrChange>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962" w:author="Brian Bohman" w:date="2021-10-27T05:58:00Z">
              <w:tcPr>
                <w:tcW w:w="1152" w:type="dxa"/>
                <w:vAlign w:val="center"/>
                <w:hideMark/>
              </w:tcPr>
            </w:tcPrChange>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2963" w:author="Brian Bohman" w:date="2021-10-27T05:58:00Z">
              <w:tcPr>
                <w:tcW w:w="1008" w:type="dxa"/>
                <w:vAlign w:val="center"/>
                <w:hideMark/>
              </w:tcPr>
            </w:tcPrChange>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4F429925" w14:textId="77777777" w:rsidTr="00E419CD">
        <w:trPr>
          <w:trHeight w:val="165"/>
          <w:trPrChange w:id="2964" w:author="Brian Bohman" w:date="2021-10-27T05:58:00Z">
            <w:trPr>
              <w:trHeight w:val="165"/>
            </w:trPr>
          </w:trPrChange>
        </w:trPr>
        <w:tc>
          <w:tcPr>
            <w:tcW w:w="360" w:type="dxa"/>
            <w:vAlign w:val="center"/>
            <w:hideMark/>
            <w:tcPrChange w:id="2965" w:author="Brian Bohman" w:date="2021-10-27T05:58:00Z">
              <w:tcPr>
                <w:tcW w:w="360" w:type="dxa"/>
                <w:vAlign w:val="center"/>
                <w:hideMark/>
              </w:tcPr>
            </w:tcPrChange>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Change w:id="2966" w:author="Brian Bohman" w:date="2021-10-27T05:58:00Z">
              <w:tcPr>
                <w:tcW w:w="864" w:type="dxa"/>
                <w:vAlign w:val="center"/>
                <w:hideMark/>
              </w:tcPr>
            </w:tcPrChange>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67" w:author="Brian Bohman" w:date="2021-10-27T05:58:00Z">
              <w:tcPr>
                <w:tcW w:w="1152" w:type="dxa"/>
                <w:vAlign w:val="center"/>
                <w:hideMark/>
              </w:tcPr>
            </w:tcPrChange>
          </w:tcPr>
          <w:p w14:paraId="4FB6E5D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968" w:author="Brian Bohman" w:date="2021-10-27T05:58:00Z">
              <w:tcPr>
                <w:tcW w:w="504" w:type="dxa"/>
                <w:vAlign w:val="center"/>
                <w:hideMark/>
              </w:tcPr>
            </w:tcPrChange>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969" w:author="Brian Bohman" w:date="2021-10-27T05:58:00Z">
              <w:tcPr>
                <w:tcW w:w="1008" w:type="dxa"/>
                <w:vAlign w:val="center"/>
                <w:hideMark/>
              </w:tcPr>
            </w:tcPrChange>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970" w:author="Brian Bohman" w:date="2021-10-27T05:58:00Z">
              <w:tcPr>
                <w:tcW w:w="1008" w:type="dxa"/>
                <w:vAlign w:val="center"/>
                <w:hideMark/>
              </w:tcPr>
            </w:tcPrChange>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71" w:author="Brian Bohman" w:date="2021-10-27T05:58:00Z">
              <w:tcPr>
                <w:tcW w:w="720" w:type="dxa"/>
                <w:vAlign w:val="center"/>
                <w:hideMark/>
              </w:tcPr>
            </w:tcPrChange>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972" w:author="Brian Bohman" w:date="2021-10-27T05:58:00Z">
              <w:tcPr>
                <w:tcW w:w="1008" w:type="dxa"/>
                <w:vAlign w:val="center"/>
                <w:hideMark/>
              </w:tcPr>
            </w:tcPrChange>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973" w:author="Brian Bohman" w:date="2021-10-27T05:58:00Z">
              <w:tcPr>
                <w:tcW w:w="1152" w:type="dxa"/>
                <w:vAlign w:val="center"/>
                <w:hideMark/>
              </w:tcPr>
            </w:tcPrChange>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2974" w:author="Brian Bohman" w:date="2021-10-27T05:58:00Z">
              <w:tcPr>
                <w:tcW w:w="1008" w:type="dxa"/>
                <w:vAlign w:val="center"/>
                <w:hideMark/>
              </w:tcPr>
            </w:tcPrChange>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576352FF" w14:textId="77777777" w:rsidTr="00E419CD">
        <w:trPr>
          <w:trHeight w:val="165"/>
          <w:trPrChange w:id="2975" w:author="Brian Bohman" w:date="2021-10-27T05:58:00Z">
            <w:trPr>
              <w:trHeight w:val="165"/>
            </w:trPr>
          </w:trPrChange>
        </w:trPr>
        <w:tc>
          <w:tcPr>
            <w:tcW w:w="360" w:type="dxa"/>
            <w:vAlign w:val="center"/>
            <w:hideMark/>
            <w:tcPrChange w:id="2976" w:author="Brian Bohman" w:date="2021-10-27T05:58:00Z">
              <w:tcPr>
                <w:tcW w:w="360" w:type="dxa"/>
                <w:vAlign w:val="center"/>
                <w:hideMark/>
              </w:tcPr>
            </w:tcPrChange>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Change w:id="2977" w:author="Brian Bohman" w:date="2021-10-27T05:58:00Z">
              <w:tcPr>
                <w:tcW w:w="864" w:type="dxa"/>
                <w:vAlign w:val="center"/>
                <w:hideMark/>
              </w:tcPr>
            </w:tcPrChange>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78" w:author="Brian Bohman" w:date="2021-10-27T05:58:00Z">
              <w:tcPr>
                <w:tcW w:w="1152" w:type="dxa"/>
                <w:vAlign w:val="center"/>
                <w:hideMark/>
              </w:tcPr>
            </w:tcPrChange>
          </w:tcPr>
          <w:p w14:paraId="7E88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979" w:author="Brian Bohman" w:date="2021-10-27T05:58:00Z">
              <w:tcPr>
                <w:tcW w:w="504" w:type="dxa"/>
                <w:vAlign w:val="center"/>
                <w:hideMark/>
              </w:tcPr>
            </w:tcPrChange>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980" w:author="Brian Bohman" w:date="2021-10-27T05:58:00Z">
              <w:tcPr>
                <w:tcW w:w="1008" w:type="dxa"/>
                <w:vAlign w:val="center"/>
                <w:hideMark/>
              </w:tcPr>
            </w:tcPrChange>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981" w:author="Brian Bohman" w:date="2021-10-27T05:58:00Z">
              <w:tcPr>
                <w:tcW w:w="1008" w:type="dxa"/>
                <w:vAlign w:val="center"/>
                <w:hideMark/>
              </w:tcPr>
            </w:tcPrChange>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82" w:author="Brian Bohman" w:date="2021-10-27T05:58:00Z">
              <w:tcPr>
                <w:tcW w:w="720" w:type="dxa"/>
                <w:vAlign w:val="center"/>
                <w:hideMark/>
              </w:tcPr>
            </w:tcPrChange>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983" w:author="Brian Bohman" w:date="2021-10-27T05:58:00Z">
              <w:tcPr>
                <w:tcW w:w="1008" w:type="dxa"/>
                <w:vAlign w:val="center"/>
                <w:hideMark/>
              </w:tcPr>
            </w:tcPrChange>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984" w:author="Brian Bohman" w:date="2021-10-27T05:58:00Z">
              <w:tcPr>
                <w:tcW w:w="1152" w:type="dxa"/>
                <w:vAlign w:val="center"/>
                <w:hideMark/>
              </w:tcPr>
            </w:tcPrChange>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440" w:type="dxa"/>
            <w:vAlign w:val="center"/>
            <w:hideMark/>
            <w:tcPrChange w:id="2985" w:author="Brian Bohman" w:date="2021-10-27T05:58:00Z">
              <w:tcPr>
                <w:tcW w:w="1008" w:type="dxa"/>
                <w:vAlign w:val="center"/>
                <w:hideMark/>
              </w:tcPr>
            </w:tcPrChange>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3164D513" w14:textId="77777777" w:rsidTr="00E419CD">
        <w:trPr>
          <w:trHeight w:val="165"/>
          <w:trPrChange w:id="2986" w:author="Brian Bohman" w:date="2021-10-27T05:58:00Z">
            <w:trPr>
              <w:trHeight w:val="165"/>
            </w:trPr>
          </w:trPrChange>
        </w:trPr>
        <w:tc>
          <w:tcPr>
            <w:tcW w:w="360" w:type="dxa"/>
            <w:vAlign w:val="center"/>
            <w:hideMark/>
            <w:tcPrChange w:id="2987" w:author="Brian Bohman" w:date="2021-10-27T05:58:00Z">
              <w:tcPr>
                <w:tcW w:w="360" w:type="dxa"/>
                <w:vAlign w:val="center"/>
                <w:hideMark/>
              </w:tcPr>
            </w:tcPrChange>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Change w:id="2988" w:author="Brian Bohman" w:date="2021-10-27T05:58:00Z">
              <w:tcPr>
                <w:tcW w:w="864" w:type="dxa"/>
                <w:vAlign w:val="center"/>
                <w:hideMark/>
              </w:tcPr>
            </w:tcPrChange>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89" w:author="Brian Bohman" w:date="2021-10-27T05:58:00Z">
              <w:tcPr>
                <w:tcW w:w="1152" w:type="dxa"/>
                <w:vAlign w:val="center"/>
                <w:hideMark/>
              </w:tcPr>
            </w:tcPrChange>
          </w:tcPr>
          <w:p w14:paraId="3CEA652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2990" w:author="Brian Bohman" w:date="2021-10-27T05:58:00Z">
              <w:tcPr>
                <w:tcW w:w="504" w:type="dxa"/>
                <w:vAlign w:val="center"/>
                <w:hideMark/>
              </w:tcPr>
            </w:tcPrChange>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991" w:author="Brian Bohman" w:date="2021-10-27T05:58:00Z">
              <w:tcPr>
                <w:tcW w:w="1008" w:type="dxa"/>
                <w:vAlign w:val="center"/>
                <w:hideMark/>
              </w:tcPr>
            </w:tcPrChange>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992" w:author="Brian Bohman" w:date="2021-10-27T05:58:00Z">
              <w:tcPr>
                <w:tcW w:w="1008" w:type="dxa"/>
                <w:vAlign w:val="center"/>
                <w:hideMark/>
              </w:tcPr>
            </w:tcPrChange>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93" w:author="Brian Bohman" w:date="2021-10-27T05:58:00Z">
              <w:tcPr>
                <w:tcW w:w="720" w:type="dxa"/>
                <w:vAlign w:val="center"/>
                <w:hideMark/>
              </w:tcPr>
            </w:tcPrChange>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94" w:author="Brian Bohman" w:date="2021-10-27T05:58:00Z">
              <w:tcPr>
                <w:tcW w:w="1008" w:type="dxa"/>
                <w:vAlign w:val="center"/>
                <w:hideMark/>
              </w:tcPr>
            </w:tcPrChange>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95" w:author="Brian Bohman" w:date="2021-10-27T05:58:00Z">
              <w:tcPr>
                <w:tcW w:w="1152" w:type="dxa"/>
                <w:vAlign w:val="center"/>
                <w:hideMark/>
              </w:tcPr>
            </w:tcPrChange>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2996" w:author="Brian Bohman" w:date="2021-10-27T05:58:00Z">
              <w:tcPr>
                <w:tcW w:w="1008" w:type="dxa"/>
                <w:vAlign w:val="center"/>
                <w:hideMark/>
              </w:tcPr>
            </w:tcPrChange>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2617F873" w14:textId="77777777" w:rsidTr="00E419CD">
        <w:trPr>
          <w:trHeight w:val="165"/>
          <w:trPrChange w:id="2997" w:author="Brian Bohman" w:date="2021-10-27T05:58:00Z">
            <w:trPr>
              <w:trHeight w:val="165"/>
            </w:trPr>
          </w:trPrChange>
        </w:trPr>
        <w:tc>
          <w:tcPr>
            <w:tcW w:w="360" w:type="dxa"/>
            <w:vAlign w:val="center"/>
            <w:hideMark/>
            <w:tcPrChange w:id="2998" w:author="Brian Bohman" w:date="2021-10-27T05:58:00Z">
              <w:tcPr>
                <w:tcW w:w="360" w:type="dxa"/>
                <w:vAlign w:val="center"/>
                <w:hideMark/>
              </w:tcPr>
            </w:tcPrChange>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Change w:id="2999" w:author="Brian Bohman" w:date="2021-10-27T05:58:00Z">
              <w:tcPr>
                <w:tcW w:w="864" w:type="dxa"/>
                <w:vAlign w:val="center"/>
                <w:hideMark/>
              </w:tcPr>
            </w:tcPrChange>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00" w:author="Brian Bohman" w:date="2021-10-27T05:58:00Z">
              <w:tcPr>
                <w:tcW w:w="1152" w:type="dxa"/>
                <w:vAlign w:val="center"/>
                <w:hideMark/>
              </w:tcPr>
            </w:tcPrChange>
          </w:tcPr>
          <w:p w14:paraId="149C932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001" w:author="Brian Bohman" w:date="2021-10-27T05:58:00Z">
              <w:tcPr>
                <w:tcW w:w="504" w:type="dxa"/>
                <w:vAlign w:val="center"/>
                <w:hideMark/>
              </w:tcPr>
            </w:tcPrChange>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3002" w:author="Brian Bohman" w:date="2021-10-27T05:58:00Z">
              <w:tcPr>
                <w:tcW w:w="1008" w:type="dxa"/>
                <w:vAlign w:val="center"/>
                <w:hideMark/>
              </w:tcPr>
            </w:tcPrChange>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3003" w:author="Brian Bohman" w:date="2021-10-27T05:58:00Z">
              <w:tcPr>
                <w:tcW w:w="1008" w:type="dxa"/>
                <w:vAlign w:val="center"/>
                <w:hideMark/>
              </w:tcPr>
            </w:tcPrChange>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04" w:author="Brian Bohman" w:date="2021-10-27T05:58:00Z">
              <w:tcPr>
                <w:tcW w:w="720" w:type="dxa"/>
                <w:vAlign w:val="center"/>
                <w:hideMark/>
              </w:tcPr>
            </w:tcPrChange>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05" w:author="Brian Bohman" w:date="2021-10-27T05:58:00Z">
              <w:tcPr>
                <w:tcW w:w="1008" w:type="dxa"/>
                <w:vAlign w:val="center"/>
                <w:hideMark/>
              </w:tcPr>
            </w:tcPrChange>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06" w:author="Brian Bohman" w:date="2021-10-27T05:58:00Z">
              <w:tcPr>
                <w:tcW w:w="1152" w:type="dxa"/>
                <w:vAlign w:val="center"/>
                <w:hideMark/>
              </w:tcPr>
            </w:tcPrChange>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440" w:type="dxa"/>
            <w:vAlign w:val="center"/>
            <w:hideMark/>
            <w:tcPrChange w:id="3007" w:author="Brian Bohman" w:date="2021-10-27T05:58:00Z">
              <w:tcPr>
                <w:tcW w:w="1008" w:type="dxa"/>
                <w:vAlign w:val="center"/>
                <w:hideMark/>
              </w:tcPr>
            </w:tcPrChange>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7A184B06" w14:textId="77777777" w:rsidTr="00E419CD">
        <w:trPr>
          <w:trHeight w:val="180"/>
          <w:trPrChange w:id="3008" w:author="Brian Bohman" w:date="2021-10-27T05:58:00Z">
            <w:trPr>
              <w:trHeight w:val="180"/>
            </w:trPr>
          </w:trPrChange>
        </w:trPr>
        <w:tc>
          <w:tcPr>
            <w:tcW w:w="360" w:type="dxa"/>
            <w:vAlign w:val="center"/>
            <w:hideMark/>
            <w:tcPrChange w:id="3009" w:author="Brian Bohman" w:date="2021-10-27T05:58:00Z">
              <w:tcPr>
                <w:tcW w:w="360" w:type="dxa"/>
                <w:vAlign w:val="center"/>
                <w:hideMark/>
              </w:tcPr>
            </w:tcPrChange>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Change w:id="3010" w:author="Brian Bohman" w:date="2021-10-27T05:58:00Z">
              <w:tcPr>
                <w:tcW w:w="864" w:type="dxa"/>
                <w:vAlign w:val="center"/>
                <w:hideMark/>
              </w:tcPr>
            </w:tcPrChange>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11" w:author="Brian Bohman" w:date="2021-10-27T05:58:00Z">
              <w:tcPr>
                <w:tcW w:w="1152" w:type="dxa"/>
                <w:vAlign w:val="center"/>
                <w:hideMark/>
              </w:tcPr>
            </w:tcPrChange>
          </w:tcPr>
          <w:p w14:paraId="5C841C7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012" w:author="Brian Bohman" w:date="2021-10-27T05:58:00Z">
              <w:tcPr>
                <w:tcW w:w="504" w:type="dxa"/>
                <w:vAlign w:val="center"/>
                <w:hideMark/>
              </w:tcPr>
            </w:tcPrChange>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3013" w:author="Brian Bohman" w:date="2021-10-27T05:58:00Z">
              <w:tcPr>
                <w:tcW w:w="1008" w:type="dxa"/>
                <w:vAlign w:val="center"/>
                <w:hideMark/>
              </w:tcPr>
            </w:tcPrChange>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3014" w:author="Brian Bohman" w:date="2021-10-27T05:58:00Z">
              <w:tcPr>
                <w:tcW w:w="1008" w:type="dxa"/>
                <w:vAlign w:val="center"/>
                <w:hideMark/>
              </w:tcPr>
            </w:tcPrChange>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15" w:author="Brian Bohman" w:date="2021-10-27T05:58:00Z">
              <w:tcPr>
                <w:tcW w:w="720" w:type="dxa"/>
                <w:vAlign w:val="center"/>
                <w:hideMark/>
              </w:tcPr>
            </w:tcPrChange>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16" w:author="Brian Bohman" w:date="2021-10-27T05:58:00Z">
              <w:tcPr>
                <w:tcW w:w="1008" w:type="dxa"/>
                <w:vAlign w:val="center"/>
                <w:hideMark/>
              </w:tcPr>
            </w:tcPrChange>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017" w:author="Brian Bohman" w:date="2021-10-27T05:58:00Z">
              <w:tcPr>
                <w:tcW w:w="1152" w:type="dxa"/>
                <w:vAlign w:val="center"/>
                <w:hideMark/>
              </w:tcPr>
            </w:tcPrChange>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440" w:type="dxa"/>
            <w:vAlign w:val="center"/>
            <w:hideMark/>
            <w:tcPrChange w:id="3018" w:author="Brian Bohman" w:date="2021-10-27T05:58:00Z">
              <w:tcPr>
                <w:tcW w:w="1008" w:type="dxa"/>
                <w:vAlign w:val="center"/>
                <w:hideMark/>
              </w:tcPr>
            </w:tcPrChange>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2422592F" w14:textId="77777777" w:rsidTr="00E419CD">
        <w:trPr>
          <w:trHeight w:val="165"/>
          <w:trPrChange w:id="3019" w:author="Brian Bohman" w:date="2021-10-27T05:58:00Z">
            <w:trPr>
              <w:trHeight w:val="165"/>
            </w:trPr>
          </w:trPrChange>
        </w:trPr>
        <w:tc>
          <w:tcPr>
            <w:tcW w:w="360" w:type="dxa"/>
            <w:vAlign w:val="center"/>
            <w:hideMark/>
            <w:tcPrChange w:id="3020" w:author="Brian Bohman" w:date="2021-10-27T05:58:00Z">
              <w:tcPr>
                <w:tcW w:w="360" w:type="dxa"/>
                <w:vAlign w:val="center"/>
                <w:hideMark/>
              </w:tcPr>
            </w:tcPrChange>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Change w:id="3021" w:author="Brian Bohman" w:date="2021-10-27T05:58:00Z">
              <w:tcPr>
                <w:tcW w:w="864" w:type="dxa"/>
                <w:vAlign w:val="center"/>
                <w:hideMark/>
              </w:tcPr>
            </w:tcPrChange>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22" w:author="Brian Bohman" w:date="2021-10-27T05:58:00Z">
              <w:tcPr>
                <w:tcW w:w="1152" w:type="dxa"/>
                <w:vAlign w:val="center"/>
                <w:hideMark/>
              </w:tcPr>
            </w:tcPrChange>
          </w:tcPr>
          <w:p w14:paraId="469DC84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023" w:author="Brian Bohman" w:date="2021-10-27T05:58:00Z">
              <w:tcPr>
                <w:tcW w:w="504" w:type="dxa"/>
                <w:vAlign w:val="center"/>
                <w:hideMark/>
              </w:tcPr>
            </w:tcPrChange>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3024" w:author="Brian Bohman" w:date="2021-10-27T05:58:00Z">
              <w:tcPr>
                <w:tcW w:w="1008" w:type="dxa"/>
                <w:vAlign w:val="center"/>
                <w:hideMark/>
              </w:tcPr>
            </w:tcPrChange>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3025" w:author="Brian Bohman" w:date="2021-10-27T05:58:00Z">
              <w:tcPr>
                <w:tcW w:w="1008" w:type="dxa"/>
                <w:vAlign w:val="center"/>
                <w:hideMark/>
              </w:tcPr>
            </w:tcPrChange>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26" w:author="Brian Bohman" w:date="2021-10-27T05:58:00Z">
              <w:tcPr>
                <w:tcW w:w="720" w:type="dxa"/>
                <w:vAlign w:val="center"/>
                <w:hideMark/>
              </w:tcPr>
            </w:tcPrChange>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27" w:author="Brian Bohman" w:date="2021-10-27T05:58:00Z">
              <w:tcPr>
                <w:tcW w:w="1008" w:type="dxa"/>
                <w:vAlign w:val="center"/>
                <w:hideMark/>
              </w:tcPr>
            </w:tcPrChange>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28" w:author="Brian Bohman" w:date="2021-10-27T05:58:00Z">
              <w:tcPr>
                <w:tcW w:w="1152" w:type="dxa"/>
                <w:vAlign w:val="center"/>
                <w:hideMark/>
              </w:tcPr>
            </w:tcPrChange>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3029" w:author="Brian Bohman" w:date="2021-10-27T05:58:00Z">
              <w:tcPr>
                <w:tcW w:w="1008" w:type="dxa"/>
                <w:vAlign w:val="center"/>
                <w:hideMark/>
              </w:tcPr>
            </w:tcPrChange>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121F3C3C" w14:textId="77777777" w:rsidTr="00E419CD">
        <w:trPr>
          <w:trHeight w:val="165"/>
          <w:trPrChange w:id="3030" w:author="Brian Bohman" w:date="2021-10-27T05:58:00Z">
            <w:trPr>
              <w:trHeight w:val="165"/>
            </w:trPr>
          </w:trPrChange>
        </w:trPr>
        <w:tc>
          <w:tcPr>
            <w:tcW w:w="360" w:type="dxa"/>
            <w:vAlign w:val="center"/>
            <w:hideMark/>
            <w:tcPrChange w:id="3031" w:author="Brian Bohman" w:date="2021-10-27T05:58:00Z">
              <w:tcPr>
                <w:tcW w:w="360" w:type="dxa"/>
                <w:vAlign w:val="center"/>
                <w:hideMark/>
              </w:tcPr>
            </w:tcPrChange>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Change w:id="3032" w:author="Brian Bohman" w:date="2021-10-27T05:58:00Z">
              <w:tcPr>
                <w:tcW w:w="864" w:type="dxa"/>
                <w:vAlign w:val="center"/>
                <w:hideMark/>
              </w:tcPr>
            </w:tcPrChange>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33" w:author="Brian Bohman" w:date="2021-10-27T05:58:00Z">
              <w:tcPr>
                <w:tcW w:w="1152" w:type="dxa"/>
                <w:vAlign w:val="center"/>
                <w:hideMark/>
              </w:tcPr>
            </w:tcPrChange>
          </w:tcPr>
          <w:p w14:paraId="44121D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034" w:author="Brian Bohman" w:date="2021-10-27T05:58:00Z">
              <w:tcPr>
                <w:tcW w:w="504" w:type="dxa"/>
                <w:vAlign w:val="center"/>
                <w:hideMark/>
              </w:tcPr>
            </w:tcPrChange>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3035" w:author="Brian Bohman" w:date="2021-10-27T05:58:00Z">
              <w:tcPr>
                <w:tcW w:w="1008" w:type="dxa"/>
                <w:vAlign w:val="center"/>
                <w:hideMark/>
              </w:tcPr>
            </w:tcPrChange>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3036" w:author="Brian Bohman" w:date="2021-10-27T05:58:00Z">
              <w:tcPr>
                <w:tcW w:w="1008" w:type="dxa"/>
                <w:vAlign w:val="center"/>
                <w:hideMark/>
              </w:tcPr>
            </w:tcPrChange>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37" w:author="Brian Bohman" w:date="2021-10-27T05:58:00Z">
              <w:tcPr>
                <w:tcW w:w="720" w:type="dxa"/>
                <w:vAlign w:val="center"/>
                <w:hideMark/>
              </w:tcPr>
            </w:tcPrChange>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38" w:author="Brian Bohman" w:date="2021-10-27T05:58:00Z">
              <w:tcPr>
                <w:tcW w:w="1008" w:type="dxa"/>
                <w:vAlign w:val="center"/>
                <w:hideMark/>
              </w:tcPr>
            </w:tcPrChange>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39" w:author="Brian Bohman" w:date="2021-10-27T05:58:00Z">
              <w:tcPr>
                <w:tcW w:w="1152" w:type="dxa"/>
                <w:vAlign w:val="center"/>
                <w:hideMark/>
              </w:tcPr>
            </w:tcPrChange>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440" w:type="dxa"/>
            <w:vAlign w:val="center"/>
            <w:hideMark/>
            <w:tcPrChange w:id="3040" w:author="Brian Bohman" w:date="2021-10-27T05:58:00Z">
              <w:tcPr>
                <w:tcW w:w="1008" w:type="dxa"/>
                <w:vAlign w:val="center"/>
                <w:hideMark/>
              </w:tcPr>
            </w:tcPrChange>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52164F4" w14:textId="77777777" w:rsidTr="00E419CD">
        <w:trPr>
          <w:trHeight w:val="165"/>
          <w:trPrChange w:id="3041" w:author="Brian Bohman" w:date="2021-10-27T05:58:00Z">
            <w:trPr>
              <w:trHeight w:val="165"/>
            </w:trPr>
          </w:trPrChange>
        </w:trPr>
        <w:tc>
          <w:tcPr>
            <w:tcW w:w="360" w:type="dxa"/>
            <w:vAlign w:val="center"/>
            <w:hideMark/>
            <w:tcPrChange w:id="3042" w:author="Brian Bohman" w:date="2021-10-27T05:58:00Z">
              <w:tcPr>
                <w:tcW w:w="360" w:type="dxa"/>
                <w:vAlign w:val="center"/>
                <w:hideMark/>
              </w:tcPr>
            </w:tcPrChange>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Change w:id="3043" w:author="Brian Bohman" w:date="2021-10-27T05:58:00Z">
              <w:tcPr>
                <w:tcW w:w="864" w:type="dxa"/>
                <w:vAlign w:val="center"/>
                <w:hideMark/>
              </w:tcPr>
            </w:tcPrChange>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44" w:author="Brian Bohman" w:date="2021-10-27T05:58:00Z">
              <w:tcPr>
                <w:tcW w:w="1152" w:type="dxa"/>
                <w:vAlign w:val="center"/>
                <w:hideMark/>
              </w:tcPr>
            </w:tcPrChange>
          </w:tcPr>
          <w:p w14:paraId="2BC5777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045" w:author="Brian Bohman" w:date="2021-10-27T05:58:00Z">
              <w:tcPr>
                <w:tcW w:w="504" w:type="dxa"/>
                <w:vAlign w:val="center"/>
                <w:hideMark/>
              </w:tcPr>
            </w:tcPrChange>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3046" w:author="Brian Bohman" w:date="2021-10-27T05:58:00Z">
              <w:tcPr>
                <w:tcW w:w="1008" w:type="dxa"/>
                <w:vAlign w:val="center"/>
                <w:hideMark/>
              </w:tcPr>
            </w:tcPrChange>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3047" w:author="Brian Bohman" w:date="2021-10-27T05:58:00Z">
              <w:tcPr>
                <w:tcW w:w="1008" w:type="dxa"/>
                <w:vAlign w:val="center"/>
                <w:hideMark/>
              </w:tcPr>
            </w:tcPrChange>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48" w:author="Brian Bohman" w:date="2021-10-27T05:58:00Z">
              <w:tcPr>
                <w:tcW w:w="720" w:type="dxa"/>
                <w:vAlign w:val="center"/>
                <w:hideMark/>
              </w:tcPr>
            </w:tcPrChange>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49" w:author="Brian Bohman" w:date="2021-10-27T05:58:00Z">
              <w:tcPr>
                <w:tcW w:w="1008" w:type="dxa"/>
                <w:vAlign w:val="center"/>
                <w:hideMark/>
              </w:tcPr>
            </w:tcPrChange>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50" w:author="Brian Bohman" w:date="2021-10-27T05:58:00Z">
              <w:tcPr>
                <w:tcW w:w="1152" w:type="dxa"/>
                <w:vAlign w:val="center"/>
                <w:hideMark/>
              </w:tcPr>
            </w:tcPrChange>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3051" w:author="Brian Bohman" w:date="2021-10-27T05:58:00Z">
              <w:tcPr>
                <w:tcW w:w="1008" w:type="dxa"/>
                <w:vAlign w:val="center"/>
                <w:hideMark/>
              </w:tcPr>
            </w:tcPrChange>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4AF2EE5C" w14:textId="77777777" w:rsidTr="00E419CD">
        <w:trPr>
          <w:trHeight w:val="165"/>
          <w:trPrChange w:id="3052" w:author="Brian Bohman" w:date="2021-10-27T05:58:00Z">
            <w:trPr>
              <w:trHeight w:val="165"/>
            </w:trPr>
          </w:trPrChange>
        </w:trPr>
        <w:tc>
          <w:tcPr>
            <w:tcW w:w="360" w:type="dxa"/>
            <w:vAlign w:val="center"/>
            <w:hideMark/>
            <w:tcPrChange w:id="3053" w:author="Brian Bohman" w:date="2021-10-27T05:58:00Z">
              <w:tcPr>
                <w:tcW w:w="360" w:type="dxa"/>
                <w:vAlign w:val="center"/>
                <w:hideMark/>
              </w:tcPr>
            </w:tcPrChange>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Change w:id="3054" w:author="Brian Bohman" w:date="2021-10-27T05:58:00Z">
              <w:tcPr>
                <w:tcW w:w="864" w:type="dxa"/>
                <w:vAlign w:val="center"/>
                <w:hideMark/>
              </w:tcPr>
            </w:tcPrChange>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55" w:author="Brian Bohman" w:date="2021-10-27T05:58:00Z">
              <w:tcPr>
                <w:tcW w:w="1152" w:type="dxa"/>
                <w:vAlign w:val="center"/>
                <w:hideMark/>
              </w:tcPr>
            </w:tcPrChange>
          </w:tcPr>
          <w:p w14:paraId="4D2DCE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056" w:author="Brian Bohman" w:date="2021-10-27T05:58:00Z">
              <w:tcPr>
                <w:tcW w:w="504" w:type="dxa"/>
                <w:vAlign w:val="center"/>
                <w:hideMark/>
              </w:tcPr>
            </w:tcPrChange>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3057" w:author="Brian Bohman" w:date="2021-10-27T05:58:00Z">
              <w:tcPr>
                <w:tcW w:w="1008" w:type="dxa"/>
                <w:vAlign w:val="center"/>
                <w:hideMark/>
              </w:tcPr>
            </w:tcPrChange>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3058" w:author="Brian Bohman" w:date="2021-10-27T05:58:00Z">
              <w:tcPr>
                <w:tcW w:w="1008" w:type="dxa"/>
                <w:vAlign w:val="center"/>
                <w:hideMark/>
              </w:tcPr>
            </w:tcPrChange>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59" w:author="Brian Bohman" w:date="2021-10-27T05:58:00Z">
              <w:tcPr>
                <w:tcW w:w="720" w:type="dxa"/>
                <w:vAlign w:val="center"/>
                <w:hideMark/>
              </w:tcPr>
            </w:tcPrChange>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60" w:author="Brian Bohman" w:date="2021-10-27T05:58:00Z">
              <w:tcPr>
                <w:tcW w:w="1008" w:type="dxa"/>
                <w:vAlign w:val="center"/>
                <w:hideMark/>
              </w:tcPr>
            </w:tcPrChange>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61" w:author="Brian Bohman" w:date="2021-10-27T05:58:00Z">
              <w:tcPr>
                <w:tcW w:w="1152" w:type="dxa"/>
                <w:vAlign w:val="center"/>
                <w:hideMark/>
              </w:tcPr>
            </w:tcPrChange>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3062" w:author="Brian Bohman" w:date="2021-10-27T05:58:00Z">
              <w:tcPr>
                <w:tcW w:w="1008" w:type="dxa"/>
                <w:vAlign w:val="center"/>
                <w:hideMark/>
              </w:tcPr>
            </w:tcPrChange>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964B114" w14:textId="77777777" w:rsidTr="00E419CD">
        <w:trPr>
          <w:trHeight w:val="165"/>
          <w:trPrChange w:id="3063" w:author="Brian Bohman" w:date="2021-10-27T05:58:00Z">
            <w:trPr>
              <w:trHeight w:val="165"/>
            </w:trPr>
          </w:trPrChange>
        </w:trPr>
        <w:tc>
          <w:tcPr>
            <w:tcW w:w="360" w:type="dxa"/>
            <w:vAlign w:val="center"/>
            <w:hideMark/>
            <w:tcPrChange w:id="3064" w:author="Brian Bohman" w:date="2021-10-27T05:58:00Z">
              <w:tcPr>
                <w:tcW w:w="360" w:type="dxa"/>
                <w:vAlign w:val="center"/>
                <w:hideMark/>
              </w:tcPr>
            </w:tcPrChange>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Change w:id="3065" w:author="Brian Bohman" w:date="2021-10-27T05:58:00Z">
              <w:tcPr>
                <w:tcW w:w="864" w:type="dxa"/>
                <w:vAlign w:val="center"/>
                <w:hideMark/>
              </w:tcPr>
            </w:tcPrChange>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66" w:author="Brian Bohman" w:date="2021-10-27T05:58:00Z">
              <w:tcPr>
                <w:tcW w:w="1152" w:type="dxa"/>
                <w:vAlign w:val="center"/>
                <w:hideMark/>
              </w:tcPr>
            </w:tcPrChange>
          </w:tcPr>
          <w:p w14:paraId="0438B7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067" w:author="Brian Bohman" w:date="2021-10-27T05:58:00Z">
              <w:tcPr>
                <w:tcW w:w="504" w:type="dxa"/>
                <w:vAlign w:val="center"/>
                <w:hideMark/>
              </w:tcPr>
            </w:tcPrChange>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3068" w:author="Brian Bohman" w:date="2021-10-27T05:58:00Z">
              <w:tcPr>
                <w:tcW w:w="1008" w:type="dxa"/>
                <w:vAlign w:val="center"/>
                <w:hideMark/>
              </w:tcPr>
            </w:tcPrChange>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3069" w:author="Brian Bohman" w:date="2021-10-27T05:58:00Z">
              <w:tcPr>
                <w:tcW w:w="1008" w:type="dxa"/>
                <w:vAlign w:val="center"/>
                <w:hideMark/>
              </w:tcPr>
            </w:tcPrChange>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70" w:author="Brian Bohman" w:date="2021-10-27T05:58:00Z">
              <w:tcPr>
                <w:tcW w:w="720" w:type="dxa"/>
                <w:vAlign w:val="center"/>
                <w:hideMark/>
              </w:tcPr>
            </w:tcPrChange>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71" w:author="Brian Bohman" w:date="2021-10-27T05:58:00Z">
              <w:tcPr>
                <w:tcW w:w="1008" w:type="dxa"/>
                <w:vAlign w:val="center"/>
                <w:hideMark/>
              </w:tcPr>
            </w:tcPrChange>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072" w:author="Brian Bohman" w:date="2021-10-27T05:58:00Z">
              <w:tcPr>
                <w:tcW w:w="1152" w:type="dxa"/>
                <w:vAlign w:val="center"/>
                <w:hideMark/>
              </w:tcPr>
            </w:tcPrChange>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440" w:type="dxa"/>
            <w:vAlign w:val="center"/>
            <w:hideMark/>
            <w:tcPrChange w:id="3073" w:author="Brian Bohman" w:date="2021-10-27T05:58:00Z">
              <w:tcPr>
                <w:tcW w:w="1008" w:type="dxa"/>
                <w:vAlign w:val="center"/>
                <w:hideMark/>
              </w:tcPr>
            </w:tcPrChange>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66A0A661" w14:textId="77777777" w:rsidTr="00E419CD">
        <w:trPr>
          <w:trHeight w:val="165"/>
          <w:trPrChange w:id="3074" w:author="Brian Bohman" w:date="2021-10-27T05:58:00Z">
            <w:trPr>
              <w:trHeight w:val="165"/>
            </w:trPr>
          </w:trPrChange>
        </w:trPr>
        <w:tc>
          <w:tcPr>
            <w:tcW w:w="360" w:type="dxa"/>
            <w:vAlign w:val="center"/>
            <w:hideMark/>
            <w:tcPrChange w:id="3075" w:author="Brian Bohman" w:date="2021-10-27T05:58:00Z">
              <w:tcPr>
                <w:tcW w:w="360" w:type="dxa"/>
                <w:vAlign w:val="center"/>
                <w:hideMark/>
              </w:tcPr>
            </w:tcPrChange>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Change w:id="3076" w:author="Brian Bohman" w:date="2021-10-27T05:58:00Z">
              <w:tcPr>
                <w:tcW w:w="864" w:type="dxa"/>
                <w:vAlign w:val="center"/>
                <w:hideMark/>
              </w:tcPr>
            </w:tcPrChange>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77" w:author="Brian Bohman" w:date="2021-10-27T05:58:00Z">
              <w:tcPr>
                <w:tcW w:w="1152" w:type="dxa"/>
                <w:vAlign w:val="center"/>
                <w:hideMark/>
              </w:tcPr>
            </w:tcPrChange>
          </w:tcPr>
          <w:p w14:paraId="3B4BD4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078" w:author="Brian Bohman" w:date="2021-10-27T05:58:00Z">
              <w:tcPr>
                <w:tcW w:w="504" w:type="dxa"/>
                <w:vAlign w:val="center"/>
                <w:hideMark/>
              </w:tcPr>
            </w:tcPrChange>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3079" w:author="Brian Bohman" w:date="2021-10-27T05:58:00Z">
              <w:tcPr>
                <w:tcW w:w="1008" w:type="dxa"/>
                <w:vAlign w:val="center"/>
                <w:hideMark/>
              </w:tcPr>
            </w:tcPrChange>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3080" w:author="Brian Bohman" w:date="2021-10-27T05:58:00Z">
              <w:tcPr>
                <w:tcW w:w="1008" w:type="dxa"/>
                <w:vAlign w:val="center"/>
                <w:hideMark/>
              </w:tcPr>
            </w:tcPrChange>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81" w:author="Brian Bohman" w:date="2021-10-27T05:58:00Z">
              <w:tcPr>
                <w:tcW w:w="720" w:type="dxa"/>
                <w:vAlign w:val="center"/>
                <w:hideMark/>
              </w:tcPr>
            </w:tcPrChange>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82" w:author="Brian Bohman" w:date="2021-10-27T05:58:00Z">
              <w:tcPr>
                <w:tcW w:w="1008" w:type="dxa"/>
                <w:vAlign w:val="center"/>
                <w:hideMark/>
              </w:tcPr>
            </w:tcPrChange>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83" w:author="Brian Bohman" w:date="2021-10-27T05:58:00Z">
              <w:tcPr>
                <w:tcW w:w="1152" w:type="dxa"/>
                <w:vAlign w:val="center"/>
                <w:hideMark/>
              </w:tcPr>
            </w:tcPrChange>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3084" w:author="Brian Bohman" w:date="2021-10-27T05:58:00Z">
              <w:tcPr>
                <w:tcW w:w="1008" w:type="dxa"/>
                <w:vAlign w:val="center"/>
                <w:hideMark/>
              </w:tcPr>
            </w:tcPrChange>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160871FC" w14:textId="77777777" w:rsidTr="00E419CD">
        <w:trPr>
          <w:trHeight w:val="165"/>
          <w:trPrChange w:id="3085" w:author="Brian Bohman" w:date="2021-10-27T05:58:00Z">
            <w:trPr>
              <w:trHeight w:val="165"/>
            </w:trPr>
          </w:trPrChange>
        </w:trPr>
        <w:tc>
          <w:tcPr>
            <w:tcW w:w="360" w:type="dxa"/>
            <w:vAlign w:val="center"/>
            <w:hideMark/>
            <w:tcPrChange w:id="3086" w:author="Brian Bohman" w:date="2021-10-27T05:58:00Z">
              <w:tcPr>
                <w:tcW w:w="360" w:type="dxa"/>
                <w:vAlign w:val="center"/>
                <w:hideMark/>
              </w:tcPr>
            </w:tcPrChange>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Change w:id="3087" w:author="Brian Bohman" w:date="2021-10-27T05:58:00Z">
              <w:tcPr>
                <w:tcW w:w="864" w:type="dxa"/>
                <w:vAlign w:val="center"/>
                <w:hideMark/>
              </w:tcPr>
            </w:tcPrChange>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88" w:author="Brian Bohman" w:date="2021-10-27T05:58:00Z">
              <w:tcPr>
                <w:tcW w:w="1152" w:type="dxa"/>
                <w:vAlign w:val="center"/>
                <w:hideMark/>
              </w:tcPr>
            </w:tcPrChange>
          </w:tcPr>
          <w:p w14:paraId="50FA7B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089" w:author="Brian Bohman" w:date="2021-10-27T05:58:00Z">
              <w:tcPr>
                <w:tcW w:w="504" w:type="dxa"/>
                <w:vAlign w:val="center"/>
                <w:hideMark/>
              </w:tcPr>
            </w:tcPrChange>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3090" w:author="Brian Bohman" w:date="2021-10-27T05:58:00Z">
              <w:tcPr>
                <w:tcW w:w="1008" w:type="dxa"/>
                <w:vAlign w:val="center"/>
                <w:hideMark/>
              </w:tcPr>
            </w:tcPrChange>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3091" w:author="Brian Bohman" w:date="2021-10-27T05:58:00Z">
              <w:tcPr>
                <w:tcW w:w="1008" w:type="dxa"/>
                <w:vAlign w:val="center"/>
                <w:hideMark/>
              </w:tcPr>
            </w:tcPrChange>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92" w:author="Brian Bohman" w:date="2021-10-27T05:58:00Z">
              <w:tcPr>
                <w:tcW w:w="720" w:type="dxa"/>
                <w:vAlign w:val="center"/>
                <w:hideMark/>
              </w:tcPr>
            </w:tcPrChange>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93" w:author="Brian Bohman" w:date="2021-10-27T05:58:00Z">
              <w:tcPr>
                <w:tcW w:w="1008" w:type="dxa"/>
                <w:vAlign w:val="center"/>
                <w:hideMark/>
              </w:tcPr>
            </w:tcPrChange>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94" w:author="Brian Bohman" w:date="2021-10-27T05:58:00Z">
              <w:tcPr>
                <w:tcW w:w="1152" w:type="dxa"/>
                <w:vAlign w:val="center"/>
                <w:hideMark/>
              </w:tcPr>
            </w:tcPrChange>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440" w:type="dxa"/>
            <w:vAlign w:val="center"/>
            <w:hideMark/>
            <w:tcPrChange w:id="3095" w:author="Brian Bohman" w:date="2021-10-27T05:58:00Z">
              <w:tcPr>
                <w:tcW w:w="1008" w:type="dxa"/>
                <w:vAlign w:val="center"/>
                <w:hideMark/>
              </w:tcPr>
            </w:tcPrChange>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4B9DDD4A" w14:textId="77777777" w:rsidTr="00E419CD">
        <w:trPr>
          <w:trHeight w:val="165"/>
          <w:trPrChange w:id="3096" w:author="Brian Bohman" w:date="2021-10-27T05:58:00Z">
            <w:trPr>
              <w:trHeight w:val="165"/>
            </w:trPr>
          </w:trPrChange>
        </w:trPr>
        <w:tc>
          <w:tcPr>
            <w:tcW w:w="360" w:type="dxa"/>
            <w:vAlign w:val="center"/>
            <w:hideMark/>
            <w:tcPrChange w:id="3097" w:author="Brian Bohman" w:date="2021-10-27T05:58:00Z">
              <w:tcPr>
                <w:tcW w:w="360" w:type="dxa"/>
                <w:vAlign w:val="center"/>
                <w:hideMark/>
              </w:tcPr>
            </w:tcPrChange>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Change w:id="3098" w:author="Brian Bohman" w:date="2021-10-27T05:58:00Z">
              <w:tcPr>
                <w:tcW w:w="864" w:type="dxa"/>
                <w:vAlign w:val="center"/>
                <w:hideMark/>
              </w:tcPr>
            </w:tcPrChange>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99" w:author="Brian Bohman" w:date="2021-10-27T05:58:00Z">
              <w:tcPr>
                <w:tcW w:w="1152" w:type="dxa"/>
                <w:vAlign w:val="center"/>
                <w:hideMark/>
              </w:tcPr>
            </w:tcPrChange>
          </w:tcPr>
          <w:p w14:paraId="1CA7E4B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00" w:author="Brian Bohman" w:date="2021-10-27T05:58:00Z">
              <w:tcPr>
                <w:tcW w:w="504" w:type="dxa"/>
                <w:vAlign w:val="center"/>
                <w:hideMark/>
              </w:tcPr>
            </w:tcPrChange>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3101" w:author="Brian Bohman" w:date="2021-10-27T05:58:00Z">
              <w:tcPr>
                <w:tcW w:w="1008" w:type="dxa"/>
                <w:vAlign w:val="center"/>
                <w:hideMark/>
              </w:tcPr>
            </w:tcPrChange>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3102" w:author="Brian Bohman" w:date="2021-10-27T05:58:00Z">
              <w:tcPr>
                <w:tcW w:w="1008" w:type="dxa"/>
                <w:vAlign w:val="center"/>
                <w:hideMark/>
              </w:tcPr>
            </w:tcPrChange>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03" w:author="Brian Bohman" w:date="2021-10-27T05:58:00Z">
              <w:tcPr>
                <w:tcW w:w="720" w:type="dxa"/>
                <w:vAlign w:val="center"/>
                <w:hideMark/>
              </w:tcPr>
            </w:tcPrChange>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04" w:author="Brian Bohman" w:date="2021-10-27T05:58:00Z">
              <w:tcPr>
                <w:tcW w:w="1008" w:type="dxa"/>
                <w:vAlign w:val="center"/>
                <w:hideMark/>
              </w:tcPr>
            </w:tcPrChange>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05" w:author="Brian Bohman" w:date="2021-10-27T05:58:00Z">
              <w:tcPr>
                <w:tcW w:w="1152" w:type="dxa"/>
                <w:vAlign w:val="center"/>
                <w:hideMark/>
              </w:tcPr>
            </w:tcPrChange>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440" w:type="dxa"/>
            <w:vAlign w:val="center"/>
            <w:hideMark/>
            <w:tcPrChange w:id="3106" w:author="Brian Bohman" w:date="2021-10-27T05:58:00Z">
              <w:tcPr>
                <w:tcW w:w="1008" w:type="dxa"/>
                <w:vAlign w:val="center"/>
                <w:hideMark/>
              </w:tcPr>
            </w:tcPrChange>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38E1D27C" w14:textId="77777777" w:rsidTr="00E419CD">
        <w:trPr>
          <w:trHeight w:val="165"/>
          <w:trPrChange w:id="3107" w:author="Brian Bohman" w:date="2021-10-27T05:58:00Z">
            <w:trPr>
              <w:trHeight w:val="165"/>
            </w:trPr>
          </w:trPrChange>
        </w:trPr>
        <w:tc>
          <w:tcPr>
            <w:tcW w:w="360" w:type="dxa"/>
            <w:vAlign w:val="center"/>
            <w:hideMark/>
            <w:tcPrChange w:id="3108" w:author="Brian Bohman" w:date="2021-10-27T05:58:00Z">
              <w:tcPr>
                <w:tcW w:w="360" w:type="dxa"/>
                <w:vAlign w:val="center"/>
                <w:hideMark/>
              </w:tcPr>
            </w:tcPrChange>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Change w:id="3109" w:author="Brian Bohman" w:date="2021-10-27T05:58:00Z">
              <w:tcPr>
                <w:tcW w:w="864" w:type="dxa"/>
                <w:vAlign w:val="center"/>
                <w:hideMark/>
              </w:tcPr>
            </w:tcPrChange>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10" w:author="Brian Bohman" w:date="2021-10-27T05:58:00Z">
              <w:tcPr>
                <w:tcW w:w="1152" w:type="dxa"/>
                <w:vAlign w:val="center"/>
                <w:hideMark/>
              </w:tcPr>
            </w:tcPrChange>
          </w:tcPr>
          <w:p w14:paraId="6D62C6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11" w:author="Brian Bohman" w:date="2021-10-27T05:58:00Z">
              <w:tcPr>
                <w:tcW w:w="504" w:type="dxa"/>
                <w:vAlign w:val="center"/>
                <w:hideMark/>
              </w:tcPr>
            </w:tcPrChange>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3112" w:author="Brian Bohman" w:date="2021-10-27T05:58:00Z">
              <w:tcPr>
                <w:tcW w:w="1008" w:type="dxa"/>
                <w:vAlign w:val="center"/>
                <w:hideMark/>
              </w:tcPr>
            </w:tcPrChange>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3113" w:author="Brian Bohman" w:date="2021-10-27T05:58:00Z">
              <w:tcPr>
                <w:tcW w:w="1008" w:type="dxa"/>
                <w:vAlign w:val="center"/>
                <w:hideMark/>
              </w:tcPr>
            </w:tcPrChange>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14" w:author="Brian Bohman" w:date="2021-10-27T05:58:00Z">
              <w:tcPr>
                <w:tcW w:w="720" w:type="dxa"/>
                <w:vAlign w:val="center"/>
                <w:hideMark/>
              </w:tcPr>
            </w:tcPrChange>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15" w:author="Brian Bohman" w:date="2021-10-27T05:58:00Z">
              <w:tcPr>
                <w:tcW w:w="1008" w:type="dxa"/>
                <w:vAlign w:val="center"/>
                <w:hideMark/>
              </w:tcPr>
            </w:tcPrChange>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116" w:author="Brian Bohman" w:date="2021-10-27T05:58:00Z">
              <w:tcPr>
                <w:tcW w:w="1152" w:type="dxa"/>
                <w:vAlign w:val="center"/>
                <w:hideMark/>
              </w:tcPr>
            </w:tcPrChange>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3117" w:author="Brian Bohman" w:date="2021-10-27T05:58:00Z">
              <w:tcPr>
                <w:tcW w:w="1008" w:type="dxa"/>
                <w:vAlign w:val="center"/>
                <w:hideMark/>
              </w:tcPr>
            </w:tcPrChange>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00B6552F" w14:textId="77777777" w:rsidTr="00E419CD">
        <w:trPr>
          <w:trHeight w:val="165"/>
          <w:trPrChange w:id="3118" w:author="Brian Bohman" w:date="2021-10-27T05:58:00Z">
            <w:trPr>
              <w:trHeight w:val="165"/>
            </w:trPr>
          </w:trPrChange>
        </w:trPr>
        <w:tc>
          <w:tcPr>
            <w:tcW w:w="360" w:type="dxa"/>
            <w:vAlign w:val="center"/>
            <w:hideMark/>
            <w:tcPrChange w:id="3119" w:author="Brian Bohman" w:date="2021-10-27T05:58:00Z">
              <w:tcPr>
                <w:tcW w:w="360" w:type="dxa"/>
                <w:vAlign w:val="center"/>
                <w:hideMark/>
              </w:tcPr>
            </w:tcPrChange>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Change w:id="3120" w:author="Brian Bohman" w:date="2021-10-27T05:58:00Z">
              <w:tcPr>
                <w:tcW w:w="864" w:type="dxa"/>
                <w:vAlign w:val="center"/>
                <w:hideMark/>
              </w:tcPr>
            </w:tcPrChange>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21" w:author="Brian Bohman" w:date="2021-10-27T05:58:00Z">
              <w:tcPr>
                <w:tcW w:w="1152" w:type="dxa"/>
                <w:vAlign w:val="center"/>
                <w:hideMark/>
              </w:tcPr>
            </w:tcPrChange>
          </w:tcPr>
          <w:p w14:paraId="77B71F8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22" w:author="Brian Bohman" w:date="2021-10-27T05:58:00Z">
              <w:tcPr>
                <w:tcW w:w="504" w:type="dxa"/>
                <w:vAlign w:val="center"/>
                <w:hideMark/>
              </w:tcPr>
            </w:tcPrChange>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3123" w:author="Brian Bohman" w:date="2021-10-27T05:58:00Z">
              <w:tcPr>
                <w:tcW w:w="1008" w:type="dxa"/>
                <w:vAlign w:val="center"/>
                <w:hideMark/>
              </w:tcPr>
            </w:tcPrChange>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3124" w:author="Brian Bohman" w:date="2021-10-27T05:58:00Z">
              <w:tcPr>
                <w:tcW w:w="1008" w:type="dxa"/>
                <w:vAlign w:val="center"/>
                <w:hideMark/>
              </w:tcPr>
            </w:tcPrChange>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25" w:author="Brian Bohman" w:date="2021-10-27T05:58:00Z">
              <w:tcPr>
                <w:tcW w:w="720" w:type="dxa"/>
                <w:vAlign w:val="center"/>
                <w:hideMark/>
              </w:tcPr>
            </w:tcPrChange>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26" w:author="Brian Bohman" w:date="2021-10-27T05:58:00Z">
              <w:tcPr>
                <w:tcW w:w="1008" w:type="dxa"/>
                <w:vAlign w:val="center"/>
                <w:hideMark/>
              </w:tcPr>
            </w:tcPrChange>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127" w:author="Brian Bohman" w:date="2021-10-27T05:58:00Z">
              <w:tcPr>
                <w:tcW w:w="1152" w:type="dxa"/>
                <w:vAlign w:val="center"/>
                <w:hideMark/>
              </w:tcPr>
            </w:tcPrChange>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440" w:type="dxa"/>
            <w:vAlign w:val="center"/>
            <w:hideMark/>
            <w:tcPrChange w:id="3128" w:author="Brian Bohman" w:date="2021-10-27T05:58:00Z">
              <w:tcPr>
                <w:tcW w:w="1008" w:type="dxa"/>
                <w:vAlign w:val="center"/>
                <w:hideMark/>
              </w:tcPr>
            </w:tcPrChange>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388EFA7" w14:textId="77777777" w:rsidTr="00E419CD">
        <w:trPr>
          <w:trHeight w:val="165"/>
          <w:trPrChange w:id="3129" w:author="Brian Bohman" w:date="2021-10-27T05:58:00Z">
            <w:trPr>
              <w:trHeight w:val="165"/>
            </w:trPr>
          </w:trPrChange>
        </w:trPr>
        <w:tc>
          <w:tcPr>
            <w:tcW w:w="360" w:type="dxa"/>
            <w:vAlign w:val="center"/>
            <w:hideMark/>
            <w:tcPrChange w:id="3130" w:author="Brian Bohman" w:date="2021-10-27T05:58:00Z">
              <w:tcPr>
                <w:tcW w:w="360" w:type="dxa"/>
                <w:vAlign w:val="center"/>
                <w:hideMark/>
              </w:tcPr>
            </w:tcPrChange>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Change w:id="3131" w:author="Brian Bohman" w:date="2021-10-27T05:58:00Z">
              <w:tcPr>
                <w:tcW w:w="864" w:type="dxa"/>
                <w:vAlign w:val="center"/>
                <w:hideMark/>
              </w:tcPr>
            </w:tcPrChange>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32" w:author="Brian Bohman" w:date="2021-10-27T05:58:00Z">
              <w:tcPr>
                <w:tcW w:w="1152" w:type="dxa"/>
                <w:vAlign w:val="center"/>
                <w:hideMark/>
              </w:tcPr>
            </w:tcPrChange>
          </w:tcPr>
          <w:p w14:paraId="2E8A3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33" w:author="Brian Bohman" w:date="2021-10-27T05:58:00Z">
              <w:tcPr>
                <w:tcW w:w="504" w:type="dxa"/>
                <w:vAlign w:val="center"/>
                <w:hideMark/>
              </w:tcPr>
            </w:tcPrChange>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3134" w:author="Brian Bohman" w:date="2021-10-27T05:58:00Z">
              <w:tcPr>
                <w:tcW w:w="1008" w:type="dxa"/>
                <w:vAlign w:val="center"/>
                <w:hideMark/>
              </w:tcPr>
            </w:tcPrChange>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3135" w:author="Brian Bohman" w:date="2021-10-27T05:58:00Z">
              <w:tcPr>
                <w:tcW w:w="1008" w:type="dxa"/>
                <w:vAlign w:val="center"/>
                <w:hideMark/>
              </w:tcPr>
            </w:tcPrChange>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36" w:author="Brian Bohman" w:date="2021-10-27T05:58:00Z">
              <w:tcPr>
                <w:tcW w:w="720" w:type="dxa"/>
                <w:vAlign w:val="center"/>
                <w:hideMark/>
              </w:tcPr>
            </w:tcPrChange>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37" w:author="Brian Bohman" w:date="2021-10-27T05:58:00Z">
              <w:tcPr>
                <w:tcW w:w="1008" w:type="dxa"/>
                <w:vAlign w:val="center"/>
                <w:hideMark/>
              </w:tcPr>
            </w:tcPrChange>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138" w:author="Brian Bohman" w:date="2021-10-27T05:58:00Z">
              <w:tcPr>
                <w:tcW w:w="1152" w:type="dxa"/>
                <w:vAlign w:val="center"/>
                <w:hideMark/>
              </w:tcPr>
            </w:tcPrChange>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3139" w:author="Brian Bohman" w:date="2021-10-27T05:58:00Z">
              <w:tcPr>
                <w:tcW w:w="1008" w:type="dxa"/>
                <w:vAlign w:val="center"/>
                <w:hideMark/>
              </w:tcPr>
            </w:tcPrChange>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21C9FF47" w14:textId="77777777" w:rsidTr="00E419CD">
        <w:trPr>
          <w:trHeight w:val="165"/>
          <w:trPrChange w:id="3140" w:author="Brian Bohman" w:date="2021-10-27T05:58:00Z">
            <w:trPr>
              <w:trHeight w:val="165"/>
            </w:trPr>
          </w:trPrChange>
        </w:trPr>
        <w:tc>
          <w:tcPr>
            <w:tcW w:w="360" w:type="dxa"/>
            <w:vAlign w:val="center"/>
            <w:hideMark/>
            <w:tcPrChange w:id="3141" w:author="Brian Bohman" w:date="2021-10-27T05:58:00Z">
              <w:tcPr>
                <w:tcW w:w="360" w:type="dxa"/>
                <w:vAlign w:val="center"/>
                <w:hideMark/>
              </w:tcPr>
            </w:tcPrChange>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Change w:id="3142" w:author="Brian Bohman" w:date="2021-10-27T05:58:00Z">
              <w:tcPr>
                <w:tcW w:w="864" w:type="dxa"/>
                <w:vAlign w:val="center"/>
                <w:hideMark/>
              </w:tcPr>
            </w:tcPrChange>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43" w:author="Brian Bohman" w:date="2021-10-27T05:58:00Z">
              <w:tcPr>
                <w:tcW w:w="1152" w:type="dxa"/>
                <w:vAlign w:val="center"/>
                <w:hideMark/>
              </w:tcPr>
            </w:tcPrChange>
          </w:tcPr>
          <w:p w14:paraId="5C6E0F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44" w:author="Brian Bohman" w:date="2021-10-27T05:58:00Z">
              <w:tcPr>
                <w:tcW w:w="504" w:type="dxa"/>
                <w:vAlign w:val="center"/>
                <w:hideMark/>
              </w:tcPr>
            </w:tcPrChange>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3145" w:author="Brian Bohman" w:date="2021-10-27T05:58:00Z">
              <w:tcPr>
                <w:tcW w:w="1008" w:type="dxa"/>
                <w:vAlign w:val="center"/>
                <w:hideMark/>
              </w:tcPr>
            </w:tcPrChange>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3146" w:author="Brian Bohman" w:date="2021-10-27T05:58:00Z">
              <w:tcPr>
                <w:tcW w:w="1008" w:type="dxa"/>
                <w:vAlign w:val="center"/>
                <w:hideMark/>
              </w:tcPr>
            </w:tcPrChange>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47" w:author="Brian Bohman" w:date="2021-10-27T05:58:00Z">
              <w:tcPr>
                <w:tcW w:w="720" w:type="dxa"/>
                <w:vAlign w:val="center"/>
                <w:hideMark/>
              </w:tcPr>
            </w:tcPrChange>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48" w:author="Brian Bohman" w:date="2021-10-27T05:58:00Z">
              <w:tcPr>
                <w:tcW w:w="1008" w:type="dxa"/>
                <w:vAlign w:val="center"/>
                <w:hideMark/>
              </w:tcPr>
            </w:tcPrChange>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149" w:author="Brian Bohman" w:date="2021-10-27T05:58:00Z">
              <w:tcPr>
                <w:tcW w:w="1152" w:type="dxa"/>
                <w:vAlign w:val="center"/>
                <w:hideMark/>
              </w:tcPr>
            </w:tcPrChange>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3150" w:author="Brian Bohman" w:date="2021-10-27T05:58:00Z">
              <w:tcPr>
                <w:tcW w:w="1008" w:type="dxa"/>
                <w:vAlign w:val="center"/>
                <w:hideMark/>
              </w:tcPr>
            </w:tcPrChange>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B48B62E" w14:textId="77777777" w:rsidTr="00E419CD">
        <w:trPr>
          <w:trHeight w:val="165"/>
          <w:trPrChange w:id="3151" w:author="Brian Bohman" w:date="2021-10-27T05:58:00Z">
            <w:trPr>
              <w:trHeight w:val="165"/>
            </w:trPr>
          </w:trPrChange>
        </w:trPr>
        <w:tc>
          <w:tcPr>
            <w:tcW w:w="360" w:type="dxa"/>
            <w:vAlign w:val="center"/>
            <w:hideMark/>
            <w:tcPrChange w:id="3152" w:author="Brian Bohman" w:date="2021-10-27T05:58:00Z">
              <w:tcPr>
                <w:tcW w:w="360" w:type="dxa"/>
                <w:vAlign w:val="center"/>
                <w:hideMark/>
              </w:tcPr>
            </w:tcPrChange>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Change w:id="3153" w:author="Brian Bohman" w:date="2021-10-27T05:58:00Z">
              <w:tcPr>
                <w:tcW w:w="864" w:type="dxa"/>
                <w:vAlign w:val="center"/>
                <w:hideMark/>
              </w:tcPr>
            </w:tcPrChange>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54" w:author="Brian Bohman" w:date="2021-10-27T05:58:00Z">
              <w:tcPr>
                <w:tcW w:w="1152" w:type="dxa"/>
                <w:vAlign w:val="center"/>
                <w:hideMark/>
              </w:tcPr>
            </w:tcPrChange>
          </w:tcPr>
          <w:p w14:paraId="3E143CE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55" w:author="Brian Bohman" w:date="2021-10-27T05:58:00Z">
              <w:tcPr>
                <w:tcW w:w="504" w:type="dxa"/>
                <w:vAlign w:val="center"/>
                <w:hideMark/>
              </w:tcPr>
            </w:tcPrChange>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156" w:author="Brian Bohman" w:date="2021-10-27T05:58:00Z">
              <w:tcPr>
                <w:tcW w:w="1008" w:type="dxa"/>
                <w:vAlign w:val="center"/>
                <w:hideMark/>
              </w:tcPr>
            </w:tcPrChange>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157" w:author="Brian Bohman" w:date="2021-10-27T05:58:00Z">
              <w:tcPr>
                <w:tcW w:w="1008" w:type="dxa"/>
                <w:vAlign w:val="center"/>
                <w:hideMark/>
              </w:tcPr>
            </w:tcPrChange>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58" w:author="Brian Bohman" w:date="2021-10-27T05:58:00Z">
              <w:tcPr>
                <w:tcW w:w="720" w:type="dxa"/>
                <w:vAlign w:val="center"/>
                <w:hideMark/>
              </w:tcPr>
            </w:tcPrChange>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59" w:author="Brian Bohman" w:date="2021-10-27T05:58:00Z">
              <w:tcPr>
                <w:tcW w:w="1008" w:type="dxa"/>
                <w:vAlign w:val="center"/>
                <w:hideMark/>
              </w:tcPr>
            </w:tcPrChange>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60" w:author="Brian Bohman" w:date="2021-10-27T05:58:00Z">
              <w:tcPr>
                <w:tcW w:w="1152" w:type="dxa"/>
                <w:vAlign w:val="center"/>
                <w:hideMark/>
              </w:tcPr>
            </w:tcPrChange>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440" w:type="dxa"/>
            <w:vAlign w:val="center"/>
            <w:hideMark/>
            <w:tcPrChange w:id="3161" w:author="Brian Bohman" w:date="2021-10-27T05:58:00Z">
              <w:tcPr>
                <w:tcW w:w="1008" w:type="dxa"/>
                <w:vAlign w:val="center"/>
                <w:hideMark/>
              </w:tcPr>
            </w:tcPrChange>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5FAE42F8" w14:textId="77777777" w:rsidTr="00E419CD">
        <w:trPr>
          <w:trHeight w:val="165"/>
          <w:trPrChange w:id="3162" w:author="Brian Bohman" w:date="2021-10-27T05:58:00Z">
            <w:trPr>
              <w:trHeight w:val="165"/>
            </w:trPr>
          </w:trPrChange>
        </w:trPr>
        <w:tc>
          <w:tcPr>
            <w:tcW w:w="360" w:type="dxa"/>
            <w:vAlign w:val="center"/>
            <w:hideMark/>
            <w:tcPrChange w:id="3163" w:author="Brian Bohman" w:date="2021-10-27T05:58:00Z">
              <w:tcPr>
                <w:tcW w:w="360" w:type="dxa"/>
                <w:vAlign w:val="center"/>
                <w:hideMark/>
              </w:tcPr>
            </w:tcPrChange>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Change w:id="3164" w:author="Brian Bohman" w:date="2021-10-27T05:58:00Z">
              <w:tcPr>
                <w:tcW w:w="864" w:type="dxa"/>
                <w:vAlign w:val="center"/>
                <w:hideMark/>
              </w:tcPr>
            </w:tcPrChange>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65" w:author="Brian Bohman" w:date="2021-10-27T05:58:00Z">
              <w:tcPr>
                <w:tcW w:w="1152" w:type="dxa"/>
                <w:vAlign w:val="center"/>
                <w:hideMark/>
              </w:tcPr>
            </w:tcPrChange>
          </w:tcPr>
          <w:p w14:paraId="521FDE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66" w:author="Brian Bohman" w:date="2021-10-27T05:58:00Z">
              <w:tcPr>
                <w:tcW w:w="504" w:type="dxa"/>
                <w:vAlign w:val="center"/>
                <w:hideMark/>
              </w:tcPr>
            </w:tcPrChange>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167" w:author="Brian Bohman" w:date="2021-10-27T05:58:00Z">
              <w:tcPr>
                <w:tcW w:w="1008" w:type="dxa"/>
                <w:vAlign w:val="center"/>
                <w:hideMark/>
              </w:tcPr>
            </w:tcPrChange>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168" w:author="Brian Bohman" w:date="2021-10-27T05:58:00Z">
              <w:tcPr>
                <w:tcW w:w="1008" w:type="dxa"/>
                <w:vAlign w:val="center"/>
                <w:hideMark/>
              </w:tcPr>
            </w:tcPrChange>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69" w:author="Brian Bohman" w:date="2021-10-27T05:58:00Z">
              <w:tcPr>
                <w:tcW w:w="720" w:type="dxa"/>
                <w:vAlign w:val="center"/>
                <w:hideMark/>
              </w:tcPr>
            </w:tcPrChange>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70" w:author="Brian Bohman" w:date="2021-10-27T05:58:00Z">
              <w:tcPr>
                <w:tcW w:w="1008" w:type="dxa"/>
                <w:vAlign w:val="center"/>
                <w:hideMark/>
              </w:tcPr>
            </w:tcPrChange>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171" w:author="Brian Bohman" w:date="2021-10-27T05:58:00Z">
              <w:tcPr>
                <w:tcW w:w="1152" w:type="dxa"/>
                <w:vAlign w:val="center"/>
                <w:hideMark/>
              </w:tcPr>
            </w:tcPrChange>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3172" w:author="Brian Bohman" w:date="2021-10-27T05:58:00Z">
              <w:tcPr>
                <w:tcW w:w="1008" w:type="dxa"/>
                <w:vAlign w:val="center"/>
                <w:hideMark/>
              </w:tcPr>
            </w:tcPrChange>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3A3F0C4C" w14:textId="77777777" w:rsidTr="00E419CD">
        <w:trPr>
          <w:trHeight w:val="180"/>
          <w:trPrChange w:id="3173" w:author="Brian Bohman" w:date="2021-10-27T05:58:00Z">
            <w:trPr>
              <w:trHeight w:val="180"/>
            </w:trPr>
          </w:trPrChange>
        </w:trPr>
        <w:tc>
          <w:tcPr>
            <w:tcW w:w="360" w:type="dxa"/>
            <w:vAlign w:val="center"/>
            <w:hideMark/>
            <w:tcPrChange w:id="3174" w:author="Brian Bohman" w:date="2021-10-27T05:58:00Z">
              <w:tcPr>
                <w:tcW w:w="360" w:type="dxa"/>
                <w:vAlign w:val="center"/>
                <w:hideMark/>
              </w:tcPr>
            </w:tcPrChange>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Change w:id="3175" w:author="Brian Bohman" w:date="2021-10-27T05:58:00Z">
              <w:tcPr>
                <w:tcW w:w="864" w:type="dxa"/>
                <w:vAlign w:val="center"/>
                <w:hideMark/>
              </w:tcPr>
            </w:tcPrChange>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76" w:author="Brian Bohman" w:date="2021-10-27T05:58:00Z">
              <w:tcPr>
                <w:tcW w:w="1152" w:type="dxa"/>
                <w:vAlign w:val="center"/>
                <w:hideMark/>
              </w:tcPr>
            </w:tcPrChange>
          </w:tcPr>
          <w:p w14:paraId="6F54D5F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77" w:author="Brian Bohman" w:date="2021-10-27T05:58:00Z">
              <w:tcPr>
                <w:tcW w:w="504" w:type="dxa"/>
                <w:vAlign w:val="center"/>
                <w:hideMark/>
              </w:tcPr>
            </w:tcPrChange>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178" w:author="Brian Bohman" w:date="2021-10-27T05:58:00Z">
              <w:tcPr>
                <w:tcW w:w="1008" w:type="dxa"/>
                <w:vAlign w:val="center"/>
                <w:hideMark/>
              </w:tcPr>
            </w:tcPrChange>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179" w:author="Brian Bohman" w:date="2021-10-27T05:58:00Z">
              <w:tcPr>
                <w:tcW w:w="1008" w:type="dxa"/>
                <w:vAlign w:val="center"/>
                <w:hideMark/>
              </w:tcPr>
            </w:tcPrChange>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80" w:author="Brian Bohman" w:date="2021-10-27T05:58:00Z">
              <w:tcPr>
                <w:tcW w:w="720" w:type="dxa"/>
                <w:vAlign w:val="center"/>
                <w:hideMark/>
              </w:tcPr>
            </w:tcPrChange>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81" w:author="Brian Bohman" w:date="2021-10-27T05:58:00Z">
              <w:tcPr>
                <w:tcW w:w="1008" w:type="dxa"/>
                <w:vAlign w:val="center"/>
                <w:hideMark/>
              </w:tcPr>
            </w:tcPrChange>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182" w:author="Brian Bohman" w:date="2021-10-27T05:58:00Z">
              <w:tcPr>
                <w:tcW w:w="1152" w:type="dxa"/>
                <w:vAlign w:val="center"/>
                <w:hideMark/>
              </w:tcPr>
            </w:tcPrChange>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440" w:type="dxa"/>
            <w:vAlign w:val="center"/>
            <w:hideMark/>
            <w:tcPrChange w:id="3183" w:author="Brian Bohman" w:date="2021-10-27T05:58:00Z">
              <w:tcPr>
                <w:tcW w:w="1008" w:type="dxa"/>
                <w:vAlign w:val="center"/>
                <w:hideMark/>
              </w:tcPr>
            </w:tcPrChange>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54A4BD02" w14:textId="77777777" w:rsidTr="00E419CD">
        <w:trPr>
          <w:trHeight w:val="165"/>
          <w:trPrChange w:id="3184" w:author="Brian Bohman" w:date="2021-10-27T05:58:00Z">
            <w:trPr>
              <w:trHeight w:val="165"/>
            </w:trPr>
          </w:trPrChange>
        </w:trPr>
        <w:tc>
          <w:tcPr>
            <w:tcW w:w="360" w:type="dxa"/>
            <w:vAlign w:val="center"/>
            <w:hideMark/>
            <w:tcPrChange w:id="3185" w:author="Brian Bohman" w:date="2021-10-27T05:58:00Z">
              <w:tcPr>
                <w:tcW w:w="360" w:type="dxa"/>
                <w:vAlign w:val="center"/>
                <w:hideMark/>
              </w:tcPr>
            </w:tcPrChange>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Change w:id="3186" w:author="Brian Bohman" w:date="2021-10-27T05:58:00Z">
              <w:tcPr>
                <w:tcW w:w="864" w:type="dxa"/>
                <w:vAlign w:val="center"/>
                <w:hideMark/>
              </w:tcPr>
            </w:tcPrChange>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87" w:author="Brian Bohman" w:date="2021-10-27T05:58:00Z">
              <w:tcPr>
                <w:tcW w:w="1152" w:type="dxa"/>
                <w:vAlign w:val="center"/>
                <w:hideMark/>
              </w:tcPr>
            </w:tcPrChange>
          </w:tcPr>
          <w:p w14:paraId="4FE959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88" w:author="Brian Bohman" w:date="2021-10-27T05:58:00Z">
              <w:tcPr>
                <w:tcW w:w="504" w:type="dxa"/>
                <w:vAlign w:val="center"/>
                <w:hideMark/>
              </w:tcPr>
            </w:tcPrChange>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189" w:author="Brian Bohman" w:date="2021-10-27T05:58:00Z">
              <w:tcPr>
                <w:tcW w:w="1008" w:type="dxa"/>
                <w:vAlign w:val="center"/>
                <w:hideMark/>
              </w:tcPr>
            </w:tcPrChange>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190" w:author="Brian Bohman" w:date="2021-10-27T05:58:00Z">
              <w:tcPr>
                <w:tcW w:w="1008" w:type="dxa"/>
                <w:vAlign w:val="center"/>
                <w:hideMark/>
              </w:tcPr>
            </w:tcPrChange>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91" w:author="Brian Bohman" w:date="2021-10-27T05:58:00Z">
              <w:tcPr>
                <w:tcW w:w="720" w:type="dxa"/>
                <w:vAlign w:val="center"/>
                <w:hideMark/>
              </w:tcPr>
            </w:tcPrChange>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92" w:author="Brian Bohman" w:date="2021-10-27T05:58:00Z">
              <w:tcPr>
                <w:tcW w:w="1008" w:type="dxa"/>
                <w:vAlign w:val="center"/>
                <w:hideMark/>
              </w:tcPr>
            </w:tcPrChange>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193" w:author="Brian Bohman" w:date="2021-10-27T05:58:00Z">
              <w:tcPr>
                <w:tcW w:w="1152" w:type="dxa"/>
                <w:vAlign w:val="center"/>
                <w:hideMark/>
              </w:tcPr>
            </w:tcPrChange>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440" w:type="dxa"/>
            <w:vAlign w:val="center"/>
            <w:hideMark/>
            <w:tcPrChange w:id="3194" w:author="Brian Bohman" w:date="2021-10-27T05:58:00Z">
              <w:tcPr>
                <w:tcW w:w="1008" w:type="dxa"/>
                <w:vAlign w:val="center"/>
                <w:hideMark/>
              </w:tcPr>
            </w:tcPrChange>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1C734778" w14:textId="77777777" w:rsidTr="00E419CD">
        <w:trPr>
          <w:trHeight w:val="165"/>
          <w:trPrChange w:id="3195" w:author="Brian Bohman" w:date="2021-10-27T05:58:00Z">
            <w:trPr>
              <w:trHeight w:val="165"/>
            </w:trPr>
          </w:trPrChange>
        </w:trPr>
        <w:tc>
          <w:tcPr>
            <w:tcW w:w="360" w:type="dxa"/>
            <w:vAlign w:val="center"/>
            <w:hideMark/>
            <w:tcPrChange w:id="3196" w:author="Brian Bohman" w:date="2021-10-27T05:58:00Z">
              <w:tcPr>
                <w:tcW w:w="360" w:type="dxa"/>
                <w:vAlign w:val="center"/>
                <w:hideMark/>
              </w:tcPr>
            </w:tcPrChange>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Change w:id="3197" w:author="Brian Bohman" w:date="2021-10-27T05:58:00Z">
              <w:tcPr>
                <w:tcW w:w="864" w:type="dxa"/>
                <w:vAlign w:val="center"/>
                <w:hideMark/>
              </w:tcPr>
            </w:tcPrChange>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98" w:author="Brian Bohman" w:date="2021-10-27T05:58:00Z">
              <w:tcPr>
                <w:tcW w:w="1152" w:type="dxa"/>
                <w:vAlign w:val="center"/>
                <w:hideMark/>
              </w:tcPr>
            </w:tcPrChange>
          </w:tcPr>
          <w:p w14:paraId="67749E4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199" w:author="Brian Bohman" w:date="2021-10-27T05:58:00Z">
              <w:tcPr>
                <w:tcW w:w="504" w:type="dxa"/>
                <w:vAlign w:val="center"/>
                <w:hideMark/>
              </w:tcPr>
            </w:tcPrChange>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200" w:author="Brian Bohman" w:date="2021-10-27T05:58:00Z">
              <w:tcPr>
                <w:tcW w:w="1008" w:type="dxa"/>
                <w:vAlign w:val="center"/>
                <w:hideMark/>
              </w:tcPr>
            </w:tcPrChange>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201" w:author="Brian Bohman" w:date="2021-10-27T05:58:00Z">
              <w:tcPr>
                <w:tcW w:w="1008" w:type="dxa"/>
                <w:vAlign w:val="center"/>
                <w:hideMark/>
              </w:tcPr>
            </w:tcPrChange>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02" w:author="Brian Bohman" w:date="2021-10-27T05:58:00Z">
              <w:tcPr>
                <w:tcW w:w="720" w:type="dxa"/>
                <w:vAlign w:val="center"/>
                <w:hideMark/>
              </w:tcPr>
            </w:tcPrChange>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203" w:author="Brian Bohman" w:date="2021-10-27T05:58:00Z">
              <w:tcPr>
                <w:tcW w:w="1008" w:type="dxa"/>
                <w:vAlign w:val="center"/>
                <w:hideMark/>
              </w:tcPr>
            </w:tcPrChange>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204" w:author="Brian Bohman" w:date="2021-10-27T05:58:00Z">
              <w:tcPr>
                <w:tcW w:w="1152" w:type="dxa"/>
                <w:vAlign w:val="center"/>
                <w:hideMark/>
              </w:tcPr>
            </w:tcPrChange>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3205" w:author="Brian Bohman" w:date="2021-10-27T05:58:00Z">
              <w:tcPr>
                <w:tcW w:w="1008" w:type="dxa"/>
                <w:vAlign w:val="center"/>
                <w:hideMark/>
              </w:tcPr>
            </w:tcPrChange>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52E426BA" w14:textId="77777777" w:rsidTr="00E419CD">
        <w:trPr>
          <w:trHeight w:val="165"/>
          <w:trPrChange w:id="3206" w:author="Brian Bohman" w:date="2021-10-27T05:58:00Z">
            <w:trPr>
              <w:trHeight w:val="165"/>
            </w:trPr>
          </w:trPrChange>
        </w:trPr>
        <w:tc>
          <w:tcPr>
            <w:tcW w:w="360" w:type="dxa"/>
            <w:vAlign w:val="center"/>
            <w:hideMark/>
            <w:tcPrChange w:id="3207" w:author="Brian Bohman" w:date="2021-10-27T05:58:00Z">
              <w:tcPr>
                <w:tcW w:w="360" w:type="dxa"/>
                <w:vAlign w:val="center"/>
                <w:hideMark/>
              </w:tcPr>
            </w:tcPrChange>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Change w:id="3208" w:author="Brian Bohman" w:date="2021-10-27T05:58:00Z">
              <w:tcPr>
                <w:tcW w:w="864" w:type="dxa"/>
                <w:vAlign w:val="center"/>
                <w:hideMark/>
              </w:tcPr>
            </w:tcPrChange>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09" w:author="Brian Bohman" w:date="2021-10-27T05:58:00Z">
              <w:tcPr>
                <w:tcW w:w="1152" w:type="dxa"/>
                <w:vAlign w:val="center"/>
                <w:hideMark/>
              </w:tcPr>
            </w:tcPrChange>
          </w:tcPr>
          <w:p w14:paraId="5992007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210" w:author="Brian Bohman" w:date="2021-10-27T05:58:00Z">
              <w:tcPr>
                <w:tcW w:w="504" w:type="dxa"/>
                <w:vAlign w:val="center"/>
                <w:hideMark/>
              </w:tcPr>
            </w:tcPrChange>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211" w:author="Brian Bohman" w:date="2021-10-27T05:58:00Z">
              <w:tcPr>
                <w:tcW w:w="1008" w:type="dxa"/>
                <w:vAlign w:val="center"/>
                <w:hideMark/>
              </w:tcPr>
            </w:tcPrChange>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212" w:author="Brian Bohman" w:date="2021-10-27T05:58:00Z">
              <w:tcPr>
                <w:tcW w:w="1008" w:type="dxa"/>
                <w:vAlign w:val="center"/>
                <w:hideMark/>
              </w:tcPr>
            </w:tcPrChange>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13" w:author="Brian Bohman" w:date="2021-10-27T05:58:00Z">
              <w:tcPr>
                <w:tcW w:w="720" w:type="dxa"/>
                <w:vAlign w:val="center"/>
                <w:hideMark/>
              </w:tcPr>
            </w:tcPrChange>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214" w:author="Brian Bohman" w:date="2021-10-27T05:58:00Z">
              <w:tcPr>
                <w:tcW w:w="1008" w:type="dxa"/>
                <w:vAlign w:val="center"/>
                <w:hideMark/>
              </w:tcPr>
            </w:tcPrChange>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215" w:author="Brian Bohman" w:date="2021-10-27T05:58:00Z">
              <w:tcPr>
                <w:tcW w:w="1152" w:type="dxa"/>
                <w:vAlign w:val="center"/>
                <w:hideMark/>
              </w:tcPr>
            </w:tcPrChange>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3216" w:author="Brian Bohman" w:date="2021-10-27T05:58:00Z">
              <w:tcPr>
                <w:tcW w:w="1008" w:type="dxa"/>
                <w:vAlign w:val="center"/>
                <w:hideMark/>
              </w:tcPr>
            </w:tcPrChange>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70223A5B" w14:textId="77777777" w:rsidTr="00E419CD">
        <w:trPr>
          <w:trHeight w:val="165"/>
          <w:trPrChange w:id="3217" w:author="Brian Bohman" w:date="2021-10-27T05:58:00Z">
            <w:trPr>
              <w:trHeight w:val="165"/>
            </w:trPr>
          </w:trPrChange>
        </w:trPr>
        <w:tc>
          <w:tcPr>
            <w:tcW w:w="360" w:type="dxa"/>
            <w:vAlign w:val="center"/>
            <w:hideMark/>
            <w:tcPrChange w:id="3218" w:author="Brian Bohman" w:date="2021-10-27T05:58:00Z">
              <w:tcPr>
                <w:tcW w:w="360" w:type="dxa"/>
                <w:vAlign w:val="center"/>
                <w:hideMark/>
              </w:tcPr>
            </w:tcPrChange>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Change w:id="3219" w:author="Brian Bohman" w:date="2021-10-27T05:58:00Z">
              <w:tcPr>
                <w:tcW w:w="864" w:type="dxa"/>
                <w:vAlign w:val="center"/>
                <w:hideMark/>
              </w:tcPr>
            </w:tcPrChange>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20" w:author="Brian Bohman" w:date="2021-10-27T05:58:00Z">
              <w:tcPr>
                <w:tcW w:w="1152" w:type="dxa"/>
                <w:vAlign w:val="center"/>
                <w:hideMark/>
              </w:tcPr>
            </w:tcPrChange>
          </w:tcPr>
          <w:p w14:paraId="34A5051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221" w:author="Brian Bohman" w:date="2021-10-27T05:58:00Z">
              <w:tcPr>
                <w:tcW w:w="504" w:type="dxa"/>
                <w:vAlign w:val="center"/>
                <w:hideMark/>
              </w:tcPr>
            </w:tcPrChange>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222" w:author="Brian Bohman" w:date="2021-10-27T05:58:00Z">
              <w:tcPr>
                <w:tcW w:w="1008" w:type="dxa"/>
                <w:vAlign w:val="center"/>
                <w:hideMark/>
              </w:tcPr>
            </w:tcPrChange>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223" w:author="Brian Bohman" w:date="2021-10-27T05:58:00Z">
              <w:tcPr>
                <w:tcW w:w="1008" w:type="dxa"/>
                <w:vAlign w:val="center"/>
                <w:hideMark/>
              </w:tcPr>
            </w:tcPrChange>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24" w:author="Brian Bohman" w:date="2021-10-27T05:58:00Z">
              <w:tcPr>
                <w:tcW w:w="720" w:type="dxa"/>
                <w:vAlign w:val="center"/>
                <w:hideMark/>
              </w:tcPr>
            </w:tcPrChange>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225" w:author="Brian Bohman" w:date="2021-10-27T05:58:00Z">
              <w:tcPr>
                <w:tcW w:w="1008" w:type="dxa"/>
                <w:vAlign w:val="center"/>
                <w:hideMark/>
              </w:tcPr>
            </w:tcPrChange>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226" w:author="Brian Bohman" w:date="2021-10-27T05:58:00Z">
              <w:tcPr>
                <w:tcW w:w="1152" w:type="dxa"/>
                <w:vAlign w:val="center"/>
                <w:hideMark/>
              </w:tcPr>
            </w:tcPrChange>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3227" w:author="Brian Bohman" w:date="2021-10-27T05:58:00Z">
              <w:tcPr>
                <w:tcW w:w="1008" w:type="dxa"/>
                <w:vAlign w:val="center"/>
                <w:hideMark/>
              </w:tcPr>
            </w:tcPrChange>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4BBE9D82" w14:textId="77777777" w:rsidTr="00E419CD">
        <w:trPr>
          <w:trHeight w:val="165"/>
          <w:trPrChange w:id="3228" w:author="Brian Bohman" w:date="2021-10-27T05:58:00Z">
            <w:trPr>
              <w:trHeight w:val="165"/>
            </w:trPr>
          </w:trPrChange>
        </w:trPr>
        <w:tc>
          <w:tcPr>
            <w:tcW w:w="360" w:type="dxa"/>
            <w:vAlign w:val="center"/>
            <w:hideMark/>
            <w:tcPrChange w:id="3229" w:author="Brian Bohman" w:date="2021-10-27T05:58:00Z">
              <w:tcPr>
                <w:tcW w:w="360" w:type="dxa"/>
                <w:vAlign w:val="center"/>
                <w:hideMark/>
              </w:tcPr>
            </w:tcPrChange>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Change w:id="3230" w:author="Brian Bohman" w:date="2021-10-27T05:58:00Z">
              <w:tcPr>
                <w:tcW w:w="864" w:type="dxa"/>
                <w:vAlign w:val="center"/>
                <w:hideMark/>
              </w:tcPr>
            </w:tcPrChange>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31" w:author="Brian Bohman" w:date="2021-10-27T05:58:00Z">
              <w:tcPr>
                <w:tcW w:w="1152" w:type="dxa"/>
                <w:vAlign w:val="center"/>
                <w:hideMark/>
              </w:tcPr>
            </w:tcPrChange>
          </w:tcPr>
          <w:p w14:paraId="51FB65A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232" w:author="Brian Bohman" w:date="2021-10-27T05:58:00Z">
              <w:tcPr>
                <w:tcW w:w="504" w:type="dxa"/>
                <w:vAlign w:val="center"/>
                <w:hideMark/>
              </w:tcPr>
            </w:tcPrChange>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233" w:author="Brian Bohman" w:date="2021-10-27T05:58:00Z">
              <w:tcPr>
                <w:tcW w:w="1008" w:type="dxa"/>
                <w:vAlign w:val="center"/>
                <w:hideMark/>
              </w:tcPr>
            </w:tcPrChange>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234" w:author="Brian Bohman" w:date="2021-10-27T05:58:00Z">
              <w:tcPr>
                <w:tcW w:w="1008" w:type="dxa"/>
                <w:vAlign w:val="center"/>
                <w:hideMark/>
              </w:tcPr>
            </w:tcPrChange>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35" w:author="Brian Bohman" w:date="2021-10-27T05:58:00Z">
              <w:tcPr>
                <w:tcW w:w="720" w:type="dxa"/>
                <w:vAlign w:val="center"/>
                <w:hideMark/>
              </w:tcPr>
            </w:tcPrChange>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236" w:author="Brian Bohman" w:date="2021-10-27T05:58:00Z">
              <w:tcPr>
                <w:tcW w:w="1008" w:type="dxa"/>
                <w:vAlign w:val="center"/>
                <w:hideMark/>
              </w:tcPr>
            </w:tcPrChange>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237" w:author="Brian Bohman" w:date="2021-10-27T05:58:00Z">
              <w:tcPr>
                <w:tcW w:w="1152" w:type="dxa"/>
                <w:vAlign w:val="center"/>
                <w:hideMark/>
              </w:tcPr>
            </w:tcPrChange>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440" w:type="dxa"/>
            <w:vAlign w:val="center"/>
            <w:hideMark/>
            <w:tcPrChange w:id="3238" w:author="Brian Bohman" w:date="2021-10-27T05:58:00Z">
              <w:tcPr>
                <w:tcW w:w="1008" w:type="dxa"/>
                <w:vAlign w:val="center"/>
                <w:hideMark/>
              </w:tcPr>
            </w:tcPrChange>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19CD" w:rsidRPr="009B3DCC" w14:paraId="1BFD2B9A" w14:textId="77777777" w:rsidTr="00E419CD">
        <w:trPr>
          <w:trHeight w:val="165"/>
          <w:trPrChange w:id="3239" w:author="Brian Bohman" w:date="2021-10-27T05:58:00Z">
            <w:trPr>
              <w:trHeight w:val="165"/>
            </w:trPr>
          </w:trPrChange>
        </w:trPr>
        <w:tc>
          <w:tcPr>
            <w:tcW w:w="360" w:type="dxa"/>
            <w:vAlign w:val="center"/>
            <w:hideMark/>
            <w:tcPrChange w:id="3240" w:author="Brian Bohman" w:date="2021-10-27T05:58:00Z">
              <w:tcPr>
                <w:tcW w:w="360" w:type="dxa"/>
                <w:vAlign w:val="center"/>
                <w:hideMark/>
              </w:tcPr>
            </w:tcPrChange>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Change w:id="3241" w:author="Brian Bohman" w:date="2021-10-27T05:58:00Z">
              <w:tcPr>
                <w:tcW w:w="864" w:type="dxa"/>
                <w:vAlign w:val="center"/>
                <w:hideMark/>
              </w:tcPr>
            </w:tcPrChange>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42" w:author="Brian Bohman" w:date="2021-10-27T05:58:00Z">
              <w:tcPr>
                <w:tcW w:w="1152" w:type="dxa"/>
                <w:vAlign w:val="center"/>
                <w:hideMark/>
              </w:tcPr>
            </w:tcPrChange>
          </w:tcPr>
          <w:p w14:paraId="66AFF9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243" w:author="Brian Bohman" w:date="2021-10-27T05:58:00Z">
              <w:tcPr>
                <w:tcW w:w="504" w:type="dxa"/>
                <w:vAlign w:val="center"/>
                <w:hideMark/>
              </w:tcPr>
            </w:tcPrChange>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244" w:author="Brian Bohman" w:date="2021-10-27T05:58:00Z">
              <w:tcPr>
                <w:tcW w:w="1008" w:type="dxa"/>
                <w:vAlign w:val="center"/>
                <w:hideMark/>
              </w:tcPr>
            </w:tcPrChange>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245" w:author="Brian Bohman" w:date="2021-10-27T05:58:00Z">
              <w:tcPr>
                <w:tcW w:w="1008" w:type="dxa"/>
                <w:vAlign w:val="center"/>
                <w:hideMark/>
              </w:tcPr>
            </w:tcPrChange>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46" w:author="Brian Bohman" w:date="2021-10-27T05:58:00Z">
              <w:tcPr>
                <w:tcW w:w="720" w:type="dxa"/>
                <w:vAlign w:val="center"/>
                <w:hideMark/>
              </w:tcPr>
            </w:tcPrChange>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247" w:author="Brian Bohman" w:date="2021-10-27T05:58:00Z">
              <w:tcPr>
                <w:tcW w:w="1008" w:type="dxa"/>
                <w:vAlign w:val="center"/>
                <w:hideMark/>
              </w:tcPr>
            </w:tcPrChange>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248" w:author="Brian Bohman" w:date="2021-10-27T05:58:00Z">
              <w:tcPr>
                <w:tcW w:w="1152" w:type="dxa"/>
                <w:vAlign w:val="center"/>
                <w:hideMark/>
              </w:tcPr>
            </w:tcPrChange>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440" w:type="dxa"/>
            <w:vAlign w:val="center"/>
            <w:hideMark/>
            <w:tcPrChange w:id="3249" w:author="Brian Bohman" w:date="2021-10-27T05:58:00Z">
              <w:tcPr>
                <w:tcW w:w="1008" w:type="dxa"/>
                <w:vAlign w:val="center"/>
                <w:hideMark/>
              </w:tcPr>
            </w:tcPrChange>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45D6083A" w14:textId="77777777" w:rsidTr="00E419CD">
        <w:trPr>
          <w:trHeight w:val="165"/>
          <w:trPrChange w:id="3250" w:author="Brian Bohman" w:date="2021-10-27T05:58:00Z">
            <w:trPr>
              <w:trHeight w:val="165"/>
            </w:trPr>
          </w:trPrChange>
        </w:trPr>
        <w:tc>
          <w:tcPr>
            <w:tcW w:w="360" w:type="dxa"/>
            <w:vAlign w:val="center"/>
            <w:hideMark/>
            <w:tcPrChange w:id="3251" w:author="Brian Bohman" w:date="2021-10-27T05:58:00Z">
              <w:tcPr>
                <w:tcW w:w="360" w:type="dxa"/>
                <w:vAlign w:val="center"/>
                <w:hideMark/>
              </w:tcPr>
            </w:tcPrChange>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Change w:id="3252" w:author="Brian Bohman" w:date="2021-10-27T05:58:00Z">
              <w:tcPr>
                <w:tcW w:w="864" w:type="dxa"/>
                <w:vAlign w:val="center"/>
                <w:hideMark/>
              </w:tcPr>
            </w:tcPrChange>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53" w:author="Brian Bohman" w:date="2021-10-27T05:58:00Z">
              <w:tcPr>
                <w:tcW w:w="1152" w:type="dxa"/>
                <w:vAlign w:val="center"/>
                <w:hideMark/>
              </w:tcPr>
            </w:tcPrChange>
          </w:tcPr>
          <w:p w14:paraId="3164E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254" w:author="Brian Bohman" w:date="2021-10-27T05:58:00Z">
              <w:tcPr>
                <w:tcW w:w="504" w:type="dxa"/>
                <w:vAlign w:val="center"/>
                <w:hideMark/>
              </w:tcPr>
            </w:tcPrChange>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255" w:author="Brian Bohman" w:date="2021-10-27T05:58:00Z">
              <w:tcPr>
                <w:tcW w:w="1008" w:type="dxa"/>
                <w:vAlign w:val="center"/>
                <w:hideMark/>
              </w:tcPr>
            </w:tcPrChange>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256" w:author="Brian Bohman" w:date="2021-10-27T05:58:00Z">
              <w:tcPr>
                <w:tcW w:w="1008" w:type="dxa"/>
                <w:vAlign w:val="center"/>
                <w:hideMark/>
              </w:tcPr>
            </w:tcPrChange>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57" w:author="Brian Bohman" w:date="2021-10-27T05:58:00Z">
              <w:tcPr>
                <w:tcW w:w="720" w:type="dxa"/>
                <w:vAlign w:val="center"/>
                <w:hideMark/>
              </w:tcPr>
            </w:tcPrChange>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258" w:author="Brian Bohman" w:date="2021-10-27T05:58:00Z">
              <w:tcPr>
                <w:tcW w:w="1008" w:type="dxa"/>
                <w:vAlign w:val="center"/>
                <w:hideMark/>
              </w:tcPr>
            </w:tcPrChange>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259" w:author="Brian Bohman" w:date="2021-10-27T05:58:00Z">
              <w:tcPr>
                <w:tcW w:w="1152" w:type="dxa"/>
                <w:vAlign w:val="center"/>
                <w:hideMark/>
              </w:tcPr>
            </w:tcPrChange>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440" w:type="dxa"/>
            <w:vAlign w:val="center"/>
            <w:hideMark/>
            <w:tcPrChange w:id="3260" w:author="Brian Bohman" w:date="2021-10-27T05:58:00Z">
              <w:tcPr>
                <w:tcW w:w="1008" w:type="dxa"/>
                <w:vAlign w:val="center"/>
                <w:hideMark/>
              </w:tcPr>
            </w:tcPrChange>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167BFB7F" w14:textId="77777777" w:rsidTr="00E419CD">
        <w:trPr>
          <w:trHeight w:val="165"/>
          <w:trPrChange w:id="3261" w:author="Brian Bohman" w:date="2021-10-27T05:58:00Z">
            <w:trPr>
              <w:trHeight w:val="165"/>
            </w:trPr>
          </w:trPrChange>
        </w:trPr>
        <w:tc>
          <w:tcPr>
            <w:tcW w:w="360" w:type="dxa"/>
            <w:vAlign w:val="center"/>
            <w:hideMark/>
            <w:tcPrChange w:id="3262" w:author="Brian Bohman" w:date="2021-10-27T05:58:00Z">
              <w:tcPr>
                <w:tcW w:w="360" w:type="dxa"/>
                <w:vAlign w:val="center"/>
                <w:hideMark/>
              </w:tcPr>
            </w:tcPrChange>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Change w:id="3263" w:author="Brian Bohman" w:date="2021-10-27T05:58:00Z">
              <w:tcPr>
                <w:tcW w:w="864" w:type="dxa"/>
                <w:vAlign w:val="center"/>
                <w:hideMark/>
              </w:tcPr>
            </w:tcPrChange>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64" w:author="Brian Bohman" w:date="2021-10-27T05:58:00Z">
              <w:tcPr>
                <w:tcW w:w="1152" w:type="dxa"/>
                <w:vAlign w:val="center"/>
                <w:hideMark/>
              </w:tcPr>
            </w:tcPrChange>
          </w:tcPr>
          <w:p w14:paraId="48298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265" w:author="Brian Bohman" w:date="2021-10-27T05:58:00Z">
              <w:tcPr>
                <w:tcW w:w="504" w:type="dxa"/>
                <w:vAlign w:val="center"/>
                <w:hideMark/>
              </w:tcPr>
            </w:tcPrChange>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266" w:author="Brian Bohman" w:date="2021-10-27T05:58:00Z">
              <w:tcPr>
                <w:tcW w:w="1008" w:type="dxa"/>
                <w:vAlign w:val="center"/>
                <w:hideMark/>
              </w:tcPr>
            </w:tcPrChange>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267" w:author="Brian Bohman" w:date="2021-10-27T05:58:00Z">
              <w:tcPr>
                <w:tcW w:w="1008" w:type="dxa"/>
                <w:vAlign w:val="center"/>
                <w:hideMark/>
              </w:tcPr>
            </w:tcPrChange>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68" w:author="Brian Bohman" w:date="2021-10-27T05:58:00Z">
              <w:tcPr>
                <w:tcW w:w="720" w:type="dxa"/>
                <w:vAlign w:val="center"/>
                <w:hideMark/>
              </w:tcPr>
            </w:tcPrChange>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269" w:author="Brian Bohman" w:date="2021-10-27T05:58:00Z">
              <w:tcPr>
                <w:tcW w:w="1008" w:type="dxa"/>
                <w:vAlign w:val="center"/>
                <w:hideMark/>
              </w:tcPr>
            </w:tcPrChange>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270" w:author="Brian Bohman" w:date="2021-10-27T05:58:00Z">
              <w:tcPr>
                <w:tcW w:w="1152" w:type="dxa"/>
                <w:vAlign w:val="center"/>
                <w:hideMark/>
              </w:tcPr>
            </w:tcPrChange>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3271" w:author="Brian Bohman" w:date="2021-10-27T05:58:00Z">
              <w:tcPr>
                <w:tcW w:w="1008" w:type="dxa"/>
                <w:vAlign w:val="center"/>
                <w:hideMark/>
              </w:tcPr>
            </w:tcPrChange>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6B5D07DD" w14:textId="77777777" w:rsidTr="00E419CD">
        <w:trPr>
          <w:trHeight w:val="165"/>
          <w:trPrChange w:id="3272" w:author="Brian Bohman" w:date="2021-10-27T05:58:00Z">
            <w:trPr>
              <w:trHeight w:val="165"/>
            </w:trPr>
          </w:trPrChange>
        </w:trPr>
        <w:tc>
          <w:tcPr>
            <w:tcW w:w="360" w:type="dxa"/>
            <w:vAlign w:val="center"/>
            <w:hideMark/>
            <w:tcPrChange w:id="3273" w:author="Brian Bohman" w:date="2021-10-27T05:58:00Z">
              <w:tcPr>
                <w:tcW w:w="360" w:type="dxa"/>
                <w:vAlign w:val="center"/>
                <w:hideMark/>
              </w:tcPr>
            </w:tcPrChange>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Change w:id="3274" w:author="Brian Bohman" w:date="2021-10-27T05:58:00Z">
              <w:tcPr>
                <w:tcW w:w="864" w:type="dxa"/>
                <w:vAlign w:val="center"/>
                <w:hideMark/>
              </w:tcPr>
            </w:tcPrChange>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75" w:author="Brian Bohman" w:date="2021-10-27T05:58:00Z">
              <w:tcPr>
                <w:tcW w:w="1152" w:type="dxa"/>
                <w:vAlign w:val="center"/>
                <w:hideMark/>
              </w:tcPr>
            </w:tcPrChange>
          </w:tcPr>
          <w:p w14:paraId="6730B7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276" w:author="Brian Bohman" w:date="2021-10-27T05:58:00Z">
              <w:tcPr>
                <w:tcW w:w="504" w:type="dxa"/>
                <w:vAlign w:val="center"/>
                <w:hideMark/>
              </w:tcPr>
            </w:tcPrChange>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277" w:author="Brian Bohman" w:date="2021-10-27T05:58:00Z">
              <w:tcPr>
                <w:tcW w:w="1008" w:type="dxa"/>
                <w:vAlign w:val="center"/>
                <w:hideMark/>
              </w:tcPr>
            </w:tcPrChange>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278" w:author="Brian Bohman" w:date="2021-10-27T05:58:00Z">
              <w:tcPr>
                <w:tcW w:w="1008" w:type="dxa"/>
                <w:vAlign w:val="center"/>
                <w:hideMark/>
              </w:tcPr>
            </w:tcPrChange>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79" w:author="Brian Bohman" w:date="2021-10-27T05:58:00Z">
              <w:tcPr>
                <w:tcW w:w="720" w:type="dxa"/>
                <w:vAlign w:val="center"/>
                <w:hideMark/>
              </w:tcPr>
            </w:tcPrChange>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280" w:author="Brian Bohman" w:date="2021-10-27T05:58:00Z">
              <w:tcPr>
                <w:tcW w:w="1008" w:type="dxa"/>
                <w:vAlign w:val="center"/>
                <w:hideMark/>
              </w:tcPr>
            </w:tcPrChange>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281" w:author="Brian Bohman" w:date="2021-10-27T05:58:00Z">
              <w:tcPr>
                <w:tcW w:w="1152" w:type="dxa"/>
                <w:vAlign w:val="center"/>
                <w:hideMark/>
              </w:tcPr>
            </w:tcPrChange>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440" w:type="dxa"/>
            <w:vAlign w:val="center"/>
            <w:hideMark/>
            <w:tcPrChange w:id="3282" w:author="Brian Bohman" w:date="2021-10-27T05:58:00Z">
              <w:tcPr>
                <w:tcW w:w="1008" w:type="dxa"/>
                <w:vAlign w:val="center"/>
                <w:hideMark/>
              </w:tcPr>
            </w:tcPrChange>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C4DC34A" w14:textId="77777777" w:rsidTr="00E419CD">
        <w:trPr>
          <w:trHeight w:val="165"/>
          <w:trPrChange w:id="3283" w:author="Brian Bohman" w:date="2021-10-27T05:58:00Z">
            <w:trPr>
              <w:trHeight w:val="165"/>
            </w:trPr>
          </w:trPrChange>
        </w:trPr>
        <w:tc>
          <w:tcPr>
            <w:tcW w:w="360" w:type="dxa"/>
            <w:vAlign w:val="center"/>
            <w:hideMark/>
            <w:tcPrChange w:id="3284" w:author="Brian Bohman" w:date="2021-10-27T05:58:00Z">
              <w:tcPr>
                <w:tcW w:w="360" w:type="dxa"/>
                <w:vAlign w:val="center"/>
                <w:hideMark/>
              </w:tcPr>
            </w:tcPrChange>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Change w:id="3285" w:author="Brian Bohman" w:date="2021-10-27T05:58:00Z">
              <w:tcPr>
                <w:tcW w:w="864" w:type="dxa"/>
                <w:vAlign w:val="center"/>
                <w:hideMark/>
              </w:tcPr>
            </w:tcPrChange>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86" w:author="Brian Bohman" w:date="2021-10-27T05:58:00Z">
              <w:tcPr>
                <w:tcW w:w="1152" w:type="dxa"/>
                <w:vAlign w:val="center"/>
                <w:hideMark/>
              </w:tcPr>
            </w:tcPrChange>
          </w:tcPr>
          <w:p w14:paraId="133A802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287" w:author="Brian Bohman" w:date="2021-10-27T05:58:00Z">
              <w:tcPr>
                <w:tcW w:w="504" w:type="dxa"/>
                <w:vAlign w:val="center"/>
                <w:hideMark/>
              </w:tcPr>
            </w:tcPrChange>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288" w:author="Brian Bohman" w:date="2021-10-27T05:58:00Z">
              <w:tcPr>
                <w:tcW w:w="1008" w:type="dxa"/>
                <w:vAlign w:val="center"/>
                <w:hideMark/>
              </w:tcPr>
            </w:tcPrChange>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289" w:author="Brian Bohman" w:date="2021-10-27T05:58:00Z">
              <w:tcPr>
                <w:tcW w:w="1008" w:type="dxa"/>
                <w:vAlign w:val="center"/>
                <w:hideMark/>
              </w:tcPr>
            </w:tcPrChange>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90" w:author="Brian Bohman" w:date="2021-10-27T05:58:00Z">
              <w:tcPr>
                <w:tcW w:w="720" w:type="dxa"/>
                <w:vAlign w:val="center"/>
                <w:hideMark/>
              </w:tcPr>
            </w:tcPrChange>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291" w:author="Brian Bohman" w:date="2021-10-27T05:58:00Z">
              <w:tcPr>
                <w:tcW w:w="1008" w:type="dxa"/>
                <w:vAlign w:val="center"/>
                <w:hideMark/>
              </w:tcPr>
            </w:tcPrChange>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292" w:author="Brian Bohman" w:date="2021-10-27T05:58:00Z">
              <w:tcPr>
                <w:tcW w:w="1152" w:type="dxa"/>
                <w:vAlign w:val="center"/>
                <w:hideMark/>
              </w:tcPr>
            </w:tcPrChange>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440" w:type="dxa"/>
            <w:vAlign w:val="center"/>
            <w:hideMark/>
            <w:tcPrChange w:id="3293" w:author="Brian Bohman" w:date="2021-10-27T05:58:00Z">
              <w:tcPr>
                <w:tcW w:w="1008" w:type="dxa"/>
                <w:vAlign w:val="center"/>
                <w:hideMark/>
              </w:tcPr>
            </w:tcPrChange>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7508D11" w14:textId="77777777" w:rsidTr="00E419CD">
        <w:trPr>
          <w:trHeight w:val="165"/>
          <w:trPrChange w:id="3294" w:author="Brian Bohman" w:date="2021-10-27T05:58:00Z">
            <w:trPr>
              <w:trHeight w:val="165"/>
            </w:trPr>
          </w:trPrChange>
        </w:trPr>
        <w:tc>
          <w:tcPr>
            <w:tcW w:w="360" w:type="dxa"/>
            <w:vAlign w:val="center"/>
            <w:hideMark/>
            <w:tcPrChange w:id="3295" w:author="Brian Bohman" w:date="2021-10-27T05:58:00Z">
              <w:tcPr>
                <w:tcW w:w="360" w:type="dxa"/>
                <w:vAlign w:val="center"/>
                <w:hideMark/>
              </w:tcPr>
            </w:tcPrChange>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Change w:id="3296" w:author="Brian Bohman" w:date="2021-10-27T05:58:00Z">
              <w:tcPr>
                <w:tcW w:w="864" w:type="dxa"/>
                <w:vAlign w:val="center"/>
                <w:hideMark/>
              </w:tcPr>
            </w:tcPrChange>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97" w:author="Brian Bohman" w:date="2021-10-27T05:58:00Z">
              <w:tcPr>
                <w:tcW w:w="1152" w:type="dxa"/>
                <w:vAlign w:val="center"/>
                <w:hideMark/>
              </w:tcPr>
            </w:tcPrChange>
          </w:tcPr>
          <w:p w14:paraId="11F595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298" w:author="Brian Bohman" w:date="2021-10-27T05:58:00Z">
              <w:tcPr>
                <w:tcW w:w="504" w:type="dxa"/>
                <w:vAlign w:val="center"/>
                <w:hideMark/>
              </w:tcPr>
            </w:tcPrChange>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299" w:author="Brian Bohman" w:date="2021-10-27T05:58:00Z">
              <w:tcPr>
                <w:tcW w:w="1008" w:type="dxa"/>
                <w:vAlign w:val="center"/>
                <w:hideMark/>
              </w:tcPr>
            </w:tcPrChange>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300" w:author="Brian Bohman" w:date="2021-10-27T05:58:00Z">
              <w:tcPr>
                <w:tcW w:w="1008" w:type="dxa"/>
                <w:vAlign w:val="center"/>
                <w:hideMark/>
              </w:tcPr>
            </w:tcPrChange>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01" w:author="Brian Bohman" w:date="2021-10-27T05:58:00Z">
              <w:tcPr>
                <w:tcW w:w="720" w:type="dxa"/>
                <w:vAlign w:val="center"/>
                <w:hideMark/>
              </w:tcPr>
            </w:tcPrChange>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302" w:author="Brian Bohman" w:date="2021-10-27T05:58:00Z">
              <w:tcPr>
                <w:tcW w:w="1008" w:type="dxa"/>
                <w:vAlign w:val="center"/>
                <w:hideMark/>
              </w:tcPr>
            </w:tcPrChange>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303" w:author="Brian Bohman" w:date="2021-10-27T05:58:00Z">
              <w:tcPr>
                <w:tcW w:w="1152" w:type="dxa"/>
                <w:vAlign w:val="center"/>
                <w:hideMark/>
              </w:tcPr>
            </w:tcPrChange>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440" w:type="dxa"/>
            <w:vAlign w:val="center"/>
            <w:hideMark/>
            <w:tcPrChange w:id="3304" w:author="Brian Bohman" w:date="2021-10-27T05:58:00Z">
              <w:tcPr>
                <w:tcW w:w="1008" w:type="dxa"/>
                <w:vAlign w:val="center"/>
                <w:hideMark/>
              </w:tcPr>
            </w:tcPrChange>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9466981" w14:textId="77777777" w:rsidTr="00E419CD">
        <w:trPr>
          <w:trHeight w:val="165"/>
          <w:trPrChange w:id="3305" w:author="Brian Bohman" w:date="2021-10-27T05:58:00Z">
            <w:trPr>
              <w:trHeight w:val="165"/>
            </w:trPr>
          </w:trPrChange>
        </w:trPr>
        <w:tc>
          <w:tcPr>
            <w:tcW w:w="360" w:type="dxa"/>
            <w:vAlign w:val="center"/>
            <w:hideMark/>
            <w:tcPrChange w:id="3306" w:author="Brian Bohman" w:date="2021-10-27T05:58:00Z">
              <w:tcPr>
                <w:tcW w:w="360" w:type="dxa"/>
                <w:vAlign w:val="center"/>
                <w:hideMark/>
              </w:tcPr>
            </w:tcPrChange>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Change w:id="3307" w:author="Brian Bohman" w:date="2021-10-27T05:58:00Z">
              <w:tcPr>
                <w:tcW w:w="864" w:type="dxa"/>
                <w:vAlign w:val="center"/>
                <w:hideMark/>
              </w:tcPr>
            </w:tcPrChange>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08" w:author="Brian Bohman" w:date="2021-10-27T05:58:00Z">
              <w:tcPr>
                <w:tcW w:w="1152" w:type="dxa"/>
                <w:vAlign w:val="center"/>
                <w:hideMark/>
              </w:tcPr>
            </w:tcPrChange>
          </w:tcPr>
          <w:p w14:paraId="7DF35B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309" w:author="Brian Bohman" w:date="2021-10-27T05:58:00Z">
              <w:tcPr>
                <w:tcW w:w="504" w:type="dxa"/>
                <w:vAlign w:val="center"/>
                <w:hideMark/>
              </w:tcPr>
            </w:tcPrChange>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310" w:author="Brian Bohman" w:date="2021-10-27T05:58:00Z">
              <w:tcPr>
                <w:tcW w:w="1008" w:type="dxa"/>
                <w:vAlign w:val="center"/>
                <w:hideMark/>
              </w:tcPr>
            </w:tcPrChange>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311" w:author="Brian Bohman" w:date="2021-10-27T05:58:00Z">
              <w:tcPr>
                <w:tcW w:w="1008" w:type="dxa"/>
                <w:vAlign w:val="center"/>
                <w:hideMark/>
              </w:tcPr>
            </w:tcPrChange>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12" w:author="Brian Bohman" w:date="2021-10-27T05:58:00Z">
              <w:tcPr>
                <w:tcW w:w="720" w:type="dxa"/>
                <w:vAlign w:val="center"/>
                <w:hideMark/>
              </w:tcPr>
            </w:tcPrChange>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313" w:author="Brian Bohman" w:date="2021-10-27T05:58:00Z">
              <w:tcPr>
                <w:tcW w:w="1008" w:type="dxa"/>
                <w:vAlign w:val="center"/>
                <w:hideMark/>
              </w:tcPr>
            </w:tcPrChange>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314" w:author="Brian Bohman" w:date="2021-10-27T05:58:00Z">
              <w:tcPr>
                <w:tcW w:w="1152" w:type="dxa"/>
                <w:vAlign w:val="center"/>
                <w:hideMark/>
              </w:tcPr>
            </w:tcPrChange>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3315" w:author="Brian Bohman" w:date="2021-10-27T05:58:00Z">
              <w:tcPr>
                <w:tcW w:w="1008" w:type="dxa"/>
                <w:vAlign w:val="center"/>
                <w:hideMark/>
              </w:tcPr>
            </w:tcPrChange>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0EAE9CDE" w14:textId="77777777" w:rsidTr="00E419CD">
        <w:trPr>
          <w:trHeight w:val="165"/>
          <w:trPrChange w:id="3316" w:author="Brian Bohman" w:date="2021-10-27T05:58:00Z">
            <w:trPr>
              <w:trHeight w:val="165"/>
            </w:trPr>
          </w:trPrChange>
        </w:trPr>
        <w:tc>
          <w:tcPr>
            <w:tcW w:w="360" w:type="dxa"/>
            <w:vAlign w:val="center"/>
            <w:hideMark/>
            <w:tcPrChange w:id="3317" w:author="Brian Bohman" w:date="2021-10-27T05:58:00Z">
              <w:tcPr>
                <w:tcW w:w="360" w:type="dxa"/>
                <w:vAlign w:val="center"/>
                <w:hideMark/>
              </w:tcPr>
            </w:tcPrChange>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Change w:id="3318" w:author="Brian Bohman" w:date="2021-10-27T05:58:00Z">
              <w:tcPr>
                <w:tcW w:w="864" w:type="dxa"/>
                <w:vAlign w:val="center"/>
                <w:hideMark/>
              </w:tcPr>
            </w:tcPrChange>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19" w:author="Brian Bohman" w:date="2021-10-27T05:58:00Z">
              <w:tcPr>
                <w:tcW w:w="1152" w:type="dxa"/>
                <w:vAlign w:val="center"/>
                <w:hideMark/>
              </w:tcPr>
            </w:tcPrChange>
          </w:tcPr>
          <w:p w14:paraId="15B0F7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320" w:author="Brian Bohman" w:date="2021-10-27T05:58:00Z">
              <w:tcPr>
                <w:tcW w:w="504" w:type="dxa"/>
                <w:vAlign w:val="center"/>
                <w:hideMark/>
              </w:tcPr>
            </w:tcPrChange>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321" w:author="Brian Bohman" w:date="2021-10-27T05:58:00Z">
              <w:tcPr>
                <w:tcW w:w="1008" w:type="dxa"/>
                <w:vAlign w:val="center"/>
                <w:hideMark/>
              </w:tcPr>
            </w:tcPrChange>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322" w:author="Brian Bohman" w:date="2021-10-27T05:58:00Z">
              <w:tcPr>
                <w:tcW w:w="1008" w:type="dxa"/>
                <w:vAlign w:val="center"/>
                <w:hideMark/>
              </w:tcPr>
            </w:tcPrChange>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23" w:author="Brian Bohman" w:date="2021-10-27T05:58:00Z">
              <w:tcPr>
                <w:tcW w:w="720" w:type="dxa"/>
                <w:vAlign w:val="center"/>
                <w:hideMark/>
              </w:tcPr>
            </w:tcPrChange>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24" w:author="Brian Bohman" w:date="2021-10-27T05:58:00Z">
              <w:tcPr>
                <w:tcW w:w="1008" w:type="dxa"/>
                <w:vAlign w:val="center"/>
                <w:hideMark/>
              </w:tcPr>
            </w:tcPrChange>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25" w:author="Brian Bohman" w:date="2021-10-27T05:58:00Z">
              <w:tcPr>
                <w:tcW w:w="1152" w:type="dxa"/>
                <w:vAlign w:val="center"/>
                <w:hideMark/>
              </w:tcPr>
            </w:tcPrChange>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3326" w:author="Brian Bohman" w:date="2021-10-27T05:58:00Z">
              <w:tcPr>
                <w:tcW w:w="1008" w:type="dxa"/>
                <w:vAlign w:val="center"/>
                <w:hideMark/>
              </w:tcPr>
            </w:tcPrChange>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5805D175" w14:textId="77777777" w:rsidTr="00E419CD">
        <w:trPr>
          <w:trHeight w:val="180"/>
          <w:trPrChange w:id="3327" w:author="Brian Bohman" w:date="2021-10-27T05:58:00Z">
            <w:trPr>
              <w:trHeight w:val="180"/>
            </w:trPr>
          </w:trPrChange>
        </w:trPr>
        <w:tc>
          <w:tcPr>
            <w:tcW w:w="360" w:type="dxa"/>
            <w:vAlign w:val="center"/>
            <w:hideMark/>
            <w:tcPrChange w:id="3328" w:author="Brian Bohman" w:date="2021-10-27T05:58:00Z">
              <w:tcPr>
                <w:tcW w:w="360" w:type="dxa"/>
                <w:vAlign w:val="center"/>
                <w:hideMark/>
              </w:tcPr>
            </w:tcPrChange>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Change w:id="3329" w:author="Brian Bohman" w:date="2021-10-27T05:58:00Z">
              <w:tcPr>
                <w:tcW w:w="864" w:type="dxa"/>
                <w:vAlign w:val="center"/>
                <w:hideMark/>
              </w:tcPr>
            </w:tcPrChange>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30" w:author="Brian Bohman" w:date="2021-10-27T05:58:00Z">
              <w:tcPr>
                <w:tcW w:w="1152" w:type="dxa"/>
                <w:vAlign w:val="center"/>
                <w:hideMark/>
              </w:tcPr>
            </w:tcPrChange>
          </w:tcPr>
          <w:p w14:paraId="3F61F75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331" w:author="Brian Bohman" w:date="2021-10-27T05:58:00Z">
              <w:tcPr>
                <w:tcW w:w="504" w:type="dxa"/>
                <w:vAlign w:val="center"/>
                <w:hideMark/>
              </w:tcPr>
            </w:tcPrChange>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332" w:author="Brian Bohman" w:date="2021-10-27T05:58:00Z">
              <w:tcPr>
                <w:tcW w:w="1008" w:type="dxa"/>
                <w:vAlign w:val="center"/>
                <w:hideMark/>
              </w:tcPr>
            </w:tcPrChange>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333" w:author="Brian Bohman" w:date="2021-10-27T05:58:00Z">
              <w:tcPr>
                <w:tcW w:w="1008" w:type="dxa"/>
                <w:vAlign w:val="center"/>
                <w:hideMark/>
              </w:tcPr>
            </w:tcPrChange>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34" w:author="Brian Bohman" w:date="2021-10-27T05:58:00Z">
              <w:tcPr>
                <w:tcW w:w="720" w:type="dxa"/>
                <w:vAlign w:val="center"/>
                <w:hideMark/>
              </w:tcPr>
            </w:tcPrChange>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35" w:author="Brian Bohman" w:date="2021-10-27T05:58:00Z">
              <w:tcPr>
                <w:tcW w:w="1008" w:type="dxa"/>
                <w:vAlign w:val="center"/>
                <w:hideMark/>
              </w:tcPr>
            </w:tcPrChange>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336" w:author="Brian Bohman" w:date="2021-10-27T05:58:00Z">
              <w:tcPr>
                <w:tcW w:w="1152" w:type="dxa"/>
                <w:vAlign w:val="center"/>
                <w:hideMark/>
              </w:tcPr>
            </w:tcPrChange>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440" w:type="dxa"/>
            <w:vAlign w:val="center"/>
            <w:hideMark/>
            <w:tcPrChange w:id="3337" w:author="Brian Bohman" w:date="2021-10-27T05:58:00Z">
              <w:tcPr>
                <w:tcW w:w="1008" w:type="dxa"/>
                <w:vAlign w:val="center"/>
                <w:hideMark/>
              </w:tcPr>
            </w:tcPrChange>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3BC8BAA8" w14:textId="77777777" w:rsidTr="00E419CD">
        <w:trPr>
          <w:trHeight w:val="165"/>
          <w:trPrChange w:id="3338" w:author="Brian Bohman" w:date="2021-10-27T05:58:00Z">
            <w:trPr>
              <w:trHeight w:val="165"/>
            </w:trPr>
          </w:trPrChange>
        </w:trPr>
        <w:tc>
          <w:tcPr>
            <w:tcW w:w="360" w:type="dxa"/>
            <w:vAlign w:val="center"/>
            <w:hideMark/>
            <w:tcPrChange w:id="3339" w:author="Brian Bohman" w:date="2021-10-27T05:58:00Z">
              <w:tcPr>
                <w:tcW w:w="360" w:type="dxa"/>
                <w:vAlign w:val="center"/>
                <w:hideMark/>
              </w:tcPr>
            </w:tcPrChange>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Change w:id="3340" w:author="Brian Bohman" w:date="2021-10-27T05:58:00Z">
              <w:tcPr>
                <w:tcW w:w="864" w:type="dxa"/>
                <w:vAlign w:val="center"/>
                <w:hideMark/>
              </w:tcPr>
            </w:tcPrChange>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41" w:author="Brian Bohman" w:date="2021-10-27T05:58:00Z">
              <w:tcPr>
                <w:tcW w:w="1152" w:type="dxa"/>
                <w:vAlign w:val="center"/>
                <w:hideMark/>
              </w:tcPr>
            </w:tcPrChange>
          </w:tcPr>
          <w:p w14:paraId="69A3AF3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342" w:author="Brian Bohman" w:date="2021-10-27T05:58:00Z">
              <w:tcPr>
                <w:tcW w:w="504" w:type="dxa"/>
                <w:vAlign w:val="center"/>
                <w:hideMark/>
              </w:tcPr>
            </w:tcPrChange>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343" w:author="Brian Bohman" w:date="2021-10-27T05:58:00Z">
              <w:tcPr>
                <w:tcW w:w="1008" w:type="dxa"/>
                <w:vAlign w:val="center"/>
                <w:hideMark/>
              </w:tcPr>
            </w:tcPrChange>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344" w:author="Brian Bohman" w:date="2021-10-27T05:58:00Z">
              <w:tcPr>
                <w:tcW w:w="1008" w:type="dxa"/>
                <w:vAlign w:val="center"/>
                <w:hideMark/>
              </w:tcPr>
            </w:tcPrChange>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45" w:author="Brian Bohman" w:date="2021-10-27T05:58:00Z">
              <w:tcPr>
                <w:tcW w:w="720" w:type="dxa"/>
                <w:vAlign w:val="center"/>
                <w:hideMark/>
              </w:tcPr>
            </w:tcPrChange>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46" w:author="Brian Bohman" w:date="2021-10-27T05:58:00Z">
              <w:tcPr>
                <w:tcW w:w="1008" w:type="dxa"/>
                <w:vAlign w:val="center"/>
                <w:hideMark/>
              </w:tcPr>
            </w:tcPrChange>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347" w:author="Brian Bohman" w:date="2021-10-27T05:58:00Z">
              <w:tcPr>
                <w:tcW w:w="1152" w:type="dxa"/>
                <w:vAlign w:val="center"/>
                <w:hideMark/>
              </w:tcPr>
            </w:tcPrChange>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348" w:author="Brian Bohman" w:date="2021-10-27T05:58:00Z">
              <w:tcPr>
                <w:tcW w:w="1008" w:type="dxa"/>
                <w:vAlign w:val="center"/>
                <w:hideMark/>
              </w:tcPr>
            </w:tcPrChange>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2ABD4DBD" w14:textId="77777777" w:rsidTr="00E419CD">
        <w:trPr>
          <w:trHeight w:val="165"/>
          <w:trPrChange w:id="3349" w:author="Brian Bohman" w:date="2021-10-27T05:58:00Z">
            <w:trPr>
              <w:trHeight w:val="165"/>
            </w:trPr>
          </w:trPrChange>
        </w:trPr>
        <w:tc>
          <w:tcPr>
            <w:tcW w:w="360" w:type="dxa"/>
            <w:vAlign w:val="center"/>
            <w:hideMark/>
            <w:tcPrChange w:id="3350" w:author="Brian Bohman" w:date="2021-10-27T05:58:00Z">
              <w:tcPr>
                <w:tcW w:w="360" w:type="dxa"/>
                <w:vAlign w:val="center"/>
                <w:hideMark/>
              </w:tcPr>
            </w:tcPrChange>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Change w:id="3351" w:author="Brian Bohman" w:date="2021-10-27T05:58:00Z">
              <w:tcPr>
                <w:tcW w:w="864" w:type="dxa"/>
                <w:vAlign w:val="center"/>
                <w:hideMark/>
              </w:tcPr>
            </w:tcPrChange>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52" w:author="Brian Bohman" w:date="2021-10-27T05:58:00Z">
              <w:tcPr>
                <w:tcW w:w="1152" w:type="dxa"/>
                <w:vAlign w:val="center"/>
                <w:hideMark/>
              </w:tcPr>
            </w:tcPrChange>
          </w:tcPr>
          <w:p w14:paraId="681011C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353" w:author="Brian Bohman" w:date="2021-10-27T05:58:00Z">
              <w:tcPr>
                <w:tcW w:w="504" w:type="dxa"/>
                <w:vAlign w:val="center"/>
                <w:hideMark/>
              </w:tcPr>
            </w:tcPrChange>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354" w:author="Brian Bohman" w:date="2021-10-27T05:58:00Z">
              <w:tcPr>
                <w:tcW w:w="1008" w:type="dxa"/>
                <w:vAlign w:val="center"/>
                <w:hideMark/>
              </w:tcPr>
            </w:tcPrChange>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355" w:author="Brian Bohman" w:date="2021-10-27T05:58:00Z">
              <w:tcPr>
                <w:tcW w:w="1008" w:type="dxa"/>
                <w:vAlign w:val="center"/>
                <w:hideMark/>
              </w:tcPr>
            </w:tcPrChange>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56" w:author="Brian Bohman" w:date="2021-10-27T05:58:00Z">
              <w:tcPr>
                <w:tcW w:w="720" w:type="dxa"/>
                <w:vAlign w:val="center"/>
                <w:hideMark/>
              </w:tcPr>
            </w:tcPrChange>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57" w:author="Brian Bohman" w:date="2021-10-27T05:58:00Z">
              <w:tcPr>
                <w:tcW w:w="1008" w:type="dxa"/>
                <w:vAlign w:val="center"/>
                <w:hideMark/>
              </w:tcPr>
            </w:tcPrChange>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358" w:author="Brian Bohman" w:date="2021-10-27T05:58:00Z">
              <w:tcPr>
                <w:tcW w:w="1152" w:type="dxa"/>
                <w:vAlign w:val="center"/>
                <w:hideMark/>
              </w:tcPr>
            </w:tcPrChange>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440" w:type="dxa"/>
            <w:vAlign w:val="center"/>
            <w:hideMark/>
            <w:tcPrChange w:id="3359" w:author="Brian Bohman" w:date="2021-10-27T05:58:00Z">
              <w:tcPr>
                <w:tcW w:w="1008" w:type="dxa"/>
                <w:vAlign w:val="center"/>
                <w:hideMark/>
              </w:tcPr>
            </w:tcPrChange>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B6D2151" w14:textId="77777777" w:rsidTr="00E419CD">
        <w:trPr>
          <w:trHeight w:val="165"/>
          <w:trPrChange w:id="3360" w:author="Brian Bohman" w:date="2021-10-27T05:58:00Z">
            <w:trPr>
              <w:trHeight w:val="165"/>
            </w:trPr>
          </w:trPrChange>
        </w:trPr>
        <w:tc>
          <w:tcPr>
            <w:tcW w:w="360" w:type="dxa"/>
            <w:vAlign w:val="center"/>
            <w:hideMark/>
            <w:tcPrChange w:id="3361" w:author="Brian Bohman" w:date="2021-10-27T05:58:00Z">
              <w:tcPr>
                <w:tcW w:w="360" w:type="dxa"/>
                <w:vAlign w:val="center"/>
                <w:hideMark/>
              </w:tcPr>
            </w:tcPrChange>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Change w:id="3362" w:author="Brian Bohman" w:date="2021-10-27T05:58:00Z">
              <w:tcPr>
                <w:tcW w:w="864" w:type="dxa"/>
                <w:vAlign w:val="center"/>
                <w:hideMark/>
              </w:tcPr>
            </w:tcPrChange>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63" w:author="Brian Bohman" w:date="2021-10-27T05:58:00Z">
              <w:tcPr>
                <w:tcW w:w="1152" w:type="dxa"/>
                <w:vAlign w:val="center"/>
                <w:hideMark/>
              </w:tcPr>
            </w:tcPrChange>
          </w:tcPr>
          <w:p w14:paraId="288A40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364" w:author="Brian Bohman" w:date="2021-10-27T05:58:00Z">
              <w:tcPr>
                <w:tcW w:w="504" w:type="dxa"/>
                <w:vAlign w:val="center"/>
                <w:hideMark/>
              </w:tcPr>
            </w:tcPrChange>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365" w:author="Brian Bohman" w:date="2021-10-27T05:58:00Z">
              <w:tcPr>
                <w:tcW w:w="1008" w:type="dxa"/>
                <w:vAlign w:val="center"/>
                <w:hideMark/>
              </w:tcPr>
            </w:tcPrChange>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366" w:author="Brian Bohman" w:date="2021-10-27T05:58:00Z">
              <w:tcPr>
                <w:tcW w:w="1008" w:type="dxa"/>
                <w:vAlign w:val="center"/>
                <w:hideMark/>
              </w:tcPr>
            </w:tcPrChange>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67" w:author="Brian Bohman" w:date="2021-10-27T05:58:00Z">
              <w:tcPr>
                <w:tcW w:w="720" w:type="dxa"/>
                <w:vAlign w:val="center"/>
                <w:hideMark/>
              </w:tcPr>
            </w:tcPrChange>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68" w:author="Brian Bohman" w:date="2021-10-27T05:58:00Z">
              <w:tcPr>
                <w:tcW w:w="1008" w:type="dxa"/>
                <w:vAlign w:val="center"/>
                <w:hideMark/>
              </w:tcPr>
            </w:tcPrChange>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369" w:author="Brian Bohman" w:date="2021-10-27T05:58:00Z">
              <w:tcPr>
                <w:tcW w:w="1152" w:type="dxa"/>
                <w:vAlign w:val="center"/>
                <w:hideMark/>
              </w:tcPr>
            </w:tcPrChange>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370" w:author="Brian Bohman" w:date="2021-10-27T05:58:00Z">
              <w:tcPr>
                <w:tcW w:w="1008" w:type="dxa"/>
                <w:vAlign w:val="center"/>
                <w:hideMark/>
              </w:tcPr>
            </w:tcPrChange>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19CD" w:rsidRPr="009B3DCC" w14:paraId="613678A4" w14:textId="77777777" w:rsidTr="00E419CD">
        <w:trPr>
          <w:trHeight w:val="165"/>
          <w:trPrChange w:id="3371" w:author="Brian Bohman" w:date="2021-10-27T05:58:00Z">
            <w:trPr>
              <w:trHeight w:val="165"/>
            </w:trPr>
          </w:trPrChange>
        </w:trPr>
        <w:tc>
          <w:tcPr>
            <w:tcW w:w="360" w:type="dxa"/>
            <w:vAlign w:val="center"/>
            <w:hideMark/>
            <w:tcPrChange w:id="3372" w:author="Brian Bohman" w:date="2021-10-27T05:58:00Z">
              <w:tcPr>
                <w:tcW w:w="360" w:type="dxa"/>
                <w:vAlign w:val="center"/>
                <w:hideMark/>
              </w:tcPr>
            </w:tcPrChange>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Change w:id="3373" w:author="Brian Bohman" w:date="2021-10-27T05:58:00Z">
              <w:tcPr>
                <w:tcW w:w="864" w:type="dxa"/>
                <w:vAlign w:val="center"/>
                <w:hideMark/>
              </w:tcPr>
            </w:tcPrChange>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74" w:author="Brian Bohman" w:date="2021-10-27T05:58:00Z">
              <w:tcPr>
                <w:tcW w:w="1152" w:type="dxa"/>
                <w:vAlign w:val="center"/>
                <w:hideMark/>
              </w:tcPr>
            </w:tcPrChange>
          </w:tcPr>
          <w:p w14:paraId="5826F3D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375" w:author="Brian Bohman" w:date="2021-10-27T05:58:00Z">
              <w:tcPr>
                <w:tcW w:w="504" w:type="dxa"/>
                <w:vAlign w:val="center"/>
                <w:hideMark/>
              </w:tcPr>
            </w:tcPrChange>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376" w:author="Brian Bohman" w:date="2021-10-27T05:58:00Z">
              <w:tcPr>
                <w:tcW w:w="1008" w:type="dxa"/>
                <w:vAlign w:val="center"/>
                <w:hideMark/>
              </w:tcPr>
            </w:tcPrChange>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377" w:author="Brian Bohman" w:date="2021-10-27T05:58:00Z">
              <w:tcPr>
                <w:tcW w:w="1008" w:type="dxa"/>
                <w:vAlign w:val="center"/>
                <w:hideMark/>
              </w:tcPr>
            </w:tcPrChange>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78" w:author="Brian Bohman" w:date="2021-10-27T05:58:00Z">
              <w:tcPr>
                <w:tcW w:w="720" w:type="dxa"/>
                <w:vAlign w:val="center"/>
                <w:hideMark/>
              </w:tcPr>
            </w:tcPrChange>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79" w:author="Brian Bohman" w:date="2021-10-27T05:58:00Z">
              <w:tcPr>
                <w:tcW w:w="1008" w:type="dxa"/>
                <w:vAlign w:val="center"/>
                <w:hideMark/>
              </w:tcPr>
            </w:tcPrChange>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80" w:author="Brian Bohman" w:date="2021-10-27T05:58:00Z">
              <w:tcPr>
                <w:tcW w:w="1152" w:type="dxa"/>
                <w:vAlign w:val="center"/>
                <w:hideMark/>
              </w:tcPr>
            </w:tcPrChange>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3381" w:author="Brian Bohman" w:date="2021-10-27T05:58:00Z">
              <w:tcPr>
                <w:tcW w:w="1008" w:type="dxa"/>
                <w:vAlign w:val="center"/>
                <w:hideMark/>
              </w:tcPr>
            </w:tcPrChange>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8FB0592" w14:textId="77777777" w:rsidTr="00E419CD">
        <w:trPr>
          <w:trHeight w:val="165"/>
          <w:trPrChange w:id="3382" w:author="Brian Bohman" w:date="2021-10-27T05:58:00Z">
            <w:trPr>
              <w:trHeight w:val="165"/>
            </w:trPr>
          </w:trPrChange>
        </w:trPr>
        <w:tc>
          <w:tcPr>
            <w:tcW w:w="360" w:type="dxa"/>
            <w:vAlign w:val="center"/>
            <w:hideMark/>
            <w:tcPrChange w:id="3383" w:author="Brian Bohman" w:date="2021-10-27T05:58:00Z">
              <w:tcPr>
                <w:tcW w:w="360" w:type="dxa"/>
                <w:vAlign w:val="center"/>
                <w:hideMark/>
              </w:tcPr>
            </w:tcPrChange>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Change w:id="3384" w:author="Brian Bohman" w:date="2021-10-27T05:58:00Z">
              <w:tcPr>
                <w:tcW w:w="864" w:type="dxa"/>
                <w:vAlign w:val="center"/>
                <w:hideMark/>
              </w:tcPr>
            </w:tcPrChange>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85" w:author="Brian Bohman" w:date="2021-10-27T05:58:00Z">
              <w:tcPr>
                <w:tcW w:w="1152" w:type="dxa"/>
                <w:vAlign w:val="center"/>
                <w:hideMark/>
              </w:tcPr>
            </w:tcPrChange>
          </w:tcPr>
          <w:p w14:paraId="06EBC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386" w:author="Brian Bohman" w:date="2021-10-27T05:58:00Z">
              <w:tcPr>
                <w:tcW w:w="504" w:type="dxa"/>
                <w:vAlign w:val="center"/>
                <w:hideMark/>
              </w:tcPr>
            </w:tcPrChange>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387" w:author="Brian Bohman" w:date="2021-10-27T05:58:00Z">
              <w:tcPr>
                <w:tcW w:w="1008" w:type="dxa"/>
                <w:vAlign w:val="center"/>
                <w:hideMark/>
              </w:tcPr>
            </w:tcPrChange>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388" w:author="Brian Bohman" w:date="2021-10-27T05:58:00Z">
              <w:tcPr>
                <w:tcW w:w="1008" w:type="dxa"/>
                <w:vAlign w:val="center"/>
                <w:hideMark/>
              </w:tcPr>
            </w:tcPrChange>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89" w:author="Brian Bohman" w:date="2021-10-27T05:58:00Z">
              <w:tcPr>
                <w:tcW w:w="720" w:type="dxa"/>
                <w:vAlign w:val="center"/>
                <w:hideMark/>
              </w:tcPr>
            </w:tcPrChange>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90" w:author="Brian Bohman" w:date="2021-10-27T05:58:00Z">
              <w:tcPr>
                <w:tcW w:w="1008" w:type="dxa"/>
                <w:vAlign w:val="center"/>
                <w:hideMark/>
              </w:tcPr>
            </w:tcPrChange>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391" w:author="Brian Bohman" w:date="2021-10-27T05:58:00Z">
              <w:tcPr>
                <w:tcW w:w="1152" w:type="dxa"/>
                <w:vAlign w:val="center"/>
                <w:hideMark/>
              </w:tcPr>
            </w:tcPrChange>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392" w:author="Brian Bohman" w:date="2021-10-27T05:58:00Z">
              <w:tcPr>
                <w:tcW w:w="1008" w:type="dxa"/>
                <w:vAlign w:val="center"/>
                <w:hideMark/>
              </w:tcPr>
            </w:tcPrChange>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63DAE4D0" w14:textId="77777777" w:rsidTr="00E419CD">
        <w:trPr>
          <w:trHeight w:val="165"/>
          <w:trPrChange w:id="3393" w:author="Brian Bohman" w:date="2021-10-27T05:58:00Z">
            <w:trPr>
              <w:trHeight w:val="165"/>
            </w:trPr>
          </w:trPrChange>
        </w:trPr>
        <w:tc>
          <w:tcPr>
            <w:tcW w:w="360" w:type="dxa"/>
            <w:vAlign w:val="center"/>
            <w:hideMark/>
            <w:tcPrChange w:id="3394" w:author="Brian Bohman" w:date="2021-10-27T05:58:00Z">
              <w:tcPr>
                <w:tcW w:w="360" w:type="dxa"/>
                <w:vAlign w:val="center"/>
                <w:hideMark/>
              </w:tcPr>
            </w:tcPrChange>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Change w:id="3395" w:author="Brian Bohman" w:date="2021-10-27T05:58:00Z">
              <w:tcPr>
                <w:tcW w:w="864" w:type="dxa"/>
                <w:vAlign w:val="center"/>
                <w:hideMark/>
              </w:tcPr>
            </w:tcPrChange>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96" w:author="Brian Bohman" w:date="2021-10-27T05:58:00Z">
              <w:tcPr>
                <w:tcW w:w="1152" w:type="dxa"/>
                <w:vAlign w:val="center"/>
                <w:hideMark/>
              </w:tcPr>
            </w:tcPrChange>
          </w:tcPr>
          <w:p w14:paraId="4EFFE6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397" w:author="Brian Bohman" w:date="2021-10-27T05:58:00Z">
              <w:tcPr>
                <w:tcW w:w="504" w:type="dxa"/>
                <w:vAlign w:val="center"/>
                <w:hideMark/>
              </w:tcPr>
            </w:tcPrChange>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398" w:author="Brian Bohman" w:date="2021-10-27T05:58:00Z">
              <w:tcPr>
                <w:tcW w:w="1008" w:type="dxa"/>
                <w:vAlign w:val="center"/>
                <w:hideMark/>
              </w:tcPr>
            </w:tcPrChange>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399" w:author="Brian Bohman" w:date="2021-10-27T05:58:00Z">
              <w:tcPr>
                <w:tcW w:w="1008" w:type="dxa"/>
                <w:vAlign w:val="center"/>
                <w:hideMark/>
              </w:tcPr>
            </w:tcPrChange>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00" w:author="Brian Bohman" w:date="2021-10-27T05:58:00Z">
              <w:tcPr>
                <w:tcW w:w="720" w:type="dxa"/>
                <w:vAlign w:val="center"/>
                <w:hideMark/>
              </w:tcPr>
            </w:tcPrChange>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401" w:author="Brian Bohman" w:date="2021-10-27T05:58:00Z">
              <w:tcPr>
                <w:tcW w:w="1008" w:type="dxa"/>
                <w:vAlign w:val="center"/>
                <w:hideMark/>
              </w:tcPr>
            </w:tcPrChange>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402" w:author="Brian Bohman" w:date="2021-10-27T05:58:00Z">
              <w:tcPr>
                <w:tcW w:w="1152" w:type="dxa"/>
                <w:vAlign w:val="center"/>
                <w:hideMark/>
              </w:tcPr>
            </w:tcPrChange>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440" w:type="dxa"/>
            <w:vAlign w:val="center"/>
            <w:hideMark/>
            <w:tcPrChange w:id="3403" w:author="Brian Bohman" w:date="2021-10-27T05:58:00Z">
              <w:tcPr>
                <w:tcW w:w="1008" w:type="dxa"/>
                <w:vAlign w:val="center"/>
                <w:hideMark/>
              </w:tcPr>
            </w:tcPrChange>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19CD" w:rsidRPr="009B3DCC" w14:paraId="1557858F" w14:textId="77777777" w:rsidTr="00E419CD">
        <w:trPr>
          <w:trHeight w:val="165"/>
          <w:trPrChange w:id="3404" w:author="Brian Bohman" w:date="2021-10-27T05:58:00Z">
            <w:trPr>
              <w:trHeight w:val="165"/>
            </w:trPr>
          </w:trPrChange>
        </w:trPr>
        <w:tc>
          <w:tcPr>
            <w:tcW w:w="360" w:type="dxa"/>
            <w:vAlign w:val="center"/>
            <w:hideMark/>
            <w:tcPrChange w:id="3405" w:author="Brian Bohman" w:date="2021-10-27T05:58:00Z">
              <w:tcPr>
                <w:tcW w:w="360" w:type="dxa"/>
                <w:vAlign w:val="center"/>
                <w:hideMark/>
              </w:tcPr>
            </w:tcPrChange>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Change w:id="3406" w:author="Brian Bohman" w:date="2021-10-27T05:58:00Z">
              <w:tcPr>
                <w:tcW w:w="864" w:type="dxa"/>
                <w:vAlign w:val="center"/>
                <w:hideMark/>
              </w:tcPr>
            </w:tcPrChange>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07" w:author="Brian Bohman" w:date="2021-10-27T05:58:00Z">
              <w:tcPr>
                <w:tcW w:w="1152" w:type="dxa"/>
                <w:vAlign w:val="center"/>
                <w:hideMark/>
              </w:tcPr>
            </w:tcPrChange>
          </w:tcPr>
          <w:p w14:paraId="3C40AB6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408" w:author="Brian Bohman" w:date="2021-10-27T05:58:00Z">
              <w:tcPr>
                <w:tcW w:w="504" w:type="dxa"/>
                <w:vAlign w:val="center"/>
                <w:hideMark/>
              </w:tcPr>
            </w:tcPrChange>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409" w:author="Brian Bohman" w:date="2021-10-27T05:58:00Z">
              <w:tcPr>
                <w:tcW w:w="1008" w:type="dxa"/>
                <w:vAlign w:val="center"/>
                <w:hideMark/>
              </w:tcPr>
            </w:tcPrChange>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410" w:author="Brian Bohman" w:date="2021-10-27T05:58:00Z">
              <w:tcPr>
                <w:tcW w:w="1008" w:type="dxa"/>
                <w:vAlign w:val="center"/>
                <w:hideMark/>
              </w:tcPr>
            </w:tcPrChange>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11" w:author="Brian Bohman" w:date="2021-10-27T05:58:00Z">
              <w:tcPr>
                <w:tcW w:w="720" w:type="dxa"/>
                <w:vAlign w:val="center"/>
                <w:hideMark/>
              </w:tcPr>
            </w:tcPrChange>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412" w:author="Brian Bohman" w:date="2021-10-27T05:58:00Z">
              <w:tcPr>
                <w:tcW w:w="1008" w:type="dxa"/>
                <w:vAlign w:val="center"/>
                <w:hideMark/>
              </w:tcPr>
            </w:tcPrChange>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413" w:author="Brian Bohman" w:date="2021-10-27T05:58:00Z">
              <w:tcPr>
                <w:tcW w:w="1152" w:type="dxa"/>
                <w:vAlign w:val="center"/>
                <w:hideMark/>
              </w:tcPr>
            </w:tcPrChange>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3414" w:author="Brian Bohman" w:date="2021-10-27T05:58:00Z">
              <w:tcPr>
                <w:tcW w:w="1008" w:type="dxa"/>
                <w:vAlign w:val="center"/>
                <w:hideMark/>
              </w:tcPr>
            </w:tcPrChange>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1DE4A39A" w14:textId="77777777" w:rsidTr="00E419CD">
        <w:trPr>
          <w:trHeight w:val="165"/>
          <w:trPrChange w:id="3415" w:author="Brian Bohman" w:date="2021-10-27T05:58:00Z">
            <w:trPr>
              <w:trHeight w:val="165"/>
            </w:trPr>
          </w:trPrChange>
        </w:trPr>
        <w:tc>
          <w:tcPr>
            <w:tcW w:w="360" w:type="dxa"/>
            <w:vAlign w:val="center"/>
            <w:hideMark/>
            <w:tcPrChange w:id="3416" w:author="Brian Bohman" w:date="2021-10-27T05:58:00Z">
              <w:tcPr>
                <w:tcW w:w="360" w:type="dxa"/>
                <w:vAlign w:val="center"/>
                <w:hideMark/>
              </w:tcPr>
            </w:tcPrChange>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Change w:id="3417" w:author="Brian Bohman" w:date="2021-10-27T05:58:00Z">
              <w:tcPr>
                <w:tcW w:w="864" w:type="dxa"/>
                <w:vAlign w:val="center"/>
                <w:hideMark/>
              </w:tcPr>
            </w:tcPrChange>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18" w:author="Brian Bohman" w:date="2021-10-27T05:58:00Z">
              <w:tcPr>
                <w:tcW w:w="1152" w:type="dxa"/>
                <w:vAlign w:val="center"/>
                <w:hideMark/>
              </w:tcPr>
            </w:tcPrChange>
          </w:tcPr>
          <w:p w14:paraId="1583A33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419" w:author="Brian Bohman" w:date="2021-10-27T05:58:00Z">
              <w:tcPr>
                <w:tcW w:w="504" w:type="dxa"/>
                <w:vAlign w:val="center"/>
                <w:hideMark/>
              </w:tcPr>
            </w:tcPrChange>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420" w:author="Brian Bohman" w:date="2021-10-27T05:58:00Z">
              <w:tcPr>
                <w:tcW w:w="1008" w:type="dxa"/>
                <w:vAlign w:val="center"/>
                <w:hideMark/>
              </w:tcPr>
            </w:tcPrChange>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421" w:author="Brian Bohman" w:date="2021-10-27T05:58:00Z">
              <w:tcPr>
                <w:tcW w:w="1008" w:type="dxa"/>
                <w:vAlign w:val="center"/>
                <w:hideMark/>
              </w:tcPr>
            </w:tcPrChange>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22" w:author="Brian Bohman" w:date="2021-10-27T05:58:00Z">
              <w:tcPr>
                <w:tcW w:w="720" w:type="dxa"/>
                <w:vAlign w:val="center"/>
                <w:hideMark/>
              </w:tcPr>
            </w:tcPrChange>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423" w:author="Brian Bohman" w:date="2021-10-27T05:58:00Z">
              <w:tcPr>
                <w:tcW w:w="1008" w:type="dxa"/>
                <w:vAlign w:val="center"/>
                <w:hideMark/>
              </w:tcPr>
            </w:tcPrChange>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424" w:author="Brian Bohman" w:date="2021-10-27T05:58:00Z">
              <w:tcPr>
                <w:tcW w:w="1152" w:type="dxa"/>
                <w:vAlign w:val="center"/>
                <w:hideMark/>
              </w:tcPr>
            </w:tcPrChange>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440" w:type="dxa"/>
            <w:vAlign w:val="center"/>
            <w:hideMark/>
            <w:tcPrChange w:id="3425" w:author="Brian Bohman" w:date="2021-10-27T05:58:00Z">
              <w:tcPr>
                <w:tcW w:w="1008" w:type="dxa"/>
                <w:vAlign w:val="center"/>
                <w:hideMark/>
              </w:tcPr>
            </w:tcPrChange>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7D3BC6AD" w14:textId="77777777" w:rsidTr="00E419CD">
        <w:trPr>
          <w:trHeight w:val="165"/>
          <w:trPrChange w:id="3426" w:author="Brian Bohman" w:date="2021-10-27T05:58:00Z">
            <w:trPr>
              <w:trHeight w:val="165"/>
            </w:trPr>
          </w:trPrChange>
        </w:trPr>
        <w:tc>
          <w:tcPr>
            <w:tcW w:w="360" w:type="dxa"/>
            <w:vAlign w:val="center"/>
            <w:hideMark/>
            <w:tcPrChange w:id="3427" w:author="Brian Bohman" w:date="2021-10-27T05:58:00Z">
              <w:tcPr>
                <w:tcW w:w="360" w:type="dxa"/>
                <w:vAlign w:val="center"/>
                <w:hideMark/>
              </w:tcPr>
            </w:tcPrChange>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Change w:id="3428" w:author="Brian Bohman" w:date="2021-10-27T05:58:00Z">
              <w:tcPr>
                <w:tcW w:w="864" w:type="dxa"/>
                <w:vAlign w:val="center"/>
                <w:hideMark/>
              </w:tcPr>
            </w:tcPrChange>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29" w:author="Brian Bohman" w:date="2021-10-27T05:58:00Z">
              <w:tcPr>
                <w:tcW w:w="1152" w:type="dxa"/>
                <w:vAlign w:val="center"/>
                <w:hideMark/>
              </w:tcPr>
            </w:tcPrChange>
          </w:tcPr>
          <w:p w14:paraId="0FDA48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430" w:author="Brian Bohman" w:date="2021-10-27T05:58:00Z">
              <w:tcPr>
                <w:tcW w:w="504" w:type="dxa"/>
                <w:vAlign w:val="center"/>
                <w:hideMark/>
              </w:tcPr>
            </w:tcPrChange>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431" w:author="Brian Bohman" w:date="2021-10-27T05:58:00Z">
              <w:tcPr>
                <w:tcW w:w="1008" w:type="dxa"/>
                <w:vAlign w:val="center"/>
                <w:hideMark/>
              </w:tcPr>
            </w:tcPrChange>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432" w:author="Brian Bohman" w:date="2021-10-27T05:58:00Z">
              <w:tcPr>
                <w:tcW w:w="1008" w:type="dxa"/>
                <w:vAlign w:val="center"/>
                <w:hideMark/>
              </w:tcPr>
            </w:tcPrChange>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33" w:author="Brian Bohman" w:date="2021-10-27T05:58:00Z">
              <w:tcPr>
                <w:tcW w:w="720" w:type="dxa"/>
                <w:vAlign w:val="center"/>
                <w:hideMark/>
              </w:tcPr>
            </w:tcPrChange>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434" w:author="Brian Bohman" w:date="2021-10-27T05:58:00Z">
              <w:tcPr>
                <w:tcW w:w="1008" w:type="dxa"/>
                <w:vAlign w:val="center"/>
                <w:hideMark/>
              </w:tcPr>
            </w:tcPrChange>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35" w:author="Brian Bohman" w:date="2021-10-27T05:58:00Z">
              <w:tcPr>
                <w:tcW w:w="1152" w:type="dxa"/>
                <w:vAlign w:val="center"/>
                <w:hideMark/>
              </w:tcPr>
            </w:tcPrChange>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3436" w:author="Brian Bohman" w:date="2021-10-27T05:58:00Z">
              <w:tcPr>
                <w:tcW w:w="1008" w:type="dxa"/>
                <w:vAlign w:val="center"/>
                <w:hideMark/>
              </w:tcPr>
            </w:tcPrChange>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7C08699" w14:textId="77777777" w:rsidTr="00E419CD">
        <w:trPr>
          <w:trHeight w:val="165"/>
          <w:trPrChange w:id="3437" w:author="Brian Bohman" w:date="2021-10-27T05:58:00Z">
            <w:trPr>
              <w:trHeight w:val="165"/>
            </w:trPr>
          </w:trPrChange>
        </w:trPr>
        <w:tc>
          <w:tcPr>
            <w:tcW w:w="360" w:type="dxa"/>
            <w:vAlign w:val="center"/>
            <w:hideMark/>
            <w:tcPrChange w:id="3438" w:author="Brian Bohman" w:date="2021-10-27T05:58:00Z">
              <w:tcPr>
                <w:tcW w:w="360" w:type="dxa"/>
                <w:vAlign w:val="center"/>
                <w:hideMark/>
              </w:tcPr>
            </w:tcPrChange>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Change w:id="3439" w:author="Brian Bohman" w:date="2021-10-27T05:58:00Z">
              <w:tcPr>
                <w:tcW w:w="864" w:type="dxa"/>
                <w:vAlign w:val="center"/>
                <w:hideMark/>
              </w:tcPr>
            </w:tcPrChange>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40" w:author="Brian Bohman" w:date="2021-10-27T05:58:00Z">
              <w:tcPr>
                <w:tcW w:w="1152" w:type="dxa"/>
                <w:vAlign w:val="center"/>
                <w:hideMark/>
              </w:tcPr>
            </w:tcPrChange>
          </w:tcPr>
          <w:p w14:paraId="09D7A8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441" w:author="Brian Bohman" w:date="2021-10-27T05:58:00Z">
              <w:tcPr>
                <w:tcW w:w="504" w:type="dxa"/>
                <w:vAlign w:val="center"/>
                <w:hideMark/>
              </w:tcPr>
            </w:tcPrChange>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442" w:author="Brian Bohman" w:date="2021-10-27T05:58:00Z">
              <w:tcPr>
                <w:tcW w:w="1008" w:type="dxa"/>
                <w:vAlign w:val="center"/>
                <w:hideMark/>
              </w:tcPr>
            </w:tcPrChange>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443" w:author="Brian Bohman" w:date="2021-10-27T05:58:00Z">
              <w:tcPr>
                <w:tcW w:w="1008" w:type="dxa"/>
                <w:vAlign w:val="center"/>
                <w:hideMark/>
              </w:tcPr>
            </w:tcPrChange>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44" w:author="Brian Bohman" w:date="2021-10-27T05:58:00Z">
              <w:tcPr>
                <w:tcW w:w="720" w:type="dxa"/>
                <w:vAlign w:val="center"/>
                <w:hideMark/>
              </w:tcPr>
            </w:tcPrChange>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445" w:author="Brian Bohman" w:date="2021-10-27T05:58:00Z">
              <w:tcPr>
                <w:tcW w:w="1008" w:type="dxa"/>
                <w:vAlign w:val="center"/>
                <w:hideMark/>
              </w:tcPr>
            </w:tcPrChange>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446" w:author="Brian Bohman" w:date="2021-10-27T05:58:00Z">
              <w:tcPr>
                <w:tcW w:w="1152" w:type="dxa"/>
                <w:vAlign w:val="center"/>
                <w:hideMark/>
              </w:tcPr>
            </w:tcPrChange>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3447" w:author="Brian Bohman" w:date="2021-10-27T05:58:00Z">
              <w:tcPr>
                <w:tcW w:w="1008" w:type="dxa"/>
                <w:vAlign w:val="center"/>
                <w:hideMark/>
              </w:tcPr>
            </w:tcPrChange>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11E9EDFA" w14:textId="77777777" w:rsidTr="00E419CD">
        <w:trPr>
          <w:trHeight w:val="165"/>
          <w:trPrChange w:id="3448" w:author="Brian Bohman" w:date="2021-10-27T05:58:00Z">
            <w:trPr>
              <w:trHeight w:val="165"/>
            </w:trPr>
          </w:trPrChange>
        </w:trPr>
        <w:tc>
          <w:tcPr>
            <w:tcW w:w="360" w:type="dxa"/>
            <w:vAlign w:val="center"/>
            <w:hideMark/>
            <w:tcPrChange w:id="3449" w:author="Brian Bohman" w:date="2021-10-27T05:58:00Z">
              <w:tcPr>
                <w:tcW w:w="360" w:type="dxa"/>
                <w:vAlign w:val="center"/>
                <w:hideMark/>
              </w:tcPr>
            </w:tcPrChange>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Change w:id="3450" w:author="Brian Bohman" w:date="2021-10-27T05:58:00Z">
              <w:tcPr>
                <w:tcW w:w="864" w:type="dxa"/>
                <w:vAlign w:val="center"/>
                <w:hideMark/>
              </w:tcPr>
            </w:tcPrChange>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51" w:author="Brian Bohman" w:date="2021-10-27T05:58:00Z">
              <w:tcPr>
                <w:tcW w:w="1152" w:type="dxa"/>
                <w:vAlign w:val="center"/>
                <w:hideMark/>
              </w:tcPr>
            </w:tcPrChange>
          </w:tcPr>
          <w:p w14:paraId="3306B98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452" w:author="Brian Bohman" w:date="2021-10-27T05:58:00Z">
              <w:tcPr>
                <w:tcW w:w="504" w:type="dxa"/>
                <w:vAlign w:val="center"/>
                <w:hideMark/>
              </w:tcPr>
            </w:tcPrChange>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453" w:author="Brian Bohman" w:date="2021-10-27T05:58:00Z">
              <w:tcPr>
                <w:tcW w:w="1008" w:type="dxa"/>
                <w:vAlign w:val="center"/>
                <w:hideMark/>
              </w:tcPr>
            </w:tcPrChange>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454" w:author="Brian Bohman" w:date="2021-10-27T05:58:00Z">
              <w:tcPr>
                <w:tcW w:w="1008" w:type="dxa"/>
                <w:vAlign w:val="center"/>
                <w:hideMark/>
              </w:tcPr>
            </w:tcPrChange>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55" w:author="Brian Bohman" w:date="2021-10-27T05:58:00Z">
              <w:tcPr>
                <w:tcW w:w="720" w:type="dxa"/>
                <w:vAlign w:val="center"/>
                <w:hideMark/>
              </w:tcPr>
            </w:tcPrChange>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456" w:author="Brian Bohman" w:date="2021-10-27T05:58:00Z">
              <w:tcPr>
                <w:tcW w:w="1008" w:type="dxa"/>
                <w:vAlign w:val="center"/>
                <w:hideMark/>
              </w:tcPr>
            </w:tcPrChange>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457" w:author="Brian Bohman" w:date="2021-10-27T05:58:00Z">
              <w:tcPr>
                <w:tcW w:w="1152" w:type="dxa"/>
                <w:vAlign w:val="center"/>
                <w:hideMark/>
              </w:tcPr>
            </w:tcPrChange>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440" w:type="dxa"/>
            <w:vAlign w:val="center"/>
            <w:hideMark/>
            <w:tcPrChange w:id="3458" w:author="Brian Bohman" w:date="2021-10-27T05:58:00Z">
              <w:tcPr>
                <w:tcW w:w="1008" w:type="dxa"/>
                <w:vAlign w:val="center"/>
                <w:hideMark/>
              </w:tcPr>
            </w:tcPrChange>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7AF45CDC" w14:textId="77777777" w:rsidTr="00E419CD">
        <w:trPr>
          <w:trHeight w:val="165"/>
          <w:trPrChange w:id="3459" w:author="Brian Bohman" w:date="2021-10-27T05:58:00Z">
            <w:trPr>
              <w:trHeight w:val="165"/>
            </w:trPr>
          </w:trPrChange>
        </w:trPr>
        <w:tc>
          <w:tcPr>
            <w:tcW w:w="360" w:type="dxa"/>
            <w:vAlign w:val="center"/>
            <w:hideMark/>
            <w:tcPrChange w:id="3460" w:author="Brian Bohman" w:date="2021-10-27T05:58:00Z">
              <w:tcPr>
                <w:tcW w:w="360" w:type="dxa"/>
                <w:vAlign w:val="center"/>
                <w:hideMark/>
              </w:tcPr>
            </w:tcPrChange>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Change w:id="3461" w:author="Brian Bohman" w:date="2021-10-27T05:58:00Z">
              <w:tcPr>
                <w:tcW w:w="864" w:type="dxa"/>
                <w:vAlign w:val="center"/>
                <w:hideMark/>
              </w:tcPr>
            </w:tcPrChange>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62" w:author="Brian Bohman" w:date="2021-10-27T05:58:00Z">
              <w:tcPr>
                <w:tcW w:w="1152" w:type="dxa"/>
                <w:vAlign w:val="center"/>
                <w:hideMark/>
              </w:tcPr>
            </w:tcPrChange>
          </w:tcPr>
          <w:p w14:paraId="161AFE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463" w:author="Brian Bohman" w:date="2021-10-27T05:58:00Z">
              <w:tcPr>
                <w:tcW w:w="504" w:type="dxa"/>
                <w:vAlign w:val="center"/>
                <w:hideMark/>
              </w:tcPr>
            </w:tcPrChange>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464" w:author="Brian Bohman" w:date="2021-10-27T05:58:00Z">
              <w:tcPr>
                <w:tcW w:w="1008" w:type="dxa"/>
                <w:vAlign w:val="center"/>
                <w:hideMark/>
              </w:tcPr>
            </w:tcPrChange>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465" w:author="Brian Bohman" w:date="2021-10-27T05:58:00Z">
              <w:tcPr>
                <w:tcW w:w="1008" w:type="dxa"/>
                <w:vAlign w:val="center"/>
                <w:hideMark/>
              </w:tcPr>
            </w:tcPrChange>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66" w:author="Brian Bohman" w:date="2021-10-27T05:58:00Z">
              <w:tcPr>
                <w:tcW w:w="720" w:type="dxa"/>
                <w:vAlign w:val="center"/>
                <w:hideMark/>
              </w:tcPr>
            </w:tcPrChange>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467" w:author="Brian Bohman" w:date="2021-10-27T05:58:00Z">
              <w:tcPr>
                <w:tcW w:w="1008" w:type="dxa"/>
                <w:vAlign w:val="center"/>
                <w:hideMark/>
              </w:tcPr>
            </w:tcPrChange>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468" w:author="Brian Bohman" w:date="2021-10-27T05:58:00Z">
              <w:tcPr>
                <w:tcW w:w="1152" w:type="dxa"/>
                <w:vAlign w:val="center"/>
                <w:hideMark/>
              </w:tcPr>
            </w:tcPrChange>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3469" w:author="Brian Bohman" w:date="2021-10-27T05:58:00Z">
              <w:tcPr>
                <w:tcW w:w="1008" w:type="dxa"/>
                <w:vAlign w:val="center"/>
                <w:hideMark/>
              </w:tcPr>
            </w:tcPrChange>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32FB4B8E" w14:textId="77777777" w:rsidTr="00E419CD">
        <w:trPr>
          <w:trHeight w:val="165"/>
          <w:trPrChange w:id="3470" w:author="Brian Bohman" w:date="2021-10-27T05:58:00Z">
            <w:trPr>
              <w:trHeight w:val="165"/>
            </w:trPr>
          </w:trPrChange>
        </w:trPr>
        <w:tc>
          <w:tcPr>
            <w:tcW w:w="360" w:type="dxa"/>
            <w:vAlign w:val="center"/>
            <w:hideMark/>
            <w:tcPrChange w:id="3471" w:author="Brian Bohman" w:date="2021-10-27T05:58:00Z">
              <w:tcPr>
                <w:tcW w:w="360" w:type="dxa"/>
                <w:vAlign w:val="center"/>
                <w:hideMark/>
              </w:tcPr>
            </w:tcPrChange>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Change w:id="3472" w:author="Brian Bohman" w:date="2021-10-27T05:58:00Z">
              <w:tcPr>
                <w:tcW w:w="864" w:type="dxa"/>
                <w:vAlign w:val="center"/>
                <w:hideMark/>
              </w:tcPr>
            </w:tcPrChange>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73" w:author="Brian Bohman" w:date="2021-10-27T05:58:00Z">
              <w:tcPr>
                <w:tcW w:w="1152" w:type="dxa"/>
                <w:vAlign w:val="center"/>
                <w:hideMark/>
              </w:tcPr>
            </w:tcPrChange>
          </w:tcPr>
          <w:p w14:paraId="4CBC22E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474" w:author="Brian Bohman" w:date="2021-10-27T05:58:00Z">
              <w:tcPr>
                <w:tcW w:w="504" w:type="dxa"/>
                <w:vAlign w:val="center"/>
                <w:hideMark/>
              </w:tcPr>
            </w:tcPrChange>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475" w:author="Brian Bohman" w:date="2021-10-27T05:58:00Z">
              <w:tcPr>
                <w:tcW w:w="1008" w:type="dxa"/>
                <w:vAlign w:val="center"/>
                <w:hideMark/>
              </w:tcPr>
            </w:tcPrChange>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476" w:author="Brian Bohman" w:date="2021-10-27T05:58:00Z">
              <w:tcPr>
                <w:tcW w:w="1008" w:type="dxa"/>
                <w:vAlign w:val="center"/>
                <w:hideMark/>
              </w:tcPr>
            </w:tcPrChange>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77" w:author="Brian Bohman" w:date="2021-10-27T05:58:00Z">
              <w:tcPr>
                <w:tcW w:w="720" w:type="dxa"/>
                <w:vAlign w:val="center"/>
                <w:hideMark/>
              </w:tcPr>
            </w:tcPrChange>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478" w:author="Brian Bohman" w:date="2021-10-27T05:58:00Z">
              <w:tcPr>
                <w:tcW w:w="1008" w:type="dxa"/>
                <w:vAlign w:val="center"/>
                <w:hideMark/>
              </w:tcPr>
            </w:tcPrChange>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479" w:author="Brian Bohman" w:date="2021-10-27T05:58:00Z">
              <w:tcPr>
                <w:tcW w:w="1152" w:type="dxa"/>
                <w:vAlign w:val="center"/>
                <w:hideMark/>
              </w:tcPr>
            </w:tcPrChange>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3480" w:author="Brian Bohman" w:date="2021-10-27T05:58:00Z">
              <w:tcPr>
                <w:tcW w:w="1008" w:type="dxa"/>
                <w:vAlign w:val="center"/>
                <w:hideMark/>
              </w:tcPr>
            </w:tcPrChange>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19CD" w:rsidRPr="009B3DCC" w14:paraId="2E60229A" w14:textId="77777777" w:rsidTr="00E419CD">
        <w:trPr>
          <w:trHeight w:val="180"/>
          <w:trPrChange w:id="3481" w:author="Brian Bohman" w:date="2021-10-27T05:58:00Z">
            <w:trPr>
              <w:trHeight w:val="180"/>
            </w:trPr>
          </w:trPrChange>
        </w:trPr>
        <w:tc>
          <w:tcPr>
            <w:tcW w:w="360" w:type="dxa"/>
            <w:vAlign w:val="center"/>
            <w:hideMark/>
            <w:tcPrChange w:id="3482" w:author="Brian Bohman" w:date="2021-10-27T05:58:00Z">
              <w:tcPr>
                <w:tcW w:w="360" w:type="dxa"/>
                <w:vAlign w:val="center"/>
                <w:hideMark/>
              </w:tcPr>
            </w:tcPrChange>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Change w:id="3483" w:author="Brian Bohman" w:date="2021-10-27T05:58:00Z">
              <w:tcPr>
                <w:tcW w:w="864" w:type="dxa"/>
                <w:vAlign w:val="center"/>
                <w:hideMark/>
              </w:tcPr>
            </w:tcPrChange>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84" w:author="Brian Bohman" w:date="2021-10-27T05:58:00Z">
              <w:tcPr>
                <w:tcW w:w="1152" w:type="dxa"/>
                <w:vAlign w:val="center"/>
                <w:hideMark/>
              </w:tcPr>
            </w:tcPrChange>
          </w:tcPr>
          <w:p w14:paraId="6AD9AEC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485" w:author="Brian Bohman" w:date="2021-10-27T05:58:00Z">
              <w:tcPr>
                <w:tcW w:w="504" w:type="dxa"/>
                <w:vAlign w:val="center"/>
                <w:hideMark/>
              </w:tcPr>
            </w:tcPrChange>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486" w:author="Brian Bohman" w:date="2021-10-27T05:58:00Z">
              <w:tcPr>
                <w:tcW w:w="1008" w:type="dxa"/>
                <w:vAlign w:val="center"/>
                <w:hideMark/>
              </w:tcPr>
            </w:tcPrChange>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487" w:author="Brian Bohman" w:date="2021-10-27T05:58:00Z">
              <w:tcPr>
                <w:tcW w:w="1008" w:type="dxa"/>
                <w:vAlign w:val="center"/>
                <w:hideMark/>
              </w:tcPr>
            </w:tcPrChange>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88" w:author="Brian Bohman" w:date="2021-10-27T05:58:00Z">
              <w:tcPr>
                <w:tcW w:w="720" w:type="dxa"/>
                <w:vAlign w:val="center"/>
                <w:hideMark/>
              </w:tcPr>
            </w:tcPrChange>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489" w:author="Brian Bohman" w:date="2021-10-27T05:58:00Z">
              <w:tcPr>
                <w:tcW w:w="1008" w:type="dxa"/>
                <w:vAlign w:val="center"/>
                <w:hideMark/>
              </w:tcPr>
            </w:tcPrChange>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90" w:author="Brian Bohman" w:date="2021-10-27T05:58:00Z">
              <w:tcPr>
                <w:tcW w:w="1152" w:type="dxa"/>
                <w:vAlign w:val="center"/>
                <w:hideMark/>
              </w:tcPr>
            </w:tcPrChange>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3491" w:author="Brian Bohman" w:date="2021-10-27T05:58:00Z">
              <w:tcPr>
                <w:tcW w:w="1008" w:type="dxa"/>
                <w:vAlign w:val="center"/>
                <w:hideMark/>
              </w:tcPr>
            </w:tcPrChange>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78499B" w14:textId="77777777" w:rsidTr="00E419CD">
        <w:trPr>
          <w:trHeight w:val="165"/>
          <w:trPrChange w:id="3492" w:author="Brian Bohman" w:date="2021-10-27T05:58:00Z">
            <w:trPr>
              <w:trHeight w:val="165"/>
            </w:trPr>
          </w:trPrChange>
        </w:trPr>
        <w:tc>
          <w:tcPr>
            <w:tcW w:w="360" w:type="dxa"/>
            <w:vAlign w:val="center"/>
            <w:hideMark/>
            <w:tcPrChange w:id="3493" w:author="Brian Bohman" w:date="2021-10-27T05:58:00Z">
              <w:tcPr>
                <w:tcW w:w="360" w:type="dxa"/>
                <w:vAlign w:val="center"/>
                <w:hideMark/>
              </w:tcPr>
            </w:tcPrChange>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Change w:id="3494" w:author="Brian Bohman" w:date="2021-10-27T05:58:00Z">
              <w:tcPr>
                <w:tcW w:w="864" w:type="dxa"/>
                <w:vAlign w:val="center"/>
                <w:hideMark/>
              </w:tcPr>
            </w:tcPrChange>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95" w:author="Brian Bohman" w:date="2021-10-27T05:58:00Z">
              <w:tcPr>
                <w:tcW w:w="1152" w:type="dxa"/>
                <w:vAlign w:val="center"/>
                <w:hideMark/>
              </w:tcPr>
            </w:tcPrChange>
          </w:tcPr>
          <w:p w14:paraId="2859604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496" w:author="Brian Bohman" w:date="2021-10-27T05:58:00Z">
              <w:tcPr>
                <w:tcW w:w="504" w:type="dxa"/>
                <w:vAlign w:val="center"/>
                <w:hideMark/>
              </w:tcPr>
            </w:tcPrChange>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497" w:author="Brian Bohman" w:date="2021-10-27T05:58:00Z">
              <w:tcPr>
                <w:tcW w:w="1008" w:type="dxa"/>
                <w:vAlign w:val="center"/>
                <w:hideMark/>
              </w:tcPr>
            </w:tcPrChange>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498" w:author="Brian Bohman" w:date="2021-10-27T05:58:00Z">
              <w:tcPr>
                <w:tcW w:w="1008" w:type="dxa"/>
                <w:vAlign w:val="center"/>
                <w:hideMark/>
              </w:tcPr>
            </w:tcPrChange>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99" w:author="Brian Bohman" w:date="2021-10-27T05:58:00Z">
              <w:tcPr>
                <w:tcW w:w="720" w:type="dxa"/>
                <w:vAlign w:val="center"/>
                <w:hideMark/>
              </w:tcPr>
            </w:tcPrChange>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500" w:author="Brian Bohman" w:date="2021-10-27T05:58:00Z">
              <w:tcPr>
                <w:tcW w:w="1008" w:type="dxa"/>
                <w:vAlign w:val="center"/>
                <w:hideMark/>
              </w:tcPr>
            </w:tcPrChange>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501" w:author="Brian Bohman" w:date="2021-10-27T05:58:00Z">
              <w:tcPr>
                <w:tcW w:w="1152" w:type="dxa"/>
                <w:vAlign w:val="center"/>
                <w:hideMark/>
              </w:tcPr>
            </w:tcPrChange>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440" w:type="dxa"/>
            <w:vAlign w:val="center"/>
            <w:hideMark/>
            <w:tcPrChange w:id="3502" w:author="Brian Bohman" w:date="2021-10-27T05:58:00Z">
              <w:tcPr>
                <w:tcW w:w="1008" w:type="dxa"/>
                <w:vAlign w:val="center"/>
                <w:hideMark/>
              </w:tcPr>
            </w:tcPrChange>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71704BF7" w14:textId="77777777" w:rsidTr="00E419CD">
        <w:trPr>
          <w:trHeight w:val="165"/>
          <w:trPrChange w:id="3503" w:author="Brian Bohman" w:date="2021-10-27T05:58:00Z">
            <w:trPr>
              <w:trHeight w:val="165"/>
            </w:trPr>
          </w:trPrChange>
        </w:trPr>
        <w:tc>
          <w:tcPr>
            <w:tcW w:w="360" w:type="dxa"/>
            <w:vAlign w:val="center"/>
            <w:hideMark/>
            <w:tcPrChange w:id="3504" w:author="Brian Bohman" w:date="2021-10-27T05:58:00Z">
              <w:tcPr>
                <w:tcW w:w="360" w:type="dxa"/>
                <w:vAlign w:val="center"/>
                <w:hideMark/>
              </w:tcPr>
            </w:tcPrChange>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Change w:id="3505" w:author="Brian Bohman" w:date="2021-10-27T05:58:00Z">
              <w:tcPr>
                <w:tcW w:w="864" w:type="dxa"/>
                <w:vAlign w:val="center"/>
                <w:hideMark/>
              </w:tcPr>
            </w:tcPrChange>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06" w:author="Brian Bohman" w:date="2021-10-27T05:58:00Z">
              <w:tcPr>
                <w:tcW w:w="1152" w:type="dxa"/>
                <w:vAlign w:val="center"/>
                <w:hideMark/>
              </w:tcPr>
            </w:tcPrChange>
          </w:tcPr>
          <w:p w14:paraId="360559A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507" w:author="Brian Bohman" w:date="2021-10-27T05:58:00Z">
              <w:tcPr>
                <w:tcW w:w="504" w:type="dxa"/>
                <w:vAlign w:val="center"/>
                <w:hideMark/>
              </w:tcPr>
            </w:tcPrChange>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508" w:author="Brian Bohman" w:date="2021-10-27T05:58:00Z">
              <w:tcPr>
                <w:tcW w:w="1008" w:type="dxa"/>
                <w:vAlign w:val="center"/>
                <w:hideMark/>
              </w:tcPr>
            </w:tcPrChange>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509" w:author="Brian Bohman" w:date="2021-10-27T05:58:00Z">
              <w:tcPr>
                <w:tcW w:w="1008" w:type="dxa"/>
                <w:vAlign w:val="center"/>
                <w:hideMark/>
              </w:tcPr>
            </w:tcPrChange>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10" w:author="Brian Bohman" w:date="2021-10-27T05:58:00Z">
              <w:tcPr>
                <w:tcW w:w="720" w:type="dxa"/>
                <w:vAlign w:val="center"/>
                <w:hideMark/>
              </w:tcPr>
            </w:tcPrChange>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511" w:author="Brian Bohman" w:date="2021-10-27T05:58:00Z">
              <w:tcPr>
                <w:tcW w:w="1008" w:type="dxa"/>
                <w:vAlign w:val="center"/>
                <w:hideMark/>
              </w:tcPr>
            </w:tcPrChange>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512" w:author="Brian Bohman" w:date="2021-10-27T05:58:00Z">
              <w:tcPr>
                <w:tcW w:w="1152" w:type="dxa"/>
                <w:vAlign w:val="center"/>
                <w:hideMark/>
              </w:tcPr>
            </w:tcPrChange>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440" w:type="dxa"/>
            <w:vAlign w:val="center"/>
            <w:hideMark/>
            <w:tcPrChange w:id="3513" w:author="Brian Bohman" w:date="2021-10-27T05:58:00Z">
              <w:tcPr>
                <w:tcW w:w="1008" w:type="dxa"/>
                <w:vAlign w:val="center"/>
                <w:hideMark/>
              </w:tcPr>
            </w:tcPrChange>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0BDECD5" w14:textId="77777777" w:rsidTr="00E419CD">
        <w:trPr>
          <w:trHeight w:val="165"/>
          <w:trPrChange w:id="3514" w:author="Brian Bohman" w:date="2021-10-27T05:58:00Z">
            <w:trPr>
              <w:trHeight w:val="165"/>
            </w:trPr>
          </w:trPrChange>
        </w:trPr>
        <w:tc>
          <w:tcPr>
            <w:tcW w:w="360" w:type="dxa"/>
            <w:vAlign w:val="center"/>
            <w:hideMark/>
            <w:tcPrChange w:id="3515" w:author="Brian Bohman" w:date="2021-10-27T05:58:00Z">
              <w:tcPr>
                <w:tcW w:w="360" w:type="dxa"/>
                <w:vAlign w:val="center"/>
                <w:hideMark/>
              </w:tcPr>
            </w:tcPrChange>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Change w:id="3516" w:author="Brian Bohman" w:date="2021-10-27T05:58:00Z">
              <w:tcPr>
                <w:tcW w:w="864" w:type="dxa"/>
                <w:vAlign w:val="center"/>
                <w:hideMark/>
              </w:tcPr>
            </w:tcPrChange>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17" w:author="Brian Bohman" w:date="2021-10-27T05:58:00Z">
              <w:tcPr>
                <w:tcW w:w="1152" w:type="dxa"/>
                <w:vAlign w:val="center"/>
                <w:hideMark/>
              </w:tcPr>
            </w:tcPrChange>
          </w:tcPr>
          <w:p w14:paraId="4104C5E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518" w:author="Brian Bohman" w:date="2021-10-27T05:58:00Z">
              <w:tcPr>
                <w:tcW w:w="504" w:type="dxa"/>
                <w:vAlign w:val="center"/>
                <w:hideMark/>
              </w:tcPr>
            </w:tcPrChange>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519" w:author="Brian Bohman" w:date="2021-10-27T05:58:00Z">
              <w:tcPr>
                <w:tcW w:w="1008" w:type="dxa"/>
                <w:vAlign w:val="center"/>
                <w:hideMark/>
              </w:tcPr>
            </w:tcPrChange>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520" w:author="Brian Bohman" w:date="2021-10-27T05:58:00Z">
              <w:tcPr>
                <w:tcW w:w="1008" w:type="dxa"/>
                <w:vAlign w:val="center"/>
                <w:hideMark/>
              </w:tcPr>
            </w:tcPrChange>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21" w:author="Brian Bohman" w:date="2021-10-27T05:58:00Z">
              <w:tcPr>
                <w:tcW w:w="720" w:type="dxa"/>
                <w:vAlign w:val="center"/>
                <w:hideMark/>
              </w:tcPr>
            </w:tcPrChange>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522" w:author="Brian Bohman" w:date="2021-10-27T05:58:00Z">
              <w:tcPr>
                <w:tcW w:w="1008" w:type="dxa"/>
                <w:vAlign w:val="center"/>
                <w:hideMark/>
              </w:tcPr>
            </w:tcPrChange>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523" w:author="Brian Bohman" w:date="2021-10-27T05:58:00Z">
              <w:tcPr>
                <w:tcW w:w="1152" w:type="dxa"/>
                <w:vAlign w:val="center"/>
                <w:hideMark/>
              </w:tcPr>
            </w:tcPrChange>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440" w:type="dxa"/>
            <w:vAlign w:val="center"/>
            <w:hideMark/>
            <w:tcPrChange w:id="3524" w:author="Brian Bohman" w:date="2021-10-27T05:58:00Z">
              <w:tcPr>
                <w:tcW w:w="1008" w:type="dxa"/>
                <w:vAlign w:val="center"/>
                <w:hideMark/>
              </w:tcPr>
            </w:tcPrChange>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66B203BB" w14:textId="77777777" w:rsidTr="00E419CD">
        <w:trPr>
          <w:trHeight w:val="165"/>
          <w:trPrChange w:id="3525" w:author="Brian Bohman" w:date="2021-10-27T05:58:00Z">
            <w:trPr>
              <w:trHeight w:val="165"/>
            </w:trPr>
          </w:trPrChange>
        </w:trPr>
        <w:tc>
          <w:tcPr>
            <w:tcW w:w="360" w:type="dxa"/>
            <w:vAlign w:val="center"/>
            <w:hideMark/>
            <w:tcPrChange w:id="3526" w:author="Brian Bohman" w:date="2021-10-27T05:58:00Z">
              <w:tcPr>
                <w:tcW w:w="360" w:type="dxa"/>
                <w:vAlign w:val="center"/>
                <w:hideMark/>
              </w:tcPr>
            </w:tcPrChange>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Change w:id="3527" w:author="Brian Bohman" w:date="2021-10-27T05:58:00Z">
              <w:tcPr>
                <w:tcW w:w="864" w:type="dxa"/>
                <w:vAlign w:val="center"/>
                <w:hideMark/>
              </w:tcPr>
            </w:tcPrChange>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28" w:author="Brian Bohman" w:date="2021-10-27T05:58:00Z">
              <w:tcPr>
                <w:tcW w:w="1152" w:type="dxa"/>
                <w:vAlign w:val="center"/>
                <w:hideMark/>
              </w:tcPr>
            </w:tcPrChange>
          </w:tcPr>
          <w:p w14:paraId="33159B5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529" w:author="Brian Bohman" w:date="2021-10-27T05:58:00Z">
              <w:tcPr>
                <w:tcW w:w="504" w:type="dxa"/>
                <w:vAlign w:val="center"/>
                <w:hideMark/>
              </w:tcPr>
            </w:tcPrChange>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530" w:author="Brian Bohman" w:date="2021-10-27T05:58:00Z">
              <w:tcPr>
                <w:tcW w:w="1008" w:type="dxa"/>
                <w:vAlign w:val="center"/>
                <w:hideMark/>
              </w:tcPr>
            </w:tcPrChange>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531" w:author="Brian Bohman" w:date="2021-10-27T05:58:00Z">
              <w:tcPr>
                <w:tcW w:w="1008" w:type="dxa"/>
                <w:vAlign w:val="center"/>
                <w:hideMark/>
              </w:tcPr>
            </w:tcPrChange>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32" w:author="Brian Bohman" w:date="2021-10-27T05:58:00Z">
              <w:tcPr>
                <w:tcW w:w="720" w:type="dxa"/>
                <w:vAlign w:val="center"/>
                <w:hideMark/>
              </w:tcPr>
            </w:tcPrChange>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533" w:author="Brian Bohman" w:date="2021-10-27T05:58:00Z">
              <w:tcPr>
                <w:tcW w:w="1008" w:type="dxa"/>
                <w:vAlign w:val="center"/>
                <w:hideMark/>
              </w:tcPr>
            </w:tcPrChange>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534" w:author="Brian Bohman" w:date="2021-10-27T05:58:00Z">
              <w:tcPr>
                <w:tcW w:w="1152" w:type="dxa"/>
                <w:vAlign w:val="center"/>
                <w:hideMark/>
              </w:tcPr>
            </w:tcPrChange>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3535" w:author="Brian Bohman" w:date="2021-10-27T05:58:00Z">
              <w:tcPr>
                <w:tcW w:w="1008" w:type="dxa"/>
                <w:vAlign w:val="center"/>
                <w:hideMark/>
              </w:tcPr>
            </w:tcPrChange>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04F9B472" w14:textId="77777777" w:rsidTr="00E419CD">
        <w:trPr>
          <w:trHeight w:val="165"/>
          <w:trPrChange w:id="3536" w:author="Brian Bohman" w:date="2021-10-27T05:58:00Z">
            <w:trPr>
              <w:trHeight w:val="165"/>
            </w:trPr>
          </w:trPrChange>
        </w:trPr>
        <w:tc>
          <w:tcPr>
            <w:tcW w:w="360" w:type="dxa"/>
            <w:vAlign w:val="center"/>
            <w:hideMark/>
            <w:tcPrChange w:id="3537" w:author="Brian Bohman" w:date="2021-10-27T05:58:00Z">
              <w:tcPr>
                <w:tcW w:w="360" w:type="dxa"/>
                <w:vAlign w:val="center"/>
                <w:hideMark/>
              </w:tcPr>
            </w:tcPrChange>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Change w:id="3538" w:author="Brian Bohman" w:date="2021-10-27T05:58:00Z">
              <w:tcPr>
                <w:tcW w:w="864" w:type="dxa"/>
                <w:vAlign w:val="center"/>
                <w:hideMark/>
              </w:tcPr>
            </w:tcPrChange>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39" w:author="Brian Bohman" w:date="2021-10-27T05:58:00Z">
              <w:tcPr>
                <w:tcW w:w="1152" w:type="dxa"/>
                <w:vAlign w:val="center"/>
                <w:hideMark/>
              </w:tcPr>
            </w:tcPrChange>
          </w:tcPr>
          <w:p w14:paraId="4747F55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540" w:author="Brian Bohman" w:date="2021-10-27T05:58:00Z">
              <w:tcPr>
                <w:tcW w:w="504" w:type="dxa"/>
                <w:vAlign w:val="center"/>
                <w:hideMark/>
              </w:tcPr>
            </w:tcPrChange>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541" w:author="Brian Bohman" w:date="2021-10-27T05:58:00Z">
              <w:tcPr>
                <w:tcW w:w="1008" w:type="dxa"/>
                <w:vAlign w:val="center"/>
                <w:hideMark/>
              </w:tcPr>
            </w:tcPrChange>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542" w:author="Brian Bohman" w:date="2021-10-27T05:58:00Z">
              <w:tcPr>
                <w:tcW w:w="1008" w:type="dxa"/>
                <w:vAlign w:val="center"/>
                <w:hideMark/>
              </w:tcPr>
            </w:tcPrChange>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43" w:author="Brian Bohman" w:date="2021-10-27T05:58:00Z">
              <w:tcPr>
                <w:tcW w:w="720" w:type="dxa"/>
                <w:vAlign w:val="center"/>
                <w:hideMark/>
              </w:tcPr>
            </w:tcPrChange>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44" w:author="Brian Bohman" w:date="2021-10-27T05:58:00Z">
              <w:tcPr>
                <w:tcW w:w="1008" w:type="dxa"/>
                <w:vAlign w:val="center"/>
                <w:hideMark/>
              </w:tcPr>
            </w:tcPrChange>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45" w:author="Brian Bohman" w:date="2021-10-27T05:58:00Z">
              <w:tcPr>
                <w:tcW w:w="1152" w:type="dxa"/>
                <w:vAlign w:val="center"/>
                <w:hideMark/>
              </w:tcPr>
            </w:tcPrChange>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440" w:type="dxa"/>
            <w:vAlign w:val="center"/>
            <w:hideMark/>
            <w:tcPrChange w:id="3546" w:author="Brian Bohman" w:date="2021-10-27T05:58:00Z">
              <w:tcPr>
                <w:tcW w:w="1008" w:type="dxa"/>
                <w:vAlign w:val="center"/>
                <w:hideMark/>
              </w:tcPr>
            </w:tcPrChange>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19CD" w:rsidRPr="009B3DCC" w14:paraId="639591CB" w14:textId="77777777" w:rsidTr="00E419CD">
        <w:trPr>
          <w:trHeight w:val="165"/>
          <w:trPrChange w:id="3547" w:author="Brian Bohman" w:date="2021-10-27T05:58:00Z">
            <w:trPr>
              <w:trHeight w:val="165"/>
            </w:trPr>
          </w:trPrChange>
        </w:trPr>
        <w:tc>
          <w:tcPr>
            <w:tcW w:w="360" w:type="dxa"/>
            <w:vAlign w:val="center"/>
            <w:hideMark/>
            <w:tcPrChange w:id="3548" w:author="Brian Bohman" w:date="2021-10-27T05:58:00Z">
              <w:tcPr>
                <w:tcW w:w="360" w:type="dxa"/>
                <w:vAlign w:val="center"/>
                <w:hideMark/>
              </w:tcPr>
            </w:tcPrChange>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Change w:id="3549" w:author="Brian Bohman" w:date="2021-10-27T05:58:00Z">
              <w:tcPr>
                <w:tcW w:w="864" w:type="dxa"/>
                <w:vAlign w:val="center"/>
                <w:hideMark/>
              </w:tcPr>
            </w:tcPrChange>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50" w:author="Brian Bohman" w:date="2021-10-27T05:58:00Z">
              <w:tcPr>
                <w:tcW w:w="1152" w:type="dxa"/>
                <w:vAlign w:val="center"/>
                <w:hideMark/>
              </w:tcPr>
            </w:tcPrChange>
          </w:tcPr>
          <w:p w14:paraId="73828E8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551" w:author="Brian Bohman" w:date="2021-10-27T05:58:00Z">
              <w:tcPr>
                <w:tcW w:w="504" w:type="dxa"/>
                <w:vAlign w:val="center"/>
                <w:hideMark/>
              </w:tcPr>
            </w:tcPrChange>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552" w:author="Brian Bohman" w:date="2021-10-27T05:58:00Z">
              <w:tcPr>
                <w:tcW w:w="1008" w:type="dxa"/>
                <w:vAlign w:val="center"/>
                <w:hideMark/>
              </w:tcPr>
            </w:tcPrChange>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553" w:author="Brian Bohman" w:date="2021-10-27T05:58:00Z">
              <w:tcPr>
                <w:tcW w:w="1008" w:type="dxa"/>
                <w:vAlign w:val="center"/>
                <w:hideMark/>
              </w:tcPr>
            </w:tcPrChange>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54" w:author="Brian Bohman" w:date="2021-10-27T05:58:00Z">
              <w:tcPr>
                <w:tcW w:w="720" w:type="dxa"/>
                <w:vAlign w:val="center"/>
                <w:hideMark/>
              </w:tcPr>
            </w:tcPrChange>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55" w:author="Brian Bohman" w:date="2021-10-27T05:58:00Z">
              <w:tcPr>
                <w:tcW w:w="1008" w:type="dxa"/>
                <w:vAlign w:val="center"/>
                <w:hideMark/>
              </w:tcPr>
            </w:tcPrChange>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556" w:author="Brian Bohman" w:date="2021-10-27T05:58:00Z">
              <w:tcPr>
                <w:tcW w:w="1152" w:type="dxa"/>
                <w:vAlign w:val="center"/>
                <w:hideMark/>
              </w:tcPr>
            </w:tcPrChange>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3557" w:author="Brian Bohman" w:date="2021-10-27T05:58:00Z">
              <w:tcPr>
                <w:tcW w:w="1008" w:type="dxa"/>
                <w:vAlign w:val="center"/>
                <w:hideMark/>
              </w:tcPr>
            </w:tcPrChange>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19CD" w:rsidRPr="009B3DCC" w14:paraId="10E10735" w14:textId="77777777" w:rsidTr="00E419CD">
        <w:trPr>
          <w:trHeight w:val="165"/>
          <w:trPrChange w:id="3558" w:author="Brian Bohman" w:date="2021-10-27T05:58:00Z">
            <w:trPr>
              <w:trHeight w:val="165"/>
            </w:trPr>
          </w:trPrChange>
        </w:trPr>
        <w:tc>
          <w:tcPr>
            <w:tcW w:w="360" w:type="dxa"/>
            <w:vAlign w:val="center"/>
            <w:hideMark/>
            <w:tcPrChange w:id="3559" w:author="Brian Bohman" w:date="2021-10-27T05:58:00Z">
              <w:tcPr>
                <w:tcW w:w="360" w:type="dxa"/>
                <w:vAlign w:val="center"/>
                <w:hideMark/>
              </w:tcPr>
            </w:tcPrChange>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Change w:id="3560" w:author="Brian Bohman" w:date="2021-10-27T05:58:00Z">
              <w:tcPr>
                <w:tcW w:w="864" w:type="dxa"/>
                <w:vAlign w:val="center"/>
                <w:hideMark/>
              </w:tcPr>
            </w:tcPrChange>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61" w:author="Brian Bohman" w:date="2021-10-27T05:58:00Z">
              <w:tcPr>
                <w:tcW w:w="1152" w:type="dxa"/>
                <w:vAlign w:val="center"/>
                <w:hideMark/>
              </w:tcPr>
            </w:tcPrChange>
          </w:tcPr>
          <w:p w14:paraId="0C3F33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562" w:author="Brian Bohman" w:date="2021-10-27T05:58:00Z">
              <w:tcPr>
                <w:tcW w:w="504" w:type="dxa"/>
                <w:vAlign w:val="center"/>
                <w:hideMark/>
              </w:tcPr>
            </w:tcPrChange>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563" w:author="Brian Bohman" w:date="2021-10-27T05:58:00Z">
              <w:tcPr>
                <w:tcW w:w="1008" w:type="dxa"/>
                <w:vAlign w:val="center"/>
                <w:hideMark/>
              </w:tcPr>
            </w:tcPrChange>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564" w:author="Brian Bohman" w:date="2021-10-27T05:58:00Z">
              <w:tcPr>
                <w:tcW w:w="1008" w:type="dxa"/>
                <w:vAlign w:val="center"/>
                <w:hideMark/>
              </w:tcPr>
            </w:tcPrChange>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65" w:author="Brian Bohman" w:date="2021-10-27T05:58:00Z">
              <w:tcPr>
                <w:tcW w:w="720" w:type="dxa"/>
                <w:vAlign w:val="center"/>
                <w:hideMark/>
              </w:tcPr>
            </w:tcPrChange>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66" w:author="Brian Bohman" w:date="2021-10-27T05:58:00Z">
              <w:tcPr>
                <w:tcW w:w="1008" w:type="dxa"/>
                <w:vAlign w:val="center"/>
                <w:hideMark/>
              </w:tcPr>
            </w:tcPrChange>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567" w:author="Brian Bohman" w:date="2021-10-27T05:58:00Z">
              <w:tcPr>
                <w:tcW w:w="1152" w:type="dxa"/>
                <w:vAlign w:val="center"/>
                <w:hideMark/>
              </w:tcPr>
            </w:tcPrChange>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3568" w:author="Brian Bohman" w:date="2021-10-27T05:58:00Z">
              <w:tcPr>
                <w:tcW w:w="1008" w:type="dxa"/>
                <w:vAlign w:val="center"/>
                <w:hideMark/>
              </w:tcPr>
            </w:tcPrChange>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41A10BB2" w14:textId="77777777" w:rsidTr="00E419CD">
        <w:trPr>
          <w:trHeight w:val="165"/>
          <w:trPrChange w:id="3569" w:author="Brian Bohman" w:date="2021-10-27T05:58:00Z">
            <w:trPr>
              <w:trHeight w:val="165"/>
            </w:trPr>
          </w:trPrChange>
        </w:trPr>
        <w:tc>
          <w:tcPr>
            <w:tcW w:w="360" w:type="dxa"/>
            <w:vAlign w:val="center"/>
            <w:hideMark/>
            <w:tcPrChange w:id="3570" w:author="Brian Bohman" w:date="2021-10-27T05:58:00Z">
              <w:tcPr>
                <w:tcW w:w="360" w:type="dxa"/>
                <w:vAlign w:val="center"/>
                <w:hideMark/>
              </w:tcPr>
            </w:tcPrChange>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Change w:id="3571" w:author="Brian Bohman" w:date="2021-10-27T05:58:00Z">
              <w:tcPr>
                <w:tcW w:w="864" w:type="dxa"/>
                <w:vAlign w:val="center"/>
                <w:hideMark/>
              </w:tcPr>
            </w:tcPrChange>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72" w:author="Brian Bohman" w:date="2021-10-27T05:58:00Z">
              <w:tcPr>
                <w:tcW w:w="1152" w:type="dxa"/>
                <w:vAlign w:val="center"/>
                <w:hideMark/>
              </w:tcPr>
            </w:tcPrChange>
          </w:tcPr>
          <w:p w14:paraId="132EA85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573" w:author="Brian Bohman" w:date="2021-10-27T05:58:00Z">
              <w:tcPr>
                <w:tcW w:w="504" w:type="dxa"/>
                <w:vAlign w:val="center"/>
                <w:hideMark/>
              </w:tcPr>
            </w:tcPrChange>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574" w:author="Brian Bohman" w:date="2021-10-27T05:58:00Z">
              <w:tcPr>
                <w:tcW w:w="1008" w:type="dxa"/>
                <w:vAlign w:val="center"/>
                <w:hideMark/>
              </w:tcPr>
            </w:tcPrChange>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575" w:author="Brian Bohman" w:date="2021-10-27T05:58:00Z">
              <w:tcPr>
                <w:tcW w:w="1008" w:type="dxa"/>
                <w:vAlign w:val="center"/>
                <w:hideMark/>
              </w:tcPr>
            </w:tcPrChange>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76" w:author="Brian Bohman" w:date="2021-10-27T05:58:00Z">
              <w:tcPr>
                <w:tcW w:w="720" w:type="dxa"/>
                <w:vAlign w:val="center"/>
                <w:hideMark/>
              </w:tcPr>
            </w:tcPrChange>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77" w:author="Brian Bohman" w:date="2021-10-27T05:58:00Z">
              <w:tcPr>
                <w:tcW w:w="1008" w:type="dxa"/>
                <w:vAlign w:val="center"/>
                <w:hideMark/>
              </w:tcPr>
            </w:tcPrChange>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578" w:author="Brian Bohman" w:date="2021-10-27T05:58:00Z">
              <w:tcPr>
                <w:tcW w:w="1152" w:type="dxa"/>
                <w:vAlign w:val="center"/>
                <w:hideMark/>
              </w:tcPr>
            </w:tcPrChange>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440" w:type="dxa"/>
            <w:vAlign w:val="center"/>
            <w:hideMark/>
            <w:tcPrChange w:id="3579" w:author="Brian Bohman" w:date="2021-10-27T05:58:00Z">
              <w:tcPr>
                <w:tcW w:w="1008" w:type="dxa"/>
                <w:vAlign w:val="center"/>
                <w:hideMark/>
              </w:tcPr>
            </w:tcPrChange>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78DF5B6" w14:textId="77777777" w:rsidTr="00E419CD">
        <w:trPr>
          <w:trHeight w:val="165"/>
          <w:trPrChange w:id="3580" w:author="Brian Bohman" w:date="2021-10-27T05:58:00Z">
            <w:trPr>
              <w:trHeight w:val="165"/>
            </w:trPr>
          </w:trPrChange>
        </w:trPr>
        <w:tc>
          <w:tcPr>
            <w:tcW w:w="360" w:type="dxa"/>
            <w:vAlign w:val="center"/>
            <w:hideMark/>
            <w:tcPrChange w:id="3581" w:author="Brian Bohman" w:date="2021-10-27T05:58:00Z">
              <w:tcPr>
                <w:tcW w:w="360" w:type="dxa"/>
                <w:vAlign w:val="center"/>
                <w:hideMark/>
              </w:tcPr>
            </w:tcPrChange>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Change w:id="3582" w:author="Brian Bohman" w:date="2021-10-27T05:58:00Z">
              <w:tcPr>
                <w:tcW w:w="864" w:type="dxa"/>
                <w:vAlign w:val="center"/>
                <w:hideMark/>
              </w:tcPr>
            </w:tcPrChange>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83" w:author="Brian Bohman" w:date="2021-10-27T05:58:00Z">
              <w:tcPr>
                <w:tcW w:w="1152" w:type="dxa"/>
                <w:vAlign w:val="center"/>
                <w:hideMark/>
              </w:tcPr>
            </w:tcPrChange>
          </w:tcPr>
          <w:p w14:paraId="1A847F1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584" w:author="Brian Bohman" w:date="2021-10-27T05:58:00Z">
              <w:tcPr>
                <w:tcW w:w="504" w:type="dxa"/>
                <w:vAlign w:val="center"/>
                <w:hideMark/>
              </w:tcPr>
            </w:tcPrChange>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585" w:author="Brian Bohman" w:date="2021-10-27T05:58:00Z">
              <w:tcPr>
                <w:tcW w:w="1008" w:type="dxa"/>
                <w:vAlign w:val="center"/>
                <w:hideMark/>
              </w:tcPr>
            </w:tcPrChange>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586" w:author="Brian Bohman" w:date="2021-10-27T05:58:00Z">
              <w:tcPr>
                <w:tcW w:w="1008" w:type="dxa"/>
                <w:vAlign w:val="center"/>
                <w:hideMark/>
              </w:tcPr>
            </w:tcPrChange>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87" w:author="Brian Bohman" w:date="2021-10-27T05:58:00Z">
              <w:tcPr>
                <w:tcW w:w="720" w:type="dxa"/>
                <w:vAlign w:val="center"/>
                <w:hideMark/>
              </w:tcPr>
            </w:tcPrChange>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88" w:author="Brian Bohman" w:date="2021-10-27T05:58:00Z">
              <w:tcPr>
                <w:tcW w:w="1008" w:type="dxa"/>
                <w:vAlign w:val="center"/>
                <w:hideMark/>
              </w:tcPr>
            </w:tcPrChange>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589" w:author="Brian Bohman" w:date="2021-10-27T05:58:00Z">
              <w:tcPr>
                <w:tcW w:w="1152" w:type="dxa"/>
                <w:vAlign w:val="center"/>
                <w:hideMark/>
              </w:tcPr>
            </w:tcPrChange>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3590" w:author="Brian Bohman" w:date="2021-10-27T05:58:00Z">
              <w:tcPr>
                <w:tcW w:w="1008" w:type="dxa"/>
                <w:vAlign w:val="center"/>
                <w:hideMark/>
              </w:tcPr>
            </w:tcPrChange>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456F7EE2" w14:textId="77777777" w:rsidTr="00E419CD">
        <w:trPr>
          <w:trHeight w:val="165"/>
          <w:trPrChange w:id="3591" w:author="Brian Bohman" w:date="2021-10-27T05:58:00Z">
            <w:trPr>
              <w:trHeight w:val="165"/>
            </w:trPr>
          </w:trPrChange>
        </w:trPr>
        <w:tc>
          <w:tcPr>
            <w:tcW w:w="360" w:type="dxa"/>
            <w:vAlign w:val="center"/>
            <w:hideMark/>
            <w:tcPrChange w:id="3592" w:author="Brian Bohman" w:date="2021-10-27T05:58:00Z">
              <w:tcPr>
                <w:tcW w:w="360" w:type="dxa"/>
                <w:vAlign w:val="center"/>
                <w:hideMark/>
              </w:tcPr>
            </w:tcPrChange>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Change w:id="3593" w:author="Brian Bohman" w:date="2021-10-27T05:58:00Z">
              <w:tcPr>
                <w:tcW w:w="864" w:type="dxa"/>
                <w:vAlign w:val="center"/>
                <w:hideMark/>
              </w:tcPr>
            </w:tcPrChange>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94" w:author="Brian Bohman" w:date="2021-10-27T05:58:00Z">
              <w:tcPr>
                <w:tcW w:w="1152" w:type="dxa"/>
                <w:vAlign w:val="center"/>
                <w:hideMark/>
              </w:tcPr>
            </w:tcPrChange>
          </w:tcPr>
          <w:p w14:paraId="6C4F19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595" w:author="Brian Bohman" w:date="2021-10-27T05:58:00Z">
              <w:tcPr>
                <w:tcW w:w="504" w:type="dxa"/>
                <w:vAlign w:val="center"/>
                <w:hideMark/>
              </w:tcPr>
            </w:tcPrChange>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596" w:author="Brian Bohman" w:date="2021-10-27T05:58:00Z">
              <w:tcPr>
                <w:tcW w:w="1008" w:type="dxa"/>
                <w:vAlign w:val="center"/>
                <w:hideMark/>
              </w:tcPr>
            </w:tcPrChange>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597" w:author="Brian Bohman" w:date="2021-10-27T05:58:00Z">
              <w:tcPr>
                <w:tcW w:w="1008" w:type="dxa"/>
                <w:vAlign w:val="center"/>
                <w:hideMark/>
              </w:tcPr>
            </w:tcPrChange>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98" w:author="Brian Bohman" w:date="2021-10-27T05:58:00Z">
              <w:tcPr>
                <w:tcW w:w="720" w:type="dxa"/>
                <w:vAlign w:val="center"/>
                <w:hideMark/>
              </w:tcPr>
            </w:tcPrChange>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99" w:author="Brian Bohman" w:date="2021-10-27T05:58:00Z">
              <w:tcPr>
                <w:tcW w:w="1008" w:type="dxa"/>
                <w:vAlign w:val="center"/>
                <w:hideMark/>
              </w:tcPr>
            </w:tcPrChange>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600" w:author="Brian Bohman" w:date="2021-10-27T05:58:00Z">
              <w:tcPr>
                <w:tcW w:w="1152" w:type="dxa"/>
                <w:vAlign w:val="center"/>
                <w:hideMark/>
              </w:tcPr>
            </w:tcPrChange>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440" w:type="dxa"/>
            <w:vAlign w:val="center"/>
            <w:hideMark/>
            <w:tcPrChange w:id="3601" w:author="Brian Bohman" w:date="2021-10-27T05:58:00Z">
              <w:tcPr>
                <w:tcW w:w="1008" w:type="dxa"/>
                <w:vAlign w:val="center"/>
                <w:hideMark/>
              </w:tcPr>
            </w:tcPrChange>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0A5C6BCC" w14:textId="77777777" w:rsidTr="00E419CD">
        <w:trPr>
          <w:trHeight w:val="165"/>
          <w:trPrChange w:id="3602" w:author="Brian Bohman" w:date="2021-10-27T05:58:00Z">
            <w:trPr>
              <w:trHeight w:val="165"/>
            </w:trPr>
          </w:trPrChange>
        </w:trPr>
        <w:tc>
          <w:tcPr>
            <w:tcW w:w="360" w:type="dxa"/>
            <w:vAlign w:val="center"/>
            <w:hideMark/>
            <w:tcPrChange w:id="3603" w:author="Brian Bohman" w:date="2021-10-27T05:58:00Z">
              <w:tcPr>
                <w:tcW w:w="360" w:type="dxa"/>
                <w:vAlign w:val="center"/>
                <w:hideMark/>
              </w:tcPr>
            </w:tcPrChange>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Change w:id="3604" w:author="Brian Bohman" w:date="2021-10-27T05:58:00Z">
              <w:tcPr>
                <w:tcW w:w="864" w:type="dxa"/>
                <w:vAlign w:val="center"/>
                <w:hideMark/>
              </w:tcPr>
            </w:tcPrChange>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05" w:author="Brian Bohman" w:date="2021-10-27T05:58:00Z">
              <w:tcPr>
                <w:tcW w:w="1152" w:type="dxa"/>
                <w:vAlign w:val="center"/>
                <w:hideMark/>
              </w:tcPr>
            </w:tcPrChange>
          </w:tcPr>
          <w:p w14:paraId="57541A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606" w:author="Brian Bohman" w:date="2021-10-27T05:58:00Z">
              <w:tcPr>
                <w:tcW w:w="504" w:type="dxa"/>
                <w:vAlign w:val="center"/>
                <w:hideMark/>
              </w:tcPr>
            </w:tcPrChange>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607" w:author="Brian Bohman" w:date="2021-10-27T05:58:00Z">
              <w:tcPr>
                <w:tcW w:w="1008" w:type="dxa"/>
                <w:vAlign w:val="center"/>
                <w:hideMark/>
              </w:tcPr>
            </w:tcPrChange>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608" w:author="Brian Bohman" w:date="2021-10-27T05:58:00Z">
              <w:tcPr>
                <w:tcW w:w="1008" w:type="dxa"/>
                <w:vAlign w:val="center"/>
                <w:hideMark/>
              </w:tcPr>
            </w:tcPrChange>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09" w:author="Brian Bohman" w:date="2021-10-27T05:58:00Z">
              <w:tcPr>
                <w:tcW w:w="720" w:type="dxa"/>
                <w:vAlign w:val="center"/>
                <w:hideMark/>
              </w:tcPr>
            </w:tcPrChange>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610" w:author="Brian Bohman" w:date="2021-10-27T05:58:00Z">
              <w:tcPr>
                <w:tcW w:w="1008" w:type="dxa"/>
                <w:vAlign w:val="center"/>
                <w:hideMark/>
              </w:tcPr>
            </w:tcPrChange>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611" w:author="Brian Bohman" w:date="2021-10-27T05:58:00Z">
              <w:tcPr>
                <w:tcW w:w="1152" w:type="dxa"/>
                <w:vAlign w:val="center"/>
                <w:hideMark/>
              </w:tcPr>
            </w:tcPrChange>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3612" w:author="Brian Bohman" w:date="2021-10-27T05:58:00Z">
              <w:tcPr>
                <w:tcW w:w="1008" w:type="dxa"/>
                <w:vAlign w:val="center"/>
                <w:hideMark/>
              </w:tcPr>
            </w:tcPrChange>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1D284B" w14:textId="77777777" w:rsidTr="00E419CD">
        <w:trPr>
          <w:trHeight w:val="165"/>
          <w:trPrChange w:id="3613" w:author="Brian Bohman" w:date="2021-10-27T05:58:00Z">
            <w:trPr>
              <w:trHeight w:val="165"/>
            </w:trPr>
          </w:trPrChange>
        </w:trPr>
        <w:tc>
          <w:tcPr>
            <w:tcW w:w="360" w:type="dxa"/>
            <w:vAlign w:val="center"/>
            <w:hideMark/>
            <w:tcPrChange w:id="3614" w:author="Brian Bohman" w:date="2021-10-27T05:58:00Z">
              <w:tcPr>
                <w:tcW w:w="360" w:type="dxa"/>
                <w:vAlign w:val="center"/>
                <w:hideMark/>
              </w:tcPr>
            </w:tcPrChange>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Change w:id="3615" w:author="Brian Bohman" w:date="2021-10-27T05:58:00Z">
              <w:tcPr>
                <w:tcW w:w="864" w:type="dxa"/>
                <w:vAlign w:val="center"/>
                <w:hideMark/>
              </w:tcPr>
            </w:tcPrChange>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16" w:author="Brian Bohman" w:date="2021-10-27T05:58:00Z">
              <w:tcPr>
                <w:tcW w:w="1152" w:type="dxa"/>
                <w:vAlign w:val="center"/>
                <w:hideMark/>
              </w:tcPr>
            </w:tcPrChange>
          </w:tcPr>
          <w:p w14:paraId="361C50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617" w:author="Brian Bohman" w:date="2021-10-27T05:58:00Z">
              <w:tcPr>
                <w:tcW w:w="504" w:type="dxa"/>
                <w:vAlign w:val="center"/>
                <w:hideMark/>
              </w:tcPr>
            </w:tcPrChange>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618" w:author="Brian Bohman" w:date="2021-10-27T05:58:00Z">
              <w:tcPr>
                <w:tcW w:w="1008" w:type="dxa"/>
                <w:vAlign w:val="center"/>
                <w:hideMark/>
              </w:tcPr>
            </w:tcPrChange>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619" w:author="Brian Bohman" w:date="2021-10-27T05:58:00Z">
              <w:tcPr>
                <w:tcW w:w="1008" w:type="dxa"/>
                <w:vAlign w:val="center"/>
                <w:hideMark/>
              </w:tcPr>
            </w:tcPrChange>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20" w:author="Brian Bohman" w:date="2021-10-27T05:58:00Z">
              <w:tcPr>
                <w:tcW w:w="720" w:type="dxa"/>
                <w:vAlign w:val="center"/>
                <w:hideMark/>
              </w:tcPr>
            </w:tcPrChange>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621" w:author="Brian Bohman" w:date="2021-10-27T05:58:00Z">
              <w:tcPr>
                <w:tcW w:w="1008" w:type="dxa"/>
                <w:vAlign w:val="center"/>
                <w:hideMark/>
              </w:tcPr>
            </w:tcPrChange>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622" w:author="Brian Bohman" w:date="2021-10-27T05:58:00Z">
              <w:tcPr>
                <w:tcW w:w="1152" w:type="dxa"/>
                <w:vAlign w:val="center"/>
                <w:hideMark/>
              </w:tcPr>
            </w:tcPrChange>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440" w:type="dxa"/>
            <w:vAlign w:val="center"/>
            <w:hideMark/>
            <w:tcPrChange w:id="3623" w:author="Brian Bohman" w:date="2021-10-27T05:58:00Z">
              <w:tcPr>
                <w:tcW w:w="1008" w:type="dxa"/>
                <w:vAlign w:val="center"/>
                <w:hideMark/>
              </w:tcPr>
            </w:tcPrChange>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738BCAB" w14:textId="77777777" w:rsidTr="00E419CD">
        <w:trPr>
          <w:trHeight w:val="165"/>
          <w:trPrChange w:id="3624" w:author="Brian Bohman" w:date="2021-10-27T05:58:00Z">
            <w:trPr>
              <w:trHeight w:val="165"/>
            </w:trPr>
          </w:trPrChange>
        </w:trPr>
        <w:tc>
          <w:tcPr>
            <w:tcW w:w="360" w:type="dxa"/>
            <w:vAlign w:val="center"/>
            <w:hideMark/>
            <w:tcPrChange w:id="3625" w:author="Brian Bohman" w:date="2021-10-27T05:58:00Z">
              <w:tcPr>
                <w:tcW w:w="360" w:type="dxa"/>
                <w:vAlign w:val="center"/>
                <w:hideMark/>
              </w:tcPr>
            </w:tcPrChange>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Change w:id="3626" w:author="Brian Bohman" w:date="2021-10-27T05:58:00Z">
              <w:tcPr>
                <w:tcW w:w="864" w:type="dxa"/>
                <w:vAlign w:val="center"/>
                <w:hideMark/>
              </w:tcPr>
            </w:tcPrChange>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27" w:author="Brian Bohman" w:date="2021-10-27T05:58:00Z">
              <w:tcPr>
                <w:tcW w:w="1152" w:type="dxa"/>
                <w:vAlign w:val="center"/>
                <w:hideMark/>
              </w:tcPr>
            </w:tcPrChange>
          </w:tcPr>
          <w:p w14:paraId="6516E86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628" w:author="Brian Bohman" w:date="2021-10-27T05:58:00Z">
              <w:tcPr>
                <w:tcW w:w="504" w:type="dxa"/>
                <w:vAlign w:val="center"/>
                <w:hideMark/>
              </w:tcPr>
            </w:tcPrChange>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629" w:author="Brian Bohman" w:date="2021-10-27T05:58:00Z">
              <w:tcPr>
                <w:tcW w:w="1008" w:type="dxa"/>
                <w:vAlign w:val="center"/>
                <w:hideMark/>
              </w:tcPr>
            </w:tcPrChange>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630" w:author="Brian Bohman" w:date="2021-10-27T05:58:00Z">
              <w:tcPr>
                <w:tcW w:w="1008" w:type="dxa"/>
                <w:vAlign w:val="center"/>
                <w:hideMark/>
              </w:tcPr>
            </w:tcPrChange>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31" w:author="Brian Bohman" w:date="2021-10-27T05:58:00Z">
              <w:tcPr>
                <w:tcW w:w="720" w:type="dxa"/>
                <w:vAlign w:val="center"/>
                <w:hideMark/>
              </w:tcPr>
            </w:tcPrChange>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632" w:author="Brian Bohman" w:date="2021-10-27T05:58:00Z">
              <w:tcPr>
                <w:tcW w:w="1008" w:type="dxa"/>
                <w:vAlign w:val="center"/>
                <w:hideMark/>
              </w:tcPr>
            </w:tcPrChange>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633" w:author="Brian Bohman" w:date="2021-10-27T05:58:00Z">
              <w:tcPr>
                <w:tcW w:w="1152" w:type="dxa"/>
                <w:vAlign w:val="center"/>
                <w:hideMark/>
              </w:tcPr>
            </w:tcPrChange>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440" w:type="dxa"/>
            <w:vAlign w:val="center"/>
            <w:hideMark/>
            <w:tcPrChange w:id="3634" w:author="Brian Bohman" w:date="2021-10-27T05:58:00Z">
              <w:tcPr>
                <w:tcW w:w="1008" w:type="dxa"/>
                <w:vAlign w:val="center"/>
                <w:hideMark/>
              </w:tcPr>
            </w:tcPrChange>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19CD" w:rsidRPr="009B3DCC" w14:paraId="2E169C91" w14:textId="77777777" w:rsidTr="00E419CD">
        <w:trPr>
          <w:trHeight w:val="165"/>
          <w:trPrChange w:id="3635" w:author="Brian Bohman" w:date="2021-10-27T05:58:00Z">
            <w:trPr>
              <w:trHeight w:val="165"/>
            </w:trPr>
          </w:trPrChange>
        </w:trPr>
        <w:tc>
          <w:tcPr>
            <w:tcW w:w="360" w:type="dxa"/>
            <w:vAlign w:val="center"/>
            <w:hideMark/>
            <w:tcPrChange w:id="3636" w:author="Brian Bohman" w:date="2021-10-27T05:58:00Z">
              <w:tcPr>
                <w:tcW w:w="360" w:type="dxa"/>
                <w:vAlign w:val="center"/>
                <w:hideMark/>
              </w:tcPr>
            </w:tcPrChange>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Change w:id="3637" w:author="Brian Bohman" w:date="2021-10-27T05:58:00Z">
              <w:tcPr>
                <w:tcW w:w="864" w:type="dxa"/>
                <w:vAlign w:val="center"/>
                <w:hideMark/>
              </w:tcPr>
            </w:tcPrChange>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38" w:author="Brian Bohman" w:date="2021-10-27T05:58:00Z">
              <w:tcPr>
                <w:tcW w:w="1152" w:type="dxa"/>
                <w:vAlign w:val="center"/>
                <w:hideMark/>
              </w:tcPr>
            </w:tcPrChange>
          </w:tcPr>
          <w:p w14:paraId="5F9523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639" w:author="Brian Bohman" w:date="2021-10-27T05:58:00Z">
              <w:tcPr>
                <w:tcW w:w="504" w:type="dxa"/>
                <w:vAlign w:val="center"/>
                <w:hideMark/>
              </w:tcPr>
            </w:tcPrChange>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640" w:author="Brian Bohman" w:date="2021-10-27T05:58:00Z">
              <w:tcPr>
                <w:tcW w:w="1008" w:type="dxa"/>
                <w:vAlign w:val="center"/>
                <w:hideMark/>
              </w:tcPr>
            </w:tcPrChange>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641" w:author="Brian Bohman" w:date="2021-10-27T05:58:00Z">
              <w:tcPr>
                <w:tcW w:w="1008" w:type="dxa"/>
                <w:vAlign w:val="center"/>
                <w:hideMark/>
              </w:tcPr>
            </w:tcPrChange>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42" w:author="Brian Bohman" w:date="2021-10-27T05:58:00Z">
              <w:tcPr>
                <w:tcW w:w="720" w:type="dxa"/>
                <w:vAlign w:val="center"/>
                <w:hideMark/>
              </w:tcPr>
            </w:tcPrChange>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643" w:author="Brian Bohman" w:date="2021-10-27T05:58:00Z">
              <w:tcPr>
                <w:tcW w:w="1008" w:type="dxa"/>
                <w:vAlign w:val="center"/>
                <w:hideMark/>
              </w:tcPr>
            </w:tcPrChange>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644" w:author="Brian Bohman" w:date="2021-10-27T05:58:00Z">
              <w:tcPr>
                <w:tcW w:w="1152" w:type="dxa"/>
                <w:vAlign w:val="center"/>
                <w:hideMark/>
              </w:tcPr>
            </w:tcPrChange>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3645" w:author="Brian Bohman" w:date="2021-10-27T05:58:00Z">
              <w:tcPr>
                <w:tcW w:w="1008" w:type="dxa"/>
                <w:vAlign w:val="center"/>
                <w:hideMark/>
              </w:tcPr>
            </w:tcPrChange>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6D5C61FE" w14:textId="77777777" w:rsidTr="00E419CD">
        <w:trPr>
          <w:trHeight w:val="180"/>
          <w:trPrChange w:id="3646" w:author="Brian Bohman" w:date="2021-10-27T05:58:00Z">
            <w:trPr>
              <w:trHeight w:val="180"/>
            </w:trPr>
          </w:trPrChange>
        </w:trPr>
        <w:tc>
          <w:tcPr>
            <w:tcW w:w="360" w:type="dxa"/>
            <w:vAlign w:val="center"/>
            <w:hideMark/>
            <w:tcPrChange w:id="3647" w:author="Brian Bohman" w:date="2021-10-27T05:58:00Z">
              <w:tcPr>
                <w:tcW w:w="360" w:type="dxa"/>
                <w:vAlign w:val="center"/>
                <w:hideMark/>
              </w:tcPr>
            </w:tcPrChange>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Change w:id="3648" w:author="Brian Bohman" w:date="2021-10-27T05:58:00Z">
              <w:tcPr>
                <w:tcW w:w="864" w:type="dxa"/>
                <w:vAlign w:val="center"/>
                <w:hideMark/>
              </w:tcPr>
            </w:tcPrChange>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49" w:author="Brian Bohman" w:date="2021-10-27T05:58:00Z">
              <w:tcPr>
                <w:tcW w:w="1152" w:type="dxa"/>
                <w:vAlign w:val="center"/>
                <w:hideMark/>
              </w:tcPr>
            </w:tcPrChange>
          </w:tcPr>
          <w:p w14:paraId="1569D72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650" w:author="Brian Bohman" w:date="2021-10-27T05:58:00Z">
              <w:tcPr>
                <w:tcW w:w="504" w:type="dxa"/>
                <w:vAlign w:val="center"/>
                <w:hideMark/>
              </w:tcPr>
            </w:tcPrChange>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651" w:author="Brian Bohman" w:date="2021-10-27T05:58:00Z">
              <w:tcPr>
                <w:tcW w:w="1008" w:type="dxa"/>
                <w:vAlign w:val="center"/>
                <w:hideMark/>
              </w:tcPr>
            </w:tcPrChange>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652" w:author="Brian Bohman" w:date="2021-10-27T05:58:00Z">
              <w:tcPr>
                <w:tcW w:w="1008" w:type="dxa"/>
                <w:vAlign w:val="center"/>
                <w:hideMark/>
              </w:tcPr>
            </w:tcPrChange>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53" w:author="Brian Bohman" w:date="2021-10-27T05:58:00Z">
              <w:tcPr>
                <w:tcW w:w="720" w:type="dxa"/>
                <w:vAlign w:val="center"/>
                <w:hideMark/>
              </w:tcPr>
            </w:tcPrChange>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654" w:author="Brian Bohman" w:date="2021-10-27T05:58:00Z">
              <w:tcPr>
                <w:tcW w:w="1008" w:type="dxa"/>
                <w:vAlign w:val="center"/>
                <w:hideMark/>
              </w:tcPr>
            </w:tcPrChange>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655" w:author="Brian Bohman" w:date="2021-10-27T05:58:00Z">
              <w:tcPr>
                <w:tcW w:w="1152" w:type="dxa"/>
                <w:vAlign w:val="center"/>
                <w:hideMark/>
              </w:tcPr>
            </w:tcPrChange>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440" w:type="dxa"/>
            <w:vAlign w:val="center"/>
            <w:hideMark/>
            <w:tcPrChange w:id="3656" w:author="Brian Bohman" w:date="2021-10-27T05:58:00Z">
              <w:tcPr>
                <w:tcW w:w="1008" w:type="dxa"/>
                <w:vAlign w:val="center"/>
                <w:hideMark/>
              </w:tcPr>
            </w:tcPrChange>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2CBEB952" w14:textId="77777777" w:rsidTr="00E419CD">
        <w:trPr>
          <w:trHeight w:val="165"/>
          <w:trPrChange w:id="3657" w:author="Brian Bohman" w:date="2021-10-27T05:58:00Z">
            <w:trPr>
              <w:trHeight w:val="165"/>
            </w:trPr>
          </w:trPrChange>
        </w:trPr>
        <w:tc>
          <w:tcPr>
            <w:tcW w:w="360" w:type="dxa"/>
            <w:vAlign w:val="center"/>
            <w:hideMark/>
            <w:tcPrChange w:id="3658" w:author="Brian Bohman" w:date="2021-10-27T05:58:00Z">
              <w:tcPr>
                <w:tcW w:w="360" w:type="dxa"/>
                <w:vAlign w:val="center"/>
                <w:hideMark/>
              </w:tcPr>
            </w:tcPrChange>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Change w:id="3659" w:author="Brian Bohman" w:date="2021-10-27T05:58:00Z">
              <w:tcPr>
                <w:tcW w:w="864" w:type="dxa"/>
                <w:vAlign w:val="center"/>
                <w:hideMark/>
              </w:tcPr>
            </w:tcPrChange>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60" w:author="Brian Bohman" w:date="2021-10-27T05:58:00Z">
              <w:tcPr>
                <w:tcW w:w="1152" w:type="dxa"/>
                <w:vAlign w:val="center"/>
                <w:hideMark/>
              </w:tcPr>
            </w:tcPrChange>
          </w:tcPr>
          <w:p w14:paraId="6E70B24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661" w:author="Brian Bohman" w:date="2021-10-27T05:58:00Z">
              <w:tcPr>
                <w:tcW w:w="504" w:type="dxa"/>
                <w:vAlign w:val="center"/>
                <w:hideMark/>
              </w:tcPr>
            </w:tcPrChange>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662" w:author="Brian Bohman" w:date="2021-10-27T05:58:00Z">
              <w:tcPr>
                <w:tcW w:w="1008" w:type="dxa"/>
                <w:vAlign w:val="center"/>
                <w:hideMark/>
              </w:tcPr>
            </w:tcPrChange>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663" w:author="Brian Bohman" w:date="2021-10-27T05:58:00Z">
              <w:tcPr>
                <w:tcW w:w="1008" w:type="dxa"/>
                <w:vAlign w:val="center"/>
                <w:hideMark/>
              </w:tcPr>
            </w:tcPrChange>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64" w:author="Brian Bohman" w:date="2021-10-27T05:58:00Z">
              <w:tcPr>
                <w:tcW w:w="720" w:type="dxa"/>
                <w:vAlign w:val="center"/>
                <w:hideMark/>
              </w:tcPr>
            </w:tcPrChange>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665" w:author="Brian Bohman" w:date="2021-10-27T05:58:00Z">
              <w:tcPr>
                <w:tcW w:w="1008" w:type="dxa"/>
                <w:vAlign w:val="center"/>
                <w:hideMark/>
              </w:tcPr>
            </w:tcPrChange>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666" w:author="Brian Bohman" w:date="2021-10-27T05:58:00Z">
              <w:tcPr>
                <w:tcW w:w="1152" w:type="dxa"/>
                <w:vAlign w:val="center"/>
                <w:hideMark/>
              </w:tcPr>
            </w:tcPrChange>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3667" w:author="Brian Bohman" w:date="2021-10-27T05:58:00Z">
              <w:tcPr>
                <w:tcW w:w="1008" w:type="dxa"/>
                <w:vAlign w:val="center"/>
                <w:hideMark/>
              </w:tcPr>
            </w:tcPrChange>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19CD" w:rsidRPr="009B3DCC" w14:paraId="08730241" w14:textId="77777777" w:rsidTr="00E419CD">
        <w:trPr>
          <w:trHeight w:val="165"/>
          <w:trPrChange w:id="3668" w:author="Brian Bohman" w:date="2021-10-27T05:58:00Z">
            <w:trPr>
              <w:trHeight w:val="165"/>
            </w:trPr>
          </w:trPrChange>
        </w:trPr>
        <w:tc>
          <w:tcPr>
            <w:tcW w:w="360" w:type="dxa"/>
            <w:vAlign w:val="center"/>
            <w:hideMark/>
            <w:tcPrChange w:id="3669" w:author="Brian Bohman" w:date="2021-10-27T05:58:00Z">
              <w:tcPr>
                <w:tcW w:w="360" w:type="dxa"/>
                <w:vAlign w:val="center"/>
                <w:hideMark/>
              </w:tcPr>
            </w:tcPrChange>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Change w:id="3670" w:author="Brian Bohman" w:date="2021-10-27T05:58:00Z">
              <w:tcPr>
                <w:tcW w:w="864" w:type="dxa"/>
                <w:vAlign w:val="center"/>
                <w:hideMark/>
              </w:tcPr>
            </w:tcPrChange>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71" w:author="Brian Bohman" w:date="2021-10-27T05:58:00Z">
              <w:tcPr>
                <w:tcW w:w="1152" w:type="dxa"/>
                <w:vAlign w:val="center"/>
                <w:hideMark/>
              </w:tcPr>
            </w:tcPrChange>
          </w:tcPr>
          <w:p w14:paraId="51CD60F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672" w:author="Brian Bohman" w:date="2021-10-27T05:58:00Z">
              <w:tcPr>
                <w:tcW w:w="504" w:type="dxa"/>
                <w:vAlign w:val="center"/>
                <w:hideMark/>
              </w:tcPr>
            </w:tcPrChange>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673" w:author="Brian Bohman" w:date="2021-10-27T05:58:00Z">
              <w:tcPr>
                <w:tcW w:w="1008" w:type="dxa"/>
                <w:vAlign w:val="center"/>
                <w:hideMark/>
              </w:tcPr>
            </w:tcPrChange>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674" w:author="Brian Bohman" w:date="2021-10-27T05:58:00Z">
              <w:tcPr>
                <w:tcW w:w="1008" w:type="dxa"/>
                <w:vAlign w:val="center"/>
                <w:hideMark/>
              </w:tcPr>
            </w:tcPrChange>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75" w:author="Brian Bohman" w:date="2021-10-27T05:58:00Z">
              <w:tcPr>
                <w:tcW w:w="720" w:type="dxa"/>
                <w:vAlign w:val="center"/>
                <w:hideMark/>
              </w:tcPr>
            </w:tcPrChange>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676" w:author="Brian Bohman" w:date="2021-10-27T05:58:00Z">
              <w:tcPr>
                <w:tcW w:w="1008" w:type="dxa"/>
                <w:vAlign w:val="center"/>
                <w:hideMark/>
              </w:tcPr>
            </w:tcPrChange>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677" w:author="Brian Bohman" w:date="2021-10-27T05:58:00Z">
              <w:tcPr>
                <w:tcW w:w="1152" w:type="dxa"/>
                <w:vAlign w:val="center"/>
                <w:hideMark/>
              </w:tcPr>
            </w:tcPrChange>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440" w:type="dxa"/>
            <w:vAlign w:val="center"/>
            <w:hideMark/>
            <w:tcPrChange w:id="3678" w:author="Brian Bohman" w:date="2021-10-27T05:58:00Z">
              <w:tcPr>
                <w:tcW w:w="1008" w:type="dxa"/>
                <w:vAlign w:val="center"/>
                <w:hideMark/>
              </w:tcPr>
            </w:tcPrChange>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19CD" w:rsidRPr="009B3DCC" w14:paraId="0C99016F" w14:textId="77777777" w:rsidTr="00E419CD">
        <w:trPr>
          <w:trHeight w:val="165"/>
          <w:trPrChange w:id="3679" w:author="Brian Bohman" w:date="2021-10-27T05:58:00Z">
            <w:trPr>
              <w:trHeight w:val="165"/>
            </w:trPr>
          </w:trPrChange>
        </w:trPr>
        <w:tc>
          <w:tcPr>
            <w:tcW w:w="360" w:type="dxa"/>
            <w:vAlign w:val="center"/>
            <w:hideMark/>
            <w:tcPrChange w:id="3680" w:author="Brian Bohman" w:date="2021-10-27T05:58:00Z">
              <w:tcPr>
                <w:tcW w:w="360" w:type="dxa"/>
                <w:vAlign w:val="center"/>
                <w:hideMark/>
              </w:tcPr>
            </w:tcPrChange>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Change w:id="3681" w:author="Brian Bohman" w:date="2021-10-27T05:58:00Z">
              <w:tcPr>
                <w:tcW w:w="864" w:type="dxa"/>
                <w:vAlign w:val="center"/>
                <w:hideMark/>
              </w:tcPr>
            </w:tcPrChange>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82" w:author="Brian Bohman" w:date="2021-10-27T05:58:00Z">
              <w:tcPr>
                <w:tcW w:w="1152" w:type="dxa"/>
                <w:vAlign w:val="center"/>
                <w:hideMark/>
              </w:tcPr>
            </w:tcPrChange>
          </w:tcPr>
          <w:p w14:paraId="7FC184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683" w:author="Brian Bohman" w:date="2021-10-27T05:58:00Z">
              <w:tcPr>
                <w:tcW w:w="504" w:type="dxa"/>
                <w:vAlign w:val="center"/>
                <w:hideMark/>
              </w:tcPr>
            </w:tcPrChange>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684" w:author="Brian Bohman" w:date="2021-10-27T05:58:00Z">
              <w:tcPr>
                <w:tcW w:w="1008" w:type="dxa"/>
                <w:vAlign w:val="center"/>
                <w:hideMark/>
              </w:tcPr>
            </w:tcPrChange>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685" w:author="Brian Bohman" w:date="2021-10-27T05:58:00Z">
              <w:tcPr>
                <w:tcW w:w="1008" w:type="dxa"/>
                <w:vAlign w:val="center"/>
                <w:hideMark/>
              </w:tcPr>
            </w:tcPrChange>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86" w:author="Brian Bohman" w:date="2021-10-27T05:58:00Z">
              <w:tcPr>
                <w:tcW w:w="720" w:type="dxa"/>
                <w:vAlign w:val="center"/>
                <w:hideMark/>
              </w:tcPr>
            </w:tcPrChange>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687" w:author="Brian Bohman" w:date="2021-10-27T05:58:00Z">
              <w:tcPr>
                <w:tcW w:w="1008" w:type="dxa"/>
                <w:vAlign w:val="center"/>
                <w:hideMark/>
              </w:tcPr>
            </w:tcPrChange>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688" w:author="Brian Bohman" w:date="2021-10-27T05:58:00Z">
              <w:tcPr>
                <w:tcW w:w="1152" w:type="dxa"/>
                <w:vAlign w:val="center"/>
                <w:hideMark/>
              </w:tcPr>
            </w:tcPrChange>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440" w:type="dxa"/>
            <w:vAlign w:val="center"/>
            <w:hideMark/>
            <w:tcPrChange w:id="3689" w:author="Brian Bohman" w:date="2021-10-27T05:58:00Z">
              <w:tcPr>
                <w:tcW w:w="1008" w:type="dxa"/>
                <w:vAlign w:val="center"/>
                <w:hideMark/>
              </w:tcPr>
            </w:tcPrChange>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709186A" w14:textId="77777777" w:rsidTr="00E419CD">
        <w:trPr>
          <w:trHeight w:val="165"/>
          <w:trPrChange w:id="3690" w:author="Brian Bohman" w:date="2021-10-27T05:58:00Z">
            <w:trPr>
              <w:trHeight w:val="165"/>
            </w:trPr>
          </w:trPrChange>
        </w:trPr>
        <w:tc>
          <w:tcPr>
            <w:tcW w:w="360" w:type="dxa"/>
            <w:vAlign w:val="center"/>
            <w:hideMark/>
            <w:tcPrChange w:id="3691" w:author="Brian Bohman" w:date="2021-10-27T05:58:00Z">
              <w:tcPr>
                <w:tcW w:w="360" w:type="dxa"/>
                <w:vAlign w:val="center"/>
                <w:hideMark/>
              </w:tcPr>
            </w:tcPrChange>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Change w:id="3692" w:author="Brian Bohman" w:date="2021-10-27T05:58:00Z">
              <w:tcPr>
                <w:tcW w:w="864" w:type="dxa"/>
                <w:vAlign w:val="center"/>
                <w:hideMark/>
              </w:tcPr>
            </w:tcPrChange>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93" w:author="Brian Bohman" w:date="2021-10-27T05:58:00Z">
              <w:tcPr>
                <w:tcW w:w="1152" w:type="dxa"/>
                <w:vAlign w:val="center"/>
                <w:hideMark/>
              </w:tcPr>
            </w:tcPrChange>
          </w:tcPr>
          <w:p w14:paraId="47EA8D6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694" w:author="Brian Bohman" w:date="2021-10-27T05:58:00Z">
              <w:tcPr>
                <w:tcW w:w="504" w:type="dxa"/>
                <w:vAlign w:val="center"/>
                <w:hideMark/>
              </w:tcPr>
            </w:tcPrChange>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695" w:author="Brian Bohman" w:date="2021-10-27T05:58:00Z">
              <w:tcPr>
                <w:tcW w:w="1008" w:type="dxa"/>
                <w:vAlign w:val="center"/>
                <w:hideMark/>
              </w:tcPr>
            </w:tcPrChange>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696" w:author="Brian Bohman" w:date="2021-10-27T05:58:00Z">
              <w:tcPr>
                <w:tcW w:w="1008" w:type="dxa"/>
                <w:vAlign w:val="center"/>
                <w:hideMark/>
              </w:tcPr>
            </w:tcPrChange>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97" w:author="Brian Bohman" w:date="2021-10-27T05:58:00Z">
              <w:tcPr>
                <w:tcW w:w="720" w:type="dxa"/>
                <w:vAlign w:val="center"/>
                <w:hideMark/>
              </w:tcPr>
            </w:tcPrChange>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698" w:author="Brian Bohman" w:date="2021-10-27T05:58:00Z">
              <w:tcPr>
                <w:tcW w:w="1008" w:type="dxa"/>
                <w:vAlign w:val="center"/>
                <w:hideMark/>
              </w:tcPr>
            </w:tcPrChange>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699" w:author="Brian Bohman" w:date="2021-10-27T05:58:00Z">
              <w:tcPr>
                <w:tcW w:w="1152" w:type="dxa"/>
                <w:vAlign w:val="center"/>
                <w:hideMark/>
              </w:tcPr>
            </w:tcPrChange>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3700" w:author="Brian Bohman" w:date="2021-10-27T05:58:00Z">
              <w:tcPr>
                <w:tcW w:w="1008" w:type="dxa"/>
                <w:vAlign w:val="center"/>
                <w:hideMark/>
              </w:tcPr>
            </w:tcPrChange>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F75709A" w14:textId="77777777" w:rsidTr="00E419CD">
        <w:trPr>
          <w:trHeight w:val="165"/>
          <w:trPrChange w:id="3701" w:author="Brian Bohman" w:date="2021-10-27T05:58:00Z">
            <w:trPr>
              <w:trHeight w:val="165"/>
            </w:trPr>
          </w:trPrChange>
        </w:trPr>
        <w:tc>
          <w:tcPr>
            <w:tcW w:w="360" w:type="dxa"/>
            <w:vAlign w:val="center"/>
            <w:hideMark/>
            <w:tcPrChange w:id="3702" w:author="Brian Bohman" w:date="2021-10-27T05:58:00Z">
              <w:tcPr>
                <w:tcW w:w="360" w:type="dxa"/>
                <w:vAlign w:val="center"/>
                <w:hideMark/>
              </w:tcPr>
            </w:tcPrChange>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Change w:id="3703" w:author="Brian Bohman" w:date="2021-10-27T05:58:00Z">
              <w:tcPr>
                <w:tcW w:w="864" w:type="dxa"/>
                <w:vAlign w:val="center"/>
                <w:hideMark/>
              </w:tcPr>
            </w:tcPrChange>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04" w:author="Brian Bohman" w:date="2021-10-27T05:58:00Z">
              <w:tcPr>
                <w:tcW w:w="1152" w:type="dxa"/>
                <w:vAlign w:val="center"/>
                <w:hideMark/>
              </w:tcPr>
            </w:tcPrChange>
          </w:tcPr>
          <w:p w14:paraId="04FED38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705" w:author="Brian Bohman" w:date="2021-10-27T05:58:00Z">
              <w:tcPr>
                <w:tcW w:w="504" w:type="dxa"/>
                <w:vAlign w:val="center"/>
                <w:hideMark/>
              </w:tcPr>
            </w:tcPrChange>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706" w:author="Brian Bohman" w:date="2021-10-27T05:58:00Z">
              <w:tcPr>
                <w:tcW w:w="1008" w:type="dxa"/>
                <w:vAlign w:val="center"/>
                <w:hideMark/>
              </w:tcPr>
            </w:tcPrChange>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707" w:author="Brian Bohman" w:date="2021-10-27T05:58:00Z">
              <w:tcPr>
                <w:tcW w:w="1008" w:type="dxa"/>
                <w:vAlign w:val="center"/>
                <w:hideMark/>
              </w:tcPr>
            </w:tcPrChange>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08" w:author="Brian Bohman" w:date="2021-10-27T05:58:00Z">
              <w:tcPr>
                <w:tcW w:w="720" w:type="dxa"/>
                <w:vAlign w:val="center"/>
                <w:hideMark/>
              </w:tcPr>
            </w:tcPrChange>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709" w:author="Brian Bohman" w:date="2021-10-27T05:58:00Z">
              <w:tcPr>
                <w:tcW w:w="1008" w:type="dxa"/>
                <w:vAlign w:val="center"/>
                <w:hideMark/>
              </w:tcPr>
            </w:tcPrChange>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10" w:author="Brian Bohman" w:date="2021-10-27T05:58:00Z">
              <w:tcPr>
                <w:tcW w:w="1152" w:type="dxa"/>
                <w:vAlign w:val="center"/>
                <w:hideMark/>
              </w:tcPr>
            </w:tcPrChange>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440" w:type="dxa"/>
            <w:vAlign w:val="center"/>
            <w:hideMark/>
            <w:tcPrChange w:id="3711" w:author="Brian Bohman" w:date="2021-10-27T05:58:00Z">
              <w:tcPr>
                <w:tcW w:w="1008" w:type="dxa"/>
                <w:vAlign w:val="center"/>
                <w:hideMark/>
              </w:tcPr>
            </w:tcPrChange>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5B1118D7" w14:textId="77777777" w:rsidTr="00E419CD">
        <w:trPr>
          <w:trHeight w:val="165"/>
          <w:trPrChange w:id="3712" w:author="Brian Bohman" w:date="2021-10-27T05:58:00Z">
            <w:trPr>
              <w:trHeight w:val="165"/>
            </w:trPr>
          </w:trPrChange>
        </w:trPr>
        <w:tc>
          <w:tcPr>
            <w:tcW w:w="360" w:type="dxa"/>
            <w:vAlign w:val="center"/>
            <w:hideMark/>
            <w:tcPrChange w:id="3713" w:author="Brian Bohman" w:date="2021-10-27T05:58:00Z">
              <w:tcPr>
                <w:tcW w:w="360" w:type="dxa"/>
                <w:vAlign w:val="center"/>
                <w:hideMark/>
              </w:tcPr>
            </w:tcPrChange>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Change w:id="3714" w:author="Brian Bohman" w:date="2021-10-27T05:58:00Z">
              <w:tcPr>
                <w:tcW w:w="864" w:type="dxa"/>
                <w:vAlign w:val="center"/>
                <w:hideMark/>
              </w:tcPr>
            </w:tcPrChange>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15" w:author="Brian Bohman" w:date="2021-10-27T05:58:00Z">
              <w:tcPr>
                <w:tcW w:w="1152" w:type="dxa"/>
                <w:vAlign w:val="center"/>
                <w:hideMark/>
              </w:tcPr>
            </w:tcPrChange>
          </w:tcPr>
          <w:p w14:paraId="6051A50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716" w:author="Brian Bohman" w:date="2021-10-27T05:58:00Z">
              <w:tcPr>
                <w:tcW w:w="504" w:type="dxa"/>
                <w:vAlign w:val="center"/>
                <w:hideMark/>
              </w:tcPr>
            </w:tcPrChange>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717" w:author="Brian Bohman" w:date="2021-10-27T05:58:00Z">
              <w:tcPr>
                <w:tcW w:w="1008" w:type="dxa"/>
                <w:vAlign w:val="center"/>
                <w:hideMark/>
              </w:tcPr>
            </w:tcPrChange>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718" w:author="Brian Bohman" w:date="2021-10-27T05:58:00Z">
              <w:tcPr>
                <w:tcW w:w="1008" w:type="dxa"/>
                <w:vAlign w:val="center"/>
                <w:hideMark/>
              </w:tcPr>
            </w:tcPrChange>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19" w:author="Brian Bohman" w:date="2021-10-27T05:58:00Z">
              <w:tcPr>
                <w:tcW w:w="720" w:type="dxa"/>
                <w:vAlign w:val="center"/>
                <w:hideMark/>
              </w:tcPr>
            </w:tcPrChange>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720" w:author="Brian Bohman" w:date="2021-10-27T05:58:00Z">
              <w:tcPr>
                <w:tcW w:w="1008" w:type="dxa"/>
                <w:vAlign w:val="center"/>
                <w:hideMark/>
              </w:tcPr>
            </w:tcPrChange>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721" w:author="Brian Bohman" w:date="2021-10-27T05:58:00Z">
              <w:tcPr>
                <w:tcW w:w="1152" w:type="dxa"/>
                <w:vAlign w:val="center"/>
                <w:hideMark/>
              </w:tcPr>
            </w:tcPrChange>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440" w:type="dxa"/>
            <w:vAlign w:val="center"/>
            <w:hideMark/>
            <w:tcPrChange w:id="3722" w:author="Brian Bohman" w:date="2021-10-27T05:58:00Z">
              <w:tcPr>
                <w:tcW w:w="1008" w:type="dxa"/>
                <w:vAlign w:val="center"/>
                <w:hideMark/>
              </w:tcPr>
            </w:tcPrChange>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A435405" w14:textId="77777777" w:rsidTr="00E419CD">
        <w:trPr>
          <w:trHeight w:val="165"/>
          <w:trPrChange w:id="3723" w:author="Brian Bohman" w:date="2021-10-27T05:58:00Z">
            <w:trPr>
              <w:trHeight w:val="165"/>
            </w:trPr>
          </w:trPrChange>
        </w:trPr>
        <w:tc>
          <w:tcPr>
            <w:tcW w:w="360" w:type="dxa"/>
            <w:vAlign w:val="center"/>
            <w:hideMark/>
            <w:tcPrChange w:id="3724" w:author="Brian Bohman" w:date="2021-10-27T05:58:00Z">
              <w:tcPr>
                <w:tcW w:w="360" w:type="dxa"/>
                <w:vAlign w:val="center"/>
                <w:hideMark/>
              </w:tcPr>
            </w:tcPrChange>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Change w:id="3725" w:author="Brian Bohman" w:date="2021-10-27T05:58:00Z">
              <w:tcPr>
                <w:tcW w:w="864" w:type="dxa"/>
                <w:vAlign w:val="center"/>
                <w:hideMark/>
              </w:tcPr>
            </w:tcPrChange>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26" w:author="Brian Bohman" w:date="2021-10-27T05:58:00Z">
              <w:tcPr>
                <w:tcW w:w="1152" w:type="dxa"/>
                <w:vAlign w:val="center"/>
                <w:hideMark/>
              </w:tcPr>
            </w:tcPrChange>
          </w:tcPr>
          <w:p w14:paraId="0F25AFB2"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727" w:author="Brian Bohman" w:date="2021-10-27T05:58:00Z">
              <w:tcPr>
                <w:tcW w:w="504" w:type="dxa"/>
                <w:vAlign w:val="center"/>
                <w:hideMark/>
              </w:tcPr>
            </w:tcPrChange>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728" w:author="Brian Bohman" w:date="2021-10-27T05:58:00Z">
              <w:tcPr>
                <w:tcW w:w="1008" w:type="dxa"/>
                <w:vAlign w:val="center"/>
                <w:hideMark/>
              </w:tcPr>
            </w:tcPrChange>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729" w:author="Brian Bohman" w:date="2021-10-27T05:58:00Z">
              <w:tcPr>
                <w:tcW w:w="1008" w:type="dxa"/>
                <w:vAlign w:val="center"/>
                <w:hideMark/>
              </w:tcPr>
            </w:tcPrChange>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30" w:author="Brian Bohman" w:date="2021-10-27T05:58:00Z">
              <w:tcPr>
                <w:tcW w:w="720" w:type="dxa"/>
                <w:vAlign w:val="center"/>
                <w:hideMark/>
              </w:tcPr>
            </w:tcPrChange>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731" w:author="Brian Bohman" w:date="2021-10-27T05:58:00Z">
              <w:tcPr>
                <w:tcW w:w="1008" w:type="dxa"/>
                <w:vAlign w:val="center"/>
                <w:hideMark/>
              </w:tcPr>
            </w:tcPrChange>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732" w:author="Brian Bohman" w:date="2021-10-27T05:58:00Z">
              <w:tcPr>
                <w:tcW w:w="1152" w:type="dxa"/>
                <w:vAlign w:val="center"/>
                <w:hideMark/>
              </w:tcPr>
            </w:tcPrChange>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3733" w:author="Brian Bohman" w:date="2021-10-27T05:58:00Z">
              <w:tcPr>
                <w:tcW w:w="1008" w:type="dxa"/>
                <w:vAlign w:val="center"/>
                <w:hideMark/>
              </w:tcPr>
            </w:tcPrChange>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59888644" w14:textId="77777777" w:rsidTr="00E419CD">
        <w:trPr>
          <w:trHeight w:val="165"/>
          <w:trPrChange w:id="3734" w:author="Brian Bohman" w:date="2021-10-27T05:58:00Z">
            <w:trPr>
              <w:trHeight w:val="165"/>
            </w:trPr>
          </w:trPrChange>
        </w:trPr>
        <w:tc>
          <w:tcPr>
            <w:tcW w:w="360" w:type="dxa"/>
            <w:vAlign w:val="center"/>
            <w:hideMark/>
            <w:tcPrChange w:id="3735" w:author="Brian Bohman" w:date="2021-10-27T05:58:00Z">
              <w:tcPr>
                <w:tcW w:w="360" w:type="dxa"/>
                <w:vAlign w:val="center"/>
                <w:hideMark/>
              </w:tcPr>
            </w:tcPrChange>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Change w:id="3736" w:author="Brian Bohman" w:date="2021-10-27T05:58:00Z">
              <w:tcPr>
                <w:tcW w:w="864" w:type="dxa"/>
                <w:vAlign w:val="center"/>
                <w:hideMark/>
              </w:tcPr>
            </w:tcPrChange>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37" w:author="Brian Bohman" w:date="2021-10-27T05:58:00Z">
              <w:tcPr>
                <w:tcW w:w="1152" w:type="dxa"/>
                <w:vAlign w:val="center"/>
                <w:hideMark/>
              </w:tcPr>
            </w:tcPrChange>
          </w:tcPr>
          <w:p w14:paraId="4618EF4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738" w:author="Brian Bohman" w:date="2021-10-27T05:58:00Z">
              <w:tcPr>
                <w:tcW w:w="504" w:type="dxa"/>
                <w:vAlign w:val="center"/>
                <w:hideMark/>
              </w:tcPr>
            </w:tcPrChange>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739" w:author="Brian Bohman" w:date="2021-10-27T05:58:00Z">
              <w:tcPr>
                <w:tcW w:w="1008" w:type="dxa"/>
                <w:vAlign w:val="center"/>
                <w:hideMark/>
              </w:tcPr>
            </w:tcPrChange>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740" w:author="Brian Bohman" w:date="2021-10-27T05:58:00Z">
              <w:tcPr>
                <w:tcW w:w="1008" w:type="dxa"/>
                <w:vAlign w:val="center"/>
                <w:hideMark/>
              </w:tcPr>
            </w:tcPrChange>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41" w:author="Brian Bohman" w:date="2021-10-27T05:58:00Z">
              <w:tcPr>
                <w:tcW w:w="720" w:type="dxa"/>
                <w:vAlign w:val="center"/>
                <w:hideMark/>
              </w:tcPr>
            </w:tcPrChange>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742" w:author="Brian Bohman" w:date="2021-10-27T05:58:00Z">
              <w:tcPr>
                <w:tcW w:w="1008" w:type="dxa"/>
                <w:vAlign w:val="center"/>
                <w:hideMark/>
              </w:tcPr>
            </w:tcPrChange>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743" w:author="Brian Bohman" w:date="2021-10-27T05:58:00Z">
              <w:tcPr>
                <w:tcW w:w="1152" w:type="dxa"/>
                <w:vAlign w:val="center"/>
                <w:hideMark/>
              </w:tcPr>
            </w:tcPrChange>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440" w:type="dxa"/>
            <w:vAlign w:val="center"/>
            <w:hideMark/>
            <w:tcPrChange w:id="3744" w:author="Brian Bohman" w:date="2021-10-27T05:58:00Z">
              <w:tcPr>
                <w:tcW w:w="1008" w:type="dxa"/>
                <w:vAlign w:val="center"/>
                <w:hideMark/>
              </w:tcPr>
            </w:tcPrChange>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67A6B489" w14:textId="77777777" w:rsidTr="00E419CD">
        <w:trPr>
          <w:trHeight w:val="165"/>
          <w:trPrChange w:id="3745" w:author="Brian Bohman" w:date="2021-10-27T05:58:00Z">
            <w:trPr>
              <w:trHeight w:val="165"/>
            </w:trPr>
          </w:trPrChange>
        </w:trPr>
        <w:tc>
          <w:tcPr>
            <w:tcW w:w="360" w:type="dxa"/>
            <w:vAlign w:val="center"/>
            <w:hideMark/>
            <w:tcPrChange w:id="3746" w:author="Brian Bohman" w:date="2021-10-27T05:58:00Z">
              <w:tcPr>
                <w:tcW w:w="360" w:type="dxa"/>
                <w:vAlign w:val="center"/>
                <w:hideMark/>
              </w:tcPr>
            </w:tcPrChange>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Change w:id="3747" w:author="Brian Bohman" w:date="2021-10-27T05:58:00Z">
              <w:tcPr>
                <w:tcW w:w="864" w:type="dxa"/>
                <w:vAlign w:val="center"/>
                <w:hideMark/>
              </w:tcPr>
            </w:tcPrChange>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48" w:author="Brian Bohman" w:date="2021-10-27T05:58:00Z">
              <w:tcPr>
                <w:tcW w:w="1152" w:type="dxa"/>
                <w:vAlign w:val="center"/>
                <w:hideMark/>
              </w:tcPr>
            </w:tcPrChange>
          </w:tcPr>
          <w:p w14:paraId="3D493F7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749" w:author="Brian Bohman" w:date="2021-10-27T05:58:00Z">
              <w:tcPr>
                <w:tcW w:w="504" w:type="dxa"/>
                <w:vAlign w:val="center"/>
                <w:hideMark/>
              </w:tcPr>
            </w:tcPrChange>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750" w:author="Brian Bohman" w:date="2021-10-27T05:58:00Z">
              <w:tcPr>
                <w:tcW w:w="1008" w:type="dxa"/>
                <w:vAlign w:val="center"/>
                <w:hideMark/>
              </w:tcPr>
            </w:tcPrChange>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751" w:author="Brian Bohman" w:date="2021-10-27T05:58:00Z">
              <w:tcPr>
                <w:tcW w:w="1008" w:type="dxa"/>
                <w:vAlign w:val="center"/>
                <w:hideMark/>
              </w:tcPr>
            </w:tcPrChange>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52" w:author="Brian Bohman" w:date="2021-10-27T05:58:00Z">
              <w:tcPr>
                <w:tcW w:w="720" w:type="dxa"/>
                <w:vAlign w:val="center"/>
                <w:hideMark/>
              </w:tcPr>
            </w:tcPrChange>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753" w:author="Brian Bohman" w:date="2021-10-27T05:58:00Z">
              <w:tcPr>
                <w:tcW w:w="1008" w:type="dxa"/>
                <w:vAlign w:val="center"/>
                <w:hideMark/>
              </w:tcPr>
            </w:tcPrChange>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754" w:author="Brian Bohman" w:date="2021-10-27T05:58:00Z">
              <w:tcPr>
                <w:tcW w:w="1152" w:type="dxa"/>
                <w:vAlign w:val="center"/>
                <w:hideMark/>
              </w:tcPr>
            </w:tcPrChange>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3755" w:author="Brian Bohman" w:date="2021-10-27T05:58:00Z">
              <w:tcPr>
                <w:tcW w:w="1008" w:type="dxa"/>
                <w:vAlign w:val="center"/>
                <w:hideMark/>
              </w:tcPr>
            </w:tcPrChange>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44350ECA" w14:textId="77777777" w:rsidTr="00E419CD">
        <w:trPr>
          <w:trHeight w:val="165"/>
          <w:trPrChange w:id="3756" w:author="Brian Bohman" w:date="2021-10-27T05:58:00Z">
            <w:trPr>
              <w:trHeight w:val="165"/>
            </w:trPr>
          </w:trPrChange>
        </w:trPr>
        <w:tc>
          <w:tcPr>
            <w:tcW w:w="360" w:type="dxa"/>
            <w:vAlign w:val="center"/>
            <w:hideMark/>
            <w:tcPrChange w:id="3757" w:author="Brian Bohman" w:date="2021-10-27T05:58:00Z">
              <w:tcPr>
                <w:tcW w:w="360" w:type="dxa"/>
                <w:vAlign w:val="center"/>
                <w:hideMark/>
              </w:tcPr>
            </w:tcPrChange>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Change w:id="3758" w:author="Brian Bohman" w:date="2021-10-27T05:58:00Z">
              <w:tcPr>
                <w:tcW w:w="864" w:type="dxa"/>
                <w:vAlign w:val="center"/>
                <w:hideMark/>
              </w:tcPr>
            </w:tcPrChange>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59" w:author="Brian Bohman" w:date="2021-10-27T05:58:00Z">
              <w:tcPr>
                <w:tcW w:w="1152" w:type="dxa"/>
                <w:vAlign w:val="center"/>
                <w:hideMark/>
              </w:tcPr>
            </w:tcPrChange>
          </w:tcPr>
          <w:p w14:paraId="74BFF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760" w:author="Brian Bohman" w:date="2021-10-27T05:58:00Z">
              <w:tcPr>
                <w:tcW w:w="504" w:type="dxa"/>
                <w:vAlign w:val="center"/>
                <w:hideMark/>
              </w:tcPr>
            </w:tcPrChange>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761" w:author="Brian Bohman" w:date="2021-10-27T05:58:00Z">
              <w:tcPr>
                <w:tcW w:w="1008" w:type="dxa"/>
                <w:vAlign w:val="center"/>
                <w:hideMark/>
              </w:tcPr>
            </w:tcPrChange>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762" w:author="Brian Bohman" w:date="2021-10-27T05:58:00Z">
              <w:tcPr>
                <w:tcW w:w="1008" w:type="dxa"/>
                <w:vAlign w:val="center"/>
                <w:hideMark/>
              </w:tcPr>
            </w:tcPrChange>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63" w:author="Brian Bohman" w:date="2021-10-27T05:58:00Z">
              <w:tcPr>
                <w:tcW w:w="720" w:type="dxa"/>
                <w:vAlign w:val="center"/>
                <w:hideMark/>
              </w:tcPr>
            </w:tcPrChange>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64" w:author="Brian Bohman" w:date="2021-10-27T05:58:00Z">
              <w:tcPr>
                <w:tcW w:w="1008" w:type="dxa"/>
                <w:vAlign w:val="center"/>
                <w:hideMark/>
              </w:tcPr>
            </w:tcPrChange>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65" w:author="Brian Bohman" w:date="2021-10-27T05:58:00Z">
              <w:tcPr>
                <w:tcW w:w="1152" w:type="dxa"/>
                <w:vAlign w:val="center"/>
                <w:hideMark/>
              </w:tcPr>
            </w:tcPrChange>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440" w:type="dxa"/>
            <w:vAlign w:val="center"/>
            <w:hideMark/>
            <w:tcPrChange w:id="3766" w:author="Brian Bohman" w:date="2021-10-27T05:58:00Z">
              <w:tcPr>
                <w:tcW w:w="1008" w:type="dxa"/>
                <w:vAlign w:val="center"/>
                <w:hideMark/>
              </w:tcPr>
            </w:tcPrChange>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378142CE" w14:textId="77777777" w:rsidTr="00E419CD">
        <w:trPr>
          <w:trHeight w:val="165"/>
          <w:trPrChange w:id="3767" w:author="Brian Bohman" w:date="2021-10-27T05:58:00Z">
            <w:trPr>
              <w:trHeight w:val="165"/>
            </w:trPr>
          </w:trPrChange>
        </w:trPr>
        <w:tc>
          <w:tcPr>
            <w:tcW w:w="360" w:type="dxa"/>
            <w:vAlign w:val="center"/>
            <w:hideMark/>
            <w:tcPrChange w:id="3768" w:author="Brian Bohman" w:date="2021-10-27T05:58:00Z">
              <w:tcPr>
                <w:tcW w:w="360" w:type="dxa"/>
                <w:vAlign w:val="center"/>
                <w:hideMark/>
              </w:tcPr>
            </w:tcPrChange>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Change w:id="3769" w:author="Brian Bohman" w:date="2021-10-27T05:58:00Z">
              <w:tcPr>
                <w:tcW w:w="864" w:type="dxa"/>
                <w:vAlign w:val="center"/>
                <w:hideMark/>
              </w:tcPr>
            </w:tcPrChange>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70" w:author="Brian Bohman" w:date="2021-10-27T05:58:00Z">
              <w:tcPr>
                <w:tcW w:w="1152" w:type="dxa"/>
                <w:vAlign w:val="center"/>
                <w:hideMark/>
              </w:tcPr>
            </w:tcPrChange>
          </w:tcPr>
          <w:p w14:paraId="27FA48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771" w:author="Brian Bohman" w:date="2021-10-27T05:58:00Z">
              <w:tcPr>
                <w:tcW w:w="504" w:type="dxa"/>
                <w:vAlign w:val="center"/>
                <w:hideMark/>
              </w:tcPr>
            </w:tcPrChange>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772" w:author="Brian Bohman" w:date="2021-10-27T05:58:00Z">
              <w:tcPr>
                <w:tcW w:w="1008" w:type="dxa"/>
                <w:vAlign w:val="center"/>
                <w:hideMark/>
              </w:tcPr>
            </w:tcPrChange>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773" w:author="Brian Bohman" w:date="2021-10-27T05:58:00Z">
              <w:tcPr>
                <w:tcW w:w="1008" w:type="dxa"/>
                <w:vAlign w:val="center"/>
                <w:hideMark/>
              </w:tcPr>
            </w:tcPrChange>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74" w:author="Brian Bohman" w:date="2021-10-27T05:58:00Z">
              <w:tcPr>
                <w:tcW w:w="720" w:type="dxa"/>
                <w:vAlign w:val="center"/>
                <w:hideMark/>
              </w:tcPr>
            </w:tcPrChange>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75" w:author="Brian Bohman" w:date="2021-10-27T05:58:00Z">
              <w:tcPr>
                <w:tcW w:w="1008" w:type="dxa"/>
                <w:vAlign w:val="center"/>
                <w:hideMark/>
              </w:tcPr>
            </w:tcPrChange>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776" w:author="Brian Bohman" w:date="2021-10-27T05:58:00Z">
              <w:tcPr>
                <w:tcW w:w="1152" w:type="dxa"/>
                <w:vAlign w:val="center"/>
                <w:hideMark/>
              </w:tcPr>
            </w:tcPrChange>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3777" w:author="Brian Bohman" w:date="2021-10-27T05:58:00Z">
              <w:tcPr>
                <w:tcW w:w="1008" w:type="dxa"/>
                <w:vAlign w:val="center"/>
                <w:hideMark/>
              </w:tcPr>
            </w:tcPrChange>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19CD" w:rsidRPr="009B3DCC" w14:paraId="34ED751E" w14:textId="77777777" w:rsidTr="00E419CD">
        <w:trPr>
          <w:trHeight w:val="165"/>
          <w:trPrChange w:id="3778" w:author="Brian Bohman" w:date="2021-10-27T05:58:00Z">
            <w:trPr>
              <w:trHeight w:val="165"/>
            </w:trPr>
          </w:trPrChange>
        </w:trPr>
        <w:tc>
          <w:tcPr>
            <w:tcW w:w="360" w:type="dxa"/>
            <w:vAlign w:val="center"/>
            <w:hideMark/>
            <w:tcPrChange w:id="3779" w:author="Brian Bohman" w:date="2021-10-27T05:58:00Z">
              <w:tcPr>
                <w:tcW w:w="360" w:type="dxa"/>
                <w:vAlign w:val="center"/>
                <w:hideMark/>
              </w:tcPr>
            </w:tcPrChange>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Change w:id="3780" w:author="Brian Bohman" w:date="2021-10-27T05:58:00Z">
              <w:tcPr>
                <w:tcW w:w="864" w:type="dxa"/>
                <w:vAlign w:val="center"/>
                <w:hideMark/>
              </w:tcPr>
            </w:tcPrChange>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81" w:author="Brian Bohman" w:date="2021-10-27T05:58:00Z">
              <w:tcPr>
                <w:tcW w:w="1152" w:type="dxa"/>
                <w:vAlign w:val="center"/>
                <w:hideMark/>
              </w:tcPr>
            </w:tcPrChange>
          </w:tcPr>
          <w:p w14:paraId="31A64A1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782" w:author="Brian Bohman" w:date="2021-10-27T05:58:00Z">
              <w:tcPr>
                <w:tcW w:w="504" w:type="dxa"/>
                <w:vAlign w:val="center"/>
                <w:hideMark/>
              </w:tcPr>
            </w:tcPrChange>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783" w:author="Brian Bohman" w:date="2021-10-27T05:58:00Z">
              <w:tcPr>
                <w:tcW w:w="1008" w:type="dxa"/>
                <w:vAlign w:val="center"/>
                <w:hideMark/>
              </w:tcPr>
            </w:tcPrChange>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784" w:author="Brian Bohman" w:date="2021-10-27T05:58:00Z">
              <w:tcPr>
                <w:tcW w:w="1008" w:type="dxa"/>
                <w:vAlign w:val="center"/>
                <w:hideMark/>
              </w:tcPr>
            </w:tcPrChange>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85" w:author="Brian Bohman" w:date="2021-10-27T05:58:00Z">
              <w:tcPr>
                <w:tcW w:w="720" w:type="dxa"/>
                <w:vAlign w:val="center"/>
                <w:hideMark/>
              </w:tcPr>
            </w:tcPrChange>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86" w:author="Brian Bohman" w:date="2021-10-27T05:58:00Z">
              <w:tcPr>
                <w:tcW w:w="1008" w:type="dxa"/>
                <w:vAlign w:val="center"/>
                <w:hideMark/>
              </w:tcPr>
            </w:tcPrChange>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787" w:author="Brian Bohman" w:date="2021-10-27T05:58:00Z">
              <w:tcPr>
                <w:tcW w:w="1152" w:type="dxa"/>
                <w:vAlign w:val="center"/>
                <w:hideMark/>
              </w:tcPr>
            </w:tcPrChange>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440" w:type="dxa"/>
            <w:vAlign w:val="center"/>
            <w:hideMark/>
            <w:tcPrChange w:id="3788" w:author="Brian Bohman" w:date="2021-10-27T05:58:00Z">
              <w:tcPr>
                <w:tcW w:w="1008" w:type="dxa"/>
                <w:vAlign w:val="center"/>
                <w:hideMark/>
              </w:tcPr>
            </w:tcPrChange>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02D7BB" w14:textId="77777777" w:rsidTr="00E419CD">
        <w:trPr>
          <w:trHeight w:val="165"/>
          <w:trPrChange w:id="3789" w:author="Brian Bohman" w:date="2021-10-27T05:58:00Z">
            <w:trPr>
              <w:trHeight w:val="165"/>
            </w:trPr>
          </w:trPrChange>
        </w:trPr>
        <w:tc>
          <w:tcPr>
            <w:tcW w:w="360" w:type="dxa"/>
            <w:vAlign w:val="center"/>
            <w:hideMark/>
            <w:tcPrChange w:id="3790" w:author="Brian Bohman" w:date="2021-10-27T05:58:00Z">
              <w:tcPr>
                <w:tcW w:w="360" w:type="dxa"/>
                <w:vAlign w:val="center"/>
                <w:hideMark/>
              </w:tcPr>
            </w:tcPrChange>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Change w:id="3791" w:author="Brian Bohman" w:date="2021-10-27T05:58:00Z">
              <w:tcPr>
                <w:tcW w:w="864" w:type="dxa"/>
                <w:vAlign w:val="center"/>
                <w:hideMark/>
              </w:tcPr>
            </w:tcPrChange>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92" w:author="Brian Bohman" w:date="2021-10-27T05:58:00Z">
              <w:tcPr>
                <w:tcW w:w="1152" w:type="dxa"/>
                <w:vAlign w:val="center"/>
                <w:hideMark/>
              </w:tcPr>
            </w:tcPrChange>
          </w:tcPr>
          <w:p w14:paraId="12A00FE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793" w:author="Brian Bohman" w:date="2021-10-27T05:58:00Z">
              <w:tcPr>
                <w:tcW w:w="504" w:type="dxa"/>
                <w:vAlign w:val="center"/>
                <w:hideMark/>
              </w:tcPr>
            </w:tcPrChange>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794" w:author="Brian Bohman" w:date="2021-10-27T05:58:00Z">
              <w:tcPr>
                <w:tcW w:w="1008" w:type="dxa"/>
                <w:vAlign w:val="center"/>
                <w:hideMark/>
              </w:tcPr>
            </w:tcPrChange>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795" w:author="Brian Bohman" w:date="2021-10-27T05:58:00Z">
              <w:tcPr>
                <w:tcW w:w="1008" w:type="dxa"/>
                <w:vAlign w:val="center"/>
                <w:hideMark/>
              </w:tcPr>
            </w:tcPrChange>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96" w:author="Brian Bohman" w:date="2021-10-27T05:58:00Z">
              <w:tcPr>
                <w:tcW w:w="720" w:type="dxa"/>
                <w:vAlign w:val="center"/>
                <w:hideMark/>
              </w:tcPr>
            </w:tcPrChange>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97" w:author="Brian Bohman" w:date="2021-10-27T05:58:00Z">
              <w:tcPr>
                <w:tcW w:w="1008" w:type="dxa"/>
                <w:vAlign w:val="center"/>
                <w:hideMark/>
              </w:tcPr>
            </w:tcPrChange>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798" w:author="Brian Bohman" w:date="2021-10-27T05:58:00Z">
              <w:tcPr>
                <w:tcW w:w="1152" w:type="dxa"/>
                <w:vAlign w:val="center"/>
                <w:hideMark/>
              </w:tcPr>
            </w:tcPrChange>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3799" w:author="Brian Bohman" w:date="2021-10-27T05:58:00Z">
              <w:tcPr>
                <w:tcW w:w="1008" w:type="dxa"/>
                <w:vAlign w:val="center"/>
                <w:hideMark/>
              </w:tcPr>
            </w:tcPrChange>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19CD" w:rsidRPr="009B3DCC" w14:paraId="6AEB63C7" w14:textId="77777777" w:rsidTr="00E419CD">
        <w:trPr>
          <w:trHeight w:val="180"/>
          <w:trPrChange w:id="3800" w:author="Brian Bohman" w:date="2021-10-27T05:58:00Z">
            <w:trPr>
              <w:trHeight w:val="180"/>
            </w:trPr>
          </w:trPrChange>
        </w:trPr>
        <w:tc>
          <w:tcPr>
            <w:tcW w:w="360" w:type="dxa"/>
            <w:vAlign w:val="center"/>
            <w:hideMark/>
            <w:tcPrChange w:id="3801" w:author="Brian Bohman" w:date="2021-10-27T05:58:00Z">
              <w:tcPr>
                <w:tcW w:w="360" w:type="dxa"/>
                <w:vAlign w:val="center"/>
                <w:hideMark/>
              </w:tcPr>
            </w:tcPrChange>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Change w:id="3802" w:author="Brian Bohman" w:date="2021-10-27T05:58:00Z">
              <w:tcPr>
                <w:tcW w:w="864" w:type="dxa"/>
                <w:vAlign w:val="center"/>
                <w:hideMark/>
              </w:tcPr>
            </w:tcPrChange>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03" w:author="Brian Bohman" w:date="2021-10-27T05:58:00Z">
              <w:tcPr>
                <w:tcW w:w="1152" w:type="dxa"/>
                <w:vAlign w:val="center"/>
                <w:hideMark/>
              </w:tcPr>
            </w:tcPrChange>
          </w:tcPr>
          <w:p w14:paraId="073EB4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804" w:author="Brian Bohman" w:date="2021-10-27T05:58:00Z">
              <w:tcPr>
                <w:tcW w:w="504" w:type="dxa"/>
                <w:vAlign w:val="center"/>
                <w:hideMark/>
              </w:tcPr>
            </w:tcPrChange>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805" w:author="Brian Bohman" w:date="2021-10-27T05:58:00Z">
              <w:tcPr>
                <w:tcW w:w="1008" w:type="dxa"/>
                <w:vAlign w:val="center"/>
                <w:hideMark/>
              </w:tcPr>
            </w:tcPrChange>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806" w:author="Brian Bohman" w:date="2021-10-27T05:58:00Z">
              <w:tcPr>
                <w:tcW w:w="1008" w:type="dxa"/>
                <w:vAlign w:val="center"/>
                <w:hideMark/>
              </w:tcPr>
            </w:tcPrChange>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07" w:author="Brian Bohman" w:date="2021-10-27T05:58:00Z">
              <w:tcPr>
                <w:tcW w:w="720" w:type="dxa"/>
                <w:vAlign w:val="center"/>
                <w:hideMark/>
              </w:tcPr>
            </w:tcPrChange>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08" w:author="Brian Bohman" w:date="2021-10-27T05:58:00Z">
              <w:tcPr>
                <w:tcW w:w="1008" w:type="dxa"/>
                <w:vAlign w:val="center"/>
                <w:hideMark/>
              </w:tcPr>
            </w:tcPrChange>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09" w:author="Brian Bohman" w:date="2021-10-27T05:58:00Z">
              <w:tcPr>
                <w:tcW w:w="1152" w:type="dxa"/>
                <w:vAlign w:val="center"/>
                <w:hideMark/>
              </w:tcPr>
            </w:tcPrChange>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3810" w:author="Brian Bohman" w:date="2021-10-27T05:58:00Z">
              <w:tcPr>
                <w:tcW w:w="1008" w:type="dxa"/>
                <w:vAlign w:val="center"/>
                <w:hideMark/>
              </w:tcPr>
            </w:tcPrChange>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19CD" w:rsidRPr="009B3DCC" w14:paraId="54D9771E" w14:textId="77777777" w:rsidTr="00E419CD">
        <w:trPr>
          <w:trHeight w:val="165"/>
          <w:trPrChange w:id="3811" w:author="Brian Bohman" w:date="2021-10-27T05:58:00Z">
            <w:trPr>
              <w:trHeight w:val="165"/>
            </w:trPr>
          </w:trPrChange>
        </w:trPr>
        <w:tc>
          <w:tcPr>
            <w:tcW w:w="360" w:type="dxa"/>
            <w:vAlign w:val="center"/>
            <w:hideMark/>
            <w:tcPrChange w:id="3812" w:author="Brian Bohman" w:date="2021-10-27T05:58:00Z">
              <w:tcPr>
                <w:tcW w:w="360" w:type="dxa"/>
                <w:vAlign w:val="center"/>
                <w:hideMark/>
              </w:tcPr>
            </w:tcPrChange>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Change w:id="3813" w:author="Brian Bohman" w:date="2021-10-27T05:58:00Z">
              <w:tcPr>
                <w:tcW w:w="864" w:type="dxa"/>
                <w:vAlign w:val="center"/>
                <w:hideMark/>
              </w:tcPr>
            </w:tcPrChange>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14" w:author="Brian Bohman" w:date="2021-10-27T05:58:00Z">
              <w:tcPr>
                <w:tcW w:w="1152" w:type="dxa"/>
                <w:vAlign w:val="center"/>
                <w:hideMark/>
              </w:tcPr>
            </w:tcPrChange>
          </w:tcPr>
          <w:p w14:paraId="21D24B9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815" w:author="Brian Bohman" w:date="2021-10-27T05:58:00Z">
              <w:tcPr>
                <w:tcW w:w="504" w:type="dxa"/>
                <w:vAlign w:val="center"/>
                <w:hideMark/>
              </w:tcPr>
            </w:tcPrChange>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816" w:author="Brian Bohman" w:date="2021-10-27T05:58:00Z">
              <w:tcPr>
                <w:tcW w:w="1008" w:type="dxa"/>
                <w:vAlign w:val="center"/>
                <w:hideMark/>
              </w:tcPr>
            </w:tcPrChange>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817" w:author="Brian Bohman" w:date="2021-10-27T05:58:00Z">
              <w:tcPr>
                <w:tcW w:w="1008" w:type="dxa"/>
                <w:vAlign w:val="center"/>
                <w:hideMark/>
              </w:tcPr>
            </w:tcPrChange>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18" w:author="Brian Bohman" w:date="2021-10-27T05:58:00Z">
              <w:tcPr>
                <w:tcW w:w="720" w:type="dxa"/>
                <w:vAlign w:val="center"/>
                <w:hideMark/>
              </w:tcPr>
            </w:tcPrChange>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19" w:author="Brian Bohman" w:date="2021-10-27T05:58:00Z">
              <w:tcPr>
                <w:tcW w:w="1008" w:type="dxa"/>
                <w:vAlign w:val="center"/>
                <w:hideMark/>
              </w:tcPr>
            </w:tcPrChange>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820" w:author="Brian Bohman" w:date="2021-10-27T05:58:00Z">
              <w:tcPr>
                <w:tcW w:w="1152" w:type="dxa"/>
                <w:vAlign w:val="center"/>
                <w:hideMark/>
              </w:tcPr>
            </w:tcPrChange>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440" w:type="dxa"/>
            <w:vAlign w:val="center"/>
            <w:hideMark/>
            <w:tcPrChange w:id="3821" w:author="Brian Bohman" w:date="2021-10-27T05:58:00Z">
              <w:tcPr>
                <w:tcW w:w="1008" w:type="dxa"/>
                <w:vAlign w:val="center"/>
                <w:hideMark/>
              </w:tcPr>
            </w:tcPrChange>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19CD" w:rsidRPr="009B3DCC" w14:paraId="5A0CA0D9" w14:textId="77777777" w:rsidTr="00E419CD">
        <w:trPr>
          <w:trHeight w:val="165"/>
          <w:trPrChange w:id="3822" w:author="Brian Bohman" w:date="2021-10-27T05:58:00Z">
            <w:trPr>
              <w:trHeight w:val="165"/>
            </w:trPr>
          </w:trPrChange>
        </w:trPr>
        <w:tc>
          <w:tcPr>
            <w:tcW w:w="360" w:type="dxa"/>
            <w:vAlign w:val="center"/>
            <w:hideMark/>
            <w:tcPrChange w:id="3823" w:author="Brian Bohman" w:date="2021-10-27T05:58:00Z">
              <w:tcPr>
                <w:tcW w:w="360" w:type="dxa"/>
                <w:vAlign w:val="center"/>
                <w:hideMark/>
              </w:tcPr>
            </w:tcPrChange>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Change w:id="3824" w:author="Brian Bohman" w:date="2021-10-27T05:58:00Z">
              <w:tcPr>
                <w:tcW w:w="864" w:type="dxa"/>
                <w:vAlign w:val="center"/>
                <w:hideMark/>
              </w:tcPr>
            </w:tcPrChange>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25" w:author="Brian Bohman" w:date="2021-10-27T05:58:00Z">
              <w:tcPr>
                <w:tcW w:w="1152" w:type="dxa"/>
                <w:vAlign w:val="center"/>
                <w:hideMark/>
              </w:tcPr>
            </w:tcPrChange>
          </w:tcPr>
          <w:p w14:paraId="45F020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826" w:author="Brian Bohman" w:date="2021-10-27T05:58:00Z">
              <w:tcPr>
                <w:tcW w:w="504" w:type="dxa"/>
                <w:vAlign w:val="center"/>
                <w:hideMark/>
              </w:tcPr>
            </w:tcPrChange>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827" w:author="Brian Bohman" w:date="2021-10-27T05:58:00Z">
              <w:tcPr>
                <w:tcW w:w="1008" w:type="dxa"/>
                <w:vAlign w:val="center"/>
                <w:hideMark/>
              </w:tcPr>
            </w:tcPrChange>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828" w:author="Brian Bohman" w:date="2021-10-27T05:58:00Z">
              <w:tcPr>
                <w:tcW w:w="1008" w:type="dxa"/>
                <w:vAlign w:val="center"/>
                <w:hideMark/>
              </w:tcPr>
            </w:tcPrChange>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29" w:author="Brian Bohman" w:date="2021-10-27T05:58:00Z">
              <w:tcPr>
                <w:tcW w:w="720" w:type="dxa"/>
                <w:vAlign w:val="center"/>
                <w:hideMark/>
              </w:tcPr>
            </w:tcPrChange>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30" w:author="Brian Bohman" w:date="2021-10-27T05:58:00Z">
              <w:tcPr>
                <w:tcW w:w="1008" w:type="dxa"/>
                <w:vAlign w:val="center"/>
                <w:hideMark/>
              </w:tcPr>
            </w:tcPrChange>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831" w:author="Brian Bohman" w:date="2021-10-27T05:58:00Z">
              <w:tcPr>
                <w:tcW w:w="1152" w:type="dxa"/>
                <w:vAlign w:val="center"/>
                <w:hideMark/>
              </w:tcPr>
            </w:tcPrChange>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3832" w:author="Brian Bohman" w:date="2021-10-27T05:58:00Z">
              <w:tcPr>
                <w:tcW w:w="1008" w:type="dxa"/>
                <w:vAlign w:val="center"/>
                <w:hideMark/>
              </w:tcPr>
            </w:tcPrChange>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0A7D4AA" w14:textId="77777777" w:rsidTr="00E419CD">
        <w:trPr>
          <w:trHeight w:val="165"/>
          <w:trPrChange w:id="3833" w:author="Brian Bohman" w:date="2021-10-27T05:58:00Z">
            <w:trPr>
              <w:trHeight w:val="165"/>
            </w:trPr>
          </w:trPrChange>
        </w:trPr>
        <w:tc>
          <w:tcPr>
            <w:tcW w:w="360" w:type="dxa"/>
            <w:vAlign w:val="center"/>
            <w:hideMark/>
            <w:tcPrChange w:id="3834" w:author="Brian Bohman" w:date="2021-10-27T05:58:00Z">
              <w:tcPr>
                <w:tcW w:w="360" w:type="dxa"/>
                <w:vAlign w:val="center"/>
                <w:hideMark/>
              </w:tcPr>
            </w:tcPrChange>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Change w:id="3835" w:author="Brian Bohman" w:date="2021-10-27T05:58:00Z">
              <w:tcPr>
                <w:tcW w:w="864" w:type="dxa"/>
                <w:vAlign w:val="center"/>
                <w:hideMark/>
              </w:tcPr>
            </w:tcPrChange>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36" w:author="Brian Bohman" w:date="2021-10-27T05:58:00Z">
              <w:tcPr>
                <w:tcW w:w="1152" w:type="dxa"/>
                <w:vAlign w:val="center"/>
                <w:hideMark/>
              </w:tcPr>
            </w:tcPrChange>
          </w:tcPr>
          <w:p w14:paraId="4222072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837" w:author="Brian Bohman" w:date="2021-10-27T05:58:00Z">
              <w:tcPr>
                <w:tcW w:w="504" w:type="dxa"/>
                <w:vAlign w:val="center"/>
                <w:hideMark/>
              </w:tcPr>
            </w:tcPrChange>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838" w:author="Brian Bohman" w:date="2021-10-27T05:58:00Z">
              <w:tcPr>
                <w:tcW w:w="1008" w:type="dxa"/>
                <w:vAlign w:val="center"/>
                <w:hideMark/>
              </w:tcPr>
            </w:tcPrChange>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839" w:author="Brian Bohman" w:date="2021-10-27T05:58:00Z">
              <w:tcPr>
                <w:tcW w:w="1008" w:type="dxa"/>
                <w:vAlign w:val="center"/>
                <w:hideMark/>
              </w:tcPr>
            </w:tcPrChange>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40" w:author="Brian Bohman" w:date="2021-10-27T05:58:00Z">
              <w:tcPr>
                <w:tcW w:w="720" w:type="dxa"/>
                <w:vAlign w:val="center"/>
                <w:hideMark/>
              </w:tcPr>
            </w:tcPrChange>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41" w:author="Brian Bohman" w:date="2021-10-27T05:58:00Z">
              <w:tcPr>
                <w:tcW w:w="1008" w:type="dxa"/>
                <w:vAlign w:val="center"/>
                <w:hideMark/>
              </w:tcPr>
            </w:tcPrChange>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842" w:author="Brian Bohman" w:date="2021-10-27T05:58:00Z">
              <w:tcPr>
                <w:tcW w:w="1152" w:type="dxa"/>
                <w:vAlign w:val="center"/>
                <w:hideMark/>
              </w:tcPr>
            </w:tcPrChange>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843" w:author="Brian Bohman" w:date="2021-10-27T05:58:00Z">
              <w:tcPr>
                <w:tcW w:w="1008" w:type="dxa"/>
                <w:vAlign w:val="center"/>
                <w:hideMark/>
              </w:tcPr>
            </w:tcPrChange>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19CD" w:rsidRPr="009B3DCC" w14:paraId="40C61D16" w14:textId="77777777" w:rsidTr="00E419CD">
        <w:trPr>
          <w:trHeight w:val="165"/>
          <w:trPrChange w:id="3844" w:author="Brian Bohman" w:date="2021-10-27T05:58:00Z">
            <w:trPr>
              <w:trHeight w:val="165"/>
            </w:trPr>
          </w:trPrChange>
        </w:trPr>
        <w:tc>
          <w:tcPr>
            <w:tcW w:w="360" w:type="dxa"/>
            <w:vAlign w:val="center"/>
            <w:hideMark/>
            <w:tcPrChange w:id="3845" w:author="Brian Bohman" w:date="2021-10-27T05:58:00Z">
              <w:tcPr>
                <w:tcW w:w="360" w:type="dxa"/>
                <w:vAlign w:val="center"/>
                <w:hideMark/>
              </w:tcPr>
            </w:tcPrChange>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Change w:id="3846" w:author="Brian Bohman" w:date="2021-10-27T05:58:00Z">
              <w:tcPr>
                <w:tcW w:w="864" w:type="dxa"/>
                <w:vAlign w:val="center"/>
                <w:hideMark/>
              </w:tcPr>
            </w:tcPrChange>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47" w:author="Brian Bohman" w:date="2021-10-27T05:58:00Z">
              <w:tcPr>
                <w:tcW w:w="1152" w:type="dxa"/>
                <w:vAlign w:val="center"/>
                <w:hideMark/>
              </w:tcPr>
            </w:tcPrChange>
          </w:tcPr>
          <w:p w14:paraId="2E73044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848" w:author="Brian Bohman" w:date="2021-10-27T05:58:00Z">
              <w:tcPr>
                <w:tcW w:w="504" w:type="dxa"/>
                <w:vAlign w:val="center"/>
                <w:hideMark/>
              </w:tcPr>
            </w:tcPrChange>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849" w:author="Brian Bohman" w:date="2021-10-27T05:58:00Z">
              <w:tcPr>
                <w:tcW w:w="1008" w:type="dxa"/>
                <w:vAlign w:val="center"/>
                <w:hideMark/>
              </w:tcPr>
            </w:tcPrChange>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850" w:author="Brian Bohman" w:date="2021-10-27T05:58:00Z">
              <w:tcPr>
                <w:tcW w:w="1008" w:type="dxa"/>
                <w:vAlign w:val="center"/>
                <w:hideMark/>
              </w:tcPr>
            </w:tcPrChange>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51" w:author="Brian Bohman" w:date="2021-10-27T05:58:00Z">
              <w:tcPr>
                <w:tcW w:w="720" w:type="dxa"/>
                <w:vAlign w:val="center"/>
                <w:hideMark/>
              </w:tcPr>
            </w:tcPrChange>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52" w:author="Brian Bohman" w:date="2021-10-27T05:58:00Z">
              <w:tcPr>
                <w:tcW w:w="1008" w:type="dxa"/>
                <w:vAlign w:val="center"/>
                <w:hideMark/>
              </w:tcPr>
            </w:tcPrChange>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53" w:author="Brian Bohman" w:date="2021-10-27T05:58:00Z">
              <w:tcPr>
                <w:tcW w:w="1152" w:type="dxa"/>
                <w:vAlign w:val="center"/>
                <w:hideMark/>
              </w:tcPr>
            </w:tcPrChange>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854" w:author="Brian Bohman" w:date="2021-10-27T05:58:00Z">
              <w:tcPr>
                <w:tcW w:w="1008" w:type="dxa"/>
                <w:vAlign w:val="center"/>
                <w:hideMark/>
              </w:tcPr>
            </w:tcPrChange>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19CD" w:rsidRPr="009B3DCC" w14:paraId="339B933A" w14:textId="77777777" w:rsidTr="00E419CD">
        <w:trPr>
          <w:trHeight w:val="165"/>
          <w:trPrChange w:id="3855" w:author="Brian Bohman" w:date="2021-10-27T05:58:00Z">
            <w:trPr>
              <w:trHeight w:val="165"/>
            </w:trPr>
          </w:trPrChange>
        </w:trPr>
        <w:tc>
          <w:tcPr>
            <w:tcW w:w="360" w:type="dxa"/>
            <w:vAlign w:val="center"/>
            <w:hideMark/>
            <w:tcPrChange w:id="3856" w:author="Brian Bohman" w:date="2021-10-27T05:58:00Z">
              <w:tcPr>
                <w:tcW w:w="360" w:type="dxa"/>
                <w:vAlign w:val="center"/>
                <w:hideMark/>
              </w:tcPr>
            </w:tcPrChange>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Change w:id="3857" w:author="Brian Bohman" w:date="2021-10-27T05:58:00Z">
              <w:tcPr>
                <w:tcW w:w="864" w:type="dxa"/>
                <w:vAlign w:val="center"/>
                <w:hideMark/>
              </w:tcPr>
            </w:tcPrChange>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58" w:author="Brian Bohman" w:date="2021-10-27T05:58:00Z">
              <w:tcPr>
                <w:tcW w:w="1152" w:type="dxa"/>
                <w:vAlign w:val="center"/>
                <w:hideMark/>
              </w:tcPr>
            </w:tcPrChange>
          </w:tcPr>
          <w:p w14:paraId="1919C0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859" w:author="Brian Bohman" w:date="2021-10-27T05:58:00Z">
              <w:tcPr>
                <w:tcW w:w="504" w:type="dxa"/>
                <w:vAlign w:val="center"/>
                <w:hideMark/>
              </w:tcPr>
            </w:tcPrChange>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860" w:author="Brian Bohman" w:date="2021-10-27T05:58:00Z">
              <w:tcPr>
                <w:tcW w:w="1008" w:type="dxa"/>
                <w:vAlign w:val="center"/>
                <w:hideMark/>
              </w:tcPr>
            </w:tcPrChange>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861" w:author="Brian Bohman" w:date="2021-10-27T05:58:00Z">
              <w:tcPr>
                <w:tcW w:w="1008" w:type="dxa"/>
                <w:vAlign w:val="center"/>
                <w:hideMark/>
              </w:tcPr>
            </w:tcPrChange>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62" w:author="Brian Bohman" w:date="2021-10-27T05:58:00Z">
              <w:tcPr>
                <w:tcW w:w="720" w:type="dxa"/>
                <w:vAlign w:val="center"/>
                <w:hideMark/>
              </w:tcPr>
            </w:tcPrChange>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63" w:author="Brian Bohman" w:date="2021-10-27T05:58:00Z">
              <w:tcPr>
                <w:tcW w:w="1008" w:type="dxa"/>
                <w:vAlign w:val="center"/>
                <w:hideMark/>
              </w:tcPr>
            </w:tcPrChange>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64" w:author="Brian Bohman" w:date="2021-10-27T05:58:00Z">
              <w:tcPr>
                <w:tcW w:w="1152" w:type="dxa"/>
                <w:vAlign w:val="center"/>
                <w:hideMark/>
              </w:tcPr>
            </w:tcPrChange>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440" w:type="dxa"/>
            <w:vAlign w:val="center"/>
            <w:hideMark/>
            <w:tcPrChange w:id="3865" w:author="Brian Bohman" w:date="2021-10-27T05:58:00Z">
              <w:tcPr>
                <w:tcW w:w="1008" w:type="dxa"/>
                <w:vAlign w:val="center"/>
                <w:hideMark/>
              </w:tcPr>
            </w:tcPrChange>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19CD" w:rsidRPr="009B3DCC" w14:paraId="1AB9CEBF" w14:textId="77777777" w:rsidTr="00E419CD">
        <w:trPr>
          <w:trHeight w:val="165"/>
          <w:trPrChange w:id="3866" w:author="Brian Bohman" w:date="2021-10-27T05:58:00Z">
            <w:trPr>
              <w:trHeight w:val="165"/>
            </w:trPr>
          </w:trPrChange>
        </w:trPr>
        <w:tc>
          <w:tcPr>
            <w:tcW w:w="360" w:type="dxa"/>
            <w:vAlign w:val="center"/>
            <w:hideMark/>
            <w:tcPrChange w:id="3867" w:author="Brian Bohman" w:date="2021-10-27T05:58:00Z">
              <w:tcPr>
                <w:tcW w:w="360" w:type="dxa"/>
                <w:vAlign w:val="center"/>
                <w:hideMark/>
              </w:tcPr>
            </w:tcPrChange>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Change w:id="3868" w:author="Brian Bohman" w:date="2021-10-27T05:58:00Z">
              <w:tcPr>
                <w:tcW w:w="864" w:type="dxa"/>
                <w:vAlign w:val="center"/>
                <w:hideMark/>
              </w:tcPr>
            </w:tcPrChange>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69" w:author="Brian Bohman" w:date="2021-10-27T05:58:00Z">
              <w:tcPr>
                <w:tcW w:w="1152" w:type="dxa"/>
                <w:vAlign w:val="center"/>
                <w:hideMark/>
              </w:tcPr>
            </w:tcPrChange>
          </w:tcPr>
          <w:p w14:paraId="19C1D35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870" w:author="Brian Bohman" w:date="2021-10-27T05:58:00Z">
              <w:tcPr>
                <w:tcW w:w="504" w:type="dxa"/>
                <w:vAlign w:val="center"/>
                <w:hideMark/>
              </w:tcPr>
            </w:tcPrChange>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871" w:author="Brian Bohman" w:date="2021-10-27T05:58:00Z">
              <w:tcPr>
                <w:tcW w:w="1008" w:type="dxa"/>
                <w:vAlign w:val="center"/>
                <w:hideMark/>
              </w:tcPr>
            </w:tcPrChange>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872" w:author="Brian Bohman" w:date="2021-10-27T05:58:00Z">
              <w:tcPr>
                <w:tcW w:w="1008" w:type="dxa"/>
                <w:vAlign w:val="center"/>
                <w:hideMark/>
              </w:tcPr>
            </w:tcPrChange>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73" w:author="Brian Bohman" w:date="2021-10-27T05:58:00Z">
              <w:tcPr>
                <w:tcW w:w="720" w:type="dxa"/>
                <w:vAlign w:val="center"/>
                <w:hideMark/>
              </w:tcPr>
            </w:tcPrChange>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74" w:author="Brian Bohman" w:date="2021-10-27T05:58:00Z">
              <w:tcPr>
                <w:tcW w:w="1008" w:type="dxa"/>
                <w:vAlign w:val="center"/>
                <w:hideMark/>
              </w:tcPr>
            </w:tcPrChange>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75" w:author="Brian Bohman" w:date="2021-10-27T05:58:00Z">
              <w:tcPr>
                <w:tcW w:w="1152" w:type="dxa"/>
                <w:vAlign w:val="center"/>
                <w:hideMark/>
              </w:tcPr>
            </w:tcPrChange>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876" w:author="Brian Bohman" w:date="2021-10-27T05:58:00Z">
              <w:tcPr>
                <w:tcW w:w="1008" w:type="dxa"/>
                <w:vAlign w:val="center"/>
                <w:hideMark/>
              </w:tcPr>
            </w:tcPrChange>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4151857D" w14:textId="77777777" w:rsidTr="00E419CD">
        <w:trPr>
          <w:trHeight w:val="165"/>
          <w:trPrChange w:id="3877" w:author="Brian Bohman" w:date="2021-10-27T05:58:00Z">
            <w:trPr>
              <w:trHeight w:val="165"/>
            </w:trPr>
          </w:trPrChange>
        </w:trPr>
        <w:tc>
          <w:tcPr>
            <w:tcW w:w="360" w:type="dxa"/>
            <w:vAlign w:val="center"/>
            <w:hideMark/>
            <w:tcPrChange w:id="3878" w:author="Brian Bohman" w:date="2021-10-27T05:58:00Z">
              <w:tcPr>
                <w:tcW w:w="360" w:type="dxa"/>
                <w:vAlign w:val="center"/>
                <w:hideMark/>
              </w:tcPr>
            </w:tcPrChange>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Change w:id="3879" w:author="Brian Bohman" w:date="2021-10-27T05:58:00Z">
              <w:tcPr>
                <w:tcW w:w="864" w:type="dxa"/>
                <w:vAlign w:val="center"/>
                <w:hideMark/>
              </w:tcPr>
            </w:tcPrChange>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80" w:author="Brian Bohman" w:date="2021-10-27T05:58:00Z">
              <w:tcPr>
                <w:tcW w:w="1152" w:type="dxa"/>
                <w:vAlign w:val="center"/>
                <w:hideMark/>
              </w:tcPr>
            </w:tcPrChange>
          </w:tcPr>
          <w:p w14:paraId="23D90D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881" w:author="Brian Bohman" w:date="2021-10-27T05:58:00Z">
              <w:tcPr>
                <w:tcW w:w="504" w:type="dxa"/>
                <w:vAlign w:val="center"/>
                <w:hideMark/>
              </w:tcPr>
            </w:tcPrChange>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882" w:author="Brian Bohman" w:date="2021-10-27T05:58:00Z">
              <w:tcPr>
                <w:tcW w:w="1008" w:type="dxa"/>
                <w:vAlign w:val="center"/>
                <w:hideMark/>
              </w:tcPr>
            </w:tcPrChange>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883" w:author="Brian Bohman" w:date="2021-10-27T05:58:00Z">
              <w:tcPr>
                <w:tcW w:w="1008" w:type="dxa"/>
                <w:vAlign w:val="center"/>
                <w:hideMark/>
              </w:tcPr>
            </w:tcPrChange>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84" w:author="Brian Bohman" w:date="2021-10-27T05:58:00Z">
              <w:tcPr>
                <w:tcW w:w="720" w:type="dxa"/>
                <w:vAlign w:val="center"/>
                <w:hideMark/>
              </w:tcPr>
            </w:tcPrChange>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85" w:author="Brian Bohman" w:date="2021-10-27T05:58:00Z">
              <w:tcPr>
                <w:tcW w:w="1008" w:type="dxa"/>
                <w:vAlign w:val="center"/>
                <w:hideMark/>
              </w:tcPr>
            </w:tcPrChange>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886" w:author="Brian Bohman" w:date="2021-10-27T05:58:00Z">
              <w:tcPr>
                <w:tcW w:w="1152" w:type="dxa"/>
                <w:vAlign w:val="center"/>
                <w:hideMark/>
              </w:tcPr>
            </w:tcPrChange>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3887" w:author="Brian Bohman" w:date="2021-10-27T05:58:00Z">
              <w:tcPr>
                <w:tcW w:w="1008" w:type="dxa"/>
                <w:vAlign w:val="center"/>
                <w:hideMark/>
              </w:tcPr>
            </w:tcPrChange>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72365790" w14:textId="77777777" w:rsidTr="00E419CD">
        <w:trPr>
          <w:trHeight w:val="165"/>
          <w:trPrChange w:id="3888" w:author="Brian Bohman" w:date="2021-10-27T05:58:00Z">
            <w:trPr>
              <w:trHeight w:val="165"/>
            </w:trPr>
          </w:trPrChange>
        </w:trPr>
        <w:tc>
          <w:tcPr>
            <w:tcW w:w="360" w:type="dxa"/>
            <w:vAlign w:val="center"/>
            <w:hideMark/>
            <w:tcPrChange w:id="3889" w:author="Brian Bohman" w:date="2021-10-27T05:58:00Z">
              <w:tcPr>
                <w:tcW w:w="360" w:type="dxa"/>
                <w:vAlign w:val="center"/>
                <w:hideMark/>
              </w:tcPr>
            </w:tcPrChange>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Change w:id="3890" w:author="Brian Bohman" w:date="2021-10-27T05:58:00Z">
              <w:tcPr>
                <w:tcW w:w="864" w:type="dxa"/>
                <w:vAlign w:val="center"/>
                <w:hideMark/>
              </w:tcPr>
            </w:tcPrChange>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91" w:author="Brian Bohman" w:date="2021-10-27T05:58:00Z">
              <w:tcPr>
                <w:tcW w:w="1152" w:type="dxa"/>
                <w:vAlign w:val="center"/>
                <w:hideMark/>
              </w:tcPr>
            </w:tcPrChange>
          </w:tcPr>
          <w:p w14:paraId="2AAC258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892" w:author="Brian Bohman" w:date="2021-10-27T05:58:00Z">
              <w:tcPr>
                <w:tcW w:w="504" w:type="dxa"/>
                <w:vAlign w:val="center"/>
                <w:hideMark/>
              </w:tcPr>
            </w:tcPrChange>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893" w:author="Brian Bohman" w:date="2021-10-27T05:58:00Z">
              <w:tcPr>
                <w:tcW w:w="1008" w:type="dxa"/>
                <w:vAlign w:val="center"/>
                <w:hideMark/>
              </w:tcPr>
            </w:tcPrChange>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894" w:author="Brian Bohman" w:date="2021-10-27T05:58:00Z">
              <w:tcPr>
                <w:tcW w:w="1008" w:type="dxa"/>
                <w:vAlign w:val="center"/>
                <w:hideMark/>
              </w:tcPr>
            </w:tcPrChange>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95" w:author="Brian Bohman" w:date="2021-10-27T05:58:00Z">
              <w:tcPr>
                <w:tcW w:w="720" w:type="dxa"/>
                <w:vAlign w:val="center"/>
                <w:hideMark/>
              </w:tcPr>
            </w:tcPrChange>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96" w:author="Brian Bohman" w:date="2021-10-27T05:58:00Z">
              <w:tcPr>
                <w:tcW w:w="1008" w:type="dxa"/>
                <w:vAlign w:val="center"/>
                <w:hideMark/>
              </w:tcPr>
            </w:tcPrChange>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897" w:author="Brian Bohman" w:date="2021-10-27T05:58:00Z">
              <w:tcPr>
                <w:tcW w:w="1152" w:type="dxa"/>
                <w:vAlign w:val="center"/>
                <w:hideMark/>
              </w:tcPr>
            </w:tcPrChange>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898" w:author="Brian Bohman" w:date="2021-10-27T05:58:00Z">
              <w:tcPr>
                <w:tcW w:w="1008" w:type="dxa"/>
                <w:vAlign w:val="center"/>
                <w:hideMark/>
              </w:tcPr>
            </w:tcPrChange>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B5FAC12" w14:textId="77777777" w:rsidTr="00E419CD">
        <w:trPr>
          <w:trHeight w:val="165"/>
          <w:trPrChange w:id="3899" w:author="Brian Bohman" w:date="2021-10-27T05:58:00Z">
            <w:trPr>
              <w:trHeight w:val="165"/>
            </w:trPr>
          </w:trPrChange>
        </w:trPr>
        <w:tc>
          <w:tcPr>
            <w:tcW w:w="360" w:type="dxa"/>
            <w:vAlign w:val="center"/>
            <w:hideMark/>
            <w:tcPrChange w:id="3900" w:author="Brian Bohman" w:date="2021-10-27T05:58:00Z">
              <w:tcPr>
                <w:tcW w:w="360" w:type="dxa"/>
                <w:vAlign w:val="center"/>
                <w:hideMark/>
              </w:tcPr>
            </w:tcPrChange>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Change w:id="3901" w:author="Brian Bohman" w:date="2021-10-27T05:58:00Z">
              <w:tcPr>
                <w:tcW w:w="864" w:type="dxa"/>
                <w:vAlign w:val="center"/>
                <w:hideMark/>
              </w:tcPr>
            </w:tcPrChange>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02" w:author="Brian Bohman" w:date="2021-10-27T05:58:00Z">
              <w:tcPr>
                <w:tcW w:w="1152" w:type="dxa"/>
                <w:vAlign w:val="center"/>
                <w:hideMark/>
              </w:tcPr>
            </w:tcPrChange>
          </w:tcPr>
          <w:p w14:paraId="5A7D92B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903" w:author="Brian Bohman" w:date="2021-10-27T05:58:00Z">
              <w:tcPr>
                <w:tcW w:w="504" w:type="dxa"/>
                <w:vAlign w:val="center"/>
                <w:hideMark/>
              </w:tcPr>
            </w:tcPrChange>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904" w:author="Brian Bohman" w:date="2021-10-27T05:58:00Z">
              <w:tcPr>
                <w:tcW w:w="1008" w:type="dxa"/>
                <w:vAlign w:val="center"/>
                <w:hideMark/>
              </w:tcPr>
            </w:tcPrChange>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905" w:author="Brian Bohman" w:date="2021-10-27T05:58:00Z">
              <w:tcPr>
                <w:tcW w:w="1008" w:type="dxa"/>
                <w:vAlign w:val="center"/>
                <w:hideMark/>
              </w:tcPr>
            </w:tcPrChange>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06" w:author="Brian Bohman" w:date="2021-10-27T05:58:00Z">
              <w:tcPr>
                <w:tcW w:w="720" w:type="dxa"/>
                <w:vAlign w:val="center"/>
                <w:hideMark/>
              </w:tcPr>
            </w:tcPrChange>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907" w:author="Brian Bohman" w:date="2021-10-27T05:58:00Z">
              <w:tcPr>
                <w:tcW w:w="1008" w:type="dxa"/>
                <w:vAlign w:val="center"/>
                <w:hideMark/>
              </w:tcPr>
            </w:tcPrChange>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908" w:author="Brian Bohman" w:date="2021-10-27T05:58:00Z">
              <w:tcPr>
                <w:tcW w:w="1152" w:type="dxa"/>
                <w:vAlign w:val="center"/>
                <w:hideMark/>
              </w:tcPr>
            </w:tcPrChange>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3909" w:author="Brian Bohman" w:date="2021-10-27T05:58:00Z">
              <w:tcPr>
                <w:tcW w:w="1008" w:type="dxa"/>
                <w:vAlign w:val="center"/>
                <w:hideMark/>
              </w:tcPr>
            </w:tcPrChange>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1C22F140" w14:textId="77777777" w:rsidTr="00E419CD">
        <w:trPr>
          <w:trHeight w:val="165"/>
          <w:trPrChange w:id="3910" w:author="Brian Bohman" w:date="2021-10-27T05:58:00Z">
            <w:trPr>
              <w:trHeight w:val="165"/>
            </w:trPr>
          </w:trPrChange>
        </w:trPr>
        <w:tc>
          <w:tcPr>
            <w:tcW w:w="360" w:type="dxa"/>
            <w:vAlign w:val="center"/>
            <w:hideMark/>
            <w:tcPrChange w:id="3911" w:author="Brian Bohman" w:date="2021-10-27T05:58:00Z">
              <w:tcPr>
                <w:tcW w:w="360" w:type="dxa"/>
                <w:vAlign w:val="center"/>
                <w:hideMark/>
              </w:tcPr>
            </w:tcPrChange>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Change w:id="3912" w:author="Brian Bohman" w:date="2021-10-27T05:58:00Z">
              <w:tcPr>
                <w:tcW w:w="864" w:type="dxa"/>
                <w:vAlign w:val="center"/>
                <w:hideMark/>
              </w:tcPr>
            </w:tcPrChange>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13" w:author="Brian Bohman" w:date="2021-10-27T05:58:00Z">
              <w:tcPr>
                <w:tcW w:w="1152" w:type="dxa"/>
                <w:vAlign w:val="center"/>
                <w:hideMark/>
              </w:tcPr>
            </w:tcPrChange>
          </w:tcPr>
          <w:p w14:paraId="013C019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914" w:author="Brian Bohman" w:date="2021-10-27T05:58:00Z">
              <w:tcPr>
                <w:tcW w:w="504" w:type="dxa"/>
                <w:vAlign w:val="center"/>
                <w:hideMark/>
              </w:tcPr>
            </w:tcPrChange>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915" w:author="Brian Bohman" w:date="2021-10-27T05:58:00Z">
              <w:tcPr>
                <w:tcW w:w="1008" w:type="dxa"/>
                <w:vAlign w:val="center"/>
                <w:hideMark/>
              </w:tcPr>
            </w:tcPrChange>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916" w:author="Brian Bohman" w:date="2021-10-27T05:58:00Z">
              <w:tcPr>
                <w:tcW w:w="1008" w:type="dxa"/>
                <w:vAlign w:val="center"/>
                <w:hideMark/>
              </w:tcPr>
            </w:tcPrChange>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17" w:author="Brian Bohman" w:date="2021-10-27T05:58:00Z">
              <w:tcPr>
                <w:tcW w:w="720" w:type="dxa"/>
                <w:vAlign w:val="center"/>
                <w:hideMark/>
              </w:tcPr>
            </w:tcPrChange>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918" w:author="Brian Bohman" w:date="2021-10-27T05:58:00Z">
              <w:tcPr>
                <w:tcW w:w="1008" w:type="dxa"/>
                <w:vAlign w:val="center"/>
                <w:hideMark/>
              </w:tcPr>
            </w:tcPrChange>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919" w:author="Brian Bohman" w:date="2021-10-27T05:58:00Z">
              <w:tcPr>
                <w:tcW w:w="1152" w:type="dxa"/>
                <w:vAlign w:val="center"/>
                <w:hideMark/>
              </w:tcPr>
            </w:tcPrChange>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3920" w:author="Brian Bohman" w:date="2021-10-27T05:58:00Z">
              <w:tcPr>
                <w:tcW w:w="1008" w:type="dxa"/>
                <w:vAlign w:val="center"/>
                <w:hideMark/>
              </w:tcPr>
            </w:tcPrChange>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28A633DB" w14:textId="77777777" w:rsidTr="00E419CD">
        <w:trPr>
          <w:trHeight w:val="165"/>
          <w:trPrChange w:id="3921" w:author="Brian Bohman" w:date="2021-10-27T05:58:00Z">
            <w:trPr>
              <w:trHeight w:val="165"/>
            </w:trPr>
          </w:trPrChange>
        </w:trPr>
        <w:tc>
          <w:tcPr>
            <w:tcW w:w="360" w:type="dxa"/>
            <w:vAlign w:val="center"/>
            <w:hideMark/>
            <w:tcPrChange w:id="3922" w:author="Brian Bohman" w:date="2021-10-27T05:58:00Z">
              <w:tcPr>
                <w:tcW w:w="360" w:type="dxa"/>
                <w:vAlign w:val="center"/>
                <w:hideMark/>
              </w:tcPr>
            </w:tcPrChange>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Change w:id="3923" w:author="Brian Bohman" w:date="2021-10-27T05:58:00Z">
              <w:tcPr>
                <w:tcW w:w="864" w:type="dxa"/>
                <w:vAlign w:val="center"/>
                <w:hideMark/>
              </w:tcPr>
            </w:tcPrChange>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24" w:author="Brian Bohman" w:date="2021-10-27T05:58:00Z">
              <w:tcPr>
                <w:tcW w:w="1152" w:type="dxa"/>
                <w:vAlign w:val="center"/>
                <w:hideMark/>
              </w:tcPr>
            </w:tcPrChange>
          </w:tcPr>
          <w:p w14:paraId="3A9A0A5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925" w:author="Brian Bohman" w:date="2021-10-27T05:58:00Z">
              <w:tcPr>
                <w:tcW w:w="504" w:type="dxa"/>
                <w:vAlign w:val="center"/>
                <w:hideMark/>
              </w:tcPr>
            </w:tcPrChange>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926" w:author="Brian Bohman" w:date="2021-10-27T05:58:00Z">
              <w:tcPr>
                <w:tcW w:w="1008" w:type="dxa"/>
                <w:vAlign w:val="center"/>
                <w:hideMark/>
              </w:tcPr>
            </w:tcPrChange>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927" w:author="Brian Bohman" w:date="2021-10-27T05:58:00Z">
              <w:tcPr>
                <w:tcW w:w="1008" w:type="dxa"/>
                <w:vAlign w:val="center"/>
                <w:hideMark/>
              </w:tcPr>
            </w:tcPrChange>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28" w:author="Brian Bohman" w:date="2021-10-27T05:58:00Z">
              <w:tcPr>
                <w:tcW w:w="720" w:type="dxa"/>
                <w:vAlign w:val="center"/>
                <w:hideMark/>
              </w:tcPr>
            </w:tcPrChange>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929" w:author="Brian Bohman" w:date="2021-10-27T05:58:00Z">
              <w:tcPr>
                <w:tcW w:w="1008" w:type="dxa"/>
                <w:vAlign w:val="center"/>
                <w:hideMark/>
              </w:tcPr>
            </w:tcPrChange>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930" w:author="Brian Bohman" w:date="2021-10-27T05:58:00Z">
              <w:tcPr>
                <w:tcW w:w="1152" w:type="dxa"/>
                <w:vAlign w:val="center"/>
                <w:hideMark/>
              </w:tcPr>
            </w:tcPrChange>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440" w:type="dxa"/>
            <w:vAlign w:val="center"/>
            <w:hideMark/>
            <w:tcPrChange w:id="3931" w:author="Brian Bohman" w:date="2021-10-27T05:58:00Z">
              <w:tcPr>
                <w:tcW w:w="1008" w:type="dxa"/>
                <w:vAlign w:val="center"/>
                <w:hideMark/>
              </w:tcPr>
            </w:tcPrChange>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63C9909" w14:textId="77777777" w:rsidTr="00E419CD">
        <w:trPr>
          <w:trHeight w:val="165"/>
          <w:trPrChange w:id="3932" w:author="Brian Bohman" w:date="2021-10-27T05:58:00Z">
            <w:trPr>
              <w:trHeight w:val="165"/>
            </w:trPr>
          </w:trPrChange>
        </w:trPr>
        <w:tc>
          <w:tcPr>
            <w:tcW w:w="360" w:type="dxa"/>
            <w:vAlign w:val="center"/>
            <w:hideMark/>
            <w:tcPrChange w:id="3933" w:author="Brian Bohman" w:date="2021-10-27T05:58:00Z">
              <w:tcPr>
                <w:tcW w:w="360" w:type="dxa"/>
                <w:vAlign w:val="center"/>
                <w:hideMark/>
              </w:tcPr>
            </w:tcPrChange>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Change w:id="3934" w:author="Brian Bohman" w:date="2021-10-27T05:58:00Z">
              <w:tcPr>
                <w:tcW w:w="864" w:type="dxa"/>
                <w:vAlign w:val="center"/>
                <w:hideMark/>
              </w:tcPr>
            </w:tcPrChange>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35" w:author="Brian Bohman" w:date="2021-10-27T05:58:00Z">
              <w:tcPr>
                <w:tcW w:w="1152" w:type="dxa"/>
                <w:vAlign w:val="center"/>
                <w:hideMark/>
              </w:tcPr>
            </w:tcPrChange>
          </w:tcPr>
          <w:p w14:paraId="2E97180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936" w:author="Brian Bohman" w:date="2021-10-27T05:58:00Z">
              <w:tcPr>
                <w:tcW w:w="504" w:type="dxa"/>
                <w:vAlign w:val="center"/>
                <w:hideMark/>
              </w:tcPr>
            </w:tcPrChange>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937" w:author="Brian Bohman" w:date="2021-10-27T05:58:00Z">
              <w:tcPr>
                <w:tcW w:w="1008" w:type="dxa"/>
                <w:vAlign w:val="center"/>
                <w:hideMark/>
              </w:tcPr>
            </w:tcPrChange>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938" w:author="Brian Bohman" w:date="2021-10-27T05:58:00Z">
              <w:tcPr>
                <w:tcW w:w="1008" w:type="dxa"/>
                <w:vAlign w:val="center"/>
                <w:hideMark/>
              </w:tcPr>
            </w:tcPrChange>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39" w:author="Brian Bohman" w:date="2021-10-27T05:58:00Z">
              <w:tcPr>
                <w:tcW w:w="720" w:type="dxa"/>
                <w:vAlign w:val="center"/>
                <w:hideMark/>
              </w:tcPr>
            </w:tcPrChange>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940" w:author="Brian Bohman" w:date="2021-10-27T05:58:00Z">
              <w:tcPr>
                <w:tcW w:w="1008" w:type="dxa"/>
                <w:vAlign w:val="center"/>
                <w:hideMark/>
              </w:tcPr>
            </w:tcPrChange>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941" w:author="Brian Bohman" w:date="2021-10-27T05:58:00Z">
              <w:tcPr>
                <w:tcW w:w="1152" w:type="dxa"/>
                <w:vAlign w:val="center"/>
                <w:hideMark/>
              </w:tcPr>
            </w:tcPrChange>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440" w:type="dxa"/>
            <w:vAlign w:val="center"/>
            <w:hideMark/>
            <w:tcPrChange w:id="3942" w:author="Brian Bohman" w:date="2021-10-27T05:58:00Z">
              <w:tcPr>
                <w:tcW w:w="1008" w:type="dxa"/>
                <w:vAlign w:val="center"/>
                <w:hideMark/>
              </w:tcPr>
            </w:tcPrChange>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A5B9CF6" w14:textId="77777777" w:rsidTr="00E419CD">
        <w:trPr>
          <w:trHeight w:val="165"/>
          <w:trPrChange w:id="3943" w:author="Brian Bohman" w:date="2021-10-27T05:58:00Z">
            <w:trPr>
              <w:trHeight w:val="165"/>
            </w:trPr>
          </w:trPrChange>
        </w:trPr>
        <w:tc>
          <w:tcPr>
            <w:tcW w:w="360" w:type="dxa"/>
            <w:vAlign w:val="center"/>
            <w:hideMark/>
            <w:tcPrChange w:id="3944" w:author="Brian Bohman" w:date="2021-10-27T05:58:00Z">
              <w:tcPr>
                <w:tcW w:w="360" w:type="dxa"/>
                <w:vAlign w:val="center"/>
                <w:hideMark/>
              </w:tcPr>
            </w:tcPrChange>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Change w:id="3945" w:author="Brian Bohman" w:date="2021-10-27T05:58:00Z">
              <w:tcPr>
                <w:tcW w:w="864" w:type="dxa"/>
                <w:vAlign w:val="center"/>
                <w:hideMark/>
              </w:tcPr>
            </w:tcPrChange>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46" w:author="Brian Bohman" w:date="2021-10-27T05:58:00Z">
              <w:tcPr>
                <w:tcW w:w="1152" w:type="dxa"/>
                <w:vAlign w:val="center"/>
                <w:hideMark/>
              </w:tcPr>
            </w:tcPrChange>
          </w:tcPr>
          <w:p w14:paraId="1157580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947" w:author="Brian Bohman" w:date="2021-10-27T05:58:00Z">
              <w:tcPr>
                <w:tcW w:w="504" w:type="dxa"/>
                <w:vAlign w:val="center"/>
                <w:hideMark/>
              </w:tcPr>
            </w:tcPrChange>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948" w:author="Brian Bohman" w:date="2021-10-27T05:58:00Z">
              <w:tcPr>
                <w:tcW w:w="1008" w:type="dxa"/>
                <w:vAlign w:val="center"/>
                <w:hideMark/>
              </w:tcPr>
            </w:tcPrChange>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949" w:author="Brian Bohman" w:date="2021-10-27T05:58:00Z">
              <w:tcPr>
                <w:tcW w:w="1008" w:type="dxa"/>
                <w:vAlign w:val="center"/>
                <w:hideMark/>
              </w:tcPr>
            </w:tcPrChange>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50" w:author="Brian Bohman" w:date="2021-10-27T05:58:00Z">
              <w:tcPr>
                <w:tcW w:w="720" w:type="dxa"/>
                <w:vAlign w:val="center"/>
                <w:hideMark/>
              </w:tcPr>
            </w:tcPrChange>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951" w:author="Brian Bohman" w:date="2021-10-27T05:58:00Z">
              <w:tcPr>
                <w:tcW w:w="1008" w:type="dxa"/>
                <w:vAlign w:val="center"/>
                <w:hideMark/>
              </w:tcPr>
            </w:tcPrChange>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52" w:author="Brian Bohman" w:date="2021-10-27T05:58:00Z">
              <w:tcPr>
                <w:tcW w:w="1152" w:type="dxa"/>
                <w:vAlign w:val="center"/>
                <w:hideMark/>
              </w:tcPr>
            </w:tcPrChange>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440" w:type="dxa"/>
            <w:vAlign w:val="center"/>
            <w:hideMark/>
            <w:tcPrChange w:id="3953" w:author="Brian Bohman" w:date="2021-10-27T05:58:00Z">
              <w:tcPr>
                <w:tcW w:w="1008" w:type="dxa"/>
                <w:vAlign w:val="center"/>
                <w:hideMark/>
              </w:tcPr>
            </w:tcPrChange>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35541C12" w14:textId="77777777" w:rsidTr="00E419CD">
        <w:trPr>
          <w:trHeight w:val="180"/>
          <w:trPrChange w:id="3954" w:author="Brian Bohman" w:date="2021-10-27T05:58:00Z">
            <w:trPr>
              <w:trHeight w:val="180"/>
            </w:trPr>
          </w:trPrChange>
        </w:trPr>
        <w:tc>
          <w:tcPr>
            <w:tcW w:w="360" w:type="dxa"/>
            <w:vAlign w:val="center"/>
            <w:hideMark/>
            <w:tcPrChange w:id="3955" w:author="Brian Bohman" w:date="2021-10-27T05:58:00Z">
              <w:tcPr>
                <w:tcW w:w="360" w:type="dxa"/>
                <w:vAlign w:val="center"/>
                <w:hideMark/>
              </w:tcPr>
            </w:tcPrChange>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Change w:id="3956" w:author="Brian Bohman" w:date="2021-10-27T05:58:00Z">
              <w:tcPr>
                <w:tcW w:w="864" w:type="dxa"/>
                <w:vAlign w:val="center"/>
                <w:hideMark/>
              </w:tcPr>
            </w:tcPrChange>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57" w:author="Brian Bohman" w:date="2021-10-27T05:58:00Z">
              <w:tcPr>
                <w:tcW w:w="1152" w:type="dxa"/>
                <w:vAlign w:val="center"/>
                <w:hideMark/>
              </w:tcPr>
            </w:tcPrChange>
          </w:tcPr>
          <w:p w14:paraId="3DF13B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958" w:author="Brian Bohman" w:date="2021-10-27T05:58:00Z">
              <w:tcPr>
                <w:tcW w:w="504" w:type="dxa"/>
                <w:vAlign w:val="center"/>
                <w:hideMark/>
              </w:tcPr>
            </w:tcPrChange>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959" w:author="Brian Bohman" w:date="2021-10-27T05:58:00Z">
              <w:tcPr>
                <w:tcW w:w="1008" w:type="dxa"/>
                <w:vAlign w:val="center"/>
                <w:hideMark/>
              </w:tcPr>
            </w:tcPrChange>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960" w:author="Brian Bohman" w:date="2021-10-27T05:58:00Z">
              <w:tcPr>
                <w:tcW w:w="1008" w:type="dxa"/>
                <w:vAlign w:val="center"/>
                <w:hideMark/>
              </w:tcPr>
            </w:tcPrChange>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61" w:author="Brian Bohman" w:date="2021-10-27T05:58:00Z">
              <w:tcPr>
                <w:tcW w:w="720" w:type="dxa"/>
                <w:vAlign w:val="center"/>
                <w:hideMark/>
              </w:tcPr>
            </w:tcPrChange>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962" w:author="Brian Bohman" w:date="2021-10-27T05:58:00Z">
              <w:tcPr>
                <w:tcW w:w="1008" w:type="dxa"/>
                <w:vAlign w:val="center"/>
                <w:hideMark/>
              </w:tcPr>
            </w:tcPrChange>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63" w:author="Brian Bohman" w:date="2021-10-27T05:58:00Z">
              <w:tcPr>
                <w:tcW w:w="1152" w:type="dxa"/>
                <w:vAlign w:val="center"/>
                <w:hideMark/>
              </w:tcPr>
            </w:tcPrChange>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440" w:type="dxa"/>
            <w:vAlign w:val="center"/>
            <w:hideMark/>
            <w:tcPrChange w:id="3964" w:author="Brian Bohman" w:date="2021-10-27T05:58:00Z">
              <w:tcPr>
                <w:tcW w:w="1008" w:type="dxa"/>
                <w:vAlign w:val="center"/>
                <w:hideMark/>
              </w:tcPr>
            </w:tcPrChange>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F9D8D5A" w14:textId="77777777" w:rsidTr="00E419CD">
        <w:trPr>
          <w:trHeight w:val="165"/>
          <w:trPrChange w:id="3965" w:author="Brian Bohman" w:date="2021-10-27T05:58:00Z">
            <w:trPr>
              <w:trHeight w:val="165"/>
            </w:trPr>
          </w:trPrChange>
        </w:trPr>
        <w:tc>
          <w:tcPr>
            <w:tcW w:w="360" w:type="dxa"/>
            <w:vAlign w:val="center"/>
            <w:hideMark/>
            <w:tcPrChange w:id="3966" w:author="Brian Bohman" w:date="2021-10-27T05:58:00Z">
              <w:tcPr>
                <w:tcW w:w="360" w:type="dxa"/>
                <w:vAlign w:val="center"/>
                <w:hideMark/>
              </w:tcPr>
            </w:tcPrChange>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Change w:id="3967" w:author="Brian Bohman" w:date="2021-10-27T05:58:00Z">
              <w:tcPr>
                <w:tcW w:w="864" w:type="dxa"/>
                <w:vAlign w:val="center"/>
                <w:hideMark/>
              </w:tcPr>
            </w:tcPrChange>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68" w:author="Brian Bohman" w:date="2021-10-27T05:58:00Z">
              <w:tcPr>
                <w:tcW w:w="1152" w:type="dxa"/>
                <w:vAlign w:val="center"/>
                <w:hideMark/>
              </w:tcPr>
            </w:tcPrChange>
          </w:tcPr>
          <w:p w14:paraId="75DD593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969" w:author="Brian Bohman" w:date="2021-10-27T05:58:00Z">
              <w:tcPr>
                <w:tcW w:w="504" w:type="dxa"/>
                <w:vAlign w:val="center"/>
                <w:hideMark/>
              </w:tcPr>
            </w:tcPrChange>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970" w:author="Brian Bohman" w:date="2021-10-27T05:58:00Z">
              <w:tcPr>
                <w:tcW w:w="1008" w:type="dxa"/>
                <w:vAlign w:val="center"/>
                <w:hideMark/>
              </w:tcPr>
            </w:tcPrChange>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971" w:author="Brian Bohman" w:date="2021-10-27T05:58:00Z">
              <w:tcPr>
                <w:tcW w:w="1008" w:type="dxa"/>
                <w:vAlign w:val="center"/>
                <w:hideMark/>
              </w:tcPr>
            </w:tcPrChange>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72" w:author="Brian Bohman" w:date="2021-10-27T05:58:00Z">
              <w:tcPr>
                <w:tcW w:w="720" w:type="dxa"/>
                <w:vAlign w:val="center"/>
                <w:hideMark/>
              </w:tcPr>
            </w:tcPrChange>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973" w:author="Brian Bohman" w:date="2021-10-27T05:58:00Z">
              <w:tcPr>
                <w:tcW w:w="1008" w:type="dxa"/>
                <w:vAlign w:val="center"/>
                <w:hideMark/>
              </w:tcPr>
            </w:tcPrChange>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974" w:author="Brian Bohman" w:date="2021-10-27T05:58:00Z">
              <w:tcPr>
                <w:tcW w:w="1152" w:type="dxa"/>
                <w:vAlign w:val="center"/>
                <w:hideMark/>
              </w:tcPr>
            </w:tcPrChange>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3975" w:author="Brian Bohman" w:date="2021-10-27T05:58:00Z">
              <w:tcPr>
                <w:tcW w:w="1008" w:type="dxa"/>
                <w:vAlign w:val="center"/>
                <w:hideMark/>
              </w:tcPr>
            </w:tcPrChange>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79F45438" w14:textId="77777777" w:rsidTr="00E419CD">
        <w:trPr>
          <w:trHeight w:val="165"/>
          <w:trPrChange w:id="3976" w:author="Brian Bohman" w:date="2021-10-27T05:58:00Z">
            <w:trPr>
              <w:trHeight w:val="165"/>
            </w:trPr>
          </w:trPrChange>
        </w:trPr>
        <w:tc>
          <w:tcPr>
            <w:tcW w:w="360" w:type="dxa"/>
            <w:vAlign w:val="center"/>
            <w:hideMark/>
            <w:tcPrChange w:id="3977" w:author="Brian Bohman" w:date="2021-10-27T05:58:00Z">
              <w:tcPr>
                <w:tcW w:w="360" w:type="dxa"/>
                <w:vAlign w:val="center"/>
                <w:hideMark/>
              </w:tcPr>
            </w:tcPrChange>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Change w:id="3978" w:author="Brian Bohman" w:date="2021-10-27T05:58:00Z">
              <w:tcPr>
                <w:tcW w:w="864" w:type="dxa"/>
                <w:vAlign w:val="center"/>
                <w:hideMark/>
              </w:tcPr>
            </w:tcPrChange>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79" w:author="Brian Bohman" w:date="2021-10-27T05:58:00Z">
              <w:tcPr>
                <w:tcW w:w="1152" w:type="dxa"/>
                <w:vAlign w:val="center"/>
                <w:hideMark/>
              </w:tcPr>
            </w:tcPrChange>
          </w:tcPr>
          <w:p w14:paraId="100A0F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980" w:author="Brian Bohman" w:date="2021-10-27T05:58:00Z">
              <w:tcPr>
                <w:tcW w:w="504" w:type="dxa"/>
                <w:vAlign w:val="center"/>
                <w:hideMark/>
              </w:tcPr>
            </w:tcPrChange>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981" w:author="Brian Bohman" w:date="2021-10-27T05:58:00Z">
              <w:tcPr>
                <w:tcW w:w="1008" w:type="dxa"/>
                <w:vAlign w:val="center"/>
                <w:hideMark/>
              </w:tcPr>
            </w:tcPrChange>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982" w:author="Brian Bohman" w:date="2021-10-27T05:58:00Z">
              <w:tcPr>
                <w:tcW w:w="1008" w:type="dxa"/>
                <w:vAlign w:val="center"/>
                <w:hideMark/>
              </w:tcPr>
            </w:tcPrChange>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83" w:author="Brian Bohman" w:date="2021-10-27T05:58:00Z">
              <w:tcPr>
                <w:tcW w:w="720" w:type="dxa"/>
                <w:vAlign w:val="center"/>
                <w:hideMark/>
              </w:tcPr>
            </w:tcPrChange>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984" w:author="Brian Bohman" w:date="2021-10-27T05:58:00Z">
              <w:tcPr>
                <w:tcW w:w="1008" w:type="dxa"/>
                <w:vAlign w:val="center"/>
                <w:hideMark/>
              </w:tcPr>
            </w:tcPrChange>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985" w:author="Brian Bohman" w:date="2021-10-27T05:58:00Z">
              <w:tcPr>
                <w:tcW w:w="1152" w:type="dxa"/>
                <w:vAlign w:val="center"/>
                <w:hideMark/>
              </w:tcPr>
            </w:tcPrChange>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440" w:type="dxa"/>
            <w:vAlign w:val="center"/>
            <w:hideMark/>
            <w:tcPrChange w:id="3986" w:author="Brian Bohman" w:date="2021-10-27T05:58:00Z">
              <w:tcPr>
                <w:tcW w:w="1008" w:type="dxa"/>
                <w:vAlign w:val="center"/>
                <w:hideMark/>
              </w:tcPr>
            </w:tcPrChange>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6F33285E" w14:textId="77777777" w:rsidTr="00E419CD">
        <w:trPr>
          <w:trHeight w:val="165"/>
          <w:trPrChange w:id="3987" w:author="Brian Bohman" w:date="2021-10-27T05:58:00Z">
            <w:trPr>
              <w:trHeight w:val="165"/>
            </w:trPr>
          </w:trPrChange>
        </w:trPr>
        <w:tc>
          <w:tcPr>
            <w:tcW w:w="360" w:type="dxa"/>
            <w:vAlign w:val="center"/>
            <w:hideMark/>
            <w:tcPrChange w:id="3988" w:author="Brian Bohman" w:date="2021-10-27T05:58:00Z">
              <w:tcPr>
                <w:tcW w:w="360" w:type="dxa"/>
                <w:vAlign w:val="center"/>
                <w:hideMark/>
              </w:tcPr>
            </w:tcPrChange>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Change w:id="3989" w:author="Brian Bohman" w:date="2021-10-27T05:58:00Z">
              <w:tcPr>
                <w:tcW w:w="864" w:type="dxa"/>
                <w:vAlign w:val="center"/>
                <w:hideMark/>
              </w:tcPr>
            </w:tcPrChange>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90" w:author="Brian Bohman" w:date="2021-10-27T05:58:00Z">
              <w:tcPr>
                <w:tcW w:w="1152" w:type="dxa"/>
                <w:vAlign w:val="center"/>
                <w:hideMark/>
              </w:tcPr>
            </w:tcPrChange>
          </w:tcPr>
          <w:p w14:paraId="2B27B98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3991" w:author="Brian Bohman" w:date="2021-10-27T05:58:00Z">
              <w:tcPr>
                <w:tcW w:w="504" w:type="dxa"/>
                <w:vAlign w:val="center"/>
                <w:hideMark/>
              </w:tcPr>
            </w:tcPrChange>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992" w:author="Brian Bohman" w:date="2021-10-27T05:58:00Z">
              <w:tcPr>
                <w:tcW w:w="1008" w:type="dxa"/>
                <w:vAlign w:val="center"/>
                <w:hideMark/>
              </w:tcPr>
            </w:tcPrChange>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993" w:author="Brian Bohman" w:date="2021-10-27T05:58:00Z">
              <w:tcPr>
                <w:tcW w:w="1008" w:type="dxa"/>
                <w:vAlign w:val="center"/>
                <w:hideMark/>
              </w:tcPr>
            </w:tcPrChange>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94" w:author="Brian Bohman" w:date="2021-10-27T05:58:00Z">
              <w:tcPr>
                <w:tcW w:w="720" w:type="dxa"/>
                <w:vAlign w:val="center"/>
                <w:hideMark/>
              </w:tcPr>
            </w:tcPrChange>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995" w:author="Brian Bohman" w:date="2021-10-27T05:58:00Z">
              <w:tcPr>
                <w:tcW w:w="1008" w:type="dxa"/>
                <w:vAlign w:val="center"/>
                <w:hideMark/>
              </w:tcPr>
            </w:tcPrChange>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996" w:author="Brian Bohman" w:date="2021-10-27T05:58:00Z">
              <w:tcPr>
                <w:tcW w:w="1152" w:type="dxa"/>
                <w:vAlign w:val="center"/>
                <w:hideMark/>
              </w:tcPr>
            </w:tcPrChange>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440" w:type="dxa"/>
            <w:vAlign w:val="center"/>
            <w:hideMark/>
            <w:tcPrChange w:id="3997" w:author="Brian Bohman" w:date="2021-10-27T05:58:00Z">
              <w:tcPr>
                <w:tcW w:w="1008" w:type="dxa"/>
                <w:vAlign w:val="center"/>
                <w:hideMark/>
              </w:tcPr>
            </w:tcPrChange>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ABBE169" w14:textId="77777777" w:rsidTr="00E419CD">
        <w:trPr>
          <w:trHeight w:val="165"/>
          <w:trPrChange w:id="3998" w:author="Brian Bohman" w:date="2021-10-27T05:58:00Z">
            <w:trPr>
              <w:trHeight w:val="165"/>
            </w:trPr>
          </w:trPrChange>
        </w:trPr>
        <w:tc>
          <w:tcPr>
            <w:tcW w:w="360" w:type="dxa"/>
            <w:vAlign w:val="center"/>
            <w:hideMark/>
            <w:tcPrChange w:id="3999" w:author="Brian Bohman" w:date="2021-10-27T05:58:00Z">
              <w:tcPr>
                <w:tcW w:w="360" w:type="dxa"/>
                <w:vAlign w:val="center"/>
                <w:hideMark/>
              </w:tcPr>
            </w:tcPrChange>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Change w:id="4000" w:author="Brian Bohman" w:date="2021-10-27T05:58:00Z">
              <w:tcPr>
                <w:tcW w:w="864" w:type="dxa"/>
                <w:vAlign w:val="center"/>
                <w:hideMark/>
              </w:tcPr>
            </w:tcPrChange>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01" w:author="Brian Bohman" w:date="2021-10-27T05:58:00Z">
              <w:tcPr>
                <w:tcW w:w="1152" w:type="dxa"/>
                <w:vAlign w:val="center"/>
                <w:hideMark/>
              </w:tcPr>
            </w:tcPrChange>
          </w:tcPr>
          <w:p w14:paraId="3BC1CAB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002" w:author="Brian Bohman" w:date="2021-10-27T05:58:00Z">
              <w:tcPr>
                <w:tcW w:w="504" w:type="dxa"/>
                <w:vAlign w:val="center"/>
                <w:hideMark/>
              </w:tcPr>
            </w:tcPrChange>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4003" w:author="Brian Bohman" w:date="2021-10-27T05:58:00Z">
              <w:tcPr>
                <w:tcW w:w="1008" w:type="dxa"/>
                <w:vAlign w:val="center"/>
                <w:hideMark/>
              </w:tcPr>
            </w:tcPrChange>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4004" w:author="Brian Bohman" w:date="2021-10-27T05:58:00Z">
              <w:tcPr>
                <w:tcW w:w="1008" w:type="dxa"/>
                <w:vAlign w:val="center"/>
                <w:hideMark/>
              </w:tcPr>
            </w:tcPrChange>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05" w:author="Brian Bohman" w:date="2021-10-27T05:58:00Z">
              <w:tcPr>
                <w:tcW w:w="720" w:type="dxa"/>
                <w:vAlign w:val="center"/>
                <w:hideMark/>
              </w:tcPr>
            </w:tcPrChange>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006" w:author="Brian Bohman" w:date="2021-10-27T05:58:00Z">
              <w:tcPr>
                <w:tcW w:w="1008" w:type="dxa"/>
                <w:vAlign w:val="center"/>
                <w:hideMark/>
              </w:tcPr>
            </w:tcPrChange>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07" w:author="Brian Bohman" w:date="2021-10-27T05:58:00Z">
              <w:tcPr>
                <w:tcW w:w="1152" w:type="dxa"/>
                <w:vAlign w:val="center"/>
                <w:hideMark/>
              </w:tcPr>
            </w:tcPrChange>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4008" w:author="Brian Bohman" w:date="2021-10-27T05:58:00Z">
              <w:tcPr>
                <w:tcW w:w="1008" w:type="dxa"/>
                <w:vAlign w:val="center"/>
                <w:hideMark/>
              </w:tcPr>
            </w:tcPrChange>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19CD" w:rsidRPr="009B3DCC" w14:paraId="74F43377" w14:textId="77777777" w:rsidTr="00E419CD">
        <w:trPr>
          <w:trHeight w:val="165"/>
          <w:trPrChange w:id="4009" w:author="Brian Bohman" w:date="2021-10-27T05:58:00Z">
            <w:trPr>
              <w:trHeight w:val="165"/>
            </w:trPr>
          </w:trPrChange>
        </w:trPr>
        <w:tc>
          <w:tcPr>
            <w:tcW w:w="360" w:type="dxa"/>
            <w:vAlign w:val="center"/>
            <w:hideMark/>
            <w:tcPrChange w:id="4010" w:author="Brian Bohman" w:date="2021-10-27T05:58:00Z">
              <w:tcPr>
                <w:tcW w:w="360" w:type="dxa"/>
                <w:vAlign w:val="center"/>
                <w:hideMark/>
              </w:tcPr>
            </w:tcPrChange>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Change w:id="4011" w:author="Brian Bohman" w:date="2021-10-27T05:58:00Z">
              <w:tcPr>
                <w:tcW w:w="864" w:type="dxa"/>
                <w:vAlign w:val="center"/>
                <w:hideMark/>
              </w:tcPr>
            </w:tcPrChange>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12" w:author="Brian Bohman" w:date="2021-10-27T05:58:00Z">
              <w:tcPr>
                <w:tcW w:w="1152" w:type="dxa"/>
                <w:vAlign w:val="center"/>
                <w:hideMark/>
              </w:tcPr>
            </w:tcPrChange>
          </w:tcPr>
          <w:p w14:paraId="38A69A6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013" w:author="Brian Bohman" w:date="2021-10-27T05:58:00Z">
              <w:tcPr>
                <w:tcW w:w="504" w:type="dxa"/>
                <w:vAlign w:val="center"/>
                <w:hideMark/>
              </w:tcPr>
            </w:tcPrChange>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4014" w:author="Brian Bohman" w:date="2021-10-27T05:58:00Z">
              <w:tcPr>
                <w:tcW w:w="1008" w:type="dxa"/>
                <w:vAlign w:val="center"/>
                <w:hideMark/>
              </w:tcPr>
            </w:tcPrChange>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4015" w:author="Brian Bohman" w:date="2021-10-27T05:58:00Z">
              <w:tcPr>
                <w:tcW w:w="1008" w:type="dxa"/>
                <w:vAlign w:val="center"/>
                <w:hideMark/>
              </w:tcPr>
            </w:tcPrChange>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16" w:author="Brian Bohman" w:date="2021-10-27T05:58:00Z">
              <w:tcPr>
                <w:tcW w:w="720" w:type="dxa"/>
                <w:vAlign w:val="center"/>
                <w:hideMark/>
              </w:tcPr>
            </w:tcPrChange>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017" w:author="Brian Bohman" w:date="2021-10-27T05:58:00Z">
              <w:tcPr>
                <w:tcW w:w="1008" w:type="dxa"/>
                <w:vAlign w:val="center"/>
                <w:hideMark/>
              </w:tcPr>
            </w:tcPrChange>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18" w:author="Brian Bohman" w:date="2021-10-27T05:58:00Z">
              <w:tcPr>
                <w:tcW w:w="1152" w:type="dxa"/>
                <w:vAlign w:val="center"/>
                <w:hideMark/>
              </w:tcPr>
            </w:tcPrChange>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440" w:type="dxa"/>
            <w:vAlign w:val="center"/>
            <w:hideMark/>
            <w:tcPrChange w:id="4019" w:author="Brian Bohman" w:date="2021-10-27T05:58:00Z">
              <w:tcPr>
                <w:tcW w:w="1008" w:type="dxa"/>
                <w:vAlign w:val="center"/>
                <w:hideMark/>
              </w:tcPr>
            </w:tcPrChange>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6AD5DB9C" w14:textId="77777777" w:rsidTr="00E419CD">
        <w:trPr>
          <w:trHeight w:val="165"/>
          <w:trPrChange w:id="4020" w:author="Brian Bohman" w:date="2021-10-27T05:58:00Z">
            <w:trPr>
              <w:trHeight w:val="165"/>
            </w:trPr>
          </w:trPrChange>
        </w:trPr>
        <w:tc>
          <w:tcPr>
            <w:tcW w:w="360" w:type="dxa"/>
            <w:vAlign w:val="center"/>
            <w:hideMark/>
            <w:tcPrChange w:id="4021" w:author="Brian Bohman" w:date="2021-10-27T05:58:00Z">
              <w:tcPr>
                <w:tcW w:w="360" w:type="dxa"/>
                <w:vAlign w:val="center"/>
                <w:hideMark/>
              </w:tcPr>
            </w:tcPrChange>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Change w:id="4022" w:author="Brian Bohman" w:date="2021-10-27T05:58:00Z">
              <w:tcPr>
                <w:tcW w:w="864" w:type="dxa"/>
                <w:vAlign w:val="center"/>
                <w:hideMark/>
              </w:tcPr>
            </w:tcPrChange>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23" w:author="Brian Bohman" w:date="2021-10-27T05:58:00Z">
              <w:tcPr>
                <w:tcW w:w="1152" w:type="dxa"/>
                <w:vAlign w:val="center"/>
                <w:hideMark/>
              </w:tcPr>
            </w:tcPrChange>
          </w:tcPr>
          <w:p w14:paraId="14E03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024" w:author="Brian Bohman" w:date="2021-10-27T05:58:00Z">
              <w:tcPr>
                <w:tcW w:w="504" w:type="dxa"/>
                <w:vAlign w:val="center"/>
                <w:hideMark/>
              </w:tcPr>
            </w:tcPrChange>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4025" w:author="Brian Bohman" w:date="2021-10-27T05:58:00Z">
              <w:tcPr>
                <w:tcW w:w="1008" w:type="dxa"/>
                <w:vAlign w:val="center"/>
                <w:hideMark/>
              </w:tcPr>
            </w:tcPrChange>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4026" w:author="Brian Bohman" w:date="2021-10-27T05:58:00Z">
              <w:tcPr>
                <w:tcW w:w="1008" w:type="dxa"/>
                <w:vAlign w:val="center"/>
                <w:hideMark/>
              </w:tcPr>
            </w:tcPrChange>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27" w:author="Brian Bohman" w:date="2021-10-27T05:58:00Z">
              <w:tcPr>
                <w:tcW w:w="720" w:type="dxa"/>
                <w:vAlign w:val="center"/>
                <w:hideMark/>
              </w:tcPr>
            </w:tcPrChange>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28" w:author="Brian Bohman" w:date="2021-10-27T05:58:00Z">
              <w:tcPr>
                <w:tcW w:w="1008" w:type="dxa"/>
                <w:vAlign w:val="center"/>
                <w:hideMark/>
              </w:tcPr>
            </w:tcPrChange>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29" w:author="Brian Bohman" w:date="2021-10-27T05:58:00Z">
              <w:tcPr>
                <w:tcW w:w="1152" w:type="dxa"/>
                <w:vAlign w:val="center"/>
                <w:hideMark/>
              </w:tcPr>
            </w:tcPrChange>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4030" w:author="Brian Bohman" w:date="2021-10-27T05:58:00Z">
              <w:tcPr>
                <w:tcW w:w="1008" w:type="dxa"/>
                <w:vAlign w:val="center"/>
                <w:hideMark/>
              </w:tcPr>
            </w:tcPrChange>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19CD" w:rsidRPr="009B3DCC" w14:paraId="770F4622" w14:textId="77777777" w:rsidTr="00E419CD">
        <w:trPr>
          <w:trHeight w:val="165"/>
          <w:trPrChange w:id="4031" w:author="Brian Bohman" w:date="2021-10-27T05:58:00Z">
            <w:trPr>
              <w:trHeight w:val="165"/>
            </w:trPr>
          </w:trPrChange>
        </w:trPr>
        <w:tc>
          <w:tcPr>
            <w:tcW w:w="360" w:type="dxa"/>
            <w:vAlign w:val="center"/>
            <w:hideMark/>
            <w:tcPrChange w:id="4032" w:author="Brian Bohman" w:date="2021-10-27T05:58:00Z">
              <w:tcPr>
                <w:tcW w:w="360" w:type="dxa"/>
                <w:vAlign w:val="center"/>
                <w:hideMark/>
              </w:tcPr>
            </w:tcPrChange>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Change w:id="4033" w:author="Brian Bohman" w:date="2021-10-27T05:58:00Z">
              <w:tcPr>
                <w:tcW w:w="864" w:type="dxa"/>
                <w:vAlign w:val="center"/>
                <w:hideMark/>
              </w:tcPr>
            </w:tcPrChange>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34" w:author="Brian Bohman" w:date="2021-10-27T05:58:00Z">
              <w:tcPr>
                <w:tcW w:w="1152" w:type="dxa"/>
                <w:vAlign w:val="center"/>
                <w:hideMark/>
              </w:tcPr>
            </w:tcPrChange>
          </w:tcPr>
          <w:p w14:paraId="4C5F3D3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035" w:author="Brian Bohman" w:date="2021-10-27T05:58:00Z">
              <w:tcPr>
                <w:tcW w:w="504" w:type="dxa"/>
                <w:vAlign w:val="center"/>
                <w:hideMark/>
              </w:tcPr>
            </w:tcPrChange>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4036" w:author="Brian Bohman" w:date="2021-10-27T05:58:00Z">
              <w:tcPr>
                <w:tcW w:w="1008" w:type="dxa"/>
                <w:vAlign w:val="center"/>
                <w:hideMark/>
              </w:tcPr>
            </w:tcPrChange>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4037" w:author="Brian Bohman" w:date="2021-10-27T05:58:00Z">
              <w:tcPr>
                <w:tcW w:w="1008" w:type="dxa"/>
                <w:vAlign w:val="center"/>
                <w:hideMark/>
              </w:tcPr>
            </w:tcPrChange>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38" w:author="Brian Bohman" w:date="2021-10-27T05:58:00Z">
              <w:tcPr>
                <w:tcW w:w="720" w:type="dxa"/>
                <w:vAlign w:val="center"/>
                <w:hideMark/>
              </w:tcPr>
            </w:tcPrChange>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39" w:author="Brian Bohman" w:date="2021-10-27T05:58:00Z">
              <w:tcPr>
                <w:tcW w:w="1008" w:type="dxa"/>
                <w:vAlign w:val="center"/>
                <w:hideMark/>
              </w:tcPr>
            </w:tcPrChange>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040" w:author="Brian Bohman" w:date="2021-10-27T05:58:00Z">
              <w:tcPr>
                <w:tcW w:w="1152" w:type="dxa"/>
                <w:vAlign w:val="center"/>
                <w:hideMark/>
              </w:tcPr>
            </w:tcPrChange>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440" w:type="dxa"/>
            <w:vAlign w:val="center"/>
            <w:hideMark/>
            <w:tcPrChange w:id="4041" w:author="Brian Bohman" w:date="2021-10-27T05:58:00Z">
              <w:tcPr>
                <w:tcW w:w="1008" w:type="dxa"/>
                <w:vAlign w:val="center"/>
                <w:hideMark/>
              </w:tcPr>
            </w:tcPrChange>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18A1B61F" w14:textId="77777777" w:rsidTr="00E419CD">
        <w:trPr>
          <w:trHeight w:val="165"/>
          <w:trPrChange w:id="4042" w:author="Brian Bohman" w:date="2021-10-27T05:58:00Z">
            <w:trPr>
              <w:trHeight w:val="165"/>
            </w:trPr>
          </w:trPrChange>
        </w:trPr>
        <w:tc>
          <w:tcPr>
            <w:tcW w:w="360" w:type="dxa"/>
            <w:vAlign w:val="center"/>
            <w:hideMark/>
            <w:tcPrChange w:id="4043" w:author="Brian Bohman" w:date="2021-10-27T05:58:00Z">
              <w:tcPr>
                <w:tcW w:w="360" w:type="dxa"/>
                <w:vAlign w:val="center"/>
                <w:hideMark/>
              </w:tcPr>
            </w:tcPrChange>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Change w:id="4044" w:author="Brian Bohman" w:date="2021-10-27T05:58:00Z">
              <w:tcPr>
                <w:tcW w:w="864" w:type="dxa"/>
                <w:vAlign w:val="center"/>
                <w:hideMark/>
              </w:tcPr>
            </w:tcPrChange>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45" w:author="Brian Bohman" w:date="2021-10-27T05:58:00Z">
              <w:tcPr>
                <w:tcW w:w="1152" w:type="dxa"/>
                <w:vAlign w:val="center"/>
                <w:hideMark/>
              </w:tcPr>
            </w:tcPrChange>
          </w:tcPr>
          <w:p w14:paraId="32BF1DD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046" w:author="Brian Bohman" w:date="2021-10-27T05:58:00Z">
              <w:tcPr>
                <w:tcW w:w="504" w:type="dxa"/>
                <w:vAlign w:val="center"/>
                <w:hideMark/>
              </w:tcPr>
            </w:tcPrChange>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4047" w:author="Brian Bohman" w:date="2021-10-27T05:58:00Z">
              <w:tcPr>
                <w:tcW w:w="1008" w:type="dxa"/>
                <w:vAlign w:val="center"/>
                <w:hideMark/>
              </w:tcPr>
            </w:tcPrChange>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4048" w:author="Brian Bohman" w:date="2021-10-27T05:58:00Z">
              <w:tcPr>
                <w:tcW w:w="1008" w:type="dxa"/>
                <w:vAlign w:val="center"/>
                <w:hideMark/>
              </w:tcPr>
            </w:tcPrChange>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49" w:author="Brian Bohman" w:date="2021-10-27T05:58:00Z">
              <w:tcPr>
                <w:tcW w:w="720" w:type="dxa"/>
                <w:vAlign w:val="center"/>
                <w:hideMark/>
              </w:tcPr>
            </w:tcPrChange>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50" w:author="Brian Bohman" w:date="2021-10-27T05:58:00Z">
              <w:tcPr>
                <w:tcW w:w="1008" w:type="dxa"/>
                <w:vAlign w:val="center"/>
                <w:hideMark/>
              </w:tcPr>
            </w:tcPrChange>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51" w:author="Brian Bohman" w:date="2021-10-27T05:58:00Z">
              <w:tcPr>
                <w:tcW w:w="1152" w:type="dxa"/>
                <w:vAlign w:val="center"/>
                <w:hideMark/>
              </w:tcPr>
            </w:tcPrChange>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440" w:type="dxa"/>
            <w:vAlign w:val="center"/>
            <w:hideMark/>
            <w:tcPrChange w:id="4052" w:author="Brian Bohman" w:date="2021-10-27T05:58:00Z">
              <w:tcPr>
                <w:tcW w:w="1008" w:type="dxa"/>
                <w:vAlign w:val="center"/>
                <w:hideMark/>
              </w:tcPr>
            </w:tcPrChange>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19CD" w:rsidRPr="009B3DCC" w14:paraId="3F21A368" w14:textId="77777777" w:rsidTr="00E419CD">
        <w:trPr>
          <w:trHeight w:val="165"/>
          <w:trPrChange w:id="4053" w:author="Brian Bohman" w:date="2021-10-27T05:58:00Z">
            <w:trPr>
              <w:trHeight w:val="165"/>
            </w:trPr>
          </w:trPrChange>
        </w:trPr>
        <w:tc>
          <w:tcPr>
            <w:tcW w:w="360" w:type="dxa"/>
            <w:vAlign w:val="center"/>
            <w:hideMark/>
            <w:tcPrChange w:id="4054" w:author="Brian Bohman" w:date="2021-10-27T05:58:00Z">
              <w:tcPr>
                <w:tcW w:w="360" w:type="dxa"/>
                <w:vAlign w:val="center"/>
                <w:hideMark/>
              </w:tcPr>
            </w:tcPrChange>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Change w:id="4055" w:author="Brian Bohman" w:date="2021-10-27T05:58:00Z">
              <w:tcPr>
                <w:tcW w:w="864" w:type="dxa"/>
                <w:vAlign w:val="center"/>
                <w:hideMark/>
              </w:tcPr>
            </w:tcPrChange>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56" w:author="Brian Bohman" w:date="2021-10-27T05:58:00Z">
              <w:tcPr>
                <w:tcW w:w="1152" w:type="dxa"/>
                <w:vAlign w:val="center"/>
                <w:hideMark/>
              </w:tcPr>
            </w:tcPrChange>
          </w:tcPr>
          <w:p w14:paraId="0E9EBB5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057" w:author="Brian Bohman" w:date="2021-10-27T05:58:00Z">
              <w:tcPr>
                <w:tcW w:w="504" w:type="dxa"/>
                <w:vAlign w:val="center"/>
                <w:hideMark/>
              </w:tcPr>
            </w:tcPrChange>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4058" w:author="Brian Bohman" w:date="2021-10-27T05:58:00Z">
              <w:tcPr>
                <w:tcW w:w="1008" w:type="dxa"/>
                <w:vAlign w:val="center"/>
                <w:hideMark/>
              </w:tcPr>
            </w:tcPrChange>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4059" w:author="Brian Bohman" w:date="2021-10-27T05:58:00Z">
              <w:tcPr>
                <w:tcW w:w="1008" w:type="dxa"/>
                <w:vAlign w:val="center"/>
                <w:hideMark/>
              </w:tcPr>
            </w:tcPrChange>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60" w:author="Brian Bohman" w:date="2021-10-27T05:58:00Z">
              <w:tcPr>
                <w:tcW w:w="720" w:type="dxa"/>
                <w:vAlign w:val="center"/>
                <w:hideMark/>
              </w:tcPr>
            </w:tcPrChange>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61" w:author="Brian Bohman" w:date="2021-10-27T05:58:00Z">
              <w:tcPr>
                <w:tcW w:w="1008" w:type="dxa"/>
                <w:vAlign w:val="center"/>
                <w:hideMark/>
              </w:tcPr>
            </w:tcPrChange>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062" w:author="Brian Bohman" w:date="2021-10-27T05:58:00Z">
              <w:tcPr>
                <w:tcW w:w="1152" w:type="dxa"/>
                <w:vAlign w:val="center"/>
                <w:hideMark/>
              </w:tcPr>
            </w:tcPrChange>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440" w:type="dxa"/>
            <w:vAlign w:val="center"/>
            <w:hideMark/>
            <w:tcPrChange w:id="4063" w:author="Brian Bohman" w:date="2021-10-27T05:58:00Z">
              <w:tcPr>
                <w:tcW w:w="1008" w:type="dxa"/>
                <w:vAlign w:val="center"/>
                <w:hideMark/>
              </w:tcPr>
            </w:tcPrChange>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19CD" w:rsidRPr="009B3DCC" w14:paraId="619B9CAA" w14:textId="77777777" w:rsidTr="00E419CD">
        <w:trPr>
          <w:trHeight w:val="165"/>
          <w:trPrChange w:id="4064" w:author="Brian Bohman" w:date="2021-10-27T05:58:00Z">
            <w:trPr>
              <w:trHeight w:val="165"/>
            </w:trPr>
          </w:trPrChange>
        </w:trPr>
        <w:tc>
          <w:tcPr>
            <w:tcW w:w="360" w:type="dxa"/>
            <w:vAlign w:val="center"/>
            <w:hideMark/>
            <w:tcPrChange w:id="4065" w:author="Brian Bohman" w:date="2021-10-27T05:58:00Z">
              <w:tcPr>
                <w:tcW w:w="360" w:type="dxa"/>
                <w:vAlign w:val="center"/>
                <w:hideMark/>
              </w:tcPr>
            </w:tcPrChange>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Change w:id="4066" w:author="Brian Bohman" w:date="2021-10-27T05:58:00Z">
              <w:tcPr>
                <w:tcW w:w="864" w:type="dxa"/>
                <w:vAlign w:val="center"/>
                <w:hideMark/>
              </w:tcPr>
            </w:tcPrChange>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67" w:author="Brian Bohman" w:date="2021-10-27T05:58:00Z">
              <w:tcPr>
                <w:tcW w:w="1152" w:type="dxa"/>
                <w:vAlign w:val="center"/>
                <w:hideMark/>
              </w:tcPr>
            </w:tcPrChange>
          </w:tcPr>
          <w:p w14:paraId="78095EA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068" w:author="Brian Bohman" w:date="2021-10-27T05:58:00Z">
              <w:tcPr>
                <w:tcW w:w="504" w:type="dxa"/>
                <w:vAlign w:val="center"/>
                <w:hideMark/>
              </w:tcPr>
            </w:tcPrChange>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4069" w:author="Brian Bohman" w:date="2021-10-27T05:58:00Z">
              <w:tcPr>
                <w:tcW w:w="1008" w:type="dxa"/>
                <w:vAlign w:val="center"/>
                <w:hideMark/>
              </w:tcPr>
            </w:tcPrChange>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4070" w:author="Brian Bohman" w:date="2021-10-27T05:58:00Z">
              <w:tcPr>
                <w:tcW w:w="1008" w:type="dxa"/>
                <w:vAlign w:val="center"/>
                <w:hideMark/>
              </w:tcPr>
            </w:tcPrChange>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71" w:author="Brian Bohman" w:date="2021-10-27T05:58:00Z">
              <w:tcPr>
                <w:tcW w:w="720" w:type="dxa"/>
                <w:vAlign w:val="center"/>
                <w:hideMark/>
              </w:tcPr>
            </w:tcPrChange>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72" w:author="Brian Bohman" w:date="2021-10-27T05:58:00Z">
              <w:tcPr>
                <w:tcW w:w="1008" w:type="dxa"/>
                <w:vAlign w:val="center"/>
                <w:hideMark/>
              </w:tcPr>
            </w:tcPrChange>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73" w:author="Brian Bohman" w:date="2021-10-27T05:58:00Z">
              <w:tcPr>
                <w:tcW w:w="1152" w:type="dxa"/>
                <w:vAlign w:val="center"/>
                <w:hideMark/>
              </w:tcPr>
            </w:tcPrChange>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440" w:type="dxa"/>
            <w:vAlign w:val="center"/>
            <w:hideMark/>
            <w:tcPrChange w:id="4074" w:author="Brian Bohman" w:date="2021-10-27T05:58:00Z">
              <w:tcPr>
                <w:tcW w:w="1008" w:type="dxa"/>
                <w:vAlign w:val="center"/>
                <w:hideMark/>
              </w:tcPr>
            </w:tcPrChange>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19CD" w:rsidRPr="009B3DCC" w14:paraId="7D9BDBE7" w14:textId="77777777" w:rsidTr="00E419CD">
        <w:trPr>
          <w:trHeight w:val="165"/>
          <w:trPrChange w:id="4075" w:author="Brian Bohman" w:date="2021-10-27T05:58:00Z">
            <w:trPr>
              <w:trHeight w:val="165"/>
            </w:trPr>
          </w:trPrChange>
        </w:trPr>
        <w:tc>
          <w:tcPr>
            <w:tcW w:w="360" w:type="dxa"/>
            <w:vAlign w:val="center"/>
            <w:hideMark/>
            <w:tcPrChange w:id="4076" w:author="Brian Bohman" w:date="2021-10-27T05:58:00Z">
              <w:tcPr>
                <w:tcW w:w="360" w:type="dxa"/>
                <w:vAlign w:val="center"/>
                <w:hideMark/>
              </w:tcPr>
            </w:tcPrChange>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Change w:id="4077" w:author="Brian Bohman" w:date="2021-10-27T05:58:00Z">
              <w:tcPr>
                <w:tcW w:w="864" w:type="dxa"/>
                <w:vAlign w:val="center"/>
                <w:hideMark/>
              </w:tcPr>
            </w:tcPrChange>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78" w:author="Brian Bohman" w:date="2021-10-27T05:58:00Z">
              <w:tcPr>
                <w:tcW w:w="1152" w:type="dxa"/>
                <w:vAlign w:val="center"/>
                <w:hideMark/>
              </w:tcPr>
            </w:tcPrChange>
          </w:tcPr>
          <w:p w14:paraId="73C61BF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079" w:author="Brian Bohman" w:date="2021-10-27T05:58:00Z">
              <w:tcPr>
                <w:tcW w:w="504" w:type="dxa"/>
                <w:vAlign w:val="center"/>
                <w:hideMark/>
              </w:tcPr>
            </w:tcPrChange>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4080" w:author="Brian Bohman" w:date="2021-10-27T05:58:00Z">
              <w:tcPr>
                <w:tcW w:w="1008" w:type="dxa"/>
                <w:vAlign w:val="center"/>
                <w:hideMark/>
              </w:tcPr>
            </w:tcPrChange>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4081" w:author="Brian Bohman" w:date="2021-10-27T05:58:00Z">
              <w:tcPr>
                <w:tcW w:w="1008" w:type="dxa"/>
                <w:vAlign w:val="center"/>
                <w:hideMark/>
              </w:tcPr>
            </w:tcPrChange>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82" w:author="Brian Bohman" w:date="2021-10-27T05:58:00Z">
              <w:tcPr>
                <w:tcW w:w="720" w:type="dxa"/>
                <w:vAlign w:val="center"/>
                <w:hideMark/>
              </w:tcPr>
            </w:tcPrChange>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83" w:author="Brian Bohman" w:date="2021-10-27T05:58:00Z">
              <w:tcPr>
                <w:tcW w:w="1008" w:type="dxa"/>
                <w:vAlign w:val="center"/>
                <w:hideMark/>
              </w:tcPr>
            </w:tcPrChange>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84" w:author="Brian Bohman" w:date="2021-10-27T05:58:00Z">
              <w:tcPr>
                <w:tcW w:w="1152" w:type="dxa"/>
                <w:vAlign w:val="center"/>
                <w:hideMark/>
              </w:tcPr>
            </w:tcPrChange>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440" w:type="dxa"/>
            <w:vAlign w:val="center"/>
            <w:hideMark/>
            <w:tcPrChange w:id="4085" w:author="Brian Bohman" w:date="2021-10-27T05:58:00Z">
              <w:tcPr>
                <w:tcW w:w="1008" w:type="dxa"/>
                <w:vAlign w:val="center"/>
                <w:hideMark/>
              </w:tcPr>
            </w:tcPrChange>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19CD" w:rsidRPr="009B3DCC" w14:paraId="4FE78FAD" w14:textId="77777777" w:rsidTr="00E419CD">
        <w:trPr>
          <w:trHeight w:val="165"/>
          <w:trPrChange w:id="4086" w:author="Brian Bohman" w:date="2021-10-27T05:58:00Z">
            <w:trPr>
              <w:trHeight w:val="165"/>
            </w:trPr>
          </w:trPrChange>
        </w:trPr>
        <w:tc>
          <w:tcPr>
            <w:tcW w:w="360" w:type="dxa"/>
            <w:vAlign w:val="center"/>
            <w:hideMark/>
            <w:tcPrChange w:id="4087" w:author="Brian Bohman" w:date="2021-10-27T05:58:00Z">
              <w:tcPr>
                <w:tcW w:w="360" w:type="dxa"/>
                <w:vAlign w:val="center"/>
                <w:hideMark/>
              </w:tcPr>
            </w:tcPrChange>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Change w:id="4088" w:author="Brian Bohman" w:date="2021-10-27T05:58:00Z">
              <w:tcPr>
                <w:tcW w:w="864" w:type="dxa"/>
                <w:vAlign w:val="center"/>
                <w:hideMark/>
              </w:tcPr>
            </w:tcPrChange>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89" w:author="Brian Bohman" w:date="2021-10-27T05:58:00Z">
              <w:tcPr>
                <w:tcW w:w="1152" w:type="dxa"/>
                <w:vAlign w:val="center"/>
                <w:hideMark/>
              </w:tcPr>
            </w:tcPrChange>
          </w:tcPr>
          <w:p w14:paraId="328DC36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090" w:author="Brian Bohman" w:date="2021-10-27T05:58:00Z">
              <w:tcPr>
                <w:tcW w:w="504" w:type="dxa"/>
                <w:vAlign w:val="center"/>
                <w:hideMark/>
              </w:tcPr>
            </w:tcPrChange>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4091" w:author="Brian Bohman" w:date="2021-10-27T05:58:00Z">
              <w:tcPr>
                <w:tcW w:w="1008" w:type="dxa"/>
                <w:vAlign w:val="center"/>
                <w:hideMark/>
              </w:tcPr>
            </w:tcPrChange>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4092" w:author="Brian Bohman" w:date="2021-10-27T05:58:00Z">
              <w:tcPr>
                <w:tcW w:w="1008" w:type="dxa"/>
                <w:vAlign w:val="center"/>
                <w:hideMark/>
              </w:tcPr>
            </w:tcPrChange>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93" w:author="Brian Bohman" w:date="2021-10-27T05:58:00Z">
              <w:tcPr>
                <w:tcW w:w="720" w:type="dxa"/>
                <w:vAlign w:val="center"/>
                <w:hideMark/>
              </w:tcPr>
            </w:tcPrChange>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94" w:author="Brian Bohman" w:date="2021-10-27T05:58:00Z">
              <w:tcPr>
                <w:tcW w:w="1008" w:type="dxa"/>
                <w:vAlign w:val="center"/>
                <w:hideMark/>
              </w:tcPr>
            </w:tcPrChange>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95" w:author="Brian Bohman" w:date="2021-10-27T05:58:00Z">
              <w:tcPr>
                <w:tcW w:w="1152" w:type="dxa"/>
                <w:vAlign w:val="center"/>
                <w:hideMark/>
              </w:tcPr>
            </w:tcPrChange>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4096" w:author="Brian Bohman" w:date="2021-10-27T05:58:00Z">
              <w:tcPr>
                <w:tcW w:w="1008" w:type="dxa"/>
                <w:vAlign w:val="center"/>
                <w:hideMark/>
              </w:tcPr>
            </w:tcPrChange>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942390E" w14:textId="77777777" w:rsidTr="00E419CD">
        <w:trPr>
          <w:trHeight w:val="165"/>
          <w:trPrChange w:id="4097" w:author="Brian Bohman" w:date="2021-10-27T05:58:00Z">
            <w:trPr>
              <w:trHeight w:val="165"/>
            </w:trPr>
          </w:trPrChange>
        </w:trPr>
        <w:tc>
          <w:tcPr>
            <w:tcW w:w="360" w:type="dxa"/>
            <w:vAlign w:val="center"/>
            <w:hideMark/>
            <w:tcPrChange w:id="4098" w:author="Brian Bohman" w:date="2021-10-27T05:58:00Z">
              <w:tcPr>
                <w:tcW w:w="360" w:type="dxa"/>
                <w:vAlign w:val="center"/>
                <w:hideMark/>
              </w:tcPr>
            </w:tcPrChange>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Change w:id="4099" w:author="Brian Bohman" w:date="2021-10-27T05:58:00Z">
              <w:tcPr>
                <w:tcW w:w="864" w:type="dxa"/>
                <w:vAlign w:val="center"/>
                <w:hideMark/>
              </w:tcPr>
            </w:tcPrChange>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00" w:author="Brian Bohman" w:date="2021-10-27T05:58:00Z">
              <w:tcPr>
                <w:tcW w:w="1152" w:type="dxa"/>
                <w:vAlign w:val="center"/>
                <w:hideMark/>
              </w:tcPr>
            </w:tcPrChange>
          </w:tcPr>
          <w:p w14:paraId="19AEDA9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101" w:author="Brian Bohman" w:date="2021-10-27T05:58:00Z">
              <w:tcPr>
                <w:tcW w:w="504" w:type="dxa"/>
                <w:vAlign w:val="center"/>
                <w:hideMark/>
              </w:tcPr>
            </w:tcPrChange>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4102" w:author="Brian Bohman" w:date="2021-10-27T05:58:00Z">
              <w:tcPr>
                <w:tcW w:w="1008" w:type="dxa"/>
                <w:vAlign w:val="center"/>
                <w:hideMark/>
              </w:tcPr>
            </w:tcPrChange>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4103" w:author="Brian Bohman" w:date="2021-10-27T05:58:00Z">
              <w:tcPr>
                <w:tcW w:w="1008" w:type="dxa"/>
                <w:vAlign w:val="center"/>
                <w:hideMark/>
              </w:tcPr>
            </w:tcPrChange>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04" w:author="Brian Bohman" w:date="2021-10-27T05:58:00Z">
              <w:tcPr>
                <w:tcW w:w="720" w:type="dxa"/>
                <w:vAlign w:val="center"/>
                <w:hideMark/>
              </w:tcPr>
            </w:tcPrChange>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105" w:author="Brian Bohman" w:date="2021-10-27T05:58:00Z">
              <w:tcPr>
                <w:tcW w:w="1008" w:type="dxa"/>
                <w:vAlign w:val="center"/>
                <w:hideMark/>
              </w:tcPr>
            </w:tcPrChange>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106" w:author="Brian Bohman" w:date="2021-10-27T05:58:00Z">
              <w:tcPr>
                <w:tcW w:w="1152" w:type="dxa"/>
                <w:vAlign w:val="center"/>
                <w:hideMark/>
              </w:tcPr>
            </w:tcPrChange>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4107" w:author="Brian Bohman" w:date="2021-10-27T05:58:00Z">
              <w:tcPr>
                <w:tcW w:w="1008" w:type="dxa"/>
                <w:vAlign w:val="center"/>
                <w:hideMark/>
              </w:tcPr>
            </w:tcPrChange>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19CD" w:rsidRPr="009B3DCC" w14:paraId="4AC935A6" w14:textId="77777777" w:rsidTr="00E419CD">
        <w:trPr>
          <w:trHeight w:val="180"/>
          <w:trPrChange w:id="4108" w:author="Brian Bohman" w:date="2021-10-27T05:58:00Z">
            <w:trPr>
              <w:trHeight w:val="180"/>
            </w:trPr>
          </w:trPrChange>
        </w:trPr>
        <w:tc>
          <w:tcPr>
            <w:tcW w:w="360" w:type="dxa"/>
            <w:vAlign w:val="center"/>
            <w:hideMark/>
            <w:tcPrChange w:id="4109" w:author="Brian Bohman" w:date="2021-10-27T05:58:00Z">
              <w:tcPr>
                <w:tcW w:w="360" w:type="dxa"/>
                <w:vAlign w:val="center"/>
                <w:hideMark/>
              </w:tcPr>
            </w:tcPrChange>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Change w:id="4110" w:author="Brian Bohman" w:date="2021-10-27T05:58:00Z">
              <w:tcPr>
                <w:tcW w:w="864" w:type="dxa"/>
                <w:vAlign w:val="center"/>
                <w:hideMark/>
              </w:tcPr>
            </w:tcPrChange>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11" w:author="Brian Bohman" w:date="2021-10-27T05:58:00Z">
              <w:tcPr>
                <w:tcW w:w="1152" w:type="dxa"/>
                <w:vAlign w:val="center"/>
                <w:hideMark/>
              </w:tcPr>
            </w:tcPrChange>
          </w:tcPr>
          <w:p w14:paraId="1B2079C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112" w:author="Brian Bohman" w:date="2021-10-27T05:58:00Z">
              <w:tcPr>
                <w:tcW w:w="504" w:type="dxa"/>
                <w:vAlign w:val="center"/>
                <w:hideMark/>
              </w:tcPr>
            </w:tcPrChange>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4113" w:author="Brian Bohman" w:date="2021-10-27T05:58:00Z">
              <w:tcPr>
                <w:tcW w:w="1008" w:type="dxa"/>
                <w:vAlign w:val="center"/>
                <w:hideMark/>
              </w:tcPr>
            </w:tcPrChange>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4114" w:author="Brian Bohman" w:date="2021-10-27T05:58:00Z">
              <w:tcPr>
                <w:tcW w:w="1008" w:type="dxa"/>
                <w:vAlign w:val="center"/>
                <w:hideMark/>
              </w:tcPr>
            </w:tcPrChange>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15" w:author="Brian Bohman" w:date="2021-10-27T05:58:00Z">
              <w:tcPr>
                <w:tcW w:w="720" w:type="dxa"/>
                <w:vAlign w:val="center"/>
                <w:hideMark/>
              </w:tcPr>
            </w:tcPrChange>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116" w:author="Brian Bohman" w:date="2021-10-27T05:58:00Z">
              <w:tcPr>
                <w:tcW w:w="1008" w:type="dxa"/>
                <w:vAlign w:val="center"/>
                <w:hideMark/>
              </w:tcPr>
            </w:tcPrChange>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117" w:author="Brian Bohman" w:date="2021-10-27T05:58:00Z">
              <w:tcPr>
                <w:tcW w:w="1152" w:type="dxa"/>
                <w:vAlign w:val="center"/>
                <w:hideMark/>
              </w:tcPr>
            </w:tcPrChange>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440" w:type="dxa"/>
            <w:vAlign w:val="center"/>
            <w:hideMark/>
            <w:tcPrChange w:id="4118" w:author="Brian Bohman" w:date="2021-10-27T05:58:00Z">
              <w:tcPr>
                <w:tcW w:w="1008" w:type="dxa"/>
                <w:vAlign w:val="center"/>
                <w:hideMark/>
              </w:tcPr>
            </w:tcPrChange>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744C0E91" w14:textId="77777777" w:rsidTr="00E419CD">
        <w:trPr>
          <w:trHeight w:val="165"/>
          <w:trPrChange w:id="4119" w:author="Brian Bohman" w:date="2021-10-27T05:58:00Z">
            <w:trPr>
              <w:trHeight w:val="165"/>
            </w:trPr>
          </w:trPrChange>
        </w:trPr>
        <w:tc>
          <w:tcPr>
            <w:tcW w:w="360" w:type="dxa"/>
            <w:vAlign w:val="center"/>
            <w:hideMark/>
            <w:tcPrChange w:id="4120" w:author="Brian Bohman" w:date="2021-10-27T05:58:00Z">
              <w:tcPr>
                <w:tcW w:w="360" w:type="dxa"/>
                <w:vAlign w:val="center"/>
                <w:hideMark/>
              </w:tcPr>
            </w:tcPrChange>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Change w:id="4121" w:author="Brian Bohman" w:date="2021-10-27T05:58:00Z">
              <w:tcPr>
                <w:tcW w:w="864" w:type="dxa"/>
                <w:vAlign w:val="center"/>
                <w:hideMark/>
              </w:tcPr>
            </w:tcPrChange>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22" w:author="Brian Bohman" w:date="2021-10-27T05:58:00Z">
              <w:tcPr>
                <w:tcW w:w="1152" w:type="dxa"/>
                <w:vAlign w:val="center"/>
                <w:hideMark/>
              </w:tcPr>
            </w:tcPrChange>
          </w:tcPr>
          <w:p w14:paraId="387A2C2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123" w:author="Brian Bohman" w:date="2021-10-27T05:58:00Z">
              <w:tcPr>
                <w:tcW w:w="504" w:type="dxa"/>
                <w:vAlign w:val="center"/>
                <w:hideMark/>
              </w:tcPr>
            </w:tcPrChange>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4124" w:author="Brian Bohman" w:date="2021-10-27T05:58:00Z">
              <w:tcPr>
                <w:tcW w:w="1008" w:type="dxa"/>
                <w:vAlign w:val="center"/>
                <w:hideMark/>
              </w:tcPr>
            </w:tcPrChange>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4125" w:author="Brian Bohman" w:date="2021-10-27T05:58:00Z">
              <w:tcPr>
                <w:tcW w:w="1008" w:type="dxa"/>
                <w:vAlign w:val="center"/>
                <w:hideMark/>
              </w:tcPr>
            </w:tcPrChange>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26" w:author="Brian Bohman" w:date="2021-10-27T05:58:00Z">
              <w:tcPr>
                <w:tcW w:w="720" w:type="dxa"/>
                <w:vAlign w:val="center"/>
                <w:hideMark/>
              </w:tcPr>
            </w:tcPrChange>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127" w:author="Brian Bohman" w:date="2021-10-27T05:58:00Z">
              <w:tcPr>
                <w:tcW w:w="1008" w:type="dxa"/>
                <w:vAlign w:val="center"/>
                <w:hideMark/>
              </w:tcPr>
            </w:tcPrChange>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128" w:author="Brian Bohman" w:date="2021-10-27T05:58:00Z">
              <w:tcPr>
                <w:tcW w:w="1152" w:type="dxa"/>
                <w:vAlign w:val="center"/>
                <w:hideMark/>
              </w:tcPr>
            </w:tcPrChange>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440" w:type="dxa"/>
            <w:vAlign w:val="center"/>
            <w:hideMark/>
            <w:tcPrChange w:id="4129" w:author="Brian Bohman" w:date="2021-10-27T05:58:00Z">
              <w:tcPr>
                <w:tcW w:w="1008" w:type="dxa"/>
                <w:vAlign w:val="center"/>
                <w:hideMark/>
              </w:tcPr>
            </w:tcPrChange>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49D971F2" w14:textId="77777777" w:rsidTr="00E419CD">
        <w:trPr>
          <w:trHeight w:val="165"/>
          <w:trPrChange w:id="4130" w:author="Brian Bohman" w:date="2021-10-27T05:58:00Z">
            <w:trPr>
              <w:trHeight w:val="165"/>
            </w:trPr>
          </w:trPrChange>
        </w:trPr>
        <w:tc>
          <w:tcPr>
            <w:tcW w:w="360" w:type="dxa"/>
            <w:vAlign w:val="center"/>
            <w:hideMark/>
            <w:tcPrChange w:id="4131" w:author="Brian Bohman" w:date="2021-10-27T05:58:00Z">
              <w:tcPr>
                <w:tcW w:w="360" w:type="dxa"/>
                <w:vAlign w:val="center"/>
                <w:hideMark/>
              </w:tcPr>
            </w:tcPrChange>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Change w:id="4132" w:author="Brian Bohman" w:date="2021-10-27T05:58:00Z">
              <w:tcPr>
                <w:tcW w:w="864" w:type="dxa"/>
                <w:vAlign w:val="center"/>
                <w:hideMark/>
              </w:tcPr>
            </w:tcPrChange>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33" w:author="Brian Bohman" w:date="2021-10-27T05:58:00Z">
              <w:tcPr>
                <w:tcW w:w="1152" w:type="dxa"/>
                <w:vAlign w:val="center"/>
                <w:hideMark/>
              </w:tcPr>
            </w:tcPrChange>
          </w:tcPr>
          <w:p w14:paraId="739A7ED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134" w:author="Brian Bohman" w:date="2021-10-27T05:58:00Z">
              <w:tcPr>
                <w:tcW w:w="504" w:type="dxa"/>
                <w:vAlign w:val="center"/>
                <w:hideMark/>
              </w:tcPr>
            </w:tcPrChange>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4135" w:author="Brian Bohman" w:date="2021-10-27T05:58:00Z">
              <w:tcPr>
                <w:tcW w:w="1008" w:type="dxa"/>
                <w:vAlign w:val="center"/>
                <w:hideMark/>
              </w:tcPr>
            </w:tcPrChange>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4136" w:author="Brian Bohman" w:date="2021-10-27T05:58:00Z">
              <w:tcPr>
                <w:tcW w:w="1008" w:type="dxa"/>
                <w:vAlign w:val="center"/>
                <w:hideMark/>
              </w:tcPr>
            </w:tcPrChange>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37" w:author="Brian Bohman" w:date="2021-10-27T05:58:00Z">
              <w:tcPr>
                <w:tcW w:w="720" w:type="dxa"/>
                <w:vAlign w:val="center"/>
                <w:hideMark/>
              </w:tcPr>
            </w:tcPrChange>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138" w:author="Brian Bohman" w:date="2021-10-27T05:58:00Z">
              <w:tcPr>
                <w:tcW w:w="1008" w:type="dxa"/>
                <w:vAlign w:val="center"/>
                <w:hideMark/>
              </w:tcPr>
            </w:tcPrChange>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139" w:author="Brian Bohman" w:date="2021-10-27T05:58:00Z">
              <w:tcPr>
                <w:tcW w:w="1152" w:type="dxa"/>
                <w:vAlign w:val="center"/>
                <w:hideMark/>
              </w:tcPr>
            </w:tcPrChange>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440" w:type="dxa"/>
            <w:vAlign w:val="center"/>
            <w:hideMark/>
            <w:tcPrChange w:id="4140" w:author="Brian Bohman" w:date="2021-10-27T05:58:00Z">
              <w:tcPr>
                <w:tcW w:w="1008" w:type="dxa"/>
                <w:vAlign w:val="center"/>
                <w:hideMark/>
              </w:tcPr>
            </w:tcPrChange>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76149029" w14:textId="77777777" w:rsidTr="00E419CD">
        <w:trPr>
          <w:trHeight w:val="165"/>
          <w:trPrChange w:id="4141" w:author="Brian Bohman" w:date="2021-10-27T05:58:00Z">
            <w:trPr>
              <w:trHeight w:val="165"/>
            </w:trPr>
          </w:trPrChange>
        </w:trPr>
        <w:tc>
          <w:tcPr>
            <w:tcW w:w="360" w:type="dxa"/>
            <w:vAlign w:val="center"/>
            <w:hideMark/>
            <w:tcPrChange w:id="4142" w:author="Brian Bohman" w:date="2021-10-27T05:58:00Z">
              <w:tcPr>
                <w:tcW w:w="360" w:type="dxa"/>
                <w:vAlign w:val="center"/>
                <w:hideMark/>
              </w:tcPr>
            </w:tcPrChange>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Change w:id="4143" w:author="Brian Bohman" w:date="2021-10-27T05:58:00Z">
              <w:tcPr>
                <w:tcW w:w="864" w:type="dxa"/>
                <w:vAlign w:val="center"/>
                <w:hideMark/>
              </w:tcPr>
            </w:tcPrChange>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44" w:author="Brian Bohman" w:date="2021-10-27T05:58:00Z">
              <w:tcPr>
                <w:tcW w:w="1152" w:type="dxa"/>
                <w:vAlign w:val="center"/>
                <w:hideMark/>
              </w:tcPr>
            </w:tcPrChange>
          </w:tcPr>
          <w:p w14:paraId="37636CD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145" w:author="Brian Bohman" w:date="2021-10-27T05:58:00Z">
              <w:tcPr>
                <w:tcW w:w="504" w:type="dxa"/>
                <w:vAlign w:val="center"/>
                <w:hideMark/>
              </w:tcPr>
            </w:tcPrChange>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4146" w:author="Brian Bohman" w:date="2021-10-27T05:58:00Z">
              <w:tcPr>
                <w:tcW w:w="1008" w:type="dxa"/>
                <w:vAlign w:val="center"/>
                <w:hideMark/>
              </w:tcPr>
            </w:tcPrChange>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4147" w:author="Brian Bohman" w:date="2021-10-27T05:58:00Z">
              <w:tcPr>
                <w:tcW w:w="1008" w:type="dxa"/>
                <w:vAlign w:val="center"/>
                <w:hideMark/>
              </w:tcPr>
            </w:tcPrChange>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48" w:author="Brian Bohman" w:date="2021-10-27T05:58:00Z">
              <w:tcPr>
                <w:tcW w:w="720" w:type="dxa"/>
                <w:vAlign w:val="center"/>
                <w:hideMark/>
              </w:tcPr>
            </w:tcPrChange>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149" w:author="Brian Bohman" w:date="2021-10-27T05:58:00Z">
              <w:tcPr>
                <w:tcW w:w="1008" w:type="dxa"/>
                <w:vAlign w:val="center"/>
                <w:hideMark/>
              </w:tcPr>
            </w:tcPrChange>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150" w:author="Brian Bohman" w:date="2021-10-27T05:58:00Z">
              <w:tcPr>
                <w:tcW w:w="1152" w:type="dxa"/>
                <w:vAlign w:val="center"/>
                <w:hideMark/>
              </w:tcPr>
            </w:tcPrChange>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4151" w:author="Brian Bohman" w:date="2021-10-27T05:58:00Z">
              <w:tcPr>
                <w:tcW w:w="1008" w:type="dxa"/>
                <w:vAlign w:val="center"/>
                <w:hideMark/>
              </w:tcPr>
            </w:tcPrChange>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1230A39D" w14:textId="77777777" w:rsidTr="00E419CD">
        <w:trPr>
          <w:trHeight w:val="165"/>
          <w:trPrChange w:id="4152" w:author="Brian Bohman" w:date="2021-10-27T05:58:00Z">
            <w:trPr>
              <w:trHeight w:val="165"/>
            </w:trPr>
          </w:trPrChange>
        </w:trPr>
        <w:tc>
          <w:tcPr>
            <w:tcW w:w="360" w:type="dxa"/>
            <w:vAlign w:val="center"/>
            <w:hideMark/>
            <w:tcPrChange w:id="4153" w:author="Brian Bohman" w:date="2021-10-27T05:58:00Z">
              <w:tcPr>
                <w:tcW w:w="360" w:type="dxa"/>
                <w:vAlign w:val="center"/>
                <w:hideMark/>
              </w:tcPr>
            </w:tcPrChange>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Change w:id="4154" w:author="Brian Bohman" w:date="2021-10-27T05:58:00Z">
              <w:tcPr>
                <w:tcW w:w="864" w:type="dxa"/>
                <w:vAlign w:val="center"/>
                <w:hideMark/>
              </w:tcPr>
            </w:tcPrChange>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55" w:author="Brian Bohman" w:date="2021-10-27T05:58:00Z">
              <w:tcPr>
                <w:tcW w:w="1152" w:type="dxa"/>
                <w:vAlign w:val="center"/>
                <w:hideMark/>
              </w:tcPr>
            </w:tcPrChange>
          </w:tcPr>
          <w:p w14:paraId="15BD51B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156" w:author="Brian Bohman" w:date="2021-10-27T05:58:00Z">
              <w:tcPr>
                <w:tcW w:w="504" w:type="dxa"/>
                <w:vAlign w:val="center"/>
                <w:hideMark/>
              </w:tcPr>
            </w:tcPrChange>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157" w:author="Brian Bohman" w:date="2021-10-27T05:58:00Z">
              <w:tcPr>
                <w:tcW w:w="1008" w:type="dxa"/>
                <w:vAlign w:val="center"/>
                <w:hideMark/>
              </w:tcPr>
            </w:tcPrChange>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158" w:author="Brian Bohman" w:date="2021-10-27T05:58:00Z">
              <w:tcPr>
                <w:tcW w:w="1008" w:type="dxa"/>
                <w:vAlign w:val="center"/>
                <w:hideMark/>
              </w:tcPr>
            </w:tcPrChange>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59" w:author="Brian Bohman" w:date="2021-10-27T05:58:00Z">
              <w:tcPr>
                <w:tcW w:w="720" w:type="dxa"/>
                <w:vAlign w:val="center"/>
                <w:hideMark/>
              </w:tcPr>
            </w:tcPrChange>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160" w:author="Brian Bohman" w:date="2021-10-27T05:58:00Z">
              <w:tcPr>
                <w:tcW w:w="1008" w:type="dxa"/>
                <w:vAlign w:val="center"/>
                <w:hideMark/>
              </w:tcPr>
            </w:tcPrChange>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61" w:author="Brian Bohman" w:date="2021-10-27T05:58:00Z">
              <w:tcPr>
                <w:tcW w:w="1152" w:type="dxa"/>
                <w:vAlign w:val="center"/>
                <w:hideMark/>
              </w:tcPr>
            </w:tcPrChange>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162" w:author="Brian Bohman" w:date="2021-10-27T05:58:00Z">
              <w:tcPr>
                <w:tcW w:w="1008" w:type="dxa"/>
                <w:vAlign w:val="center"/>
                <w:hideMark/>
              </w:tcPr>
            </w:tcPrChange>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229673" w14:textId="77777777" w:rsidTr="00E419CD">
        <w:trPr>
          <w:trHeight w:val="165"/>
          <w:trPrChange w:id="4163" w:author="Brian Bohman" w:date="2021-10-27T05:58:00Z">
            <w:trPr>
              <w:trHeight w:val="165"/>
            </w:trPr>
          </w:trPrChange>
        </w:trPr>
        <w:tc>
          <w:tcPr>
            <w:tcW w:w="360" w:type="dxa"/>
            <w:vAlign w:val="center"/>
            <w:hideMark/>
            <w:tcPrChange w:id="4164" w:author="Brian Bohman" w:date="2021-10-27T05:58:00Z">
              <w:tcPr>
                <w:tcW w:w="360" w:type="dxa"/>
                <w:vAlign w:val="center"/>
                <w:hideMark/>
              </w:tcPr>
            </w:tcPrChange>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Change w:id="4165" w:author="Brian Bohman" w:date="2021-10-27T05:58:00Z">
              <w:tcPr>
                <w:tcW w:w="864" w:type="dxa"/>
                <w:vAlign w:val="center"/>
                <w:hideMark/>
              </w:tcPr>
            </w:tcPrChange>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66" w:author="Brian Bohman" w:date="2021-10-27T05:58:00Z">
              <w:tcPr>
                <w:tcW w:w="1152" w:type="dxa"/>
                <w:vAlign w:val="center"/>
                <w:hideMark/>
              </w:tcPr>
            </w:tcPrChange>
          </w:tcPr>
          <w:p w14:paraId="1EABF64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167" w:author="Brian Bohman" w:date="2021-10-27T05:58:00Z">
              <w:tcPr>
                <w:tcW w:w="504" w:type="dxa"/>
                <w:vAlign w:val="center"/>
                <w:hideMark/>
              </w:tcPr>
            </w:tcPrChange>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168" w:author="Brian Bohman" w:date="2021-10-27T05:58:00Z">
              <w:tcPr>
                <w:tcW w:w="1008" w:type="dxa"/>
                <w:vAlign w:val="center"/>
                <w:hideMark/>
              </w:tcPr>
            </w:tcPrChange>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169" w:author="Brian Bohman" w:date="2021-10-27T05:58:00Z">
              <w:tcPr>
                <w:tcW w:w="1008" w:type="dxa"/>
                <w:vAlign w:val="center"/>
                <w:hideMark/>
              </w:tcPr>
            </w:tcPrChange>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70" w:author="Brian Bohman" w:date="2021-10-27T05:58:00Z">
              <w:tcPr>
                <w:tcW w:w="720" w:type="dxa"/>
                <w:vAlign w:val="center"/>
                <w:hideMark/>
              </w:tcPr>
            </w:tcPrChange>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171" w:author="Brian Bohman" w:date="2021-10-27T05:58:00Z">
              <w:tcPr>
                <w:tcW w:w="1008" w:type="dxa"/>
                <w:vAlign w:val="center"/>
                <w:hideMark/>
              </w:tcPr>
            </w:tcPrChange>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172" w:author="Brian Bohman" w:date="2021-10-27T05:58:00Z">
              <w:tcPr>
                <w:tcW w:w="1152" w:type="dxa"/>
                <w:vAlign w:val="center"/>
                <w:hideMark/>
              </w:tcPr>
            </w:tcPrChange>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440" w:type="dxa"/>
            <w:vAlign w:val="center"/>
            <w:hideMark/>
            <w:tcPrChange w:id="4173" w:author="Brian Bohman" w:date="2021-10-27T05:58:00Z">
              <w:tcPr>
                <w:tcW w:w="1008" w:type="dxa"/>
                <w:vAlign w:val="center"/>
                <w:hideMark/>
              </w:tcPr>
            </w:tcPrChange>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4E3F4323" w14:textId="77777777" w:rsidTr="00E419CD">
        <w:trPr>
          <w:trHeight w:val="165"/>
          <w:trPrChange w:id="4174" w:author="Brian Bohman" w:date="2021-10-27T05:58:00Z">
            <w:trPr>
              <w:trHeight w:val="165"/>
            </w:trPr>
          </w:trPrChange>
        </w:trPr>
        <w:tc>
          <w:tcPr>
            <w:tcW w:w="360" w:type="dxa"/>
            <w:vAlign w:val="center"/>
            <w:hideMark/>
            <w:tcPrChange w:id="4175" w:author="Brian Bohman" w:date="2021-10-27T05:58:00Z">
              <w:tcPr>
                <w:tcW w:w="360" w:type="dxa"/>
                <w:vAlign w:val="center"/>
                <w:hideMark/>
              </w:tcPr>
            </w:tcPrChange>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Change w:id="4176" w:author="Brian Bohman" w:date="2021-10-27T05:58:00Z">
              <w:tcPr>
                <w:tcW w:w="864" w:type="dxa"/>
                <w:vAlign w:val="center"/>
                <w:hideMark/>
              </w:tcPr>
            </w:tcPrChange>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77" w:author="Brian Bohman" w:date="2021-10-27T05:58:00Z">
              <w:tcPr>
                <w:tcW w:w="1152" w:type="dxa"/>
                <w:vAlign w:val="center"/>
                <w:hideMark/>
              </w:tcPr>
            </w:tcPrChange>
          </w:tcPr>
          <w:p w14:paraId="1C76292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178" w:author="Brian Bohman" w:date="2021-10-27T05:58:00Z">
              <w:tcPr>
                <w:tcW w:w="504" w:type="dxa"/>
                <w:vAlign w:val="center"/>
                <w:hideMark/>
              </w:tcPr>
            </w:tcPrChange>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179" w:author="Brian Bohman" w:date="2021-10-27T05:58:00Z">
              <w:tcPr>
                <w:tcW w:w="1008" w:type="dxa"/>
                <w:vAlign w:val="center"/>
                <w:hideMark/>
              </w:tcPr>
            </w:tcPrChange>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180" w:author="Brian Bohman" w:date="2021-10-27T05:58:00Z">
              <w:tcPr>
                <w:tcW w:w="1008" w:type="dxa"/>
                <w:vAlign w:val="center"/>
                <w:hideMark/>
              </w:tcPr>
            </w:tcPrChange>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81" w:author="Brian Bohman" w:date="2021-10-27T05:58:00Z">
              <w:tcPr>
                <w:tcW w:w="720" w:type="dxa"/>
                <w:vAlign w:val="center"/>
                <w:hideMark/>
              </w:tcPr>
            </w:tcPrChange>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182" w:author="Brian Bohman" w:date="2021-10-27T05:58:00Z">
              <w:tcPr>
                <w:tcW w:w="1008" w:type="dxa"/>
                <w:vAlign w:val="center"/>
                <w:hideMark/>
              </w:tcPr>
            </w:tcPrChange>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183" w:author="Brian Bohman" w:date="2021-10-27T05:58:00Z">
              <w:tcPr>
                <w:tcW w:w="1152" w:type="dxa"/>
                <w:vAlign w:val="center"/>
                <w:hideMark/>
              </w:tcPr>
            </w:tcPrChange>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4184" w:author="Brian Bohman" w:date="2021-10-27T05:58:00Z">
              <w:tcPr>
                <w:tcW w:w="1008" w:type="dxa"/>
                <w:vAlign w:val="center"/>
                <w:hideMark/>
              </w:tcPr>
            </w:tcPrChange>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27C1CCA5" w14:textId="77777777" w:rsidTr="00E419CD">
        <w:trPr>
          <w:trHeight w:val="165"/>
          <w:trPrChange w:id="4185" w:author="Brian Bohman" w:date="2021-10-27T05:58:00Z">
            <w:trPr>
              <w:trHeight w:val="165"/>
            </w:trPr>
          </w:trPrChange>
        </w:trPr>
        <w:tc>
          <w:tcPr>
            <w:tcW w:w="360" w:type="dxa"/>
            <w:vAlign w:val="center"/>
            <w:hideMark/>
            <w:tcPrChange w:id="4186" w:author="Brian Bohman" w:date="2021-10-27T05:58:00Z">
              <w:tcPr>
                <w:tcW w:w="360" w:type="dxa"/>
                <w:vAlign w:val="center"/>
                <w:hideMark/>
              </w:tcPr>
            </w:tcPrChange>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Change w:id="4187" w:author="Brian Bohman" w:date="2021-10-27T05:58:00Z">
              <w:tcPr>
                <w:tcW w:w="864" w:type="dxa"/>
                <w:vAlign w:val="center"/>
                <w:hideMark/>
              </w:tcPr>
            </w:tcPrChange>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88" w:author="Brian Bohman" w:date="2021-10-27T05:58:00Z">
              <w:tcPr>
                <w:tcW w:w="1152" w:type="dxa"/>
                <w:vAlign w:val="center"/>
                <w:hideMark/>
              </w:tcPr>
            </w:tcPrChange>
          </w:tcPr>
          <w:p w14:paraId="5AA7B12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189" w:author="Brian Bohman" w:date="2021-10-27T05:58:00Z">
              <w:tcPr>
                <w:tcW w:w="504" w:type="dxa"/>
                <w:vAlign w:val="center"/>
                <w:hideMark/>
              </w:tcPr>
            </w:tcPrChange>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190" w:author="Brian Bohman" w:date="2021-10-27T05:58:00Z">
              <w:tcPr>
                <w:tcW w:w="1008" w:type="dxa"/>
                <w:vAlign w:val="center"/>
                <w:hideMark/>
              </w:tcPr>
            </w:tcPrChange>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191" w:author="Brian Bohman" w:date="2021-10-27T05:58:00Z">
              <w:tcPr>
                <w:tcW w:w="1008" w:type="dxa"/>
                <w:vAlign w:val="center"/>
                <w:hideMark/>
              </w:tcPr>
            </w:tcPrChange>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92" w:author="Brian Bohman" w:date="2021-10-27T05:58:00Z">
              <w:tcPr>
                <w:tcW w:w="720" w:type="dxa"/>
                <w:vAlign w:val="center"/>
                <w:hideMark/>
              </w:tcPr>
            </w:tcPrChange>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193" w:author="Brian Bohman" w:date="2021-10-27T05:58:00Z">
              <w:tcPr>
                <w:tcW w:w="1008" w:type="dxa"/>
                <w:vAlign w:val="center"/>
                <w:hideMark/>
              </w:tcPr>
            </w:tcPrChange>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194" w:author="Brian Bohman" w:date="2021-10-27T05:58:00Z">
              <w:tcPr>
                <w:tcW w:w="1152" w:type="dxa"/>
                <w:vAlign w:val="center"/>
                <w:hideMark/>
              </w:tcPr>
            </w:tcPrChange>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440" w:type="dxa"/>
            <w:vAlign w:val="center"/>
            <w:hideMark/>
            <w:tcPrChange w:id="4195" w:author="Brian Bohman" w:date="2021-10-27T05:58:00Z">
              <w:tcPr>
                <w:tcW w:w="1008" w:type="dxa"/>
                <w:vAlign w:val="center"/>
                <w:hideMark/>
              </w:tcPr>
            </w:tcPrChange>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ECC07F3" w14:textId="77777777" w:rsidTr="00E419CD">
        <w:trPr>
          <w:trHeight w:val="165"/>
          <w:trPrChange w:id="4196" w:author="Brian Bohman" w:date="2021-10-27T05:58:00Z">
            <w:trPr>
              <w:trHeight w:val="165"/>
            </w:trPr>
          </w:trPrChange>
        </w:trPr>
        <w:tc>
          <w:tcPr>
            <w:tcW w:w="360" w:type="dxa"/>
            <w:vAlign w:val="center"/>
            <w:hideMark/>
            <w:tcPrChange w:id="4197" w:author="Brian Bohman" w:date="2021-10-27T05:58:00Z">
              <w:tcPr>
                <w:tcW w:w="360" w:type="dxa"/>
                <w:vAlign w:val="center"/>
                <w:hideMark/>
              </w:tcPr>
            </w:tcPrChange>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Change w:id="4198" w:author="Brian Bohman" w:date="2021-10-27T05:58:00Z">
              <w:tcPr>
                <w:tcW w:w="864" w:type="dxa"/>
                <w:vAlign w:val="center"/>
                <w:hideMark/>
              </w:tcPr>
            </w:tcPrChange>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99" w:author="Brian Bohman" w:date="2021-10-27T05:58:00Z">
              <w:tcPr>
                <w:tcW w:w="1152" w:type="dxa"/>
                <w:vAlign w:val="center"/>
                <w:hideMark/>
              </w:tcPr>
            </w:tcPrChange>
          </w:tcPr>
          <w:p w14:paraId="7A64997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00" w:author="Brian Bohman" w:date="2021-10-27T05:58:00Z">
              <w:tcPr>
                <w:tcW w:w="504" w:type="dxa"/>
                <w:vAlign w:val="center"/>
                <w:hideMark/>
              </w:tcPr>
            </w:tcPrChange>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201" w:author="Brian Bohman" w:date="2021-10-27T05:58:00Z">
              <w:tcPr>
                <w:tcW w:w="1008" w:type="dxa"/>
                <w:vAlign w:val="center"/>
                <w:hideMark/>
              </w:tcPr>
            </w:tcPrChange>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202" w:author="Brian Bohman" w:date="2021-10-27T05:58:00Z">
              <w:tcPr>
                <w:tcW w:w="1008" w:type="dxa"/>
                <w:vAlign w:val="center"/>
                <w:hideMark/>
              </w:tcPr>
            </w:tcPrChange>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03" w:author="Brian Bohman" w:date="2021-10-27T05:58:00Z">
              <w:tcPr>
                <w:tcW w:w="720" w:type="dxa"/>
                <w:vAlign w:val="center"/>
                <w:hideMark/>
              </w:tcPr>
            </w:tcPrChange>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204" w:author="Brian Bohman" w:date="2021-10-27T05:58:00Z">
              <w:tcPr>
                <w:tcW w:w="1008" w:type="dxa"/>
                <w:vAlign w:val="center"/>
                <w:hideMark/>
              </w:tcPr>
            </w:tcPrChange>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205" w:author="Brian Bohman" w:date="2021-10-27T05:58:00Z">
              <w:tcPr>
                <w:tcW w:w="1152" w:type="dxa"/>
                <w:vAlign w:val="center"/>
                <w:hideMark/>
              </w:tcPr>
            </w:tcPrChange>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4206" w:author="Brian Bohman" w:date="2021-10-27T05:58:00Z">
              <w:tcPr>
                <w:tcW w:w="1008" w:type="dxa"/>
                <w:vAlign w:val="center"/>
                <w:hideMark/>
              </w:tcPr>
            </w:tcPrChange>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4DB01C2A" w14:textId="77777777" w:rsidTr="00E419CD">
        <w:trPr>
          <w:trHeight w:val="165"/>
          <w:trPrChange w:id="4207" w:author="Brian Bohman" w:date="2021-10-27T05:58:00Z">
            <w:trPr>
              <w:trHeight w:val="165"/>
            </w:trPr>
          </w:trPrChange>
        </w:trPr>
        <w:tc>
          <w:tcPr>
            <w:tcW w:w="360" w:type="dxa"/>
            <w:vAlign w:val="center"/>
            <w:hideMark/>
            <w:tcPrChange w:id="4208" w:author="Brian Bohman" w:date="2021-10-27T05:58:00Z">
              <w:tcPr>
                <w:tcW w:w="360" w:type="dxa"/>
                <w:vAlign w:val="center"/>
                <w:hideMark/>
              </w:tcPr>
            </w:tcPrChange>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Change w:id="4209" w:author="Brian Bohman" w:date="2021-10-27T05:58:00Z">
              <w:tcPr>
                <w:tcW w:w="864" w:type="dxa"/>
                <w:vAlign w:val="center"/>
                <w:hideMark/>
              </w:tcPr>
            </w:tcPrChange>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10" w:author="Brian Bohman" w:date="2021-10-27T05:58:00Z">
              <w:tcPr>
                <w:tcW w:w="1152" w:type="dxa"/>
                <w:vAlign w:val="center"/>
                <w:hideMark/>
              </w:tcPr>
            </w:tcPrChange>
          </w:tcPr>
          <w:p w14:paraId="44BCF8F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11" w:author="Brian Bohman" w:date="2021-10-27T05:58:00Z">
              <w:tcPr>
                <w:tcW w:w="504" w:type="dxa"/>
                <w:vAlign w:val="center"/>
                <w:hideMark/>
              </w:tcPr>
            </w:tcPrChange>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212" w:author="Brian Bohman" w:date="2021-10-27T05:58:00Z">
              <w:tcPr>
                <w:tcW w:w="1008" w:type="dxa"/>
                <w:vAlign w:val="center"/>
                <w:hideMark/>
              </w:tcPr>
            </w:tcPrChange>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213" w:author="Brian Bohman" w:date="2021-10-27T05:58:00Z">
              <w:tcPr>
                <w:tcW w:w="1008" w:type="dxa"/>
                <w:vAlign w:val="center"/>
                <w:hideMark/>
              </w:tcPr>
            </w:tcPrChange>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14" w:author="Brian Bohman" w:date="2021-10-27T05:58:00Z">
              <w:tcPr>
                <w:tcW w:w="720" w:type="dxa"/>
                <w:vAlign w:val="center"/>
                <w:hideMark/>
              </w:tcPr>
            </w:tcPrChange>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215" w:author="Brian Bohman" w:date="2021-10-27T05:58:00Z">
              <w:tcPr>
                <w:tcW w:w="1008" w:type="dxa"/>
                <w:vAlign w:val="center"/>
                <w:hideMark/>
              </w:tcPr>
            </w:tcPrChange>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216" w:author="Brian Bohman" w:date="2021-10-27T05:58:00Z">
              <w:tcPr>
                <w:tcW w:w="1152" w:type="dxa"/>
                <w:vAlign w:val="center"/>
                <w:hideMark/>
              </w:tcPr>
            </w:tcPrChange>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217" w:author="Brian Bohman" w:date="2021-10-27T05:58:00Z">
              <w:tcPr>
                <w:tcW w:w="1008" w:type="dxa"/>
                <w:vAlign w:val="center"/>
                <w:hideMark/>
              </w:tcPr>
            </w:tcPrChange>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DD273CA" w14:textId="77777777" w:rsidTr="00E419CD">
        <w:trPr>
          <w:trHeight w:val="165"/>
          <w:trPrChange w:id="4218" w:author="Brian Bohman" w:date="2021-10-27T05:58:00Z">
            <w:trPr>
              <w:trHeight w:val="165"/>
            </w:trPr>
          </w:trPrChange>
        </w:trPr>
        <w:tc>
          <w:tcPr>
            <w:tcW w:w="360" w:type="dxa"/>
            <w:vAlign w:val="center"/>
            <w:hideMark/>
            <w:tcPrChange w:id="4219" w:author="Brian Bohman" w:date="2021-10-27T05:58:00Z">
              <w:tcPr>
                <w:tcW w:w="360" w:type="dxa"/>
                <w:vAlign w:val="center"/>
                <w:hideMark/>
              </w:tcPr>
            </w:tcPrChange>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Change w:id="4220" w:author="Brian Bohman" w:date="2021-10-27T05:58:00Z">
              <w:tcPr>
                <w:tcW w:w="864" w:type="dxa"/>
                <w:vAlign w:val="center"/>
                <w:hideMark/>
              </w:tcPr>
            </w:tcPrChange>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21" w:author="Brian Bohman" w:date="2021-10-27T05:58:00Z">
              <w:tcPr>
                <w:tcW w:w="1152" w:type="dxa"/>
                <w:vAlign w:val="center"/>
                <w:hideMark/>
              </w:tcPr>
            </w:tcPrChange>
          </w:tcPr>
          <w:p w14:paraId="6D6129C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22" w:author="Brian Bohman" w:date="2021-10-27T05:58:00Z">
              <w:tcPr>
                <w:tcW w:w="504" w:type="dxa"/>
                <w:vAlign w:val="center"/>
                <w:hideMark/>
              </w:tcPr>
            </w:tcPrChange>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223" w:author="Brian Bohman" w:date="2021-10-27T05:58:00Z">
              <w:tcPr>
                <w:tcW w:w="1008" w:type="dxa"/>
                <w:vAlign w:val="center"/>
                <w:hideMark/>
              </w:tcPr>
            </w:tcPrChange>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224" w:author="Brian Bohman" w:date="2021-10-27T05:58:00Z">
              <w:tcPr>
                <w:tcW w:w="1008" w:type="dxa"/>
                <w:vAlign w:val="center"/>
                <w:hideMark/>
              </w:tcPr>
            </w:tcPrChange>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25" w:author="Brian Bohman" w:date="2021-10-27T05:58:00Z">
              <w:tcPr>
                <w:tcW w:w="720" w:type="dxa"/>
                <w:vAlign w:val="center"/>
                <w:hideMark/>
              </w:tcPr>
            </w:tcPrChange>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226" w:author="Brian Bohman" w:date="2021-10-27T05:58:00Z">
              <w:tcPr>
                <w:tcW w:w="1008" w:type="dxa"/>
                <w:vAlign w:val="center"/>
                <w:hideMark/>
              </w:tcPr>
            </w:tcPrChange>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27" w:author="Brian Bohman" w:date="2021-10-27T05:58:00Z">
              <w:tcPr>
                <w:tcW w:w="1152" w:type="dxa"/>
                <w:vAlign w:val="center"/>
                <w:hideMark/>
              </w:tcPr>
            </w:tcPrChange>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440" w:type="dxa"/>
            <w:vAlign w:val="center"/>
            <w:hideMark/>
            <w:tcPrChange w:id="4228" w:author="Brian Bohman" w:date="2021-10-27T05:58:00Z">
              <w:tcPr>
                <w:tcW w:w="1008" w:type="dxa"/>
                <w:vAlign w:val="center"/>
                <w:hideMark/>
              </w:tcPr>
            </w:tcPrChange>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7C8AE71F" w14:textId="77777777" w:rsidTr="00E419CD">
        <w:trPr>
          <w:trHeight w:val="165"/>
          <w:trPrChange w:id="4229" w:author="Brian Bohman" w:date="2021-10-27T05:58:00Z">
            <w:trPr>
              <w:trHeight w:val="165"/>
            </w:trPr>
          </w:trPrChange>
        </w:trPr>
        <w:tc>
          <w:tcPr>
            <w:tcW w:w="360" w:type="dxa"/>
            <w:vAlign w:val="center"/>
            <w:hideMark/>
            <w:tcPrChange w:id="4230" w:author="Brian Bohman" w:date="2021-10-27T05:58:00Z">
              <w:tcPr>
                <w:tcW w:w="360" w:type="dxa"/>
                <w:vAlign w:val="center"/>
                <w:hideMark/>
              </w:tcPr>
            </w:tcPrChange>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Change w:id="4231" w:author="Brian Bohman" w:date="2021-10-27T05:58:00Z">
              <w:tcPr>
                <w:tcW w:w="864" w:type="dxa"/>
                <w:vAlign w:val="center"/>
                <w:hideMark/>
              </w:tcPr>
            </w:tcPrChange>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32" w:author="Brian Bohman" w:date="2021-10-27T05:58:00Z">
              <w:tcPr>
                <w:tcW w:w="1152" w:type="dxa"/>
                <w:vAlign w:val="center"/>
                <w:hideMark/>
              </w:tcPr>
            </w:tcPrChange>
          </w:tcPr>
          <w:p w14:paraId="4F6DE26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33" w:author="Brian Bohman" w:date="2021-10-27T05:58:00Z">
              <w:tcPr>
                <w:tcW w:w="504" w:type="dxa"/>
                <w:vAlign w:val="center"/>
                <w:hideMark/>
              </w:tcPr>
            </w:tcPrChange>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234" w:author="Brian Bohman" w:date="2021-10-27T05:58:00Z">
              <w:tcPr>
                <w:tcW w:w="1008" w:type="dxa"/>
                <w:vAlign w:val="center"/>
                <w:hideMark/>
              </w:tcPr>
            </w:tcPrChange>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235" w:author="Brian Bohman" w:date="2021-10-27T05:58:00Z">
              <w:tcPr>
                <w:tcW w:w="1008" w:type="dxa"/>
                <w:vAlign w:val="center"/>
                <w:hideMark/>
              </w:tcPr>
            </w:tcPrChange>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36" w:author="Brian Bohman" w:date="2021-10-27T05:58:00Z">
              <w:tcPr>
                <w:tcW w:w="720" w:type="dxa"/>
                <w:vAlign w:val="center"/>
                <w:hideMark/>
              </w:tcPr>
            </w:tcPrChange>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237" w:author="Brian Bohman" w:date="2021-10-27T05:58:00Z">
              <w:tcPr>
                <w:tcW w:w="1008" w:type="dxa"/>
                <w:vAlign w:val="center"/>
                <w:hideMark/>
              </w:tcPr>
            </w:tcPrChange>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238" w:author="Brian Bohman" w:date="2021-10-27T05:58:00Z">
              <w:tcPr>
                <w:tcW w:w="1152" w:type="dxa"/>
                <w:vAlign w:val="center"/>
                <w:hideMark/>
              </w:tcPr>
            </w:tcPrChange>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4239" w:author="Brian Bohman" w:date="2021-10-27T05:58:00Z">
              <w:tcPr>
                <w:tcW w:w="1008" w:type="dxa"/>
                <w:vAlign w:val="center"/>
                <w:hideMark/>
              </w:tcPr>
            </w:tcPrChange>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9B8F5E6" w14:textId="77777777" w:rsidTr="00E419CD">
        <w:trPr>
          <w:trHeight w:val="165"/>
          <w:trPrChange w:id="4240" w:author="Brian Bohman" w:date="2021-10-27T05:58:00Z">
            <w:trPr>
              <w:trHeight w:val="165"/>
            </w:trPr>
          </w:trPrChange>
        </w:trPr>
        <w:tc>
          <w:tcPr>
            <w:tcW w:w="360" w:type="dxa"/>
            <w:vAlign w:val="center"/>
            <w:hideMark/>
            <w:tcPrChange w:id="4241" w:author="Brian Bohman" w:date="2021-10-27T05:58:00Z">
              <w:tcPr>
                <w:tcW w:w="360" w:type="dxa"/>
                <w:vAlign w:val="center"/>
                <w:hideMark/>
              </w:tcPr>
            </w:tcPrChange>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Change w:id="4242" w:author="Brian Bohman" w:date="2021-10-27T05:58:00Z">
              <w:tcPr>
                <w:tcW w:w="864" w:type="dxa"/>
                <w:vAlign w:val="center"/>
                <w:hideMark/>
              </w:tcPr>
            </w:tcPrChange>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43" w:author="Brian Bohman" w:date="2021-10-27T05:58:00Z">
              <w:tcPr>
                <w:tcW w:w="1152" w:type="dxa"/>
                <w:vAlign w:val="center"/>
                <w:hideMark/>
              </w:tcPr>
            </w:tcPrChange>
          </w:tcPr>
          <w:p w14:paraId="154288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44" w:author="Brian Bohman" w:date="2021-10-27T05:58:00Z">
              <w:tcPr>
                <w:tcW w:w="504" w:type="dxa"/>
                <w:vAlign w:val="center"/>
                <w:hideMark/>
              </w:tcPr>
            </w:tcPrChange>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245" w:author="Brian Bohman" w:date="2021-10-27T05:58:00Z">
              <w:tcPr>
                <w:tcW w:w="1008" w:type="dxa"/>
                <w:vAlign w:val="center"/>
                <w:hideMark/>
              </w:tcPr>
            </w:tcPrChange>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246" w:author="Brian Bohman" w:date="2021-10-27T05:58:00Z">
              <w:tcPr>
                <w:tcW w:w="1008" w:type="dxa"/>
                <w:vAlign w:val="center"/>
                <w:hideMark/>
              </w:tcPr>
            </w:tcPrChange>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47" w:author="Brian Bohman" w:date="2021-10-27T05:58:00Z">
              <w:tcPr>
                <w:tcW w:w="720" w:type="dxa"/>
                <w:vAlign w:val="center"/>
                <w:hideMark/>
              </w:tcPr>
            </w:tcPrChange>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248" w:author="Brian Bohman" w:date="2021-10-27T05:58:00Z">
              <w:tcPr>
                <w:tcW w:w="1008" w:type="dxa"/>
                <w:vAlign w:val="center"/>
                <w:hideMark/>
              </w:tcPr>
            </w:tcPrChange>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249" w:author="Brian Bohman" w:date="2021-10-27T05:58:00Z">
              <w:tcPr>
                <w:tcW w:w="1152" w:type="dxa"/>
                <w:vAlign w:val="center"/>
                <w:hideMark/>
              </w:tcPr>
            </w:tcPrChange>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4250" w:author="Brian Bohman" w:date="2021-10-27T05:58:00Z">
              <w:tcPr>
                <w:tcW w:w="1008" w:type="dxa"/>
                <w:vAlign w:val="center"/>
                <w:hideMark/>
              </w:tcPr>
            </w:tcPrChange>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7683B424" w14:textId="77777777" w:rsidTr="00E419CD">
        <w:trPr>
          <w:trHeight w:val="165"/>
          <w:trPrChange w:id="4251" w:author="Brian Bohman" w:date="2021-10-27T05:58:00Z">
            <w:trPr>
              <w:trHeight w:val="165"/>
            </w:trPr>
          </w:trPrChange>
        </w:trPr>
        <w:tc>
          <w:tcPr>
            <w:tcW w:w="360" w:type="dxa"/>
            <w:vAlign w:val="center"/>
            <w:hideMark/>
            <w:tcPrChange w:id="4252" w:author="Brian Bohman" w:date="2021-10-27T05:58:00Z">
              <w:tcPr>
                <w:tcW w:w="360" w:type="dxa"/>
                <w:vAlign w:val="center"/>
                <w:hideMark/>
              </w:tcPr>
            </w:tcPrChange>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Change w:id="4253" w:author="Brian Bohman" w:date="2021-10-27T05:58:00Z">
              <w:tcPr>
                <w:tcW w:w="864" w:type="dxa"/>
                <w:vAlign w:val="center"/>
                <w:hideMark/>
              </w:tcPr>
            </w:tcPrChange>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54" w:author="Brian Bohman" w:date="2021-10-27T05:58:00Z">
              <w:tcPr>
                <w:tcW w:w="1152" w:type="dxa"/>
                <w:vAlign w:val="center"/>
                <w:hideMark/>
              </w:tcPr>
            </w:tcPrChange>
          </w:tcPr>
          <w:p w14:paraId="67C652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55" w:author="Brian Bohman" w:date="2021-10-27T05:58:00Z">
              <w:tcPr>
                <w:tcW w:w="504" w:type="dxa"/>
                <w:vAlign w:val="center"/>
                <w:hideMark/>
              </w:tcPr>
            </w:tcPrChange>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256" w:author="Brian Bohman" w:date="2021-10-27T05:58:00Z">
              <w:tcPr>
                <w:tcW w:w="1008" w:type="dxa"/>
                <w:vAlign w:val="center"/>
                <w:hideMark/>
              </w:tcPr>
            </w:tcPrChange>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257" w:author="Brian Bohman" w:date="2021-10-27T05:58:00Z">
              <w:tcPr>
                <w:tcW w:w="1008" w:type="dxa"/>
                <w:vAlign w:val="center"/>
                <w:hideMark/>
              </w:tcPr>
            </w:tcPrChange>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58" w:author="Brian Bohman" w:date="2021-10-27T05:58:00Z">
              <w:tcPr>
                <w:tcW w:w="720" w:type="dxa"/>
                <w:vAlign w:val="center"/>
                <w:hideMark/>
              </w:tcPr>
            </w:tcPrChange>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259" w:author="Brian Bohman" w:date="2021-10-27T05:58:00Z">
              <w:tcPr>
                <w:tcW w:w="1008" w:type="dxa"/>
                <w:vAlign w:val="center"/>
                <w:hideMark/>
              </w:tcPr>
            </w:tcPrChange>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260" w:author="Brian Bohman" w:date="2021-10-27T05:58:00Z">
              <w:tcPr>
                <w:tcW w:w="1152" w:type="dxa"/>
                <w:vAlign w:val="center"/>
                <w:hideMark/>
              </w:tcPr>
            </w:tcPrChange>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440" w:type="dxa"/>
            <w:vAlign w:val="center"/>
            <w:hideMark/>
            <w:tcPrChange w:id="4261" w:author="Brian Bohman" w:date="2021-10-27T05:58:00Z">
              <w:tcPr>
                <w:tcW w:w="1008" w:type="dxa"/>
                <w:vAlign w:val="center"/>
                <w:hideMark/>
              </w:tcPr>
            </w:tcPrChange>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1660CA0B" w14:textId="77777777" w:rsidTr="00E419CD">
        <w:trPr>
          <w:trHeight w:val="165"/>
          <w:trPrChange w:id="4262" w:author="Brian Bohman" w:date="2021-10-27T05:58:00Z">
            <w:trPr>
              <w:trHeight w:val="165"/>
            </w:trPr>
          </w:trPrChange>
        </w:trPr>
        <w:tc>
          <w:tcPr>
            <w:tcW w:w="360" w:type="dxa"/>
            <w:vAlign w:val="center"/>
            <w:hideMark/>
            <w:tcPrChange w:id="4263" w:author="Brian Bohman" w:date="2021-10-27T05:58:00Z">
              <w:tcPr>
                <w:tcW w:w="360" w:type="dxa"/>
                <w:vAlign w:val="center"/>
                <w:hideMark/>
              </w:tcPr>
            </w:tcPrChange>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Change w:id="4264" w:author="Brian Bohman" w:date="2021-10-27T05:58:00Z">
              <w:tcPr>
                <w:tcW w:w="864" w:type="dxa"/>
                <w:vAlign w:val="center"/>
                <w:hideMark/>
              </w:tcPr>
            </w:tcPrChange>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65" w:author="Brian Bohman" w:date="2021-10-27T05:58:00Z">
              <w:tcPr>
                <w:tcW w:w="1152" w:type="dxa"/>
                <w:vAlign w:val="center"/>
                <w:hideMark/>
              </w:tcPr>
            </w:tcPrChange>
          </w:tcPr>
          <w:p w14:paraId="3FBA4C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66" w:author="Brian Bohman" w:date="2021-10-27T05:58:00Z">
              <w:tcPr>
                <w:tcW w:w="504" w:type="dxa"/>
                <w:vAlign w:val="center"/>
                <w:hideMark/>
              </w:tcPr>
            </w:tcPrChange>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267" w:author="Brian Bohman" w:date="2021-10-27T05:58:00Z">
              <w:tcPr>
                <w:tcW w:w="1008" w:type="dxa"/>
                <w:vAlign w:val="center"/>
                <w:hideMark/>
              </w:tcPr>
            </w:tcPrChange>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268" w:author="Brian Bohman" w:date="2021-10-27T05:58:00Z">
              <w:tcPr>
                <w:tcW w:w="1008" w:type="dxa"/>
                <w:vAlign w:val="center"/>
                <w:hideMark/>
              </w:tcPr>
            </w:tcPrChange>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69" w:author="Brian Bohman" w:date="2021-10-27T05:58:00Z">
              <w:tcPr>
                <w:tcW w:w="720" w:type="dxa"/>
                <w:vAlign w:val="center"/>
                <w:hideMark/>
              </w:tcPr>
            </w:tcPrChange>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270" w:author="Brian Bohman" w:date="2021-10-27T05:58:00Z">
              <w:tcPr>
                <w:tcW w:w="1008" w:type="dxa"/>
                <w:vAlign w:val="center"/>
                <w:hideMark/>
              </w:tcPr>
            </w:tcPrChange>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71" w:author="Brian Bohman" w:date="2021-10-27T05:58:00Z">
              <w:tcPr>
                <w:tcW w:w="1152" w:type="dxa"/>
                <w:vAlign w:val="center"/>
                <w:hideMark/>
              </w:tcPr>
            </w:tcPrChange>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272" w:author="Brian Bohman" w:date="2021-10-27T05:58:00Z">
              <w:tcPr>
                <w:tcW w:w="1008" w:type="dxa"/>
                <w:vAlign w:val="center"/>
                <w:hideMark/>
              </w:tcPr>
            </w:tcPrChange>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09CB38F9" w14:textId="77777777" w:rsidTr="00E419CD">
        <w:trPr>
          <w:trHeight w:val="180"/>
          <w:trPrChange w:id="4273" w:author="Brian Bohman" w:date="2021-10-27T05:58:00Z">
            <w:trPr>
              <w:trHeight w:val="180"/>
            </w:trPr>
          </w:trPrChange>
        </w:trPr>
        <w:tc>
          <w:tcPr>
            <w:tcW w:w="360" w:type="dxa"/>
            <w:vAlign w:val="center"/>
            <w:hideMark/>
            <w:tcPrChange w:id="4274" w:author="Brian Bohman" w:date="2021-10-27T05:58:00Z">
              <w:tcPr>
                <w:tcW w:w="360" w:type="dxa"/>
                <w:vAlign w:val="center"/>
                <w:hideMark/>
              </w:tcPr>
            </w:tcPrChange>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Change w:id="4275" w:author="Brian Bohman" w:date="2021-10-27T05:58:00Z">
              <w:tcPr>
                <w:tcW w:w="864" w:type="dxa"/>
                <w:vAlign w:val="center"/>
                <w:hideMark/>
              </w:tcPr>
            </w:tcPrChange>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76" w:author="Brian Bohman" w:date="2021-10-27T05:58:00Z">
              <w:tcPr>
                <w:tcW w:w="1152" w:type="dxa"/>
                <w:vAlign w:val="center"/>
                <w:hideMark/>
              </w:tcPr>
            </w:tcPrChange>
          </w:tcPr>
          <w:p w14:paraId="5F856B1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77" w:author="Brian Bohman" w:date="2021-10-27T05:58:00Z">
              <w:tcPr>
                <w:tcW w:w="504" w:type="dxa"/>
                <w:vAlign w:val="center"/>
                <w:hideMark/>
              </w:tcPr>
            </w:tcPrChange>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278" w:author="Brian Bohman" w:date="2021-10-27T05:58:00Z">
              <w:tcPr>
                <w:tcW w:w="1008" w:type="dxa"/>
                <w:vAlign w:val="center"/>
                <w:hideMark/>
              </w:tcPr>
            </w:tcPrChange>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279" w:author="Brian Bohman" w:date="2021-10-27T05:58:00Z">
              <w:tcPr>
                <w:tcW w:w="1008" w:type="dxa"/>
                <w:vAlign w:val="center"/>
                <w:hideMark/>
              </w:tcPr>
            </w:tcPrChange>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80" w:author="Brian Bohman" w:date="2021-10-27T05:58:00Z">
              <w:tcPr>
                <w:tcW w:w="720" w:type="dxa"/>
                <w:vAlign w:val="center"/>
                <w:hideMark/>
              </w:tcPr>
            </w:tcPrChange>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281" w:author="Brian Bohman" w:date="2021-10-27T05:58:00Z">
              <w:tcPr>
                <w:tcW w:w="1008" w:type="dxa"/>
                <w:vAlign w:val="center"/>
                <w:hideMark/>
              </w:tcPr>
            </w:tcPrChange>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282" w:author="Brian Bohman" w:date="2021-10-27T05:58:00Z">
              <w:tcPr>
                <w:tcW w:w="1152" w:type="dxa"/>
                <w:vAlign w:val="center"/>
                <w:hideMark/>
              </w:tcPr>
            </w:tcPrChange>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283" w:author="Brian Bohman" w:date="2021-10-27T05:58:00Z">
              <w:tcPr>
                <w:tcW w:w="1008" w:type="dxa"/>
                <w:vAlign w:val="center"/>
                <w:hideMark/>
              </w:tcPr>
            </w:tcPrChange>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19CD" w:rsidRPr="009B3DCC" w14:paraId="1175C09D" w14:textId="77777777" w:rsidTr="00E419CD">
        <w:trPr>
          <w:trHeight w:val="165"/>
          <w:trPrChange w:id="4284" w:author="Brian Bohman" w:date="2021-10-27T05:58:00Z">
            <w:trPr>
              <w:trHeight w:val="165"/>
            </w:trPr>
          </w:trPrChange>
        </w:trPr>
        <w:tc>
          <w:tcPr>
            <w:tcW w:w="360" w:type="dxa"/>
            <w:vAlign w:val="center"/>
            <w:hideMark/>
            <w:tcPrChange w:id="4285" w:author="Brian Bohman" w:date="2021-10-27T05:58:00Z">
              <w:tcPr>
                <w:tcW w:w="360" w:type="dxa"/>
                <w:vAlign w:val="center"/>
                <w:hideMark/>
              </w:tcPr>
            </w:tcPrChange>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Change w:id="4286" w:author="Brian Bohman" w:date="2021-10-27T05:58:00Z">
              <w:tcPr>
                <w:tcW w:w="864" w:type="dxa"/>
                <w:vAlign w:val="center"/>
                <w:hideMark/>
              </w:tcPr>
            </w:tcPrChange>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87" w:author="Brian Bohman" w:date="2021-10-27T05:58:00Z">
              <w:tcPr>
                <w:tcW w:w="1152" w:type="dxa"/>
                <w:vAlign w:val="center"/>
                <w:hideMark/>
              </w:tcPr>
            </w:tcPrChange>
          </w:tcPr>
          <w:p w14:paraId="3A1976A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88" w:author="Brian Bohman" w:date="2021-10-27T05:58:00Z">
              <w:tcPr>
                <w:tcW w:w="504" w:type="dxa"/>
                <w:vAlign w:val="center"/>
                <w:hideMark/>
              </w:tcPr>
            </w:tcPrChange>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289" w:author="Brian Bohman" w:date="2021-10-27T05:58:00Z">
              <w:tcPr>
                <w:tcW w:w="1008" w:type="dxa"/>
                <w:vAlign w:val="center"/>
                <w:hideMark/>
              </w:tcPr>
            </w:tcPrChange>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290" w:author="Brian Bohman" w:date="2021-10-27T05:58:00Z">
              <w:tcPr>
                <w:tcW w:w="1008" w:type="dxa"/>
                <w:vAlign w:val="center"/>
                <w:hideMark/>
              </w:tcPr>
            </w:tcPrChange>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91" w:author="Brian Bohman" w:date="2021-10-27T05:58:00Z">
              <w:tcPr>
                <w:tcW w:w="720" w:type="dxa"/>
                <w:vAlign w:val="center"/>
                <w:hideMark/>
              </w:tcPr>
            </w:tcPrChange>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292" w:author="Brian Bohman" w:date="2021-10-27T05:58:00Z">
              <w:tcPr>
                <w:tcW w:w="1008" w:type="dxa"/>
                <w:vAlign w:val="center"/>
                <w:hideMark/>
              </w:tcPr>
            </w:tcPrChange>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293" w:author="Brian Bohman" w:date="2021-10-27T05:58:00Z">
              <w:tcPr>
                <w:tcW w:w="1152" w:type="dxa"/>
                <w:vAlign w:val="center"/>
                <w:hideMark/>
              </w:tcPr>
            </w:tcPrChange>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4294" w:author="Brian Bohman" w:date="2021-10-27T05:58:00Z">
              <w:tcPr>
                <w:tcW w:w="1008" w:type="dxa"/>
                <w:vAlign w:val="center"/>
                <w:hideMark/>
              </w:tcPr>
            </w:tcPrChange>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2B4380" w14:textId="77777777" w:rsidTr="00E419CD">
        <w:trPr>
          <w:trHeight w:val="165"/>
          <w:trPrChange w:id="4295" w:author="Brian Bohman" w:date="2021-10-27T05:58:00Z">
            <w:trPr>
              <w:trHeight w:val="165"/>
            </w:trPr>
          </w:trPrChange>
        </w:trPr>
        <w:tc>
          <w:tcPr>
            <w:tcW w:w="360" w:type="dxa"/>
            <w:vAlign w:val="center"/>
            <w:hideMark/>
            <w:tcPrChange w:id="4296" w:author="Brian Bohman" w:date="2021-10-27T05:58:00Z">
              <w:tcPr>
                <w:tcW w:w="360" w:type="dxa"/>
                <w:vAlign w:val="center"/>
                <w:hideMark/>
              </w:tcPr>
            </w:tcPrChange>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Change w:id="4297" w:author="Brian Bohman" w:date="2021-10-27T05:58:00Z">
              <w:tcPr>
                <w:tcW w:w="864" w:type="dxa"/>
                <w:vAlign w:val="center"/>
                <w:hideMark/>
              </w:tcPr>
            </w:tcPrChange>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98" w:author="Brian Bohman" w:date="2021-10-27T05:58:00Z">
              <w:tcPr>
                <w:tcW w:w="1152" w:type="dxa"/>
                <w:vAlign w:val="center"/>
                <w:hideMark/>
              </w:tcPr>
            </w:tcPrChange>
          </w:tcPr>
          <w:p w14:paraId="73BAA23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299" w:author="Brian Bohman" w:date="2021-10-27T05:58:00Z">
              <w:tcPr>
                <w:tcW w:w="504" w:type="dxa"/>
                <w:vAlign w:val="center"/>
                <w:hideMark/>
              </w:tcPr>
            </w:tcPrChange>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300" w:author="Brian Bohman" w:date="2021-10-27T05:58:00Z">
              <w:tcPr>
                <w:tcW w:w="1008" w:type="dxa"/>
                <w:vAlign w:val="center"/>
                <w:hideMark/>
              </w:tcPr>
            </w:tcPrChange>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301" w:author="Brian Bohman" w:date="2021-10-27T05:58:00Z">
              <w:tcPr>
                <w:tcW w:w="1008" w:type="dxa"/>
                <w:vAlign w:val="center"/>
                <w:hideMark/>
              </w:tcPr>
            </w:tcPrChange>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02" w:author="Brian Bohman" w:date="2021-10-27T05:58:00Z">
              <w:tcPr>
                <w:tcW w:w="720" w:type="dxa"/>
                <w:vAlign w:val="center"/>
                <w:hideMark/>
              </w:tcPr>
            </w:tcPrChange>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303" w:author="Brian Bohman" w:date="2021-10-27T05:58:00Z">
              <w:tcPr>
                <w:tcW w:w="1008" w:type="dxa"/>
                <w:vAlign w:val="center"/>
                <w:hideMark/>
              </w:tcPr>
            </w:tcPrChange>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304" w:author="Brian Bohman" w:date="2021-10-27T05:58:00Z">
              <w:tcPr>
                <w:tcW w:w="1152" w:type="dxa"/>
                <w:vAlign w:val="center"/>
                <w:hideMark/>
              </w:tcPr>
            </w:tcPrChange>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305" w:author="Brian Bohman" w:date="2021-10-27T05:58:00Z">
              <w:tcPr>
                <w:tcW w:w="1008" w:type="dxa"/>
                <w:vAlign w:val="center"/>
                <w:hideMark/>
              </w:tcPr>
            </w:tcPrChange>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267653E9" w14:textId="77777777" w:rsidTr="00E419CD">
        <w:trPr>
          <w:trHeight w:val="165"/>
          <w:trPrChange w:id="4306" w:author="Brian Bohman" w:date="2021-10-27T05:58:00Z">
            <w:trPr>
              <w:trHeight w:val="165"/>
            </w:trPr>
          </w:trPrChange>
        </w:trPr>
        <w:tc>
          <w:tcPr>
            <w:tcW w:w="360" w:type="dxa"/>
            <w:vAlign w:val="center"/>
            <w:hideMark/>
            <w:tcPrChange w:id="4307" w:author="Brian Bohman" w:date="2021-10-27T05:58:00Z">
              <w:tcPr>
                <w:tcW w:w="360" w:type="dxa"/>
                <w:vAlign w:val="center"/>
                <w:hideMark/>
              </w:tcPr>
            </w:tcPrChange>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Change w:id="4308" w:author="Brian Bohman" w:date="2021-10-27T05:58:00Z">
              <w:tcPr>
                <w:tcW w:w="864" w:type="dxa"/>
                <w:vAlign w:val="center"/>
                <w:hideMark/>
              </w:tcPr>
            </w:tcPrChange>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09" w:author="Brian Bohman" w:date="2021-10-27T05:58:00Z">
              <w:tcPr>
                <w:tcW w:w="1152" w:type="dxa"/>
                <w:vAlign w:val="center"/>
                <w:hideMark/>
              </w:tcPr>
            </w:tcPrChange>
          </w:tcPr>
          <w:p w14:paraId="7DFA979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310" w:author="Brian Bohman" w:date="2021-10-27T05:58:00Z">
              <w:tcPr>
                <w:tcW w:w="504" w:type="dxa"/>
                <w:vAlign w:val="center"/>
                <w:hideMark/>
              </w:tcPr>
            </w:tcPrChange>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311" w:author="Brian Bohman" w:date="2021-10-27T05:58:00Z">
              <w:tcPr>
                <w:tcW w:w="1008" w:type="dxa"/>
                <w:vAlign w:val="center"/>
                <w:hideMark/>
              </w:tcPr>
            </w:tcPrChange>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312" w:author="Brian Bohman" w:date="2021-10-27T05:58:00Z">
              <w:tcPr>
                <w:tcW w:w="1008" w:type="dxa"/>
                <w:vAlign w:val="center"/>
                <w:hideMark/>
              </w:tcPr>
            </w:tcPrChange>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13" w:author="Brian Bohman" w:date="2021-10-27T05:58:00Z">
              <w:tcPr>
                <w:tcW w:w="720" w:type="dxa"/>
                <w:vAlign w:val="center"/>
                <w:hideMark/>
              </w:tcPr>
            </w:tcPrChange>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314" w:author="Brian Bohman" w:date="2021-10-27T05:58:00Z">
              <w:tcPr>
                <w:tcW w:w="1008" w:type="dxa"/>
                <w:vAlign w:val="center"/>
                <w:hideMark/>
              </w:tcPr>
            </w:tcPrChange>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15" w:author="Brian Bohman" w:date="2021-10-27T05:58:00Z">
              <w:tcPr>
                <w:tcW w:w="1152" w:type="dxa"/>
                <w:vAlign w:val="center"/>
                <w:hideMark/>
              </w:tcPr>
            </w:tcPrChange>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4316" w:author="Brian Bohman" w:date="2021-10-27T05:58:00Z">
              <w:tcPr>
                <w:tcW w:w="1008" w:type="dxa"/>
                <w:vAlign w:val="center"/>
                <w:hideMark/>
              </w:tcPr>
            </w:tcPrChange>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310E73C9" w14:textId="77777777" w:rsidTr="00E419CD">
        <w:trPr>
          <w:trHeight w:val="165"/>
          <w:trPrChange w:id="4317" w:author="Brian Bohman" w:date="2021-10-27T05:58:00Z">
            <w:trPr>
              <w:trHeight w:val="165"/>
            </w:trPr>
          </w:trPrChange>
        </w:trPr>
        <w:tc>
          <w:tcPr>
            <w:tcW w:w="360" w:type="dxa"/>
            <w:vAlign w:val="center"/>
            <w:hideMark/>
            <w:tcPrChange w:id="4318" w:author="Brian Bohman" w:date="2021-10-27T05:58:00Z">
              <w:tcPr>
                <w:tcW w:w="360" w:type="dxa"/>
                <w:vAlign w:val="center"/>
                <w:hideMark/>
              </w:tcPr>
            </w:tcPrChange>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Change w:id="4319" w:author="Brian Bohman" w:date="2021-10-27T05:58:00Z">
              <w:tcPr>
                <w:tcW w:w="864" w:type="dxa"/>
                <w:vAlign w:val="center"/>
                <w:hideMark/>
              </w:tcPr>
            </w:tcPrChange>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20" w:author="Brian Bohman" w:date="2021-10-27T05:58:00Z">
              <w:tcPr>
                <w:tcW w:w="1152" w:type="dxa"/>
                <w:vAlign w:val="center"/>
                <w:hideMark/>
              </w:tcPr>
            </w:tcPrChange>
          </w:tcPr>
          <w:p w14:paraId="1986593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321" w:author="Brian Bohman" w:date="2021-10-27T05:58:00Z">
              <w:tcPr>
                <w:tcW w:w="504" w:type="dxa"/>
                <w:vAlign w:val="center"/>
                <w:hideMark/>
              </w:tcPr>
            </w:tcPrChange>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322" w:author="Brian Bohman" w:date="2021-10-27T05:58:00Z">
              <w:tcPr>
                <w:tcW w:w="1008" w:type="dxa"/>
                <w:vAlign w:val="center"/>
                <w:hideMark/>
              </w:tcPr>
            </w:tcPrChange>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323" w:author="Brian Bohman" w:date="2021-10-27T05:58:00Z">
              <w:tcPr>
                <w:tcW w:w="1008" w:type="dxa"/>
                <w:vAlign w:val="center"/>
                <w:hideMark/>
              </w:tcPr>
            </w:tcPrChange>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24" w:author="Brian Bohman" w:date="2021-10-27T05:58:00Z">
              <w:tcPr>
                <w:tcW w:w="720" w:type="dxa"/>
                <w:vAlign w:val="center"/>
                <w:hideMark/>
              </w:tcPr>
            </w:tcPrChange>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325" w:author="Brian Bohman" w:date="2021-10-27T05:58:00Z">
              <w:tcPr>
                <w:tcW w:w="1008" w:type="dxa"/>
                <w:vAlign w:val="center"/>
                <w:hideMark/>
              </w:tcPr>
            </w:tcPrChange>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26" w:author="Brian Bohman" w:date="2021-10-27T05:58:00Z">
              <w:tcPr>
                <w:tcW w:w="1152" w:type="dxa"/>
                <w:vAlign w:val="center"/>
                <w:hideMark/>
              </w:tcPr>
            </w:tcPrChange>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4327" w:author="Brian Bohman" w:date="2021-10-27T05:58:00Z">
              <w:tcPr>
                <w:tcW w:w="1008" w:type="dxa"/>
                <w:vAlign w:val="center"/>
                <w:hideMark/>
              </w:tcPr>
            </w:tcPrChange>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529BFA7E" w14:textId="77777777" w:rsidTr="00E419CD">
        <w:trPr>
          <w:trHeight w:val="165"/>
          <w:trPrChange w:id="4328" w:author="Brian Bohman" w:date="2021-10-27T05:58:00Z">
            <w:trPr>
              <w:trHeight w:val="165"/>
            </w:trPr>
          </w:trPrChange>
        </w:trPr>
        <w:tc>
          <w:tcPr>
            <w:tcW w:w="360" w:type="dxa"/>
            <w:vAlign w:val="center"/>
            <w:hideMark/>
            <w:tcPrChange w:id="4329" w:author="Brian Bohman" w:date="2021-10-27T05:58:00Z">
              <w:tcPr>
                <w:tcW w:w="360" w:type="dxa"/>
                <w:vAlign w:val="center"/>
                <w:hideMark/>
              </w:tcPr>
            </w:tcPrChange>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Change w:id="4330" w:author="Brian Bohman" w:date="2021-10-27T05:58:00Z">
              <w:tcPr>
                <w:tcW w:w="864" w:type="dxa"/>
                <w:vAlign w:val="center"/>
                <w:hideMark/>
              </w:tcPr>
            </w:tcPrChange>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31" w:author="Brian Bohman" w:date="2021-10-27T05:58:00Z">
              <w:tcPr>
                <w:tcW w:w="1152" w:type="dxa"/>
                <w:vAlign w:val="center"/>
                <w:hideMark/>
              </w:tcPr>
            </w:tcPrChange>
          </w:tcPr>
          <w:p w14:paraId="2951D6C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332" w:author="Brian Bohman" w:date="2021-10-27T05:58:00Z">
              <w:tcPr>
                <w:tcW w:w="504" w:type="dxa"/>
                <w:vAlign w:val="center"/>
                <w:hideMark/>
              </w:tcPr>
            </w:tcPrChange>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333" w:author="Brian Bohman" w:date="2021-10-27T05:58:00Z">
              <w:tcPr>
                <w:tcW w:w="1008" w:type="dxa"/>
                <w:vAlign w:val="center"/>
                <w:hideMark/>
              </w:tcPr>
            </w:tcPrChange>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334" w:author="Brian Bohman" w:date="2021-10-27T05:58:00Z">
              <w:tcPr>
                <w:tcW w:w="1008" w:type="dxa"/>
                <w:vAlign w:val="center"/>
                <w:hideMark/>
              </w:tcPr>
            </w:tcPrChange>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35" w:author="Brian Bohman" w:date="2021-10-27T05:58:00Z">
              <w:tcPr>
                <w:tcW w:w="720" w:type="dxa"/>
                <w:vAlign w:val="center"/>
                <w:hideMark/>
              </w:tcPr>
            </w:tcPrChange>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336" w:author="Brian Bohman" w:date="2021-10-27T05:58:00Z">
              <w:tcPr>
                <w:tcW w:w="1008" w:type="dxa"/>
                <w:vAlign w:val="center"/>
                <w:hideMark/>
              </w:tcPr>
            </w:tcPrChange>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337" w:author="Brian Bohman" w:date="2021-10-27T05:58:00Z">
              <w:tcPr>
                <w:tcW w:w="1152" w:type="dxa"/>
                <w:vAlign w:val="center"/>
                <w:hideMark/>
              </w:tcPr>
            </w:tcPrChange>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4338" w:author="Brian Bohman" w:date="2021-10-27T05:58:00Z">
              <w:tcPr>
                <w:tcW w:w="1008" w:type="dxa"/>
                <w:vAlign w:val="center"/>
                <w:hideMark/>
              </w:tcPr>
            </w:tcPrChange>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4C931D1F" w14:textId="77777777" w:rsidTr="00E419CD">
        <w:trPr>
          <w:trHeight w:val="165"/>
          <w:trPrChange w:id="4339" w:author="Brian Bohman" w:date="2021-10-27T05:58:00Z">
            <w:trPr>
              <w:trHeight w:val="165"/>
            </w:trPr>
          </w:trPrChange>
        </w:trPr>
        <w:tc>
          <w:tcPr>
            <w:tcW w:w="360" w:type="dxa"/>
            <w:vAlign w:val="center"/>
            <w:hideMark/>
            <w:tcPrChange w:id="4340" w:author="Brian Bohman" w:date="2021-10-27T05:58:00Z">
              <w:tcPr>
                <w:tcW w:w="360" w:type="dxa"/>
                <w:vAlign w:val="center"/>
                <w:hideMark/>
              </w:tcPr>
            </w:tcPrChange>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Change w:id="4341" w:author="Brian Bohman" w:date="2021-10-27T05:58:00Z">
              <w:tcPr>
                <w:tcW w:w="864" w:type="dxa"/>
                <w:vAlign w:val="center"/>
                <w:hideMark/>
              </w:tcPr>
            </w:tcPrChange>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42" w:author="Brian Bohman" w:date="2021-10-27T05:58:00Z">
              <w:tcPr>
                <w:tcW w:w="1152" w:type="dxa"/>
                <w:vAlign w:val="center"/>
                <w:hideMark/>
              </w:tcPr>
            </w:tcPrChange>
          </w:tcPr>
          <w:p w14:paraId="4136EFD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4343" w:author="Brian Bohman" w:date="2021-10-27T05:58:00Z">
              <w:tcPr>
                <w:tcW w:w="504" w:type="dxa"/>
                <w:vAlign w:val="center"/>
                <w:hideMark/>
              </w:tcPr>
            </w:tcPrChange>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344" w:author="Brian Bohman" w:date="2021-10-27T05:58:00Z">
              <w:tcPr>
                <w:tcW w:w="1008" w:type="dxa"/>
                <w:vAlign w:val="center"/>
                <w:hideMark/>
              </w:tcPr>
            </w:tcPrChange>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345" w:author="Brian Bohman" w:date="2021-10-27T05:58:00Z">
              <w:tcPr>
                <w:tcW w:w="1008" w:type="dxa"/>
                <w:vAlign w:val="center"/>
                <w:hideMark/>
              </w:tcPr>
            </w:tcPrChange>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46" w:author="Brian Bohman" w:date="2021-10-27T05:58:00Z">
              <w:tcPr>
                <w:tcW w:w="720" w:type="dxa"/>
                <w:vAlign w:val="center"/>
                <w:hideMark/>
              </w:tcPr>
            </w:tcPrChange>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347" w:author="Brian Bohman" w:date="2021-10-27T05:58:00Z">
              <w:tcPr>
                <w:tcW w:w="1008" w:type="dxa"/>
                <w:vAlign w:val="center"/>
                <w:hideMark/>
              </w:tcPr>
            </w:tcPrChange>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348" w:author="Brian Bohman" w:date="2021-10-27T05:58:00Z">
              <w:tcPr>
                <w:tcW w:w="1152" w:type="dxa"/>
                <w:vAlign w:val="center"/>
                <w:hideMark/>
              </w:tcPr>
            </w:tcPrChange>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4349" w:author="Brian Bohman" w:date="2021-10-27T05:58:00Z">
              <w:tcPr>
                <w:tcW w:w="1008" w:type="dxa"/>
                <w:vAlign w:val="center"/>
                <w:hideMark/>
              </w:tcPr>
            </w:tcPrChange>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17A12EE4" w14:textId="77777777" w:rsidTr="00E419CD">
        <w:trPr>
          <w:trHeight w:val="165"/>
          <w:trPrChange w:id="4350" w:author="Brian Bohman" w:date="2021-10-27T05:58:00Z">
            <w:trPr>
              <w:trHeight w:val="165"/>
            </w:trPr>
          </w:trPrChange>
        </w:trPr>
        <w:tc>
          <w:tcPr>
            <w:tcW w:w="360" w:type="dxa"/>
            <w:vAlign w:val="center"/>
            <w:hideMark/>
            <w:tcPrChange w:id="4351" w:author="Brian Bohman" w:date="2021-10-27T05:58:00Z">
              <w:tcPr>
                <w:tcW w:w="360" w:type="dxa"/>
                <w:vAlign w:val="center"/>
                <w:hideMark/>
              </w:tcPr>
            </w:tcPrChange>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Change w:id="4352" w:author="Brian Bohman" w:date="2021-10-27T05:58:00Z">
              <w:tcPr>
                <w:tcW w:w="864" w:type="dxa"/>
                <w:vAlign w:val="center"/>
                <w:hideMark/>
              </w:tcPr>
            </w:tcPrChange>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53" w:author="Brian Bohman" w:date="2021-10-27T05:58:00Z">
              <w:tcPr>
                <w:tcW w:w="1152" w:type="dxa"/>
                <w:vAlign w:val="center"/>
                <w:hideMark/>
              </w:tcPr>
            </w:tcPrChange>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54" w:author="Brian Bohman" w:date="2021-10-27T05:58:00Z">
              <w:tcPr>
                <w:tcW w:w="504" w:type="dxa"/>
                <w:vAlign w:val="center"/>
                <w:hideMark/>
              </w:tcPr>
            </w:tcPrChange>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355" w:author="Brian Bohman" w:date="2021-10-27T05:58:00Z">
              <w:tcPr>
                <w:tcW w:w="1008" w:type="dxa"/>
                <w:vAlign w:val="center"/>
                <w:hideMark/>
              </w:tcPr>
            </w:tcPrChange>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356" w:author="Brian Bohman" w:date="2021-10-27T05:58:00Z">
              <w:tcPr>
                <w:tcW w:w="1008" w:type="dxa"/>
                <w:vAlign w:val="center"/>
                <w:hideMark/>
              </w:tcPr>
            </w:tcPrChange>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57" w:author="Brian Bohman" w:date="2021-10-27T05:58:00Z">
              <w:tcPr>
                <w:tcW w:w="720" w:type="dxa"/>
                <w:vAlign w:val="center"/>
                <w:hideMark/>
              </w:tcPr>
            </w:tcPrChange>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358" w:author="Brian Bohman" w:date="2021-10-27T05:58:00Z">
              <w:tcPr>
                <w:tcW w:w="1008" w:type="dxa"/>
                <w:vAlign w:val="center"/>
                <w:hideMark/>
              </w:tcPr>
            </w:tcPrChange>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59" w:author="Brian Bohman" w:date="2021-10-27T05:58:00Z">
              <w:tcPr>
                <w:tcW w:w="1152" w:type="dxa"/>
                <w:vAlign w:val="center"/>
                <w:hideMark/>
              </w:tcPr>
            </w:tcPrChange>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440" w:type="dxa"/>
            <w:vAlign w:val="center"/>
            <w:hideMark/>
            <w:tcPrChange w:id="4360" w:author="Brian Bohman" w:date="2021-10-27T05:58:00Z">
              <w:tcPr>
                <w:tcW w:w="1008" w:type="dxa"/>
                <w:vAlign w:val="center"/>
                <w:hideMark/>
              </w:tcPr>
            </w:tcPrChange>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5FC98DA4" w14:textId="77777777" w:rsidTr="00E419CD">
        <w:trPr>
          <w:trHeight w:val="165"/>
          <w:trPrChange w:id="4361" w:author="Brian Bohman" w:date="2021-10-27T05:58:00Z">
            <w:trPr>
              <w:trHeight w:val="165"/>
            </w:trPr>
          </w:trPrChange>
        </w:trPr>
        <w:tc>
          <w:tcPr>
            <w:tcW w:w="360" w:type="dxa"/>
            <w:vAlign w:val="center"/>
            <w:hideMark/>
            <w:tcPrChange w:id="4362" w:author="Brian Bohman" w:date="2021-10-27T05:58:00Z">
              <w:tcPr>
                <w:tcW w:w="360" w:type="dxa"/>
                <w:vAlign w:val="center"/>
                <w:hideMark/>
              </w:tcPr>
            </w:tcPrChange>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Change w:id="4363" w:author="Brian Bohman" w:date="2021-10-27T05:58:00Z">
              <w:tcPr>
                <w:tcW w:w="864" w:type="dxa"/>
                <w:vAlign w:val="center"/>
                <w:hideMark/>
              </w:tcPr>
            </w:tcPrChange>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64" w:author="Brian Bohman" w:date="2021-10-27T05:58:00Z">
              <w:tcPr>
                <w:tcW w:w="1152" w:type="dxa"/>
                <w:vAlign w:val="center"/>
                <w:hideMark/>
              </w:tcPr>
            </w:tcPrChange>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65" w:author="Brian Bohman" w:date="2021-10-27T05:58:00Z">
              <w:tcPr>
                <w:tcW w:w="504" w:type="dxa"/>
                <w:vAlign w:val="center"/>
                <w:hideMark/>
              </w:tcPr>
            </w:tcPrChange>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366" w:author="Brian Bohman" w:date="2021-10-27T05:58:00Z">
              <w:tcPr>
                <w:tcW w:w="1008" w:type="dxa"/>
                <w:vAlign w:val="center"/>
                <w:hideMark/>
              </w:tcPr>
            </w:tcPrChange>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367" w:author="Brian Bohman" w:date="2021-10-27T05:58:00Z">
              <w:tcPr>
                <w:tcW w:w="1008" w:type="dxa"/>
                <w:vAlign w:val="center"/>
                <w:hideMark/>
              </w:tcPr>
            </w:tcPrChange>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68" w:author="Brian Bohman" w:date="2021-10-27T05:58:00Z">
              <w:tcPr>
                <w:tcW w:w="720" w:type="dxa"/>
                <w:vAlign w:val="center"/>
                <w:hideMark/>
              </w:tcPr>
            </w:tcPrChange>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369" w:author="Brian Bohman" w:date="2021-10-27T05:58:00Z">
              <w:tcPr>
                <w:tcW w:w="1008" w:type="dxa"/>
                <w:vAlign w:val="center"/>
                <w:hideMark/>
              </w:tcPr>
            </w:tcPrChange>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370" w:author="Brian Bohman" w:date="2021-10-27T05:58:00Z">
              <w:tcPr>
                <w:tcW w:w="1152" w:type="dxa"/>
                <w:vAlign w:val="center"/>
                <w:hideMark/>
              </w:tcPr>
            </w:tcPrChange>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440" w:type="dxa"/>
            <w:vAlign w:val="center"/>
            <w:hideMark/>
            <w:tcPrChange w:id="4371" w:author="Brian Bohman" w:date="2021-10-27T05:58:00Z">
              <w:tcPr>
                <w:tcW w:w="1008" w:type="dxa"/>
                <w:vAlign w:val="center"/>
                <w:hideMark/>
              </w:tcPr>
            </w:tcPrChange>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6D3F879D" w14:textId="77777777" w:rsidTr="00E419CD">
        <w:trPr>
          <w:trHeight w:val="165"/>
          <w:trPrChange w:id="4372" w:author="Brian Bohman" w:date="2021-10-27T05:58:00Z">
            <w:trPr>
              <w:trHeight w:val="165"/>
            </w:trPr>
          </w:trPrChange>
        </w:trPr>
        <w:tc>
          <w:tcPr>
            <w:tcW w:w="360" w:type="dxa"/>
            <w:vAlign w:val="center"/>
            <w:hideMark/>
            <w:tcPrChange w:id="4373" w:author="Brian Bohman" w:date="2021-10-27T05:58:00Z">
              <w:tcPr>
                <w:tcW w:w="360" w:type="dxa"/>
                <w:vAlign w:val="center"/>
                <w:hideMark/>
              </w:tcPr>
            </w:tcPrChange>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Change w:id="4374" w:author="Brian Bohman" w:date="2021-10-27T05:58:00Z">
              <w:tcPr>
                <w:tcW w:w="864" w:type="dxa"/>
                <w:vAlign w:val="center"/>
                <w:hideMark/>
              </w:tcPr>
            </w:tcPrChange>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75" w:author="Brian Bohman" w:date="2021-10-27T05:58:00Z">
              <w:tcPr>
                <w:tcW w:w="1152" w:type="dxa"/>
                <w:vAlign w:val="center"/>
                <w:hideMark/>
              </w:tcPr>
            </w:tcPrChange>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76" w:author="Brian Bohman" w:date="2021-10-27T05:58:00Z">
              <w:tcPr>
                <w:tcW w:w="504" w:type="dxa"/>
                <w:vAlign w:val="center"/>
                <w:hideMark/>
              </w:tcPr>
            </w:tcPrChange>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377" w:author="Brian Bohman" w:date="2021-10-27T05:58:00Z">
              <w:tcPr>
                <w:tcW w:w="1008" w:type="dxa"/>
                <w:vAlign w:val="center"/>
                <w:hideMark/>
              </w:tcPr>
            </w:tcPrChange>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378" w:author="Brian Bohman" w:date="2021-10-27T05:58:00Z">
              <w:tcPr>
                <w:tcW w:w="1008" w:type="dxa"/>
                <w:vAlign w:val="center"/>
                <w:hideMark/>
              </w:tcPr>
            </w:tcPrChange>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79" w:author="Brian Bohman" w:date="2021-10-27T05:58:00Z">
              <w:tcPr>
                <w:tcW w:w="720" w:type="dxa"/>
                <w:vAlign w:val="center"/>
                <w:hideMark/>
              </w:tcPr>
            </w:tcPrChange>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380" w:author="Brian Bohman" w:date="2021-10-27T05:58:00Z">
              <w:tcPr>
                <w:tcW w:w="1008" w:type="dxa"/>
                <w:vAlign w:val="center"/>
                <w:hideMark/>
              </w:tcPr>
            </w:tcPrChange>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381" w:author="Brian Bohman" w:date="2021-10-27T05:58:00Z">
              <w:tcPr>
                <w:tcW w:w="1152" w:type="dxa"/>
                <w:vAlign w:val="center"/>
                <w:hideMark/>
              </w:tcPr>
            </w:tcPrChange>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440" w:type="dxa"/>
            <w:vAlign w:val="center"/>
            <w:hideMark/>
            <w:tcPrChange w:id="4382" w:author="Brian Bohman" w:date="2021-10-27T05:58:00Z">
              <w:tcPr>
                <w:tcW w:w="1008" w:type="dxa"/>
                <w:vAlign w:val="center"/>
                <w:hideMark/>
              </w:tcPr>
            </w:tcPrChange>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19CD" w:rsidRPr="009B3DCC" w14:paraId="515FE897" w14:textId="77777777" w:rsidTr="00E419CD">
        <w:trPr>
          <w:trHeight w:val="165"/>
          <w:trPrChange w:id="4383" w:author="Brian Bohman" w:date="2021-10-27T05:58:00Z">
            <w:trPr>
              <w:trHeight w:val="165"/>
            </w:trPr>
          </w:trPrChange>
        </w:trPr>
        <w:tc>
          <w:tcPr>
            <w:tcW w:w="360" w:type="dxa"/>
            <w:vAlign w:val="center"/>
            <w:hideMark/>
            <w:tcPrChange w:id="4384" w:author="Brian Bohman" w:date="2021-10-27T05:58:00Z">
              <w:tcPr>
                <w:tcW w:w="360" w:type="dxa"/>
                <w:vAlign w:val="center"/>
                <w:hideMark/>
              </w:tcPr>
            </w:tcPrChange>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Change w:id="4385" w:author="Brian Bohman" w:date="2021-10-27T05:58:00Z">
              <w:tcPr>
                <w:tcW w:w="864" w:type="dxa"/>
                <w:vAlign w:val="center"/>
                <w:hideMark/>
              </w:tcPr>
            </w:tcPrChange>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86" w:author="Brian Bohman" w:date="2021-10-27T05:58:00Z">
              <w:tcPr>
                <w:tcW w:w="1152" w:type="dxa"/>
                <w:vAlign w:val="center"/>
                <w:hideMark/>
              </w:tcPr>
            </w:tcPrChange>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87" w:author="Brian Bohman" w:date="2021-10-27T05:58:00Z">
              <w:tcPr>
                <w:tcW w:w="504" w:type="dxa"/>
                <w:vAlign w:val="center"/>
                <w:hideMark/>
              </w:tcPr>
            </w:tcPrChange>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388" w:author="Brian Bohman" w:date="2021-10-27T05:58:00Z">
              <w:tcPr>
                <w:tcW w:w="1008" w:type="dxa"/>
                <w:vAlign w:val="center"/>
                <w:hideMark/>
              </w:tcPr>
            </w:tcPrChange>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389" w:author="Brian Bohman" w:date="2021-10-27T05:58:00Z">
              <w:tcPr>
                <w:tcW w:w="1008" w:type="dxa"/>
                <w:vAlign w:val="center"/>
                <w:hideMark/>
              </w:tcPr>
            </w:tcPrChange>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90" w:author="Brian Bohman" w:date="2021-10-27T05:58:00Z">
              <w:tcPr>
                <w:tcW w:w="720" w:type="dxa"/>
                <w:vAlign w:val="center"/>
                <w:hideMark/>
              </w:tcPr>
            </w:tcPrChange>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391" w:author="Brian Bohman" w:date="2021-10-27T05:58:00Z">
              <w:tcPr>
                <w:tcW w:w="1008" w:type="dxa"/>
                <w:vAlign w:val="center"/>
                <w:hideMark/>
              </w:tcPr>
            </w:tcPrChange>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392" w:author="Brian Bohman" w:date="2021-10-27T05:58:00Z">
              <w:tcPr>
                <w:tcW w:w="1152" w:type="dxa"/>
                <w:vAlign w:val="center"/>
                <w:hideMark/>
              </w:tcPr>
            </w:tcPrChange>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440" w:type="dxa"/>
            <w:vAlign w:val="center"/>
            <w:hideMark/>
            <w:tcPrChange w:id="4393" w:author="Brian Bohman" w:date="2021-10-27T05:58:00Z">
              <w:tcPr>
                <w:tcW w:w="1008" w:type="dxa"/>
                <w:vAlign w:val="center"/>
                <w:hideMark/>
              </w:tcPr>
            </w:tcPrChange>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761E3DAD" w14:textId="77777777" w:rsidTr="00E419CD">
        <w:trPr>
          <w:trHeight w:val="165"/>
          <w:trPrChange w:id="4394" w:author="Brian Bohman" w:date="2021-10-27T05:58:00Z">
            <w:trPr>
              <w:trHeight w:val="165"/>
            </w:trPr>
          </w:trPrChange>
        </w:trPr>
        <w:tc>
          <w:tcPr>
            <w:tcW w:w="360" w:type="dxa"/>
            <w:vAlign w:val="center"/>
            <w:hideMark/>
            <w:tcPrChange w:id="4395" w:author="Brian Bohman" w:date="2021-10-27T05:58:00Z">
              <w:tcPr>
                <w:tcW w:w="360" w:type="dxa"/>
                <w:vAlign w:val="center"/>
                <w:hideMark/>
              </w:tcPr>
            </w:tcPrChange>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Change w:id="4396" w:author="Brian Bohman" w:date="2021-10-27T05:58:00Z">
              <w:tcPr>
                <w:tcW w:w="864" w:type="dxa"/>
                <w:vAlign w:val="center"/>
                <w:hideMark/>
              </w:tcPr>
            </w:tcPrChange>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97" w:author="Brian Bohman" w:date="2021-10-27T05:58:00Z">
              <w:tcPr>
                <w:tcW w:w="1152" w:type="dxa"/>
                <w:vAlign w:val="center"/>
                <w:hideMark/>
              </w:tcPr>
            </w:tcPrChange>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98" w:author="Brian Bohman" w:date="2021-10-27T05:58:00Z">
              <w:tcPr>
                <w:tcW w:w="504" w:type="dxa"/>
                <w:vAlign w:val="center"/>
                <w:hideMark/>
              </w:tcPr>
            </w:tcPrChange>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399" w:author="Brian Bohman" w:date="2021-10-27T05:58:00Z">
              <w:tcPr>
                <w:tcW w:w="1008" w:type="dxa"/>
                <w:vAlign w:val="center"/>
                <w:hideMark/>
              </w:tcPr>
            </w:tcPrChange>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400" w:author="Brian Bohman" w:date="2021-10-27T05:58:00Z">
              <w:tcPr>
                <w:tcW w:w="1008" w:type="dxa"/>
                <w:vAlign w:val="center"/>
                <w:hideMark/>
              </w:tcPr>
            </w:tcPrChange>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01" w:author="Brian Bohman" w:date="2021-10-27T05:58:00Z">
              <w:tcPr>
                <w:tcW w:w="720" w:type="dxa"/>
                <w:vAlign w:val="center"/>
                <w:hideMark/>
              </w:tcPr>
            </w:tcPrChange>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402" w:author="Brian Bohman" w:date="2021-10-27T05:58:00Z">
              <w:tcPr>
                <w:tcW w:w="1008" w:type="dxa"/>
                <w:vAlign w:val="center"/>
                <w:hideMark/>
              </w:tcPr>
            </w:tcPrChange>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03" w:author="Brian Bohman" w:date="2021-10-27T05:58:00Z">
              <w:tcPr>
                <w:tcW w:w="1152" w:type="dxa"/>
                <w:vAlign w:val="center"/>
                <w:hideMark/>
              </w:tcPr>
            </w:tcPrChange>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4404" w:author="Brian Bohman" w:date="2021-10-27T05:58:00Z">
              <w:tcPr>
                <w:tcW w:w="1008" w:type="dxa"/>
                <w:vAlign w:val="center"/>
                <w:hideMark/>
              </w:tcPr>
            </w:tcPrChange>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7FE5B967" w14:textId="77777777" w:rsidTr="00E419CD">
        <w:trPr>
          <w:trHeight w:val="165"/>
          <w:trPrChange w:id="4405" w:author="Brian Bohman" w:date="2021-10-27T05:58:00Z">
            <w:trPr>
              <w:trHeight w:val="165"/>
            </w:trPr>
          </w:trPrChange>
        </w:trPr>
        <w:tc>
          <w:tcPr>
            <w:tcW w:w="360" w:type="dxa"/>
            <w:vAlign w:val="center"/>
            <w:hideMark/>
            <w:tcPrChange w:id="4406" w:author="Brian Bohman" w:date="2021-10-27T05:58:00Z">
              <w:tcPr>
                <w:tcW w:w="360" w:type="dxa"/>
                <w:vAlign w:val="center"/>
                <w:hideMark/>
              </w:tcPr>
            </w:tcPrChange>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Change w:id="4407" w:author="Brian Bohman" w:date="2021-10-27T05:58:00Z">
              <w:tcPr>
                <w:tcW w:w="864" w:type="dxa"/>
                <w:vAlign w:val="center"/>
                <w:hideMark/>
              </w:tcPr>
            </w:tcPrChange>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08" w:author="Brian Bohman" w:date="2021-10-27T05:58:00Z">
              <w:tcPr>
                <w:tcW w:w="1152" w:type="dxa"/>
                <w:vAlign w:val="center"/>
                <w:hideMark/>
              </w:tcPr>
            </w:tcPrChange>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09" w:author="Brian Bohman" w:date="2021-10-27T05:58:00Z">
              <w:tcPr>
                <w:tcW w:w="504" w:type="dxa"/>
                <w:vAlign w:val="center"/>
                <w:hideMark/>
              </w:tcPr>
            </w:tcPrChange>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410" w:author="Brian Bohman" w:date="2021-10-27T05:58:00Z">
              <w:tcPr>
                <w:tcW w:w="1008" w:type="dxa"/>
                <w:vAlign w:val="center"/>
                <w:hideMark/>
              </w:tcPr>
            </w:tcPrChange>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411" w:author="Brian Bohman" w:date="2021-10-27T05:58:00Z">
              <w:tcPr>
                <w:tcW w:w="1008" w:type="dxa"/>
                <w:vAlign w:val="center"/>
                <w:hideMark/>
              </w:tcPr>
            </w:tcPrChange>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12" w:author="Brian Bohman" w:date="2021-10-27T05:58:00Z">
              <w:tcPr>
                <w:tcW w:w="720" w:type="dxa"/>
                <w:vAlign w:val="center"/>
                <w:hideMark/>
              </w:tcPr>
            </w:tcPrChange>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413" w:author="Brian Bohman" w:date="2021-10-27T05:58:00Z">
              <w:tcPr>
                <w:tcW w:w="1008" w:type="dxa"/>
                <w:vAlign w:val="center"/>
                <w:hideMark/>
              </w:tcPr>
            </w:tcPrChange>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414" w:author="Brian Bohman" w:date="2021-10-27T05:58:00Z">
              <w:tcPr>
                <w:tcW w:w="1152" w:type="dxa"/>
                <w:vAlign w:val="center"/>
                <w:hideMark/>
              </w:tcPr>
            </w:tcPrChange>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4415" w:author="Brian Bohman" w:date="2021-10-27T05:58:00Z">
              <w:tcPr>
                <w:tcW w:w="1008" w:type="dxa"/>
                <w:vAlign w:val="center"/>
                <w:hideMark/>
              </w:tcPr>
            </w:tcPrChange>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F1F4876" w14:textId="77777777" w:rsidTr="00E419CD">
        <w:trPr>
          <w:trHeight w:val="165"/>
          <w:trPrChange w:id="4416" w:author="Brian Bohman" w:date="2021-10-27T05:58:00Z">
            <w:trPr>
              <w:trHeight w:val="165"/>
            </w:trPr>
          </w:trPrChange>
        </w:trPr>
        <w:tc>
          <w:tcPr>
            <w:tcW w:w="360" w:type="dxa"/>
            <w:vAlign w:val="center"/>
            <w:hideMark/>
            <w:tcPrChange w:id="4417" w:author="Brian Bohman" w:date="2021-10-27T05:58:00Z">
              <w:tcPr>
                <w:tcW w:w="360" w:type="dxa"/>
                <w:vAlign w:val="center"/>
                <w:hideMark/>
              </w:tcPr>
            </w:tcPrChange>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Change w:id="4418" w:author="Brian Bohman" w:date="2021-10-27T05:58:00Z">
              <w:tcPr>
                <w:tcW w:w="864" w:type="dxa"/>
                <w:vAlign w:val="center"/>
                <w:hideMark/>
              </w:tcPr>
            </w:tcPrChange>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19" w:author="Brian Bohman" w:date="2021-10-27T05:58:00Z">
              <w:tcPr>
                <w:tcW w:w="1152" w:type="dxa"/>
                <w:vAlign w:val="center"/>
                <w:hideMark/>
              </w:tcPr>
            </w:tcPrChange>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20" w:author="Brian Bohman" w:date="2021-10-27T05:58:00Z">
              <w:tcPr>
                <w:tcW w:w="504" w:type="dxa"/>
                <w:vAlign w:val="center"/>
                <w:hideMark/>
              </w:tcPr>
            </w:tcPrChange>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421" w:author="Brian Bohman" w:date="2021-10-27T05:58:00Z">
              <w:tcPr>
                <w:tcW w:w="1008" w:type="dxa"/>
                <w:vAlign w:val="center"/>
                <w:hideMark/>
              </w:tcPr>
            </w:tcPrChange>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422" w:author="Brian Bohman" w:date="2021-10-27T05:58:00Z">
              <w:tcPr>
                <w:tcW w:w="1008" w:type="dxa"/>
                <w:vAlign w:val="center"/>
                <w:hideMark/>
              </w:tcPr>
            </w:tcPrChange>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23" w:author="Brian Bohman" w:date="2021-10-27T05:58:00Z">
              <w:tcPr>
                <w:tcW w:w="720" w:type="dxa"/>
                <w:vAlign w:val="center"/>
                <w:hideMark/>
              </w:tcPr>
            </w:tcPrChange>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424" w:author="Brian Bohman" w:date="2021-10-27T05:58:00Z">
              <w:tcPr>
                <w:tcW w:w="1008" w:type="dxa"/>
                <w:vAlign w:val="center"/>
                <w:hideMark/>
              </w:tcPr>
            </w:tcPrChange>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425" w:author="Brian Bohman" w:date="2021-10-27T05:58:00Z">
              <w:tcPr>
                <w:tcW w:w="1152" w:type="dxa"/>
                <w:vAlign w:val="center"/>
                <w:hideMark/>
              </w:tcPr>
            </w:tcPrChange>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4426" w:author="Brian Bohman" w:date="2021-10-27T05:58:00Z">
              <w:tcPr>
                <w:tcW w:w="1008" w:type="dxa"/>
                <w:vAlign w:val="center"/>
                <w:hideMark/>
              </w:tcPr>
            </w:tcPrChange>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BC9F662" w14:textId="77777777" w:rsidTr="00E419CD">
        <w:trPr>
          <w:trHeight w:val="180"/>
          <w:trPrChange w:id="4427" w:author="Brian Bohman" w:date="2021-10-27T05:58:00Z">
            <w:trPr>
              <w:trHeight w:val="180"/>
            </w:trPr>
          </w:trPrChange>
        </w:trPr>
        <w:tc>
          <w:tcPr>
            <w:tcW w:w="360" w:type="dxa"/>
            <w:vAlign w:val="center"/>
            <w:hideMark/>
            <w:tcPrChange w:id="4428" w:author="Brian Bohman" w:date="2021-10-27T05:58:00Z">
              <w:tcPr>
                <w:tcW w:w="360" w:type="dxa"/>
                <w:vAlign w:val="center"/>
                <w:hideMark/>
              </w:tcPr>
            </w:tcPrChange>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Change w:id="4429" w:author="Brian Bohman" w:date="2021-10-27T05:58:00Z">
              <w:tcPr>
                <w:tcW w:w="864" w:type="dxa"/>
                <w:vAlign w:val="center"/>
                <w:hideMark/>
              </w:tcPr>
            </w:tcPrChange>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30" w:author="Brian Bohman" w:date="2021-10-27T05:58:00Z">
              <w:tcPr>
                <w:tcW w:w="1152" w:type="dxa"/>
                <w:vAlign w:val="center"/>
                <w:hideMark/>
              </w:tcPr>
            </w:tcPrChange>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31" w:author="Brian Bohman" w:date="2021-10-27T05:58:00Z">
              <w:tcPr>
                <w:tcW w:w="504" w:type="dxa"/>
                <w:vAlign w:val="center"/>
                <w:hideMark/>
              </w:tcPr>
            </w:tcPrChange>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432" w:author="Brian Bohman" w:date="2021-10-27T05:58:00Z">
              <w:tcPr>
                <w:tcW w:w="1008" w:type="dxa"/>
                <w:vAlign w:val="center"/>
                <w:hideMark/>
              </w:tcPr>
            </w:tcPrChange>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433" w:author="Brian Bohman" w:date="2021-10-27T05:58:00Z">
              <w:tcPr>
                <w:tcW w:w="1008" w:type="dxa"/>
                <w:vAlign w:val="center"/>
                <w:hideMark/>
              </w:tcPr>
            </w:tcPrChange>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34" w:author="Brian Bohman" w:date="2021-10-27T05:58:00Z">
              <w:tcPr>
                <w:tcW w:w="720" w:type="dxa"/>
                <w:vAlign w:val="center"/>
                <w:hideMark/>
              </w:tcPr>
            </w:tcPrChange>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435" w:author="Brian Bohman" w:date="2021-10-27T05:58:00Z">
              <w:tcPr>
                <w:tcW w:w="1008" w:type="dxa"/>
                <w:vAlign w:val="center"/>
                <w:hideMark/>
              </w:tcPr>
            </w:tcPrChange>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436" w:author="Brian Bohman" w:date="2021-10-27T05:58:00Z">
              <w:tcPr>
                <w:tcW w:w="1152" w:type="dxa"/>
                <w:vAlign w:val="center"/>
                <w:hideMark/>
              </w:tcPr>
            </w:tcPrChange>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440" w:type="dxa"/>
            <w:vAlign w:val="center"/>
            <w:hideMark/>
            <w:tcPrChange w:id="4437" w:author="Brian Bohman" w:date="2021-10-27T05:58:00Z">
              <w:tcPr>
                <w:tcW w:w="1008" w:type="dxa"/>
                <w:vAlign w:val="center"/>
                <w:hideMark/>
              </w:tcPr>
            </w:tcPrChange>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07502930" w14:textId="77777777" w:rsidTr="00E419CD">
        <w:trPr>
          <w:trHeight w:val="165"/>
          <w:trPrChange w:id="4438" w:author="Brian Bohman" w:date="2021-10-27T05:58:00Z">
            <w:trPr>
              <w:trHeight w:val="165"/>
            </w:trPr>
          </w:trPrChange>
        </w:trPr>
        <w:tc>
          <w:tcPr>
            <w:tcW w:w="360" w:type="dxa"/>
            <w:vAlign w:val="center"/>
            <w:hideMark/>
            <w:tcPrChange w:id="4439" w:author="Brian Bohman" w:date="2021-10-27T05:58:00Z">
              <w:tcPr>
                <w:tcW w:w="360" w:type="dxa"/>
                <w:vAlign w:val="center"/>
                <w:hideMark/>
              </w:tcPr>
            </w:tcPrChange>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Change w:id="4440" w:author="Brian Bohman" w:date="2021-10-27T05:58:00Z">
              <w:tcPr>
                <w:tcW w:w="864" w:type="dxa"/>
                <w:vAlign w:val="center"/>
                <w:hideMark/>
              </w:tcPr>
            </w:tcPrChange>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41" w:author="Brian Bohman" w:date="2021-10-27T05:58:00Z">
              <w:tcPr>
                <w:tcW w:w="1152" w:type="dxa"/>
                <w:vAlign w:val="center"/>
                <w:hideMark/>
              </w:tcPr>
            </w:tcPrChange>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42" w:author="Brian Bohman" w:date="2021-10-27T05:58:00Z">
              <w:tcPr>
                <w:tcW w:w="504" w:type="dxa"/>
                <w:vAlign w:val="center"/>
                <w:hideMark/>
              </w:tcPr>
            </w:tcPrChange>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443" w:author="Brian Bohman" w:date="2021-10-27T05:58:00Z">
              <w:tcPr>
                <w:tcW w:w="1008" w:type="dxa"/>
                <w:vAlign w:val="center"/>
                <w:hideMark/>
              </w:tcPr>
            </w:tcPrChange>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444" w:author="Brian Bohman" w:date="2021-10-27T05:58:00Z">
              <w:tcPr>
                <w:tcW w:w="1008" w:type="dxa"/>
                <w:vAlign w:val="center"/>
                <w:hideMark/>
              </w:tcPr>
            </w:tcPrChange>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45" w:author="Brian Bohman" w:date="2021-10-27T05:58:00Z">
              <w:tcPr>
                <w:tcW w:w="720" w:type="dxa"/>
                <w:vAlign w:val="center"/>
                <w:hideMark/>
              </w:tcPr>
            </w:tcPrChange>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46" w:author="Brian Bohman" w:date="2021-10-27T05:58:00Z">
              <w:tcPr>
                <w:tcW w:w="1008" w:type="dxa"/>
                <w:vAlign w:val="center"/>
                <w:hideMark/>
              </w:tcPr>
            </w:tcPrChange>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47" w:author="Brian Bohman" w:date="2021-10-27T05:58:00Z">
              <w:tcPr>
                <w:tcW w:w="1152" w:type="dxa"/>
                <w:vAlign w:val="center"/>
                <w:hideMark/>
              </w:tcPr>
            </w:tcPrChange>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440" w:type="dxa"/>
            <w:vAlign w:val="center"/>
            <w:hideMark/>
            <w:tcPrChange w:id="4448" w:author="Brian Bohman" w:date="2021-10-27T05:58:00Z">
              <w:tcPr>
                <w:tcW w:w="1008" w:type="dxa"/>
                <w:vAlign w:val="center"/>
                <w:hideMark/>
              </w:tcPr>
            </w:tcPrChange>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18D74747" w14:textId="77777777" w:rsidTr="00E419CD">
        <w:trPr>
          <w:trHeight w:val="165"/>
          <w:trPrChange w:id="4449" w:author="Brian Bohman" w:date="2021-10-27T05:58:00Z">
            <w:trPr>
              <w:trHeight w:val="165"/>
            </w:trPr>
          </w:trPrChange>
        </w:trPr>
        <w:tc>
          <w:tcPr>
            <w:tcW w:w="360" w:type="dxa"/>
            <w:vAlign w:val="center"/>
            <w:hideMark/>
            <w:tcPrChange w:id="4450" w:author="Brian Bohman" w:date="2021-10-27T05:58:00Z">
              <w:tcPr>
                <w:tcW w:w="360" w:type="dxa"/>
                <w:vAlign w:val="center"/>
                <w:hideMark/>
              </w:tcPr>
            </w:tcPrChange>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Change w:id="4451" w:author="Brian Bohman" w:date="2021-10-27T05:58:00Z">
              <w:tcPr>
                <w:tcW w:w="864" w:type="dxa"/>
                <w:vAlign w:val="center"/>
                <w:hideMark/>
              </w:tcPr>
            </w:tcPrChange>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52" w:author="Brian Bohman" w:date="2021-10-27T05:58:00Z">
              <w:tcPr>
                <w:tcW w:w="1152" w:type="dxa"/>
                <w:vAlign w:val="center"/>
                <w:hideMark/>
              </w:tcPr>
            </w:tcPrChange>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53" w:author="Brian Bohman" w:date="2021-10-27T05:58:00Z">
              <w:tcPr>
                <w:tcW w:w="504" w:type="dxa"/>
                <w:vAlign w:val="center"/>
                <w:hideMark/>
              </w:tcPr>
            </w:tcPrChange>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454" w:author="Brian Bohman" w:date="2021-10-27T05:58:00Z">
              <w:tcPr>
                <w:tcW w:w="1008" w:type="dxa"/>
                <w:vAlign w:val="center"/>
                <w:hideMark/>
              </w:tcPr>
            </w:tcPrChange>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455" w:author="Brian Bohman" w:date="2021-10-27T05:58:00Z">
              <w:tcPr>
                <w:tcW w:w="1008" w:type="dxa"/>
                <w:vAlign w:val="center"/>
                <w:hideMark/>
              </w:tcPr>
            </w:tcPrChange>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56" w:author="Brian Bohman" w:date="2021-10-27T05:58:00Z">
              <w:tcPr>
                <w:tcW w:w="720" w:type="dxa"/>
                <w:vAlign w:val="center"/>
                <w:hideMark/>
              </w:tcPr>
            </w:tcPrChange>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57" w:author="Brian Bohman" w:date="2021-10-27T05:58:00Z">
              <w:tcPr>
                <w:tcW w:w="1008" w:type="dxa"/>
                <w:vAlign w:val="center"/>
                <w:hideMark/>
              </w:tcPr>
            </w:tcPrChange>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458" w:author="Brian Bohman" w:date="2021-10-27T05:58:00Z">
              <w:tcPr>
                <w:tcW w:w="1152" w:type="dxa"/>
                <w:vAlign w:val="center"/>
                <w:hideMark/>
              </w:tcPr>
            </w:tcPrChange>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440" w:type="dxa"/>
            <w:vAlign w:val="center"/>
            <w:hideMark/>
            <w:tcPrChange w:id="4459" w:author="Brian Bohman" w:date="2021-10-27T05:58:00Z">
              <w:tcPr>
                <w:tcW w:w="1008" w:type="dxa"/>
                <w:vAlign w:val="center"/>
                <w:hideMark/>
              </w:tcPr>
            </w:tcPrChange>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084730A4" w14:textId="77777777" w:rsidTr="00E419CD">
        <w:trPr>
          <w:trHeight w:val="165"/>
          <w:trPrChange w:id="4460" w:author="Brian Bohman" w:date="2021-10-27T05:58:00Z">
            <w:trPr>
              <w:trHeight w:val="165"/>
            </w:trPr>
          </w:trPrChange>
        </w:trPr>
        <w:tc>
          <w:tcPr>
            <w:tcW w:w="360" w:type="dxa"/>
            <w:vAlign w:val="center"/>
            <w:hideMark/>
            <w:tcPrChange w:id="4461" w:author="Brian Bohman" w:date="2021-10-27T05:58:00Z">
              <w:tcPr>
                <w:tcW w:w="360" w:type="dxa"/>
                <w:vAlign w:val="center"/>
                <w:hideMark/>
              </w:tcPr>
            </w:tcPrChange>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Change w:id="4462" w:author="Brian Bohman" w:date="2021-10-27T05:58:00Z">
              <w:tcPr>
                <w:tcW w:w="864" w:type="dxa"/>
                <w:vAlign w:val="center"/>
                <w:hideMark/>
              </w:tcPr>
            </w:tcPrChange>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63" w:author="Brian Bohman" w:date="2021-10-27T05:58:00Z">
              <w:tcPr>
                <w:tcW w:w="1152" w:type="dxa"/>
                <w:vAlign w:val="center"/>
                <w:hideMark/>
              </w:tcPr>
            </w:tcPrChange>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64" w:author="Brian Bohman" w:date="2021-10-27T05:58:00Z">
              <w:tcPr>
                <w:tcW w:w="504" w:type="dxa"/>
                <w:vAlign w:val="center"/>
                <w:hideMark/>
              </w:tcPr>
            </w:tcPrChange>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465" w:author="Brian Bohman" w:date="2021-10-27T05:58:00Z">
              <w:tcPr>
                <w:tcW w:w="1008" w:type="dxa"/>
                <w:vAlign w:val="center"/>
                <w:hideMark/>
              </w:tcPr>
            </w:tcPrChange>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466" w:author="Brian Bohman" w:date="2021-10-27T05:58:00Z">
              <w:tcPr>
                <w:tcW w:w="1008" w:type="dxa"/>
                <w:vAlign w:val="center"/>
                <w:hideMark/>
              </w:tcPr>
            </w:tcPrChange>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67" w:author="Brian Bohman" w:date="2021-10-27T05:58:00Z">
              <w:tcPr>
                <w:tcW w:w="720" w:type="dxa"/>
                <w:vAlign w:val="center"/>
                <w:hideMark/>
              </w:tcPr>
            </w:tcPrChange>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68" w:author="Brian Bohman" w:date="2021-10-27T05:58:00Z">
              <w:tcPr>
                <w:tcW w:w="1008" w:type="dxa"/>
                <w:vAlign w:val="center"/>
                <w:hideMark/>
              </w:tcPr>
            </w:tcPrChange>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469" w:author="Brian Bohman" w:date="2021-10-27T05:58:00Z">
              <w:tcPr>
                <w:tcW w:w="1152" w:type="dxa"/>
                <w:vAlign w:val="center"/>
                <w:hideMark/>
              </w:tcPr>
            </w:tcPrChange>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440" w:type="dxa"/>
            <w:vAlign w:val="center"/>
            <w:hideMark/>
            <w:tcPrChange w:id="4470" w:author="Brian Bohman" w:date="2021-10-27T05:58:00Z">
              <w:tcPr>
                <w:tcW w:w="1008" w:type="dxa"/>
                <w:vAlign w:val="center"/>
                <w:hideMark/>
              </w:tcPr>
            </w:tcPrChange>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385CF5DA" w14:textId="77777777" w:rsidTr="00E419CD">
        <w:trPr>
          <w:trHeight w:val="165"/>
          <w:trPrChange w:id="4471" w:author="Brian Bohman" w:date="2021-10-27T05:58:00Z">
            <w:trPr>
              <w:trHeight w:val="165"/>
            </w:trPr>
          </w:trPrChange>
        </w:trPr>
        <w:tc>
          <w:tcPr>
            <w:tcW w:w="360" w:type="dxa"/>
            <w:vAlign w:val="center"/>
            <w:hideMark/>
            <w:tcPrChange w:id="4472" w:author="Brian Bohman" w:date="2021-10-27T05:58:00Z">
              <w:tcPr>
                <w:tcW w:w="360" w:type="dxa"/>
                <w:vAlign w:val="center"/>
                <w:hideMark/>
              </w:tcPr>
            </w:tcPrChange>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Change w:id="4473" w:author="Brian Bohman" w:date="2021-10-27T05:58:00Z">
              <w:tcPr>
                <w:tcW w:w="864" w:type="dxa"/>
                <w:vAlign w:val="center"/>
                <w:hideMark/>
              </w:tcPr>
            </w:tcPrChange>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74" w:author="Brian Bohman" w:date="2021-10-27T05:58:00Z">
              <w:tcPr>
                <w:tcW w:w="1152" w:type="dxa"/>
                <w:vAlign w:val="center"/>
                <w:hideMark/>
              </w:tcPr>
            </w:tcPrChange>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75" w:author="Brian Bohman" w:date="2021-10-27T05:58:00Z">
              <w:tcPr>
                <w:tcW w:w="504" w:type="dxa"/>
                <w:vAlign w:val="center"/>
                <w:hideMark/>
              </w:tcPr>
            </w:tcPrChange>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476" w:author="Brian Bohman" w:date="2021-10-27T05:58:00Z">
              <w:tcPr>
                <w:tcW w:w="1008" w:type="dxa"/>
                <w:vAlign w:val="center"/>
                <w:hideMark/>
              </w:tcPr>
            </w:tcPrChange>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477" w:author="Brian Bohman" w:date="2021-10-27T05:58:00Z">
              <w:tcPr>
                <w:tcW w:w="1008" w:type="dxa"/>
                <w:vAlign w:val="center"/>
                <w:hideMark/>
              </w:tcPr>
            </w:tcPrChange>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78" w:author="Brian Bohman" w:date="2021-10-27T05:58:00Z">
              <w:tcPr>
                <w:tcW w:w="720" w:type="dxa"/>
                <w:vAlign w:val="center"/>
                <w:hideMark/>
              </w:tcPr>
            </w:tcPrChange>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79" w:author="Brian Bohman" w:date="2021-10-27T05:58:00Z">
              <w:tcPr>
                <w:tcW w:w="1008" w:type="dxa"/>
                <w:vAlign w:val="center"/>
                <w:hideMark/>
              </w:tcPr>
            </w:tcPrChange>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80" w:author="Brian Bohman" w:date="2021-10-27T05:58:00Z">
              <w:tcPr>
                <w:tcW w:w="1152" w:type="dxa"/>
                <w:vAlign w:val="center"/>
                <w:hideMark/>
              </w:tcPr>
            </w:tcPrChange>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4481" w:author="Brian Bohman" w:date="2021-10-27T05:58:00Z">
              <w:tcPr>
                <w:tcW w:w="1008" w:type="dxa"/>
                <w:vAlign w:val="center"/>
                <w:hideMark/>
              </w:tcPr>
            </w:tcPrChange>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294F98B8" w14:textId="77777777" w:rsidTr="00E419CD">
        <w:trPr>
          <w:trHeight w:val="165"/>
          <w:trPrChange w:id="4482" w:author="Brian Bohman" w:date="2021-10-27T05:58:00Z">
            <w:trPr>
              <w:trHeight w:val="165"/>
            </w:trPr>
          </w:trPrChange>
        </w:trPr>
        <w:tc>
          <w:tcPr>
            <w:tcW w:w="360" w:type="dxa"/>
            <w:vAlign w:val="center"/>
            <w:hideMark/>
            <w:tcPrChange w:id="4483" w:author="Brian Bohman" w:date="2021-10-27T05:58:00Z">
              <w:tcPr>
                <w:tcW w:w="360" w:type="dxa"/>
                <w:vAlign w:val="center"/>
                <w:hideMark/>
              </w:tcPr>
            </w:tcPrChange>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Change w:id="4484" w:author="Brian Bohman" w:date="2021-10-27T05:58:00Z">
              <w:tcPr>
                <w:tcW w:w="864" w:type="dxa"/>
                <w:vAlign w:val="center"/>
                <w:hideMark/>
              </w:tcPr>
            </w:tcPrChange>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85" w:author="Brian Bohman" w:date="2021-10-27T05:58:00Z">
              <w:tcPr>
                <w:tcW w:w="1152" w:type="dxa"/>
                <w:vAlign w:val="center"/>
                <w:hideMark/>
              </w:tcPr>
            </w:tcPrChange>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86" w:author="Brian Bohman" w:date="2021-10-27T05:58:00Z">
              <w:tcPr>
                <w:tcW w:w="504" w:type="dxa"/>
                <w:vAlign w:val="center"/>
                <w:hideMark/>
              </w:tcPr>
            </w:tcPrChange>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487" w:author="Brian Bohman" w:date="2021-10-27T05:58:00Z">
              <w:tcPr>
                <w:tcW w:w="1008" w:type="dxa"/>
                <w:vAlign w:val="center"/>
                <w:hideMark/>
              </w:tcPr>
            </w:tcPrChange>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488" w:author="Brian Bohman" w:date="2021-10-27T05:58:00Z">
              <w:tcPr>
                <w:tcW w:w="1008" w:type="dxa"/>
                <w:vAlign w:val="center"/>
                <w:hideMark/>
              </w:tcPr>
            </w:tcPrChange>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89" w:author="Brian Bohman" w:date="2021-10-27T05:58:00Z">
              <w:tcPr>
                <w:tcW w:w="720" w:type="dxa"/>
                <w:vAlign w:val="center"/>
                <w:hideMark/>
              </w:tcPr>
            </w:tcPrChange>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90" w:author="Brian Bohman" w:date="2021-10-27T05:58:00Z">
              <w:tcPr>
                <w:tcW w:w="1008" w:type="dxa"/>
                <w:vAlign w:val="center"/>
                <w:hideMark/>
              </w:tcPr>
            </w:tcPrChange>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491" w:author="Brian Bohman" w:date="2021-10-27T05:58:00Z">
              <w:tcPr>
                <w:tcW w:w="1152" w:type="dxa"/>
                <w:vAlign w:val="center"/>
                <w:hideMark/>
              </w:tcPr>
            </w:tcPrChange>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440" w:type="dxa"/>
            <w:vAlign w:val="center"/>
            <w:hideMark/>
            <w:tcPrChange w:id="4492" w:author="Brian Bohman" w:date="2021-10-27T05:58:00Z">
              <w:tcPr>
                <w:tcW w:w="1008" w:type="dxa"/>
                <w:vAlign w:val="center"/>
                <w:hideMark/>
              </w:tcPr>
            </w:tcPrChange>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1F779429" w14:textId="77777777" w:rsidTr="00E419CD">
        <w:trPr>
          <w:trHeight w:val="165"/>
          <w:trPrChange w:id="4493" w:author="Brian Bohman" w:date="2021-10-27T05:58:00Z">
            <w:trPr>
              <w:trHeight w:val="165"/>
            </w:trPr>
          </w:trPrChange>
        </w:trPr>
        <w:tc>
          <w:tcPr>
            <w:tcW w:w="360" w:type="dxa"/>
            <w:vAlign w:val="center"/>
            <w:hideMark/>
            <w:tcPrChange w:id="4494" w:author="Brian Bohman" w:date="2021-10-27T05:58:00Z">
              <w:tcPr>
                <w:tcW w:w="360" w:type="dxa"/>
                <w:vAlign w:val="center"/>
                <w:hideMark/>
              </w:tcPr>
            </w:tcPrChange>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Change w:id="4495" w:author="Brian Bohman" w:date="2021-10-27T05:58:00Z">
              <w:tcPr>
                <w:tcW w:w="864" w:type="dxa"/>
                <w:vAlign w:val="center"/>
                <w:hideMark/>
              </w:tcPr>
            </w:tcPrChange>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96" w:author="Brian Bohman" w:date="2021-10-27T05:58:00Z">
              <w:tcPr>
                <w:tcW w:w="1152" w:type="dxa"/>
                <w:vAlign w:val="center"/>
                <w:hideMark/>
              </w:tcPr>
            </w:tcPrChange>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97" w:author="Brian Bohman" w:date="2021-10-27T05:58:00Z">
              <w:tcPr>
                <w:tcW w:w="504" w:type="dxa"/>
                <w:vAlign w:val="center"/>
                <w:hideMark/>
              </w:tcPr>
            </w:tcPrChange>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498" w:author="Brian Bohman" w:date="2021-10-27T05:58:00Z">
              <w:tcPr>
                <w:tcW w:w="1008" w:type="dxa"/>
                <w:vAlign w:val="center"/>
                <w:hideMark/>
              </w:tcPr>
            </w:tcPrChange>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499" w:author="Brian Bohman" w:date="2021-10-27T05:58:00Z">
              <w:tcPr>
                <w:tcW w:w="1008" w:type="dxa"/>
                <w:vAlign w:val="center"/>
                <w:hideMark/>
              </w:tcPr>
            </w:tcPrChange>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00" w:author="Brian Bohman" w:date="2021-10-27T05:58:00Z">
              <w:tcPr>
                <w:tcW w:w="720" w:type="dxa"/>
                <w:vAlign w:val="center"/>
                <w:hideMark/>
              </w:tcPr>
            </w:tcPrChange>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501" w:author="Brian Bohman" w:date="2021-10-27T05:58:00Z">
              <w:tcPr>
                <w:tcW w:w="1008" w:type="dxa"/>
                <w:vAlign w:val="center"/>
                <w:hideMark/>
              </w:tcPr>
            </w:tcPrChange>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02" w:author="Brian Bohman" w:date="2021-10-27T05:58:00Z">
              <w:tcPr>
                <w:tcW w:w="1152" w:type="dxa"/>
                <w:vAlign w:val="center"/>
                <w:hideMark/>
              </w:tcPr>
            </w:tcPrChange>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440" w:type="dxa"/>
            <w:vAlign w:val="center"/>
            <w:hideMark/>
            <w:tcPrChange w:id="4503" w:author="Brian Bohman" w:date="2021-10-27T05:58:00Z">
              <w:tcPr>
                <w:tcW w:w="1008" w:type="dxa"/>
                <w:vAlign w:val="center"/>
                <w:hideMark/>
              </w:tcPr>
            </w:tcPrChange>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6C75E2F" w14:textId="77777777" w:rsidTr="00E419CD">
        <w:trPr>
          <w:trHeight w:val="165"/>
          <w:trPrChange w:id="4504" w:author="Brian Bohman" w:date="2021-10-27T05:58:00Z">
            <w:trPr>
              <w:trHeight w:val="165"/>
            </w:trPr>
          </w:trPrChange>
        </w:trPr>
        <w:tc>
          <w:tcPr>
            <w:tcW w:w="360" w:type="dxa"/>
            <w:vAlign w:val="center"/>
            <w:hideMark/>
            <w:tcPrChange w:id="4505" w:author="Brian Bohman" w:date="2021-10-27T05:58:00Z">
              <w:tcPr>
                <w:tcW w:w="360" w:type="dxa"/>
                <w:vAlign w:val="center"/>
                <w:hideMark/>
              </w:tcPr>
            </w:tcPrChange>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Change w:id="4506" w:author="Brian Bohman" w:date="2021-10-27T05:58:00Z">
              <w:tcPr>
                <w:tcW w:w="864" w:type="dxa"/>
                <w:vAlign w:val="center"/>
                <w:hideMark/>
              </w:tcPr>
            </w:tcPrChange>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07" w:author="Brian Bohman" w:date="2021-10-27T05:58:00Z">
              <w:tcPr>
                <w:tcW w:w="1152" w:type="dxa"/>
                <w:vAlign w:val="center"/>
                <w:hideMark/>
              </w:tcPr>
            </w:tcPrChange>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08" w:author="Brian Bohman" w:date="2021-10-27T05:58:00Z">
              <w:tcPr>
                <w:tcW w:w="504" w:type="dxa"/>
                <w:vAlign w:val="center"/>
                <w:hideMark/>
              </w:tcPr>
            </w:tcPrChange>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509" w:author="Brian Bohman" w:date="2021-10-27T05:58:00Z">
              <w:tcPr>
                <w:tcW w:w="1008" w:type="dxa"/>
                <w:vAlign w:val="center"/>
                <w:hideMark/>
              </w:tcPr>
            </w:tcPrChange>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510" w:author="Brian Bohman" w:date="2021-10-27T05:58:00Z">
              <w:tcPr>
                <w:tcW w:w="1008" w:type="dxa"/>
                <w:vAlign w:val="center"/>
                <w:hideMark/>
              </w:tcPr>
            </w:tcPrChange>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11" w:author="Brian Bohman" w:date="2021-10-27T05:58:00Z">
              <w:tcPr>
                <w:tcW w:w="720" w:type="dxa"/>
                <w:vAlign w:val="center"/>
                <w:hideMark/>
              </w:tcPr>
            </w:tcPrChange>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512" w:author="Brian Bohman" w:date="2021-10-27T05:58:00Z">
              <w:tcPr>
                <w:tcW w:w="1008" w:type="dxa"/>
                <w:vAlign w:val="center"/>
                <w:hideMark/>
              </w:tcPr>
            </w:tcPrChange>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513" w:author="Brian Bohman" w:date="2021-10-27T05:58:00Z">
              <w:tcPr>
                <w:tcW w:w="1152" w:type="dxa"/>
                <w:vAlign w:val="center"/>
                <w:hideMark/>
              </w:tcPr>
            </w:tcPrChange>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440" w:type="dxa"/>
            <w:vAlign w:val="center"/>
            <w:hideMark/>
            <w:tcPrChange w:id="4514" w:author="Brian Bohman" w:date="2021-10-27T05:58:00Z">
              <w:tcPr>
                <w:tcW w:w="1008" w:type="dxa"/>
                <w:vAlign w:val="center"/>
                <w:hideMark/>
              </w:tcPr>
            </w:tcPrChange>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0313401E" w14:textId="77777777" w:rsidTr="00E419CD">
        <w:trPr>
          <w:trHeight w:val="165"/>
          <w:trPrChange w:id="4515" w:author="Brian Bohman" w:date="2021-10-27T05:58:00Z">
            <w:trPr>
              <w:trHeight w:val="165"/>
            </w:trPr>
          </w:trPrChange>
        </w:trPr>
        <w:tc>
          <w:tcPr>
            <w:tcW w:w="360" w:type="dxa"/>
            <w:vAlign w:val="center"/>
            <w:hideMark/>
            <w:tcPrChange w:id="4516" w:author="Brian Bohman" w:date="2021-10-27T05:58:00Z">
              <w:tcPr>
                <w:tcW w:w="360" w:type="dxa"/>
                <w:vAlign w:val="center"/>
                <w:hideMark/>
              </w:tcPr>
            </w:tcPrChange>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Change w:id="4517" w:author="Brian Bohman" w:date="2021-10-27T05:58:00Z">
              <w:tcPr>
                <w:tcW w:w="864" w:type="dxa"/>
                <w:vAlign w:val="center"/>
                <w:hideMark/>
              </w:tcPr>
            </w:tcPrChange>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18" w:author="Brian Bohman" w:date="2021-10-27T05:58:00Z">
              <w:tcPr>
                <w:tcW w:w="1152" w:type="dxa"/>
                <w:vAlign w:val="center"/>
                <w:hideMark/>
              </w:tcPr>
            </w:tcPrChange>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19" w:author="Brian Bohman" w:date="2021-10-27T05:58:00Z">
              <w:tcPr>
                <w:tcW w:w="504" w:type="dxa"/>
                <w:vAlign w:val="center"/>
                <w:hideMark/>
              </w:tcPr>
            </w:tcPrChange>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520" w:author="Brian Bohman" w:date="2021-10-27T05:58:00Z">
              <w:tcPr>
                <w:tcW w:w="1008" w:type="dxa"/>
                <w:vAlign w:val="center"/>
                <w:hideMark/>
              </w:tcPr>
            </w:tcPrChange>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521" w:author="Brian Bohman" w:date="2021-10-27T05:58:00Z">
              <w:tcPr>
                <w:tcW w:w="1008" w:type="dxa"/>
                <w:vAlign w:val="center"/>
                <w:hideMark/>
              </w:tcPr>
            </w:tcPrChange>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22" w:author="Brian Bohman" w:date="2021-10-27T05:58:00Z">
              <w:tcPr>
                <w:tcW w:w="720" w:type="dxa"/>
                <w:vAlign w:val="center"/>
                <w:hideMark/>
              </w:tcPr>
            </w:tcPrChange>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523" w:author="Brian Bohman" w:date="2021-10-27T05:58:00Z">
              <w:tcPr>
                <w:tcW w:w="1008" w:type="dxa"/>
                <w:vAlign w:val="center"/>
                <w:hideMark/>
              </w:tcPr>
            </w:tcPrChange>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524" w:author="Brian Bohman" w:date="2021-10-27T05:58:00Z">
              <w:tcPr>
                <w:tcW w:w="1152" w:type="dxa"/>
                <w:vAlign w:val="center"/>
                <w:hideMark/>
              </w:tcPr>
            </w:tcPrChange>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4525" w:author="Brian Bohman" w:date="2021-10-27T05:58:00Z">
              <w:tcPr>
                <w:tcW w:w="1008" w:type="dxa"/>
                <w:vAlign w:val="center"/>
                <w:hideMark/>
              </w:tcPr>
            </w:tcPrChange>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66E505C3" w14:textId="77777777" w:rsidTr="00E419CD">
        <w:trPr>
          <w:trHeight w:val="165"/>
          <w:trPrChange w:id="4526" w:author="Brian Bohman" w:date="2021-10-27T05:58:00Z">
            <w:trPr>
              <w:trHeight w:val="165"/>
            </w:trPr>
          </w:trPrChange>
        </w:trPr>
        <w:tc>
          <w:tcPr>
            <w:tcW w:w="360" w:type="dxa"/>
            <w:vAlign w:val="center"/>
            <w:hideMark/>
            <w:tcPrChange w:id="4527" w:author="Brian Bohman" w:date="2021-10-27T05:58:00Z">
              <w:tcPr>
                <w:tcW w:w="360" w:type="dxa"/>
                <w:vAlign w:val="center"/>
                <w:hideMark/>
              </w:tcPr>
            </w:tcPrChange>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Change w:id="4528" w:author="Brian Bohman" w:date="2021-10-27T05:58:00Z">
              <w:tcPr>
                <w:tcW w:w="864" w:type="dxa"/>
                <w:vAlign w:val="center"/>
                <w:hideMark/>
              </w:tcPr>
            </w:tcPrChange>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29" w:author="Brian Bohman" w:date="2021-10-27T05:58:00Z">
              <w:tcPr>
                <w:tcW w:w="1152" w:type="dxa"/>
                <w:vAlign w:val="center"/>
                <w:hideMark/>
              </w:tcPr>
            </w:tcPrChange>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30" w:author="Brian Bohman" w:date="2021-10-27T05:58:00Z">
              <w:tcPr>
                <w:tcW w:w="504" w:type="dxa"/>
                <w:vAlign w:val="center"/>
                <w:hideMark/>
              </w:tcPr>
            </w:tcPrChange>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531" w:author="Brian Bohman" w:date="2021-10-27T05:58:00Z">
              <w:tcPr>
                <w:tcW w:w="1008" w:type="dxa"/>
                <w:vAlign w:val="center"/>
                <w:hideMark/>
              </w:tcPr>
            </w:tcPrChange>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532" w:author="Brian Bohman" w:date="2021-10-27T05:58:00Z">
              <w:tcPr>
                <w:tcW w:w="1008" w:type="dxa"/>
                <w:vAlign w:val="center"/>
                <w:hideMark/>
              </w:tcPr>
            </w:tcPrChange>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33" w:author="Brian Bohman" w:date="2021-10-27T05:58:00Z">
              <w:tcPr>
                <w:tcW w:w="720" w:type="dxa"/>
                <w:vAlign w:val="center"/>
                <w:hideMark/>
              </w:tcPr>
            </w:tcPrChange>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534" w:author="Brian Bohman" w:date="2021-10-27T05:58:00Z">
              <w:tcPr>
                <w:tcW w:w="1008" w:type="dxa"/>
                <w:vAlign w:val="center"/>
                <w:hideMark/>
              </w:tcPr>
            </w:tcPrChange>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35" w:author="Brian Bohman" w:date="2021-10-27T05:58:00Z">
              <w:tcPr>
                <w:tcW w:w="1152" w:type="dxa"/>
                <w:vAlign w:val="center"/>
                <w:hideMark/>
              </w:tcPr>
            </w:tcPrChange>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440" w:type="dxa"/>
            <w:vAlign w:val="center"/>
            <w:hideMark/>
            <w:tcPrChange w:id="4536" w:author="Brian Bohman" w:date="2021-10-27T05:58:00Z">
              <w:tcPr>
                <w:tcW w:w="1008" w:type="dxa"/>
                <w:vAlign w:val="center"/>
                <w:hideMark/>
              </w:tcPr>
            </w:tcPrChange>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86EE523" w14:textId="77777777" w:rsidTr="00E419CD">
        <w:trPr>
          <w:trHeight w:val="165"/>
          <w:trPrChange w:id="4537" w:author="Brian Bohman" w:date="2021-10-27T05:58:00Z">
            <w:trPr>
              <w:trHeight w:val="165"/>
            </w:trPr>
          </w:trPrChange>
        </w:trPr>
        <w:tc>
          <w:tcPr>
            <w:tcW w:w="360" w:type="dxa"/>
            <w:vAlign w:val="center"/>
            <w:hideMark/>
            <w:tcPrChange w:id="4538" w:author="Brian Bohman" w:date="2021-10-27T05:58:00Z">
              <w:tcPr>
                <w:tcW w:w="360" w:type="dxa"/>
                <w:vAlign w:val="center"/>
                <w:hideMark/>
              </w:tcPr>
            </w:tcPrChange>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Change w:id="4539" w:author="Brian Bohman" w:date="2021-10-27T05:58:00Z">
              <w:tcPr>
                <w:tcW w:w="864" w:type="dxa"/>
                <w:vAlign w:val="center"/>
                <w:hideMark/>
              </w:tcPr>
            </w:tcPrChange>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40" w:author="Brian Bohman" w:date="2021-10-27T05:58:00Z">
              <w:tcPr>
                <w:tcW w:w="1152" w:type="dxa"/>
                <w:vAlign w:val="center"/>
                <w:hideMark/>
              </w:tcPr>
            </w:tcPrChange>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41" w:author="Brian Bohman" w:date="2021-10-27T05:58:00Z">
              <w:tcPr>
                <w:tcW w:w="504" w:type="dxa"/>
                <w:vAlign w:val="center"/>
                <w:hideMark/>
              </w:tcPr>
            </w:tcPrChange>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542" w:author="Brian Bohman" w:date="2021-10-27T05:58:00Z">
              <w:tcPr>
                <w:tcW w:w="1008" w:type="dxa"/>
                <w:vAlign w:val="center"/>
                <w:hideMark/>
              </w:tcPr>
            </w:tcPrChange>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543" w:author="Brian Bohman" w:date="2021-10-27T05:58:00Z">
              <w:tcPr>
                <w:tcW w:w="1008" w:type="dxa"/>
                <w:vAlign w:val="center"/>
                <w:hideMark/>
              </w:tcPr>
            </w:tcPrChange>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44" w:author="Brian Bohman" w:date="2021-10-27T05:58:00Z">
              <w:tcPr>
                <w:tcW w:w="720" w:type="dxa"/>
                <w:vAlign w:val="center"/>
                <w:hideMark/>
              </w:tcPr>
            </w:tcPrChange>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545" w:author="Brian Bohman" w:date="2021-10-27T05:58:00Z">
              <w:tcPr>
                <w:tcW w:w="1008" w:type="dxa"/>
                <w:vAlign w:val="center"/>
                <w:hideMark/>
              </w:tcPr>
            </w:tcPrChange>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546" w:author="Brian Bohman" w:date="2021-10-27T05:58:00Z">
              <w:tcPr>
                <w:tcW w:w="1152" w:type="dxa"/>
                <w:vAlign w:val="center"/>
                <w:hideMark/>
              </w:tcPr>
            </w:tcPrChange>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440" w:type="dxa"/>
            <w:vAlign w:val="center"/>
            <w:hideMark/>
            <w:tcPrChange w:id="4547" w:author="Brian Bohman" w:date="2021-10-27T05:58:00Z">
              <w:tcPr>
                <w:tcW w:w="1008" w:type="dxa"/>
                <w:vAlign w:val="center"/>
                <w:hideMark/>
              </w:tcPr>
            </w:tcPrChange>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0380B565" w14:textId="77777777" w:rsidTr="00E419CD">
        <w:trPr>
          <w:trHeight w:val="165"/>
          <w:trPrChange w:id="4548" w:author="Brian Bohman" w:date="2021-10-27T05:58:00Z">
            <w:trPr>
              <w:trHeight w:val="165"/>
            </w:trPr>
          </w:trPrChange>
        </w:trPr>
        <w:tc>
          <w:tcPr>
            <w:tcW w:w="360" w:type="dxa"/>
            <w:vAlign w:val="center"/>
            <w:hideMark/>
            <w:tcPrChange w:id="4549" w:author="Brian Bohman" w:date="2021-10-27T05:58:00Z">
              <w:tcPr>
                <w:tcW w:w="360" w:type="dxa"/>
                <w:vAlign w:val="center"/>
                <w:hideMark/>
              </w:tcPr>
            </w:tcPrChange>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Change w:id="4550" w:author="Brian Bohman" w:date="2021-10-27T05:58:00Z">
              <w:tcPr>
                <w:tcW w:w="864" w:type="dxa"/>
                <w:vAlign w:val="center"/>
                <w:hideMark/>
              </w:tcPr>
            </w:tcPrChange>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51" w:author="Brian Bohman" w:date="2021-10-27T05:58:00Z">
              <w:tcPr>
                <w:tcW w:w="1152" w:type="dxa"/>
                <w:vAlign w:val="center"/>
                <w:hideMark/>
              </w:tcPr>
            </w:tcPrChange>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52" w:author="Brian Bohman" w:date="2021-10-27T05:58:00Z">
              <w:tcPr>
                <w:tcW w:w="504" w:type="dxa"/>
                <w:vAlign w:val="center"/>
                <w:hideMark/>
              </w:tcPr>
            </w:tcPrChange>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553" w:author="Brian Bohman" w:date="2021-10-27T05:58:00Z">
              <w:tcPr>
                <w:tcW w:w="1008" w:type="dxa"/>
                <w:vAlign w:val="center"/>
                <w:hideMark/>
              </w:tcPr>
            </w:tcPrChange>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554" w:author="Brian Bohman" w:date="2021-10-27T05:58:00Z">
              <w:tcPr>
                <w:tcW w:w="1008" w:type="dxa"/>
                <w:vAlign w:val="center"/>
                <w:hideMark/>
              </w:tcPr>
            </w:tcPrChange>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55" w:author="Brian Bohman" w:date="2021-10-27T05:58:00Z">
              <w:tcPr>
                <w:tcW w:w="720" w:type="dxa"/>
                <w:vAlign w:val="center"/>
                <w:hideMark/>
              </w:tcPr>
            </w:tcPrChange>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556" w:author="Brian Bohman" w:date="2021-10-27T05:58:00Z">
              <w:tcPr>
                <w:tcW w:w="1008" w:type="dxa"/>
                <w:vAlign w:val="center"/>
                <w:hideMark/>
              </w:tcPr>
            </w:tcPrChange>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57" w:author="Brian Bohman" w:date="2021-10-27T05:58:00Z">
              <w:tcPr>
                <w:tcW w:w="1152" w:type="dxa"/>
                <w:vAlign w:val="center"/>
                <w:hideMark/>
              </w:tcPr>
            </w:tcPrChange>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4558" w:author="Brian Bohman" w:date="2021-10-27T05:58:00Z">
              <w:tcPr>
                <w:tcW w:w="1008" w:type="dxa"/>
                <w:vAlign w:val="center"/>
                <w:hideMark/>
              </w:tcPr>
            </w:tcPrChange>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5F74CB4E" w14:textId="77777777" w:rsidTr="00E419CD">
        <w:trPr>
          <w:trHeight w:val="165"/>
          <w:trPrChange w:id="4559" w:author="Brian Bohman" w:date="2021-10-27T05:58:00Z">
            <w:trPr>
              <w:trHeight w:val="165"/>
            </w:trPr>
          </w:trPrChange>
        </w:trPr>
        <w:tc>
          <w:tcPr>
            <w:tcW w:w="360" w:type="dxa"/>
            <w:vAlign w:val="center"/>
            <w:hideMark/>
            <w:tcPrChange w:id="4560" w:author="Brian Bohman" w:date="2021-10-27T05:58:00Z">
              <w:tcPr>
                <w:tcW w:w="360" w:type="dxa"/>
                <w:vAlign w:val="center"/>
                <w:hideMark/>
              </w:tcPr>
            </w:tcPrChange>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Change w:id="4561" w:author="Brian Bohman" w:date="2021-10-27T05:58:00Z">
              <w:tcPr>
                <w:tcW w:w="864" w:type="dxa"/>
                <w:vAlign w:val="center"/>
                <w:hideMark/>
              </w:tcPr>
            </w:tcPrChange>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62" w:author="Brian Bohman" w:date="2021-10-27T05:58:00Z">
              <w:tcPr>
                <w:tcW w:w="1152" w:type="dxa"/>
                <w:vAlign w:val="center"/>
                <w:hideMark/>
              </w:tcPr>
            </w:tcPrChange>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63" w:author="Brian Bohman" w:date="2021-10-27T05:58:00Z">
              <w:tcPr>
                <w:tcW w:w="504" w:type="dxa"/>
                <w:vAlign w:val="center"/>
                <w:hideMark/>
              </w:tcPr>
            </w:tcPrChange>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564" w:author="Brian Bohman" w:date="2021-10-27T05:58:00Z">
              <w:tcPr>
                <w:tcW w:w="1008" w:type="dxa"/>
                <w:vAlign w:val="center"/>
                <w:hideMark/>
              </w:tcPr>
            </w:tcPrChange>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565" w:author="Brian Bohman" w:date="2021-10-27T05:58:00Z">
              <w:tcPr>
                <w:tcW w:w="1008" w:type="dxa"/>
                <w:vAlign w:val="center"/>
                <w:hideMark/>
              </w:tcPr>
            </w:tcPrChange>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66" w:author="Brian Bohman" w:date="2021-10-27T05:58:00Z">
              <w:tcPr>
                <w:tcW w:w="720" w:type="dxa"/>
                <w:vAlign w:val="center"/>
                <w:hideMark/>
              </w:tcPr>
            </w:tcPrChange>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567" w:author="Brian Bohman" w:date="2021-10-27T05:58:00Z">
              <w:tcPr>
                <w:tcW w:w="1008" w:type="dxa"/>
                <w:vAlign w:val="center"/>
                <w:hideMark/>
              </w:tcPr>
            </w:tcPrChange>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568" w:author="Brian Bohman" w:date="2021-10-27T05:58:00Z">
              <w:tcPr>
                <w:tcW w:w="1152" w:type="dxa"/>
                <w:vAlign w:val="center"/>
                <w:hideMark/>
              </w:tcPr>
            </w:tcPrChange>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440" w:type="dxa"/>
            <w:vAlign w:val="center"/>
            <w:hideMark/>
            <w:tcPrChange w:id="4569" w:author="Brian Bohman" w:date="2021-10-27T05:58:00Z">
              <w:tcPr>
                <w:tcW w:w="1008" w:type="dxa"/>
                <w:vAlign w:val="center"/>
                <w:hideMark/>
              </w:tcPr>
            </w:tcPrChange>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6D70AA6C" w14:textId="77777777" w:rsidTr="00E419CD">
        <w:trPr>
          <w:trHeight w:val="165"/>
          <w:trPrChange w:id="4570" w:author="Brian Bohman" w:date="2021-10-27T05:58:00Z">
            <w:trPr>
              <w:trHeight w:val="165"/>
            </w:trPr>
          </w:trPrChange>
        </w:trPr>
        <w:tc>
          <w:tcPr>
            <w:tcW w:w="360" w:type="dxa"/>
            <w:vAlign w:val="center"/>
            <w:hideMark/>
            <w:tcPrChange w:id="4571" w:author="Brian Bohman" w:date="2021-10-27T05:58:00Z">
              <w:tcPr>
                <w:tcW w:w="360" w:type="dxa"/>
                <w:vAlign w:val="center"/>
                <w:hideMark/>
              </w:tcPr>
            </w:tcPrChange>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Change w:id="4572" w:author="Brian Bohman" w:date="2021-10-27T05:58:00Z">
              <w:tcPr>
                <w:tcW w:w="864" w:type="dxa"/>
                <w:vAlign w:val="center"/>
                <w:hideMark/>
              </w:tcPr>
            </w:tcPrChange>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73" w:author="Brian Bohman" w:date="2021-10-27T05:58:00Z">
              <w:tcPr>
                <w:tcW w:w="1152" w:type="dxa"/>
                <w:vAlign w:val="center"/>
                <w:hideMark/>
              </w:tcPr>
            </w:tcPrChange>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74" w:author="Brian Bohman" w:date="2021-10-27T05:58:00Z">
              <w:tcPr>
                <w:tcW w:w="504" w:type="dxa"/>
                <w:vAlign w:val="center"/>
                <w:hideMark/>
              </w:tcPr>
            </w:tcPrChange>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575" w:author="Brian Bohman" w:date="2021-10-27T05:58:00Z">
              <w:tcPr>
                <w:tcW w:w="1008" w:type="dxa"/>
                <w:vAlign w:val="center"/>
                <w:hideMark/>
              </w:tcPr>
            </w:tcPrChange>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576" w:author="Brian Bohman" w:date="2021-10-27T05:58:00Z">
              <w:tcPr>
                <w:tcW w:w="1008" w:type="dxa"/>
                <w:vAlign w:val="center"/>
                <w:hideMark/>
              </w:tcPr>
            </w:tcPrChange>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77" w:author="Brian Bohman" w:date="2021-10-27T05:58:00Z">
              <w:tcPr>
                <w:tcW w:w="720" w:type="dxa"/>
                <w:vAlign w:val="center"/>
                <w:hideMark/>
              </w:tcPr>
            </w:tcPrChange>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578" w:author="Brian Bohman" w:date="2021-10-27T05:58:00Z">
              <w:tcPr>
                <w:tcW w:w="1008" w:type="dxa"/>
                <w:vAlign w:val="center"/>
                <w:hideMark/>
              </w:tcPr>
            </w:tcPrChange>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579" w:author="Brian Bohman" w:date="2021-10-27T05:58:00Z">
              <w:tcPr>
                <w:tcW w:w="1152" w:type="dxa"/>
                <w:vAlign w:val="center"/>
                <w:hideMark/>
              </w:tcPr>
            </w:tcPrChange>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4580" w:author="Brian Bohman" w:date="2021-10-27T05:58:00Z">
              <w:tcPr>
                <w:tcW w:w="1008" w:type="dxa"/>
                <w:vAlign w:val="center"/>
                <w:hideMark/>
              </w:tcPr>
            </w:tcPrChange>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30C163" w14:textId="77777777" w:rsidTr="00E419CD">
        <w:trPr>
          <w:trHeight w:val="180"/>
          <w:trPrChange w:id="4581" w:author="Brian Bohman" w:date="2021-10-27T05:58:00Z">
            <w:trPr>
              <w:trHeight w:val="180"/>
            </w:trPr>
          </w:trPrChange>
        </w:trPr>
        <w:tc>
          <w:tcPr>
            <w:tcW w:w="360" w:type="dxa"/>
            <w:vAlign w:val="center"/>
            <w:hideMark/>
            <w:tcPrChange w:id="4582" w:author="Brian Bohman" w:date="2021-10-27T05:58:00Z">
              <w:tcPr>
                <w:tcW w:w="360" w:type="dxa"/>
                <w:vAlign w:val="center"/>
                <w:hideMark/>
              </w:tcPr>
            </w:tcPrChange>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Change w:id="4583" w:author="Brian Bohman" w:date="2021-10-27T05:58:00Z">
              <w:tcPr>
                <w:tcW w:w="864" w:type="dxa"/>
                <w:vAlign w:val="center"/>
                <w:hideMark/>
              </w:tcPr>
            </w:tcPrChange>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84" w:author="Brian Bohman" w:date="2021-10-27T05:58:00Z">
              <w:tcPr>
                <w:tcW w:w="1152" w:type="dxa"/>
                <w:vAlign w:val="center"/>
                <w:hideMark/>
              </w:tcPr>
            </w:tcPrChange>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85" w:author="Brian Bohman" w:date="2021-10-27T05:58:00Z">
              <w:tcPr>
                <w:tcW w:w="504" w:type="dxa"/>
                <w:vAlign w:val="center"/>
                <w:hideMark/>
              </w:tcPr>
            </w:tcPrChange>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586" w:author="Brian Bohman" w:date="2021-10-27T05:58:00Z">
              <w:tcPr>
                <w:tcW w:w="1008" w:type="dxa"/>
                <w:vAlign w:val="center"/>
                <w:hideMark/>
              </w:tcPr>
            </w:tcPrChange>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587" w:author="Brian Bohman" w:date="2021-10-27T05:58:00Z">
              <w:tcPr>
                <w:tcW w:w="1008" w:type="dxa"/>
                <w:vAlign w:val="center"/>
                <w:hideMark/>
              </w:tcPr>
            </w:tcPrChange>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88" w:author="Brian Bohman" w:date="2021-10-27T05:58:00Z">
              <w:tcPr>
                <w:tcW w:w="720" w:type="dxa"/>
                <w:vAlign w:val="center"/>
                <w:hideMark/>
              </w:tcPr>
            </w:tcPrChange>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589" w:author="Brian Bohman" w:date="2021-10-27T05:58:00Z">
              <w:tcPr>
                <w:tcW w:w="1008" w:type="dxa"/>
                <w:vAlign w:val="center"/>
                <w:hideMark/>
              </w:tcPr>
            </w:tcPrChange>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90" w:author="Brian Bohman" w:date="2021-10-27T05:58:00Z">
              <w:tcPr>
                <w:tcW w:w="1152" w:type="dxa"/>
                <w:vAlign w:val="center"/>
                <w:hideMark/>
              </w:tcPr>
            </w:tcPrChange>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591" w:author="Brian Bohman" w:date="2021-10-27T05:58:00Z">
              <w:tcPr>
                <w:tcW w:w="1008" w:type="dxa"/>
                <w:vAlign w:val="center"/>
                <w:hideMark/>
              </w:tcPr>
            </w:tcPrChange>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0F717805" w14:textId="77777777" w:rsidTr="00E419CD">
        <w:trPr>
          <w:trHeight w:val="165"/>
          <w:trPrChange w:id="4592" w:author="Brian Bohman" w:date="2021-10-27T05:58:00Z">
            <w:trPr>
              <w:trHeight w:val="165"/>
            </w:trPr>
          </w:trPrChange>
        </w:trPr>
        <w:tc>
          <w:tcPr>
            <w:tcW w:w="360" w:type="dxa"/>
            <w:vAlign w:val="center"/>
            <w:hideMark/>
            <w:tcPrChange w:id="4593" w:author="Brian Bohman" w:date="2021-10-27T05:58:00Z">
              <w:tcPr>
                <w:tcW w:w="360" w:type="dxa"/>
                <w:vAlign w:val="center"/>
                <w:hideMark/>
              </w:tcPr>
            </w:tcPrChange>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Change w:id="4594" w:author="Brian Bohman" w:date="2021-10-27T05:58:00Z">
              <w:tcPr>
                <w:tcW w:w="864" w:type="dxa"/>
                <w:vAlign w:val="center"/>
                <w:hideMark/>
              </w:tcPr>
            </w:tcPrChange>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95" w:author="Brian Bohman" w:date="2021-10-27T05:58:00Z">
              <w:tcPr>
                <w:tcW w:w="1152" w:type="dxa"/>
                <w:vAlign w:val="center"/>
                <w:hideMark/>
              </w:tcPr>
            </w:tcPrChange>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96" w:author="Brian Bohman" w:date="2021-10-27T05:58:00Z">
              <w:tcPr>
                <w:tcW w:w="504" w:type="dxa"/>
                <w:vAlign w:val="center"/>
                <w:hideMark/>
              </w:tcPr>
            </w:tcPrChange>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597" w:author="Brian Bohman" w:date="2021-10-27T05:58:00Z">
              <w:tcPr>
                <w:tcW w:w="1008" w:type="dxa"/>
                <w:vAlign w:val="center"/>
                <w:hideMark/>
              </w:tcPr>
            </w:tcPrChange>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598" w:author="Brian Bohman" w:date="2021-10-27T05:58:00Z">
              <w:tcPr>
                <w:tcW w:w="1008" w:type="dxa"/>
                <w:vAlign w:val="center"/>
                <w:hideMark/>
              </w:tcPr>
            </w:tcPrChange>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99" w:author="Brian Bohman" w:date="2021-10-27T05:58:00Z">
              <w:tcPr>
                <w:tcW w:w="720" w:type="dxa"/>
                <w:vAlign w:val="center"/>
                <w:hideMark/>
              </w:tcPr>
            </w:tcPrChange>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600" w:author="Brian Bohman" w:date="2021-10-27T05:58:00Z">
              <w:tcPr>
                <w:tcW w:w="1008" w:type="dxa"/>
                <w:vAlign w:val="center"/>
                <w:hideMark/>
              </w:tcPr>
            </w:tcPrChange>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601" w:author="Brian Bohman" w:date="2021-10-27T05:58:00Z">
              <w:tcPr>
                <w:tcW w:w="1152" w:type="dxa"/>
                <w:vAlign w:val="center"/>
                <w:hideMark/>
              </w:tcPr>
            </w:tcPrChange>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440" w:type="dxa"/>
            <w:vAlign w:val="center"/>
            <w:hideMark/>
            <w:tcPrChange w:id="4602" w:author="Brian Bohman" w:date="2021-10-27T05:58:00Z">
              <w:tcPr>
                <w:tcW w:w="1008" w:type="dxa"/>
                <w:vAlign w:val="center"/>
                <w:hideMark/>
              </w:tcPr>
            </w:tcPrChange>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895732C" w14:textId="77777777" w:rsidTr="00E419CD">
        <w:trPr>
          <w:trHeight w:val="165"/>
          <w:trPrChange w:id="4603" w:author="Brian Bohman" w:date="2021-10-27T05:58:00Z">
            <w:trPr>
              <w:trHeight w:val="165"/>
            </w:trPr>
          </w:trPrChange>
        </w:trPr>
        <w:tc>
          <w:tcPr>
            <w:tcW w:w="360" w:type="dxa"/>
            <w:vAlign w:val="center"/>
            <w:hideMark/>
            <w:tcPrChange w:id="4604" w:author="Brian Bohman" w:date="2021-10-27T05:58:00Z">
              <w:tcPr>
                <w:tcW w:w="360" w:type="dxa"/>
                <w:vAlign w:val="center"/>
                <w:hideMark/>
              </w:tcPr>
            </w:tcPrChange>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Change w:id="4605" w:author="Brian Bohman" w:date="2021-10-27T05:58:00Z">
              <w:tcPr>
                <w:tcW w:w="864" w:type="dxa"/>
                <w:vAlign w:val="center"/>
                <w:hideMark/>
              </w:tcPr>
            </w:tcPrChange>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06" w:author="Brian Bohman" w:date="2021-10-27T05:58:00Z">
              <w:tcPr>
                <w:tcW w:w="1152" w:type="dxa"/>
                <w:vAlign w:val="center"/>
                <w:hideMark/>
              </w:tcPr>
            </w:tcPrChange>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07" w:author="Brian Bohman" w:date="2021-10-27T05:58:00Z">
              <w:tcPr>
                <w:tcW w:w="504" w:type="dxa"/>
                <w:vAlign w:val="center"/>
                <w:hideMark/>
              </w:tcPr>
            </w:tcPrChange>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608" w:author="Brian Bohman" w:date="2021-10-27T05:58:00Z">
              <w:tcPr>
                <w:tcW w:w="1008" w:type="dxa"/>
                <w:vAlign w:val="center"/>
                <w:hideMark/>
              </w:tcPr>
            </w:tcPrChange>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609" w:author="Brian Bohman" w:date="2021-10-27T05:58:00Z">
              <w:tcPr>
                <w:tcW w:w="1008" w:type="dxa"/>
                <w:vAlign w:val="center"/>
                <w:hideMark/>
              </w:tcPr>
            </w:tcPrChange>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10" w:author="Brian Bohman" w:date="2021-10-27T05:58:00Z">
              <w:tcPr>
                <w:tcW w:w="720" w:type="dxa"/>
                <w:vAlign w:val="center"/>
                <w:hideMark/>
              </w:tcPr>
            </w:tcPrChange>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611" w:author="Brian Bohman" w:date="2021-10-27T05:58:00Z">
              <w:tcPr>
                <w:tcW w:w="1008" w:type="dxa"/>
                <w:vAlign w:val="center"/>
                <w:hideMark/>
              </w:tcPr>
            </w:tcPrChange>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612" w:author="Brian Bohman" w:date="2021-10-27T05:58:00Z">
              <w:tcPr>
                <w:tcW w:w="1152" w:type="dxa"/>
                <w:vAlign w:val="center"/>
                <w:hideMark/>
              </w:tcPr>
            </w:tcPrChange>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440" w:type="dxa"/>
            <w:vAlign w:val="center"/>
            <w:hideMark/>
            <w:tcPrChange w:id="4613" w:author="Brian Bohman" w:date="2021-10-27T05:58:00Z">
              <w:tcPr>
                <w:tcW w:w="1008" w:type="dxa"/>
                <w:vAlign w:val="center"/>
                <w:hideMark/>
              </w:tcPr>
            </w:tcPrChange>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66711C10" w14:textId="77777777" w:rsidTr="00E419CD">
        <w:trPr>
          <w:trHeight w:val="165"/>
          <w:trPrChange w:id="4614" w:author="Brian Bohman" w:date="2021-10-27T05:58:00Z">
            <w:trPr>
              <w:trHeight w:val="165"/>
            </w:trPr>
          </w:trPrChange>
        </w:trPr>
        <w:tc>
          <w:tcPr>
            <w:tcW w:w="360" w:type="dxa"/>
            <w:vAlign w:val="center"/>
            <w:hideMark/>
            <w:tcPrChange w:id="4615" w:author="Brian Bohman" w:date="2021-10-27T05:58:00Z">
              <w:tcPr>
                <w:tcW w:w="360" w:type="dxa"/>
                <w:vAlign w:val="center"/>
                <w:hideMark/>
              </w:tcPr>
            </w:tcPrChange>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Change w:id="4616" w:author="Brian Bohman" w:date="2021-10-27T05:58:00Z">
              <w:tcPr>
                <w:tcW w:w="864" w:type="dxa"/>
                <w:vAlign w:val="center"/>
                <w:hideMark/>
              </w:tcPr>
            </w:tcPrChange>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17" w:author="Brian Bohman" w:date="2021-10-27T05:58:00Z">
              <w:tcPr>
                <w:tcW w:w="1152" w:type="dxa"/>
                <w:vAlign w:val="center"/>
                <w:hideMark/>
              </w:tcPr>
            </w:tcPrChange>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18" w:author="Brian Bohman" w:date="2021-10-27T05:58:00Z">
              <w:tcPr>
                <w:tcW w:w="504" w:type="dxa"/>
                <w:vAlign w:val="center"/>
                <w:hideMark/>
              </w:tcPr>
            </w:tcPrChange>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619" w:author="Brian Bohman" w:date="2021-10-27T05:58:00Z">
              <w:tcPr>
                <w:tcW w:w="1008" w:type="dxa"/>
                <w:vAlign w:val="center"/>
                <w:hideMark/>
              </w:tcPr>
            </w:tcPrChange>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620" w:author="Brian Bohman" w:date="2021-10-27T05:58:00Z">
              <w:tcPr>
                <w:tcW w:w="1008" w:type="dxa"/>
                <w:vAlign w:val="center"/>
                <w:hideMark/>
              </w:tcPr>
            </w:tcPrChange>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21" w:author="Brian Bohman" w:date="2021-10-27T05:58:00Z">
              <w:tcPr>
                <w:tcW w:w="720" w:type="dxa"/>
                <w:vAlign w:val="center"/>
                <w:hideMark/>
              </w:tcPr>
            </w:tcPrChange>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622" w:author="Brian Bohman" w:date="2021-10-27T05:58:00Z">
              <w:tcPr>
                <w:tcW w:w="1008" w:type="dxa"/>
                <w:vAlign w:val="center"/>
                <w:hideMark/>
              </w:tcPr>
            </w:tcPrChange>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623" w:author="Brian Bohman" w:date="2021-10-27T05:58:00Z">
              <w:tcPr>
                <w:tcW w:w="1152" w:type="dxa"/>
                <w:vAlign w:val="center"/>
                <w:hideMark/>
              </w:tcPr>
            </w:tcPrChange>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4624" w:author="Brian Bohman" w:date="2021-10-27T05:58:00Z">
              <w:tcPr>
                <w:tcW w:w="1008" w:type="dxa"/>
                <w:vAlign w:val="center"/>
                <w:hideMark/>
              </w:tcPr>
            </w:tcPrChange>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30768259" w14:textId="77777777" w:rsidTr="00E419CD">
        <w:trPr>
          <w:trHeight w:val="165"/>
          <w:trPrChange w:id="4625" w:author="Brian Bohman" w:date="2021-10-27T05:58:00Z">
            <w:trPr>
              <w:trHeight w:val="165"/>
            </w:trPr>
          </w:trPrChange>
        </w:trPr>
        <w:tc>
          <w:tcPr>
            <w:tcW w:w="360" w:type="dxa"/>
            <w:vAlign w:val="center"/>
            <w:hideMark/>
            <w:tcPrChange w:id="4626" w:author="Brian Bohman" w:date="2021-10-27T05:58:00Z">
              <w:tcPr>
                <w:tcW w:w="360" w:type="dxa"/>
                <w:vAlign w:val="center"/>
                <w:hideMark/>
              </w:tcPr>
            </w:tcPrChange>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Change w:id="4627" w:author="Brian Bohman" w:date="2021-10-27T05:58:00Z">
              <w:tcPr>
                <w:tcW w:w="864" w:type="dxa"/>
                <w:vAlign w:val="center"/>
                <w:hideMark/>
              </w:tcPr>
            </w:tcPrChange>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28" w:author="Brian Bohman" w:date="2021-10-27T05:58:00Z">
              <w:tcPr>
                <w:tcW w:w="1152" w:type="dxa"/>
                <w:vAlign w:val="center"/>
                <w:hideMark/>
              </w:tcPr>
            </w:tcPrChange>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29" w:author="Brian Bohman" w:date="2021-10-27T05:58:00Z">
              <w:tcPr>
                <w:tcW w:w="504" w:type="dxa"/>
                <w:vAlign w:val="center"/>
                <w:hideMark/>
              </w:tcPr>
            </w:tcPrChange>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630" w:author="Brian Bohman" w:date="2021-10-27T05:58:00Z">
              <w:tcPr>
                <w:tcW w:w="1008" w:type="dxa"/>
                <w:vAlign w:val="center"/>
                <w:hideMark/>
              </w:tcPr>
            </w:tcPrChange>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631" w:author="Brian Bohman" w:date="2021-10-27T05:58:00Z">
              <w:tcPr>
                <w:tcW w:w="1008" w:type="dxa"/>
                <w:vAlign w:val="center"/>
                <w:hideMark/>
              </w:tcPr>
            </w:tcPrChange>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32" w:author="Brian Bohman" w:date="2021-10-27T05:58:00Z">
              <w:tcPr>
                <w:tcW w:w="720" w:type="dxa"/>
                <w:vAlign w:val="center"/>
                <w:hideMark/>
              </w:tcPr>
            </w:tcPrChange>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633" w:author="Brian Bohman" w:date="2021-10-27T05:58:00Z">
              <w:tcPr>
                <w:tcW w:w="1008" w:type="dxa"/>
                <w:vAlign w:val="center"/>
                <w:hideMark/>
              </w:tcPr>
            </w:tcPrChange>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634" w:author="Brian Bohman" w:date="2021-10-27T05:58:00Z">
              <w:tcPr>
                <w:tcW w:w="1152" w:type="dxa"/>
                <w:vAlign w:val="center"/>
                <w:hideMark/>
              </w:tcPr>
            </w:tcPrChange>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440" w:type="dxa"/>
            <w:vAlign w:val="center"/>
            <w:hideMark/>
            <w:tcPrChange w:id="4635" w:author="Brian Bohman" w:date="2021-10-27T05:58:00Z">
              <w:tcPr>
                <w:tcW w:w="1008" w:type="dxa"/>
                <w:vAlign w:val="center"/>
                <w:hideMark/>
              </w:tcPr>
            </w:tcPrChange>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19CD" w:rsidRPr="009B3DCC" w14:paraId="507BD047" w14:textId="77777777" w:rsidTr="00E419CD">
        <w:trPr>
          <w:trHeight w:val="165"/>
          <w:trPrChange w:id="4636" w:author="Brian Bohman" w:date="2021-10-27T05:58:00Z">
            <w:trPr>
              <w:trHeight w:val="165"/>
            </w:trPr>
          </w:trPrChange>
        </w:trPr>
        <w:tc>
          <w:tcPr>
            <w:tcW w:w="360" w:type="dxa"/>
            <w:vAlign w:val="center"/>
            <w:hideMark/>
            <w:tcPrChange w:id="4637" w:author="Brian Bohman" w:date="2021-10-27T05:58:00Z">
              <w:tcPr>
                <w:tcW w:w="360" w:type="dxa"/>
                <w:vAlign w:val="center"/>
                <w:hideMark/>
              </w:tcPr>
            </w:tcPrChange>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Change w:id="4638" w:author="Brian Bohman" w:date="2021-10-27T05:58:00Z">
              <w:tcPr>
                <w:tcW w:w="864" w:type="dxa"/>
                <w:vAlign w:val="center"/>
                <w:hideMark/>
              </w:tcPr>
            </w:tcPrChange>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39" w:author="Brian Bohman" w:date="2021-10-27T05:58:00Z">
              <w:tcPr>
                <w:tcW w:w="1152" w:type="dxa"/>
                <w:vAlign w:val="center"/>
                <w:hideMark/>
              </w:tcPr>
            </w:tcPrChange>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40" w:author="Brian Bohman" w:date="2021-10-27T05:58:00Z">
              <w:tcPr>
                <w:tcW w:w="504" w:type="dxa"/>
                <w:vAlign w:val="center"/>
                <w:hideMark/>
              </w:tcPr>
            </w:tcPrChange>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641" w:author="Brian Bohman" w:date="2021-10-27T05:58:00Z">
              <w:tcPr>
                <w:tcW w:w="1008" w:type="dxa"/>
                <w:vAlign w:val="center"/>
                <w:hideMark/>
              </w:tcPr>
            </w:tcPrChange>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642" w:author="Brian Bohman" w:date="2021-10-27T05:58:00Z">
              <w:tcPr>
                <w:tcW w:w="1008" w:type="dxa"/>
                <w:vAlign w:val="center"/>
                <w:hideMark/>
              </w:tcPr>
            </w:tcPrChange>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43" w:author="Brian Bohman" w:date="2021-10-27T05:58:00Z">
              <w:tcPr>
                <w:tcW w:w="720" w:type="dxa"/>
                <w:vAlign w:val="center"/>
                <w:hideMark/>
              </w:tcPr>
            </w:tcPrChange>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644" w:author="Brian Bohman" w:date="2021-10-27T05:58:00Z">
              <w:tcPr>
                <w:tcW w:w="1008" w:type="dxa"/>
                <w:vAlign w:val="center"/>
                <w:hideMark/>
              </w:tcPr>
            </w:tcPrChange>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645" w:author="Brian Bohman" w:date="2021-10-27T05:58:00Z">
              <w:tcPr>
                <w:tcW w:w="1152" w:type="dxa"/>
                <w:vAlign w:val="center"/>
                <w:hideMark/>
              </w:tcPr>
            </w:tcPrChange>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440" w:type="dxa"/>
            <w:vAlign w:val="center"/>
            <w:hideMark/>
            <w:tcPrChange w:id="4646" w:author="Brian Bohman" w:date="2021-10-27T05:58:00Z">
              <w:tcPr>
                <w:tcW w:w="1008" w:type="dxa"/>
                <w:vAlign w:val="center"/>
                <w:hideMark/>
              </w:tcPr>
            </w:tcPrChange>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4ABE979" w14:textId="77777777" w:rsidTr="00E419CD">
        <w:trPr>
          <w:trHeight w:val="165"/>
          <w:trPrChange w:id="4647" w:author="Brian Bohman" w:date="2021-10-27T05:58:00Z">
            <w:trPr>
              <w:trHeight w:val="165"/>
            </w:trPr>
          </w:trPrChange>
        </w:trPr>
        <w:tc>
          <w:tcPr>
            <w:tcW w:w="360" w:type="dxa"/>
            <w:vAlign w:val="center"/>
            <w:hideMark/>
            <w:tcPrChange w:id="4648" w:author="Brian Bohman" w:date="2021-10-27T05:58:00Z">
              <w:tcPr>
                <w:tcW w:w="360" w:type="dxa"/>
                <w:vAlign w:val="center"/>
                <w:hideMark/>
              </w:tcPr>
            </w:tcPrChange>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Change w:id="4649" w:author="Brian Bohman" w:date="2021-10-27T05:58:00Z">
              <w:tcPr>
                <w:tcW w:w="864" w:type="dxa"/>
                <w:vAlign w:val="center"/>
                <w:hideMark/>
              </w:tcPr>
            </w:tcPrChange>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50" w:author="Brian Bohman" w:date="2021-10-27T05:58:00Z">
              <w:tcPr>
                <w:tcW w:w="1152" w:type="dxa"/>
                <w:vAlign w:val="center"/>
                <w:hideMark/>
              </w:tcPr>
            </w:tcPrChange>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51" w:author="Brian Bohman" w:date="2021-10-27T05:58:00Z">
              <w:tcPr>
                <w:tcW w:w="504" w:type="dxa"/>
                <w:vAlign w:val="center"/>
                <w:hideMark/>
              </w:tcPr>
            </w:tcPrChange>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652" w:author="Brian Bohman" w:date="2021-10-27T05:58:00Z">
              <w:tcPr>
                <w:tcW w:w="1008" w:type="dxa"/>
                <w:vAlign w:val="center"/>
                <w:hideMark/>
              </w:tcPr>
            </w:tcPrChange>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653" w:author="Brian Bohman" w:date="2021-10-27T05:58:00Z">
              <w:tcPr>
                <w:tcW w:w="1008" w:type="dxa"/>
                <w:vAlign w:val="center"/>
                <w:hideMark/>
              </w:tcPr>
            </w:tcPrChange>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54" w:author="Brian Bohman" w:date="2021-10-27T05:58:00Z">
              <w:tcPr>
                <w:tcW w:w="720" w:type="dxa"/>
                <w:vAlign w:val="center"/>
                <w:hideMark/>
              </w:tcPr>
            </w:tcPrChange>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655" w:author="Brian Bohman" w:date="2021-10-27T05:58:00Z">
              <w:tcPr>
                <w:tcW w:w="1008" w:type="dxa"/>
                <w:vAlign w:val="center"/>
                <w:hideMark/>
              </w:tcPr>
            </w:tcPrChange>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656" w:author="Brian Bohman" w:date="2021-10-27T05:58:00Z">
              <w:tcPr>
                <w:tcW w:w="1152" w:type="dxa"/>
                <w:vAlign w:val="center"/>
                <w:hideMark/>
              </w:tcPr>
            </w:tcPrChange>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440" w:type="dxa"/>
            <w:vAlign w:val="center"/>
            <w:hideMark/>
            <w:tcPrChange w:id="4657" w:author="Brian Bohman" w:date="2021-10-27T05:58:00Z">
              <w:tcPr>
                <w:tcW w:w="1008" w:type="dxa"/>
                <w:vAlign w:val="center"/>
                <w:hideMark/>
              </w:tcPr>
            </w:tcPrChange>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01E0D04" w14:textId="77777777" w:rsidTr="00E419CD">
        <w:trPr>
          <w:trHeight w:val="165"/>
          <w:trPrChange w:id="4658" w:author="Brian Bohman" w:date="2021-10-27T05:58:00Z">
            <w:trPr>
              <w:trHeight w:val="165"/>
            </w:trPr>
          </w:trPrChange>
        </w:trPr>
        <w:tc>
          <w:tcPr>
            <w:tcW w:w="360" w:type="dxa"/>
            <w:vAlign w:val="center"/>
            <w:hideMark/>
            <w:tcPrChange w:id="4659" w:author="Brian Bohman" w:date="2021-10-27T05:58:00Z">
              <w:tcPr>
                <w:tcW w:w="360" w:type="dxa"/>
                <w:vAlign w:val="center"/>
                <w:hideMark/>
              </w:tcPr>
            </w:tcPrChange>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Change w:id="4660" w:author="Brian Bohman" w:date="2021-10-27T05:58:00Z">
              <w:tcPr>
                <w:tcW w:w="864" w:type="dxa"/>
                <w:vAlign w:val="center"/>
                <w:hideMark/>
              </w:tcPr>
            </w:tcPrChange>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61" w:author="Brian Bohman" w:date="2021-10-27T05:58:00Z">
              <w:tcPr>
                <w:tcW w:w="1152" w:type="dxa"/>
                <w:vAlign w:val="center"/>
                <w:hideMark/>
              </w:tcPr>
            </w:tcPrChange>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62" w:author="Brian Bohman" w:date="2021-10-27T05:58:00Z">
              <w:tcPr>
                <w:tcW w:w="504" w:type="dxa"/>
                <w:vAlign w:val="center"/>
                <w:hideMark/>
              </w:tcPr>
            </w:tcPrChange>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663" w:author="Brian Bohman" w:date="2021-10-27T05:58:00Z">
              <w:tcPr>
                <w:tcW w:w="1008" w:type="dxa"/>
                <w:vAlign w:val="center"/>
                <w:hideMark/>
              </w:tcPr>
            </w:tcPrChange>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664" w:author="Brian Bohman" w:date="2021-10-27T05:58:00Z">
              <w:tcPr>
                <w:tcW w:w="1008" w:type="dxa"/>
                <w:vAlign w:val="center"/>
                <w:hideMark/>
              </w:tcPr>
            </w:tcPrChange>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65" w:author="Brian Bohman" w:date="2021-10-27T05:58:00Z">
              <w:tcPr>
                <w:tcW w:w="720" w:type="dxa"/>
                <w:vAlign w:val="center"/>
                <w:hideMark/>
              </w:tcPr>
            </w:tcPrChange>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66" w:author="Brian Bohman" w:date="2021-10-27T05:58:00Z">
              <w:tcPr>
                <w:tcW w:w="1008" w:type="dxa"/>
                <w:vAlign w:val="center"/>
                <w:hideMark/>
              </w:tcPr>
            </w:tcPrChange>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667" w:author="Brian Bohman" w:date="2021-10-27T05:58:00Z">
              <w:tcPr>
                <w:tcW w:w="1152" w:type="dxa"/>
                <w:vAlign w:val="center"/>
                <w:hideMark/>
              </w:tcPr>
            </w:tcPrChange>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4668" w:author="Brian Bohman" w:date="2021-10-27T05:58:00Z">
              <w:tcPr>
                <w:tcW w:w="1008" w:type="dxa"/>
                <w:vAlign w:val="center"/>
                <w:hideMark/>
              </w:tcPr>
            </w:tcPrChange>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400E1C1F" w14:textId="77777777" w:rsidTr="00E419CD">
        <w:trPr>
          <w:trHeight w:val="165"/>
          <w:trPrChange w:id="4669" w:author="Brian Bohman" w:date="2021-10-27T05:58:00Z">
            <w:trPr>
              <w:trHeight w:val="165"/>
            </w:trPr>
          </w:trPrChange>
        </w:trPr>
        <w:tc>
          <w:tcPr>
            <w:tcW w:w="360" w:type="dxa"/>
            <w:vAlign w:val="center"/>
            <w:hideMark/>
            <w:tcPrChange w:id="4670" w:author="Brian Bohman" w:date="2021-10-27T05:58:00Z">
              <w:tcPr>
                <w:tcW w:w="360" w:type="dxa"/>
                <w:vAlign w:val="center"/>
                <w:hideMark/>
              </w:tcPr>
            </w:tcPrChange>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Change w:id="4671" w:author="Brian Bohman" w:date="2021-10-27T05:58:00Z">
              <w:tcPr>
                <w:tcW w:w="864" w:type="dxa"/>
                <w:vAlign w:val="center"/>
                <w:hideMark/>
              </w:tcPr>
            </w:tcPrChange>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72" w:author="Brian Bohman" w:date="2021-10-27T05:58:00Z">
              <w:tcPr>
                <w:tcW w:w="1152" w:type="dxa"/>
                <w:vAlign w:val="center"/>
                <w:hideMark/>
              </w:tcPr>
            </w:tcPrChange>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73" w:author="Brian Bohman" w:date="2021-10-27T05:58:00Z">
              <w:tcPr>
                <w:tcW w:w="504" w:type="dxa"/>
                <w:vAlign w:val="center"/>
                <w:hideMark/>
              </w:tcPr>
            </w:tcPrChange>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674" w:author="Brian Bohman" w:date="2021-10-27T05:58:00Z">
              <w:tcPr>
                <w:tcW w:w="1008" w:type="dxa"/>
                <w:vAlign w:val="center"/>
                <w:hideMark/>
              </w:tcPr>
            </w:tcPrChange>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675" w:author="Brian Bohman" w:date="2021-10-27T05:58:00Z">
              <w:tcPr>
                <w:tcW w:w="1008" w:type="dxa"/>
                <w:vAlign w:val="center"/>
                <w:hideMark/>
              </w:tcPr>
            </w:tcPrChange>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76" w:author="Brian Bohman" w:date="2021-10-27T05:58:00Z">
              <w:tcPr>
                <w:tcW w:w="720" w:type="dxa"/>
                <w:vAlign w:val="center"/>
                <w:hideMark/>
              </w:tcPr>
            </w:tcPrChange>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77" w:author="Brian Bohman" w:date="2021-10-27T05:58:00Z">
              <w:tcPr>
                <w:tcW w:w="1008" w:type="dxa"/>
                <w:vAlign w:val="center"/>
                <w:hideMark/>
              </w:tcPr>
            </w:tcPrChange>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678" w:author="Brian Bohman" w:date="2021-10-27T05:58:00Z">
              <w:tcPr>
                <w:tcW w:w="1152" w:type="dxa"/>
                <w:vAlign w:val="center"/>
                <w:hideMark/>
              </w:tcPr>
            </w:tcPrChange>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679" w:author="Brian Bohman" w:date="2021-10-27T05:58:00Z">
              <w:tcPr>
                <w:tcW w:w="1008" w:type="dxa"/>
                <w:vAlign w:val="center"/>
                <w:hideMark/>
              </w:tcPr>
            </w:tcPrChange>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FB4F5B" w14:textId="77777777" w:rsidTr="00E419CD">
        <w:trPr>
          <w:trHeight w:val="165"/>
          <w:trPrChange w:id="4680" w:author="Brian Bohman" w:date="2021-10-27T05:58:00Z">
            <w:trPr>
              <w:trHeight w:val="165"/>
            </w:trPr>
          </w:trPrChange>
        </w:trPr>
        <w:tc>
          <w:tcPr>
            <w:tcW w:w="360" w:type="dxa"/>
            <w:vAlign w:val="center"/>
            <w:hideMark/>
            <w:tcPrChange w:id="4681" w:author="Brian Bohman" w:date="2021-10-27T05:58:00Z">
              <w:tcPr>
                <w:tcW w:w="360" w:type="dxa"/>
                <w:vAlign w:val="center"/>
                <w:hideMark/>
              </w:tcPr>
            </w:tcPrChange>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Change w:id="4682" w:author="Brian Bohman" w:date="2021-10-27T05:58:00Z">
              <w:tcPr>
                <w:tcW w:w="864" w:type="dxa"/>
                <w:vAlign w:val="center"/>
                <w:hideMark/>
              </w:tcPr>
            </w:tcPrChange>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83" w:author="Brian Bohman" w:date="2021-10-27T05:58:00Z">
              <w:tcPr>
                <w:tcW w:w="1152" w:type="dxa"/>
                <w:vAlign w:val="center"/>
                <w:hideMark/>
              </w:tcPr>
            </w:tcPrChange>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84" w:author="Brian Bohman" w:date="2021-10-27T05:58:00Z">
              <w:tcPr>
                <w:tcW w:w="504" w:type="dxa"/>
                <w:vAlign w:val="center"/>
                <w:hideMark/>
              </w:tcPr>
            </w:tcPrChange>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685" w:author="Brian Bohman" w:date="2021-10-27T05:58:00Z">
              <w:tcPr>
                <w:tcW w:w="1008" w:type="dxa"/>
                <w:vAlign w:val="center"/>
                <w:hideMark/>
              </w:tcPr>
            </w:tcPrChange>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686" w:author="Brian Bohman" w:date="2021-10-27T05:58:00Z">
              <w:tcPr>
                <w:tcW w:w="1008" w:type="dxa"/>
                <w:vAlign w:val="center"/>
                <w:hideMark/>
              </w:tcPr>
            </w:tcPrChange>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87" w:author="Brian Bohman" w:date="2021-10-27T05:58:00Z">
              <w:tcPr>
                <w:tcW w:w="720" w:type="dxa"/>
                <w:vAlign w:val="center"/>
                <w:hideMark/>
              </w:tcPr>
            </w:tcPrChange>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88" w:author="Brian Bohman" w:date="2021-10-27T05:58:00Z">
              <w:tcPr>
                <w:tcW w:w="1008" w:type="dxa"/>
                <w:vAlign w:val="center"/>
                <w:hideMark/>
              </w:tcPr>
            </w:tcPrChange>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689" w:author="Brian Bohman" w:date="2021-10-27T05:58:00Z">
              <w:tcPr>
                <w:tcW w:w="1152" w:type="dxa"/>
                <w:vAlign w:val="center"/>
                <w:hideMark/>
              </w:tcPr>
            </w:tcPrChange>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440" w:type="dxa"/>
            <w:vAlign w:val="center"/>
            <w:hideMark/>
            <w:tcPrChange w:id="4690" w:author="Brian Bohman" w:date="2021-10-27T05:58:00Z">
              <w:tcPr>
                <w:tcW w:w="1008" w:type="dxa"/>
                <w:vAlign w:val="center"/>
                <w:hideMark/>
              </w:tcPr>
            </w:tcPrChange>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6FC60FC4" w14:textId="77777777" w:rsidTr="00E419CD">
        <w:trPr>
          <w:trHeight w:val="165"/>
          <w:trPrChange w:id="4691" w:author="Brian Bohman" w:date="2021-10-27T05:58:00Z">
            <w:trPr>
              <w:trHeight w:val="165"/>
            </w:trPr>
          </w:trPrChange>
        </w:trPr>
        <w:tc>
          <w:tcPr>
            <w:tcW w:w="360" w:type="dxa"/>
            <w:vAlign w:val="center"/>
            <w:hideMark/>
            <w:tcPrChange w:id="4692" w:author="Brian Bohman" w:date="2021-10-27T05:58:00Z">
              <w:tcPr>
                <w:tcW w:w="360" w:type="dxa"/>
                <w:vAlign w:val="center"/>
                <w:hideMark/>
              </w:tcPr>
            </w:tcPrChange>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Change w:id="4693" w:author="Brian Bohman" w:date="2021-10-27T05:58:00Z">
              <w:tcPr>
                <w:tcW w:w="864" w:type="dxa"/>
                <w:vAlign w:val="center"/>
                <w:hideMark/>
              </w:tcPr>
            </w:tcPrChange>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94" w:author="Brian Bohman" w:date="2021-10-27T05:58:00Z">
              <w:tcPr>
                <w:tcW w:w="1152" w:type="dxa"/>
                <w:vAlign w:val="center"/>
                <w:hideMark/>
              </w:tcPr>
            </w:tcPrChange>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95" w:author="Brian Bohman" w:date="2021-10-27T05:58:00Z">
              <w:tcPr>
                <w:tcW w:w="504" w:type="dxa"/>
                <w:vAlign w:val="center"/>
                <w:hideMark/>
              </w:tcPr>
            </w:tcPrChange>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696" w:author="Brian Bohman" w:date="2021-10-27T05:58:00Z">
              <w:tcPr>
                <w:tcW w:w="1008" w:type="dxa"/>
                <w:vAlign w:val="center"/>
                <w:hideMark/>
              </w:tcPr>
            </w:tcPrChange>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697" w:author="Brian Bohman" w:date="2021-10-27T05:58:00Z">
              <w:tcPr>
                <w:tcW w:w="1008" w:type="dxa"/>
                <w:vAlign w:val="center"/>
                <w:hideMark/>
              </w:tcPr>
            </w:tcPrChange>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98" w:author="Brian Bohman" w:date="2021-10-27T05:58:00Z">
              <w:tcPr>
                <w:tcW w:w="720" w:type="dxa"/>
                <w:vAlign w:val="center"/>
                <w:hideMark/>
              </w:tcPr>
            </w:tcPrChange>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99" w:author="Brian Bohman" w:date="2021-10-27T05:58:00Z">
              <w:tcPr>
                <w:tcW w:w="1008" w:type="dxa"/>
                <w:vAlign w:val="center"/>
                <w:hideMark/>
              </w:tcPr>
            </w:tcPrChange>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700" w:author="Brian Bohman" w:date="2021-10-27T05:58:00Z">
              <w:tcPr>
                <w:tcW w:w="1152" w:type="dxa"/>
                <w:vAlign w:val="center"/>
                <w:hideMark/>
              </w:tcPr>
            </w:tcPrChange>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440" w:type="dxa"/>
            <w:vAlign w:val="center"/>
            <w:hideMark/>
            <w:tcPrChange w:id="4701" w:author="Brian Bohman" w:date="2021-10-27T05:58:00Z">
              <w:tcPr>
                <w:tcW w:w="1008" w:type="dxa"/>
                <w:vAlign w:val="center"/>
                <w:hideMark/>
              </w:tcPr>
            </w:tcPrChange>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A358426" w14:textId="77777777" w:rsidTr="00E419CD">
        <w:trPr>
          <w:trHeight w:val="165"/>
          <w:trPrChange w:id="4702" w:author="Brian Bohman" w:date="2021-10-27T05:58:00Z">
            <w:trPr>
              <w:trHeight w:val="165"/>
            </w:trPr>
          </w:trPrChange>
        </w:trPr>
        <w:tc>
          <w:tcPr>
            <w:tcW w:w="360" w:type="dxa"/>
            <w:vAlign w:val="center"/>
            <w:hideMark/>
            <w:tcPrChange w:id="4703" w:author="Brian Bohman" w:date="2021-10-27T05:58:00Z">
              <w:tcPr>
                <w:tcW w:w="360" w:type="dxa"/>
                <w:vAlign w:val="center"/>
                <w:hideMark/>
              </w:tcPr>
            </w:tcPrChange>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Change w:id="4704" w:author="Brian Bohman" w:date="2021-10-27T05:58:00Z">
              <w:tcPr>
                <w:tcW w:w="864" w:type="dxa"/>
                <w:vAlign w:val="center"/>
                <w:hideMark/>
              </w:tcPr>
            </w:tcPrChange>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05" w:author="Brian Bohman" w:date="2021-10-27T05:58:00Z">
              <w:tcPr>
                <w:tcW w:w="1152" w:type="dxa"/>
                <w:vAlign w:val="center"/>
                <w:hideMark/>
              </w:tcPr>
            </w:tcPrChange>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06" w:author="Brian Bohman" w:date="2021-10-27T05:58:00Z">
              <w:tcPr>
                <w:tcW w:w="504" w:type="dxa"/>
                <w:vAlign w:val="center"/>
                <w:hideMark/>
              </w:tcPr>
            </w:tcPrChange>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707" w:author="Brian Bohman" w:date="2021-10-27T05:58:00Z">
              <w:tcPr>
                <w:tcW w:w="1008" w:type="dxa"/>
                <w:vAlign w:val="center"/>
                <w:hideMark/>
              </w:tcPr>
            </w:tcPrChange>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708" w:author="Brian Bohman" w:date="2021-10-27T05:58:00Z">
              <w:tcPr>
                <w:tcW w:w="1008" w:type="dxa"/>
                <w:vAlign w:val="center"/>
                <w:hideMark/>
              </w:tcPr>
            </w:tcPrChange>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09" w:author="Brian Bohman" w:date="2021-10-27T05:58:00Z">
              <w:tcPr>
                <w:tcW w:w="720" w:type="dxa"/>
                <w:vAlign w:val="center"/>
                <w:hideMark/>
              </w:tcPr>
            </w:tcPrChange>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10" w:author="Brian Bohman" w:date="2021-10-27T05:58:00Z">
              <w:tcPr>
                <w:tcW w:w="1008" w:type="dxa"/>
                <w:vAlign w:val="center"/>
                <w:hideMark/>
              </w:tcPr>
            </w:tcPrChange>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711" w:author="Brian Bohman" w:date="2021-10-27T05:58:00Z">
              <w:tcPr>
                <w:tcW w:w="1152" w:type="dxa"/>
                <w:vAlign w:val="center"/>
                <w:hideMark/>
              </w:tcPr>
            </w:tcPrChange>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4712" w:author="Brian Bohman" w:date="2021-10-27T05:58:00Z">
              <w:tcPr>
                <w:tcW w:w="1008" w:type="dxa"/>
                <w:vAlign w:val="center"/>
                <w:hideMark/>
              </w:tcPr>
            </w:tcPrChange>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19CD" w:rsidRPr="009B3DCC" w14:paraId="7A74D69F" w14:textId="77777777" w:rsidTr="00E419CD">
        <w:trPr>
          <w:trHeight w:val="165"/>
          <w:trPrChange w:id="4713" w:author="Brian Bohman" w:date="2021-10-27T05:58:00Z">
            <w:trPr>
              <w:trHeight w:val="165"/>
            </w:trPr>
          </w:trPrChange>
        </w:trPr>
        <w:tc>
          <w:tcPr>
            <w:tcW w:w="360" w:type="dxa"/>
            <w:vAlign w:val="center"/>
            <w:hideMark/>
            <w:tcPrChange w:id="4714" w:author="Brian Bohman" w:date="2021-10-27T05:58:00Z">
              <w:tcPr>
                <w:tcW w:w="360" w:type="dxa"/>
                <w:vAlign w:val="center"/>
                <w:hideMark/>
              </w:tcPr>
            </w:tcPrChange>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Change w:id="4715" w:author="Brian Bohman" w:date="2021-10-27T05:58:00Z">
              <w:tcPr>
                <w:tcW w:w="864" w:type="dxa"/>
                <w:vAlign w:val="center"/>
                <w:hideMark/>
              </w:tcPr>
            </w:tcPrChange>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16" w:author="Brian Bohman" w:date="2021-10-27T05:58:00Z">
              <w:tcPr>
                <w:tcW w:w="1152" w:type="dxa"/>
                <w:vAlign w:val="center"/>
                <w:hideMark/>
              </w:tcPr>
            </w:tcPrChange>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17" w:author="Brian Bohman" w:date="2021-10-27T05:58:00Z">
              <w:tcPr>
                <w:tcW w:w="504" w:type="dxa"/>
                <w:vAlign w:val="center"/>
                <w:hideMark/>
              </w:tcPr>
            </w:tcPrChange>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718" w:author="Brian Bohman" w:date="2021-10-27T05:58:00Z">
              <w:tcPr>
                <w:tcW w:w="1008" w:type="dxa"/>
                <w:vAlign w:val="center"/>
                <w:hideMark/>
              </w:tcPr>
            </w:tcPrChange>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719" w:author="Brian Bohman" w:date="2021-10-27T05:58:00Z">
              <w:tcPr>
                <w:tcW w:w="1008" w:type="dxa"/>
                <w:vAlign w:val="center"/>
                <w:hideMark/>
              </w:tcPr>
            </w:tcPrChange>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20" w:author="Brian Bohman" w:date="2021-10-27T05:58:00Z">
              <w:tcPr>
                <w:tcW w:w="720" w:type="dxa"/>
                <w:vAlign w:val="center"/>
                <w:hideMark/>
              </w:tcPr>
            </w:tcPrChange>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21" w:author="Brian Bohman" w:date="2021-10-27T05:58:00Z">
              <w:tcPr>
                <w:tcW w:w="1008" w:type="dxa"/>
                <w:vAlign w:val="center"/>
                <w:hideMark/>
              </w:tcPr>
            </w:tcPrChange>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22" w:author="Brian Bohman" w:date="2021-10-27T05:58:00Z">
              <w:tcPr>
                <w:tcW w:w="1152" w:type="dxa"/>
                <w:vAlign w:val="center"/>
                <w:hideMark/>
              </w:tcPr>
            </w:tcPrChange>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440" w:type="dxa"/>
            <w:vAlign w:val="center"/>
            <w:hideMark/>
            <w:tcPrChange w:id="4723" w:author="Brian Bohman" w:date="2021-10-27T05:58:00Z">
              <w:tcPr>
                <w:tcW w:w="1008" w:type="dxa"/>
                <w:vAlign w:val="center"/>
                <w:hideMark/>
              </w:tcPr>
            </w:tcPrChange>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A9F72AE" w14:textId="77777777" w:rsidTr="00E419CD">
        <w:trPr>
          <w:trHeight w:val="165"/>
          <w:trPrChange w:id="4724" w:author="Brian Bohman" w:date="2021-10-27T05:58:00Z">
            <w:trPr>
              <w:trHeight w:val="165"/>
            </w:trPr>
          </w:trPrChange>
        </w:trPr>
        <w:tc>
          <w:tcPr>
            <w:tcW w:w="360" w:type="dxa"/>
            <w:vAlign w:val="center"/>
            <w:hideMark/>
            <w:tcPrChange w:id="4725" w:author="Brian Bohman" w:date="2021-10-27T05:58:00Z">
              <w:tcPr>
                <w:tcW w:w="360" w:type="dxa"/>
                <w:vAlign w:val="center"/>
                <w:hideMark/>
              </w:tcPr>
            </w:tcPrChange>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Change w:id="4726" w:author="Brian Bohman" w:date="2021-10-27T05:58:00Z">
              <w:tcPr>
                <w:tcW w:w="864" w:type="dxa"/>
                <w:vAlign w:val="center"/>
                <w:hideMark/>
              </w:tcPr>
            </w:tcPrChange>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27" w:author="Brian Bohman" w:date="2021-10-27T05:58:00Z">
              <w:tcPr>
                <w:tcW w:w="1152" w:type="dxa"/>
                <w:vAlign w:val="center"/>
                <w:hideMark/>
              </w:tcPr>
            </w:tcPrChange>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28" w:author="Brian Bohman" w:date="2021-10-27T05:58:00Z">
              <w:tcPr>
                <w:tcW w:w="504" w:type="dxa"/>
                <w:vAlign w:val="center"/>
                <w:hideMark/>
              </w:tcPr>
            </w:tcPrChange>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729" w:author="Brian Bohman" w:date="2021-10-27T05:58:00Z">
              <w:tcPr>
                <w:tcW w:w="1008" w:type="dxa"/>
                <w:vAlign w:val="center"/>
                <w:hideMark/>
              </w:tcPr>
            </w:tcPrChange>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730" w:author="Brian Bohman" w:date="2021-10-27T05:58:00Z">
              <w:tcPr>
                <w:tcW w:w="1008" w:type="dxa"/>
                <w:vAlign w:val="center"/>
                <w:hideMark/>
              </w:tcPr>
            </w:tcPrChange>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31" w:author="Brian Bohman" w:date="2021-10-27T05:58:00Z">
              <w:tcPr>
                <w:tcW w:w="720" w:type="dxa"/>
                <w:vAlign w:val="center"/>
                <w:hideMark/>
              </w:tcPr>
            </w:tcPrChange>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32" w:author="Brian Bohman" w:date="2021-10-27T05:58:00Z">
              <w:tcPr>
                <w:tcW w:w="1008" w:type="dxa"/>
                <w:vAlign w:val="center"/>
                <w:hideMark/>
              </w:tcPr>
            </w:tcPrChange>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733" w:author="Brian Bohman" w:date="2021-10-27T05:58:00Z">
              <w:tcPr>
                <w:tcW w:w="1152" w:type="dxa"/>
                <w:vAlign w:val="center"/>
                <w:hideMark/>
              </w:tcPr>
            </w:tcPrChange>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4734" w:author="Brian Bohman" w:date="2021-10-27T05:58:00Z">
              <w:tcPr>
                <w:tcW w:w="1008" w:type="dxa"/>
                <w:vAlign w:val="center"/>
                <w:hideMark/>
              </w:tcPr>
            </w:tcPrChange>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721C8E0" w14:textId="77777777" w:rsidTr="00E419CD">
        <w:trPr>
          <w:trHeight w:val="165"/>
          <w:trPrChange w:id="4735" w:author="Brian Bohman" w:date="2021-10-27T05:58:00Z">
            <w:trPr>
              <w:trHeight w:val="165"/>
            </w:trPr>
          </w:trPrChange>
        </w:trPr>
        <w:tc>
          <w:tcPr>
            <w:tcW w:w="360" w:type="dxa"/>
            <w:vAlign w:val="center"/>
            <w:hideMark/>
            <w:tcPrChange w:id="4736" w:author="Brian Bohman" w:date="2021-10-27T05:58:00Z">
              <w:tcPr>
                <w:tcW w:w="360" w:type="dxa"/>
                <w:vAlign w:val="center"/>
                <w:hideMark/>
              </w:tcPr>
            </w:tcPrChange>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Change w:id="4737" w:author="Brian Bohman" w:date="2021-10-27T05:58:00Z">
              <w:tcPr>
                <w:tcW w:w="864" w:type="dxa"/>
                <w:vAlign w:val="center"/>
                <w:hideMark/>
              </w:tcPr>
            </w:tcPrChange>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38" w:author="Brian Bohman" w:date="2021-10-27T05:58:00Z">
              <w:tcPr>
                <w:tcW w:w="1152" w:type="dxa"/>
                <w:vAlign w:val="center"/>
                <w:hideMark/>
              </w:tcPr>
            </w:tcPrChange>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39" w:author="Brian Bohman" w:date="2021-10-27T05:58:00Z">
              <w:tcPr>
                <w:tcW w:w="504" w:type="dxa"/>
                <w:vAlign w:val="center"/>
                <w:hideMark/>
              </w:tcPr>
            </w:tcPrChange>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740" w:author="Brian Bohman" w:date="2021-10-27T05:58:00Z">
              <w:tcPr>
                <w:tcW w:w="1008" w:type="dxa"/>
                <w:vAlign w:val="center"/>
                <w:hideMark/>
              </w:tcPr>
            </w:tcPrChange>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741" w:author="Brian Bohman" w:date="2021-10-27T05:58:00Z">
              <w:tcPr>
                <w:tcW w:w="1008" w:type="dxa"/>
                <w:vAlign w:val="center"/>
                <w:hideMark/>
              </w:tcPr>
            </w:tcPrChange>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42" w:author="Brian Bohman" w:date="2021-10-27T05:58:00Z">
              <w:tcPr>
                <w:tcW w:w="720" w:type="dxa"/>
                <w:vAlign w:val="center"/>
                <w:hideMark/>
              </w:tcPr>
            </w:tcPrChange>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43" w:author="Brian Bohman" w:date="2021-10-27T05:58:00Z">
              <w:tcPr>
                <w:tcW w:w="1008" w:type="dxa"/>
                <w:vAlign w:val="center"/>
                <w:hideMark/>
              </w:tcPr>
            </w:tcPrChange>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744" w:author="Brian Bohman" w:date="2021-10-27T05:58:00Z">
              <w:tcPr>
                <w:tcW w:w="1152" w:type="dxa"/>
                <w:vAlign w:val="center"/>
                <w:hideMark/>
              </w:tcPr>
            </w:tcPrChange>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4745" w:author="Brian Bohman" w:date="2021-10-27T05:58:00Z">
              <w:tcPr>
                <w:tcW w:w="1008" w:type="dxa"/>
                <w:vAlign w:val="center"/>
                <w:hideMark/>
              </w:tcPr>
            </w:tcPrChange>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39051D8D" w14:textId="77777777" w:rsidTr="00E419CD">
        <w:trPr>
          <w:trHeight w:val="180"/>
          <w:trPrChange w:id="4746" w:author="Brian Bohman" w:date="2021-10-27T05:58:00Z">
            <w:trPr>
              <w:trHeight w:val="180"/>
            </w:trPr>
          </w:trPrChange>
        </w:trPr>
        <w:tc>
          <w:tcPr>
            <w:tcW w:w="360" w:type="dxa"/>
            <w:vAlign w:val="center"/>
            <w:hideMark/>
            <w:tcPrChange w:id="4747" w:author="Brian Bohman" w:date="2021-10-27T05:58:00Z">
              <w:tcPr>
                <w:tcW w:w="360" w:type="dxa"/>
                <w:vAlign w:val="center"/>
                <w:hideMark/>
              </w:tcPr>
            </w:tcPrChange>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Change w:id="4748" w:author="Brian Bohman" w:date="2021-10-27T05:58:00Z">
              <w:tcPr>
                <w:tcW w:w="864" w:type="dxa"/>
                <w:vAlign w:val="center"/>
                <w:hideMark/>
              </w:tcPr>
            </w:tcPrChange>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49" w:author="Brian Bohman" w:date="2021-10-27T05:58:00Z">
              <w:tcPr>
                <w:tcW w:w="1152" w:type="dxa"/>
                <w:vAlign w:val="center"/>
                <w:hideMark/>
              </w:tcPr>
            </w:tcPrChange>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50" w:author="Brian Bohman" w:date="2021-10-27T05:58:00Z">
              <w:tcPr>
                <w:tcW w:w="504" w:type="dxa"/>
                <w:vAlign w:val="center"/>
                <w:hideMark/>
              </w:tcPr>
            </w:tcPrChange>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751" w:author="Brian Bohman" w:date="2021-10-27T05:58:00Z">
              <w:tcPr>
                <w:tcW w:w="1008" w:type="dxa"/>
                <w:vAlign w:val="center"/>
                <w:hideMark/>
              </w:tcPr>
            </w:tcPrChange>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752" w:author="Brian Bohman" w:date="2021-10-27T05:58:00Z">
              <w:tcPr>
                <w:tcW w:w="1008" w:type="dxa"/>
                <w:vAlign w:val="center"/>
                <w:hideMark/>
              </w:tcPr>
            </w:tcPrChange>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53" w:author="Brian Bohman" w:date="2021-10-27T05:58:00Z">
              <w:tcPr>
                <w:tcW w:w="720" w:type="dxa"/>
                <w:vAlign w:val="center"/>
                <w:hideMark/>
              </w:tcPr>
            </w:tcPrChange>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54" w:author="Brian Bohman" w:date="2021-10-27T05:58:00Z">
              <w:tcPr>
                <w:tcW w:w="1008" w:type="dxa"/>
                <w:vAlign w:val="center"/>
                <w:hideMark/>
              </w:tcPr>
            </w:tcPrChange>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755" w:author="Brian Bohman" w:date="2021-10-27T05:58:00Z">
              <w:tcPr>
                <w:tcW w:w="1152" w:type="dxa"/>
                <w:vAlign w:val="center"/>
                <w:hideMark/>
              </w:tcPr>
            </w:tcPrChange>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440" w:type="dxa"/>
            <w:vAlign w:val="center"/>
            <w:hideMark/>
            <w:tcPrChange w:id="4756" w:author="Brian Bohman" w:date="2021-10-27T05:58:00Z">
              <w:tcPr>
                <w:tcW w:w="1008" w:type="dxa"/>
                <w:vAlign w:val="center"/>
                <w:hideMark/>
              </w:tcPr>
            </w:tcPrChange>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E05CE32" w14:textId="77777777" w:rsidTr="00E419CD">
        <w:trPr>
          <w:trHeight w:val="165"/>
          <w:trPrChange w:id="4757" w:author="Brian Bohman" w:date="2021-10-27T05:58:00Z">
            <w:trPr>
              <w:trHeight w:val="165"/>
            </w:trPr>
          </w:trPrChange>
        </w:trPr>
        <w:tc>
          <w:tcPr>
            <w:tcW w:w="360" w:type="dxa"/>
            <w:vAlign w:val="center"/>
            <w:hideMark/>
            <w:tcPrChange w:id="4758" w:author="Brian Bohman" w:date="2021-10-27T05:58:00Z">
              <w:tcPr>
                <w:tcW w:w="360" w:type="dxa"/>
                <w:vAlign w:val="center"/>
                <w:hideMark/>
              </w:tcPr>
            </w:tcPrChange>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Change w:id="4759" w:author="Brian Bohman" w:date="2021-10-27T05:58:00Z">
              <w:tcPr>
                <w:tcW w:w="864" w:type="dxa"/>
                <w:vAlign w:val="center"/>
                <w:hideMark/>
              </w:tcPr>
            </w:tcPrChange>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60" w:author="Brian Bohman" w:date="2021-10-27T05:58:00Z">
              <w:tcPr>
                <w:tcW w:w="1152" w:type="dxa"/>
                <w:vAlign w:val="center"/>
                <w:hideMark/>
              </w:tcPr>
            </w:tcPrChange>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61" w:author="Brian Bohman" w:date="2021-10-27T05:58:00Z">
              <w:tcPr>
                <w:tcW w:w="504" w:type="dxa"/>
                <w:vAlign w:val="center"/>
                <w:hideMark/>
              </w:tcPr>
            </w:tcPrChange>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762" w:author="Brian Bohman" w:date="2021-10-27T05:58:00Z">
              <w:tcPr>
                <w:tcW w:w="1008" w:type="dxa"/>
                <w:vAlign w:val="center"/>
                <w:hideMark/>
              </w:tcPr>
            </w:tcPrChange>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763" w:author="Brian Bohman" w:date="2021-10-27T05:58:00Z">
              <w:tcPr>
                <w:tcW w:w="1008" w:type="dxa"/>
                <w:vAlign w:val="center"/>
                <w:hideMark/>
              </w:tcPr>
            </w:tcPrChange>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64" w:author="Brian Bohman" w:date="2021-10-27T05:58:00Z">
              <w:tcPr>
                <w:tcW w:w="720" w:type="dxa"/>
                <w:vAlign w:val="center"/>
                <w:hideMark/>
              </w:tcPr>
            </w:tcPrChange>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65" w:author="Brian Bohman" w:date="2021-10-27T05:58:00Z">
              <w:tcPr>
                <w:tcW w:w="1008" w:type="dxa"/>
                <w:vAlign w:val="center"/>
                <w:hideMark/>
              </w:tcPr>
            </w:tcPrChange>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766" w:author="Brian Bohman" w:date="2021-10-27T05:58:00Z">
              <w:tcPr>
                <w:tcW w:w="1152" w:type="dxa"/>
                <w:vAlign w:val="center"/>
                <w:hideMark/>
              </w:tcPr>
            </w:tcPrChange>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767" w:author="Brian Bohman" w:date="2021-10-27T05:58:00Z">
              <w:tcPr>
                <w:tcW w:w="1008" w:type="dxa"/>
                <w:vAlign w:val="center"/>
                <w:hideMark/>
              </w:tcPr>
            </w:tcPrChange>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7D50A24B" w14:textId="77777777" w:rsidTr="00E419CD">
        <w:trPr>
          <w:trHeight w:val="165"/>
          <w:trPrChange w:id="4768" w:author="Brian Bohman" w:date="2021-10-27T05:58:00Z">
            <w:trPr>
              <w:trHeight w:val="165"/>
            </w:trPr>
          </w:trPrChange>
        </w:trPr>
        <w:tc>
          <w:tcPr>
            <w:tcW w:w="360" w:type="dxa"/>
            <w:vAlign w:val="center"/>
            <w:hideMark/>
            <w:tcPrChange w:id="4769" w:author="Brian Bohman" w:date="2021-10-27T05:58:00Z">
              <w:tcPr>
                <w:tcW w:w="360" w:type="dxa"/>
                <w:vAlign w:val="center"/>
                <w:hideMark/>
              </w:tcPr>
            </w:tcPrChange>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Change w:id="4770" w:author="Brian Bohman" w:date="2021-10-27T05:58:00Z">
              <w:tcPr>
                <w:tcW w:w="864" w:type="dxa"/>
                <w:vAlign w:val="center"/>
                <w:hideMark/>
              </w:tcPr>
            </w:tcPrChange>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71" w:author="Brian Bohman" w:date="2021-10-27T05:58:00Z">
              <w:tcPr>
                <w:tcW w:w="1152" w:type="dxa"/>
                <w:vAlign w:val="center"/>
                <w:hideMark/>
              </w:tcPr>
            </w:tcPrChange>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72" w:author="Brian Bohman" w:date="2021-10-27T05:58:00Z">
              <w:tcPr>
                <w:tcW w:w="504" w:type="dxa"/>
                <w:vAlign w:val="center"/>
                <w:hideMark/>
              </w:tcPr>
            </w:tcPrChange>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773" w:author="Brian Bohman" w:date="2021-10-27T05:58:00Z">
              <w:tcPr>
                <w:tcW w:w="1008" w:type="dxa"/>
                <w:vAlign w:val="center"/>
                <w:hideMark/>
              </w:tcPr>
            </w:tcPrChange>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774" w:author="Brian Bohman" w:date="2021-10-27T05:58:00Z">
              <w:tcPr>
                <w:tcW w:w="1008" w:type="dxa"/>
                <w:vAlign w:val="center"/>
                <w:hideMark/>
              </w:tcPr>
            </w:tcPrChange>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75" w:author="Brian Bohman" w:date="2021-10-27T05:58:00Z">
              <w:tcPr>
                <w:tcW w:w="720" w:type="dxa"/>
                <w:vAlign w:val="center"/>
                <w:hideMark/>
              </w:tcPr>
            </w:tcPrChange>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76" w:author="Brian Bohman" w:date="2021-10-27T05:58:00Z">
              <w:tcPr>
                <w:tcW w:w="1008" w:type="dxa"/>
                <w:vAlign w:val="center"/>
                <w:hideMark/>
              </w:tcPr>
            </w:tcPrChange>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77" w:author="Brian Bohman" w:date="2021-10-27T05:58:00Z">
              <w:tcPr>
                <w:tcW w:w="1152" w:type="dxa"/>
                <w:vAlign w:val="center"/>
                <w:hideMark/>
              </w:tcPr>
            </w:tcPrChange>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440" w:type="dxa"/>
            <w:vAlign w:val="center"/>
            <w:hideMark/>
            <w:tcPrChange w:id="4778" w:author="Brian Bohman" w:date="2021-10-27T05:58:00Z">
              <w:tcPr>
                <w:tcW w:w="1008" w:type="dxa"/>
                <w:vAlign w:val="center"/>
                <w:hideMark/>
              </w:tcPr>
            </w:tcPrChange>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33C1C329" w14:textId="77777777" w:rsidTr="00E419CD">
        <w:trPr>
          <w:trHeight w:val="165"/>
          <w:trPrChange w:id="4779" w:author="Brian Bohman" w:date="2021-10-27T05:58:00Z">
            <w:trPr>
              <w:trHeight w:val="165"/>
            </w:trPr>
          </w:trPrChange>
        </w:trPr>
        <w:tc>
          <w:tcPr>
            <w:tcW w:w="360" w:type="dxa"/>
            <w:vAlign w:val="center"/>
            <w:hideMark/>
            <w:tcPrChange w:id="4780" w:author="Brian Bohman" w:date="2021-10-27T05:58:00Z">
              <w:tcPr>
                <w:tcW w:w="360" w:type="dxa"/>
                <w:vAlign w:val="center"/>
                <w:hideMark/>
              </w:tcPr>
            </w:tcPrChange>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Change w:id="4781" w:author="Brian Bohman" w:date="2021-10-27T05:58:00Z">
              <w:tcPr>
                <w:tcW w:w="864" w:type="dxa"/>
                <w:vAlign w:val="center"/>
                <w:hideMark/>
              </w:tcPr>
            </w:tcPrChange>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82" w:author="Brian Bohman" w:date="2021-10-27T05:58:00Z">
              <w:tcPr>
                <w:tcW w:w="1152" w:type="dxa"/>
                <w:vAlign w:val="center"/>
                <w:hideMark/>
              </w:tcPr>
            </w:tcPrChange>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83" w:author="Brian Bohman" w:date="2021-10-27T05:58:00Z">
              <w:tcPr>
                <w:tcW w:w="504" w:type="dxa"/>
                <w:vAlign w:val="center"/>
                <w:hideMark/>
              </w:tcPr>
            </w:tcPrChange>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784" w:author="Brian Bohman" w:date="2021-10-27T05:58:00Z">
              <w:tcPr>
                <w:tcW w:w="1008" w:type="dxa"/>
                <w:vAlign w:val="center"/>
                <w:hideMark/>
              </w:tcPr>
            </w:tcPrChange>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785" w:author="Brian Bohman" w:date="2021-10-27T05:58:00Z">
              <w:tcPr>
                <w:tcW w:w="1008" w:type="dxa"/>
                <w:vAlign w:val="center"/>
                <w:hideMark/>
              </w:tcPr>
            </w:tcPrChange>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86" w:author="Brian Bohman" w:date="2021-10-27T05:58:00Z">
              <w:tcPr>
                <w:tcW w:w="720" w:type="dxa"/>
                <w:vAlign w:val="center"/>
                <w:hideMark/>
              </w:tcPr>
            </w:tcPrChange>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87" w:author="Brian Bohman" w:date="2021-10-27T05:58:00Z">
              <w:tcPr>
                <w:tcW w:w="1008" w:type="dxa"/>
                <w:vAlign w:val="center"/>
                <w:hideMark/>
              </w:tcPr>
            </w:tcPrChange>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788" w:author="Brian Bohman" w:date="2021-10-27T05:58:00Z">
              <w:tcPr>
                <w:tcW w:w="1152" w:type="dxa"/>
                <w:vAlign w:val="center"/>
                <w:hideMark/>
              </w:tcPr>
            </w:tcPrChange>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4789" w:author="Brian Bohman" w:date="2021-10-27T05:58:00Z">
              <w:tcPr>
                <w:tcW w:w="1008" w:type="dxa"/>
                <w:vAlign w:val="center"/>
                <w:hideMark/>
              </w:tcPr>
            </w:tcPrChange>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433DF3FA" w14:textId="77777777" w:rsidTr="00E419CD">
        <w:trPr>
          <w:trHeight w:val="165"/>
          <w:trPrChange w:id="4790" w:author="Brian Bohman" w:date="2021-10-27T05:58:00Z">
            <w:trPr>
              <w:trHeight w:val="165"/>
            </w:trPr>
          </w:trPrChange>
        </w:trPr>
        <w:tc>
          <w:tcPr>
            <w:tcW w:w="360" w:type="dxa"/>
            <w:vAlign w:val="center"/>
            <w:hideMark/>
            <w:tcPrChange w:id="4791" w:author="Brian Bohman" w:date="2021-10-27T05:58:00Z">
              <w:tcPr>
                <w:tcW w:w="360" w:type="dxa"/>
                <w:vAlign w:val="center"/>
                <w:hideMark/>
              </w:tcPr>
            </w:tcPrChange>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Change w:id="4792" w:author="Brian Bohman" w:date="2021-10-27T05:58:00Z">
              <w:tcPr>
                <w:tcW w:w="864" w:type="dxa"/>
                <w:vAlign w:val="center"/>
                <w:hideMark/>
              </w:tcPr>
            </w:tcPrChange>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93" w:author="Brian Bohman" w:date="2021-10-27T05:58:00Z">
              <w:tcPr>
                <w:tcW w:w="1152" w:type="dxa"/>
                <w:vAlign w:val="center"/>
                <w:hideMark/>
              </w:tcPr>
            </w:tcPrChange>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94" w:author="Brian Bohman" w:date="2021-10-27T05:58:00Z">
              <w:tcPr>
                <w:tcW w:w="504" w:type="dxa"/>
                <w:vAlign w:val="center"/>
                <w:hideMark/>
              </w:tcPr>
            </w:tcPrChange>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795" w:author="Brian Bohman" w:date="2021-10-27T05:58:00Z">
              <w:tcPr>
                <w:tcW w:w="1008" w:type="dxa"/>
                <w:vAlign w:val="center"/>
                <w:hideMark/>
              </w:tcPr>
            </w:tcPrChange>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796" w:author="Brian Bohman" w:date="2021-10-27T05:58:00Z">
              <w:tcPr>
                <w:tcW w:w="1008" w:type="dxa"/>
                <w:vAlign w:val="center"/>
                <w:hideMark/>
              </w:tcPr>
            </w:tcPrChange>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97" w:author="Brian Bohman" w:date="2021-10-27T05:58:00Z">
              <w:tcPr>
                <w:tcW w:w="720" w:type="dxa"/>
                <w:vAlign w:val="center"/>
                <w:hideMark/>
              </w:tcPr>
            </w:tcPrChange>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798" w:author="Brian Bohman" w:date="2021-10-27T05:58:00Z">
              <w:tcPr>
                <w:tcW w:w="1008" w:type="dxa"/>
                <w:vAlign w:val="center"/>
                <w:hideMark/>
              </w:tcPr>
            </w:tcPrChange>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799" w:author="Brian Bohman" w:date="2021-10-27T05:58:00Z">
              <w:tcPr>
                <w:tcW w:w="1152" w:type="dxa"/>
                <w:vAlign w:val="center"/>
                <w:hideMark/>
              </w:tcPr>
            </w:tcPrChange>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440" w:type="dxa"/>
            <w:vAlign w:val="center"/>
            <w:hideMark/>
            <w:tcPrChange w:id="4800" w:author="Brian Bohman" w:date="2021-10-27T05:58:00Z">
              <w:tcPr>
                <w:tcW w:w="1008" w:type="dxa"/>
                <w:vAlign w:val="center"/>
                <w:hideMark/>
              </w:tcPr>
            </w:tcPrChange>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C7646C5" w14:textId="77777777" w:rsidTr="00E419CD">
        <w:trPr>
          <w:trHeight w:val="165"/>
          <w:trPrChange w:id="4801" w:author="Brian Bohman" w:date="2021-10-27T05:58:00Z">
            <w:trPr>
              <w:trHeight w:val="165"/>
            </w:trPr>
          </w:trPrChange>
        </w:trPr>
        <w:tc>
          <w:tcPr>
            <w:tcW w:w="360" w:type="dxa"/>
            <w:vAlign w:val="center"/>
            <w:hideMark/>
            <w:tcPrChange w:id="4802" w:author="Brian Bohman" w:date="2021-10-27T05:58:00Z">
              <w:tcPr>
                <w:tcW w:w="360" w:type="dxa"/>
                <w:vAlign w:val="center"/>
                <w:hideMark/>
              </w:tcPr>
            </w:tcPrChange>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Change w:id="4803" w:author="Brian Bohman" w:date="2021-10-27T05:58:00Z">
              <w:tcPr>
                <w:tcW w:w="864" w:type="dxa"/>
                <w:vAlign w:val="center"/>
                <w:hideMark/>
              </w:tcPr>
            </w:tcPrChange>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04" w:author="Brian Bohman" w:date="2021-10-27T05:58:00Z">
              <w:tcPr>
                <w:tcW w:w="1152" w:type="dxa"/>
                <w:vAlign w:val="center"/>
                <w:hideMark/>
              </w:tcPr>
            </w:tcPrChange>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05" w:author="Brian Bohman" w:date="2021-10-27T05:58:00Z">
              <w:tcPr>
                <w:tcW w:w="504" w:type="dxa"/>
                <w:vAlign w:val="center"/>
                <w:hideMark/>
              </w:tcPr>
            </w:tcPrChange>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806" w:author="Brian Bohman" w:date="2021-10-27T05:58:00Z">
              <w:tcPr>
                <w:tcW w:w="1008" w:type="dxa"/>
                <w:vAlign w:val="center"/>
                <w:hideMark/>
              </w:tcPr>
            </w:tcPrChange>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807" w:author="Brian Bohman" w:date="2021-10-27T05:58:00Z">
              <w:tcPr>
                <w:tcW w:w="1008" w:type="dxa"/>
                <w:vAlign w:val="center"/>
                <w:hideMark/>
              </w:tcPr>
            </w:tcPrChange>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08" w:author="Brian Bohman" w:date="2021-10-27T05:58:00Z">
              <w:tcPr>
                <w:tcW w:w="720" w:type="dxa"/>
                <w:vAlign w:val="center"/>
                <w:hideMark/>
              </w:tcPr>
            </w:tcPrChange>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809" w:author="Brian Bohman" w:date="2021-10-27T05:58:00Z">
              <w:tcPr>
                <w:tcW w:w="1008" w:type="dxa"/>
                <w:vAlign w:val="center"/>
                <w:hideMark/>
              </w:tcPr>
            </w:tcPrChange>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810" w:author="Brian Bohman" w:date="2021-10-27T05:58:00Z">
              <w:tcPr>
                <w:tcW w:w="1152" w:type="dxa"/>
                <w:vAlign w:val="center"/>
                <w:hideMark/>
              </w:tcPr>
            </w:tcPrChange>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440" w:type="dxa"/>
            <w:vAlign w:val="center"/>
            <w:hideMark/>
            <w:tcPrChange w:id="4811" w:author="Brian Bohman" w:date="2021-10-27T05:58:00Z">
              <w:tcPr>
                <w:tcW w:w="1008" w:type="dxa"/>
                <w:vAlign w:val="center"/>
                <w:hideMark/>
              </w:tcPr>
            </w:tcPrChange>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4DB06935" w14:textId="77777777" w:rsidTr="00E419CD">
        <w:trPr>
          <w:trHeight w:val="165"/>
          <w:trPrChange w:id="4812" w:author="Brian Bohman" w:date="2021-10-27T05:58:00Z">
            <w:trPr>
              <w:trHeight w:val="165"/>
            </w:trPr>
          </w:trPrChange>
        </w:trPr>
        <w:tc>
          <w:tcPr>
            <w:tcW w:w="360" w:type="dxa"/>
            <w:vAlign w:val="center"/>
            <w:hideMark/>
            <w:tcPrChange w:id="4813" w:author="Brian Bohman" w:date="2021-10-27T05:58:00Z">
              <w:tcPr>
                <w:tcW w:w="360" w:type="dxa"/>
                <w:vAlign w:val="center"/>
                <w:hideMark/>
              </w:tcPr>
            </w:tcPrChange>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Change w:id="4814" w:author="Brian Bohman" w:date="2021-10-27T05:58:00Z">
              <w:tcPr>
                <w:tcW w:w="864" w:type="dxa"/>
                <w:vAlign w:val="center"/>
                <w:hideMark/>
              </w:tcPr>
            </w:tcPrChange>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15" w:author="Brian Bohman" w:date="2021-10-27T05:58:00Z">
              <w:tcPr>
                <w:tcW w:w="1152" w:type="dxa"/>
                <w:vAlign w:val="center"/>
                <w:hideMark/>
              </w:tcPr>
            </w:tcPrChange>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16" w:author="Brian Bohman" w:date="2021-10-27T05:58:00Z">
              <w:tcPr>
                <w:tcW w:w="504" w:type="dxa"/>
                <w:vAlign w:val="center"/>
                <w:hideMark/>
              </w:tcPr>
            </w:tcPrChange>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817" w:author="Brian Bohman" w:date="2021-10-27T05:58:00Z">
              <w:tcPr>
                <w:tcW w:w="1008" w:type="dxa"/>
                <w:vAlign w:val="center"/>
                <w:hideMark/>
              </w:tcPr>
            </w:tcPrChange>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818" w:author="Brian Bohman" w:date="2021-10-27T05:58:00Z">
              <w:tcPr>
                <w:tcW w:w="1008" w:type="dxa"/>
                <w:vAlign w:val="center"/>
                <w:hideMark/>
              </w:tcPr>
            </w:tcPrChange>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19" w:author="Brian Bohman" w:date="2021-10-27T05:58:00Z">
              <w:tcPr>
                <w:tcW w:w="720" w:type="dxa"/>
                <w:vAlign w:val="center"/>
                <w:hideMark/>
              </w:tcPr>
            </w:tcPrChange>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820" w:author="Brian Bohman" w:date="2021-10-27T05:58:00Z">
              <w:tcPr>
                <w:tcW w:w="1008" w:type="dxa"/>
                <w:vAlign w:val="center"/>
                <w:hideMark/>
              </w:tcPr>
            </w:tcPrChange>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821" w:author="Brian Bohman" w:date="2021-10-27T05:58:00Z">
              <w:tcPr>
                <w:tcW w:w="1152" w:type="dxa"/>
                <w:vAlign w:val="center"/>
                <w:hideMark/>
              </w:tcPr>
            </w:tcPrChange>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440" w:type="dxa"/>
            <w:vAlign w:val="center"/>
            <w:hideMark/>
            <w:tcPrChange w:id="4822" w:author="Brian Bohman" w:date="2021-10-27T05:58:00Z">
              <w:tcPr>
                <w:tcW w:w="1008" w:type="dxa"/>
                <w:vAlign w:val="center"/>
                <w:hideMark/>
              </w:tcPr>
            </w:tcPrChange>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19CD" w:rsidRPr="009B3DCC" w14:paraId="18F8F65C" w14:textId="77777777" w:rsidTr="00E419CD">
        <w:trPr>
          <w:trHeight w:val="165"/>
          <w:trPrChange w:id="4823" w:author="Brian Bohman" w:date="2021-10-27T05:58:00Z">
            <w:trPr>
              <w:trHeight w:val="165"/>
            </w:trPr>
          </w:trPrChange>
        </w:trPr>
        <w:tc>
          <w:tcPr>
            <w:tcW w:w="360" w:type="dxa"/>
            <w:vAlign w:val="center"/>
            <w:hideMark/>
            <w:tcPrChange w:id="4824" w:author="Brian Bohman" w:date="2021-10-27T05:58:00Z">
              <w:tcPr>
                <w:tcW w:w="360" w:type="dxa"/>
                <w:vAlign w:val="center"/>
                <w:hideMark/>
              </w:tcPr>
            </w:tcPrChange>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Change w:id="4825" w:author="Brian Bohman" w:date="2021-10-27T05:58:00Z">
              <w:tcPr>
                <w:tcW w:w="864" w:type="dxa"/>
                <w:vAlign w:val="center"/>
                <w:hideMark/>
              </w:tcPr>
            </w:tcPrChange>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26" w:author="Brian Bohman" w:date="2021-10-27T05:58:00Z">
              <w:tcPr>
                <w:tcW w:w="1152" w:type="dxa"/>
                <w:vAlign w:val="center"/>
                <w:hideMark/>
              </w:tcPr>
            </w:tcPrChange>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27" w:author="Brian Bohman" w:date="2021-10-27T05:58:00Z">
              <w:tcPr>
                <w:tcW w:w="504" w:type="dxa"/>
                <w:vAlign w:val="center"/>
                <w:hideMark/>
              </w:tcPr>
            </w:tcPrChange>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828" w:author="Brian Bohman" w:date="2021-10-27T05:58:00Z">
              <w:tcPr>
                <w:tcW w:w="1008" w:type="dxa"/>
                <w:vAlign w:val="center"/>
                <w:hideMark/>
              </w:tcPr>
            </w:tcPrChange>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829" w:author="Brian Bohman" w:date="2021-10-27T05:58:00Z">
              <w:tcPr>
                <w:tcW w:w="1008" w:type="dxa"/>
                <w:vAlign w:val="center"/>
                <w:hideMark/>
              </w:tcPr>
            </w:tcPrChange>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30" w:author="Brian Bohman" w:date="2021-10-27T05:58:00Z">
              <w:tcPr>
                <w:tcW w:w="720" w:type="dxa"/>
                <w:vAlign w:val="center"/>
                <w:hideMark/>
              </w:tcPr>
            </w:tcPrChange>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831" w:author="Brian Bohman" w:date="2021-10-27T05:58:00Z">
              <w:tcPr>
                <w:tcW w:w="1008" w:type="dxa"/>
                <w:vAlign w:val="center"/>
                <w:hideMark/>
              </w:tcPr>
            </w:tcPrChange>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832" w:author="Brian Bohman" w:date="2021-10-27T05:58:00Z">
              <w:tcPr>
                <w:tcW w:w="1152" w:type="dxa"/>
                <w:vAlign w:val="center"/>
                <w:hideMark/>
              </w:tcPr>
            </w:tcPrChange>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440" w:type="dxa"/>
            <w:vAlign w:val="center"/>
            <w:hideMark/>
            <w:tcPrChange w:id="4833" w:author="Brian Bohman" w:date="2021-10-27T05:58:00Z">
              <w:tcPr>
                <w:tcW w:w="1008" w:type="dxa"/>
                <w:vAlign w:val="center"/>
                <w:hideMark/>
              </w:tcPr>
            </w:tcPrChange>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047094AF" w14:textId="77777777" w:rsidTr="00E419CD">
        <w:trPr>
          <w:trHeight w:val="165"/>
          <w:trPrChange w:id="4834" w:author="Brian Bohman" w:date="2021-10-27T05:58:00Z">
            <w:trPr>
              <w:trHeight w:val="165"/>
            </w:trPr>
          </w:trPrChange>
        </w:trPr>
        <w:tc>
          <w:tcPr>
            <w:tcW w:w="360" w:type="dxa"/>
            <w:vAlign w:val="center"/>
            <w:hideMark/>
            <w:tcPrChange w:id="4835" w:author="Brian Bohman" w:date="2021-10-27T05:58:00Z">
              <w:tcPr>
                <w:tcW w:w="360" w:type="dxa"/>
                <w:vAlign w:val="center"/>
                <w:hideMark/>
              </w:tcPr>
            </w:tcPrChange>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Change w:id="4836" w:author="Brian Bohman" w:date="2021-10-27T05:58:00Z">
              <w:tcPr>
                <w:tcW w:w="864" w:type="dxa"/>
                <w:vAlign w:val="center"/>
                <w:hideMark/>
              </w:tcPr>
            </w:tcPrChange>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37" w:author="Brian Bohman" w:date="2021-10-27T05:58:00Z">
              <w:tcPr>
                <w:tcW w:w="1152" w:type="dxa"/>
                <w:vAlign w:val="center"/>
                <w:hideMark/>
              </w:tcPr>
            </w:tcPrChange>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38" w:author="Brian Bohman" w:date="2021-10-27T05:58:00Z">
              <w:tcPr>
                <w:tcW w:w="504" w:type="dxa"/>
                <w:vAlign w:val="center"/>
                <w:hideMark/>
              </w:tcPr>
            </w:tcPrChange>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839" w:author="Brian Bohman" w:date="2021-10-27T05:58:00Z">
              <w:tcPr>
                <w:tcW w:w="1008" w:type="dxa"/>
                <w:vAlign w:val="center"/>
                <w:hideMark/>
              </w:tcPr>
            </w:tcPrChange>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840" w:author="Brian Bohman" w:date="2021-10-27T05:58:00Z">
              <w:tcPr>
                <w:tcW w:w="1008" w:type="dxa"/>
                <w:vAlign w:val="center"/>
                <w:hideMark/>
              </w:tcPr>
            </w:tcPrChange>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41" w:author="Brian Bohman" w:date="2021-10-27T05:58:00Z">
              <w:tcPr>
                <w:tcW w:w="720" w:type="dxa"/>
                <w:vAlign w:val="center"/>
                <w:hideMark/>
              </w:tcPr>
            </w:tcPrChange>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842" w:author="Brian Bohman" w:date="2021-10-27T05:58:00Z">
              <w:tcPr>
                <w:tcW w:w="1008" w:type="dxa"/>
                <w:vAlign w:val="center"/>
                <w:hideMark/>
              </w:tcPr>
            </w:tcPrChange>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843" w:author="Brian Bohman" w:date="2021-10-27T05:58:00Z">
              <w:tcPr>
                <w:tcW w:w="1152" w:type="dxa"/>
                <w:vAlign w:val="center"/>
                <w:hideMark/>
              </w:tcPr>
            </w:tcPrChange>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440" w:type="dxa"/>
            <w:vAlign w:val="center"/>
            <w:hideMark/>
            <w:tcPrChange w:id="4844" w:author="Brian Bohman" w:date="2021-10-27T05:58:00Z">
              <w:tcPr>
                <w:tcW w:w="1008" w:type="dxa"/>
                <w:vAlign w:val="center"/>
                <w:hideMark/>
              </w:tcPr>
            </w:tcPrChange>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AC65C6F" w14:textId="77777777" w:rsidTr="00E419CD">
        <w:trPr>
          <w:trHeight w:val="165"/>
          <w:trPrChange w:id="4845" w:author="Brian Bohman" w:date="2021-10-27T05:58:00Z">
            <w:trPr>
              <w:trHeight w:val="165"/>
            </w:trPr>
          </w:trPrChange>
        </w:trPr>
        <w:tc>
          <w:tcPr>
            <w:tcW w:w="360" w:type="dxa"/>
            <w:vAlign w:val="center"/>
            <w:hideMark/>
            <w:tcPrChange w:id="4846" w:author="Brian Bohman" w:date="2021-10-27T05:58:00Z">
              <w:tcPr>
                <w:tcW w:w="360" w:type="dxa"/>
                <w:vAlign w:val="center"/>
                <w:hideMark/>
              </w:tcPr>
            </w:tcPrChange>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Change w:id="4847" w:author="Brian Bohman" w:date="2021-10-27T05:58:00Z">
              <w:tcPr>
                <w:tcW w:w="864" w:type="dxa"/>
                <w:vAlign w:val="center"/>
                <w:hideMark/>
              </w:tcPr>
            </w:tcPrChange>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48" w:author="Brian Bohman" w:date="2021-10-27T05:58:00Z">
              <w:tcPr>
                <w:tcW w:w="1152" w:type="dxa"/>
                <w:vAlign w:val="center"/>
                <w:hideMark/>
              </w:tcPr>
            </w:tcPrChange>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49" w:author="Brian Bohman" w:date="2021-10-27T05:58:00Z">
              <w:tcPr>
                <w:tcW w:w="504" w:type="dxa"/>
                <w:vAlign w:val="center"/>
                <w:hideMark/>
              </w:tcPr>
            </w:tcPrChange>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850" w:author="Brian Bohman" w:date="2021-10-27T05:58:00Z">
              <w:tcPr>
                <w:tcW w:w="1008" w:type="dxa"/>
                <w:vAlign w:val="center"/>
                <w:hideMark/>
              </w:tcPr>
            </w:tcPrChange>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851" w:author="Brian Bohman" w:date="2021-10-27T05:58:00Z">
              <w:tcPr>
                <w:tcW w:w="1008" w:type="dxa"/>
                <w:vAlign w:val="center"/>
                <w:hideMark/>
              </w:tcPr>
            </w:tcPrChange>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52" w:author="Brian Bohman" w:date="2021-10-27T05:58:00Z">
              <w:tcPr>
                <w:tcW w:w="720" w:type="dxa"/>
                <w:vAlign w:val="center"/>
                <w:hideMark/>
              </w:tcPr>
            </w:tcPrChange>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853" w:author="Brian Bohman" w:date="2021-10-27T05:58:00Z">
              <w:tcPr>
                <w:tcW w:w="1008" w:type="dxa"/>
                <w:vAlign w:val="center"/>
                <w:hideMark/>
              </w:tcPr>
            </w:tcPrChange>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854" w:author="Brian Bohman" w:date="2021-10-27T05:58:00Z">
              <w:tcPr>
                <w:tcW w:w="1152" w:type="dxa"/>
                <w:vAlign w:val="center"/>
                <w:hideMark/>
              </w:tcPr>
            </w:tcPrChange>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4855" w:author="Brian Bohman" w:date="2021-10-27T05:58:00Z">
              <w:tcPr>
                <w:tcW w:w="1008" w:type="dxa"/>
                <w:vAlign w:val="center"/>
                <w:hideMark/>
              </w:tcPr>
            </w:tcPrChange>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63D7716A" w14:textId="77777777" w:rsidTr="00E419CD">
        <w:trPr>
          <w:trHeight w:val="165"/>
          <w:trPrChange w:id="4856" w:author="Brian Bohman" w:date="2021-10-27T05:58:00Z">
            <w:trPr>
              <w:trHeight w:val="165"/>
            </w:trPr>
          </w:trPrChange>
        </w:trPr>
        <w:tc>
          <w:tcPr>
            <w:tcW w:w="360" w:type="dxa"/>
            <w:vAlign w:val="center"/>
            <w:hideMark/>
            <w:tcPrChange w:id="4857" w:author="Brian Bohman" w:date="2021-10-27T05:58:00Z">
              <w:tcPr>
                <w:tcW w:w="360" w:type="dxa"/>
                <w:vAlign w:val="center"/>
                <w:hideMark/>
              </w:tcPr>
            </w:tcPrChange>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Change w:id="4858" w:author="Brian Bohman" w:date="2021-10-27T05:58:00Z">
              <w:tcPr>
                <w:tcW w:w="864" w:type="dxa"/>
                <w:vAlign w:val="center"/>
                <w:hideMark/>
              </w:tcPr>
            </w:tcPrChange>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59" w:author="Brian Bohman" w:date="2021-10-27T05:58:00Z">
              <w:tcPr>
                <w:tcW w:w="1152" w:type="dxa"/>
                <w:vAlign w:val="center"/>
                <w:hideMark/>
              </w:tcPr>
            </w:tcPrChange>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60" w:author="Brian Bohman" w:date="2021-10-27T05:58:00Z">
              <w:tcPr>
                <w:tcW w:w="504" w:type="dxa"/>
                <w:vAlign w:val="center"/>
                <w:hideMark/>
              </w:tcPr>
            </w:tcPrChange>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861" w:author="Brian Bohman" w:date="2021-10-27T05:58:00Z">
              <w:tcPr>
                <w:tcW w:w="1008" w:type="dxa"/>
                <w:vAlign w:val="center"/>
                <w:hideMark/>
              </w:tcPr>
            </w:tcPrChange>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862" w:author="Brian Bohman" w:date="2021-10-27T05:58:00Z">
              <w:tcPr>
                <w:tcW w:w="1008" w:type="dxa"/>
                <w:vAlign w:val="center"/>
                <w:hideMark/>
              </w:tcPr>
            </w:tcPrChange>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63" w:author="Brian Bohman" w:date="2021-10-27T05:58:00Z">
              <w:tcPr>
                <w:tcW w:w="720" w:type="dxa"/>
                <w:vAlign w:val="center"/>
                <w:hideMark/>
              </w:tcPr>
            </w:tcPrChange>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864" w:author="Brian Bohman" w:date="2021-10-27T05:58:00Z">
              <w:tcPr>
                <w:tcW w:w="1008" w:type="dxa"/>
                <w:vAlign w:val="center"/>
                <w:hideMark/>
              </w:tcPr>
            </w:tcPrChange>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865" w:author="Brian Bohman" w:date="2021-10-27T05:58:00Z">
              <w:tcPr>
                <w:tcW w:w="1152" w:type="dxa"/>
                <w:vAlign w:val="center"/>
                <w:hideMark/>
              </w:tcPr>
            </w:tcPrChange>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440" w:type="dxa"/>
            <w:vAlign w:val="center"/>
            <w:hideMark/>
            <w:tcPrChange w:id="4866" w:author="Brian Bohman" w:date="2021-10-27T05:58:00Z">
              <w:tcPr>
                <w:tcW w:w="1008" w:type="dxa"/>
                <w:vAlign w:val="center"/>
                <w:hideMark/>
              </w:tcPr>
            </w:tcPrChange>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7E57F682" w14:textId="77777777" w:rsidTr="00E419CD">
        <w:trPr>
          <w:trHeight w:val="165"/>
          <w:trPrChange w:id="4867" w:author="Brian Bohman" w:date="2021-10-27T05:58:00Z">
            <w:trPr>
              <w:trHeight w:val="165"/>
            </w:trPr>
          </w:trPrChange>
        </w:trPr>
        <w:tc>
          <w:tcPr>
            <w:tcW w:w="360" w:type="dxa"/>
            <w:vAlign w:val="center"/>
            <w:hideMark/>
            <w:tcPrChange w:id="4868" w:author="Brian Bohman" w:date="2021-10-27T05:58:00Z">
              <w:tcPr>
                <w:tcW w:w="360" w:type="dxa"/>
                <w:vAlign w:val="center"/>
                <w:hideMark/>
              </w:tcPr>
            </w:tcPrChange>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Change w:id="4869" w:author="Brian Bohman" w:date="2021-10-27T05:58:00Z">
              <w:tcPr>
                <w:tcW w:w="864" w:type="dxa"/>
                <w:vAlign w:val="center"/>
                <w:hideMark/>
              </w:tcPr>
            </w:tcPrChange>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70" w:author="Brian Bohman" w:date="2021-10-27T05:58:00Z">
              <w:tcPr>
                <w:tcW w:w="1152" w:type="dxa"/>
                <w:vAlign w:val="center"/>
                <w:hideMark/>
              </w:tcPr>
            </w:tcPrChange>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71" w:author="Brian Bohman" w:date="2021-10-27T05:58:00Z">
              <w:tcPr>
                <w:tcW w:w="504" w:type="dxa"/>
                <w:vAlign w:val="center"/>
                <w:hideMark/>
              </w:tcPr>
            </w:tcPrChange>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872" w:author="Brian Bohman" w:date="2021-10-27T05:58:00Z">
              <w:tcPr>
                <w:tcW w:w="1008" w:type="dxa"/>
                <w:vAlign w:val="center"/>
                <w:hideMark/>
              </w:tcPr>
            </w:tcPrChange>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873" w:author="Brian Bohman" w:date="2021-10-27T05:58:00Z">
              <w:tcPr>
                <w:tcW w:w="1008" w:type="dxa"/>
                <w:vAlign w:val="center"/>
                <w:hideMark/>
              </w:tcPr>
            </w:tcPrChange>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74" w:author="Brian Bohman" w:date="2021-10-27T05:58:00Z">
              <w:tcPr>
                <w:tcW w:w="720" w:type="dxa"/>
                <w:vAlign w:val="center"/>
                <w:hideMark/>
              </w:tcPr>
            </w:tcPrChange>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875" w:author="Brian Bohman" w:date="2021-10-27T05:58:00Z">
              <w:tcPr>
                <w:tcW w:w="1008" w:type="dxa"/>
                <w:vAlign w:val="center"/>
                <w:hideMark/>
              </w:tcPr>
            </w:tcPrChange>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876" w:author="Brian Bohman" w:date="2021-10-27T05:58:00Z">
              <w:tcPr>
                <w:tcW w:w="1152" w:type="dxa"/>
                <w:vAlign w:val="center"/>
                <w:hideMark/>
              </w:tcPr>
            </w:tcPrChange>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440" w:type="dxa"/>
            <w:vAlign w:val="center"/>
            <w:hideMark/>
            <w:tcPrChange w:id="4877" w:author="Brian Bohman" w:date="2021-10-27T05:58:00Z">
              <w:tcPr>
                <w:tcW w:w="1008" w:type="dxa"/>
                <w:vAlign w:val="center"/>
                <w:hideMark/>
              </w:tcPr>
            </w:tcPrChange>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E001527" w14:textId="77777777" w:rsidTr="00E419CD">
        <w:trPr>
          <w:trHeight w:val="165"/>
          <w:trPrChange w:id="4878" w:author="Brian Bohman" w:date="2021-10-27T05:58:00Z">
            <w:trPr>
              <w:trHeight w:val="165"/>
            </w:trPr>
          </w:trPrChange>
        </w:trPr>
        <w:tc>
          <w:tcPr>
            <w:tcW w:w="360" w:type="dxa"/>
            <w:vAlign w:val="center"/>
            <w:hideMark/>
            <w:tcPrChange w:id="4879" w:author="Brian Bohman" w:date="2021-10-27T05:58:00Z">
              <w:tcPr>
                <w:tcW w:w="360" w:type="dxa"/>
                <w:vAlign w:val="center"/>
                <w:hideMark/>
              </w:tcPr>
            </w:tcPrChange>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Change w:id="4880" w:author="Brian Bohman" w:date="2021-10-27T05:58:00Z">
              <w:tcPr>
                <w:tcW w:w="864" w:type="dxa"/>
                <w:vAlign w:val="center"/>
                <w:hideMark/>
              </w:tcPr>
            </w:tcPrChange>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81" w:author="Brian Bohman" w:date="2021-10-27T05:58:00Z">
              <w:tcPr>
                <w:tcW w:w="1152" w:type="dxa"/>
                <w:vAlign w:val="center"/>
                <w:hideMark/>
              </w:tcPr>
            </w:tcPrChange>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82" w:author="Brian Bohman" w:date="2021-10-27T05:58:00Z">
              <w:tcPr>
                <w:tcW w:w="504" w:type="dxa"/>
                <w:vAlign w:val="center"/>
                <w:hideMark/>
              </w:tcPr>
            </w:tcPrChange>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883" w:author="Brian Bohman" w:date="2021-10-27T05:58:00Z">
              <w:tcPr>
                <w:tcW w:w="1008" w:type="dxa"/>
                <w:vAlign w:val="center"/>
                <w:hideMark/>
              </w:tcPr>
            </w:tcPrChange>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884" w:author="Brian Bohman" w:date="2021-10-27T05:58:00Z">
              <w:tcPr>
                <w:tcW w:w="1008" w:type="dxa"/>
                <w:vAlign w:val="center"/>
                <w:hideMark/>
              </w:tcPr>
            </w:tcPrChange>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85" w:author="Brian Bohman" w:date="2021-10-27T05:58:00Z">
              <w:tcPr>
                <w:tcW w:w="720" w:type="dxa"/>
                <w:vAlign w:val="center"/>
                <w:hideMark/>
              </w:tcPr>
            </w:tcPrChange>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86" w:author="Brian Bohman" w:date="2021-10-27T05:58:00Z">
              <w:tcPr>
                <w:tcW w:w="1008" w:type="dxa"/>
                <w:vAlign w:val="center"/>
                <w:hideMark/>
              </w:tcPr>
            </w:tcPrChange>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887" w:author="Brian Bohman" w:date="2021-10-27T05:58:00Z">
              <w:tcPr>
                <w:tcW w:w="1152" w:type="dxa"/>
                <w:vAlign w:val="center"/>
                <w:hideMark/>
              </w:tcPr>
            </w:tcPrChange>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4888" w:author="Brian Bohman" w:date="2021-10-27T05:58:00Z">
              <w:tcPr>
                <w:tcW w:w="1008" w:type="dxa"/>
                <w:vAlign w:val="center"/>
                <w:hideMark/>
              </w:tcPr>
            </w:tcPrChange>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02FCDF86" w14:textId="77777777" w:rsidTr="00E419CD">
        <w:trPr>
          <w:trHeight w:val="165"/>
          <w:trPrChange w:id="4889" w:author="Brian Bohman" w:date="2021-10-27T05:58:00Z">
            <w:trPr>
              <w:trHeight w:val="165"/>
            </w:trPr>
          </w:trPrChange>
        </w:trPr>
        <w:tc>
          <w:tcPr>
            <w:tcW w:w="360" w:type="dxa"/>
            <w:vAlign w:val="center"/>
            <w:hideMark/>
            <w:tcPrChange w:id="4890" w:author="Brian Bohman" w:date="2021-10-27T05:58:00Z">
              <w:tcPr>
                <w:tcW w:w="360" w:type="dxa"/>
                <w:vAlign w:val="center"/>
                <w:hideMark/>
              </w:tcPr>
            </w:tcPrChange>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Change w:id="4891" w:author="Brian Bohman" w:date="2021-10-27T05:58:00Z">
              <w:tcPr>
                <w:tcW w:w="864" w:type="dxa"/>
                <w:vAlign w:val="center"/>
                <w:hideMark/>
              </w:tcPr>
            </w:tcPrChange>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92" w:author="Brian Bohman" w:date="2021-10-27T05:58:00Z">
              <w:tcPr>
                <w:tcW w:w="1152" w:type="dxa"/>
                <w:vAlign w:val="center"/>
                <w:hideMark/>
              </w:tcPr>
            </w:tcPrChange>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93" w:author="Brian Bohman" w:date="2021-10-27T05:58:00Z">
              <w:tcPr>
                <w:tcW w:w="504" w:type="dxa"/>
                <w:vAlign w:val="center"/>
                <w:hideMark/>
              </w:tcPr>
            </w:tcPrChange>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894" w:author="Brian Bohman" w:date="2021-10-27T05:58:00Z">
              <w:tcPr>
                <w:tcW w:w="1008" w:type="dxa"/>
                <w:vAlign w:val="center"/>
                <w:hideMark/>
              </w:tcPr>
            </w:tcPrChange>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895" w:author="Brian Bohman" w:date="2021-10-27T05:58:00Z">
              <w:tcPr>
                <w:tcW w:w="1008" w:type="dxa"/>
                <w:vAlign w:val="center"/>
                <w:hideMark/>
              </w:tcPr>
            </w:tcPrChange>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96" w:author="Brian Bohman" w:date="2021-10-27T05:58:00Z">
              <w:tcPr>
                <w:tcW w:w="720" w:type="dxa"/>
                <w:vAlign w:val="center"/>
                <w:hideMark/>
              </w:tcPr>
            </w:tcPrChange>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97" w:author="Brian Bohman" w:date="2021-10-27T05:58:00Z">
              <w:tcPr>
                <w:tcW w:w="1008" w:type="dxa"/>
                <w:vAlign w:val="center"/>
                <w:hideMark/>
              </w:tcPr>
            </w:tcPrChange>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898" w:author="Brian Bohman" w:date="2021-10-27T05:58:00Z">
              <w:tcPr>
                <w:tcW w:w="1152" w:type="dxa"/>
                <w:vAlign w:val="center"/>
                <w:hideMark/>
              </w:tcPr>
            </w:tcPrChange>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440" w:type="dxa"/>
            <w:vAlign w:val="center"/>
            <w:hideMark/>
            <w:tcPrChange w:id="4899" w:author="Brian Bohman" w:date="2021-10-27T05:58:00Z">
              <w:tcPr>
                <w:tcW w:w="1008" w:type="dxa"/>
                <w:vAlign w:val="center"/>
                <w:hideMark/>
              </w:tcPr>
            </w:tcPrChange>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3142DB8B" w14:textId="77777777" w:rsidTr="00E419CD">
        <w:trPr>
          <w:trHeight w:val="180"/>
          <w:trPrChange w:id="4900" w:author="Brian Bohman" w:date="2021-10-27T05:58:00Z">
            <w:trPr>
              <w:trHeight w:val="180"/>
            </w:trPr>
          </w:trPrChange>
        </w:trPr>
        <w:tc>
          <w:tcPr>
            <w:tcW w:w="360" w:type="dxa"/>
            <w:vAlign w:val="center"/>
            <w:hideMark/>
            <w:tcPrChange w:id="4901" w:author="Brian Bohman" w:date="2021-10-27T05:58:00Z">
              <w:tcPr>
                <w:tcW w:w="360" w:type="dxa"/>
                <w:vAlign w:val="center"/>
                <w:hideMark/>
              </w:tcPr>
            </w:tcPrChange>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Change w:id="4902" w:author="Brian Bohman" w:date="2021-10-27T05:58:00Z">
              <w:tcPr>
                <w:tcW w:w="864" w:type="dxa"/>
                <w:vAlign w:val="center"/>
                <w:hideMark/>
              </w:tcPr>
            </w:tcPrChange>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03" w:author="Brian Bohman" w:date="2021-10-27T05:58:00Z">
              <w:tcPr>
                <w:tcW w:w="1152" w:type="dxa"/>
                <w:vAlign w:val="center"/>
                <w:hideMark/>
              </w:tcPr>
            </w:tcPrChange>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04" w:author="Brian Bohman" w:date="2021-10-27T05:58:00Z">
              <w:tcPr>
                <w:tcW w:w="504" w:type="dxa"/>
                <w:vAlign w:val="center"/>
                <w:hideMark/>
              </w:tcPr>
            </w:tcPrChange>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905" w:author="Brian Bohman" w:date="2021-10-27T05:58:00Z">
              <w:tcPr>
                <w:tcW w:w="1008" w:type="dxa"/>
                <w:vAlign w:val="center"/>
                <w:hideMark/>
              </w:tcPr>
            </w:tcPrChange>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906" w:author="Brian Bohman" w:date="2021-10-27T05:58:00Z">
              <w:tcPr>
                <w:tcW w:w="1008" w:type="dxa"/>
                <w:vAlign w:val="center"/>
                <w:hideMark/>
              </w:tcPr>
            </w:tcPrChange>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07" w:author="Brian Bohman" w:date="2021-10-27T05:58:00Z">
              <w:tcPr>
                <w:tcW w:w="720" w:type="dxa"/>
                <w:vAlign w:val="center"/>
                <w:hideMark/>
              </w:tcPr>
            </w:tcPrChange>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08" w:author="Brian Bohman" w:date="2021-10-27T05:58:00Z">
              <w:tcPr>
                <w:tcW w:w="1008" w:type="dxa"/>
                <w:vAlign w:val="center"/>
                <w:hideMark/>
              </w:tcPr>
            </w:tcPrChange>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09" w:author="Brian Bohman" w:date="2021-10-27T05:58:00Z">
              <w:tcPr>
                <w:tcW w:w="1152" w:type="dxa"/>
                <w:vAlign w:val="center"/>
                <w:hideMark/>
              </w:tcPr>
            </w:tcPrChange>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910" w:author="Brian Bohman" w:date="2021-10-27T05:58:00Z">
              <w:tcPr>
                <w:tcW w:w="1008" w:type="dxa"/>
                <w:vAlign w:val="center"/>
                <w:hideMark/>
              </w:tcPr>
            </w:tcPrChange>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2BC81D46" w14:textId="77777777" w:rsidTr="00E419CD">
        <w:trPr>
          <w:trHeight w:val="165"/>
          <w:trPrChange w:id="4911" w:author="Brian Bohman" w:date="2021-10-27T05:58:00Z">
            <w:trPr>
              <w:trHeight w:val="165"/>
            </w:trPr>
          </w:trPrChange>
        </w:trPr>
        <w:tc>
          <w:tcPr>
            <w:tcW w:w="360" w:type="dxa"/>
            <w:vAlign w:val="center"/>
            <w:hideMark/>
            <w:tcPrChange w:id="4912" w:author="Brian Bohman" w:date="2021-10-27T05:58:00Z">
              <w:tcPr>
                <w:tcW w:w="360" w:type="dxa"/>
                <w:vAlign w:val="center"/>
                <w:hideMark/>
              </w:tcPr>
            </w:tcPrChange>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Change w:id="4913" w:author="Brian Bohman" w:date="2021-10-27T05:58:00Z">
              <w:tcPr>
                <w:tcW w:w="864" w:type="dxa"/>
                <w:vAlign w:val="center"/>
                <w:hideMark/>
              </w:tcPr>
            </w:tcPrChange>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14" w:author="Brian Bohman" w:date="2021-10-27T05:58:00Z">
              <w:tcPr>
                <w:tcW w:w="1152" w:type="dxa"/>
                <w:vAlign w:val="center"/>
                <w:hideMark/>
              </w:tcPr>
            </w:tcPrChange>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15" w:author="Brian Bohman" w:date="2021-10-27T05:58:00Z">
              <w:tcPr>
                <w:tcW w:w="504" w:type="dxa"/>
                <w:vAlign w:val="center"/>
                <w:hideMark/>
              </w:tcPr>
            </w:tcPrChange>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916" w:author="Brian Bohman" w:date="2021-10-27T05:58:00Z">
              <w:tcPr>
                <w:tcW w:w="1008" w:type="dxa"/>
                <w:vAlign w:val="center"/>
                <w:hideMark/>
              </w:tcPr>
            </w:tcPrChange>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917" w:author="Brian Bohman" w:date="2021-10-27T05:58:00Z">
              <w:tcPr>
                <w:tcW w:w="1008" w:type="dxa"/>
                <w:vAlign w:val="center"/>
                <w:hideMark/>
              </w:tcPr>
            </w:tcPrChange>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18" w:author="Brian Bohman" w:date="2021-10-27T05:58:00Z">
              <w:tcPr>
                <w:tcW w:w="720" w:type="dxa"/>
                <w:vAlign w:val="center"/>
                <w:hideMark/>
              </w:tcPr>
            </w:tcPrChange>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19" w:author="Brian Bohman" w:date="2021-10-27T05:58:00Z">
              <w:tcPr>
                <w:tcW w:w="1008" w:type="dxa"/>
                <w:vAlign w:val="center"/>
                <w:hideMark/>
              </w:tcPr>
            </w:tcPrChange>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920" w:author="Brian Bohman" w:date="2021-10-27T05:58:00Z">
              <w:tcPr>
                <w:tcW w:w="1152" w:type="dxa"/>
                <w:vAlign w:val="center"/>
                <w:hideMark/>
              </w:tcPr>
            </w:tcPrChange>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440" w:type="dxa"/>
            <w:vAlign w:val="center"/>
            <w:hideMark/>
            <w:tcPrChange w:id="4921" w:author="Brian Bohman" w:date="2021-10-27T05:58:00Z">
              <w:tcPr>
                <w:tcW w:w="1008" w:type="dxa"/>
                <w:vAlign w:val="center"/>
                <w:hideMark/>
              </w:tcPr>
            </w:tcPrChange>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3308313F" w14:textId="77777777" w:rsidTr="00E419CD">
        <w:trPr>
          <w:trHeight w:val="165"/>
          <w:trPrChange w:id="4922" w:author="Brian Bohman" w:date="2021-10-27T05:58:00Z">
            <w:trPr>
              <w:trHeight w:val="165"/>
            </w:trPr>
          </w:trPrChange>
        </w:trPr>
        <w:tc>
          <w:tcPr>
            <w:tcW w:w="360" w:type="dxa"/>
            <w:vAlign w:val="center"/>
            <w:hideMark/>
            <w:tcPrChange w:id="4923" w:author="Brian Bohman" w:date="2021-10-27T05:58:00Z">
              <w:tcPr>
                <w:tcW w:w="360" w:type="dxa"/>
                <w:vAlign w:val="center"/>
                <w:hideMark/>
              </w:tcPr>
            </w:tcPrChange>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Change w:id="4924" w:author="Brian Bohman" w:date="2021-10-27T05:58:00Z">
              <w:tcPr>
                <w:tcW w:w="864" w:type="dxa"/>
                <w:vAlign w:val="center"/>
                <w:hideMark/>
              </w:tcPr>
            </w:tcPrChange>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25" w:author="Brian Bohman" w:date="2021-10-27T05:58:00Z">
              <w:tcPr>
                <w:tcW w:w="1152" w:type="dxa"/>
                <w:vAlign w:val="center"/>
                <w:hideMark/>
              </w:tcPr>
            </w:tcPrChange>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26" w:author="Brian Bohman" w:date="2021-10-27T05:58:00Z">
              <w:tcPr>
                <w:tcW w:w="504" w:type="dxa"/>
                <w:vAlign w:val="center"/>
                <w:hideMark/>
              </w:tcPr>
            </w:tcPrChange>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927" w:author="Brian Bohman" w:date="2021-10-27T05:58:00Z">
              <w:tcPr>
                <w:tcW w:w="1008" w:type="dxa"/>
                <w:vAlign w:val="center"/>
                <w:hideMark/>
              </w:tcPr>
            </w:tcPrChange>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928" w:author="Brian Bohman" w:date="2021-10-27T05:58:00Z">
              <w:tcPr>
                <w:tcW w:w="1008" w:type="dxa"/>
                <w:vAlign w:val="center"/>
                <w:hideMark/>
              </w:tcPr>
            </w:tcPrChange>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29" w:author="Brian Bohman" w:date="2021-10-27T05:58:00Z">
              <w:tcPr>
                <w:tcW w:w="720" w:type="dxa"/>
                <w:vAlign w:val="center"/>
                <w:hideMark/>
              </w:tcPr>
            </w:tcPrChange>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30" w:author="Brian Bohman" w:date="2021-10-27T05:58:00Z">
              <w:tcPr>
                <w:tcW w:w="1008" w:type="dxa"/>
                <w:vAlign w:val="center"/>
                <w:hideMark/>
              </w:tcPr>
            </w:tcPrChange>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931" w:author="Brian Bohman" w:date="2021-10-27T05:58:00Z">
              <w:tcPr>
                <w:tcW w:w="1152" w:type="dxa"/>
                <w:vAlign w:val="center"/>
                <w:hideMark/>
              </w:tcPr>
            </w:tcPrChange>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4932" w:author="Brian Bohman" w:date="2021-10-27T05:58:00Z">
              <w:tcPr>
                <w:tcW w:w="1008" w:type="dxa"/>
                <w:vAlign w:val="center"/>
                <w:hideMark/>
              </w:tcPr>
            </w:tcPrChange>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6F076B9F" w14:textId="77777777" w:rsidTr="00E419CD">
        <w:trPr>
          <w:trHeight w:val="165"/>
          <w:trPrChange w:id="4933" w:author="Brian Bohman" w:date="2021-10-27T05:58:00Z">
            <w:trPr>
              <w:trHeight w:val="165"/>
            </w:trPr>
          </w:trPrChange>
        </w:trPr>
        <w:tc>
          <w:tcPr>
            <w:tcW w:w="360" w:type="dxa"/>
            <w:vAlign w:val="center"/>
            <w:hideMark/>
            <w:tcPrChange w:id="4934" w:author="Brian Bohman" w:date="2021-10-27T05:58:00Z">
              <w:tcPr>
                <w:tcW w:w="360" w:type="dxa"/>
                <w:vAlign w:val="center"/>
                <w:hideMark/>
              </w:tcPr>
            </w:tcPrChange>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Change w:id="4935" w:author="Brian Bohman" w:date="2021-10-27T05:58:00Z">
              <w:tcPr>
                <w:tcW w:w="864" w:type="dxa"/>
                <w:vAlign w:val="center"/>
                <w:hideMark/>
              </w:tcPr>
            </w:tcPrChange>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36" w:author="Brian Bohman" w:date="2021-10-27T05:58:00Z">
              <w:tcPr>
                <w:tcW w:w="1152" w:type="dxa"/>
                <w:vAlign w:val="center"/>
                <w:hideMark/>
              </w:tcPr>
            </w:tcPrChange>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37" w:author="Brian Bohman" w:date="2021-10-27T05:58:00Z">
              <w:tcPr>
                <w:tcW w:w="504" w:type="dxa"/>
                <w:vAlign w:val="center"/>
                <w:hideMark/>
              </w:tcPr>
            </w:tcPrChange>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938" w:author="Brian Bohman" w:date="2021-10-27T05:58:00Z">
              <w:tcPr>
                <w:tcW w:w="1008" w:type="dxa"/>
                <w:vAlign w:val="center"/>
                <w:hideMark/>
              </w:tcPr>
            </w:tcPrChange>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939" w:author="Brian Bohman" w:date="2021-10-27T05:58:00Z">
              <w:tcPr>
                <w:tcW w:w="1008" w:type="dxa"/>
                <w:vAlign w:val="center"/>
                <w:hideMark/>
              </w:tcPr>
            </w:tcPrChange>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40" w:author="Brian Bohman" w:date="2021-10-27T05:58:00Z">
              <w:tcPr>
                <w:tcW w:w="720" w:type="dxa"/>
                <w:vAlign w:val="center"/>
                <w:hideMark/>
              </w:tcPr>
            </w:tcPrChange>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41" w:author="Brian Bohman" w:date="2021-10-27T05:58:00Z">
              <w:tcPr>
                <w:tcW w:w="1008" w:type="dxa"/>
                <w:vAlign w:val="center"/>
                <w:hideMark/>
              </w:tcPr>
            </w:tcPrChange>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942" w:author="Brian Bohman" w:date="2021-10-27T05:58:00Z">
              <w:tcPr>
                <w:tcW w:w="1152" w:type="dxa"/>
                <w:vAlign w:val="center"/>
                <w:hideMark/>
              </w:tcPr>
            </w:tcPrChange>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943" w:author="Brian Bohman" w:date="2021-10-27T05:58:00Z">
              <w:tcPr>
                <w:tcW w:w="1008" w:type="dxa"/>
                <w:vAlign w:val="center"/>
                <w:hideMark/>
              </w:tcPr>
            </w:tcPrChange>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19CD" w:rsidRPr="009B3DCC" w14:paraId="5340494A" w14:textId="77777777" w:rsidTr="00E419CD">
        <w:trPr>
          <w:trHeight w:val="165"/>
          <w:trPrChange w:id="4944" w:author="Brian Bohman" w:date="2021-10-27T05:58:00Z">
            <w:trPr>
              <w:trHeight w:val="165"/>
            </w:trPr>
          </w:trPrChange>
        </w:trPr>
        <w:tc>
          <w:tcPr>
            <w:tcW w:w="360" w:type="dxa"/>
            <w:vAlign w:val="center"/>
            <w:hideMark/>
            <w:tcPrChange w:id="4945" w:author="Brian Bohman" w:date="2021-10-27T05:58:00Z">
              <w:tcPr>
                <w:tcW w:w="360" w:type="dxa"/>
                <w:vAlign w:val="center"/>
                <w:hideMark/>
              </w:tcPr>
            </w:tcPrChange>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Change w:id="4946" w:author="Brian Bohman" w:date="2021-10-27T05:58:00Z">
              <w:tcPr>
                <w:tcW w:w="864" w:type="dxa"/>
                <w:vAlign w:val="center"/>
                <w:hideMark/>
              </w:tcPr>
            </w:tcPrChange>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47" w:author="Brian Bohman" w:date="2021-10-27T05:58:00Z">
              <w:tcPr>
                <w:tcW w:w="1152" w:type="dxa"/>
                <w:vAlign w:val="center"/>
                <w:hideMark/>
              </w:tcPr>
            </w:tcPrChange>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48" w:author="Brian Bohman" w:date="2021-10-27T05:58:00Z">
              <w:tcPr>
                <w:tcW w:w="504" w:type="dxa"/>
                <w:vAlign w:val="center"/>
                <w:hideMark/>
              </w:tcPr>
            </w:tcPrChange>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949" w:author="Brian Bohman" w:date="2021-10-27T05:58:00Z">
              <w:tcPr>
                <w:tcW w:w="1008" w:type="dxa"/>
                <w:vAlign w:val="center"/>
                <w:hideMark/>
              </w:tcPr>
            </w:tcPrChange>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950" w:author="Brian Bohman" w:date="2021-10-27T05:58:00Z">
              <w:tcPr>
                <w:tcW w:w="1008" w:type="dxa"/>
                <w:vAlign w:val="center"/>
                <w:hideMark/>
              </w:tcPr>
            </w:tcPrChange>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51" w:author="Brian Bohman" w:date="2021-10-27T05:58:00Z">
              <w:tcPr>
                <w:tcW w:w="720" w:type="dxa"/>
                <w:vAlign w:val="center"/>
                <w:hideMark/>
              </w:tcPr>
            </w:tcPrChange>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52" w:author="Brian Bohman" w:date="2021-10-27T05:58:00Z">
              <w:tcPr>
                <w:tcW w:w="1008" w:type="dxa"/>
                <w:vAlign w:val="center"/>
                <w:hideMark/>
              </w:tcPr>
            </w:tcPrChange>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53" w:author="Brian Bohman" w:date="2021-10-27T05:58:00Z">
              <w:tcPr>
                <w:tcW w:w="1152" w:type="dxa"/>
                <w:vAlign w:val="center"/>
                <w:hideMark/>
              </w:tcPr>
            </w:tcPrChange>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440" w:type="dxa"/>
            <w:vAlign w:val="center"/>
            <w:hideMark/>
            <w:tcPrChange w:id="4954" w:author="Brian Bohman" w:date="2021-10-27T05:58:00Z">
              <w:tcPr>
                <w:tcW w:w="1008" w:type="dxa"/>
                <w:vAlign w:val="center"/>
                <w:hideMark/>
              </w:tcPr>
            </w:tcPrChange>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3541AA2F" w14:textId="77777777" w:rsidTr="00E419CD">
        <w:trPr>
          <w:trHeight w:val="165"/>
          <w:trPrChange w:id="4955" w:author="Brian Bohman" w:date="2021-10-27T05:58:00Z">
            <w:trPr>
              <w:trHeight w:val="165"/>
            </w:trPr>
          </w:trPrChange>
        </w:trPr>
        <w:tc>
          <w:tcPr>
            <w:tcW w:w="360" w:type="dxa"/>
            <w:vAlign w:val="center"/>
            <w:hideMark/>
            <w:tcPrChange w:id="4956" w:author="Brian Bohman" w:date="2021-10-27T05:58:00Z">
              <w:tcPr>
                <w:tcW w:w="360" w:type="dxa"/>
                <w:vAlign w:val="center"/>
                <w:hideMark/>
              </w:tcPr>
            </w:tcPrChange>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Change w:id="4957" w:author="Brian Bohman" w:date="2021-10-27T05:58:00Z">
              <w:tcPr>
                <w:tcW w:w="864" w:type="dxa"/>
                <w:vAlign w:val="center"/>
                <w:hideMark/>
              </w:tcPr>
            </w:tcPrChange>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58" w:author="Brian Bohman" w:date="2021-10-27T05:58:00Z">
              <w:tcPr>
                <w:tcW w:w="1152" w:type="dxa"/>
                <w:vAlign w:val="center"/>
                <w:hideMark/>
              </w:tcPr>
            </w:tcPrChange>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59" w:author="Brian Bohman" w:date="2021-10-27T05:58:00Z">
              <w:tcPr>
                <w:tcW w:w="504" w:type="dxa"/>
                <w:vAlign w:val="center"/>
                <w:hideMark/>
              </w:tcPr>
            </w:tcPrChange>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960" w:author="Brian Bohman" w:date="2021-10-27T05:58:00Z">
              <w:tcPr>
                <w:tcW w:w="1008" w:type="dxa"/>
                <w:vAlign w:val="center"/>
                <w:hideMark/>
              </w:tcPr>
            </w:tcPrChange>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961" w:author="Brian Bohman" w:date="2021-10-27T05:58:00Z">
              <w:tcPr>
                <w:tcW w:w="1008" w:type="dxa"/>
                <w:vAlign w:val="center"/>
                <w:hideMark/>
              </w:tcPr>
            </w:tcPrChange>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62" w:author="Brian Bohman" w:date="2021-10-27T05:58:00Z">
              <w:tcPr>
                <w:tcW w:w="720" w:type="dxa"/>
                <w:vAlign w:val="center"/>
                <w:hideMark/>
              </w:tcPr>
            </w:tcPrChange>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63" w:author="Brian Bohman" w:date="2021-10-27T05:58:00Z">
              <w:tcPr>
                <w:tcW w:w="1008" w:type="dxa"/>
                <w:vAlign w:val="center"/>
                <w:hideMark/>
              </w:tcPr>
            </w:tcPrChange>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64" w:author="Brian Bohman" w:date="2021-10-27T05:58:00Z">
              <w:tcPr>
                <w:tcW w:w="1152" w:type="dxa"/>
                <w:vAlign w:val="center"/>
                <w:hideMark/>
              </w:tcPr>
            </w:tcPrChange>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4965" w:author="Brian Bohman" w:date="2021-10-27T05:58:00Z">
              <w:tcPr>
                <w:tcW w:w="1008" w:type="dxa"/>
                <w:vAlign w:val="center"/>
                <w:hideMark/>
              </w:tcPr>
            </w:tcPrChange>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19CD" w:rsidRPr="009B3DCC" w14:paraId="0BF3B796" w14:textId="77777777" w:rsidTr="00E419CD">
        <w:trPr>
          <w:trHeight w:val="165"/>
          <w:trPrChange w:id="4966" w:author="Brian Bohman" w:date="2021-10-27T05:58:00Z">
            <w:trPr>
              <w:trHeight w:val="165"/>
            </w:trPr>
          </w:trPrChange>
        </w:trPr>
        <w:tc>
          <w:tcPr>
            <w:tcW w:w="360" w:type="dxa"/>
            <w:vAlign w:val="center"/>
            <w:hideMark/>
            <w:tcPrChange w:id="4967" w:author="Brian Bohman" w:date="2021-10-27T05:58:00Z">
              <w:tcPr>
                <w:tcW w:w="360" w:type="dxa"/>
                <w:vAlign w:val="center"/>
                <w:hideMark/>
              </w:tcPr>
            </w:tcPrChange>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Change w:id="4968" w:author="Brian Bohman" w:date="2021-10-27T05:58:00Z">
              <w:tcPr>
                <w:tcW w:w="864" w:type="dxa"/>
                <w:vAlign w:val="center"/>
                <w:hideMark/>
              </w:tcPr>
            </w:tcPrChange>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69" w:author="Brian Bohman" w:date="2021-10-27T05:58:00Z">
              <w:tcPr>
                <w:tcW w:w="1152" w:type="dxa"/>
                <w:vAlign w:val="center"/>
                <w:hideMark/>
              </w:tcPr>
            </w:tcPrChange>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70" w:author="Brian Bohman" w:date="2021-10-27T05:58:00Z">
              <w:tcPr>
                <w:tcW w:w="504" w:type="dxa"/>
                <w:vAlign w:val="center"/>
                <w:hideMark/>
              </w:tcPr>
            </w:tcPrChange>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971" w:author="Brian Bohman" w:date="2021-10-27T05:58:00Z">
              <w:tcPr>
                <w:tcW w:w="1008" w:type="dxa"/>
                <w:vAlign w:val="center"/>
                <w:hideMark/>
              </w:tcPr>
            </w:tcPrChange>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972" w:author="Brian Bohman" w:date="2021-10-27T05:58:00Z">
              <w:tcPr>
                <w:tcW w:w="1008" w:type="dxa"/>
                <w:vAlign w:val="center"/>
                <w:hideMark/>
              </w:tcPr>
            </w:tcPrChange>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73" w:author="Brian Bohman" w:date="2021-10-27T05:58:00Z">
              <w:tcPr>
                <w:tcW w:w="720" w:type="dxa"/>
                <w:vAlign w:val="center"/>
                <w:hideMark/>
              </w:tcPr>
            </w:tcPrChange>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74" w:author="Brian Bohman" w:date="2021-10-27T05:58:00Z">
              <w:tcPr>
                <w:tcW w:w="1008" w:type="dxa"/>
                <w:vAlign w:val="center"/>
                <w:hideMark/>
              </w:tcPr>
            </w:tcPrChange>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75" w:author="Brian Bohman" w:date="2021-10-27T05:58:00Z">
              <w:tcPr>
                <w:tcW w:w="1152" w:type="dxa"/>
                <w:vAlign w:val="center"/>
                <w:hideMark/>
              </w:tcPr>
            </w:tcPrChange>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440" w:type="dxa"/>
            <w:vAlign w:val="center"/>
            <w:hideMark/>
            <w:tcPrChange w:id="4976" w:author="Brian Bohman" w:date="2021-10-27T05:58:00Z">
              <w:tcPr>
                <w:tcW w:w="1008" w:type="dxa"/>
                <w:vAlign w:val="center"/>
                <w:hideMark/>
              </w:tcPr>
            </w:tcPrChange>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7536AE6B" w14:textId="77777777" w:rsidTr="00E419CD">
        <w:trPr>
          <w:trHeight w:val="165"/>
          <w:trPrChange w:id="4977" w:author="Brian Bohman" w:date="2021-10-27T05:58:00Z">
            <w:trPr>
              <w:trHeight w:val="165"/>
            </w:trPr>
          </w:trPrChange>
        </w:trPr>
        <w:tc>
          <w:tcPr>
            <w:tcW w:w="360" w:type="dxa"/>
            <w:vAlign w:val="center"/>
            <w:hideMark/>
            <w:tcPrChange w:id="4978" w:author="Brian Bohman" w:date="2021-10-27T05:58:00Z">
              <w:tcPr>
                <w:tcW w:w="360" w:type="dxa"/>
                <w:vAlign w:val="center"/>
                <w:hideMark/>
              </w:tcPr>
            </w:tcPrChange>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Change w:id="4979" w:author="Brian Bohman" w:date="2021-10-27T05:58:00Z">
              <w:tcPr>
                <w:tcW w:w="864" w:type="dxa"/>
                <w:vAlign w:val="center"/>
                <w:hideMark/>
              </w:tcPr>
            </w:tcPrChange>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80" w:author="Brian Bohman" w:date="2021-10-27T05:58:00Z">
              <w:tcPr>
                <w:tcW w:w="1152" w:type="dxa"/>
                <w:vAlign w:val="center"/>
                <w:hideMark/>
              </w:tcPr>
            </w:tcPrChange>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81" w:author="Brian Bohman" w:date="2021-10-27T05:58:00Z">
              <w:tcPr>
                <w:tcW w:w="504" w:type="dxa"/>
                <w:vAlign w:val="center"/>
                <w:hideMark/>
              </w:tcPr>
            </w:tcPrChange>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982" w:author="Brian Bohman" w:date="2021-10-27T05:58:00Z">
              <w:tcPr>
                <w:tcW w:w="1008" w:type="dxa"/>
                <w:vAlign w:val="center"/>
                <w:hideMark/>
              </w:tcPr>
            </w:tcPrChange>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983" w:author="Brian Bohman" w:date="2021-10-27T05:58:00Z">
              <w:tcPr>
                <w:tcW w:w="1008" w:type="dxa"/>
                <w:vAlign w:val="center"/>
                <w:hideMark/>
              </w:tcPr>
            </w:tcPrChange>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84" w:author="Brian Bohman" w:date="2021-10-27T05:58:00Z">
              <w:tcPr>
                <w:tcW w:w="720" w:type="dxa"/>
                <w:vAlign w:val="center"/>
                <w:hideMark/>
              </w:tcPr>
            </w:tcPrChange>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85" w:author="Brian Bohman" w:date="2021-10-27T05:58:00Z">
              <w:tcPr>
                <w:tcW w:w="1008" w:type="dxa"/>
                <w:vAlign w:val="center"/>
                <w:hideMark/>
              </w:tcPr>
            </w:tcPrChange>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986" w:author="Brian Bohman" w:date="2021-10-27T05:58:00Z">
              <w:tcPr>
                <w:tcW w:w="1152" w:type="dxa"/>
                <w:vAlign w:val="center"/>
                <w:hideMark/>
              </w:tcPr>
            </w:tcPrChange>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987" w:author="Brian Bohman" w:date="2021-10-27T05:58:00Z">
              <w:tcPr>
                <w:tcW w:w="1008" w:type="dxa"/>
                <w:vAlign w:val="center"/>
                <w:hideMark/>
              </w:tcPr>
            </w:tcPrChange>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748D66C3" w14:textId="77777777" w:rsidTr="00E419CD">
        <w:trPr>
          <w:trHeight w:val="165"/>
          <w:trPrChange w:id="4988" w:author="Brian Bohman" w:date="2021-10-27T05:58:00Z">
            <w:trPr>
              <w:trHeight w:val="165"/>
            </w:trPr>
          </w:trPrChange>
        </w:trPr>
        <w:tc>
          <w:tcPr>
            <w:tcW w:w="360" w:type="dxa"/>
            <w:vAlign w:val="center"/>
            <w:hideMark/>
            <w:tcPrChange w:id="4989" w:author="Brian Bohman" w:date="2021-10-27T05:58:00Z">
              <w:tcPr>
                <w:tcW w:w="360" w:type="dxa"/>
                <w:vAlign w:val="center"/>
                <w:hideMark/>
              </w:tcPr>
            </w:tcPrChange>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Change w:id="4990" w:author="Brian Bohman" w:date="2021-10-27T05:58:00Z">
              <w:tcPr>
                <w:tcW w:w="864" w:type="dxa"/>
                <w:vAlign w:val="center"/>
                <w:hideMark/>
              </w:tcPr>
            </w:tcPrChange>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91" w:author="Brian Bohman" w:date="2021-10-27T05:58:00Z">
              <w:tcPr>
                <w:tcW w:w="1152" w:type="dxa"/>
                <w:vAlign w:val="center"/>
                <w:hideMark/>
              </w:tcPr>
            </w:tcPrChange>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92" w:author="Brian Bohman" w:date="2021-10-27T05:58:00Z">
              <w:tcPr>
                <w:tcW w:w="504" w:type="dxa"/>
                <w:vAlign w:val="center"/>
                <w:hideMark/>
              </w:tcPr>
            </w:tcPrChange>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993" w:author="Brian Bohman" w:date="2021-10-27T05:58:00Z">
              <w:tcPr>
                <w:tcW w:w="1008" w:type="dxa"/>
                <w:vAlign w:val="center"/>
                <w:hideMark/>
              </w:tcPr>
            </w:tcPrChange>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994" w:author="Brian Bohman" w:date="2021-10-27T05:58:00Z">
              <w:tcPr>
                <w:tcW w:w="1008" w:type="dxa"/>
                <w:vAlign w:val="center"/>
                <w:hideMark/>
              </w:tcPr>
            </w:tcPrChange>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95" w:author="Brian Bohman" w:date="2021-10-27T05:58:00Z">
              <w:tcPr>
                <w:tcW w:w="720" w:type="dxa"/>
                <w:vAlign w:val="center"/>
                <w:hideMark/>
              </w:tcPr>
            </w:tcPrChange>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96" w:author="Brian Bohman" w:date="2021-10-27T05:58:00Z">
              <w:tcPr>
                <w:tcW w:w="1008" w:type="dxa"/>
                <w:vAlign w:val="center"/>
                <w:hideMark/>
              </w:tcPr>
            </w:tcPrChange>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997" w:author="Brian Bohman" w:date="2021-10-27T05:58:00Z">
              <w:tcPr>
                <w:tcW w:w="1152" w:type="dxa"/>
                <w:vAlign w:val="center"/>
                <w:hideMark/>
              </w:tcPr>
            </w:tcPrChange>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4998" w:author="Brian Bohman" w:date="2021-10-27T05:58:00Z">
              <w:tcPr>
                <w:tcW w:w="1008" w:type="dxa"/>
                <w:vAlign w:val="center"/>
                <w:hideMark/>
              </w:tcPr>
            </w:tcPrChange>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000CA261" w14:textId="77777777" w:rsidTr="00E419CD">
        <w:trPr>
          <w:trHeight w:val="165"/>
          <w:trPrChange w:id="4999" w:author="Brian Bohman" w:date="2021-10-27T05:58:00Z">
            <w:trPr>
              <w:trHeight w:val="165"/>
            </w:trPr>
          </w:trPrChange>
        </w:trPr>
        <w:tc>
          <w:tcPr>
            <w:tcW w:w="360" w:type="dxa"/>
            <w:vAlign w:val="center"/>
            <w:hideMark/>
            <w:tcPrChange w:id="5000" w:author="Brian Bohman" w:date="2021-10-27T05:58:00Z">
              <w:tcPr>
                <w:tcW w:w="360" w:type="dxa"/>
                <w:vAlign w:val="center"/>
                <w:hideMark/>
              </w:tcPr>
            </w:tcPrChange>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Change w:id="5001" w:author="Brian Bohman" w:date="2021-10-27T05:58:00Z">
              <w:tcPr>
                <w:tcW w:w="864" w:type="dxa"/>
                <w:vAlign w:val="center"/>
                <w:hideMark/>
              </w:tcPr>
            </w:tcPrChange>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02" w:author="Brian Bohman" w:date="2021-10-27T05:58:00Z">
              <w:tcPr>
                <w:tcW w:w="1152" w:type="dxa"/>
                <w:vAlign w:val="center"/>
                <w:hideMark/>
              </w:tcPr>
            </w:tcPrChange>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03" w:author="Brian Bohman" w:date="2021-10-27T05:58:00Z">
              <w:tcPr>
                <w:tcW w:w="504" w:type="dxa"/>
                <w:vAlign w:val="center"/>
                <w:hideMark/>
              </w:tcPr>
            </w:tcPrChange>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5004" w:author="Brian Bohman" w:date="2021-10-27T05:58:00Z">
              <w:tcPr>
                <w:tcW w:w="1008" w:type="dxa"/>
                <w:vAlign w:val="center"/>
                <w:hideMark/>
              </w:tcPr>
            </w:tcPrChange>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5005" w:author="Brian Bohman" w:date="2021-10-27T05:58:00Z">
              <w:tcPr>
                <w:tcW w:w="1008" w:type="dxa"/>
                <w:vAlign w:val="center"/>
                <w:hideMark/>
              </w:tcPr>
            </w:tcPrChange>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06" w:author="Brian Bohman" w:date="2021-10-27T05:58:00Z">
              <w:tcPr>
                <w:tcW w:w="720" w:type="dxa"/>
                <w:vAlign w:val="center"/>
                <w:hideMark/>
              </w:tcPr>
            </w:tcPrChange>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007" w:author="Brian Bohman" w:date="2021-10-27T05:58:00Z">
              <w:tcPr>
                <w:tcW w:w="1008" w:type="dxa"/>
                <w:vAlign w:val="center"/>
                <w:hideMark/>
              </w:tcPr>
            </w:tcPrChange>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08" w:author="Brian Bohman" w:date="2021-10-27T05:58:00Z">
              <w:tcPr>
                <w:tcW w:w="1152" w:type="dxa"/>
                <w:vAlign w:val="center"/>
                <w:hideMark/>
              </w:tcPr>
            </w:tcPrChange>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440" w:type="dxa"/>
            <w:vAlign w:val="center"/>
            <w:hideMark/>
            <w:tcPrChange w:id="5009" w:author="Brian Bohman" w:date="2021-10-27T05:58:00Z">
              <w:tcPr>
                <w:tcW w:w="1008" w:type="dxa"/>
                <w:vAlign w:val="center"/>
                <w:hideMark/>
              </w:tcPr>
            </w:tcPrChange>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15330FBF" w14:textId="77777777" w:rsidTr="00E419CD">
        <w:trPr>
          <w:trHeight w:val="165"/>
          <w:trPrChange w:id="5010" w:author="Brian Bohman" w:date="2021-10-27T05:58:00Z">
            <w:trPr>
              <w:trHeight w:val="165"/>
            </w:trPr>
          </w:trPrChange>
        </w:trPr>
        <w:tc>
          <w:tcPr>
            <w:tcW w:w="360" w:type="dxa"/>
            <w:vAlign w:val="center"/>
            <w:hideMark/>
            <w:tcPrChange w:id="5011" w:author="Brian Bohman" w:date="2021-10-27T05:58:00Z">
              <w:tcPr>
                <w:tcW w:w="360" w:type="dxa"/>
                <w:vAlign w:val="center"/>
                <w:hideMark/>
              </w:tcPr>
            </w:tcPrChange>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Change w:id="5012" w:author="Brian Bohman" w:date="2021-10-27T05:58:00Z">
              <w:tcPr>
                <w:tcW w:w="864" w:type="dxa"/>
                <w:vAlign w:val="center"/>
                <w:hideMark/>
              </w:tcPr>
            </w:tcPrChange>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13" w:author="Brian Bohman" w:date="2021-10-27T05:58:00Z">
              <w:tcPr>
                <w:tcW w:w="1152" w:type="dxa"/>
                <w:vAlign w:val="center"/>
                <w:hideMark/>
              </w:tcPr>
            </w:tcPrChange>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14" w:author="Brian Bohman" w:date="2021-10-27T05:58:00Z">
              <w:tcPr>
                <w:tcW w:w="504" w:type="dxa"/>
                <w:vAlign w:val="center"/>
                <w:hideMark/>
              </w:tcPr>
            </w:tcPrChange>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5015" w:author="Brian Bohman" w:date="2021-10-27T05:58:00Z">
              <w:tcPr>
                <w:tcW w:w="1008" w:type="dxa"/>
                <w:vAlign w:val="center"/>
                <w:hideMark/>
              </w:tcPr>
            </w:tcPrChange>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5016" w:author="Brian Bohman" w:date="2021-10-27T05:58:00Z">
              <w:tcPr>
                <w:tcW w:w="1008" w:type="dxa"/>
                <w:vAlign w:val="center"/>
                <w:hideMark/>
              </w:tcPr>
            </w:tcPrChange>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17" w:author="Brian Bohman" w:date="2021-10-27T05:58:00Z">
              <w:tcPr>
                <w:tcW w:w="720" w:type="dxa"/>
                <w:vAlign w:val="center"/>
                <w:hideMark/>
              </w:tcPr>
            </w:tcPrChange>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018" w:author="Brian Bohman" w:date="2021-10-27T05:58:00Z">
              <w:tcPr>
                <w:tcW w:w="1008" w:type="dxa"/>
                <w:vAlign w:val="center"/>
                <w:hideMark/>
              </w:tcPr>
            </w:tcPrChange>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019" w:author="Brian Bohman" w:date="2021-10-27T05:58:00Z">
              <w:tcPr>
                <w:tcW w:w="1152" w:type="dxa"/>
                <w:vAlign w:val="center"/>
                <w:hideMark/>
              </w:tcPr>
            </w:tcPrChange>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440" w:type="dxa"/>
            <w:vAlign w:val="center"/>
            <w:hideMark/>
            <w:tcPrChange w:id="5020" w:author="Brian Bohman" w:date="2021-10-27T05:58:00Z">
              <w:tcPr>
                <w:tcW w:w="1008" w:type="dxa"/>
                <w:vAlign w:val="center"/>
                <w:hideMark/>
              </w:tcPr>
            </w:tcPrChange>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534B8277" w14:textId="77777777" w:rsidTr="00E419CD">
        <w:trPr>
          <w:trHeight w:val="165"/>
          <w:trPrChange w:id="5021" w:author="Brian Bohman" w:date="2021-10-27T05:58:00Z">
            <w:trPr>
              <w:trHeight w:val="165"/>
            </w:trPr>
          </w:trPrChange>
        </w:trPr>
        <w:tc>
          <w:tcPr>
            <w:tcW w:w="360" w:type="dxa"/>
            <w:vAlign w:val="center"/>
            <w:hideMark/>
            <w:tcPrChange w:id="5022" w:author="Brian Bohman" w:date="2021-10-27T05:58:00Z">
              <w:tcPr>
                <w:tcW w:w="360" w:type="dxa"/>
                <w:vAlign w:val="center"/>
                <w:hideMark/>
              </w:tcPr>
            </w:tcPrChange>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Change w:id="5023" w:author="Brian Bohman" w:date="2021-10-27T05:58:00Z">
              <w:tcPr>
                <w:tcW w:w="864" w:type="dxa"/>
                <w:vAlign w:val="center"/>
                <w:hideMark/>
              </w:tcPr>
            </w:tcPrChange>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24" w:author="Brian Bohman" w:date="2021-10-27T05:58:00Z">
              <w:tcPr>
                <w:tcW w:w="1152" w:type="dxa"/>
                <w:vAlign w:val="center"/>
                <w:hideMark/>
              </w:tcPr>
            </w:tcPrChange>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25" w:author="Brian Bohman" w:date="2021-10-27T05:58:00Z">
              <w:tcPr>
                <w:tcW w:w="504" w:type="dxa"/>
                <w:vAlign w:val="center"/>
                <w:hideMark/>
              </w:tcPr>
            </w:tcPrChange>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5026" w:author="Brian Bohman" w:date="2021-10-27T05:58:00Z">
              <w:tcPr>
                <w:tcW w:w="1008" w:type="dxa"/>
                <w:vAlign w:val="center"/>
                <w:hideMark/>
              </w:tcPr>
            </w:tcPrChange>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5027" w:author="Brian Bohman" w:date="2021-10-27T05:58:00Z">
              <w:tcPr>
                <w:tcW w:w="1008" w:type="dxa"/>
                <w:vAlign w:val="center"/>
                <w:hideMark/>
              </w:tcPr>
            </w:tcPrChange>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28" w:author="Brian Bohman" w:date="2021-10-27T05:58:00Z">
              <w:tcPr>
                <w:tcW w:w="720" w:type="dxa"/>
                <w:vAlign w:val="center"/>
                <w:hideMark/>
              </w:tcPr>
            </w:tcPrChange>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029" w:author="Brian Bohman" w:date="2021-10-27T05:58:00Z">
              <w:tcPr>
                <w:tcW w:w="1008" w:type="dxa"/>
                <w:vAlign w:val="center"/>
                <w:hideMark/>
              </w:tcPr>
            </w:tcPrChange>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030" w:author="Brian Bohman" w:date="2021-10-27T05:58:00Z">
              <w:tcPr>
                <w:tcW w:w="1152" w:type="dxa"/>
                <w:vAlign w:val="center"/>
                <w:hideMark/>
              </w:tcPr>
            </w:tcPrChange>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5031" w:author="Brian Bohman" w:date="2021-10-27T05:58:00Z">
              <w:tcPr>
                <w:tcW w:w="1008" w:type="dxa"/>
                <w:vAlign w:val="center"/>
                <w:hideMark/>
              </w:tcPr>
            </w:tcPrChange>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A370740" w14:textId="77777777" w:rsidTr="00E419CD">
        <w:trPr>
          <w:trHeight w:val="165"/>
          <w:trPrChange w:id="5032" w:author="Brian Bohman" w:date="2021-10-27T05:58:00Z">
            <w:trPr>
              <w:trHeight w:val="165"/>
            </w:trPr>
          </w:trPrChange>
        </w:trPr>
        <w:tc>
          <w:tcPr>
            <w:tcW w:w="360" w:type="dxa"/>
            <w:vAlign w:val="center"/>
            <w:hideMark/>
            <w:tcPrChange w:id="5033" w:author="Brian Bohman" w:date="2021-10-27T05:58:00Z">
              <w:tcPr>
                <w:tcW w:w="360" w:type="dxa"/>
                <w:vAlign w:val="center"/>
                <w:hideMark/>
              </w:tcPr>
            </w:tcPrChange>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Change w:id="5034" w:author="Brian Bohman" w:date="2021-10-27T05:58:00Z">
              <w:tcPr>
                <w:tcW w:w="864" w:type="dxa"/>
                <w:vAlign w:val="center"/>
                <w:hideMark/>
              </w:tcPr>
            </w:tcPrChange>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35" w:author="Brian Bohman" w:date="2021-10-27T05:58:00Z">
              <w:tcPr>
                <w:tcW w:w="1152" w:type="dxa"/>
                <w:vAlign w:val="center"/>
                <w:hideMark/>
              </w:tcPr>
            </w:tcPrChange>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36" w:author="Brian Bohman" w:date="2021-10-27T05:58:00Z">
              <w:tcPr>
                <w:tcW w:w="504" w:type="dxa"/>
                <w:vAlign w:val="center"/>
                <w:hideMark/>
              </w:tcPr>
            </w:tcPrChange>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5037" w:author="Brian Bohman" w:date="2021-10-27T05:58:00Z">
              <w:tcPr>
                <w:tcW w:w="1008" w:type="dxa"/>
                <w:vAlign w:val="center"/>
                <w:hideMark/>
              </w:tcPr>
            </w:tcPrChange>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5038" w:author="Brian Bohman" w:date="2021-10-27T05:58:00Z">
              <w:tcPr>
                <w:tcW w:w="1008" w:type="dxa"/>
                <w:vAlign w:val="center"/>
                <w:hideMark/>
              </w:tcPr>
            </w:tcPrChange>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39" w:author="Brian Bohman" w:date="2021-10-27T05:58:00Z">
              <w:tcPr>
                <w:tcW w:w="720" w:type="dxa"/>
                <w:vAlign w:val="center"/>
                <w:hideMark/>
              </w:tcPr>
            </w:tcPrChange>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040" w:author="Brian Bohman" w:date="2021-10-27T05:58:00Z">
              <w:tcPr>
                <w:tcW w:w="1008" w:type="dxa"/>
                <w:vAlign w:val="center"/>
                <w:hideMark/>
              </w:tcPr>
            </w:tcPrChange>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041" w:author="Brian Bohman" w:date="2021-10-27T05:58:00Z">
              <w:tcPr>
                <w:tcW w:w="1152" w:type="dxa"/>
                <w:vAlign w:val="center"/>
                <w:hideMark/>
              </w:tcPr>
            </w:tcPrChange>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5042" w:author="Brian Bohman" w:date="2021-10-27T05:58:00Z">
              <w:tcPr>
                <w:tcW w:w="1008" w:type="dxa"/>
                <w:vAlign w:val="center"/>
                <w:hideMark/>
              </w:tcPr>
            </w:tcPrChange>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779F227" w14:textId="77777777" w:rsidTr="00E419CD">
        <w:trPr>
          <w:trHeight w:val="165"/>
          <w:trPrChange w:id="5043" w:author="Brian Bohman" w:date="2021-10-27T05:58:00Z">
            <w:trPr>
              <w:trHeight w:val="165"/>
            </w:trPr>
          </w:trPrChange>
        </w:trPr>
        <w:tc>
          <w:tcPr>
            <w:tcW w:w="360" w:type="dxa"/>
            <w:vAlign w:val="center"/>
            <w:hideMark/>
            <w:tcPrChange w:id="5044" w:author="Brian Bohman" w:date="2021-10-27T05:58:00Z">
              <w:tcPr>
                <w:tcW w:w="360" w:type="dxa"/>
                <w:vAlign w:val="center"/>
                <w:hideMark/>
              </w:tcPr>
            </w:tcPrChange>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Change w:id="5045" w:author="Brian Bohman" w:date="2021-10-27T05:58:00Z">
              <w:tcPr>
                <w:tcW w:w="864" w:type="dxa"/>
                <w:vAlign w:val="center"/>
                <w:hideMark/>
              </w:tcPr>
            </w:tcPrChange>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46" w:author="Brian Bohman" w:date="2021-10-27T05:58:00Z">
              <w:tcPr>
                <w:tcW w:w="1152" w:type="dxa"/>
                <w:vAlign w:val="center"/>
                <w:hideMark/>
              </w:tcPr>
            </w:tcPrChange>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47" w:author="Brian Bohman" w:date="2021-10-27T05:58:00Z">
              <w:tcPr>
                <w:tcW w:w="504" w:type="dxa"/>
                <w:vAlign w:val="center"/>
                <w:hideMark/>
              </w:tcPr>
            </w:tcPrChange>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5048" w:author="Brian Bohman" w:date="2021-10-27T05:58:00Z">
              <w:tcPr>
                <w:tcW w:w="1008" w:type="dxa"/>
                <w:vAlign w:val="center"/>
                <w:hideMark/>
              </w:tcPr>
            </w:tcPrChange>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5049" w:author="Brian Bohman" w:date="2021-10-27T05:58:00Z">
              <w:tcPr>
                <w:tcW w:w="1008" w:type="dxa"/>
                <w:vAlign w:val="center"/>
                <w:hideMark/>
              </w:tcPr>
            </w:tcPrChange>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50" w:author="Brian Bohman" w:date="2021-10-27T05:58:00Z">
              <w:tcPr>
                <w:tcW w:w="720" w:type="dxa"/>
                <w:vAlign w:val="center"/>
                <w:hideMark/>
              </w:tcPr>
            </w:tcPrChange>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051" w:author="Brian Bohman" w:date="2021-10-27T05:58:00Z">
              <w:tcPr>
                <w:tcW w:w="1008" w:type="dxa"/>
                <w:vAlign w:val="center"/>
                <w:hideMark/>
              </w:tcPr>
            </w:tcPrChange>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52" w:author="Brian Bohman" w:date="2021-10-27T05:58:00Z">
              <w:tcPr>
                <w:tcW w:w="1152" w:type="dxa"/>
                <w:vAlign w:val="center"/>
                <w:hideMark/>
              </w:tcPr>
            </w:tcPrChange>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5053" w:author="Brian Bohman" w:date="2021-10-27T05:58:00Z">
              <w:tcPr>
                <w:tcW w:w="1008" w:type="dxa"/>
                <w:vAlign w:val="center"/>
                <w:hideMark/>
              </w:tcPr>
            </w:tcPrChange>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7E754184" w14:textId="77777777" w:rsidTr="00E419CD">
        <w:trPr>
          <w:trHeight w:val="180"/>
          <w:trPrChange w:id="5054" w:author="Brian Bohman" w:date="2021-10-27T05:58:00Z">
            <w:trPr>
              <w:trHeight w:val="180"/>
            </w:trPr>
          </w:trPrChange>
        </w:trPr>
        <w:tc>
          <w:tcPr>
            <w:tcW w:w="360" w:type="dxa"/>
            <w:vAlign w:val="center"/>
            <w:hideMark/>
            <w:tcPrChange w:id="5055" w:author="Brian Bohman" w:date="2021-10-27T05:58:00Z">
              <w:tcPr>
                <w:tcW w:w="360" w:type="dxa"/>
                <w:vAlign w:val="center"/>
                <w:hideMark/>
              </w:tcPr>
            </w:tcPrChange>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Change w:id="5056" w:author="Brian Bohman" w:date="2021-10-27T05:58:00Z">
              <w:tcPr>
                <w:tcW w:w="864" w:type="dxa"/>
                <w:vAlign w:val="center"/>
                <w:hideMark/>
              </w:tcPr>
            </w:tcPrChange>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57" w:author="Brian Bohman" w:date="2021-10-27T05:58:00Z">
              <w:tcPr>
                <w:tcW w:w="1152" w:type="dxa"/>
                <w:vAlign w:val="center"/>
                <w:hideMark/>
              </w:tcPr>
            </w:tcPrChange>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58" w:author="Brian Bohman" w:date="2021-10-27T05:58:00Z">
              <w:tcPr>
                <w:tcW w:w="504" w:type="dxa"/>
                <w:vAlign w:val="center"/>
                <w:hideMark/>
              </w:tcPr>
            </w:tcPrChange>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5059" w:author="Brian Bohman" w:date="2021-10-27T05:58:00Z">
              <w:tcPr>
                <w:tcW w:w="1008" w:type="dxa"/>
                <w:vAlign w:val="center"/>
                <w:hideMark/>
              </w:tcPr>
            </w:tcPrChange>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5060" w:author="Brian Bohman" w:date="2021-10-27T05:58:00Z">
              <w:tcPr>
                <w:tcW w:w="1008" w:type="dxa"/>
                <w:vAlign w:val="center"/>
                <w:hideMark/>
              </w:tcPr>
            </w:tcPrChange>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61" w:author="Brian Bohman" w:date="2021-10-27T05:58:00Z">
              <w:tcPr>
                <w:tcW w:w="720" w:type="dxa"/>
                <w:vAlign w:val="center"/>
                <w:hideMark/>
              </w:tcPr>
            </w:tcPrChange>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062" w:author="Brian Bohman" w:date="2021-10-27T05:58:00Z">
              <w:tcPr>
                <w:tcW w:w="1008" w:type="dxa"/>
                <w:vAlign w:val="center"/>
                <w:hideMark/>
              </w:tcPr>
            </w:tcPrChange>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63" w:author="Brian Bohman" w:date="2021-10-27T05:58:00Z">
              <w:tcPr>
                <w:tcW w:w="1152" w:type="dxa"/>
                <w:vAlign w:val="center"/>
                <w:hideMark/>
              </w:tcPr>
            </w:tcPrChange>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440" w:type="dxa"/>
            <w:vAlign w:val="center"/>
            <w:hideMark/>
            <w:tcPrChange w:id="5064" w:author="Brian Bohman" w:date="2021-10-27T05:58:00Z">
              <w:tcPr>
                <w:tcW w:w="1008" w:type="dxa"/>
                <w:vAlign w:val="center"/>
                <w:hideMark/>
              </w:tcPr>
            </w:tcPrChange>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098C8583" w14:textId="77777777" w:rsidTr="00E419CD">
        <w:trPr>
          <w:trHeight w:val="165"/>
          <w:trPrChange w:id="5065" w:author="Brian Bohman" w:date="2021-10-27T05:58:00Z">
            <w:trPr>
              <w:trHeight w:val="165"/>
            </w:trPr>
          </w:trPrChange>
        </w:trPr>
        <w:tc>
          <w:tcPr>
            <w:tcW w:w="360" w:type="dxa"/>
            <w:vAlign w:val="center"/>
            <w:hideMark/>
            <w:tcPrChange w:id="5066" w:author="Brian Bohman" w:date="2021-10-27T05:58:00Z">
              <w:tcPr>
                <w:tcW w:w="360" w:type="dxa"/>
                <w:vAlign w:val="center"/>
                <w:hideMark/>
              </w:tcPr>
            </w:tcPrChange>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Change w:id="5067" w:author="Brian Bohman" w:date="2021-10-27T05:58:00Z">
              <w:tcPr>
                <w:tcW w:w="864" w:type="dxa"/>
                <w:vAlign w:val="center"/>
                <w:hideMark/>
              </w:tcPr>
            </w:tcPrChange>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68" w:author="Brian Bohman" w:date="2021-10-27T05:58:00Z">
              <w:tcPr>
                <w:tcW w:w="1152" w:type="dxa"/>
                <w:vAlign w:val="center"/>
                <w:hideMark/>
              </w:tcPr>
            </w:tcPrChange>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69" w:author="Brian Bohman" w:date="2021-10-27T05:58:00Z">
              <w:tcPr>
                <w:tcW w:w="504" w:type="dxa"/>
                <w:vAlign w:val="center"/>
                <w:hideMark/>
              </w:tcPr>
            </w:tcPrChange>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5070" w:author="Brian Bohman" w:date="2021-10-27T05:58:00Z">
              <w:tcPr>
                <w:tcW w:w="1008" w:type="dxa"/>
                <w:vAlign w:val="center"/>
                <w:hideMark/>
              </w:tcPr>
            </w:tcPrChange>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5071" w:author="Brian Bohman" w:date="2021-10-27T05:58:00Z">
              <w:tcPr>
                <w:tcW w:w="1008" w:type="dxa"/>
                <w:vAlign w:val="center"/>
                <w:hideMark/>
              </w:tcPr>
            </w:tcPrChange>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72" w:author="Brian Bohman" w:date="2021-10-27T05:58:00Z">
              <w:tcPr>
                <w:tcW w:w="720" w:type="dxa"/>
                <w:vAlign w:val="center"/>
                <w:hideMark/>
              </w:tcPr>
            </w:tcPrChange>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073" w:author="Brian Bohman" w:date="2021-10-27T05:58:00Z">
              <w:tcPr>
                <w:tcW w:w="1008" w:type="dxa"/>
                <w:vAlign w:val="center"/>
                <w:hideMark/>
              </w:tcPr>
            </w:tcPrChange>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74" w:author="Brian Bohman" w:date="2021-10-27T05:58:00Z">
              <w:tcPr>
                <w:tcW w:w="1152" w:type="dxa"/>
                <w:vAlign w:val="center"/>
                <w:hideMark/>
              </w:tcPr>
            </w:tcPrChange>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5075" w:author="Brian Bohman" w:date="2021-10-27T05:58:00Z">
              <w:tcPr>
                <w:tcW w:w="1008" w:type="dxa"/>
                <w:vAlign w:val="center"/>
                <w:hideMark/>
              </w:tcPr>
            </w:tcPrChange>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6A43D07B" w14:textId="77777777" w:rsidTr="00E419CD">
        <w:trPr>
          <w:trHeight w:val="165"/>
          <w:trPrChange w:id="5076" w:author="Brian Bohman" w:date="2021-10-27T05:58:00Z">
            <w:trPr>
              <w:trHeight w:val="165"/>
            </w:trPr>
          </w:trPrChange>
        </w:trPr>
        <w:tc>
          <w:tcPr>
            <w:tcW w:w="360" w:type="dxa"/>
            <w:vAlign w:val="center"/>
            <w:hideMark/>
            <w:tcPrChange w:id="5077" w:author="Brian Bohman" w:date="2021-10-27T05:58:00Z">
              <w:tcPr>
                <w:tcW w:w="360" w:type="dxa"/>
                <w:vAlign w:val="center"/>
                <w:hideMark/>
              </w:tcPr>
            </w:tcPrChange>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Change w:id="5078" w:author="Brian Bohman" w:date="2021-10-27T05:58:00Z">
              <w:tcPr>
                <w:tcW w:w="864" w:type="dxa"/>
                <w:vAlign w:val="center"/>
                <w:hideMark/>
              </w:tcPr>
            </w:tcPrChange>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79" w:author="Brian Bohman" w:date="2021-10-27T05:58:00Z">
              <w:tcPr>
                <w:tcW w:w="1152" w:type="dxa"/>
                <w:vAlign w:val="center"/>
                <w:hideMark/>
              </w:tcPr>
            </w:tcPrChange>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80" w:author="Brian Bohman" w:date="2021-10-27T05:58:00Z">
              <w:tcPr>
                <w:tcW w:w="504" w:type="dxa"/>
                <w:vAlign w:val="center"/>
                <w:hideMark/>
              </w:tcPr>
            </w:tcPrChange>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5081" w:author="Brian Bohman" w:date="2021-10-27T05:58:00Z">
              <w:tcPr>
                <w:tcW w:w="1008" w:type="dxa"/>
                <w:vAlign w:val="center"/>
                <w:hideMark/>
              </w:tcPr>
            </w:tcPrChange>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5082" w:author="Brian Bohman" w:date="2021-10-27T05:58:00Z">
              <w:tcPr>
                <w:tcW w:w="1008" w:type="dxa"/>
                <w:vAlign w:val="center"/>
                <w:hideMark/>
              </w:tcPr>
            </w:tcPrChange>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83" w:author="Brian Bohman" w:date="2021-10-27T05:58:00Z">
              <w:tcPr>
                <w:tcW w:w="720" w:type="dxa"/>
                <w:vAlign w:val="center"/>
                <w:hideMark/>
              </w:tcPr>
            </w:tcPrChange>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084" w:author="Brian Bohman" w:date="2021-10-27T05:58:00Z">
              <w:tcPr>
                <w:tcW w:w="1008" w:type="dxa"/>
                <w:vAlign w:val="center"/>
                <w:hideMark/>
              </w:tcPr>
            </w:tcPrChange>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085" w:author="Brian Bohman" w:date="2021-10-27T05:58:00Z">
              <w:tcPr>
                <w:tcW w:w="1152" w:type="dxa"/>
                <w:vAlign w:val="center"/>
                <w:hideMark/>
              </w:tcPr>
            </w:tcPrChange>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5086" w:author="Brian Bohman" w:date="2021-10-27T05:58:00Z">
              <w:tcPr>
                <w:tcW w:w="1008" w:type="dxa"/>
                <w:vAlign w:val="center"/>
                <w:hideMark/>
              </w:tcPr>
            </w:tcPrChange>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4E88CE7" w14:textId="77777777" w:rsidTr="00E419CD">
        <w:trPr>
          <w:trHeight w:val="165"/>
          <w:trPrChange w:id="5087" w:author="Brian Bohman" w:date="2021-10-27T05:58:00Z">
            <w:trPr>
              <w:trHeight w:val="165"/>
            </w:trPr>
          </w:trPrChange>
        </w:trPr>
        <w:tc>
          <w:tcPr>
            <w:tcW w:w="360" w:type="dxa"/>
            <w:vAlign w:val="center"/>
            <w:hideMark/>
            <w:tcPrChange w:id="5088" w:author="Brian Bohman" w:date="2021-10-27T05:58:00Z">
              <w:tcPr>
                <w:tcW w:w="360" w:type="dxa"/>
                <w:vAlign w:val="center"/>
                <w:hideMark/>
              </w:tcPr>
            </w:tcPrChange>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Change w:id="5089" w:author="Brian Bohman" w:date="2021-10-27T05:58:00Z">
              <w:tcPr>
                <w:tcW w:w="864" w:type="dxa"/>
                <w:vAlign w:val="center"/>
                <w:hideMark/>
              </w:tcPr>
            </w:tcPrChange>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90" w:author="Brian Bohman" w:date="2021-10-27T05:58:00Z">
              <w:tcPr>
                <w:tcW w:w="1152" w:type="dxa"/>
                <w:vAlign w:val="center"/>
                <w:hideMark/>
              </w:tcPr>
            </w:tcPrChange>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91" w:author="Brian Bohman" w:date="2021-10-27T05:58:00Z">
              <w:tcPr>
                <w:tcW w:w="504" w:type="dxa"/>
                <w:vAlign w:val="center"/>
                <w:hideMark/>
              </w:tcPr>
            </w:tcPrChange>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5092" w:author="Brian Bohman" w:date="2021-10-27T05:58:00Z">
              <w:tcPr>
                <w:tcW w:w="1008" w:type="dxa"/>
                <w:vAlign w:val="center"/>
                <w:hideMark/>
              </w:tcPr>
            </w:tcPrChange>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5093" w:author="Brian Bohman" w:date="2021-10-27T05:58:00Z">
              <w:tcPr>
                <w:tcW w:w="1008" w:type="dxa"/>
                <w:vAlign w:val="center"/>
                <w:hideMark/>
              </w:tcPr>
            </w:tcPrChange>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94" w:author="Brian Bohman" w:date="2021-10-27T05:58:00Z">
              <w:tcPr>
                <w:tcW w:w="720" w:type="dxa"/>
                <w:vAlign w:val="center"/>
                <w:hideMark/>
              </w:tcPr>
            </w:tcPrChange>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095" w:author="Brian Bohman" w:date="2021-10-27T05:58:00Z">
              <w:tcPr>
                <w:tcW w:w="1008" w:type="dxa"/>
                <w:vAlign w:val="center"/>
                <w:hideMark/>
              </w:tcPr>
            </w:tcPrChange>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096" w:author="Brian Bohman" w:date="2021-10-27T05:58:00Z">
              <w:tcPr>
                <w:tcW w:w="1152" w:type="dxa"/>
                <w:vAlign w:val="center"/>
                <w:hideMark/>
              </w:tcPr>
            </w:tcPrChange>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5097" w:author="Brian Bohman" w:date="2021-10-27T05:58:00Z">
              <w:tcPr>
                <w:tcW w:w="1008" w:type="dxa"/>
                <w:vAlign w:val="center"/>
                <w:hideMark/>
              </w:tcPr>
            </w:tcPrChange>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2FE07861" w14:textId="77777777" w:rsidTr="00E419CD">
        <w:trPr>
          <w:trHeight w:val="165"/>
          <w:trPrChange w:id="5098" w:author="Brian Bohman" w:date="2021-10-27T05:58:00Z">
            <w:trPr>
              <w:trHeight w:val="165"/>
            </w:trPr>
          </w:trPrChange>
        </w:trPr>
        <w:tc>
          <w:tcPr>
            <w:tcW w:w="360" w:type="dxa"/>
            <w:vAlign w:val="center"/>
            <w:hideMark/>
            <w:tcPrChange w:id="5099" w:author="Brian Bohman" w:date="2021-10-27T05:58:00Z">
              <w:tcPr>
                <w:tcW w:w="360" w:type="dxa"/>
                <w:vAlign w:val="center"/>
                <w:hideMark/>
              </w:tcPr>
            </w:tcPrChange>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Change w:id="5100" w:author="Brian Bohman" w:date="2021-10-27T05:58:00Z">
              <w:tcPr>
                <w:tcW w:w="864" w:type="dxa"/>
                <w:vAlign w:val="center"/>
                <w:hideMark/>
              </w:tcPr>
            </w:tcPrChange>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01" w:author="Brian Bohman" w:date="2021-10-27T05:58:00Z">
              <w:tcPr>
                <w:tcW w:w="1152" w:type="dxa"/>
                <w:vAlign w:val="center"/>
                <w:hideMark/>
              </w:tcPr>
            </w:tcPrChange>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02" w:author="Brian Bohman" w:date="2021-10-27T05:58:00Z">
              <w:tcPr>
                <w:tcW w:w="504" w:type="dxa"/>
                <w:vAlign w:val="center"/>
                <w:hideMark/>
              </w:tcPr>
            </w:tcPrChange>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5103" w:author="Brian Bohman" w:date="2021-10-27T05:58:00Z">
              <w:tcPr>
                <w:tcW w:w="1008" w:type="dxa"/>
                <w:vAlign w:val="center"/>
                <w:hideMark/>
              </w:tcPr>
            </w:tcPrChange>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5104" w:author="Brian Bohman" w:date="2021-10-27T05:58:00Z">
              <w:tcPr>
                <w:tcW w:w="1008" w:type="dxa"/>
                <w:vAlign w:val="center"/>
                <w:hideMark/>
              </w:tcPr>
            </w:tcPrChange>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05" w:author="Brian Bohman" w:date="2021-10-27T05:58:00Z">
              <w:tcPr>
                <w:tcW w:w="720" w:type="dxa"/>
                <w:vAlign w:val="center"/>
                <w:hideMark/>
              </w:tcPr>
            </w:tcPrChange>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106" w:author="Brian Bohman" w:date="2021-10-27T05:58:00Z">
              <w:tcPr>
                <w:tcW w:w="1008" w:type="dxa"/>
                <w:vAlign w:val="center"/>
                <w:hideMark/>
              </w:tcPr>
            </w:tcPrChange>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07" w:author="Brian Bohman" w:date="2021-10-27T05:58:00Z">
              <w:tcPr>
                <w:tcW w:w="1152" w:type="dxa"/>
                <w:vAlign w:val="center"/>
                <w:hideMark/>
              </w:tcPr>
            </w:tcPrChange>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5108" w:author="Brian Bohman" w:date="2021-10-27T05:58:00Z">
              <w:tcPr>
                <w:tcW w:w="1008" w:type="dxa"/>
                <w:vAlign w:val="center"/>
                <w:hideMark/>
              </w:tcPr>
            </w:tcPrChange>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0512F2C6" w14:textId="77777777" w:rsidTr="00E419CD">
        <w:trPr>
          <w:trHeight w:val="165"/>
          <w:trPrChange w:id="5109" w:author="Brian Bohman" w:date="2021-10-27T05:58:00Z">
            <w:trPr>
              <w:trHeight w:val="165"/>
            </w:trPr>
          </w:trPrChange>
        </w:trPr>
        <w:tc>
          <w:tcPr>
            <w:tcW w:w="360" w:type="dxa"/>
            <w:vAlign w:val="center"/>
            <w:hideMark/>
            <w:tcPrChange w:id="5110" w:author="Brian Bohman" w:date="2021-10-27T05:58:00Z">
              <w:tcPr>
                <w:tcW w:w="360" w:type="dxa"/>
                <w:vAlign w:val="center"/>
                <w:hideMark/>
              </w:tcPr>
            </w:tcPrChange>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Change w:id="5111" w:author="Brian Bohman" w:date="2021-10-27T05:58:00Z">
              <w:tcPr>
                <w:tcW w:w="864" w:type="dxa"/>
                <w:vAlign w:val="center"/>
                <w:hideMark/>
              </w:tcPr>
            </w:tcPrChange>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12" w:author="Brian Bohman" w:date="2021-10-27T05:58:00Z">
              <w:tcPr>
                <w:tcW w:w="1152" w:type="dxa"/>
                <w:vAlign w:val="center"/>
                <w:hideMark/>
              </w:tcPr>
            </w:tcPrChange>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13" w:author="Brian Bohman" w:date="2021-10-27T05:58:00Z">
              <w:tcPr>
                <w:tcW w:w="504" w:type="dxa"/>
                <w:vAlign w:val="center"/>
                <w:hideMark/>
              </w:tcPr>
            </w:tcPrChange>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5114" w:author="Brian Bohman" w:date="2021-10-27T05:58:00Z">
              <w:tcPr>
                <w:tcW w:w="1008" w:type="dxa"/>
                <w:vAlign w:val="center"/>
                <w:hideMark/>
              </w:tcPr>
            </w:tcPrChange>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5115" w:author="Brian Bohman" w:date="2021-10-27T05:58:00Z">
              <w:tcPr>
                <w:tcW w:w="1008" w:type="dxa"/>
                <w:vAlign w:val="center"/>
                <w:hideMark/>
              </w:tcPr>
            </w:tcPrChange>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16" w:author="Brian Bohman" w:date="2021-10-27T05:58:00Z">
              <w:tcPr>
                <w:tcW w:w="720" w:type="dxa"/>
                <w:vAlign w:val="center"/>
                <w:hideMark/>
              </w:tcPr>
            </w:tcPrChange>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117" w:author="Brian Bohman" w:date="2021-10-27T05:58:00Z">
              <w:tcPr>
                <w:tcW w:w="1008" w:type="dxa"/>
                <w:vAlign w:val="center"/>
                <w:hideMark/>
              </w:tcPr>
            </w:tcPrChange>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118" w:author="Brian Bohman" w:date="2021-10-27T05:58:00Z">
              <w:tcPr>
                <w:tcW w:w="1152" w:type="dxa"/>
                <w:vAlign w:val="center"/>
                <w:hideMark/>
              </w:tcPr>
            </w:tcPrChange>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440" w:type="dxa"/>
            <w:vAlign w:val="center"/>
            <w:hideMark/>
            <w:tcPrChange w:id="5119" w:author="Brian Bohman" w:date="2021-10-27T05:58:00Z">
              <w:tcPr>
                <w:tcW w:w="1008" w:type="dxa"/>
                <w:vAlign w:val="center"/>
                <w:hideMark/>
              </w:tcPr>
            </w:tcPrChange>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4B2FE164" w14:textId="77777777" w:rsidTr="00E419CD">
        <w:trPr>
          <w:trHeight w:val="165"/>
          <w:trPrChange w:id="5120" w:author="Brian Bohman" w:date="2021-10-27T05:58:00Z">
            <w:trPr>
              <w:trHeight w:val="165"/>
            </w:trPr>
          </w:trPrChange>
        </w:trPr>
        <w:tc>
          <w:tcPr>
            <w:tcW w:w="360" w:type="dxa"/>
            <w:vAlign w:val="center"/>
            <w:hideMark/>
            <w:tcPrChange w:id="5121" w:author="Brian Bohman" w:date="2021-10-27T05:58:00Z">
              <w:tcPr>
                <w:tcW w:w="360" w:type="dxa"/>
                <w:vAlign w:val="center"/>
                <w:hideMark/>
              </w:tcPr>
            </w:tcPrChange>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Change w:id="5122" w:author="Brian Bohman" w:date="2021-10-27T05:58:00Z">
              <w:tcPr>
                <w:tcW w:w="864" w:type="dxa"/>
                <w:vAlign w:val="center"/>
                <w:hideMark/>
              </w:tcPr>
            </w:tcPrChange>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23" w:author="Brian Bohman" w:date="2021-10-27T05:58:00Z">
              <w:tcPr>
                <w:tcW w:w="1152" w:type="dxa"/>
                <w:vAlign w:val="center"/>
                <w:hideMark/>
              </w:tcPr>
            </w:tcPrChange>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24" w:author="Brian Bohman" w:date="2021-10-27T05:58:00Z">
              <w:tcPr>
                <w:tcW w:w="504" w:type="dxa"/>
                <w:vAlign w:val="center"/>
                <w:hideMark/>
              </w:tcPr>
            </w:tcPrChange>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5125" w:author="Brian Bohman" w:date="2021-10-27T05:58:00Z">
              <w:tcPr>
                <w:tcW w:w="1008" w:type="dxa"/>
                <w:vAlign w:val="center"/>
                <w:hideMark/>
              </w:tcPr>
            </w:tcPrChange>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5126" w:author="Brian Bohman" w:date="2021-10-27T05:58:00Z">
              <w:tcPr>
                <w:tcW w:w="1008" w:type="dxa"/>
                <w:vAlign w:val="center"/>
                <w:hideMark/>
              </w:tcPr>
            </w:tcPrChange>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27" w:author="Brian Bohman" w:date="2021-10-27T05:58:00Z">
              <w:tcPr>
                <w:tcW w:w="720" w:type="dxa"/>
                <w:vAlign w:val="center"/>
                <w:hideMark/>
              </w:tcPr>
            </w:tcPrChange>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128" w:author="Brian Bohman" w:date="2021-10-27T05:58:00Z">
              <w:tcPr>
                <w:tcW w:w="1008" w:type="dxa"/>
                <w:vAlign w:val="center"/>
                <w:hideMark/>
              </w:tcPr>
            </w:tcPrChange>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29" w:author="Brian Bohman" w:date="2021-10-27T05:58:00Z">
              <w:tcPr>
                <w:tcW w:w="1152" w:type="dxa"/>
                <w:vAlign w:val="center"/>
                <w:hideMark/>
              </w:tcPr>
            </w:tcPrChange>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440" w:type="dxa"/>
            <w:vAlign w:val="center"/>
            <w:hideMark/>
            <w:tcPrChange w:id="5130" w:author="Brian Bohman" w:date="2021-10-27T05:58:00Z">
              <w:tcPr>
                <w:tcW w:w="1008" w:type="dxa"/>
                <w:vAlign w:val="center"/>
                <w:hideMark/>
              </w:tcPr>
            </w:tcPrChange>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508BCC59" w14:textId="77777777" w:rsidTr="00E419CD">
        <w:trPr>
          <w:trHeight w:val="165"/>
          <w:trPrChange w:id="5131" w:author="Brian Bohman" w:date="2021-10-27T05:58:00Z">
            <w:trPr>
              <w:trHeight w:val="165"/>
            </w:trPr>
          </w:trPrChange>
        </w:trPr>
        <w:tc>
          <w:tcPr>
            <w:tcW w:w="360" w:type="dxa"/>
            <w:vAlign w:val="center"/>
            <w:hideMark/>
            <w:tcPrChange w:id="5132" w:author="Brian Bohman" w:date="2021-10-27T05:58:00Z">
              <w:tcPr>
                <w:tcW w:w="360" w:type="dxa"/>
                <w:vAlign w:val="center"/>
                <w:hideMark/>
              </w:tcPr>
            </w:tcPrChange>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Change w:id="5133" w:author="Brian Bohman" w:date="2021-10-27T05:58:00Z">
              <w:tcPr>
                <w:tcW w:w="864" w:type="dxa"/>
                <w:vAlign w:val="center"/>
                <w:hideMark/>
              </w:tcPr>
            </w:tcPrChange>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34" w:author="Brian Bohman" w:date="2021-10-27T05:58:00Z">
              <w:tcPr>
                <w:tcW w:w="1152" w:type="dxa"/>
                <w:vAlign w:val="center"/>
                <w:hideMark/>
              </w:tcPr>
            </w:tcPrChange>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35" w:author="Brian Bohman" w:date="2021-10-27T05:58:00Z">
              <w:tcPr>
                <w:tcW w:w="504" w:type="dxa"/>
                <w:vAlign w:val="center"/>
                <w:hideMark/>
              </w:tcPr>
            </w:tcPrChange>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5136" w:author="Brian Bohman" w:date="2021-10-27T05:58:00Z">
              <w:tcPr>
                <w:tcW w:w="1008" w:type="dxa"/>
                <w:vAlign w:val="center"/>
                <w:hideMark/>
              </w:tcPr>
            </w:tcPrChange>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5137" w:author="Brian Bohman" w:date="2021-10-27T05:58:00Z">
              <w:tcPr>
                <w:tcW w:w="1008" w:type="dxa"/>
                <w:vAlign w:val="center"/>
                <w:hideMark/>
              </w:tcPr>
            </w:tcPrChange>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38" w:author="Brian Bohman" w:date="2021-10-27T05:58:00Z">
              <w:tcPr>
                <w:tcW w:w="720" w:type="dxa"/>
                <w:vAlign w:val="center"/>
                <w:hideMark/>
              </w:tcPr>
            </w:tcPrChange>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5139" w:author="Brian Bohman" w:date="2021-10-27T05:58:00Z">
              <w:tcPr>
                <w:tcW w:w="1008" w:type="dxa"/>
                <w:vAlign w:val="center"/>
                <w:hideMark/>
              </w:tcPr>
            </w:tcPrChange>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40" w:author="Brian Bohman" w:date="2021-10-27T05:58:00Z">
              <w:tcPr>
                <w:tcW w:w="1152" w:type="dxa"/>
                <w:vAlign w:val="center"/>
                <w:hideMark/>
              </w:tcPr>
            </w:tcPrChange>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440" w:type="dxa"/>
            <w:vAlign w:val="center"/>
            <w:hideMark/>
            <w:tcPrChange w:id="5141" w:author="Brian Bohman" w:date="2021-10-27T05:58:00Z">
              <w:tcPr>
                <w:tcW w:w="1008" w:type="dxa"/>
                <w:vAlign w:val="center"/>
                <w:hideMark/>
              </w:tcPr>
            </w:tcPrChange>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B7874E1" w14:textId="77777777" w:rsidTr="00E419CD">
        <w:trPr>
          <w:trHeight w:val="165"/>
          <w:trPrChange w:id="5142" w:author="Brian Bohman" w:date="2021-10-27T05:58:00Z">
            <w:trPr>
              <w:trHeight w:val="165"/>
            </w:trPr>
          </w:trPrChange>
        </w:trPr>
        <w:tc>
          <w:tcPr>
            <w:tcW w:w="360" w:type="dxa"/>
            <w:vAlign w:val="center"/>
            <w:hideMark/>
            <w:tcPrChange w:id="5143" w:author="Brian Bohman" w:date="2021-10-27T05:58:00Z">
              <w:tcPr>
                <w:tcW w:w="360" w:type="dxa"/>
                <w:vAlign w:val="center"/>
                <w:hideMark/>
              </w:tcPr>
            </w:tcPrChange>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Change w:id="5144" w:author="Brian Bohman" w:date="2021-10-27T05:58:00Z">
              <w:tcPr>
                <w:tcW w:w="864" w:type="dxa"/>
                <w:vAlign w:val="center"/>
                <w:hideMark/>
              </w:tcPr>
            </w:tcPrChange>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45" w:author="Brian Bohman" w:date="2021-10-27T05:58:00Z">
              <w:tcPr>
                <w:tcW w:w="1152" w:type="dxa"/>
                <w:vAlign w:val="center"/>
                <w:hideMark/>
              </w:tcPr>
            </w:tcPrChange>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46" w:author="Brian Bohman" w:date="2021-10-27T05:58:00Z">
              <w:tcPr>
                <w:tcW w:w="504" w:type="dxa"/>
                <w:vAlign w:val="center"/>
                <w:hideMark/>
              </w:tcPr>
            </w:tcPrChange>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147" w:author="Brian Bohman" w:date="2021-10-27T05:58:00Z">
              <w:tcPr>
                <w:tcW w:w="1008" w:type="dxa"/>
                <w:vAlign w:val="center"/>
                <w:hideMark/>
              </w:tcPr>
            </w:tcPrChange>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148" w:author="Brian Bohman" w:date="2021-10-27T05:58:00Z">
              <w:tcPr>
                <w:tcW w:w="1008" w:type="dxa"/>
                <w:vAlign w:val="center"/>
                <w:hideMark/>
              </w:tcPr>
            </w:tcPrChange>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49" w:author="Brian Bohman" w:date="2021-10-27T05:58:00Z">
              <w:tcPr>
                <w:tcW w:w="720" w:type="dxa"/>
                <w:vAlign w:val="center"/>
                <w:hideMark/>
              </w:tcPr>
            </w:tcPrChange>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50" w:author="Brian Bohman" w:date="2021-10-27T05:58:00Z">
              <w:tcPr>
                <w:tcW w:w="1008" w:type="dxa"/>
                <w:vAlign w:val="center"/>
                <w:hideMark/>
              </w:tcPr>
            </w:tcPrChange>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51" w:author="Brian Bohman" w:date="2021-10-27T05:58:00Z">
              <w:tcPr>
                <w:tcW w:w="1152" w:type="dxa"/>
                <w:vAlign w:val="center"/>
                <w:hideMark/>
              </w:tcPr>
            </w:tcPrChange>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440" w:type="dxa"/>
            <w:vAlign w:val="center"/>
            <w:hideMark/>
            <w:tcPrChange w:id="5152" w:author="Brian Bohman" w:date="2021-10-27T05:58:00Z">
              <w:tcPr>
                <w:tcW w:w="1008" w:type="dxa"/>
                <w:vAlign w:val="center"/>
                <w:hideMark/>
              </w:tcPr>
            </w:tcPrChange>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19CD" w:rsidRPr="009B3DCC" w14:paraId="31FEFDB7" w14:textId="77777777" w:rsidTr="00E419CD">
        <w:trPr>
          <w:trHeight w:val="165"/>
          <w:trPrChange w:id="5153" w:author="Brian Bohman" w:date="2021-10-27T05:58:00Z">
            <w:trPr>
              <w:trHeight w:val="165"/>
            </w:trPr>
          </w:trPrChange>
        </w:trPr>
        <w:tc>
          <w:tcPr>
            <w:tcW w:w="360" w:type="dxa"/>
            <w:vAlign w:val="center"/>
            <w:hideMark/>
            <w:tcPrChange w:id="5154" w:author="Brian Bohman" w:date="2021-10-27T05:58:00Z">
              <w:tcPr>
                <w:tcW w:w="360" w:type="dxa"/>
                <w:vAlign w:val="center"/>
                <w:hideMark/>
              </w:tcPr>
            </w:tcPrChange>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Change w:id="5155" w:author="Brian Bohman" w:date="2021-10-27T05:58:00Z">
              <w:tcPr>
                <w:tcW w:w="864" w:type="dxa"/>
                <w:vAlign w:val="center"/>
                <w:hideMark/>
              </w:tcPr>
            </w:tcPrChange>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56" w:author="Brian Bohman" w:date="2021-10-27T05:58:00Z">
              <w:tcPr>
                <w:tcW w:w="1152" w:type="dxa"/>
                <w:vAlign w:val="center"/>
                <w:hideMark/>
              </w:tcPr>
            </w:tcPrChange>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57" w:author="Brian Bohman" w:date="2021-10-27T05:58:00Z">
              <w:tcPr>
                <w:tcW w:w="504" w:type="dxa"/>
                <w:vAlign w:val="center"/>
                <w:hideMark/>
              </w:tcPr>
            </w:tcPrChange>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158" w:author="Brian Bohman" w:date="2021-10-27T05:58:00Z">
              <w:tcPr>
                <w:tcW w:w="1008" w:type="dxa"/>
                <w:vAlign w:val="center"/>
                <w:hideMark/>
              </w:tcPr>
            </w:tcPrChange>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159" w:author="Brian Bohman" w:date="2021-10-27T05:58:00Z">
              <w:tcPr>
                <w:tcW w:w="1008" w:type="dxa"/>
                <w:vAlign w:val="center"/>
                <w:hideMark/>
              </w:tcPr>
            </w:tcPrChange>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60" w:author="Brian Bohman" w:date="2021-10-27T05:58:00Z">
              <w:tcPr>
                <w:tcW w:w="720" w:type="dxa"/>
                <w:vAlign w:val="center"/>
                <w:hideMark/>
              </w:tcPr>
            </w:tcPrChange>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61" w:author="Brian Bohman" w:date="2021-10-27T05:58:00Z">
              <w:tcPr>
                <w:tcW w:w="1008" w:type="dxa"/>
                <w:vAlign w:val="center"/>
                <w:hideMark/>
              </w:tcPr>
            </w:tcPrChange>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162" w:author="Brian Bohman" w:date="2021-10-27T05:58:00Z">
              <w:tcPr>
                <w:tcW w:w="1152" w:type="dxa"/>
                <w:vAlign w:val="center"/>
                <w:hideMark/>
              </w:tcPr>
            </w:tcPrChange>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5163" w:author="Brian Bohman" w:date="2021-10-27T05:58:00Z">
              <w:tcPr>
                <w:tcW w:w="1008" w:type="dxa"/>
                <w:vAlign w:val="center"/>
                <w:hideMark/>
              </w:tcPr>
            </w:tcPrChange>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6DADCA01" w14:textId="77777777" w:rsidTr="00E419CD">
        <w:trPr>
          <w:trHeight w:val="165"/>
          <w:trPrChange w:id="5164" w:author="Brian Bohman" w:date="2021-10-27T05:58:00Z">
            <w:trPr>
              <w:trHeight w:val="165"/>
            </w:trPr>
          </w:trPrChange>
        </w:trPr>
        <w:tc>
          <w:tcPr>
            <w:tcW w:w="360" w:type="dxa"/>
            <w:vAlign w:val="center"/>
            <w:hideMark/>
            <w:tcPrChange w:id="5165" w:author="Brian Bohman" w:date="2021-10-27T05:58:00Z">
              <w:tcPr>
                <w:tcW w:w="360" w:type="dxa"/>
                <w:vAlign w:val="center"/>
                <w:hideMark/>
              </w:tcPr>
            </w:tcPrChange>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Change w:id="5166" w:author="Brian Bohman" w:date="2021-10-27T05:58:00Z">
              <w:tcPr>
                <w:tcW w:w="864" w:type="dxa"/>
                <w:vAlign w:val="center"/>
                <w:hideMark/>
              </w:tcPr>
            </w:tcPrChange>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67" w:author="Brian Bohman" w:date="2021-10-27T05:58:00Z">
              <w:tcPr>
                <w:tcW w:w="1152" w:type="dxa"/>
                <w:vAlign w:val="center"/>
                <w:hideMark/>
              </w:tcPr>
            </w:tcPrChange>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68" w:author="Brian Bohman" w:date="2021-10-27T05:58:00Z">
              <w:tcPr>
                <w:tcW w:w="504" w:type="dxa"/>
                <w:vAlign w:val="center"/>
                <w:hideMark/>
              </w:tcPr>
            </w:tcPrChange>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169" w:author="Brian Bohman" w:date="2021-10-27T05:58:00Z">
              <w:tcPr>
                <w:tcW w:w="1008" w:type="dxa"/>
                <w:vAlign w:val="center"/>
                <w:hideMark/>
              </w:tcPr>
            </w:tcPrChange>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170" w:author="Brian Bohman" w:date="2021-10-27T05:58:00Z">
              <w:tcPr>
                <w:tcW w:w="1008" w:type="dxa"/>
                <w:vAlign w:val="center"/>
                <w:hideMark/>
              </w:tcPr>
            </w:tcPrChange>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71" w:author="Brian Bohman" w:date="2021-10-27T05:58:00Z">
              <w:tcPr>
                <w:tcW w:w="720" w:type="dxa"/>
                <w:vAlign w:val="center"/>
                <w:hideMark/>
              </w:tcPr>
            </w:tcPrChange>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72" w:author="Brian Bohman" w:date="2021-10-27T05:58:00Z">
              <w:tcPr>
                <w:tcW w:w="1008" w:type="dxa"/>
                <w:vAlign w:val="center"/>
                <w:hideMark/>
              </w:tcPr>
            </w:tcPrChange>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73" w:author="Brian Bohman" w:date="2021-10-27T05:58:00Z">
              <w:tcPr>
                <w:tcW w:w="1152" w:type="dxa"/>
                <w:vAlign w:val="center"/>
                <w:hideMark/>
              </w:tcPr>
            </w:tcPrChange>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5174" w:author="Brian Bohman" w:date="2021-10-27T05:58:00Z">
              <w:tcPr>
                <w:tcW w:w="1008" w:type="dxa"/>
                <w:vAlign w:val="center"/>
                <w:hideMark/>
              </w:tcPr>
            </w:tcPrChange>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7AB64D71" w14:textId="77777777" w:rsidTr="00E419CD">
        <w:trPr>
          <w:trHeight w:val="165"/>
          <w:trPrChange w:id="5175" w:author="Brian Bohman" w:date="2021-10-27T05:58:00Z">
            <w:trPr>
              <w:trHeight w:val="165"/>
            </w:trPr>
          </w:trPrChange>
        </w:trPr>
        <w:tc>
          <w:tcPr>
            <w:tcW w:w="360" w:type="dxa"/>
            <w:vAlign w:val="center"/>
            <w:hideMark/>
            <w:tcPrChange w:id="5176" w:author="Brian Bohman" w:date="2021-10-27T05:58:00Z">
              <w:tcPr>
                <w:tcW w:w="360" w:type="dxa"/>
                <w:vAlign w:val="center"/>
                <w:hideMark/>
              </w:tcPr>
            </w:tcPrChange>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Change w:id="5177" w:author="Brian Bohman" w:date="2021-10-27T05:58:00Z">
              <w:tcPr>
                <w:tcW w:w="864" w:type="dxa"/>
                <w:vAlign w:val="center"/>
                <w:hideMark/>
              </w:tcPr>
            </w:tcPrChange>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78" w:author="Brian Bohman" w:date="2021-10-27T05:58:00Z">
              <w:tcPr>
                <w:tcW w:w="1152" w:type="dxa"/>
                <w:vAlign w:val="center"/>
                <w:hideMark/>
              </w:tcPr>
            </w:tcPrChange>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79" w:author="Brian Bohman" w:date="2021-10-27T05:58:00Z">
              <w:tcPr>
                <w:tcW w:w="504" w:type="dxa"/>
                <w:vAlign w:val="center"/>
                <w:hideMark/>
              </w:tcPr>
            </w:tcPrChange>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180" w:author="Brian Bohman" w:date="2021-10-27T05:58:00Z">
              <w:tcPr>
                <w:tcW w:w="1008" w:type="dxa"/>
                <w:vAlign w:val="center"/>
                <w:hideMark/>
              </w:tcPr>
            </w:tcPrChange>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181" w:author="Brian Bohman" w:date="2021-10-27T05:58:00Z">
              <w:tcPr>
                <w:tcW w:w="1008" w:type="dxa"/>
                <w:vAlign w:val="center"/>
                <w:hideMark/>
              </w:tcPr>
            </w:tcPrChange>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82" w:author="Brian Bohman" w:date="2021-10-27T05:58:00Z">
              <w:tcPr>
                <w:tcW w:w="720" w:type="dxa"/>
                <w:vAlign w:val="center"/>
                <w:hideMark/>
              </w:tcPr>
            </w:tcPrChange>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83" w:author="Brian Bohman" w:date="2021-10-27T05:58:00Z">
              <w:tcPr>
                <w:tcW w:w="1008" w:type="dxa"/>
                <w:vAlign w:val="center"/>
                <w:hideMark/>
              </w:tcPr>
            </w:tcPrChange>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184" w:author="Brian Bohman" w:date="2021-10-27T05:58:00Z">
              <w:tcPr>
                <w:tcW w:w="1152" w:type="dxa"/>
                <w:vAlign w:val="center"/>
                <w:hideMark/>
              </w:tcPr>
            </w:tcPrChange>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440" w:type="dxa"/>
            <w:vAlign w:val="center"/>
            <w:hideMark/>
            <w:tcPrChange w:id="5185" w:author="Brian Bohman" w:date="2021-10-27T05:58:00Z">
              <w:tcPr>
                <w:tcW w:w="1008" w:type="dxa"/>
                <w:vAlign w:val="center"/>
                <w:hideMark/>
              </w:tcPr>
            </w:tcPrChange>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19CD" w:rsidRPr="009B3DCC" w14:paraId="16FF41A3" w14:textId="77777777" w:rsidTr="00E419CD">
        <w:trPr>
          <w:trHeight w:val="165"/>
          <w:trPrChange w:id="5186" w:author="Brian Bohman" w:date="2021-10-27T05:58:00Z">
            <w:trPr>
              <w:trHeight w:val="165"/>
            </w:trPr>
          </w:trPrChange>
        </w:trPr>
        <w:tc>
          <w:tcPr>
            <w:tcW w:w="360" w:type="dxa"/>
            <w:vAlign w:val="center"/>
            <w:hideMark/>
            <w:tcPrChange w:id="5187" w:author="Brian Bohman" w:date="2021-10-27T05:58:00Z">
              <w:tcPr>
                <w:tcW w:w="360" w:type="dxa"/>
                <w:vAlign w:val="center"/>
                <w:hideMark/>
              </w:tcPr>
            </w:tcPrChange>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Change w:id="5188" w:author="Brian Bohman" w:date="2021-10-27T05:58:00Z">
              <w:tcPr>
                <w:tcW w:w="864" w:type="dxa"/>
                <w:vAlign w:val="center"/>
                <w:hideMark/>
              </w:tcPr>
            </w:tcPrChange>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89" w:author="Brian Bohman" w:date="2021-10-27T05:58:00Z">
              <w:tcPr>
                <w:tcW w:w="1152" w:type="dxa"/>
                <w:vAlign w:val="center"/>
                <w:hideMark/>
              </w:tcPr>
            </w:tcPrChange>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90" w:author="Brian Bohman" w:date="2021-10-27T05:58:00Z">
              <w:tcPr>
                <w:tcW w:w="504" w:type="dxa"/>
                <w:vAlign w:val="center"/>
                <w:hideMark/>
              </w:tcPr>
            </w:tcPrChange>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191" w:author="Brian Bohman" w:date="2021-10-27T05:58:00Z">
              <w:tcPr>
                <w:tcW w:w="1008" w:type="dxa"/>
                <w:vAlign w:val="center"/>
                <w:hideMark/>
              </w:tcPr>
            </w:tcPrChange>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192" w:author="Brian Bohman" w:date="2021-10-27T05:58:00Z">
              <w:tcPr>
                <w:tcW w:w="1008" w:type="dxa"/>
                <w:vAlign w:val="center"/>
                <w:hideMark/>
              </w:tcPr>
            </w:tcPrChange>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93" w:author="Brian Bohman" w:date="2021-10-27T05:58:00Z">
              <w:tcPr>
                <w:tcW w:w="720" w:type="dxa"/>
                <w:vAlign w:val="center"/>
                <w:hideMark/>
              </w:tcPr>
            </w:tcPrChange>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94" w:author="Brian Bohman" w:date="2021-10-27T05:58:00Z">
              <w:tcPr>
                <w:tcW w:w="1008" w:type="dxa"/>
                <w:vAlign w:val="center"/>
                <w:hideMark/>
              </w:tcPr>
            </w:tcPrChange>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95" w:author="Brian Bohman" w:date="2021-10-27T05:58:00Z">
              <w:tcPr>
                <w:tcW w:w="1152" w:type="dxa"/>
                <w:vAlign w:val="center"/>
                <w:hideMark/>
              </w:tcPr>
            </w:tcPrChange>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5196" w:author="Brian Bohman" w:date="2021-10-27T05:58:00Z">
              <w:tcPr>
                <w:tcW w:w="1008" w:type="dxa"/>
                <w:vAlign w:val="center"/>
                <w:hideMark/>
              </w:tcPr>
            </w:tcPrChange>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77C13CD2" w14:textId="77777777" w:rsidTr="00E419CD">
        <w:trPr>
          <w:trHeight w:val="165"/>
          <w:trPrChange w:id="5197" w:author="Brian Bohman" w:date="2021-10-27T05:58:00Z">
            <w:trPr>
              <w:trHeight w:val="165"/>
            </w:trPr>
          </w:trPrChange>
        </w:trPr>
        <w:tc>
          <w:tcPr>
            <w:tcW w:w="360" w:type="dxa"/>
            <w:vAlign w:val="center"/>
            <w:hideMark/>
            <w:tcPrChange w:id="5198" w:author="Brian Bohman" w:date="2021-10-27T05:58:00Z">
              <w:tcPr>
                <w:tcW w:w="360" w:type="dxa"/>
                <w:vAlign w:val="center"/>
                <w:hideMark/>
              </w:tcPr>
            </w:tcPrChange>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Change w:id="5199" w:author="Brian Bohman" w:date="2021-10-27T05:58:00Z">
              <w:tcPr>
                <w:tcW w:w="864" w:type="dxa"/>
                <w:vAlign w:val="center"/>
                <w:hideMark/>
              </w:tcPr>
            </w:tcPrChange>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00" w:author="Brian Bohman" w:date="2021-10-27T05:58:00Z">
              <w:tcPr>
                <w:tcW w:w="1152" w:type="dxa"/>
                <w:vAlign w:val="center"/>
                <w:hideMark/>
              </w:tcPr>
            </w:tcPrChange>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01" w:author="Brian Bohman" w:date="2021-10-27T05:58:00Z">
              <w:tcPr>
                <w:tcW w:w="504" w:type="dxa"/>
                <w:vAlign w:val="center"/>
                <w:hideMark/>
              </w:tcPr>
            </w:tcPrChange>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202" w:author="Brian Bohman" w:date="2021-10-27T05:58:00Z">
              <w:tcPr>
                <w:tcW w:w="1008" w:type="dxa"/>
                <w:vAlign w:val="center"/>
                <w:hideMark/>
              </w:tcPr>
            </w:tcPrChange>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203" w:author="Brian Bohman" w:date="2021-10-27T05:58:00Z">
              <w:tcPr>
                <w:tcW w:w="1008" w:type="dxa"/>
                <w:vAlign w:val="center"/>
                <w:hideMark/>
              </w:tcPr>
            </w:tcPrChange>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204" w:author="Brian Bohman" w:date="2021-10-27T05:58:00Z">
              <w:tcPr>
                <w:tcW w:w="720" w:type="dxa"/>
                <w:vAlign w:val="center"/>
                <w:hideMark/>
              </w:tcPr>
            </w:tcPrChange>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205" w:author="Brian Bohman" w:date="2021-10-27T05:58:00Z">
              <w:tcPr>
                <w:tcW w:w="1008" w:type="dxa"/>
                <w:vAlign w:val="center"/>
                <w:hideMark/>
              </w:tcPr>
            </w:tcPrChange>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06" w:author="Brian Bohman" w:date="2021-10-27T05:58:00Z">
              <w:tcPr>
                <w:tcW w:w="1152" w:type="dxa"/>
                <w:vAlign w:val="center"/>
                <w:hideMark/>
              </w:tcPr>
            </w:tcPrChange>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5207" w:author="Brian Bohman" w:date="2021-10-27T05:58:00Z">
              <w:tcPr>
                <w:tcW w:w="1008" w:type="dxa"/>
                <w:vAlign w:val="center"/>
                <w:hideMark/>
              </w:tcPr>
            </w:tcPrChange>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19CD" w:rsidRPr="009B3DCC" w14:paraId="39F17AE0" w14:textId="77777777" w:rsidTr="00E419CD">
        <w:trPr>
          <w:trHeight w:val="180"/>
          <w:trPrChange w:id="5208" w:author="Brian Bohman" w:date="2021-10-27T05:58:00Z">
            <w:trPr>
              <w:trHeight w:val="180"/>
            </w:trPr>
          </w:trPrChange>
        </w:trPr>
        <w:tc>
          <w:tcPr>
            <w:tcW w:w="360" w:type="dxa"/>
            <w:vAlign w:val="center"/>
            <w:hideMark/>
            <w:tcPrChange w:id="5209" w:author="Brian Bohman" w:date="2021-10-27T05:58:00Z">
              <w:tcPr>
                <w:tcW w:w="360" w:type="dxa"/>
                <w:vAlign w:val="center"/>
                <w:hideMark/>
              </w:tcPr>
            </w:tcPrChange>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Change w:id="5210" w:author="Brian Bohman" w:date="2021-10-27T05:58:00Z">
              <w:tcPr>
                <w:tcW w:w="864" w:type="dxa"/>
                <w:vAlign w:val="center"/>
                <w:hideMark/>
              </w:tcPr>
            </w:tcPrChange>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11" w:author="Brian Bohman" w:date="2021-10-27T05:58:00Z">
              <w:tcPr>
                <w:tcW w:w="1152" w:type="dxa"/>
                <w:vAlign w:val="center"/>
                <w:hideMark/>
              </w:tcPr>
            </w:tcPrChange>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12" w:author="Brian Bohman" w:date="2021-10-27T05:58:00Z">
              <w:tcPr>
                <w:tcW w:w="504" w:type="dxa"/>
                <w:vAlign w:val="center"/>
                <w:hideMark/>
              </w:tcPr>
            </w:tcPrChange>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213" w:author="Brian Bohman" w:date="2021-10-27T05:58:00Z">
              <w:tcPr>
                <w:tcW w:w="1008" w:type="dxa"/>
                <w:vAlign w:val="center"/>
                <w:hideMark/>
              </w:tcPr>
            </w:tcPrChange>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214" w:author="Brian Bohman" w:date="2021-10-27T05:58:00Z">
              <w:tcPr>
                <w:tcW w:w="1008" w:type="dxa"/>
                <w:vAlign w:val="center"/>
                <w:hideMark/>
              </w:tcPr>
            </w:tcPrChange>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215" w:author="Brian Bohman" w:date="2021-10-27T05:58:00Z">
              <w:tcPr>
                <w:tcW w:w="720" w:type="dxa"/>
                <w:vAlign w:val="center"/>
                <w:hideMark/>
              </w:tcPr>
            </w:tcPrChange>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216" w:author="Brian Bohman" w:date="2021-10-27T05:58:00Z">
              <w:tcPr>
                <w:tcW w:w="1008" w:type="dxa"/>
                <w:vAlign w:val="center"/>
                <w:hideMark/>
              </w:tcPr>
            </w:tcPrChange>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17" w:author="Brian Bohman" w:date="2021-10-27T05:58:00Z">
              <w:tcPr>
                <w:tcW w:w="1152" w:type="dxa"/>
                <w:vAlign w:val="center"/>
                <w:hideMark/>
              </w:tcPr>
            </w:tcPrChange>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440" w:type="dxa"/>
            <w:vAlign w:val="center"/>
            <w:hideMark/>
            <w:tcPrChange w:id="5218" w:author="Brian Bohman" w:date="2021-10-27T05:58:00Z">
              <w:tcPr>
                <w:tcW w:w="1008" w:type="dxa"/>
                <w:vAlign w:val="center"/>
                <w:hideMark/>
              </w:tcPr>
            </w:tcPrChange>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3474C301" w14:textId="77777777" w:rsidTr="00E419CD">
        <w:trPr>
          <w:trHeight w:val="165"/>
          <w:trPrChange w:id="5219" w:author="Brian Bohman" w:date="2021-10-27T05:58:00Z">
            <w:trPr>
              <w:trHeight w:val="165"/>
            </w:trPr>
          </w:trPrChange>
        </w:trPr>
        <w:tc>
          <w:tcPr>
            <w:tcW w:w="360" w:type="dxa"/>
            <w:vAlign w:val="center"/>
            <w:hideMark/>
            <w:tcPrChange w:id="5220" w:author="Brian Bohman" w:date="2021-10-27T05:58:00Z">
              <w:tcPr>
                <w:tcW w:w="360" w:type="dxa"/>
                <w:vAlign w:val="center"/>
                <w:hideMark/>
              </w:tcPr>
            </w:tcPrChange>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Change w:id="5221" w:author="Brian Bohman" w:date="2021-10-27T05:58:00Z">
              <w:tcPr>
                <w:tcW w:w="864" w:type="dxa"/>
                <w:vAlign w:val="center"/>
                <w:hideMark/>
              </w:tcPr>
            </w:tcPrChange>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22" w:author="Brian Bohman" w:date="2021-10-27T05:58:00Z">
              <w:tcPr>
                <w:tcW w:w="1152" w:type="dxa"/>
                <w:vAlign w:val="center"/>
                <w:hideMark/>
              </w:tcPr>
            </w:tcPrChange>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23" w:author="Brian Bohman" w:date="2021-10-27T05:58:00Z">
              <w:tcPr>
                <w:tcW w:w="504" w:type="dxa"/>
                <w:vAlign w:val="center"/>
                <w:hideMark/>
              </w:tcPr>
            </w:tcPrChange>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224" w:author="Brian Bohman" w:date="2021-10-27T05:58:00Z">
              <w:tcPr>
                <w:tcW w:w="1008" w:type="dxa"/>
                <w:vAlign w:val="center"/>
                <w:hideMark/>
              </w:tcPr>
            </w:tcPrChange>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225" w:author="Brian Bohman" w:date="2021-10-27T05:58:00Z">
              <w:tcPr>
                <w:tcW w:w="1008" w:type="dxa"/>
                <w:vAlign w:val="center"/>
                <w:hideMark/>
              </w:tcPr>
            </w:tcPrChange>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226" w:author="Brian Bohman" w:date="2021-10-27T05:58:00Z">
              <w:tcPr>
                <w:tcW w:w="720" w:type="dxa"/>
                <w:vAlign w:val="center"/>
                <w:hideMark/>
              </w:tcPr>
            </w:tcPrChange>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227" w:author="Brian Bohman" w:date="2021-10-27T05:58:00Z">
              <w:tcPr>
                <w:tcW w:w="1008" w:type="dxa"/>
                <w:vAlign w:val="center"/>
                <w:hideMark/>
              </w:tcPr>
            </w:tcPrChange>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228" w:author="Brian Bohman" w:date="2021-10-27T05:58:00Z">
              <w:tcPr>
                <w:tcW w:w="1152" w:type="dxa"/>
                <w:vAlign w:val="center"/>
                <w:hideMark/>
              </w:tcPr>
            </w:tcPrChange>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229" w:author="Brian Bohman" w:date="2021-10-27T05:58:00Z">
              <w:tcPr>
                <w:tcW w:w="1008" w:type="dxa"/>
                <w:vAlign w:val="center"/>
                <w:hideMark/>
              </w:tcPr>
            </w:tcPrChange>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743EEF35" w14:textId="77777777" w:rsidTr="00E419CD">
        <w:trPr>
          <w:trHeight w:val="165"/>
          <w:trPrChange w:id="5230" w:author="Brian Bohman" w:date="2021-10-27T05:58:00Z">
            <w:trPr>
              <w:trHeight w:val="165"/>
            </w:trPr>
          </w:trPrChange>
        </w:trPr>
        <w:tc>
          <w:tcPr>
            <w:tcW w:w="360" w:type="dxa"/>
            <w:vAlign w:val="center"/>
            <w:hideMark/>
            <w:tcPrChange w:id="5231" w:author="Brian Bohman" w:date="2021-10-27T05:58:00Z">
              <w:tcPr>
                <w:tcW w:w="360" w:type="dxa"/>
                <w:vAlign w:val="center"/>
                <w:hideMark/>
              </w:tcPr>
            </w:tcPrChange>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Change w:id="5232" w:author="Brian Bohman" w:date="2021-10-27T05:58:00Z">
              <w:tcPr>
                <w:tcW w:w="864" w:type="dxa"/>
                <w:vAlign w:val="center"/>
                <w:hideMark/>
              </w:tcPr>
            </w:tcPrChange>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33" w:author="Brian Bohman" w:date="2021-10-27T05:58:00Z">
              <w:tcPr>
                <w:tcW w:w="1152" w:type="dxa"/>
                <w:vAlign w:val="center"/>
                <w:hideMark/>
              </w:tcPr>
            </w:tcPrChange>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34" w:author="Brian Bohman" w:date="2021-10-27T05:58:00Z">
              <w:tcPr>
                <w:tcW w:w="504" w:type="dxa"/>
                <w:vAlign w:val="center"/>
                <w:hideMark/>
              </w:tcPr>
            </w:tcPrChange>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235" w:author="Brian Bohman" w:date="2021-10-27T05:58:00Z">
              <w:tcPr>
                <w:tcW w:w="1008" w:type="dxa"/>
                <w:vAlign w:val="center"/>
                <w:hideMark/>
              </w:tcPr>
            </w:tcPrChange>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236" w:author="Brian Bohman" w:date="2021-10-27T05:58:00Z">
              <w:tcPr>
                <w:tcW w:w="1008" w:type="dxa"/>
                <w:vAlign w:val="center"/>
                <w:hideMark/>
              </w:tcPr>
            </w:tcPrChange>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237" w:author="Brian Bohman" w:date="2021-10-27T05:58:00Z">
              <w:tcPr>
                <w:tcW w:w="720" w:type="dxa"/>
                <w:vAlign w:val="center"/>
                <w:hideMark/>
              </w:tcPr>
            </w:tcPrChange>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238" w:author="Brian Bohman" w:date="2021-10-27T05:58:00Z">
              <w:tcPr>
                <w:tcW w:w="1008" w:type="dxa"/>
                <w:vAlign w:val="center"/>
                <w:hideMark/>
              </w:tcPr>
            </w:tcPrChange>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39" w:author="Brian Bohman" w:date="2021-10-27T05:58:00Z">
              <w:tcPr>
                <w:tcW w:w="1152" w:type="dxa"/>
                <w:vAlign w:val="center"/>
                <w:hideMark/>
              </w:tcPr>
            </w:tcPrChange>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5240" w:author="Brian Bohman" w:date="2021-10-27T05:58:00Z">
              <w:tcPr>
                <w:tcW w:w="1008" w:type="dxa"/>
                <w:vAlign w:val="center"/>
                <w:hideMark/>
              </w:tcPr>
            </w:tcPrChange>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19CD" w:rsidRPr="009B3DCC" w14:paraId="1BE19889" w14:textId="77777777" w:rsidTr="00E419CD">
        <w:trPr>
          <w:trHeight w:val="165"/>
          <w:trPrChange w:id="5241" w:author="Brian Bohman" w:date="2021-10-27T05:58:00Z">
            <w:trPr>
              <w:trHeight w:val="165"/>
            </w:trPr>
          </w:trPrChange>
        </w:trPr>
        <w:tc>
          <w:tcPr>
            <w:tcW w:w="360" w:type="dxa"/>
            <w:vAlign w:val="center"/>
            <w:hideMark/>
            <w:tcPrChange w:id="5242" w:author="Brian Bohman" w:date="2021-10-27T05:58:00Z">
              <w:tcPr>
                <w:tcW w:w="360" w:type="dxa"/>
                <w:vAlign w:val="center"/>
                <w:hideMark/>
              </w:tcPr>
            </w:tcPrChange>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Change w:id="5243" w:author="Brian Bohman" w:date="2021-10-27T05:58:00Z">
              <w:tcPr>
                <w:tcW w:w="864" w:type="dxa"/>
                <w:vAlign w:val="center"/>
                <w:hideMark/>
              </w:tcPr>
            </w:tcPrChange>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44" w:author="Brian Bohman" w:date="2021-10-27T05:58:00Z">
              <w:tcPr>
                <w:tcW w:w="1152" w:type="dxa"/>
                <w:vAlign w:val="center"/>
                <w:hideMark/>
              </w:tcPr>
            </w:tcPrChange>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45" w:author="Brian Bohman" w:date="2021-10-27T05:58:00Z">
              <w:tcPr>
                <w:tcW w:w="504" w:type="dxa"/>
                <w:vAlign w:val="center"/>
                <w:hideMark/>
              </w:tcPr>
            </w:tcPrChange>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246" w:author="Brian Bohman" w:date="2021-10-27T05:58:00Z">
              <w:tcPr>
                <w:tcW w:w="1008" w:type="dxa"/>
                <w:vAlign w:val="center"/>
                <w:hideMark/>
              </w:tcPr>
            </w:tcPrChange>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247" w:author="Brian Bohman" w:date="2021-10-27T05:58:00Z">
              <w:tcPr>
                <w:tcW w:w="1008" w:type="dxa"/>
                <w:vAlign w:val="center"/>
                <w:hideMark/>
              </w:tcPr>
            </w:tcPrChange>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248" w:author="Brian Bohman" w:date="2021-10-27T05:58:00Z">
              <w:tcPr>
                <w:tcW w:w="720" w:type="dxa"/>
                <w:vAlign w:val="center"/>
                <w:hideMark/>
              </w:tcPr>
            </w:tcPrChange>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249" w:author="Brian Bohman" w:date="2021-10-27T05:58:00Z">
              <w:tcPr>
                <w:tcW w:w="1008" w:type="dxa"/>
                <w:vAlign w:val="center"/>
                <w:hideMark/>
              </w:tcPr>
            </w:tcPrChange>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250" w:author="Brian Bohman" w:date="2021-10-27T05:58:00Z">
              <w:tcPr>
                <w:tcW w:w="1152" w:type="dxa"/>
                <w:vAlign w:val="center"/>
                <w:hideMark/>
              </w:tcPr>
            </w:tcPrChange>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251" w:author="Brian Bohman" w:date="2021-10-27T05:58:00Z">
              <w:tcPr>
                <w:tcW w:w="1008" w:type="dxa"/>
                <w:vAlign w:val="center"/>
                <w:hideMark/>
              </w:tcPr>
            </w:tcPrChange>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1A701F4E" w14:textId="77777777" w:rsidTr="00E419CD">
        <w:trPr>
          <w:trHeight w:val="165"/>
          <w:trPrChange w:id="5252" w:author="Brian Bohman" w:date="2021-10-27T05:58:00Z">
            <w:trPr>
              <w:trHeight w:val="165"/>
            </w:trPr>
          </w:trPrChange>
        </w:trPr>
        <w:tc>
          <w:tcPr>
            <w:tcW w:w="360" w:type="dxa"/>
            <w:vAlign w:val="center"/>
            <w:hideMark/>
            <w:tcPrChange w:id="5253" w:author="Brian Bohman" w:date="2021-10-27T05:58:00Z">
              <w:tcPr>
                <w:tcW w:w="360" w:type="dxa"/>
                <w:vAlign w:val="center"/>
                <w:hideMark/>
              </w:tcPr>
            </w:tcPrChange>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Change w:id="5254" w:author="Brian Bohman" w:date="2021-10-27T05:58:00Z">
              <w:tcPr>
                <w:tcW w:w="864" w:type="dxa"/>
                <w:vAlign w:val="center"/>
                <w:hideMark/>
              </w:tcPr>
            </w:tcPrChange>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55" w:author="Brian Bohman" w:date="2021-10-27T05:58:00Z">
              <w:tcPr>
                <w:tcW w:w="1152" w:type="dxa"/>
                <w:vAlign w:val="center"/>
                <w:hideMark/>
              </w:tcPr>
            </w:tcPrChange>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56" w:author="Brian Bohman" w:date="2021-10-27T05:58:00Z">
              <w:tcPr>
                <w:tcW w:w="504" w:type="dxa"/>
                <w:vAlign w:val="center"/>
                <w:hideMark/>
              </w:tcPr>
            </w:tcPrChange>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257" w:author="Brian Bohman" w:date="2021-10-27T05:58:00Z">
              <w:tcPr>
                <w:tcW w:w="1008" w:type="dxa"/>
                <w:vAlign w:val="center"/>
                <w:hideMark/>
              </w:tcPr>
            </w:tcPrChange>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258" w:author="Brian Bohman" w:date="2021-10-27T05:58:00Z">
              <w:tcPr>
                <w:tcW w:w="1008" w:type="dxa"/>
                <w:vAlign w:val="center"/>
                <w:hideMark/>
              </w:tcPr>
            </w:tcPrChange>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259" w:author="Brian Bohman" w:date="2021-10-27T05:58:00Z">
              <w:tcPr>
                <w:tcW w:w="720" w:type="dxa"/>
                <w:vAlign w:val="center"/>
                <w:hideMark/>
              </w:tcPr>
            </w:tcPrChange>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260" w:author="Brian Bohman" w:date="2021-10-27T05:58:00Z">
              <w:tcPr>
                <w:tcW w:w="1008" w:type="dxa"/>
                <w:vAlign w:val="center"/>
                <w:hideMark/>
              </w:tcPr>
            </w:tcPrChange>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61" w:author="Brian Bohman" w:date="2021-10-27T05:58:00Z">
              <w:tcPr>
                <w:tcW w:w="1152" w:type="dxa"/>
                <w:vAlign w:val="center"/>
                <w:hideMark/>
              </w:tcPr>
            </w:tcPrChange>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440" w:type="dxa"/>
            <w:vAlign w:val="center"/>
            <w:hideMark/>
            <w:tcPrChange w:id="5262" w:author="Brian Bohman" w:date="2021-10-27T05:58:00Z">
              <w:tcPr>
                <w:tcW w:w="1008" w:type="dxa"/>
                <w:vAlign w:val="center"/>
                <w:hideMark/>
              </w:tcPr>
            </w:tcPrChange>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19CD" w:rsidRPr="009B3DCC" w14:paraId="2ED78642" w14:textId="77777777" w:rsidTr="00E419CD">
        <w:trPr>
          <w:trHeight w:val="165"/>
          <w:trPrChange w:id="5263" w:author="Brian Bohman" w:date="2021-10-27T05:58:00Z">
            <w:trPr>
              <w:trHeight w:val="165"/>
            </w:trPr>
          </w:trPrChange>
        </w:trPr>
        <w:tc>
          <w:tcPr>
            <w:tcW w:w="360" w:type="dxa"/>
            <w:vAlign w:val="center"/>
            <w:hideMark/>
            <w:tcPrChange w:id="5264" w:author="Brian Bohman" w:date="2021-10-27T05:58:00Z">
              <w:tcPr>
                <w:tcW w:w="360" w:type="dxa"/>
                <w:vAlign w:val="center"/>
                <w:hideMark/>
              </w:tcPr>
            </w:tcPrChange>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Change w:id="5265" w:author="Brian Bohman" w:date="2021-10-27T05:58:00Z">
              <w:tcPr>
                <w:tcW w:w="864" w:type="dxa"/>
                <w:vAlign w:val="center"/>
                <w:hideMark/>
              </w:tcPr>
            </w:tcPrChange>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66" w:author="Brian Bohman" w:date="2021-10-27T05:58:00Z">
              <w:tcPr>
                <w:tcW w:w="1152" w:type="dxa"/>
                <w:vAlign w:val="center"/>
                <w:hideMark/>
              </w:tcPr>
            </w:tcPrChange>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67" w:author="Brian Bohman" w:date="2021-10-27T05:58:00Z">
              <w:tcPr>
                <w:tcW w:w="504" w:type="dxa"/>
                <w:vAlign w:val="center"/>
                <w:hideMark/>
              </w:tcPr>
            </w:tcPrChange>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268" w:author="Brian Bohman" w:date="2021-10-27T05:58:00Z">
              <w:tcPr>
                <w:tcW w:w="1008" w:type="dxa"/>
                <w:vAlign w:val="center"/>
                <w:hideMark/>
              </w:tcPr>
            </w:tcPrChange>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269" w:author="Brian Bohman" w:date="2021-10-27T05:58:00Z">
              <w:tcPr>
                <w:tcW w:w="1008" w:type="dxa"/>
                <w:vAlign w:val="center"/>
                <w:hideMark/>
              </w:tcPr>
            </w:tcPrChange>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270" w:author="Brian Bohman" w:date="2021-10-27T05:58:00Z">
              <w:tcPr>
                <w:tcW w:w="720" w:type="dxa"/>
                <w:vAlign w:val="center"/>
                <w:hideMark/>
              </w:tcPr>
            </w:tcPrChange>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271" w:author="Brian Bohman" w:date="2021-10-27T05:58:00Z">
              <w:tcPr>
                <w:tcW w:w="1008" w:type="dxa"/>
                <w:vAlign w:val="center"/>
                <w:hideMark/>
              </w:tcPr>
            </w:tcPrChange>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72" w:author="Brian Bohman" w:date="2021-10-27T05:58:00Z">
              <w:tcPr>
                <w:tcW w:w="1152" w:type="dxa"/>
                <w:vAlign w:val="center"/>
                <w:hideMark/>
              </w:tcPr>
            </w:tcPrChange>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440" w:type="dxa"/>
            <w:vAlign w:val="center"/>
            <w:hideMark/>
            <w:tcPrChange w:id="5273" w:author="Brian Bohman" w:date="2021-10-27T05:58:00Z">
              <w:tcPr>
                <w:tcW w:w="1008" w:type="dxa"/>
                <w:vAlign w:val="center"/>
                <w:hideMark/>
              </w:tcPr>
            </w:tcPrChange>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68F05475" w14:textId="77777777" w:rsidTr="00E419CD">
        <w:trPr>
          <w:trHeight w:val="165"/>
          <w:trPrChange w:id="5274" w:author="Brian Bohman" w:date="2021-10-27T05:58:00Z">
            <w:trPr>
              <w:trHeight w:val="165"/>
            </w:trPr>
          </w:trPrChange>
        </w:trPr>
        <w:tc>
          <w:tcPr>
            <w:tcW w:w="360" w:type="dxa"/>
            <w:vAlign w:val="center"/>
            <w:hideMark/>
            <w:tcPrChange w:id="5275" w:author="Brian Bohman" w:date="2021-10-27T05:58:00Z">
              <w:tcPr>
                <w:tcW w:w="360" w:type="dxa"/>
                <w:vAlign w:val="center"/>
                <w:hideMark/>
              </w:tcPr>
            </w:tcPrChange>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Change w:id="5276" w:author="Brian Bohman" w:date="2021-10-27T05:58:00Z">
              <w:tcPr>
                <w:tcW w:w="864" w:type="dxa"/>
                <w:vAlign w:val="center"/>
                <w:hideMark/>
              </w:tcPr>
            </w:tcPrChange>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77" w:author="Brian Bohman" w:date="2021-10-27T05:58:00Z">
              <w:tcPr>
                <w:tcW w:w="1152" w:type="dxa"/>
                <w:vAlign w:val="center"/>
                <w:hideMark/>
              </w:tcPr>
            </w:tcPrChange>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78" w:author="Brian Bohman" w:date="2021-10-27T05:58:00Z">
              <w:tcPr>
                <w:tcW w:w="504" w:type="dxa"/>
                <w:vAlign w:val="center"/>
                <w:hideMark/>
              </w:tcPr>
            </w:tcPrChange>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279" w:author="Brian Bohman" w:date="2021-10-27T05:58:00Z">
              <w:tcPr>
                <w:tcW w:w="1008" w:type="dxa"/>
                <w:vAlign w:val="center"/>
                <w:hideMark/>
              </w:tcPr>
            </w:tcPrChange>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280" w:author="Brian Bohman" w:date="2021-10-27T05:58:00Z">
              <w:tcPr>
                <w:tcW w:w="1008" w:type="dxa"/>
                <w:vAlign w:val="center"/>
                <w:hideMark/>
              </w:tcPr>
            </w:tcPrChange>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281" w:author="Brian Bohman" w:date="2021-10-27T05:58:00Z">
              <w:tcPr>
                <w:tcW w:w="720" w:type="dxa"/>
                <w:vAlign w:val="center"/>
                <w:hideMark/>
              </w:tcPr>
            </w:tcPrChange>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282" w:author="Brian Bohman" w:date="2021-10-27T05:58:00Z">
              <w:tcPr>
                <w:tcW w:w="1008" w:type="dxa"/>
                <w:vAlign w:val="center"/>
                <w:hideMark/>
              </w:tcPr>
            </w:tcPrChange>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83" w:author="Brian Bohman" w:date="2021-10-27T05:58:00Z">
              <w:tcPr>
                <w:tcW w:w="1152" w:type="dxa"/>
                <w:vAlign w:val="center"/>
                <w:hideMark/>
              </w:tcPr>
            </w:tcPrChange>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440" w:type="dxa"/>
            <w:vAlign w:val="center"/>
            <w:hideMark/>
            <w:tcPrChange w:id="5284" w:author="Brian Bohman" w:date="2021-10-27T05:58:00Z">
              <w:tcPr>
                <w:tcW w:w="1008" w:type="dxa"/>
                <w:vAlign w:val="center"/>
                <w:hideMark/>
              </w:tcPr>
            </w:tcPrChange>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8628D19" w14:textId="77777777" w:rsidTr="00E419CD">
        <w:trPr>
          <w:trHeight w:val="165"/>
          <w:trPrChange w:id="5285" w:author="Brian Bohman" w:date="2021-10-27T05:58:00Z">
            <w:trPr>
              <w:trHeight w:val="165"/>
            </w:trPr>
          </w:trPrChange>
        </w:trPr>
        <w:tc>
          <w:tcPr>
            <w:tcW w:w="360" w:type="dxa"/>
            <w:vAlign w:val="center"/>
            <w:hideMark/>
            <w:tcPrChange w:id="5286" w:author="Brian Bohman" w:date="2021-10-27T05:58:00Z">
              <w:tcPr>
                <w:tcW w:w="360" w:type="dxa"/>
                <w:vAlign w:val="center"/>
                <w:hideMark/>
              </w:tcPr>
            </w:tcPrChange>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Change w:id="5287" w:author="Brian Bohman" w:date="2021-10-27T05:58:00Z">
              <w:tcPr>
                <w:tcW w:w="864" w:type="dxa"/>
                <w:vAlign w:val="center"/>
                <w:hideMark/>
              </w:tcPr>
            </w:tcPrChange>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88" w:author="Brian Bohman" w:date="2021-10-27T05:58:00Z">
              <w:tcPr>
                <w:tcW w:w="1152" w:type="dxa"/>
                <w:vAlign w:val="center"/>
                <w:hideMark/>
              </w:tcPr>
            </w:tcPrChange>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89" w:author="Brian Bohman" w:date="2021-10-27T05:58:00Z">
              <w:tcPr>
                <w:tcW w:w="504" w:type="dxa"/>
                <w:vAlign w:val="center"/>
                <w:hideMark/>
              </w:tcPr>
            </w:tcPrChange>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290" w:author="Brian Bohman" w:date="2021-10-27T05:58:00Z">
              <w:tcPr>
                <w:tcW w:w="1008" w:type="dxa"/>
                <w:vAlign w:val="center"/>
                <w:hideMark/>
              </w:tcPr>
            </w:tcPrChange>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291" w:author="Brian Bohman" w:date="2021-10-27T05:58:00Z">
              <w:tcPr>
                <w:tcW w:w="1008" w:type="dxa"/>
                <w:vAlign w:val="center"/>
                <w:hideMark/>
              </w:tcPr>
            </w:tcPrChange>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292" w:author="Brian Bohman" w:date="2021-10-27T05:58:00Z">
              <w:tcPr>
                <w:tcW w:w="720" w:type="dxa"/>
                <w:vAlign w:val="center"/>
                <w:hideMark/>
              </w:tcPr>
            </w:tcPrChange>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293" w:author="Brian Bohman" w:date="2021-10-27T05:58:00Z">
              <w:tcPr>
                <w:tcW w:w="1008" w:type="dxa"/>
                <w:vAlign w:val="center"/>
                <w:hideMark/>
              </w:tcPr>
            </w:tcPrChange>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294" w:author="Brian Bohman" w:date="2021-10-27T05:58:00Z">
              <w:tcPr>
                <w:tcW w:w="1152" w:type="dxa"/>
                <w:vAlign w:val="center"/>
                <w:hideMark/>
              </w:tcPr>
            </w:tcPrChange>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5295" w:author="Brian Bohman" w:date="2021-10-27T05:58:00Z">
              <w:tcPr>
                <w:tcW w:w="1008" w:type="dxa"/>
                <w:vAlign w:val="center"/>
                <w:hideMark/>
              </w:tcPr>
            </w:tcPrChange>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00DF75C1" w14:textId="77777777" w:rsidTr="00E419CD">
        <w:trPr>
          <w:trHeight w:val="165"/>
          <w:trPrChange w:id="5296" w:author="Brian Bohman" w:date="2021-10-27T05:58:00Z">
            <w:trPr>
              <w:trHeight w:val="165"/>
            </w:trPr>
          </w:trPrChange>
        </w:trPr>
        <w:tc>
          <w:tcPr>
            <w:tcW w:w="360" w:type="dxa"/>
            <w:vAlign w:val="center"/>
            <w:hideMark/>
            <w:tcPrChange w:id="5297" w:author="Brian Bohman" w:date="2021-10-27T05:58:00Z">
              <w:tcPr>
                <w:tcW w:w="360" w:type="dxa"/>
                <w:vAlign w:val="center"/>
                <w:hideMark/>
              </w:tcPr>
            </w:tcPrChange>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Change w:id="5298" w:author="Brian Bohman" w:date="2021-10-27T05:58:00Z">
              <w:tcPr>
                <w:tcW w:w="864" w:type="dxa"/>
                <w:vAlign w:val="center"/>
                <w:hideMark/>
              </w:tcPr>
            </w:tcPrChange>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99" w:author="Brian Bohman" w:date="2021-10-27T05:58:00Z">
              <w:tcPr>
                <w:tcW w:w="1152" w:type="dxa"/>
                <w:vAlign w:val="center"/>
                <w:hideMark/>
              </w:tcPr>
            </w:tcPrChange>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00" w:author="Brian Bohman" w:date="2021-10-27T05:58:00Z">
              <w:tcPr>
                <w:tcW w:w="504" w:type="dxa"/>
                <w:vAlign w:val="center"/>
                <w:hideMark/>
              </w:tcPr>
            </w:tcPrChange>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301" w:author="Brian Bohman" w:date="2021-10-27T05:58:00Z">
              <w:tcPr>
                <w:tcW w:w="1008" w:type="dxa"/>
                <w:vAlign w:val="center"/>
                <w:hideMark/>
              </w:tcPr>
            </w:tcPrChange>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302" w:author="Brian Bohman" w:date="2021-10-27T05:58:00Z">
              <w:tcPr>
                <w:tcW w:w="1008" w:type="dxa"/>
                <w:vAlign w:val="center"/>
                <w:hideMark/>
              </w:tcPr>
            </w:tcPrChange>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303" w:author="Brian Bohman" w:date="2021-10-27T05:58:00Z">
              <w:tcPr>
                <w:tcW w:w="720" w:type="dxa"/>
                <w:vAlign w:val="center"/>
                <w:hideMark/>
              </w:tcPr>
            </w:tcPrChange>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304" w:author="Brian Bohman" w:date="2021-10-27T05:58:00Z">
              <w:tcPr>
                <w:tcW w:w="1008" w:type="dxa"/>
                <w:vAlign w:val="center"/>
                <w:hideMark/>
              </w:tcPr>
            </w:tcPrChange>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05" w:author="Brian Bohman" w:date="2021-10-27T05:58:00Z">
              <w:tcPr>
                <w:tcW w:w="1152" w:type="dxa"/>
                <w:vAlign w:val="center"/>
                <w:hideMark/>
              </w:tcPr>
            </w:tcPrChange>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440" w:type="dxa"/>
            <w:vAlign w:val="center"/>
            <w:hideMark/>
            <w:tcPrChange w:id="5306" w:author="Brian Bohman" w:date="2021-10-27T05:58:00Z">
              <w:tcPr>
                <w:tcW w:w="1008" w:type="dxa"/>
                <w:vAlign w:val="center"/>
                <w:hideMark/>
              </w:tcPr>
            </w:tcPrChange>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5C1285C7" w14:textId="77777777" w:rsidTr="00E419CD">
        <w:trPr>
          <w:trHeight w:val="165"/>
          <w:trPrChange w:id="5307" w:author="Brian Bohman" w:date="2021-10-27T05:58:00Z">
            <w:trPr>
              <w:trHeight w:val="165"/>
            </w:trPr>
          </w:trPrChange>
        </w:trPr>
        <w:tc>
          <w:tcPr>
            <w:tcW w:w="360" w:type="dxa"/>
            <w:vAlign w:val="center"/>
            <w:hideMark/>
            <w:tcPrChange w:id="5308" w:author="Brian Bohman" w:date="2021-10-27T05:58:00Z">
              <w:tcPr>
                <w:tcW w:w="360" w:type="dxa"/>
                <w:vAlign w:val="center"/>
                <w:hideMark/>
              </w:tcPr>
            </w:tcPrChange>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Change w:id="5309" w:author="Brian Bohman" w:date="2021-10-27T05:58:00Z">
              <w:tcPr>
                <w:tcW w:w="864" w:type="dxa"/>
                <w:vAlign w:val="center"/>
                <w:hideMark/>
              </w:tcPr>
            </w:tcPrChange>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10" w:author="Brian Bohman" w:date="2021-10-27T05:58:00Z">
              <w:tcPr>
                <w:tcW w:w="1152" w:type="dxa"/>
                <w:vAlign w:val="center"/>
                <w:hideMark/>
              </w:tcPr>
            </w:tcPrChange>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11" w:author="Brian Bohman" w:date="2021-10-27T05:58:00Z">
              <w:tcPr>
                <w:tcW w:w="504" w:type="dxa"/>
                <w:vAlign w:val="center"/>
                <w:hideMark/>
              </w:tcPr>
            </w:tcPrChange>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312" w:author="Brian Bohman" w:date="2021-10-27T05:58:00Z">
              <w:tcPr>
                <w:tcW w:w="1008" w:type="dxa"/>
                <w:vAlign w:val="center"/>
                <w:hideMark/>
              </w:tcPr>
            </w:tcPrChange>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313" w:author="Brian Bohman" w:date="2021-10-27T05:58:00Z">
              <w:tcPr>
                <w:tcW w:w="1008" w:type="dxa"/>
                <w:vAlign w:val="center"/>
                <w:hideMark/>
              </w:tcPr>
            </w:tcPrChange>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314" w:author="Brian Bohman" w:date="2021-10-27T05:58:00Z">
              <w:tcPr>
                <w:tcW w:w="720" w:type="dxa"/>
                <w:vAlign w:val="center"/>
                <w:hideMark/>
              </w:tcPr>
            </w:tcPrChange>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315" w:author="Brian Bohman" w:date="2021-10-27T05:58:00Z">
              <w:tcPr>
                <w:tcW w:w="1008" w:type="dxa"/>
                <w:vAlign w:val="center"/>
                <w:hideMark/>
              </w:tcPr>
            </w:tcPrChange>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316" w:author="Brian Bohman" w:date="2021-10-27T05:58:00Z">
              <w:tcPr>
                <w:tcW w:w="1152" w:type="dxa"/>
                <w:vAlign w:val="center"/>
                <w:hideMark/>
              </w:tcPr>
            </w:tcPrChange>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440" w:type="dxa"/>
            <w:vAlign w:val="center"/>
            <w:hideMark/>
            <w:tcPrChange w:id="5317" w:author="Brian Bohman" w:date="2021-10-27T05:58:00Z">
              <w:tcPr>
                <w:tcW w:w="1008" w:type="dxa"/>
                <w:vAlign w:val="center"/>
                <w:hideMark/>
              </w:tcPr>
            </w:tcPrChange>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19CD" w:rsidRPr="009B3DCC" w14:paraId="5525F173" w14:textId="77777777" w:rsidTr="00E419CD">
        <w:trPr>
          <w:trHeight w:val="165"/>
          <w:trPrChange w:id="5318" w:author="Brian Bohman" w:date="2021-10-27T05:58:00Z">
            <w:trPr>
              <w:trHeight w:val="165"/>
            </w:trPr>
          </w:trPrChange>
        </w:trPr>
        <w:tc>
          <w:tcPr>
            <w:tcW w:w="360" w:type="dxa"/>
            <w:vAlign w:val="center"/>
            <w:hideMark/>
            <w:tcPrChange w:id="5319" w:author="Brian Bohman" w:date="2021-10-27T05:58:00Z">
              <w:tcPr>
                <w:tcW w:w="360" w:type="dxa"/>
                <w:vAlign w:val="center"/>
                <w:hideMark/>
              </w:tcPr>
            </w:tcPrChange>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Change w:id="5320" w:author="Brian Bohman" w:date="2021-10-27T05:58:00Z">
              <w:tcPr>
                <w:tcW w:w="864" w:type="dxa"/>
                <w:vAlign w:val="center"/>
                <w:hideMark/>
              </w:tcPr>
            </w:tcPrChange>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21" w:author="Brian Bohman" w:date="2021-10-27T05:58:00Z">
              <w:tcPr>
                <w:tcW w:w="1152" w:type="dxa"/>
                <w:vAlign w:val="center"/>
                <w:hideMark/>
              </w:tcPr>
            </w:tcPrChange>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22" w:author="Brian Bohman" w:date="2021-10-27T05:58:00Z">
              <w:tcPr>
                <w:tcW w:w="504" w:type="dxa"/>
                <w:vAlign w:val="center"/>
                <w:hideMark/>
              </w:tcPr>
            </w:tcPrChange>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323" w:author="Brian Bohman" w:date="2021-10-27T05:58:00Z">
              <w:tcPr>
                <w:tcW w:w="1008" w:type="dxa"/>
                <w:vAlign w:val="center"/>
                <w:hideMark/>
              </w:tcPr>
            </w:tcPrChange>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324" w:author="Brian Bohman" w:date="2021-10-27T05:58:00Z">
              <w:tcPr>
                <w:tcW w:w="1008" w:type="dxa"/>
                <w:vAlign w:val="center"/>
                <w:hideMark/>
              </w:tcPr>
            </w:tcPrChange>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325" w:author="Brian Bohman" w:date="2021-10-27T05:58:00Z">
              <w:tcPr>
                <w:tcW w:w="720" w:type="dxa"/>
                <w:vAlign w:val="center"/>
                <w:hideMark/>
              </w:tcPr>
            </w:tcPrChange>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326" w:author="Brian Bohman" w:date="2021-10-27T05:58:00Z">
              <w:tcPr>
                <w:tcW w:w="1008" w:type="dxa"/>
                <w:vAlign w:val="center"/>
                <w:hideMark/>
              </w:tcPr>
            </w:tcPrChange>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327" w:author="Brian Bohman" w:date="2021-10-27T05:58:00Z">
              <w:tcPr>
                <w:tcW w:w="1152" w:type="dxa"/>
                <w:vAlign w:val="center"/>
                <w:hideMark/>
              </w:tcPr>
            </w:tcPrChange>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5328" w:author="Brian Bohman" w:date="2021-10-27T05:58:00Z">
              <w:tcPr>
                <w:tcW w:w="1008" w:type="dxa"/>
                <w:vAlign w:val="center"/>
                <w:hideMark/>
              </w:tcPr>
            </w:tcPrChange>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3DBA728" w14:textId="77777777" w:rsidTr="00E419CD">
        <w:trPr>
          <w:trHeight w:val="165"/>
          <w:trPrChange w:id="5329" w:author="Brian Bohman" w:date="2021-10-27T05:58:00Z">
            <w:trPr>
              <w:trHeight w:val="165"/>
            </w:trPr>
          </w:trPrChange>
        </w:trPr>
        <w:tc>
          <w:tcPr>
            <w:tcW w:w="360" w:type="dxa"/>
            <w:vAlign w:val="center"/>
            <w:hideMark/>
            <w:tcPrChange w:id="5330" w:author="Brian Bohman" w:date="2021-10-27T05:58:00Z">
              <w:tcPr>
                <w:tcW w:w="360" w:type="dxa"/>
                <w:vAlign w:val="center"/>
                <w:hideMark/>
              </w:tcPr>
            </w:tcPrChange>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Change w:id="5331" w:author="Brian Bohman" w:date="2021-10-27T05:58:00Z">
              <w:tcPr>
                <w:tcW w:w="864" w:type="dxa"/>
                <w:vAlign w:val="center"/>
                <w:hideMark/>
              </w:tcPr>
            </w:tcPrChange>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32" w:author="Brian Bohman" w:date="2021-10-27T05:58:00Z">
              <w:tcPr>
                <w:tcW w:w="1152" w:type="dxa"/>
                <w:vAlign w:val="center"/>
                <w:hideMark/>
              </w:tcPr>
            </w:tcPrChange>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33" w:author="Brian Bohman" w:date="2021-10-27T05:58:00Z">
              <w:tcPr>
                <w:tcW w:w="504" w:type="dxa"/>
                <w:vAlign w:val="center"/>
                <w:hideMark/>
              </w:tcPr>
            </w:tcPrChange>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334" w:author="Brian Bohman" w:date="2021-10-27T05:58:00Z">
              <w:tcPr>
                <w:tcW w:w="1008" w:type="dxa"/>
                <w:vAlign w:val="center"/>
                <w:hideMark/>
              </w:tcPr>
            </w:tcPrChange>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335" w:author="Brian Bohman" w:date="2021-10-27T05:58:00Z">
              <w:tcPr>
                <w:tcW w:w="1008" w:type="dxa"/>
                <w:vAlign w:val="center"/>
                <w:hideMark/>
              </w:tcPr>
            </w:tcPrChange>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336" w:author="Brian Bohman" w:date="2021-10-27T05:58:00Z">
              <w:tcPr>
                <w:tcW w:w="720" w:type="dxa"/>
                <w:vAlign w:val="center"/>
                <w:hideMark/>
              </w:tcPr>
            </w:tcPrChange>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337" w:author="Brian Bohman" w:date="2021-10-27T05:58:00Z">
              <w:tcPr>
                <w:tcW w:w="1008" w:type="dxa"/>
                <w:vAlign w:val="center"/>
                <w:hideMark/>
              </w:tcPr>
            </w:tcPrChange>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38" w:author="Brian Bohman" w:date="2021-10-27T05:58:00Z">
              <w:tcPr>
                <w:tcW w:w="1152" w:type="dxa"/>
                <w:vAlign w:val="center"/>
                <w:hideMark/>
              </w:tcPr>
            </w:tcPrChange>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440" w:type="dxa"/>
            <w:vAlign w:val="center"/>
            <w:hideMark/>
            <w:tcPrChange w:id="5339" w:author="Brian Bohman" w:date="2021-10-27T05:58:00Z">
              <w:tcPr>
                <w:tcW w:w="1008" w:type="dxa"/>
                <w:vAlign w:val="center"/>
                <w:hideMark/>
              </w:tcPr>
            </w:tcPrChange>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0EA36DDE" w14:textId="77777777" w:rsidTr="00E419CD">
        <w:trPr>
          <w:trHeight w:val="165"/>
          <w:trPrChange w:id="5340" w:author="Brian Bohman" w:date="2021-10-27T05:58:00Z">
            <w:trPr>
              <w:trHeight w:val="165"/>
            </w:trPr>
          </w:trPrChange>
        </w:trPr>
        <w:tc>
          <w:tcPr>
            <w:tcW w:w="360" w:type="dxa"/>
            <w:vAlign w:val="center"/>
            <w:hideMark/>
            <w:tcPrChange w:id="5341" w:author="Brian Bohman" w:date="2021-10-27T05:58:00Z">
              <w:tcPr>
                <w:tcW w:w="360" w:type="dxa"/>
                <w:vAlign w:val="center"/>
                <w:hideMark/>
              </w:tcPr>
            </w:tcPrChange>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Change w:id="5342" w:author="Brian Bohman" w:date="2021-10-27T05:58:00Z">
              <w:tcPr>
                <w:tcW w:w="864" w:type="dxa"/>
                <w:vAlign w:val="center"/>
                <w:hideMark/>
              </w:tcPr>
            </w:tcPrChange>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43" w:author="Brian Bohman" w:date="2021-10-27T05:58:00Z">
              <w:tcPr>
                <w:tcW w:w="1152" w:type="dxa"/>
                <w:vAlign w:val="center"/>
                <w:hideMark/>
              </w:tcPr>
            </w:tcPrChange>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44" w:author="Brian Bohman" w:date="2021-10-27T05:58:00Z">
              <w:tcPr>
                <w:tcW w:w="504" w:type="dxa"/>
                <w:vAlign w:val="center"/>
                <w:hideMark/>
              </w:tcPr>
            </w:tcPrChange>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345" w:author="Brian Bohman" w:date="2021-10-27T05:58:00Z">
              <w:tcPr>
                <w:tcW w:w="1008" w:type="dxa"/>
                <w:vAlign w:val="center"/>
                <w:hideMark/>
              </w:tcPr>
            </w:tcPrChange>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346" w:author="Brian Bohman" w:date="2021-10-27T05:58:00Z">
              <w:tcPr>
                <w:tcW w:w="1008" w:type="dxa"/>
                <w:vAlign w:val="center"/>
                <w:hideMark/>
              </w:tcPr>
            </w:tcPrChange>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347" w:author="Brian Bohman" w:date="2021-10-27T05:58:00Z">
              <w:tcPr>
                <w:tcW w:w="720" w:type="dxa"/>
                <w:vAlign w:val="center"/>
                <w:hideMark/>
              </w:tcPr>
            </w:tcPrChange>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48" w:author="Brian Bohman" w:date="2021-10-27T05:58:00Z">
              <w:tcPr>
                <w:tcW w:w="1008" w:type="dxa"/>
                <w:vAlign w:val="center"/>
                <w:hideMark/>
              </w:tcPr>
            </w:tcPrChange>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49" w:author="Brian Bohman" w:date="2021-10-27T05:58:00Z">
              <w:tcPr>
                <w:tcW w:w="1152" w:type="dxa"/>
                <w:vAlign w:val="center"/>
                <w:hideMark/>
              </w:tcPr>
            </w:tcPrChange>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440" w:type="dxa"/>
            <w:vAlign w:val="center"/>
            <w:hideMark/>
            <w:tcPrChange w:id="5350" w:author="Brian Bohman" w:date="2021-10-27T05:58:00Z">
              <w:tcPr>
                <w:tcW w:w="1008" w:type="dxa"/>
                <w:vAlign w:val="center"/>
                <w:hideMark/>
              </w:tcPr>
            </w:tcPrChange>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7222E88D" w14:textId="77777777" w:rsidTr="00E419CD">
        <w:trPr>
          <w:trHeight w:val="165"/>
          <w:trPrChange w:id="5351" w:author="Brian Bohman" w:date="2021-10-27T05:58:00Z">
            <w:trPr>
              <w:trHeight w:val="165"/>
            </w:trPr>
          </w:trPrChange>
        </w:trPr>
        <w:tc>
          <w:tcPr>
            <w:tcW w:w="360" w:type="dxa"/>
            <w:vAlign w:val="center"/>
            <w:hideMark/>
            <w:tcPrChange w:id="5352" w:author="Brian Bohman" w:date="2021-10-27T05:58:00Z">
              <w:tcPr>
                <w:tcW w:w="360" w:type="dxa"/>
                <w:vAlign w:val="center"/>
                <w:hideMark/>
              </w:tcPr>
            </w:tcPrChange>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Change w:id="5353" w:author="Brian Bohman" w:date="2021-10-27T05:58:00Z">
              <w:tcPr>
                <w:tcW w:w="864" w:type="dxa"/>
                <w:vAlign w:val="center"/>
                <w:hideMark/>
              </w:tcPr>
            </w:tcPrChange>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54" w:author="Brian Bohman" w:date="2021-10-27T05:58:00Z">
              <w:tcPr>
                <w:tcW w:w="1152" w:type="dxa"/>
                <w:vAlign w:val="center"/>
                <w:hideMark/>
              </w:tcPr>
            </w:tcPrChange>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55" w:author="Brian Bohman" w:date="2021-10-27T05:58:00Z">
              <w:tcPr>
                <w:tcW w:w="504" w:type="dxa"/>
                <w:vAlign w:val="center"/>
                <w:hideMark/>
              </w:tcPr>
            </w:tcPrChange>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356" w:author="Brian Bohman" w:date="2021-10-27T05:58:00Z">
              <w:tcPr>
                <w:tcW w:w="1008" w:type="dxa"/>
                <w:vAlign w:val="center"/>
                <w:hideMark/>
              </w:tcPr>
            </w:tcPrChange>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357" w:author="Brian Bohman" w:date="2021-10-27T05:58:00Z">
              <w:tcPr>
                <w:tcW w:w="1008" w:type="dxa"/>
                <w:vAlign w:val="center"/>
                <w:hideMark/>
              </w:tcPr>
            </w:tcPrChange>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358" w:author="Brian Bohman" w:date="2021-10-27T05:58:00Z">
              <w:tcPr>
                <w:tcW w:w="720" w:type="dxa"/>
                <w:vAlign w:val="center"/>
                <w:hideMark/>
              </w:tcPr>
            </w:tcPrChange>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59" w:author="Brian Bohman" w:date="2021-10-27T05:58:00Z">
              <w:tcPr>
                <w:tcW w:w="1008" w:type="dxa"/>
                <w:vAlign w:val="center"/>
                <w:hideMark/>
              </w:tcPr>
            </w:tcPrChange>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60" w:author="Brian Bohman" w:date="2021-10-27T05:58:00Z">
              <w:tcPr>
                <w:tcW w:w="1152" w:type="dxa"/>
                <w:vAlign w:val="center"/>
                <w:hideMark/>
              </w:tcPr>
            </w:tcPrChange>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440" w:type="dxa"/>
            <w:vAlign w:val="center"/>
            <w:hideMark/>
            <w:tcPrChange w:id="5361" w:author="Brian Bohman" w:date="2021-10-27T05:58:00Z">
              <w:tcPr>
                <w:tcW w:w="1008" w:type="dxa"/>
                <w:vAlign w:val="center"/>
                <w:hideMark/>
              </w:tcPr>
            </w:tcPrChange>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ADA40DF" w14:textId="77777777" w:rsidTr="00E419CD">
        <w:trPr>
          <w:trHeight w:val="165"/>
          <w:trPrChange w:id="5362" w:author="Brian Bohman" w:date="2021-10-27T05:58:00Z">
            <w:trPr>
              <w:trHeight w:val="165"/>
            </w:trPr>
          </w:trPrChange>
        </w:trPr>
        <w:tc>
          <w:tcPr>
            <w:tcW w:w="360" w:type="dxa"/>
            <w:vAlign w:val="center"/>
            <w:hideMark/>
            <w:tcPrChange w:id="5363" w:author="Brian Bohman" w:date="2021-10-27T05:58:00Z">
              <w:tcPr>
                <w:tcW w:w="360" w:type="dxa"/>
                <w:vAlign w:val="center"/>
                <w:hideMark/>
              </w:tcPr>
            </w:tcPrChange>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Change w:id="5364" w:author="Brian Bohman" w:date="2021-10-27T05:58:00Z">
              <w:tcPr>
                <w:tcW w:w="864" w:type="dxa"/>
                <w:vAlign w:val="center"/>
                <w:hideMark/>
              </w:tcPr>
            </w:tcPrChange>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65" w:author="Brian Bohman" w:date="2021-10-27T05:58:00Z">
              <w:tcPr>
                <w:tcW w:w="1152" w:type="dxa"/>
                <w:vAlign w:val="center"/>
                <w:hideMark/>
              </w:tcPr>
            </w:tcPrChange>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66" w:author="Brian Bohman" w:date="2021-10-27T05:58:00Z">
              <w:tcPr>
                <w:tcW w:w="504" w:type="dxa"/>
                <w:vAlign w:val="center"/>
                <w:hideMark/>
              </w:tcPr>
            </w:tcPrChange>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367" w:author="Brian Bohman" w:date="2021-10-27T05:58:00Z">
              <w:tcPr>
                <w:tcW w:w="1008" w:type="dxa"/>
                <w:vAlign w:val="center"/>
                <w:hideMark/>
              </w:tcPr>
            </w:tcPrChange>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368" w:author="Brian Bohman" w:date="2021-10-27T05:58:00Z">
              <w:tcPr>
                <w:tcW w:w="1008" w:type="dxa"/>
                <w:vAlign w:val="center"/>
                <w:hideMark/>
              </w:tcPr>
            </w:tcPrChange>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369" w:author="Brian Bohman" w:date="2021-10-27T05:58:00Z">
              <w:tcPr>
                <w:tcW w:w="720" w:type="dxa"/>
                <w:vAlign w:val="center"/>
                <w:hideMark/>
              </w:tcPr>
            </w:tcPrChange>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70" w:author="Brian Bohman" w:date="2021-10-27T05:58:00Z">
              <w:tcPr>
                <w:tcW w:w="1008" w:type="dxa"/>
                <w:vAlign w:val="center"/>
                <w:hideMark/>
              </w:tcPr>
            </w:tcPrChange>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371" w:author="Brian Bohman" w:date="2021-10-27T05:58:00Z">
              <w:tcPr>
                <w:tcW w:w="1152" w:type="dxa"/>
                <w:vAlign w:val="center"/>
                <w:hideMark/>
              </w:tcPr>
            </w:tcPrChange>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5372" w:author="Brian Bohman" w:date="2021-10-27T05:58:00Z">
              <w:tcPr>
                <w:tcW w:w="1008" w:type="dxa"/>
                <w:vAlign w:val="center"/>
                <w:hideMark/>
              </w:tcPr>
            </w:tcPrChange>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095E4252" w14:textId="77777777" w:rsidTr="00E419CD">
        <w:trPr>
          <w:trHeight w:val="180"/>
          <w:trPrChange w:id="5373" w:author="Brian Bohman" w:date="2021-10-27T05:58:00Z">
            <w:trPr>
              <w:trHeight w:val="180"/>
            </w:trPr>
          </w:trPrChange>
        </w:trPr>
        <w:tc>
          <w:tcPr>
            <w:tcW w:w="360" w:type="dxa"/>
            <w:vAlign w:val="center"/>
            <w:hideMark/>
            <w:tcPrChange w:id="5374" w:author="Brian Bohman" w:date="2021-10-27T05:58:00Z">
              <w:tcPr>
                <w:tcW w:w="360" w:type="dxa"/>
                <w:vAlign w:val="center"/>
                <w:hideMark/>
              </w:tcPr>
            </w:tcPrChange>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Change w:id="5375" w:author="Brian Bohman" w:date="2021-10-27T05:58:00Z">
              <w:tcPr>
                <w:tcW w:w="864" w:type="dxa"/>
                <w:vAlign w:val="center"/>
                <w:hideMark/>
              </w:tcPr>
            </w:tcPrChange>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76" w:author="Brian Bohman" w:date="2021-10-27T05:58:00Z">
              <w:tcPr>
                <w:tcW w:w="1152" w:type="dxa"/>
                <w:vAlign w:val="center"/>
                <w:hideMark/>
              </w:tcPr>
            </w:tcPrChange>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77" w:author="Brian Bohman" w:date="2021-10-27T05:58:00Z">
              <w:tcPr>
                <w:tcW w:w="504" w:type="dxa"/>
                <w:vAlign w:val="center"/>
                <w:hideMark/>
              </w:tcPr>
            </w:tcPrChange>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378" w:author="Brian Bohman" w:date="2021-10-27T05:58:00Z">
              <w:tcPr>
                <w:tcW w:w="1008" w:type="dxa"/>
                <w:vAlign w:val="center"/>
                <w:hideMark/>
              </w:tcPr>
            </w:tcPrChange>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379" w:author="Brian Bohman" w:date="2021-10-27T05:58:00Z">
              <w:tcPr>
                <w:tcW w:w="1008" w:type="dxa"/>
                <w:vAlign w:val="center"/>
                <w:hideMark/>
              </w:tcPr>
            </w:tcPrChange>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380" w:author="Brian Bohman" w:date="2021-10-27T05:58:00Z">
              <w:tcPr>
                <w:tcW w:w="720" w:type="dxa"/>
                <w:vAlign w:val="center"/>
                <w:hideMark/>
              </w:tcPr>
            </w:tcPrChange>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81" w:author="Brian Bohman" w:date="2021-10-27T05:58:00Z">
              <w:tcPr>
                <w:tcW w:w="1008" w:type="dxa"/>
                <w:vAlign w:val="center"/>
                <w:hideMark/>
              </w:tcPr>
            </w:tcPrChange>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82" w:author="Brian Bohman" w:date="2021-10-27T05:58:00Z">
              <w:tcPr>
                <w:tcW w:w="1152" w:type="dxa"/>
                <w:vAlign w:val="center"/>
                <w:hideMark/>
              </w:tcPr>
            </w:tcPrChange>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383" w:author="Brian Bohman" w:date="2021-10-27T05:58:00Z">
              <w:tcPr>
                <w:tcW w:w="1008" w:type="dxa"/>
                <w:vAlign w:val="center"/>
                <w:hideMark/>
              </w:tcPr>
            </w:tcPrChange>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19CD" w:rsidRPr="009B3DCC" w14:paraId="4945CD9D" w14:textId="77777777" w:rsidTr="00E419CD">
        <w:trPr>
          <w:trHeight w:val="165"/>
          <w:trPrChange w:id="5384" w:author="Brian Bohman" w:date="2021-10-27T05:58:00Z">
            <w:trPr>
              <w:trHeight w:val="165"/>
            </w:trPr>
          </w:trPrChange>
        </w:trPr>
        <w:tc>
          <w:tcPr>
            <w:tcW w:w="360" w:type="dxa"/>
            <w:vAlign w:val="center"/>
            <w:hideMark/>
            <w:tcPrChange w:id="5385" w:author="Brian Bohman" w:date="2021-10-27T05:58:00Z">
              <w:tcPr>
                <w:tcW w:w="360" w:type="dxa"/>
                <w:vAlign w:val="center"/>
                <w:hideMark/>
              </w:tcPr>
            </w:tcPrChange>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Change w:id="5386" w:author="Brian Bohman" w:date="2021-10-27T05:58:00Z">
              <w:tcPr>
                <w:tcW w:w="864" w:type="dxa"/>
                <w:vAlign w:val="center"/>
                <w:hideMark/>
              </w:tcPr>
            </w:tcPrChange>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87" w:author="Brian Bohman" w:date="2021-10-27T05:58:00Z">
              <w:tcPr>
                <w:tcW w:w="1152" w:type="dxa"/>
                <w:vAlign w:val="center"/>
                <w:hideMark/>
              </w:tcPr>
            </w:tcPrChange>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88" w:author="Brian Bohman" w:date="2021-10-27T05:58:00Z">
              <w:tcPr>
                <w:tcW w:w="504" w:type="dxa"/>
                <w:vAlign w:val="center"/>
                <w:hideMark/>
              </w:tcPr>
            </w:tcPrChange>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389" w:author="Brian Bohman" w:date="2021-10-27T05:58:00Z">
              <w:tcPr>
                <w:tcW w:w="1008" w:type="dxa"/>
                <w:vAlign w:val="center"/>
                <w:hideMark/>
              </w:tcPr>
            </w:tcPrChange>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390" w:author="Brian Bohman" w:date="2021-10-27T05:58:00Z">
              <w:tcPr>
                <w:tcW w:w="1008" w:type="dxa"/>
                <w:vAlign w:val="center"/>
                <w:hideMark/>
              </w:tcPr>
            </w:tcPrChange>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391" w:author="Brian Bohman" w:date="2021-10-27T05:58:00Z">
              <w:tcPr>
                <w:tcW w:w="720" w:type="dxa"/>
                <w:vAlign w:val="center"/>
                <w:hideMark/>
              </w:tcPr>
            </w:tcPrChange>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92" w:author="Brian Bohman" w:date="2021-10-27T05:58:00Z">
              <w:tcPr>
                <w:tcW w:w="1008" w:type="dxa"/>
                <w:vAlign w:val="center"/>
                <w:hideMark/>
              </w:tcPr>
            </w:tcPrChange>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93" w:author="Brian Bohman" w:date="2021-10-27T05:58:00Z">
              <w:tcPr>
                <w:tcW w:w="1152" w:type="dxa"/>
                <w:vAlign w:val="center"/>
                <w:hideMark/>
              </w:tcPr>
            </w:tcPrChange>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5394" w:author="Brian Bohman" w:date="2021-10-27T05:58:00Z">
              <w:tcPr>
                <w:tcW w:w="1008" w:type="dxa"/>
                <w:vAlign w:val="center"/>
                <w:hideMark/>
              </w:tcPr>
            </w:tcPrChange>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D44DF65" w14:textId="77777777" w:rsidTr="00E419CD">
        <w:trPr>
          <w:trHeight w:val="165"/>
          <w:trPrChange w:id="5395" w:author="Brian Bohman" w:date="2021-10-27T05:58:00Z">
            <w:trPr>
              <w:trHeight w:val="165"/>
            </w:trPr>
          </w:trPrChange>
        </w:trPr>
        <w:tc>
          <w:tcPr>
            <w:tcW w:w="360" w:type="dxa"/>
            <w:vAlign w:val="center"/>
            <w:hideMark/>
            <w:tcPrChange w:id="5396" w:author="Brian Bohman" w:date="2021-10-27T05:58:00Z">
              <w:tcPr>
                <w:tcW w:w="360" w:type="dxa"/>
                <w:vAlign w:val="center"/>
                <w:hideMark/>
              </w:tcPr>
            </w:tcPrChange>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Change w:id="5397" w:author="Brian Bohman" w:date="2021-10-27T05:58:00Z">
              <w:tcPr>
                <w:tcW w:w="864" w:type="dxa"/>
                <w:vAlign w:val="center"/>
                <w:hideMark/>
              </w:tcPr>
            </w:tcPrChange>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98" w:author="Brian Bohman" w:date="2021-10-27T05:58:00Z">
              <w:tcPr>
                <w:tcW w:w="1152" w:type="dxa"/>
                <w:vAlign w:val="center"/>
                <w:hideMark/>
              </w:tcPr>
            </w:tcPrChange>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99" w:author="Brian Bohman" w:date="2021-10-27T05:58:00Z">
              <w:tcPr>
                <w:tcW w:w="504" w:type="dxa"/>
                <w:vAlign w:val="center"/>
                <w:hideMark/>
              </w:tcPr>
            </w:tcPrChange>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400" w:author="Brian Bohman" w:date="2021-10-27T05:58:00Z">
              <w:tcPr>
                <w:tcW w:w="1008" w:type="dxa"/>
                <w:vAlign w:val="center"/>
                <w:hideMark/>
              </w:tcPr>
            </w:tcPrChange>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401" w:author="Brian Bohman" w:date="2021-10-27T05:58:00Z">
              <w:tcPr>
                <w:tcW w:w="1008" w:type="dxa"/>
                <w:vAlign w:val="center"/>
                <w:hideMark/>
              </w:tcPr>
            </w:tcPrChange>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402" w:author="Brian Bohman" w:date="2021-10-27T05:58:00Z">
              <w:tcPr>
                <w:tcW w:w="720" w:type="dxa"/>
                <w:vAlign w:val="center"/>
                <w:hideMark/>
              </w:tcPr>
            </w:tcPrChange>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03" w:author="Brian Bohman" w:date="2021-10-27T05:58:00Z">
              <w:tcPr>
                <w:tcW w:w="1008" w:type="dxa"/>
                <w:vAlign w:val="center"/>
                <w:hideMark/>
              </w:tcPr>
            </w:tcPrChange>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404" w:author="Brian Bohman" w:date="2021-10-27T05:58:00Z">
              <w:tcPr>
                <w:tcW w:w="1152" w:type="dxa"/>
                <w:vAlign w:val="center"/>
                <w:hideMark/>
              </w:tcPr>
            </w:tcPrChange>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440" w:type="dxa"/>
            <w:vAlign w:val="center"/>
            <w:hideMark/>
            <w:tcPrChange w:id="5405" w:author="Brian Bohman" w:date="2021-10-27T05:58:00Z">
              <w:tcPr>
                <w:tcW w:w="1008" w:type="dxa"/>
                <w:vAlign w:val="center"/>
                <w:hideMark/>
              </w:tcPr>
            </w:tcPrChange>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2B942F" w14:textId="77777777" w:rsidTr="00E419CD">
        <w:trPr>
          <w:trHeight w:val="165"/>
          <w:trPrChange w:id="5406" w:author="Brian Bohman" w:date="2021-10-27T05:58:00Z">
            <w:trPr>
              <w:trHeight w:val="165"/>
            </w:trPr>
          </w:trPrChange>
        </w:trPr>
        <w:tc>
          <w:tcPr>
            <w:tcW w:w="360" w:type="dxa"/>
            <w:vAlign w:val="center"/>
            <w:hideMark/>
            <w:tcPrChange w:id="5407" w:author="Brian Bohman" w:date="2021-10-27T05:58:00Z">
              <w:tcPr>
                <w:tcW w:w="360" w:type="dxa"/>
                <w:vAlign w:val="center"/>
                <w:hideMark/>
              </w:tcPr>
            </w:tcPrChange>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Change w:id="5408" w:author="Brian Bohman" w:date="2021-10-27T05:58:00Z">
              <w:tcPr>
                <w:tcW w:w="864" w:type="dxa"/>
                <w:vAlign w:val="center"/>
                <w:hideMark/>
              </w:tcPr>
            </w:tcPrChange>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09" w:author="Brian Bohman" w:date="2021-10-27T05:58:00Z">
              <w:tcPr>
                <w:tcW w:w="1152" w:type="dxa"/>
                <w:vAlign w:val="center"/>
                <w:hideMark/>
              </w:tcPr>
            </w:tcPrChange>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10" w:author="Brian Bohman" w:date="2021-10-27T05:58:00Z">
              <w:tcPr>
                <w:tcW w:w="504" w:type="dxa"/>
                <w:vAlign w:val="center"/>
                <w:hideMark/>
              </w:tcPr>
            </w:tcPrChange>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411" w:author="Brian Bohman" w:date="2021-10-27T05:58:00Z">
              <w:tcPr>
                <w:tcW w:w="1008" w:type="dxa"/>
                <w:vAlign w:val="center"/>
                <w:hideMark/>
              </w:tcPr>
            </w:tcPrChange>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412" w:author="Brian Bohman" w:date="2021-10-27T05:58:00Z">
              <w:tcPr>
                <w:tcW w:w="1008" w:type="dxa"/>
                <w:vAlign w:val="center"/>
                <w:hideMark/>
              </w:tcPr>
            </w:tcPrChange>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413" w:author="Brian Bohman" w:date="2021-10-27T05:58:00Z">
              <w:tcPr>
                <w:tcW w:w="720" w:type="dxa"/>
                <w:vAlign w:val="center"/>
                <w:hideMark/>
              </w:tcPr>
            </w:tcPrChange>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14" w:author="Brian Bohman" w:date="2021-10-27T05:58:00Z">
              <w:tcPr>
                <w:tcW w:w="1008" w:type="dxa"/>
                <w:vAlign w:val="center"/>
                <w:hideMark/>
              </w:tcPr>
            </w:tcPrChange>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415" w:author="Brian Bohman" w:date="2021-10-27T05:58:00Z">
              <w:tcPr>
                <w:tcW w:w="1152" w:type="dxa"/>
                <w:vAlign w:val="center"/>
                <w:hideMark/>
              </w:tcPr>
            </w:tcPrChange>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5416" w:author="Brian Bohman" w:date="2021-10-27T05:58:00Z">
              <w:tcPr>
                <w:tcW w:w="1008" w:type="dxa"/>
                <w:vAlign w:val="center"/>
                <w:hideMark/>
              </w:tcPr>
            </w:tcPrChange>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68DF3C08" w14:textId="77777777" w:rsidTr="00E419CD">
        <w:trPr>
          <w:trHeight w:val="165"/>
          <w:trPrChange w:id="5417" w:author="Brian Bohman" w:date="2021-10-27T05:58:00Z">
            <w:trPr>
              <w:trHeight w:val="165"/>
            </w:trPr>
          </w:trPrChange>
        </w:trPr>
        <w:tc>
          <w:tcPr>
            <w:tcW w:w="360" w:type="dxa"/>
            <w:vAlign w:val="center"/>
            <w:hideMark/>
            <w:tcPrChange w:id="5418" w:author="Brian Bohman" w:date="2021-10-27T05:58:00Z">
              <w:tcPr>
                <w:tcW w:w="360" w:type="dxa"/>
                <w:vAlign w:val="center"/>
                <w:hideMark/>
              </w:tcPr>
            </w:tcPrChange>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Change w:id="5419" w:author="Brian Bohman" w:date="2021-10-27T05:58:00Z">
              <w:tcPr>
                <w:tcW w:w="864" w:type="dxa"/>
                <w:vAlign w:val="center"/>
                <w:hideMark/>
              </w:tcPr>
            </w:tcPrChange>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20" w:author="Brian Bohman" w:date="2021-10-27T05:58:00Z">
              <w:tcPr>
                <w:tcW w:w="1152" w:type="dxa"/>
                <w:vAlign w:val="center"/>
                <w:hideMark/>
              </w:tcPr>
            </w:tcPrChange>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21" w:author="Brian Bohman" w:date="2021-10-27T05:58:00Z">
              <w:tcPr>
                <w:tcW w:w="504" w:type="dxa"/>
                <w:vAlign w:val="center"/>
                <w:hideMark/>
              </w:tcPr>
            </w:tcPrChange>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422" w:author="Brian Bohman" w:date="2021-10-27T05:58:00Z">
              <w:tcPr>
                <w:tcW w:w="1008" w:type="dxa"/>
                <w:vAlign w:val="center"/>
                <w:hideMark/>
              </w:tcPr>
            </w:tcPrChange>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423" w:author="Brian Bohman" w:date="2021-10-27T05:58:00Z">
              <w:tcPr>
                <w:tcW w:w="1008" w:type="dxa"/>
                <w:vAlign w:val="center"/>
                <w:hideMark/>
              </w:tcPr>
            </w:tcPrChange>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424" w:author="Brian Bohman" w:date="2021-10-27T05:58:00Z">
              <w:tcPr>
                <w:tcW w:w="720" w:type="dxa"/>
                <w:vAlign w:val="center"/>
                <w:hideMark/>
              </w:tcPr>
            </w:tcPrChange>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25" w:author="Brian Bohman" w:date="2021-10-27T05:58:00Z">
              <w:tcPr>
                <w:tcW w:w="1008" w:type="dxa"/>
                <w:vAlign w:val="center"/>
                <w:hideMark/>
              </w:tcPr>
            </w:tcPrChange>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426" w:author="Brian Bohman" w:date="2021-10-27T05:58:00Z">
              <w:tcPr>
                <w:tcW w:w="1152" w:type="dxa"/>
                <w:vAlign w:val="center"/>
                <w:hideMark/>
              </w:tcPr>
            </w:tcPrChange>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440" w:type="dxa"/>
            <w:vAlign w:val="center"/>
            <w:hideMark/>
            <w:tcPrChange w:id="5427" w:author="Brian Bohman" w:date="2021-10-27T05:58:00Z">
              <w:tcPr>
                <w:tcW w:w="1008" w:type="dxa"/>
                <w:vAlign w:val="center"/>
                <w:hideMark/>
              </w:tcPr>
            </w:tcPrChange>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1A3AE21F" w14:textId="77777777" w:rsidTr="00E419CD">
        <w:trPr>
          <w:trHeight w:val="165"/>
          <w:trPrChange w:id="5428" w:author="Brian Bohman" w:date="2021-10-27T05:58:00Z">
            <w:trPr>
              <w:trHeight w:val="165"/>
            </w:trPr>
          </w:trPrChange>
        </w:trPr>
        <w:tc>
          <w:tcPr>
            <w:tcW w:w="360" w:type="dxa"/>
            <w:vAlign w:val="center"/>
            <w:hideMark/>
            <w:tcPrChange w:id="5429" w:author="Brian Bohman" w:date="2021-10-27T05:58:00Z">
              <w:tcPr>
                <w:tcW w:w="360" w:type="dxa"/>
                <w:vAlign w:val="center"/>
                <w:hideMark/>
              </w:tcPr>
            </w:tcPrChange>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Change w:id="5430" w:author="Brian Bohman" w:date="2021-10-27T05:58:00Z">
              <w:tcPr>
                <w:tcW w:w="864" w:type="dxa"/>
                <w:vAlign w:val="center"/>
                <w:hideMark/>
              </w:tcPr>
            </w:tcPrChange>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31" w:author="Brian Bohman" w:date="2021-10-27T05:58:00Z">
              <w:tcPr>
                <w:tcW w:w="1152" w:type="dxa"/>
                <w:vAlign w:val="center"/>
                <w:hideMark/>
              </w:tcPr>
            </w:tcPrChange>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32" w:author="Brian Bohman" w:date="2021-10-27T05:58:00Z">
              <w:tcPr>
                <w:tcW w:w="504" w:type="dxa"/>
                <w:vAlign w:val="center"/>
                <w:hideMark/>
              </w:tcPr>
            </w:tcPrChange>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433" w:author="Brian Bohman" w:date="2021-10-27T05:58:00Z">
              <w:tcPr>
                <w:tcW w:w="1008" w:type="dxa"/>
                <w:vAlign w:val="center"/>
                <w:hideMark/>
              </w:tcPr>
            </w:tcPrChange>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434" w:author="Brian Bohman" w:date="2021-10-27T05:58:00Z">
              <w:tcPr>
                <w:tcW w:w="1008" w:type="dxa"/>
                <w:vAlign w:val="center"/>
                <w:hideMark/>
              </w:tcPr>
            </w:tcPrChange>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435" w:author="Brian Bohman" w:date="2021-10-27T05:58:00Z">
              <w:tcPr>
                <w:tcW w:w="720" w:type="dxa"/>
                <w:vAlign w:val="center"/>
                <w:hideMark/>
              </w:tcPr>
            </w:tcPrChange>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36" w:author="Brian Bohman" w:date="2021-10-27T05:58:00Z">
              <w:tcPr>
                <w:tcW w:w="1008" w:type="dxa"/>
                <w:vAlign w:val="center"/>
                <w:hideMark/>
              </w:tcPr>
            </w:tcPrChange>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37" w:author="Brian Bohman" w:date="2021-10-27T05:58:00Z">
              <w:tcPr>
                <w:tcW w:w="1152" w:type="dxa"/>
                <w:vAlign w:val="center"/>
                <w:hideMark/>
              </w:tcPr>
            </w:tcPrChange>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5438" w:author="Brian Bohman" w:date="2021-10-27T05:58:00Z">
              <w:tcPr>
                <w:tcW w:w="1008" w:type="dxa"/>
                <w:vAlign w:val="center"/>
                <w:hideMark/>
              </w:tcPr>
            </w:tcPrChange>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7BB2E5CE" w14:textId="77777777" w:rsidTr="00E419CD">
        <w:trPr>
          <w:trHeight w:val="165"/>
          <w:trPrChange w:id="5439" w:author="Brian Bohman" w:date="2021-10-27T05:58:00Z">
            <w:trPr>
              <w:trHeight w:val="165"/>
            </w:trPr>
          </w:trPrChange>
        </w:trPr>
        <w:tc>
          <w:tcPr>
            <w:tcW w:w="360" w:type="dxa"/>
            <w:vAlign w:val="center"/>
            <w:hideMark/>
            <w:tcPrChange w:id="5440" w:author="Brian Bohman" w:date="2021-10-27T05:58:00Z">
              <w:tcPr>
                <w:tcW w:w="360" w:type="dxa"/>
                <w:vAlign w:val="center"/>
                <w:hideMark/>
              </w:tcPr>
            </w:tcPrChange>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Change w:id="5441" w:author="Brian Bohman" w:date="2021-10-27T05:58:00Z">
              <w:tcPr>
                <w:tcW w:w="864" w:type="dxa"/>
                <w:vAlign w:val="center"/>
                <w:hideMark/>
              </w:tcPr>
            </w:tcPrChange>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42" w:author="Brian Bohman" w:date="2021-10-27T05:58:00Z">
              <w:tcPr>
                <w:tcW w:w="1152" w:type="dxa"/>
                <w:vAlign w:val="center"/>
                <w:hideMark/>
              </w:tcPr>
            </w:tcPrChange>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43" w:author="Brian Bohman" w:date="2021-10-27T05:58:00Z">
              <w:tcPr>
                <w:tcW w:w="504" w:type="dxa"/>
                <w:vAlign w:val="center"/>
                <w:hideMark/>
              </w:tcPr>
            </w:tcPrChange>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444" w:author="Brian Bohman" w:date="2021-10-27T05:58:00Z">
              <w:tcPr>
                <w:tcW w:w="1008" w:type="dxa"/>
                <w:vAlign w:val="center"/>
                <w:hideMark/>
              </w:tcPr>
            </w:tcPrChange>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445" w:author="Brian Bohman" w:date="2021-10-27T05:58:00Z">
              <w:tcPr>
                <w:tcW w:w="1008" w:type="dxa"/>
                <w:vAlign w:val="center"/>
                <w:hideMark/>
              </w:tcPr>
            </w:tcPrChange>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446" w:author="Brian Bohman" w:date="2021-10-27T05:58:00Z">
              <w:tcPr>
                <w:tcW w:w="720" w:type="dxa"/>
                <w:vAlign w:val="center"/>
                <w:hideMark/>
              </w:tcPr>
            </w:tcPrChange>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47" w:author="Brian Bohman" w:date="2021-10-27T05:58:00Z">
              <w:tcPr>
                <w:tcW w:w="1008" w:type="dxa"/>
                <w:vAlign w:val="center"/>
                <w:hideMark/>
              </w:tcPr>
            </w:tcPrChange>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448" w:author="Brian Bohman" w:date="2021-10-27T05:58:00Z">
              <w:tcPr>
                <w:tcW w:w="1152" w:type="dxa"/>
                <w:vAlign w:val="center"/>
                <w:hideMark/>
              </w:tcPr>
            </w:tcPrChange>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440" w:type="dxa"/>
            <w:vAlign w:val="center"/>
            <w:hideMark/>
            <w:tcPrChange w:id="5449" w:author="Brian Bohman" w:date="2021-10-27T05:58:00Z">
              <w:tcPr>
                <w:tcW w:w="1008" w:type="dxa"/>
                <w:vAlign w:val="center"/>
                <w:hideMark/>
              </w:tcPr>
            </w:tcPrChange>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51970B0" w14:textId="77777777" w:rsidTr="00E419CD">
        <w:trPr>
          <w:trHeight w:val="165"/>
          <w:trPrChange w:id="5450" w:author="Brian Bohman" w:date="2021-10-27T05:58:00Z">
            <w:trPr>
              <w:trHeight w:val="165"/>
            </w:trPr>
          </w:trPrChange>
        </w:trPr>
        <w:tc>
          <w:tcPr>
            <w:tcW w:w="360" w:type="dxa"/>
            <w:vAlign w:val="center"/>
            <w:hideMark/>
            <w:tcPrChange w:id="5451" w:author="Brian Bohman" w:date="2021-10-27T05:58:00Z">
              <w:tcPr>
                <w:tcW w:w="360" w:type="dxa"/>
                <w:vAlign w:val="center"/>
                <w:hideMark/>
              </w:tcPr>
            </w:tcPrChange>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Change w:id="5452" w:author="Brian Bohman" w:date="2021-10-27T05:58:00Z">
              <w:tcPr>
                <w:tcW w:w="864" w:type="dxa"/>
                <w:vAlign w:val="center"/>
                <w:hideMark/>
              </w:tcPr>
            </w:tcPrChange>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53" w:author="Brian Bohman" w:date="2021-10-27T05:58:00Z">
              <w:tcPr>
                <w:tcW w:w="1152" w:type="dxa"/>
                <w:vAlign w:val="center"/>
                <w:hideMark/>
              </w:tcPr>
            </w:tcPrChange>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54" w:author="Brian Bohman" w:date="2021-10-27T05:58:00Z">
              <w:tcPr>
                <w:tcW w:w="504" w:type="dxa"/>
                <w:vAlign w:val="center"/>
                <w:hideMark/>
              </w:tcPr>
            </w:tcPrChange>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455" w:author="Brian Bohman" w:date="2021-10-27T05:58:00Z">
              <w:tcPr>
                <w:tcW w:w="1008" w:type="dxa"/>
                <w:vAlign w:val="center"/>
                <w:hideMark/>
              </w:tcPr>
            </w:tcPrChange>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456" w:author="Brian Bohman" w:date="2021-10-27T05:58:00Z">
              <w:tcPr>
                <w:tcW w:w="1008" w:type="dxa"/>
                <w:vAlign w:val="center"/>
                <w:hideMark/>
              </w:tcPr>
            </w:tcPrChange>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457" w:author="Brian Bohman" w:date="2021-10-27T05:58:00Z">
              <w:tcPr>
                <w:tcW w:w="720" w:type="dxa"/>
                <w:vAlign w:val="center"/>
                <w:hideMark/>
              </w:tcPr>
            </w:tcPrChange>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58" w:author="Brian Bohman" w:date="2021-10-27T05:58:00Z">
              <w:tcPr>
                <w:tcW w:w="1008" w:type="dxa"/>
                <w:vAlign w:val="center"/>
                <w:hideMark/>
              </w:tcPr>
            </w:tcPrChange>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459" w:author="Brian Bohman" w:date="2021-10-27T05:58:00Z">
              <w:tcPr>
                <w:tcW w:w="1152" w:type="dxa"/>
                <w:vAlign w:val="center"/>
                <w:hideMark/>
              </w:tcPr>
            </w:tcPrChange>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440" w:type="dxa"/>
            <w:vAlign w:val="center"/>
            <w:hideMark/>
            <w:tcPrChange w:id="5460" w:author="Brian Bohman" w:date="2021-10-27T05:58:00Z">
              <w:tcPr>
                <w:tcW w:w="1008" w:type="dxa"/>
                <w:vAlign w:val="center"/>
                <w:hideMark/>
              </w:tcPr>
            </w:tcPrChange>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24486BD" w14:textId="77777777" w:rsidTr="00E419CD">
        <w:trPr>
          <w:trHeight w:val="165"/>
          <w:trPrChange w:id="5461" w:author="Brian Bohman" w:date="2021-10-27T05:58:00Z">
            <w:trPr>
              <w:trHeight w:val="165"/>
            </w:trPr>
          </w:trPrChange>
        </w:trPr>
        <w:tc>
          <w:tcPr>
            <w:tcW w:w="360" w:type="dxa"/>
            <w:vAlign w:val="center"/>
            <w:hideMark/>
            <w:tcPrChange w:id="5462" w:author="Brian Bohman" w:date="2021-10-27T05:58:00Z">
              <w:tcPr>
                <w:tcW w:w="360" w:type="dxa"/>
                <w:vAlign w:val="center"/>
                <w:hideMark/>
              </w:tcPr>
            </w:tcPrChange>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Change w:id="5463" w:author="Brian Bohman" w:date="2021-10-27T05:58:00Z">
              <w:tcPr>
                <w:tcW w:w="864" w:type="dxa"/>
                <w:vAlign w:val="center"/>
                <w:hideMark/>
              </w:tcPr>
            </w:tcPrChange>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64" w:author="Brian Bohman" w:date="2021-10-27T05:58:00Z">
              <w:tcPr>
                <w:tcW w:w="1152" w:type="dxa"/>
                <w:vAlign w:val="center"/>
                <w:hideMark/>
              </w:tcPr>
            </w:tcPrChange>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65" w:author="Brian Bohman" w:date="2021-10-27T05:58:00Z">
              <w:tcPr>
                <w:tcW w:w="504" w:type="dxa"/>
                <w:vAlign w:val="center"/>
                <w:hideMark/>
              </w:tcPr>
            </w:tcPrChange>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466" w:author="Brian Bohman" w:date="2021-10-27T05:58:00Z">
              <w:tcPr>
                <w:tcW w:w="1008" w:type="dxa"/>
                <w:vAlign w:val="center"/>
                <w:hideMark/>
              </w:tcPr>
            </w:tcPrChange>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467" w:author="Brian Bohman" w:date="2021-10-27T05:58:00Z">
              <w:tcPr>
                <w:tcW w:w="1008" w:type="dxa"/>
                <w:vAlign w:val="center"/>
                <w:hideMark/>
              </w:tcPr>
            </w:tcPrChange>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468" w:author="Brian Bohman" w:date="2021-10-27T05:58:00Z">
              <w:tcPr>
                <w:tcW w:w="720" w:type="dxa"/>
                <w:vAlign w:val="center"/>
                <w:hideMark/>
              </w:tcPr>
            </w:tcPrChange>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69" w:author="Brian Bohman" w:date="2021-10-27T05:58:00Z">
              <w:tcPr>
                <w:tcW w:w="1008" w:type="dxa"/>
                <w:vAlign w:val="center"/>
                <w:hideMark/>
              </w:tcPr>
            </w:tcPrChange>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470" w:author="Brian Bohman" w:date="2021-10-27T05:58:00Z">
              <w:tcPr>
                <w:tcW w:w="1152" w:type="dxa"/>
                <w:vAlign w:val="center"/>
                <w:hideMark/>
              </w:tcPr>
            </w:tcPrChange>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440" w:type="dxa"/>
            <w:vAlign w:val="center"/>
            <w:hideMark/>
            <w:tcPrChange w:id="5471" w:author="Brian Bohman" w:date="2021-10-27T05:58:00Z">
              <w:tcPr>
                <w:tcW w:w="1008" w:type="dxa"/>
                <w:vAlign w:val="center"/>
                <w:hideMark/>
              </w:tcPr>
            </w:tcPrChange>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205DCE1F" w14:textId="77777777" w:rsidTr="00E419CD">
        <w:trPr>
          <w:trHeight w:val="165"/>
          <w:trPrChange w:id="5472" w:author="Brian Bohman" w:date="2021-10-27T05:58:00Z">
            <w:trPr>
              <w:trHeight w:val="165"/>
            </w:trPr>
          </w:trPrChange>
        </w:trPr>
        <w:tc>
          <w:tcPr>
            <w:tcW w:w="360" w:type="dxa"/>
            <w:vAlign w:val="center"/>
            <w:hideMark/>
            <w:tcPrChange w:id="5473" w:author="Brian Bohman" w:date="2021-10-27T05:58:00Z">
              <w:tcPr>
                <w:tcW w:w="360" w:type="dxa"/>
                <w:vAlign w:val="center"/>
                <w:hideMark/>
              </w:tcPr>
            </w:tcPrChange>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Change w:id="5474" w:author="Brian Bohman" w:date="2021-10-27T05:58:00Z">
              <w:tcPr>
                <w:tcW w:w="864" w:type="dxa"/>
                <w:vAlign w:val="center"/>
                <w:hideMark/>
              </w:tcPr>
            </w:tcPrChange>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75" w:author="Brian Bohman" w:date="2021-10-27T05:58:00Z">
              <w:tcPr>
                <w:tcW w:w="1152" w:type="dxa"/>
                <w:vAlign w:val="center"/>
                <w:hideMark/>
              </w:tcPr>
            </w:tcPrChange>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76" w:author="Brian Bohman" w:date="2021-10-27T05:58:00Z">
              <w:tcPr>
                <w:tcW w:w="504" w:type="dxa"/>
                <w:vAlign w:val="center"/>
                <w:hideMark/>
              </w:tcPr>
            </w:tcPrChange>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477" w:author="Brian Bohman" w:date="2021-10-27T05:58:00Z">
              <w:tcPr>
                <w:tcW w:w="1008" w:type="dxa"/>
                <w:vAlign w:val="center"/>
                <w:hideMark/>
              </w:tcPr>
            </w:tcPrChange>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478" w:author="Brian Bohman" w:date="2021-10-27T05:58:00Z">
              <w:tcPr>
                <w:tcW w:w="1008" w:type="dxa"/>
                <w:vAlign w:val="center"/>
                <w:hideMark/>
              </w:tcPr>
            </w:tcPrChange>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79" w:author="Brian Bohman" w:date="2021-10-27T05:58:00Z">
              <w:tcPr>
                <w:tcW w:w="720" w:type="dxa"/>
                <w:vAlign w:val="center"/>
                <w:hideMark/>
              </w:tcPr>
            </w:tcPrChange>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80" w:author="Brian Bohman" w:date="2021-10-27T05:58:00Z">
              <w:tcPr>
                <w:tcW w:w="1008" w:type="dxa"/>
                <w:vAlign w:val="center"/>
                <w:hideMark/>
              </w:tcPr>
            </w:tcPrChange>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81" w:author="Brian Bohman" w:date="2021-10-27T05:58:00Z">
              <w:tcPr>
                <w:tcW w:w="1152" w:type="dxa"/>
                <w:vAlign w:val="center"/>
                <w:hideMark/>
              </w:tcPr>
            </w:tcPrChange>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482" w:author="Brian Bohman" w:date="2021-10-27T05:58:00Z">
              <w:tcPr>
                <w:tcW w:w="1008" w:type="dxa"/>
                <w:vAlign w:val="center"/>
                <w:hideMark/>
              </w:tcPr>
            </w:tcPrChange>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028954F" w14:textId="77777777" w:rsidTr="00E419CD">
        <w:trPr>
          <w:trHeight w:val="165"/>
          <w:trPrChange w:id="5483" w:author="Brian Bohman" w:date="2021-10-27T05:58:00Z">
            <w:trPr>
              <w:trHeight w:val="165"/>
            </w:trPr>
          </w:trPrChange>
        </w:trPr>
        <w:tc>
          <w:tcPr>
            <w:tcW w:w="360" w:type="dxa"/>
            <w:vAlign w:val="center"/>
            <w:hideMark/>
            <w:tcPrChange w:id="5484" w:author="Brian Bohman" w:date="2021-10-27T05:58:00Z">
              <w:tcPr>
                <w:tcW w:w="360" w:type="dxa"/>
                <w:vAlign w:val="center"/>
                <w:hideMark/>
              </w:tcPr>
            </w:tcPrChange>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Change w:id="5485" w:author="Brian Bohman" w:date="2021-10-27T05:58:00Z">
              <w:tcPr>
                <w:tcW w:w="864" w:type="dxa"/>
                <w:vAlign w:val="center"/>
                <w:hideMark/>
              </w:tcPr>
            </w:tcPrChange>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86" w:author="Brian Bohman" w:date="2021-10-27T05:58:00Z">
              <w:tcPr>
                <w:tcW w:w="1152" w:type="dxa"/>
                <w:vAlign w:val="center"/>
                <w:hideMark/>
              </w:tcPr>
            </w:tcPrChange>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87" w:author="Brian Bohman" w:date="2021-10-27T05:58:00Z">
              <w:tcPr>
                <w:tcW w:w="504" w:type="dxa"/>
                <w:vAlign w:val="center"/>
                <w:hideMark/>
              </w:tcPr>
            </w:tcPrChange>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488" w:author="Brian Bohman" w:date="2021-10-27T05:58:00Z">
              <w:tcPr>
                <w:tcW w:w="1008" w:type="dxa"/>
                <w:vAlign w:val="center"/>
                <w:hideMark/>
              </w:tcPr>
            </w:tcPrChange>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489" w:author="Brian Bohman" w:date="2021-10-27T05:58:00Z">
              <w:tcPr>
                <w:tcW w:w="1008" w:type="dxa"/>
                <w:vAlign w:val="center"/>
                <w:hideMark/>
              </w:tcPr>
            </w:tcPrChange>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90" w:author="Brian Bohman" w:date="2021-10-27T05:58:00Z">
              <w:tcPr>
                <w:tcW w:w="720" w:type="dxa"/>
                <w:vAlign w:val="center"/>
                <w:hideMark/>
              </w:tcPr>
            </w:tcPrChange>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91" w:author="Brian Bohman" w:date="2021-10-27T05:58:00Z">
              <w:tcPr>
                <w:tcW w:w="1008" w:type="dxa"/>
                <w:vAlign w:val="center"/>
                <w:hideMark/>
              </w:tcPr>
            </w:tcPrChange>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492" w:author="Brian Bohman" w:date="2021-10-27T05:58:00Z">
              <w:tcPr>
                <w:tcW w:w="1152" w:type="dxa"/>
                <w:vAlign w:val="center"/>
                <w:hideMark/>
              </w:tcPr>
            </w:tcPrChange>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440" w:type="dxa"/>
            <w:vAlign w:val="center"/>
            <w:hideMark/>
            <w:tcPrChange w:id="5493" w:author="Brian Bohman" w:date="2021-10-27T05:58:00Z">
              <w:tcPr>
                <w:tcW w:w="1008" w:type="dxa"/>
                <w:vAlign w:val="center"/>
                <w:hideMark/>
              </w:tcPr>
            </w:tcPrChange>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670AE501" w14:textId="77777777" w:rsidTr="00E419CD">
        <w:trPr>
          <w:trHeight w:val="165"/>
          <w:trPrChange w:id="5494" w:author="Brian Bohman" w:date="2021-10-27T05:58:00Z">
            <w:trPr>
              <w:trHeight w:val="165"/>
            </w:trPr>
          </w:trPrChange>
        </w:trPr>
        <w:tc>
          <w:tcPr>
            <w:tcW w:w="360" w:type="dxa"/>
            <w:vAlign w:val="center"/>
            <w:hideMark/>
            <w:tcPrChange w:id="5495" w:author="Brian Bohman" w:date="2021-10-27T05:58:00Z">
              <w:tcPr>
                <w:tcW w:w="360" w:type="dxa"/>
                <w:vAlign w:val="center"/>
                <w:hideMark/>
              </w:tcPr>
            </w:tcPrChange>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Change w:id="5496" w:author="Brian Bohman" w:date="2021-10-27T05:58:00Z">
              <w:tcPr>
                <w:tcW w:w="864" w:type="dxa"/>
                <w:vAlign w:val="center"/>
                <w:hideMark/>
              </w:tcPr>
            </w:tcPrChange>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97" w:author="Brian Bohman" w:date="2021-10-27T05:58:00Z">
              <w:tcPr>
                <w:tcW w:w="1152" w:type="dxa"/>
                <w:vAlign w:val="center"/>
                <w:hideMark/>
              </w:tcPr>
            </w:tcPrChange>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98" w:author="Brian Bohman" w:date="2021-10-27T05:58:00Z">
              <w:tcPr>
                <w:tcW w:w="504" w:type="dxa"/>
                <w:vAlign w:val="center"/>
                <w:hideMark/>
              </w:tcPr>
            </w:tcPrChange>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499" w:author="Brian Bohman" w:date="2021-10-27T05:58:00Z">
              <w:tcPr>
                <w:tcW w:w="1008" w:type="dxa"/>
                <w:vAlign w:val="center"/>
                <w:hideMark/>
              </w:tcPr>
            </w:tcPrChange>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500" w:author="Brian Bohman" w:date="2021-10-27T05:58:00Z">
              <w:tcPr>
                <w:tcW w:w="1008" w:type="dxa"/>
                <w:vAlign w:val="center"/>
                <w:hideMark/>
              </w:tcPr>
            </w:tcPrChange>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501" w:author="Brian Bohman" w:date="2021-10-27T05:58:00Z">
              <w:tcPr>
                <w:tcW w:w="720" w:type="dxa"/>
                <w:vAlign w:val="center"/>
                <w:hideMark/>
              </w:tcPr>
            </w:tcPrChange>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502" w:author="Brian Bohman" w:date="2021-10-27T05:58:00Z">
              <w:tcPr>
                <w:tcW w:w="1008" w:type="dxa"/>
                <w:vAlign w:val="center"/>
                <w:hideMark/>
              </w:tcPr>
            </w:tcPrChange>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503" w:author="Brian Bohman" w:date="2021-10-27T05:58:00Z">
              <w:tcPr>
                <w:tcW w:w="1152" w:type="dxa"/>
                <w:vAlign w:val="center"/>
                <w:hideMark/>
              </w:tcPr>
            </w:tcPrChange>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440" w:type="dxa"/>
            <w:vAlign w:val="center"/>
            <w:hideMark/>
            <w:tcPrChange w:id="5504" w:author="Brian Bohman" w:date="2021-10-27T05:58:00Z">
              <w:tcPr>
                <w:tcW w:w="1008" w:type="dxa"/>
                <w:vAlign w:val="center"/>
                <w:hideMark/>
              </w:tcPr>
            </w:tcPrChange>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19CD" w:rsidRPr="009B3DCC" w14:paraId="242560D3" w14:textId="77777777" w:rsidTr="00E419CD">
        <w:trPr>
          <w:trHeight w:val="165"/>
          <w:trPrChange w:id="5505" w:author="Brian Bohman" w:date="2021-10-27T05:58:00Z">
            <w:trPr>
              <w:trHeight w:val="165"/>
            </w:trPr>
          </w:trPrChange>
        </w:trPr>
        <w:tc>
          <w:tcPr>
            <w:tcW w:w="360" w:type="dxa"/>
            <w:vAlign w:val="center"/>
            <w:hideMark/>
            <w:tcPrChange w:id="5506" w:author="Brian Bohman" w:date="2021-10-27T05:58:00Z">
              <w:tcPr>
                <w:tcW w:w="360" w:type="dxa"/>
                <w:vAlign w:val="center"/>
                <w:hideMark/>
              </w:tcPr>
            </w:tcPrChange>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Change w:id="5507" w:author="Brian Bohman" w:date="2021-10-27T05:58:00Z">
              <w:tcPr>
                <w:tcW w:w="864" w:type="dxa"/>
                <w:vAlign w:val="center"/>
                <w:hideMark/>
              </w:tcPr>
            </w:tcPrChange>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08" w:author="Brian Bohman" w:date="2021-10-27T05:58:00Z">
              <w:tcPr>
                <w:tcW w:w="1152" w:type="dxa"/>
                <w:vAlign w:val="center"/>
                <w:hideMark/>
              </w:tcPr>
            </w:tcPrChange>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509" w:author="Brian Bohman" w:date="2021-10-27T05:58:00Z">
              <w:tcPr>
                <w:tcW w:w="504" w:type="dxa"/>
                <w:vAlign w:val="center"/>
                <w:hideMark/>
              </w:tcPr>
            </w:tcPrChange>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510" w:author="Brian Bohman" w:date="2021-10-27T05:58:00Z">
              <w:tcPr>
                <w:tcW w:w="1008" w:type="dxa"/>
                <w:vAlign w:val="center"/>
                <w:hideMark/>
              </w:tcPr>
            </w:tcPrChange>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511" w:author="Brian Bohman" w:date="2021-10-27T05:58:00Z">
              <w:tcPr>
                <w:tcW w:w="1008" w:type="dxa"/>
                <w:vAlign w:val="center"/>
                <w:hideMark/>
              </w:tcPr>
            </w:tcPrChange>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512" w:author="Brian Bohman" w:date="2021-10-27T05:58:00Z">
              <w:tcPr>
                <w:tcW w:w="720" w:type="dxa"/>
                <w:vAlign w:val="center"/>
                <w:hideMark/>
              </w:tcPr>
            </w:tcPrChange>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513" w:author="Brian Bohman" w:date="2021-10-27T05:58:00Z">
              <w:tcPr>
                <w:tcW w:w="1008" w:type="dxa"/>
                <w:vAlign w:val="center"/>
                <w:hideMark/>
              </w:tcPr>
            </w:tcPrChange>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14" w:author="Brian Bohman" w:date="2021-10-27T05:58:00Z">
              <w:tcPr>
                <w:tcW w:w="1152" w:type="dxa"/>
                <w:vAlign w:val="center"/>
                <w:hideMark/>
              </w:tcPr>
            </w:tcPrChange>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440" w:type="dxa"/>
            <w:vAlign w:val="center"/>
            <w:hideMark/>
            <w:tcPrChange w:id="5515" w:author="Brian Bohman" w:date="2021-10-27T05:58:00Z">
              <w:tcPr>
                <w:tcW w:w="1008" w:type="dxa"/>
                <w:vAlign w:val="center"/>
                <w:hideMark/>
              </w:tcPr>
            </w:tcPrChange>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6522858C" w14:textId="77777777" w:rsidTr="00E419CD">
        <w:trPr>
          <w:trHeight w:val="165"/>
          <w:trPrChange w:id="5516" w:author="Brian Bohman" w:date="2021-10-27T05:58:00Z">
            <w:trPr>
              <w:trHeight w:val="165"/>
            </w:trPr>
          </w:trPrChange>
        </w:trPr>
        <w:tc>
          <w:tcPr>
            <w:tcW w:w="360" w:type="dxa"/>
            <w:vAlign w:val="center"/>
            <w:hideMark/>
            <w:tcPrChange w:id="5517" w:author="Brian Bohman" w:date="2021-10-27T05:58:00Z">
              <w:tcPr>
                <w:tcW w:w="360" w:type="dxa"/>
                <w:vAlign w:val="center"/>
                <w:hideMark/>
              </w:tcPr>
            </w:tcPrChange>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Change w:id="5518" w:author="Brian Bohman" w:date="2021-10-27T05:58:00Z">
              <w:tcPr>
                <w:tcW w:w="864" w:type="dxa"/>
                <w:vAlign w:val="center"/>
                <w:hideMark/>
              </w:tcPr>
            </w:tcPrChange>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19" w:author="Brian Bohman" w:date="2021-10-27T05:58:00Z">
              <w:tcPr>
                <w:tcW w:w="1152" w:type="dxa"/>
                <w:vAlign w:val="center"/>
                <w:hideMark/>
              </w:tcPr>
            </w:tcPrChange>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520" w:author="Brian Bohman" w:date="2021-10-27T05:58:00Z">
              <w:tcPr>
                <w:tcW w:w="504" w:type="dxa"/>
                <w:vAlign w:val="center"/>
                <w:hideMark/>
              </w:tcPr>
            </w:tcPrChange>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521" w:author="Brian Bohman" w:date="2021-10-27T05:58:00Z">
              <w:tcPr>
                <w:tcW w:w="1008" w:type="dxa"/>
                <w:vAlign w:val="center"/>
                <w:hideMark/>
              </w:tcPr>
            </w:tcPrChange>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522" w:author="Brian Bohman" w:date="2021-10-27T05:58:00Z">
              <w:tcPr>
                <w:tcW w:w="1008" w:type="dxa"/>
                <w:vAlign w:val="center"/>
                <w:hideMark/>
              </w:tcPr>
            </w:tcPrChange>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523" w:author="Brian Bohman" w:date="2021-10-27T05:58:00Z">
              <w:tcPr>
                <w:tcW w:w="720" w:type="dxa"/>
                <w:vAlign w:val="center"/>
                <w:hideMark/>
              </w:tcPr>
            </w:tcPrChange>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524" w:author="Brian Bohman" w:date="2021-10-27T05:58:00Z">
              <w:tcPr>
                <w:tcW w:w="1008" w:type="dxa"/>
                <w:vAlign w:val="center"/>
                <w:hideMark/>
              </w:tcPr>
            </w:tcPrChange>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525" w:author="Brian Bohman" w:date="2021-10-27T05:58:00Z">
              <w:tcPr>
                <w:tcW w:w="1152" w:type="dxa"/>
                <w:vAlign w:val="center"/>
                <w:hideMark/>
              </w:tcPr>
            </w:tcPrChange>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526" w:author="Brian Bohman" w:date="2021-10-27T05:58:00Z">
              <w:tcPr>
                <w:tcW w:w="1008" w:type="dxa"/>
                <w:vAlign w:val="center"/>
                <w:hideMark/>
              </w:tcPr>
            </w:tcPrChange>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3ADFEB9B" w14:textId="77777777" w:rsidTr="00E419CD">
        <w:trPr>
          <w:trHeight w:val="180"/>
          <w:trPrChange w:id="5527" w:author="Brian Bohman" w:date="2021-10-27T05:58:00Z">
            <w:trPr>
              <w:trHeight w:val="180"/>
            </w:trPr>
          </w:trPrChange>
        </w:trPr>
        <w:tc>
          <w:tcPr>
            <w:tcW w:w="360" w:type="dxa"/>
            <w:vAlign w:val="center"/>
            <w:hideMark/>
            <w:tcPrChange w:id="5528" w:author="Brian Bohman" w:date="2021-10-27T05:58:00Z">
              <w:tcPr>
                <w:tcW w:w="360" w:type="dxa"/>
                <w:vAlign w:val="center"/>
                <w:hideMark/>
              </w:tcPr>
            </w:tcPrChange>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Change w:id="5529" w:author="Brian Bohman" w:date="2021-10-27T05:58:00Z">
              <w:tcPr>
                <w:tcW w:w="864" w:type="dxa"/>
                <w:vAlign w:val="center"/>
                <w:hideMark/>
              </w:tcPr>
            </w:tcPrChange>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30" w:author="Brian Bohman" w:date="2021-10-27T05:58:00Z">
              <w:tcPr>
                <w:tcW w:w="1152" w:type="dxa"/>
                <w:vAlign w:val="center"/>
                <w:hideMark/>
              </w:tcPr>
            </w:tcPrChange>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531" w:author="Brian Bohman" w:date="2021-10-27T05:58:00Z">
              <w:tcPr>
                <w:tcW w:w="504" w:type="dxa"/>
                <w:vAlign w:val="center"/>
                <w:hideMark/>
              </w:tcPr>
            </w:tcPrChange>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532" w:author="Brian Bohman" w:date="2021-10-27T05:58:00Z">
              <w:tcPr>
                <w:tcW w:w="1008" w:type="dxa"/>
                <w:vAlign w:val="center"/>
                <w:hideMark/>
              </w:tcPr>
            </w:tcPrChange>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533" w:author="Brian Bohman" w:date="2021-10-27T05:58:00Z">
              <w:tcPr>
                <w:tcW w:w="1008" w:type="dxa"/>
                <w:vAlign w:val="center"/>
                <w:hideMark/>
              </w:tcPr>
            </w:tcPrChange>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534" w:author="Brian Bohman" w:date="2021-10-27T05:58:00Z">
              <w:tcPr>
                <w:tcW w:w="720" w:type="dxa"/>
                <w:vAlign w:val="center"/>
                <w:hideMark/>
              </w:tcPr>
            </w:tcPrChange>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535" w:author="Brian Bohman" w:date="2021-10-27T05:58:00Z">
              <w:tcPr>
                <w:tcW w:w="1008" w:type="dxa"/>
                <w:vAlign w:val="center"/>
                <w:hideMark/>
              </w:tcPr>
            </w:tcPrChange>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536" w:author="Brian Bohman" w:date="2021-10-27T05:58:00Z">
              <w:tcPr>
                <w:tcW w:w="1152" w:type="dxa"/>
                <w:vAlign w:val="center"/>
                <w:hideMark/>
              </w:tcPr>
            </w:tcPrChange>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440" w:type="dxa"/>
            <w:vAlign w:val="center"/>
            <w:hideMark/>
            <w:tcPrChange w:id="5537" w:author="Brian Bohman" w:date="2021-10-27T05:58:00Z">
              <w:tcPr>
                <w:tcW w:w="1008" w:type="dxa"/>
                <w:vAlign w:val="center"/>
                <w:hideMark/>
              </w:tcPr>
            </w:tcPrChange>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6E277080" w14:textId="77777777" w:rsidTr="00E419CD">
        <w:trPr>
          <w:trHeight w:val="165"/>
          <w:trPrChange w:id="5538" w:author="Brian Bohman" w:date="2021-10-27T05:58:00Z">
            <w:trPr>
              <w:trHeight w:val="165"/>
            </w:trPr>
          </w:trPrChange>
        </w:trPr>
        <w:tc>
          <w:tcPr>
            <w:tcW w:w="360" w:type="dxa"/>
            <w:vAlign w:val="center"/>
            <w:hideMark/>
            <w:tcPrChange w:id="5539" w:author="Brian Bohman" w:date="2021-10-27T05:58:00Z">
              <w:tcPr>
                <w:tcW w:w="360" w:type="dxa"/>
                <w:vAlign w:val="center"/>
                <w:hideMark/>
              </w:tcPr>
            </w:tcPrChange>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Change w:id="5540" w:author="Brian Bohman" w:date="2021-10-27T05:58:00Z">
              <w:tcPr>
                <w:tcW w:w="864" w:type="dxa"/>
                <w:vAlign w:val="center"/>
                <w:hideMark/>
              </w:tcPr>
            </w:tcPrChange>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41" w:author="Brian Bohman" w:date="2021-10-27T05:58:00Z">
              <w:tcPr>
                <w:tcW w:w="1152" w:type="dxa"/>
                <w:vAlign w:val="center"/>
                <w:hideMark/>
              </w:tcPr>
            </w:tcPrChange>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542" w:author="Brian Bohman" w:date="2021-10-27T05:58:00Z">
              <w:tcPr>
                <w:tcW w:w="504" w:type="dxa"/>
                <w:vAlign w:val="center"/>
                <w:hideMark/>
              </w:tcPr>
            </w:tcPrChange>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543" w:author="Brian Bohman" w:date="2021-10-27T05:58:00Z">
              <w:tcPr>
                <w:tcW w:w="1008" w:type="dxa"/>
                <w:vAlign w:val="center"/>
                <w:hideMark/>
              </w:tcPr>
            </w:tcPrChange>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544" w:author="Brian Bohman" w:date="2021-10-27T05:58:00Z">
              <w:tcPr>
                <w:tcW w:w="1008" w:type="dxa"/>
                <w:vAlign w:val="center"/>
                <w:hideMark/>
              </w:tcPr>
            </w:tcPrChange>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545" w:author="Brian Bohman" w:date="2021-10-27T05:58:00Z">
              <w:tcPr>
                <w:tcW w:w="720" w:type="dxa"/>
                <w:vAlign w:val="center"/>
                <w:hideMark/>
              </w:tcPr>
            </w:tcPrChange>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546" w:author="Brian Bohman" w:date="2021-10-27T05:58:00Z">
              <w:tcPr>
                <w:tcW w:w="1008" w:type="dxa"/>
                <w:vAlign w:val="center"/>
                <w:hideMark/>
              </w:tcPr>
            </w:tcPrChange>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47" w:author="Brian Bohman" w:date="2021-10-27T05:58:00Z">
              <w:tcPr>
                <w:tcW w:w="1152" w:type="dxa"/>
                <w:vAlign w:val="center"/>
                <w:hideMark/>
              </w:tcPr>
            </w:tcPrChange>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548" w:author="Brian Bohman" w:date="2021-10-27T05:58:00Z">
              <w:tcPr>
                <w:tcW w:w="1008" w:type="dxa"/>
                <w:vAlign w:val="center"/>
                <w:hideMark/>
              </w:tcPr>
            </w:tcPrChange>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610FABB8" w14:textId="77777777" w:rsidTr="00E419CD">
        <w:trPr>
          <w:trHeight w:val="165"/>
          <w:trPrChange w:id="5549" w:author="Brian Bohman" w:date="2021-10-27T05:58:00Z">
            <w:trPr>
              <w:trHeight w:val="165"/>
            </w:trPr>
          </w:trPrChange>
        </w:trPr>
        <w:tc>
          <w:tcPr>
            <w:tcW w:w="360" w:type="dxa"/>
            <w:vAlign w:val="center"/>
            <w:hideMark/>
            <w:tcPrChange w:id="5550" w:author="Brian Bohman" w:date="2021-10-27T05:58:00Z">
              <w:tcPr>
                <w:tcW w:w="360" w:type="dxa"/>
                <w:vAlign w:val="center"/>
                <w:hideMark/>
              </w:tcPr>
            </w:tcPrChange>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Change w:id="5551" w:author="Brian Bohman" w:date="2021-10-27T05:58:00Z">
              <w:tcPr>
                <w:tcW w:w="864" w:type="dxa"/>
                <w:vAlign w:val="center"/>
                <w:hideMark/>
              </w:tcPr>
            </w:tcPrChange>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52" w:author="Brian Bohman" w:date="2021-10-27T05:58:00Z">
              <w:tcPr>
                <w:tcW w:w="1152" w:type="dxa"/>
                <w:vAlign w:val="center"/>
                <w:hideMark/>
              </w:tcPr>
            </w:tcPrChange>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553" w:author="Brian Bohman" w:date="2021-10-27T05:58:00Z">
              <w:tcPr>
                <w:tcW w:w="504" w:type="dxa"/>
                <w:vAlign w:val="center"/>
                <w:hideMark/>
              </w:tcPr>
            </w:tcPrChange>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554" w:author="Brian Bohman" w:date="2021-10-27T05:58:00Z">
              <w:tcPr>
                <w:tcW w:w="1008" w:type="dxa"/>
                <w:vAlign w:val="center"/>
                <w:hideMark/>
              </w:tcPr>
            </w:tcPrChange>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555" w:author="Brian Bohman" w:date="2021-10-27T05:58:00Z">
              <w:tcPr>
                <w:tcW w:w="1008" w:type="dxa"/>
                <w:vAlign w:val="center"/>
                <w:hideMark/>
              </w:tcPr>
            </w:tcPrChange>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556" w:author="Brian Bohman" w:date="2021-10-27T05:58:00Z">
              <w:tcPr>
                <w:tcW w:w="720" w:type="dxa"/>
                <w:vAlign w:val="center"/>
                <w:hideMark/>
              </w:tcPr>
            </w:tcPrChange>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557" w:author="Brian Bohman" w:date="2021-10-27T05:58:00Z">
              <w:tcPr>
                <w:tcW w:w="1008" w:type="dxa"/>
                <w:vAlign w:val="center"/>
                <w:hideMark/>
              </w:tcPr>
            </w:tcPrChange>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558" w:author="Brian Bohman" w:date="2021-10-27T05:58:00Z">
              <w:tcPr>
                <w:tcW w:w="1152" w:type="dxa"/>
                <w:vAlign w:val="center"/>
                <w:hideMark/>
              </w:tcPr>
            </w:tcPrChange>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5559" w:author="Brian Bohman" w:date="2021-10-27T05:58:00Z">
              <w:tcPr>
                <w:tcW w:w="1008" w:type="dxa"/>
                <w:vAlign w:val="center"/>
                <w:hideMark/>
              </w:tcPr>
            </w:tcPrChange>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27AB9221" w14:textId="77777777" w:rsidTr="00E419CD">
        <w:trPr>
          <w:trHeight w:val="165"/>
          <w:trPrChange w:id="5560" w:author="Brian Bohman" w:date="2021-10-27T05:58:00Z">
            <w:trPr>
              <w:trHeight w:val="165"/>
            </w:trPr>
          </w:trPrChange>
        </w:trPr>
        <w:tc>
          <w:tcPr>
            <w:tcW w:w="360" w:type="dxa"/>
            <w:vAlign w:val="center"/>
            <w:hideMark/>
            <w:tcPrChange w:id="5561" w:author="Brian Bohman" w:date="2021-10-27T05:58:00Z">
              <w:tcPr>
                <w:tcW w:w="360" w:type="dxa"/>
                <w:vAlign w:val="center"/>
                <w:hideMark/>
              </w:tcPr>
            </w:tcPrChange>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Change w:id="5562" w:author="Brian Bohman" w:date="2021-10-27T05:58:00Z">
              <w:tcPr>
                <w:tcW w:w="864" w:type="dxa"/>
                <w:vAlign w:val="center"/>
                <w:hideMark/>
              </w:tcPr>
            </w:tcPrChange>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63" w:author="Brian Bohman" w:date="2021-10-27T05:58:00Z">
              <w:tcPr>
                <w:tcW w:w="1152" w:type="dxa"/>
                <w:vAlign w:val="center"/>
                <w:hideMark/>
              </w:tcPr>
            </w:tcPrChange>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564" w:author="Brian Bohman" w:date="2021-10-27T05:58:00Z">
              <w:tcPr>
                <w:tcW w:w="504" w:type="dxa"/>
                <w:vAlign w:val="center"/>
                <w:hideMark/>
              </w:tcPr>
            </w:tcPrChange>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565" w:author="Brian Bohman" w:date="2021-10-27T05:58:00Z">
              <w:tcPr>
                <w:tcW w:w="1008" w:type="dxa"/>
                <w:vAlign w:val="center"/>
                <w:hideMark/>
              </w:tcPr>
            </w:tcPrChange>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566" w:author="Brian Bohman" w:date="2021-10-27T05:58:00Z">
              <w:tcPr>
                <w:tcW w:w="1008" w:type="dxa"/>
                <w:vAlign w:val="center"/>
                <w:hideMark/>
              </w:tcPr>
            </w:tcPrChange>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567" w:author="Brian Bohman" w:date="2021-10-27T05:58:00Z">
              <w:tcPr>
                <w:tcW w:w="720" w:type="dxa"/>
                <w:vAlign w:val="center"/>
                <w:hideMark/>
              </w:tcPr>
            </w:tcPrChange>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568" w:author="Brian Bohman" w:date="2021-10-27T05:58:00Z">
              <w:tcPr>
                <w:tcW w:w="1008" w:type="dxa"/>
                <w:vAlign w:val="center"/>
                <w:hideMark/>
              </w:tcPr>
            </w:tcPrChange>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569" w:author="Brian Bohman" w:date="2021-10-27T05:58:00Z">
              <w:tcPr>
                <w:tcW w:w="1152" w:type="dxa"/>
                <w:vAlign w:val="center"/>
                <w:hideMark/>
              </w:tcPr>
            </w:tcPrChange>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5570" w:author="Brian Bohman" w:date="2021-10-27T05:58:00Z">
              <w:tcPr>
                <w:tcW w:w="1008" w:type="dxa"/>
                <w:vAlign w:val="center"/>
                <w:hideMark/>
              </w:tcPr>
            </w:tcPrChange>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68D6B00A" w14:textId="77777777" w:rsidTr="00E419CD">
        <w:trPr>
          <w:trHeight w:val="165"/>
          <w:trPrChange w:id="5571" w:author="Brian Bohman" w:date="2021-10-27T05:58:00Z">
            <w:trPr>
              <w:trHeight w:val="165"/>
            </w:trPr>
          </w:trPrChange>
        </w:trPr>
        <w:tc>
          <w:tcPr>
            <w:tcW w:w="360" w:type="dxa"/>
            <w:vAlign w:val="center"/>
            <w:hideMark/>
            <w:tcPrChange w:id="5572" w:author="Brian Bohman" w:date="2021-10-27T05:58:00Z">
              <w:tcPr>
                <w:tcW w:w="360" w:type="dxa"/>
                <w:vAlign w:val="center"/>
                <w:hideMark/>
              </w:tcPr>
            </w:tcPrChange>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Change w:id="5573" w:author="Brian Bohman" w:date="2021-10-27T05:58:00Z">
              <w:tcPr>
                <w:tcW w:w="864" w:type="dxa"/>
                <w:vAlign w:val="center"/>
                <w:hideMark/>
              </w:tcPr>
            </w:tcPrChange>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74" w:author="Brian Bohman" w:date="2021-10-27T05:58:00Z">
              <w:tcPr>
                <w:tcW w:w="1152" w:type="dxa"/>
                <w:vAlign w:val="center"/>
                <w:hideMark/>
              </w:tcPr>
            </w:tcPrChange>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575" w:author="Brian Bohman" w:date="2021-10-27T05:58:00Z">
              <w:tcPr>
                <w:tcW w:w="504" w:type="dxa"/>
                <w:vAlign w:val="center"/>
                <w:hideMark/>
              </w:tcPr>
            </w:tcPrChange>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576" w:author="Brian Bohman" w:date="2021-10-27T05:58:00Z">
              <w:tcPr>
                <w:tcW w:w="1008" w:type="dxa"/>
                <w:vAlign w:val="center"/>
                <w:hideMark/>
              </w:tcPr>
            </w:tcPrChange>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577" w:author="Brian Bohman" w:date="2021-10-27T05:58:00Z">
              <w:tcPr>
                <w:tcW w:w="1008" w:type="dxa"/>
                <w:vAlign w:val="center"/>
                <w:hideMark/>
              </w:tcPr>
            </w:tcPrChange>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578" w:author="Brian Bohman" w:date="2021-10-27T05:58:00Z">
              <w:tcPr>
                <w:tcW w:w="720" w:type="dxa"/>
                <w:vAlign w:val="center"/>
                <w:hideMark/>
              </w:tcPr>
            </w:tcPrChange>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579" w:author="Brian Bohman" w:date="2021-10-27T05:58:00Z">
              <w:tcPr>
                <w:tcW w:w="1008" w:type="dxa"/>
                <w:vAlign w:val="center"/>
                <w:hideMark/>
              </w:tcPr>
            </w:tcPrChange>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80" w:author="Brian Bohman" w:date="2021-10-27T05:58:00Z">
              <w:tcPr>
                <w:tcW w:w="1152" w:type="dxa"/>
                <w:vAlign w:val="center"/>
                <w:hideMark/>
              </w:tcPr>
            </w:tcPrChange>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5581" w:author="Brian Bohman" w:date="2021-10-27T05:58:00Z">
              <w:tcPr>
                <w:tcW w:w="1008" w:type="dxa"/>
                <w:vAlign w:val="center"/>
                <w:hideMark/>
              </w:tcPr>
            </w:tcPrChange>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806D8A2" w14:textId="77777777" w:rsidTr="00E419CD">
        <w:trPr>
          <w:trHeight w:val="165"/>
          <w:trPrChange w:id="5582" w:author="Brian Bohman" w:date="2021-10-27T05:58:00Z">
            <w:trPr>
              <w:trHeight w:val="165"/>
            </w:trPr>
          </w:trPrChange>
        </w:trPr>
        <w:tc>
          <w:tcPr>
            <w:tcW w:w="360" w:type="dxa"/>
            <w:vAlign w:val="center"/>
            <w:hideMark/>
            <w:tcPrChange w:id="5583" w:author="Brian Bohman" w:date="2021-10-27T05:58:00Z">
              <w:tcPr>
                <w:tcW w:w="360" w:type="dxa"/>
                <w:vAlign w:val="center"/>
                <w:hideMark/>
              </w:tcPr>
            </w:tcPrChange>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Change w:id="5584" w:author="Brian Bohman" w:date="2021-10-27T05:58:00Z">
              <w:tcPr>
                <w:tcW w:w="864" w:type="dxa"/>
                <w:vAlign w:val="center"/>
                <w:hideMark/>
              </w:tcPr>
            </w:tcPrChange>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85" w:author="Brian Bohman" w:date="2021-10-27T05:58:00Z">
              <w:tcPr>
                <w:tcW w:w="1152" w:type="dxa"/>
                <w:vAlign w:val="center"/>
                <w:hideMark/>
              </w:tcPr>
            </w:tcPrChange>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586" w:author="Brian Bohman" w:date="2021-10-27T05:58:00Z">
              <w:tcPr>
                <w:tcW w:w="504" w:type="dxa"/>
                <w:vAlign w:val="center"/>
                <w:hideMark/>
              </w:tcPr>
            </w:tcPrChange>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587" w:author="Brian Bohman" w:date="2021-10-27T05:58:00Z">
              <w:tcPr>
                <w:tcW w:w="1008" w:type="dxa"/>
                <w:vAlign w:val="center"/>
                <w:hideMark/>
              </w:tcPr>
            </w:tcPrChange>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588" w:author="Brian Bohman" w:date="2021-10-27T05:58:00Z">
              <w:tcPr>
                <w:tcW w:w="1008" w:type="dxa"/>
                <w:vAlign w:val="center"/>
                <w:hideMark/>
              </w:tcPr>
            </w:tcPrChange>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589" w:author="Brian Bohman" w:date="2021-10-27T05:58:00Z">
              <w:tcPr>
                <w:tcW w:w="720" w:type="dxa"/>
                <w:vAlign w:val="center"/>
                <w:hideMark/>
              </w:tcPr>
            </w:tcPrChange>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590" w:author="Brian Bohman" w:date="2021-10-27T05:58:00Z">
              <w:tcPr>
                <w:tcW w:w="1008" w:type="dxa"/>
                <w:vAlign w:val="center"/>
                <w:hideMark/>
              </w:tcPr>
            </w:tcPrChange>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591" w:author="Brian Bohman" w:date="2021-10-27T05:58:00Z">
              <w:tcPr>
                <w:tcW w:w="1152" w:type="dxa"/>
                <w:vAlign w:val="center"/>
                <w:hideMark/>
              </w:tcPr>
            </w:tcPrChange>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440" w:type="dxa"/>
            <w:vAlign w:val="center"/>
            <w:hideMark/>
            <w:tcPrChange w:id="5592" w:author="Brian Bohman" w:date="2021-10-27T05:58:00Z">
              <w:tcPr>
                <w:tcW w:w="1008" w:type="dxa"/>
                <w:vAlign w:val="center"/>
                <w:hideMark/>
              </w:tcPr>
            </w:tcPrChange>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225E02E7" w14:textId="77777777" w:rsidTr="00E419CD">
        <w:trPr>
          <w:trHeight w:val="165"/>
          <w:trPrChange w:id="5593" w:author="Brian Bohman" w:date="2021-10-27T05:58:00Z">
            <w:trPr>
              <w:trHeight w:val="165"/>
            </w:trPr>
          </w:trPrChange>
        </w:trPr>
        <w:tc>
          <w:tcPr>
            <w:tcW w:w="360" w:type="dxa"/>
            <w:vAlign w:val="center"/>
            <w:hideMark/>
            <w:tcPrChange w:id="5594" w:author="Brian Bohman" w:date="2021-10-27T05:58:00Z">
              <w:tcPr>
                <w:tcW w:w="360" w:type="dxa"/>
                <w:vAlign w:val="center"/>
                <w:hideMark/>
              </w:tcPr>
            </w:tcPrChange>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Change w:id="5595" w:author="Brian Bohman" w:date="2021-10-27T05:58:00Z">
              <w:tcPr>
                <w:tcW w:w="864" w:type="dxa"/>
                <w:vAlign w:val="center"/>
                <w:hideMark/>
              </w:tcPr>
            </w:tcPrChange>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96" w:author="Brian Bohman" w:date="2021-10-27T05:58:00Z">
              <w:tcPr>
                <w:tcW w:w="1152" w:type="dxa"/>
                <w:vAlign w:val="center"/>
                <w:hideMark/>
              </w:tcPr>
            </w:tcPrChange>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597" w:author="Brian Bohman" w:date="2021-10-27T05:58:00Z">
              <w:tcPr>
                <w:tcW w:w="504" w:type="dxa"/>
                <w:vAlign w:val="center"/>
                <w:hideMark/>
              </w:tcPr>
            </w:tcPrChange>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598" w:author="Brian Bohman" w:date="2021-10-27T05:58:00Z">
              <w:tcPr>
                <w:tcW w:w="1008" w:type="dxa"/>
                <w:vAlign w:val="center"/>
                <w:hideMark/>
              </w:tcPr>
            </w:tcPrChange>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599" w:author="Brian Bohman" w:date="2021-10-27T05:58:00Z">
              <w:tcPr>
                <w:tcW w:w="1008" w:type="dxa"/>
                <w:vAlign w:val="center"/>
                <w:hideMark/>
              </w:tcPr>
            </w:tcPrChange>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600" w:author="Brian Bohman" w:date="2021-10-27T05:58:00Z">
              <w:tcPr>
                <w:tcW w:w="720" w:type="dxa"/>
                <w:vAlign w:val="center"/>
                <w:hideMark/>
              </w:tcPr>
            </w:tcPrChange>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601" w:author="Brian Bohman" w:date="2021-10-27T05:58:00Z">
              <w:tcPr>
                <w:tcW w:w="1008" w:type="dxa"/>
                <w:vAlign w:val="center"/>
                <w:hideMark/>
              </w:tcPr>
            </w:tcPrChange>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602" w:author="Brian Bohman" w:date="2021-10-27T05:58:00Z">
              <w:tcPr>
                <w:tcW w:w="1152" w:type="dxa"/>
                <w:vAlign w:val="center"/>
                <w:hideMark/>
              </w:tcPr>
            </w:tcPrChange>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440" w:type="dxa"/>
            <w:vAlign w:val="center"/>
            <w:hideMark/>
            <w:tcPrChange w:id="5603" w:author="Brian Bohman" w:date="2021-10-27T05:58:00Z">
              <w:tcPr>
                <w:tcW w:w="1008" w:type="dxa"/>
                <w:vAlign w:val="center"/>
                <w:hideMark/>
              </w:tcPr>
            </w:tcPrChange>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7F82C986" w14:textId="77777777" w:rsidTr="00E419CD">
        <w:trPr>
          <w:trHeight w:val="165"/>
          <w:trPrChange w:id="5604" w:author="Brian Bohman" w:date="2021-10-27T05:58:00Z">
            <w:trPr>
              <w:trHeight w:val="165"/>
            </w:trPr>
          </w:trPrChange>
        </w:trPr>
        <w:tc>
          <w:tcPr>
            <w:tcW w:w="360" w:type="dxa"/>
            <w:vAlign w:val="center"/>
            <w:hideMark/>
            <w:tcPrChange w:id="5605" w:author="Brian Bohman" w:date="2021-10-27T05:58:00Z">
              <w:tcPr>
                <w:tcW w:w="360" w:type="dxa"/>
                <w:vAlign w:val="center"/>
                <w:hideMark/>
              </w:tcPr>
            </w:tcPrChange>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Change w:id="5606" w:author="Brian Bohman" w:date="2021-10-27T05:58:00Z">
              <w:tcPr>
                <w:tcW w:w="864" w:type="dxa"/>
                <w:vAlign w:val="center"/>
                <w:hideMark/>
              </w:tcPr>
            </w:tcPrChange>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07" w:author="Brian Bohman" w:date="2021-10-27T05:58:00Z">
              <w:tcPr>
                <w:tcW w:w="1152" w:type="dxa"/>
                <w:vAlign w:val="center"/>
                <w:hideMark/>
              </w:tcPr>
            </w:tcPrChange>
          </w:tcPr>
          <w:p w14:paraId="19A7D97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608" w:author="Brian Bohman" w:date="2021-10-27T05:58:00Z">
              <w:tcPr>
                <w:tcW w:w="504" w:type="dxa"/>
                <w:vAlign w:val="center"/>
                <w:hideMark/>
              </w:tcPr>
            </w:tcPrChange>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609" w:author="Brian Bohman" w:date="2021-10-27T05:58:00Z">
              <w:tcPr>
                <w:tcW w:w="1008" w:type="dxa"/>
                <w:vAlign w:val="center"/>
                <w:hideMark/>
              </w:tcPr>
            </w:tcPrChange>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610" w:author="Brian Bohman" w:date="2021-10-27T05:58:00Z">
              <w:tcPr>
                <w:tcW w:w="1008" w:type="dxa"/>
                <w:vAlign w:val="center"/>
                <w:hideMark/>
              </w:tcPr>
            </w:tcPrChange>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611" w:author="Brian Bohman" w:date="2021-10-27T05:58:00Z">
              <w:tcPr>
                <w:tcW w:w="720" w:type="dxa"/>
                <w:vAlign w:val="center"/>
                <w:hideMark/>
              </w:tcPr>
            </w:tcPrChange>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612" w:author="Brian Bohman" w:date="2021-10-27T05:58:00Z">
              <w:tcPr>
                <w:tcW w:w="1008" w:type="dxa"/>
                <w:vAlign w:val="center"/>
                <w:hideMark/>
              </w:tcPr>
            </w:tcPrChange>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13" w:author="Brian Bohman" w:date="2021-10-27T05:58:00Z">
              <w:tcPr>
                <w:tcW w:w="1152" w:type="dxa"/>
                <w:vAlign w:val="center"/>
                <w:hideMark/>
              </w:tcPr>
            </w:tcPrChange>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440" w:type="dxa"/>
            <w:vAlign w:val="center"/>
            <w:hideMark/>
            <w:tcPrChange w:id="5614" w:author="Brian Bohman" w:date="2021-10-27T05:58:00Z">
              <w:tcPr>
                <w:tcW w:w="1008" w:type="dxa"/>
                <w:vAlign w:val="center"/>
                <w:hideMark/>
              </w:tcPr>
            </w:tcPrChange>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4052C664" w14:textId="77777777" w:rsidTr="00E419CD">
        <w:trPr>
          <w:trHeight w:val="165"/>
          <w:trPrChange w:id="5615" w:author="Brian Bohman" w:date="2021-10-27T05:58:00Z">
            <w:trPr>
              <w:trHeight w:val="165"/>
            </w:trPr>
          </w:trPrChange>
        </w:trPr>
        <w:tc>
          <w:tcPr>
            <w:tcW w:w="360" w:type="dxa"/>
            <w:vAlign w:val="center"/>
            <w:hideMark/>
            <w:tcPrChange w:id="5616" w:author="Brian Bohman" w:date="2021-10-27T05:58:00Z">
              <w:tcPr>
                <w:tcW w:w="360" w:type="dxa"/>
                <w:vAlign w:val="center"/>
                <w:hideMark/>
              </w:tcPr>
            </w:tcPrChange>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Change w:id="5617" w:author="Brian Bohman" w:date="2021-10-27T05:58:00Z">
              <w:tcPr>
                <w:tcW w:w="864" w:type="dxa"/>
                <w:vAlign w:val="center"/>
                <w:hideMark/>
              </w:tcPr>
            </w:tcPrChange>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18" w:author="Brian Bohman" w:date="2021-10-27T05:58:00Z">
              <w:tcPr>
                <w:tcW w:w="1152" w:type="dxa"/>
                <w:vAlign w:val="center"/>
                <w:hideMark/>
              </w:tcPr>
            </w:tcPrChange>
          </w:tcPr>
          <w:p w14:paraId="79544EB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619" w:author="Brian Bohman" w:date="2021-10-27T05:58:00Z">
              <w:tcPr>
                <w:tcW w:w="504" w:type="dxa"/>
                <w:vAlign w:val="center"/>
                <w:hideMark/>
              </w:tcPr>
            </w:tcPrChange>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620" w:author="Brian Bohman" w:date="2021-10-27T05:58:00Z">
              <w:tcPr>
                <w:tcW w:w="1008" w:type="dxa"/>
                <w:vAlign w:val="center"/>
                <w:hideMark/>
              </w:tcPr>
            </w:tcPrChange>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621" w:author="Brian Bohman" w:date="2021-10-27T05:58:00Z">
              <w:tcPr>
                <w:tcW w:w="1008" w:type="dxa"/>
                <w:vAlign w:val="center"/>
                <w:hideMark/>
              </w:tcPr>
            </w:tcPrChange>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622" w:author="Brian Bohman" w:date="2021-10-27T05:58:00Z">
              <w:tcPr>
                <w:tcW w:w="720" w:type="dxa"/>
                <w:vAlign w:val="center"/>
                <w:hideMark/>
              </w:tcPr>
            </w:tcPrChange>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623" w:author="Brian Bohman" w:date="2021-10-27T05:58:00Z">
              <w:tcPr>
                <w:tcW w:w="1008" w:type="dxa"/>
                <w:vAlign w:val="center"/>
                <w:hideMark/>
              </w:tcPr>
            </w:tcPrChange>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624" w:author="Brian Bohman" w:date="2021-10-27T05:58:00Z">
              <w:tcPr>
                <w:tcW w:w="1152" w:type="dxa"/>
                <w:vAlign w:val="center"/>
                <w:hideMark/>
              </w:tcPr>
            </w:tcPrChange>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440" w:type="dxa"/>
            <w:vAlign w:val="center"/>
            <w:hideMark/>
            <w:tcPrChange w:id="5625" w:author="Brian Bohman" w:date="2021-10-27T05:58:00Z">
              <w:tcPr>
                <w:tcW w:w="1008" w:type="dxa"/>
                <w:vAlign w:val="center"/>
                <w:hideMark/>
              </w:tcPr>
            </w:tcPrChange>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7CDC277" w14:textId="77777777" w:rsidTr="00E419CD">
        <w:trPr>
          <w:trHeight w:val="165"/>
          <w:trPrChange w:id="5626" w:author="Brian Bohman" w:date="2021-10-27T05:58:00Z">
            <w:trPr>
              <w:trHeight w:val="165"/>
            </w:trPr>
          </w:trPrChange>
        </w:trPr>
        <w:tc>
          <w:tcPr>
            <w:tcW w:w="360" w:type="dxa"/>
            <w:vAlign w:val="center"/>
            <w:hideMark/>
            <w:tcPrChange w:id="5627" w:author="Brian Bohman" w:date="2021-10-27T05:58:00Z">
              <w:tcPr>
                <w:tcW w:w="360" w:type="dxa"/>
                <w:vAlign w:val="center"/>
                <w:hideMark/>
              </w:tcPr>
            </w:tcPrChange>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Change w:id="5628" w:author="Brian Bohman" w:date="2021-10-27T05:58:00Z">
              <w:tcPr>
                <w:tcW w:w="864" w:type="dxa"/>
                <w:vAlign w:val="center"/>
                <w:hideMark/>
              </w:tcPr>
            </w:tcPrChange>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29" w:author="Brian Bohman" w:date="2021-10-27T05:58:00Z">
              <w:tcPr>
                <w:tcW w:w="1152" w:type="dxa"/>
                <w:vAlign w:val="center"/>
                <w:hideMark/>
              </w:tcPr>
            </w:tcPrChange>
          </w:tcPr>
          <w:p w14:paraId="775458A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630" w:author="Brian Bohman" w:date="2021-10-27T05:58:00Z">
              <w:tcPr>
                <w:tcW w:w="504" w:type="dxa"/>
                <w:vAlign w:val="center"/>
                <w:hideMark/>
              </w:tcPr>
            </w:tcPrChange>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631" w:author="Brian Bohman" w:date="2021-10-27T05:58:00Z">
              <w:tcPr>
                <w:tcW w:w="1008" w:type="dxa"/>
                <w:vAlign w:val="center"/>
                <w:hideMark/>
              </w:tcPr>
            </w:tcPrChange>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632" w:author="Brian Bohman" w:date="2021-10-27T05:58:00Z">
              <w:tcPr>
                <w:tcW w:w="1008" w:type="dxa"/>
                <w:vAlign w:val="center"/>
                <w:hideMark/>
              </w:tcPr>
            </w:tcPrChange>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633" w:author="Brian Bohman" w:date="2021-10-27T05:58:00Z">
              <w:tcPr>
                <w:tcW w:w="720" w:type="dxa"/>
                <w:vAlign w:val="center"/>
                <w:hideMark/>
              </w:tcPr>
            </w:tcPrChange>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634" w:author="Brian Bohman" w:date="2021-10-27T05:58:00Z">
              <w:tcPr>
                <w:tcW w:w="1008" w:type="dxa"/>
                <w:vAlign w:val="center"/>
                <w:hideMark/>
              </w:tcPr>
            </w:tcPrChange>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635" w:author="Brian Bohman" w:date="2021-10-27T05:58:00Z">
              <w:tcPr>
                <w:tcW w:w="1152" w:type="dxa"/>
                <w:vAlign w:val="center"/>
                <w:hideMark/>
              </w:tcPr>
            </w:tcPrChange>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440" w:type="dxa"/>
            <w:vAlign w:val="center"/>
            <w:hideMark/>
            <w:tcPrChange w:id="5636" w:author="Brian Bohman" w:date="2021-10-27T05:58:00Z">
              <w:tcPr>
                <w:tcW w:w="1008" w:type="dxa"/>
                <w:vAlign w:val="center"/>
                <w:hideMark/>
              </w:tcPr>
            </w:tcPrChange>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7D671327" w14:textId="77777777" w:rsidTr="00E419CD">
        <w:trPr>
          <w:trHeight w:val="165"/>
          <w:trPrChange w:id="5637" w:author="Brian Bohman" w:date="2021-10-27T05:58:00Z">
            <w:trPr>
              <w:trHeight w:val="165"/>
            </w:trPr>
          </w:trPrChange>
        </w:trPr>
        <w:tc>
          <w:tcPr>
            <w:tcW w:w="360" w:type="dxa"/>
            <w:vAlign w:val="center"/>
            <w:hideMark/>
            <w:tcPrChange w:id="5638" w:author="Brian Bohman" w:date="2021-10-27T05:58:00Z">
              <w:tcPr>
                <w:tcW w:w="360" w:type="dxa"/>
                <w:vAlign w:val="center"/>
                <w:hideMark/>
              </w:tcPr>
            </w:tcPrChange>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Change w:id="5639" w:author="Brian Bohman" w:date="2021-10-27T05:58:00Z">
              <w:tcPr>
                <w:tcW w:w="864" w:type="dxa"/>
                <w:vAlign w:val="center"/>
                <w:hideMark/>
              </w:tcPr>
            </w:tcPrChange>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40" w:author="Brian Bohman" w:date="2021-10-27T05:58:00Z">
              <w:tcPr>
                <w:tcW w:w="1152" w:type="dxa"/>
                <w:vAlign w:val="center"/>
                <w:hideMark/>
              </w:tcPr>
            </w:tcPrChange>
          </w:tcPr>
          <w:p w14:paraId="279986E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641" w:author="Brian Bohman" w:date="2021-10-27T05:58:00Z">
              <w:tcPr>
                <w:tcW w:w="504" w:type="dxa"/>
                <w:vAlign w:val="center"/>
                <w:hideMark/>
              </w:tcPr>
            </w:tcPrChange>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642" w:author="Brian Bohman" w:date="2021-10-27T05:58:00Z">
              <w:tcPr>
                <w:tcW w:w="1008" w:type="dxa"/>
                <w:vAlign w:val="center"/>
                <w:hideMark/>
              </w:tcPr>
            </w:tcPrChange>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643" w:author="Brian Bohman" w:date="2021-10-27T05:58:00Z">
              <w:tcPr>
                <w:tcW w:w="1008" w:type="dxa"/>
                <w:vAlign w:val="center"/>
                <w:hideMark/>
              </w:tcPr>
            </w:tcPrChange>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644" w:author="Brian Bohman" w:date="2021-10-27T05:58:00Z">
              <w:tcPr>
                <w:tcW w:w="720" w:type="dxa"/>
                <w:vAlign w:val="center"/>
                <w:hideMark/>
              </w:tcPr>
            </w:tcPrChange>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645" w:author="Brian Bohman" w:date="2021-10-27T05:58:00Z">
              <w:tcPr>
                <w:tcW w:w="1008" w:type="dxa"/>
                <w:vAlign w:val="center"/>
                <w:hideMark/>
              </w:tcPr>
            </w:tcPrChange>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646" w:author="Brian Bohman" w:date="2021-10-27T05:58:00Z">
              <w:tcPr>
                <w:tcW w:w="1152" w:type="dxa"/>
                <w:vAlign w:val="center"/>
                <w:hideMark/>
              </w:tcPr>
            </w:tcPrChange>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5647" w:author="Brian Bohman" w:date="2021-10-27T05:58:00Z">
              <w:tcPr>
                <w:tcW w:w="1008" w:type="dxa"/>
                <w:vAlign w:val="center"/>
                <w:hideMark/>
              </w:tcPr>
            </w:tcPrChange>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19CD" w:rsidRPr="009B3DCC" w14:paraId="71CDC176" w14:textId="77777777" w:rsidTr="00E419CD">
        <w:trPr>
          <w:trHeight w:val="165"/>
          <w:trPrChange w:id="5648" w:author="Brian Bohman" w:date="2021-10-27T05:58:00Z">
            <w:trPr>
              <w:trHeight w:val="165"/>
            </w:trPr>
          </w:trPrChange>
        </w:trPr>
        <w:tc>
          <w:tcPr>
            <w:tcW w:w="360" w:type="dxa"/>
            <w:vAlign w:val="center"/>
            <w:hideMark/>
            <w:tcPrChange w:id="5649" w:author="Brian Bohman" w:date="2021-10-27T05:58:00Z">
              <w:tcPr>
                <w:tcW w:w="360" w:type="dxa"/>
                <w:vAlign w:val="center"/>
                <w:hideMark/>
              </w:tcPr>
            </w:tcPrChange>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Change w:id="5650" w:author="Brian Bohman" w:date="2021-10-27T05:58:00Z">
              <w:tcPr>
                <w:tcW w:w="864" w:type="dxa"/>
                <w:vAlign w:val="center"/>
                <w:hideMark/>
              </w:tcPr>
            </w:tcPrChange>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51" w:author="Brian Bohman" w:date="2021-10-27T05:58:00Z">
              <w:tcPr>
                <w:tcW w:w="1152" w:type="dxa"/>
                <w:vAlign w:val="center"/>
                <w:hideMark/>
              </w:tcPr>
            </w:tcPrChange>
          </w:tcPr>
          <w:p w14:paraId="2B05411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652" w:author="Brian Bohman" w:date="2021-10-27T05:58:00Z">
              <w:tcPr>
                <w:tcW w:w="504" w:type="dxa"/>
                <w:vAlign w:val="center"/>
                <w:hideMark/>
              </w:tcPr>
            </w:tcPrChange>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653" w:author="Brian Bohman" w:date="2021-10-27T05:58:00Z">
              <w:tcPr>
                <w:tcW w:w="1008" w:type="dxa"/>
                <w:vAlign w:val="center"/>
                <w:hideMark/>
              </w:tcPr>
            </w:tcPrChange>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654" w:author="Brian Bohman" w:date="2021-10-27T05:58:00Z">
              <w:tcPr>
                <w:tcW w:w="1008" w:type="dxa"/>
                <w:vAlign w:val="center"/>
                <w:hideMark/>
              </w:tcPr>
            </w:tcPrChange>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655" w:author="Brian Bohman" w:date="2021-10-27T05:58:00Z">
              <w:tcPr>
                <w:tcW w:w="720" w:type="dxa"/>
                <w:vAlign w:val="center"/>
                <w:hideMark/>
              </w:tcPr>
            </w:tcPrChange>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656" w:author="Brian Bohman" w:date="2021-10-27T05:58:00Z">
              <w:tcPr>
                <w:tcW w:w="1008" w:type="dxa"/>
                <w:vAlign w:val="center"/>
                <w:hideMark/>
              </w:tcPr>
            </w:tcPrChange>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657" w:author="Brian Bohman" w:date="2021-10-27T05:58:00Z">
              <w:tcPr>
                <w:tcW w:w="1152" w:type="dxa"/>
                <w:vAlign w:val="center"/>
                <w:hideMark/>
              </w:tcPr>
            </w:tcPrChange>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5658" w:author="Brian Bohman" w:date="2021-10-27T05:58:00Z">
              <w:tcPr>
                <w:tcW w:w="1008" w:type="dxa"/>
                <w:vAlign w:val="center"/>
                <w:hideMark/>
              </w:tcPr>
            </w:tcPrChange>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19CD" w:rsidRPr="009B3DCC" w14:paraId="5DB1F611" w14:textId="77777777" w:rsidTr="00E419CD">
        <w:trPr>
          <w:trHeight w:val="165"/>
          <w:trPrChange w:id="5659" w:author="Brian Bohman" w:date="2021-10-27T05:58:00Z">
            <w:trPr>
              <w:trHeight w:val="165"/>
            </w:trPr>
          </w:trPrChange>
        </w:trPr>
        <w:tc>
          <w:tcPr>
            <w:tcW w:w="360" w:type="dxa"/>
            <w:vAlign w:val="center"/>
            <w:hideMark/>
            <w:tcPrChange w:id="5660" w:author="Brian Bohman" w:date="2021-10-27T05:58:00Z">
              <w:tcPr>
                <w:tcW w:w="360" w:type="dxa"/>
                <w:vAlign w:val="center"/>
                <w:hideMark/>
              </w:tcPr>
            </w:tcPrChange>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Change w:id="5661" w:author="Brian Bohman" w:date="2021-10-27T05:58:00Z">
              <w:tcPr>
                <w:tcW w:w="864" w:type="dxa"/>
                <w:vAlign w:val="center"/>
                <w:hideMark/>
              </w:tcPr>
            </w:tcPrChange>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62" w:author="Brian Bohman" w:date="2021-10-27T05:58:00Z">
              <w:tcPr>
                <w:tcW w:w="1152" w:type="dxa"/>
                <w:vAlign w:val="center"/>
                <w:hideMark/>
              </w:tcPr>
            </w:tcPrChange>
          </w:tcPr>
          <w:p w14:paraId="1E36163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663" w:author="Brian Bohman" w:date="2021-10-27T05:58:00Z">
              <w:tcPr>
                <w:tcW w:w="504" w:type="dxa"/>
                <w:vAlign w:val="center"/>
                <w:hideMark/>
              </w:tcPr>
            </w:tcPrChange>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664" w:author="Brian Bohman" w:date="2021-10-27T05:58:00Z">
              <w:tcPr>
                <w:tcW w:w="1008" w:type="dxa"/>
                <w:vAlign w:val="center"/>
                <w:hideMark/>
              </w:tcPr>
            </w:tcPrChange>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665" w:author="Brian Bohman" w:date="2021-10-27T05:58:00Z">
              <w:tcPr>
                <w:tcW w:w="1008" w:type="dxa"/>
                <w:vAlign w:val="center"/>
                <w:hideMark/>
              </w:tcPr>
            </w:tcPrChange>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666" w:author="Brian Bohman" w:date="2021-10-27T05:58:00Z">
              <w:tcPr>
                <w:tcW w:w="720" w:type="dxa"/>
                <w:vAlign w:val="center"/>
                <w:hideMark/>
              </w:tcPr>
            </w:tcPrChange>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667" w:author="Brian Bohman" w:date="2021-10-27T05:58:00Z">
              <w:tcPr>
                <w:tcW w:w="1008" w:type="dxa"/>
                <w:vAlign w:val="center"/>
                <w:hideMark/>
              </w:tcPr>
            </w:tcPrChange>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68" w:author="Brian Bohman" w:date="2021-10-27T05:58:00Z">
              <w:tcPr>
                <w:tcW w:w="1152" w:type="dxa"/>
                <w:vAlign w:val="center"/>
                <w:hideMark/>
              </w:tcPr>
            </w:tcPrChange>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440" w:type="dxa"/>
            <w:vAlign w:val="center"/>
            <w:hideMark/>
            <w:tcPrChange w:id="5669" w:author="Brian Bohman" w:date="2021-10-27T05:58:00Z">
              <w:tcPr>
                <w:tcW w:w="1008" w:type="dxa"/>
                <w:vAlign w:val="center"/>
                <w:hideMark/>
              </w:tcPr>
            </w:tcPrChange>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75CAF753" w14:textId="77777777" w:rsidTr="00E419CD">
        <w:trPr>
          <w:trHeight w:val="165"/>
          <w:trPrChange w:id="5670" w:author="Brian Bohman" w:date="2021-10-27T05:58:00Z">
            <w:trPr>
              <w:trHeight w:val="165"/>
            </w:trPr>
          </w:trPrChange>
        </w:trPr>
        <w:tc>
          <w:tcPr>
            <w:tcW w:w="360" w:type="dxa"/>
            <w:vAlign w:val="center"/>
            <w:hideMark/>
            <w:tcPrChange w:id="5671" w:author="Brian Bohman" w:date="2021-10-27T05:58:00Z">
              <w:tcPr>
                <w:tcW w:w="360" w:type="dxa"/>
                <w:vAlign w:val="center"/>
                <w:hideMark/>
              </w:tcPr>
            </w:tcPrChange>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Change w:id="5672" w:author="Brian Bohman" w:date="2021-10-27T05:58:00Z">
              <w:tcPr>
                <w:tcW w:w="864" w:type="dxa"/>
                <w:vAlign w:val="center"/>
                <w:hideMark/>
              </w:tcPr>
            </w:tcPrChange>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73" w:author="Brian Bohman" w:date="2021-10-27T05:58:00Z">
              <w:tcPr>
                <w:tcW w:w="1152" w:type="dxa"/>
                <w:vAlign w:val="center"/>
                <w:hideMark/>
              </w:tcPr>
            </w:tcPrChange>
          </w:tcPr>
          <w:p w14:paraId="349942B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674" w:author="Brian Bohman" w:date="2021-10-27T05:58:00Z">
              <w:tcPr>
                <w:tcW w:w="504" w:type="dxa"/>
                <w:vAlign w:val="center"/>
                <w:hideMark/>
              </w:tcPr>
            </w:tcPrChange>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675" w:author="Brian Bohman" w:date="2021-10-27T05:58:00Z">
              <w:tcPr>
                <w:tcW w:w="1008" w:type="dxa"/>
                <w:vAlign w:val="center"/>
                <w:hideMark/>
              </w:tcPr>
            </w:tcPrChange>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676" w:author="Brian Bohman" w:date="2021-10-27T05:58:00Z">
              <w:tcPr>
                <w:tcW w:w="1008" w:type="dxa"/>
                <w:vAlign w:val="center"/>
                <w:hideMark/>
              </w:tcPr>
            </w:tcPrChange>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677" w:author="Brian Bohman" w:date="2021-10-27T05:58:00Z">
              <w:tcPr>
                <w:tcW w:w="720" w:type="dxa"/>
                <w:vAlign w:val="center"/>
                <w:hideMark/>
              </w:tcPr>
            </w:tcPrChange>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678" w:author="Brian Bohman" w:date="2021-10-27T05:58:00Z">
              <w:tcPr>
                <w:tcW w:w="1008" w:type="dxa"/>
                <w:vAlign w:val="center"/>
                <w:hideMark/>
              </w:tcPr>
            </w:tcPrChange>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679" w:author="Brian Bohman" w:date="2021-10-27T05:58:00Z">
              <w:tcPr>
                <w:tcW w:w="1152" w:type="dxa"/>
                <w:vAlign w:val="center"/>
                <w:hideMark/>
              </w:tcPr>
            </w:tcPrChange>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440" w:type="dxa"/>
            <w:vAlign w:val="center"/>
            <w:hideMark/>
            <w:tcPrChange w:id="5680" w:author="Brian Bohman" w:date="2021-10-27T05:58:00Z">
              <w:tcPr>
                <w:tcW w:w="1008" w:type="dxa"/>
                <w:vAlign w:val="center"/>
                <w:hideMark/>
              </w:tcPr>
            </w:tcPrChange>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3AF1367" w14:textId="77777777" w:rsidTr="00E419CD">
        <w:trPr>
          <w:trHeight w:val="180"/>
          <w:trPrChange w:id="5681" w:author="Brian Bohman" w:date="2021-10-27T05:58:00Z">
            <w:trPr>
              <w:trHeight w:val="180"/>
            </w:trPr>
          </w:trPrChange>
        </w:trPr>
        <w:tc>
          <w:tcPr>
            <w:tcW w:w="360" w:type="dxa"/>
            <w:vAlign w:val="center"/>
            <w:hideMark/>
            <w:tcPrChange w:id="5682" w:author="Brian Bohman" w:date="2021-10-27T05:58:00Z">
              <w:tcPr>
                <w:tcW w:w="360" w:type="dxa"/>
                <w:vAlign w:val="center"/>
                <w:hideMark/>
              </w:tcPr>
            </w:tcPrChange>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Change w:id="5683" w:author="Brian Bohman" w:date="2021-10-27T05:58:00Z">
              <w:tcPr>
                <w:tcW w:w="864" w:type="dxa"/>
                <w:vAlign w:val="center"/>
                <w:hideMark/>
              </w:tcPr>
            </w:tcPrChange>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84" w:author="Brian Bohman" w:date="2021-10-27T05:58:00Z">
              <w:tcPr>
                <w:tcW w:w="1152" w:type="dxa"/>
                <w:vAlign w:val="center"/>
                <w:hideMark/>
              </w:tcPr>
            </w:tcPrChange>
          </w:tcPr>
          <w:p w14:paraId="7B0A225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685" w:author="Brian Bohman" w:date="2021-10-27T05:58:00Z">
              <w:tcPr>
                <w:tcW w:w="504" w:type="dxa"/>
                <w:vAlign w:val="center"/>
                <w:hideMark/>
              </w:tcPr>
            </w:tcPrChange>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686" w:author="Brian Bohman" w:date="2021-10-27T05:58:00Z">
              <w:tcPr>
                <w:tcW w:w="1008" w:type="dxa"/>
                <w:vAlign w:val="center"/>
                <w:hideMark/>
              </w:tcPr>
            </w:tcPrChange>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687" w:author="Brian Bohman" w:date="2021-10-27T05:58:00Z">
              <w:tcPr>
                <w:tcW w:w="1008" w:type="dxa"/>
                <w:vAlign w:val="center"/>
                <w:hideMark/>
              </w:tcPr>
            </w:tcPrChange>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688" w:author="Brian Bohman" w:date="2021-10-27T05:58:00Z">
              <w:tcPr>
                <w:tcW w:w="720" w:type="dxa"/>
                <w:vAlign w:val="center"/>
                <w:hideMark/>
              </w:tcPr>
            </w:tcPrChange>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689" w:author="Brian Bohman" w:date="2021-10-27T05:58:00Z">
              <w:tcPr>
                <w:tcW w:w="1008" w:type="dxa"/>
                <w:vAlign w:val="center"/>
                <w:hideMark/>
              </w:tcPr>
            </w:tcPrChange>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690" w:author="Brian Bohman" w:date="2021-10-27T05:58:00Z">
              <w:tcPr>
                <w:tcW w:w="1152" w:type="dxa"/>
                <w:vAlign w:val="center"/>
                <w:hideMark/>
              </w:tcPr>
            </w:tcPrChange>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5691" w:author="Brian Bohman" w:date="2021-10-27T05:58:00Z">
              <w:tcPr>
                <w:tcW w:w="1008" w:type="dxa"/>
                <w:vAlign w:val="center"/>
                <w:hideMark/>
              </w:tcPr>
            </w:tcPrChange>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19CD" w:rsidRPr="009B3DCC" w14:paraId="5E7B6597" w14:textId="77777777" w:rsidTr="00E419CD">
        <w:trPr>
          <w:trHeight w:val="165"/>
          <w:trPrChange w:id="5692" w:author="Brian Bohman" w:date="2021-10-27T05:58:00Z">
            <w:trPr>
              <w:trHeight w:val="165"/>
            </w:trPr>
          </w:trPrChange>
        </w:trPr>
        <w:tc>
          <w:tcPr>
            <w:tcW w:w="360" w:type="dxa"/>
            <w:vAlign w:val="center"/>
            <w:hideMark/>
            <w:tcPrChange w:id="5693" w:author="Brian Bohman" w:date="2021-10-27T05:58:00Z">
              <w:tcPr>
                <w:tcW w:w="360" w:type="dxa"/>
                <w:vAlign w:val="center"/>
                <w:hideMark/>
              </w:tcPr>
            </w:tcPrChange>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Change w:id="5694" w:author="Brian Bohman" w:date="2021-10-27T05:58:00Z">
              <w:tcPr>
                <w:tcW w:w="864" w:type="dxa"/>
                <w:vAlign w:val="center"/>
                <w:hideMark/>
              </w:tcPr>
            </w:tcPrChange>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95" w:author="Brian Bohman" w:date="2021-10-27T05:58:00Z">
              <w:tcPr>
                <w:tcW w:w="1152" w:type="dxa"/>
                <w:vAlign w:val="center"/>
                <w:hideMark/>
              </w:tcPr>
            </w:tcPrChange>
          </w:tcPr>
          <w:p w14:paraId="6C92F89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696" w:author="Brian Bohman" w:date="2021-10-27T05:58:00Z">
              <w:tcPr>
                <w:tcW w:w="504" w:type="dxa"/>
                <w:vAlign w:val="center"/>
                <w:hideMark/>
              </w:tcPr>
            </w:tcPrChange>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697" w:author="Brian Bohman" w:date="2021-10-27T05:58:00Z">
              <w:tcPr>
                <w:tcW w:w="1008" w:type="dxa"/>
                <w:vAlign w:val="center"/>
                <w:hideMark/>
              </w:tcPr>
            </w:tcPrChange>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698" w:author="Brian Bohman" w:date="2021-10-27T05:58:00Z">
              <w:tcPr>
                <w:tcW w:w="1008" w:type="dxa"/>
                <w:vAlign w:val="center"/>
                <w:hideMark/>
              </w:tcPr>
            </w:tcPrChange>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699" w:author="Brian Bohman" w:date="2021-10-27T05:58:00Z">
              <w:tcPr>
                <w:tcW w:w="720" w:type="dxa"/>
                <w:vAlign w:val="center"/>
                <w:hideMark/>
              </w:tcPr>
            </w:tcPrChange>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700" w:author="Brian Bohman" w:date="2021-10-27T05:58:00Z">
              <w:tcPr>
                <w:tcW w:w="1008" w:type="dxa"/>
                <w:vAlign w:val="center"/>
                <w:hideMark/>
              </w:tcPr>
            </w:tcPrChange>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701" w:author="Brian Bohman" w:date="2021-10-27T05:58:00Z">
              <w:tcPr>
                <w:tcW w:w="1152" w:type="dxa"/>
                <w:vAlign w:val="center"/>
                <w:hideMark/>
              </w:tcPr>
            </w:tcPrChange>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5702" w:author="Brian Bohman" w:date="2021-10-27T05:58:00Z">
              <w:tcPr>
                <w:tcW w:w="1008" w:type="dxa"/>
                <w:vAlign w:val="center"/>
                <w:hideMark/>
              </w:tcPr>
            </w:tcPrChange>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DFF6B60" w14:textId="77777777" w:rsidTr="00E419CD">
        <w:trPr>
          <w:trHeight w:val="165"/>
          <w:trPrChange w:id="5703" w:author="Brian Bohman" w:date="2021-10-27T05:58:00Z">
            <w:trPr>
              <w:trHeight w:val="165"/>
            </w:trPr>
          </w:trPrChange>
        </w:trPr>
        <w:tc>
          <w:tcPr>
            <w:tcW w:w="360" w:type="dxa"/>
            <w:vAlign w:val="center"/>
            <w:hideMark/>
            <w:tcPrChange w:id="5704" w:author="Brian Bohman" w:date="2021-10-27T05:58:00Z">
              <w:tcPr>
                <w:tcW w:w="360" w:type="dxa"/>
                <w:vAlign w:val="center"/>
                <w:hideMark/>
              </w:tcPr>
            </w:tcPrChange>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Change w:id="5705" w:author="Brian Bohman" w:date="2021-10-27T05:58:00Z">
              <w:tcPr>
                <w:tcW w:w="864" w:type="dxa"/>
                <w:vAlign w:val="center"/>
                <w:hideMark/>
              </w:tcPr>
            </w:tcPrChange>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06" w:author="Brian Bohman" w:date="2021-10-27T05:58:00Z">
              <w:tcPr>
                <w:tcW w:w="1152" w:type="dxa"/>
                <w:vAlign w:val="center"/>
                <w:hideMark/>
              </w:tcPr>
            </w:tcPrChange>
          </w:tcPr>
          <w:p w14:paraId="52B6B09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707" w:author="Brian Bohman" w:date="2021-10-27T05:58:00Z">
              <w:tcPr>
                <w:tcW w:w="504" w:type="dxa"/>
                <w:vAlign w:val="center"/>
                <w:hideMark/>
              </w:tcPr>
            </w:tcPrChange>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708" w:author="Brian Bohman" w:date="2021-10-27T05:58:00Z">
              <w:tcPr>
                <w:tcW w:w="1008" w:type="dxa"/>
                <w:vAlign w:val="center"/>
                <w:hideMark/>
              </w:tcPr>
            </w:tcPrChange>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709" w:author="Brian Bohman" w:date="2021-10-27T05:58:00Z">
              <w:tcPr>
                <w:tcW w:w="1008" w:type="dxa"/>
                <w:vAlign w:val="center"/>
                <w:hideMark/>
              </w:tcPr>
            </w:tcPrChange>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710" w:author="Brian Bohman" w:date="2021-10-27T05:58:00Z">
              <w:tcPr>
                <w:tcW w:w="720" w:type="dxa"/>
                <w:vAlign w:val="center"/>
                <w:hideMark/>
              </w:tcPr>
            </w:tcPrChange>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711" w:author="Brian Bohman" w:date="2021-10-27T05:58:00Z">
              <w:tcPr>
                <w:tcW w:w="1008" w:type="dxa"/>
                <w:vAlign w:val="center"/>
                <w:hideMark/>
              </w:tcPr>
            </w:tcPrChange>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712" w:author="Brian Bohman" w:date="2021-10-27T05:58:00Z">
              <w:tcPr>
                <w:tcW w:w="1152" w:type="dxa"/>
                <w:vAlign w:val="center"/>
                <w:hideMark/>
              </w:tcPr>
            </w:tcPrChange>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5713" w:author="Brian Bohman" w:date="2021-10-27T05:58:00Z">
              <w:tcPr>
                <w:tcW w:w="1008" w:type="dxa"/>
                <w:vAlign w:val="center"/>
                <w:hideMark/>
              </w:tcPr>
            </w:tcPrChange>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05879715" w14:textId="77777777" w:rsidTr="00E419CD">
        <w:trPr>
          <w:trHeight w:val="165"/>
          <w:trPrChange w:id="5714" w:author="Brian Bohman" w:date="2021-10-27T05:58:00Z">
            <w:trPr>
              <w:trHeight w:val="165"/>
            </w:trPr>
          </w:trPrChange>
        </w:trPr>
        <w:tc>
          <w:tcPr>
            <w:tcW w:w="360" w:type="dxa"/>
            <w:vAlign w:val="center"/>
            <w:hideMark/>
            <w:tcPrChange w:id="5715" w:author="Brian Bohman" w:date="2021-10-27T05:58:00Z">
              <w:tcPr>
                <w:tcW w:w="360" w:type="dxa"/>
                <w:vAlign w:val="center"/>
                <w:hideMark/>
              </w:tcPr>
            </w:tcPrChange>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Change w:id="5716" w:author="Brian Bohman" w:date="2021-10-27T05:58:00Z">
              <w:tcPr>
                <w:tcW w:w="864" w:type="dxa"/>
                <w:vAlign w:val="center"/>
                <w:hideMark/>
              </w:tcPr>
            </w:tcPrChange>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17" w:author="Brian Bohman" w:date="2021-10-27T05:58:00Z">
              <w:tcPr>
                <w:tcW w:w="1152" w:type="dxa"/>
                <w:vAlign w:val="center"/>
                <w:hideMark/>
              </w:tcPr>
            </w:tcPrChange>
          </w:tcPr>
          <w:p w14:paraId="5DB4B2B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718" w:author="Brian Bohman" w:date="2021-10-27T05:58:00Z">
              <w:tcPr>
                <w:tcW w:w="504" w:type="dxa"/>
                <w:vAlign w:val="center"/>
                <w:hideMark/>
              </w:tcPr>
            </w:tcPrChange>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719" w:author="Brian Bohman" w:date="2021-10-27T05:58:00Z">
              <w:tcPr>
                <w:tcW w:w="1008" w:type="dxa"/>
                <w:vAlign w:val="center"/>
                <w:hideMark/>
              </w:tcPr>
            </w:tcPrChange>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720" w:author="Brian Bohman" w:date="2021-10-27T05:58:00Z">
              <w:tcPr>
                <w:tcW w:w="1008" w:type="dxa"/>
                <w:vAlign w:val="center"/>
                <w:hideMark/>
              </w:tcPr>
            </w:tcPrChange>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721" w:author="Brian Bohman" w:date="2021-10-27T05:58:00Z">
              <w:tcPr>
                <w:tcW w:w="720" w:type="dxa"/>
                <w:vAlign w:val="center"/>
                <w:hideMark/>
              </w:tcPr>
            </w:tcPrChange>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722" w:author="Brian Bohman" w:date="2021-10-27T05:58:00Z">
              <w:tcPr>
                <w:tcW w:w="1008" w:type="dxa"/>
                <w:vAlign w:val="center"/>
                <w:hideMark/>
              </w:tcPr>
            </w:tcPrChange>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23" w:author="Brian Bohman" w:date="2021-10-27T05:58:00Z">
              <w:tcPr>
                <w:tcW w:w="1152" w:type="dxa"/>
                <w:vAlign w:val="center"/>
                <w:hideMark/>
              </w:tcPr>
            </w:tcPrChange>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5724" w:author="Brian Bohman" w:date="2021-10-27T05:58:00Z">
              <w:tcPr>
                <w:tcW w:w="1008" w:type="dxa"/>
                <w:vAlign w:val="center"/>
                <w:hideMark/>
              </w:tcPr>
            </w:tcPrChange>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7FDC6AAC" w14:textId="77777777" w:rsidTr="00E419CD">
        <w:trPr>
          <w:trHeight w:val="165"/>
          <w:trPrChange w:id="5725" w:author="Brian Bohman" w:date="2021-10-27T05:58:00Z">
            <w:trPr>
              <w:trHeight w:val="165"/>
            </w:trPr>
          </w:trPrChange>
        </w:trPr>
        <w:tc>
          <w:tcPr>
            <w:tcW w:w="360" w:type="dxa"/>
            <w:vAlign w:val="center"/>
            <w:hideMark/>
            <w:tcPrChange w:id="5726" w:author="Brian Bohman" w:date="2021-10-27T05:58:00Z">
              <w:tcPr>
                <w:tcW w:w="360" w:type="dxa"/>
                <w:vAlign w:val="center"/>
                <w:hideMark/>
              </w:tcPr>
            </w:tcPrChange>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Change w:id="5727" w:author="Brian Bohman" w:date="2021-10-27T05:58:00Z">
              <w:tcPr>
                <w:tcW w:w="864" w:type="dxa"/>
                <w:vAlign w:val="center"/>
                <w:hideMark/>
              </w:tcPr>
            </w:tcPrChange>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28" w:author="Brian Bohman" w:date="2021-10-27T05:58:00Z">
              <w:tcPr>
                <w:tcW w:w="1152" w:type="dxa"/>
                <w:vAlign w:val="center"/>
                <w:hideMark/>
              </w:tcPr>
            </w:tcPrChange>
          </w:tcPr>
          <w:p w14:paraId="332EF54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729" w:author="Brian Bohman" w:date="2021-10-27T05:58:00Z">
              <w:tcPr>
                <w:tcW w:w="504" w:type="dxa"/>
                <w:vAlign w:val="center"/>
                <w:hideMark/>
              </w:tcPr>
            </w:tcPrChange>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730" w:author="Brian Bohman" w:date="2021-10-27T05:58:00Z">
              <w:tcPr>
                <w:tcW w:w="1008" w:type="dxa"/>
                <w:vAlign w:val="center"/>
                <w:hideMark/>
              </w:tcPr>
            </w:tcPrChange>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731" w:author="Brian Bohman" w:date="2021-10-27T05:58:00Z">
              <w:tcPr>
                <w:tcW w:w="1008" w:type="dxa"/>
                <w:vAlign w:val="center"/>
                <w:hideMark/>
              </w:tcPr>
            </w:tcPrChange>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732" w:author="Brian Bohman" w:date="2021-10-27T05:58:00Z">
              <w:tcPr>
                <w:tcW w:w="720" w:type="dxa"/>
                <w:vAlign w:val="center"/>
                <w:hideMark/>
              </w:tcPr>
            </w:tcPrChange>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733" w:author="Brian Bohman" w:date="2021-10-27T05:58:00Z">
              <w:tcPr>
                <w:tcW w:w="1008" w:type="dxa"/>
                <w:vAlign w:val="center"/>
                <w:hideMark/>
              </w:tcPr>
            </w:tcPrChange>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734" w:author="Brian Bohman" w:date="2021-10-27T05:58:00Z">
              <w:tcPr>
                <w:tcW w:w="1152" w:type="dxa"/>
                <w:vAlign w:val="center"/>
                <w:hideMark/>
              </w:tcPr>
            </w:tcPrChange>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5735" w:author="Brian Bohman" w:date="2021-10-27T05:58:00Z">
              <w:tcPr>
                <w:tcW w:w="1008" w:type="dxa"/>
                <w:vAlign w:val="center"/>
                <w:hideMark/>
              </w:tcPr>
            </w:tcPrChange>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E6CA9A9" w14:textId="77777777" w:rsidTr="00E419CD">
        <w:trPr>
          <w:trHeight w:val="165"/>
          <w:trPrChange w:id="5736" w:author="Brian Bohman" w:date="2021-10-27T05:58:00Z">
            <w:trPr>
              <w:trHeight w:val="165"/>
            </w:trPr>
          </w:trPrChange>
        </w:trPr>
        <w:tc>
          <w:tcPr>
            <w:tcW w:w="360" w:type="dxa"/>
            <w:vAlign w:val="center"/>
            <w:hideMark/>
            <w:tcPrChange w:id="5737" w:author="Brian Bohman" w:date="2021-10-27T05:58:00Z">
              <w:tcPr>
                <w:tcW w:w="360" w:type="dxa"/>
                <w:vAlign w:val="center"/>
                <w:hideMark/>
              </w:tcPr>
            </w:tcPrChange>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Change w:id="5738" w:author="Brian Bohman" w:date="2021-10-27T05:58:00Z">
              <w:tcPr>
                <w:tcW w:w="864" w:type="dxa"/>
                <w:vAlign w:val="center"/>
                <w:hideMark/>
              </w:tcPr>
            </w:tcPrChange>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39" w:author="Brian Bohman" w:date="2021-10-27T05:58:00Z">
              <w:tcPr>
                <w:tcW w:w="1152" w:type="dxa"/>
                <w:vAlign w:val="center"/>
                <w:hideMark/>
              </w:tcPr>
            </w:tcPrChange>
          </w:tcPr>
          <w:p w14:paraId="4AE357B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740" w:author="Brian Bohman" w:date="2021-10-27T05:58:00Z">
              <w:tcPr>
                <w:tcW w:w="504" w:type="dxa"/>
                <w:vAlign w:val="center"/>
                <w:hideMark/>
              </w:tcPr>
            </w:tcPrChange>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741" w:author="Brian Bohman" w:date="2021-10-27T05:58:00Z">
              <w:tcPr>
                <w:tcW w:w="1008" w:type="dxa"/>
                <w:vAlign w:val="center"/>
                <w:hideMark/>
              </w:tcPr>
            </w:tcPrChange>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742" w:author="Brian Bohman" w:date="2021-10-27T05:58:00Z">
              <w:tcPr>
                <w:tcW w:w="1008" w:type="dxa"/>
                <w:vAlign w:val="center"/>
                <w:hideMark/>
              </w:tcPr>
            </w:tcPrChange>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743" w:author="Brian Bohman" w:date="2021-10-27T05:58:00Z">
              <w:tcPr>
                <w:tcW w:w="720" w:type="dxa"/>
                <w:vAlign w:val="center"/>
                <w:hideMark/>
              </w:tcPr>
            </w:tcPrChange>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744" w:author="Brian Bohman" w:date="2021-10-27T05:58:00Z">
              <w:tcPr>
                <w:tcW w:w="1008" w:type="dxa"/>
                <w:vAlign w:val="center"/>
                <w:hideMark/>
              </w:tcPr>
            </w:tcPrChange>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745" w:author="Brian Bohman" w:date="2021-10-27T05:58:00Z">
              <w:tcPr>
                <w:tcW w:w="1152" w:type="dxa"/>
                <w:vAlign w:val="center"/>
                <w:hideMark/>
              </w:tcPr>
            </w:tcPrChange>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440" w:type="dxa"/>
            <w:vAlign w:val="center"/>
            <w:hideMark/>
            <w:tcPrChange w:id="5746" w:author="Brian Bohman" w:date="2021-10-27T05:58:00Z">
              <w:tcPr>
                <w:tcW w:w="1008" w:type="dxa"/>
                <w:vAlign w:val="center"/>
                <w:hideMark/>
              </w:tcPr>
            </w:tcPrChange>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19CD" w:rsidRPr="009B3DCC" w14:paraId="79764411" w14:textId="77777777" w:rsidTr="00E419CD">
        <w:trPr>
          <w:trHeight w:val="165"/>
          <w:trPrChange w:id="5747" w:author="Brian Bohman" w:date="2021-10-27T05:58:00Z">
            <w:trPr>
              <w:trHeight w:val="165"/>
            </w:trPr>
          </w:trPrChange>
        </w:trPr>
        <w:tc>
          <w:tcPr>
            <w:tcW w:w="360" w:type="dxa"/>
            <w:vAlign w:val="center"/>
            <w:hideMark/>
            <w:tcPrChange w:id="5748" w:author="Brian Bohman" w:date="2021-10-27T05:58:00Z">
              <w:tcPr>
                <w:tcW w:w="360" w:type="dxa"/>
                <w:vAlign w:val="center"/>
                <w:hideMark/>
              </w:tcPr>
            </w:tcPrChange>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Change w:id="5749" w:author="Brian Bohman" w:date="2021-10-27T05:58:00Z">
              <w:tcPr>
                <w:tcW w:w="864" w:type="dxa"/>
                <w:vAlign w:val="center"/>
                <w:hideMark/>
              </w:tcPr>
            </w:tcPrChange>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50" w:author="Brian Bohman" w:date="2021-10-27T05:58:00Z">
              <w:tcPr>
                <w:tcW w:w="1152" w:type="dxa"/>
                <w:vAlign w:val="center"/>
                <w:hideMark/>
              </w:tcPr>
            </w:tcPrChange>
          </w:tcPr>
          <w:p w14:paraId="710C1C1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751" w:author="Brian Bohman" w:date="2021-10-27T05:58:00Z">
              <w:tcPr>
                <w:tcW w:w="504" w:type="dxa"/>
                <w:vAlign w:val="center"/>
                <w:hideMark/>
              </w:tcPr>
            </w:tcPrChange>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752" w:author="Brian Bohman" w:date="2021-10-27T05:58:00Z">
              <w:tcPr>
                <w:tcW w:w="1008" w:type="dxa"/>
                <w:vAlign w:val="center"/>
                <w:hideMark/>
              </w:tcPr>
            </w:tcPrChange>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753" w:author="Brian Bohman" w:date="2021-10-27T05:58:00Z">
              <w:tcPr>
                <w:tcW w:w="1008" w:type="dxa"/>
                <w:vAlign w:val="center"/>
                <w:hideMark/>
              </w:tcPr>
            </w:tcPrChange>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754" w:author="Brian Bohman" w:date="2021-10-27T05:58:00Z">
              <w:tcPr>
                <w:tcW w:w="720" w:type="dxa"/>
                <w:vAlign w:val="center"/>
                <w:hideMark/>
              </w:tcPr>
            </w:tcPrChange>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755" w:author="Brian Bohman" w:date="2021-10-27T05:58:00Z">
              <w:tcPr>
                <w:tcW w:w="1008" w:type="dxa"/>
                <w:vAlign w:val="center"/>
                <w:hideMark/>
              </w:tcPr>
            </w:tcPrChange>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756" w:author="Brian Bohman" w:date="2021-10-27T05:58:00Z">
              <w:tcPr>
                <w:tcW w:w="1152" w:type="dxa"/>
                <w:vAlign w:val="center"/>
                <w:hideMark/>
              </w:tcPr>
            </w:tcPrChange>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440" w:type="dxa"/>
            <w:vAlign w:val="center"/>
            <w:hideMark/>
            <w:tcPrChange w:id="5757" w:author="Brian Bohman" w:date="2021-10-27T05:58:00Z">
              <w:tcPr>
                <w:tcW w:w="1008" w:type="dxa"/>
                <w:vAlign w:val="center"/>
                <w:hideMark/>
              </w:tcPr>
            </w:tcPrChange>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742C2ACA" w14:textId="77777777" w:rsidTr="00E419CD">
        <w:trPr>
          <w:trHeight w:val="165"/>
          <w:trPrChange w:id="5758" w:author="Brian Bohman" w:date="2021-10-27T05:58:00Z">
            <w:trPr>
              <w:trHeight w:val="165"/>
            </w:trPr>
          </w:trPrChange>
        </w:trPr>
        <w:tc>
          <w:tcPr>
            <w:tcW w:w="360" w:type="dxa"/>
            <w:vAlign w:val="center"/>
            <w:hideMark/>
            <w:tcPrChange w:id="5759" w:author="Brian Bohman" w:date="2021-10-27T05:58:00Z">
              <w:tcPr>
                <w:tcW w:w="360" w:type="dxa"/>
                <w:vAlign w:val="center"/>
                <w:hideMark/>
              </w:tcPr>
            </w:tcPrChange>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Change w:id="5760" w:author="Brian Bohman" w:date="2021-10-27T05:58:00Z">
              <w:tcPr>
                <w:tcW w:w="864" w:type="dxa"/>
                <w:vAlign w:val="center"/>
                <w:hideMark/>
              </w:tcPr>
            </w:tcPrChange>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61" w:author="Brian Bohman" w:date="2021-10-27T05:58:00Z">
              <w:tcPr>
                <w:tcW w:w="1152" w:type="dxa"/>
                <w:vAlign w:val="center"/>
                <w:hideMark/>
              </w:tcPr>
            </w:tcPrChange>
          </w:tcPr>
          <w:p w14:paraId="1F3D15E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762" w:author="Brian Bohman" w:date="2021-10-27T05:58:00Z">
              <w:tcPr>
                <w:tcW w:w="504" w:type="dxa"/>
                <w:vAlign w:val="center"/>
                <w:hideMark/>
              </w:tcPr>
            </w:tcPrChange>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763" w:author="Brian Bohman" w:date="2021-10-27T05:58:00Z">
              <w:tcPr>
                <w:tcW w:w="1008" w:type="dxa"/>
                <w:vAlign w:val="center"/>
                <w:hideMark/>
              </w:tcPr>
            </w:tcPrChange>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764" w:author="Brian Bohman" w:date="2021-10-27T05:58:00Z">
              <w:tcPr>
                <w:tcW w:w="1008" w:type="dxa"/>
                <w:vAlign w:val="center"/>
                <w:hideMark/>
              </w:tcPr>
            </w:tcPrChange>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765" w:author="Brian Bohman" w:date="2021-10-27T05:58:00Z">
              <w:tcPr>
                <w:tcW w:w="720" w:type="dxa"/>
                <w:vAlign w:val="center"/>
                <w:hideMark/>
              </w:tcPr>
            </w:tcPrChange>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766" w:author="Brian Bohman" w:date="2021-10-27T05:58:00Z">
              <w:tcPr>
                <w:tcW w:w="1008" w:type="dxa"/>
                <w:vAlign w:val="center"/>
                <w:hideMark/>
              </w:tcPr>
            </w:tcPrChange>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767" w:author="Brian Bohman" w:date="2021-10-27T05:58:00Z">
              <w:tcPr>
                <w:tcW w:w="1152" w:type="dxa"/>
                <w:vAlign w:val="center"/>
                <w:hideMark/>
              </w:tcPr>
            </w:tcPrChange>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5768" w:author="Brian Bohman" w:date="2021-10-27T05:58:00Z">
              <w:tcPr>
                <w:tcW w:w="1008" w:type="dxa"/>
                <w:vAlign w:val="center"/>
                <w:hideMark/>
              </w:tcPr>
            </w:tcPrChange>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333AB39E" w14:textId="77777777" w:rsidTr="00E419CD">
        <w:trPr>
          <w:trHeight w:val="165"/>
          <w:trPrChange w:id="5769" w:author="Brian Bohman" w:date="2021-10-27T05:58:00Z">
            <w:trPr>
              <w:trHeight w:val="165"/>
            </w:trPr>
          </w:trPrChange>
        </w:trPr>
        <w:tc>
          <w:tcPr>
            <w:tcW w:w="360" w:type="dxa"/>
            <w:vAlign w:val="center"/>
            <w:hideMark/>
            <w:tcPrChange w:id="5770" w:author="Brian Bohman" w:date="2021-10-27T05:58:00Z">
              <w:tcPr>
                <w:tcW w:w="360" w:type="dxa"/>
                <w:vAlign w:val="center"/>
                <w:hideMark/>
              </w:tcPr>
            </w:tcPrChange>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Change w:id="5771" w:author="Brian Bohman" w:date="2021-10-27T05:58:00Z">
              <w:tcPr>
                <w:tcW w:w="864" w:type="dxa"/>
                <w:vAlign w:val="center"/>
                <w:hideMark/>
              </w:tcPr>
            </w:tcPrChange>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72" w:author="Brian Bohman" w:date="2021-10-27T05:58:00Z">
              <w:tcPr>
                <w:tcW w:w="1152" w:type="dxa"/>
                <w:vAlign w:val="center"/>
                <w:hideMark/>
              </w:tcPr>
            </w:tcPrChange>
          </w:tcPr>
          <w:p w14:paraId="36ED24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773" w:author="Brian Bohman" w:date="2021-10-27T05:58:00Z">
              <w:tcPr>
                <w:tcW w:w="504" w:type="dxa"/>
                <w:vAlign w:val="center"/>
                <w:hideMark/>
              </w:tcPr>
            </w:tcPrChange>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774" w:author="Brian Bohman" w:date="2021-10-27T05:58:00Z">
              <w:tcPr>
                <w:tcW w:w="1008" w:type="dxa"/>
                <w:vAlign w:val="center"/>
                <w:hideMark/>
              </w:tcPr>
            </w:tcPrChange>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775" w:author="Brian Bohman" w:date="2021-10-27T05:58:00Z">
              <w:tcPr>
                <w:tcW w:w="1008" w:type="dxa"/>
                <w:vAlign w:val="center"/>
                <w:hideMark/>
              </w:tcPr>
            </w:tcPrChange>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776" w:author="Brian Bohman" w:date="2021-10-27T05:58:00Z">
              <w:tcPr>
                <w:tcW w:w="720" w:type="dxa"/>
                <w:vAlign w:val="center"/>
                <w:hideMark/>
              </w:tcPr>
            </w:tcPrChange>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777" w:author="Brian Bohman" w:date="2021-10-27T05:58:00Z">
              <w:tcPr>
                <w:tcW w:w="1008" w:type="dxa"/>
                <w:vAlign w:val="center"/>
                <w:hideMark/>
              </w:tcPr>
            </w:tcPrChange>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78" w:author="Brian Bohman" w:date="2021-10-27T05:58:00Z">
              <w:tcPr>
                <w:tcW w:w="1152" w:type="dxa"/>
                <w:vAlign w:val="center"/>
                <w:hideMark/>
              </w:tcPr>
            </w:tcPrChange>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779" w:author="Brian Bohman" w:date="2021-10-27T05:58:00Z">
              <w:tcPr>
                <w:tcW w:w="1008" w:type="dxa"/>
                <w:vAlign w:val="center"/>
                <w:hideMark/>
              </w:tcPr>
            </w:tcPrChange>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19CD" w:rsidRPr="009B3DCC" w14:paraId="17B67099" w14:textId="77777777" w:rsidTr="00E419CD">
        <w:trPr>
          <w:trHeight w:val="165"/>
          <w:trPrChange w:id="5780" w:author="Brian Bohman" w:date="2021-10-27T05:58:00Z">
            <w:trPr>
              <w:trHeight w:val="165"/>
            </w:trPr>
          </w:trPrChange>
        </w:trPr>
        <w:tc>
          <w:tcPr>
            <w:tcW w:w="360" w:type="dxa"/>
            <w:vAlign w:val="center"/>
            <w:hideMark/>
            <w:tcPrChange w:id="5781" w:author="Brian Bohman" w:date="2021-10-27T05:58:00Z">
              <w:tcPr>
                <w:tcW w:w="360" w:type="dxa"/>
                <w:vAlign w:val="center"/>
                <w:hideMark/>
              </w:tcPr>
            </w:tcPrChange>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Change w:id="5782" w:author="Brian Bohman" w:date="2021-10-27T05:58:00Z">
              <w:tcPr>
                <w:tcW w:w="864" w:type="dxa"/>
                <w:vAlign w:val="center"/>
                <w:hideMark/>
              </w:tcPr>
            </w:tcPrChange>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83" w:author="Brian Bohman" w:date="2021-10-27T05:58:00Z">
              <w:tcPr>
                <w:tcW w:w="1152" w:type="dxa"/>
                <w:vAlign w:val="center"/>
                <w:hideMark/>
              </w:tcPr>
            </w:tcPrChange>
          </w:tcPr>
          <w:p w14:paraId="028C1E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784" w:author="Brian Bohman" w:date="2021-10-27T05:58:00Z">
              <w:tcPr>
                <w:tcW w:w="504" w:type="dxa"/>
                <w:vAlign w:val="center"/>
                <w:hideMark/>
              </w:tcPr>
            </w:tcPrChange>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785" w:author="Brian Bohman" w:date="2021-10-27T05:58:00Z">
              <w:tcPr>
                <w:tcW w:w="1008" w:type="dxa"/>
                <w:vAlign w:val="center"/>
                <w:hideMark/>
              </w:tcPr>
            </w:tcPrChange>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786" w:author="Brian Bohman" w:date="2021-10-27T05:58:00Z">
              <w:tcPr>
                <w:tcW w:w="1008" w:type="dxa"/>
                <w:vAlign w:val="center"/>
                <w:hideMark/>
              </w:tcPr>
            </w:tcPrChange>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787" w:author="Brian Bohman" w:date="2021-10-27T05:58:00Z">
              <w:tcPr>
                <w:tcW w:w="720" w:type="dxa"/>
                <w:vAlign w:val="center"/>
                <w:hideMark/>
              </w:tcPr>
            </w:tcPrChange>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788" w:author="Brian Bohman" w:date="2021-10-27T05:58:00Z">
              <w:tcPr>
                <w:tcW w:w="1008" w:type="dxa"/>
                <w:vAlign w:val="center"/>
                <w:hideMark/>
              </w:tcPr>
            </w:tcPrChange>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152" w:type="dxa"/>
            <w:vAlign w:val="center"/>
            <w:hideMark/>
            <w:tcPrChange w:id="5789" w:author="Brian Bohman" w:date="2021-10-27T05:58:00Z">
              <w:tcPr>
                <w:tcW w:w="1152" w:type="dxa"/>
                <w:vAlign w:val="center"/>
                <w:hideMark/>
              </w:tcPr>
            </w:tcPrChange>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790" w:author="Brian Bohman" w:date="2021-10-27T05:58:00Z">
              <w:tcPr>
                <w:tcW w:w="1008" w:type="dxa"/>
                <w:vAlign w:val="center"/>
                <w:hideMark/>
              </w:tcPr>
            </w:tcPrChange>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2D2A65A4" w14:textId="77777777" w:rsidTr="00E419CD">
        <w:trPr>
          <w:trHeight w:val="165"/>
          <w:trPrChange w:id="5791" w:author="Brian Bohman" w:date="2021-10-27T05:58:00Z">
            <w:trPr>
              <w:trHeight w:val="165"/>
            </w:trPr>
          </w:trPrChange>
        </w:trPr>
        <w:tc>
          <w:tcPr>
            <w:tcW w:w="360" w:type="dxa"/>
            <w:vAlign w:val="center"/>
            <w:hideMark/>
            <w:tcPrChange w:id="5792" w:author="Brian Bohman" w:date="2021-10-27T05:58:00Z">
              <w:tcPr>
                <w:tcW w:w="360" w:type="dxa"/>
                <w:vAlign w:val="center"/>
                <w:hideMark/>
              </w:tcPr>
            </w:tcPrChange>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Change w:id="5793" w:author="Brian Bohman" w:date="2021-10-27T05:58:00Z">
              <w:tcPr>
                <w:tcW w:w="864" w:type="dxa"/>
                <w:vAlign w:val="center"/>
                <w:hideMark/>
              </w:tcPr>
            </w:tcPrChange>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94" w:author="Brian Bohman" w:date="2021-10-27T05:58:00Z">
              <w:tcPr>
                <w:tcW w:w="1152" w:type="dxa"/>
                <w:vAlign w:val="center"/>
                <w:hideMark/>
              </w:tcPr>
            </w:tcPrChange>
          </w:tcPr>
          <w:p w14:paraId="004E0DE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795" w:author="Brian Bohman" w:date="2021-10-27T05:58:00Z">
              <w:tcPr>
                <w:tcW w:w="504" w:type="dxa"/>
                <w:vAlign w:val="center"/>
                <w:hideMark/>
              </w:tcPr>
            </w:tcPrChange>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796" w:author="Brian Bohman" w:date="2021-10-27T05:58:00Z">
              <w:tcPr>
                <w:tcW w:w="1008" w:type="dxa"/>
                <w:vAlign w:val="center"/>
                <w:hideMark/>
              </w:tcPr>
            </w:tcPrChange>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797" w:author="Brian Bohman" w:date="2021-10-27T05:58:00Z">
              <w:tcPr>
                <w:tcW w:w="1008" w:type="dxa"/>
                <w:vAlign w:val="center"/>
                <w:hideMark/>
              </w:tcPr>
            </w:tcPrChange>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798" w:author="Brian Bohman" w:date="2021-10-27T05:58:00Z">
              <w:tcPr>
                <w:tcW w:w="720" w:type="dxa"/>
                <w:vAlign w:val="center"/>
                <w:hideMark/>
              </w:tcPr>
            </w:tcPrChange>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799" w:author="Brian Bohman" w:date="2021-10-27T05:58:00Z">
              <w:tcPr>
                <w:tcW w:w="1008" w:type="dxa"/>
                <w:vAlign w:val="center"/>
                <w:hideMark/>
              </w:tcPr>
            </w:tcPrChange>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152" w:type="dxa"/>
            <w:vAlign w:val="center"/>
            <w:hideMark/>
            <w:tcPrChange w:id="5800" w:author="Brian Bohman" w:date="2021-10-27T05:58:00Z">
              <w:tcPr>
                <w:tcW w:w="1152" w:type="dxa"/>
                <w:vAlign w:val="center"/>
                <w:hideMark/>
              </w:tcPr>
            </w:tcPrChange>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440" w:type="dxa"/>
            <w:vAlign w:val="center"/>
            <w:hideMark/>
            <w:tcPrChange w:id="5801" w:author="Brian Bohman" w:date="2021-10-27T05:58:00Z">
              <w:tcPr>
                <w:tcW w:w="1008" w:type="dxa"/>
                <w:vAlign w:val="center"/>
                <w:hideMark/>
              </w:tcPr>
            </w:tcPrChange>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19CD" w:rsidRPr="009B3DCC" w14:paraId="2DE9C5B2" w14:textId="77777777" w:rsidTr="00E419CD">
        <w:trPr>
          <w:trHeight w:val="165"/>
          <w:trPrChange w:id="5802" w:author="Brian Bohman" w:date="2021-10-27T05:58:00Z">
            <w:trPr>
              <w:trHeight w:val="165"/>
            </w:trPr>
          </w:trPrChange>
        </w:trPr>
        <w:tc>
          <w:tcPr>
            <w:tcW w:w="360" w:type="dxa"/>
            <w:vAlign w:val="center"/>
            <w:hideMark/>
            <w:tcPrChange w:id="5803" w:author="Brian Bohman" w:date="2021-10-27T05:58:00Z">
              <w:tcPr>
                <w:tcW w:w="360" w:type="dxa"/>
                <w:vAlign w:val="center"/>
                <w:hideMark/>
              </w:tcPr>
            </w:tcPrChange>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Change w:id="5804" w:author="Brian Bohman" w:date="2021-10-27T05:58:00Z">
              <w:tcPr>
                <w:tcW w:w="864" w:type="dxa"/>
                <w:vAlign w:val="center"/>
                <w:hideMark/>
              </w:tcPr>
            </w:tcPrChange>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05" w:author="Brian Bohman" w:date="2021-10-27T05:58:00Z">
              <w:tcPr>
                <w:tcW w:w="1152" w:type="dxa"/>
                <w:vAlign w:val="center"/>
                <w:hideMark/>
              </w:tcPr>
            </w:tcPrChange>
          </w:tcPr>
          <w:p w14:paraId="25F70C2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806" w:author="Brian Bohman" w:date="2021-10-27T05:58:00Z">
              <w:tcPr>
                <w:tcW w:w="504" w:type="dxa"/>
                <w:vAlign w:val="center"/>
                <w:hideMark/>
              </w:tcPr>
            </w:tcPrChange>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807" w:author="Brian Bohman" w:date="2021-10-27T05:58:00Z">
              <w:tcPr>
                <w:tcW w:w="1008" w:type="dxa"/>
                <w:vAlign w:val="center"/>
                <w:hideMark/>
              </w:tcPr>
            </w:tcPrChange>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08" w:author="Brian Bohman" w:date="2021-10-27T05:58:00Z">
              <w:tcPr>
                <w:tcW w:w="1008" w:type="dxa"/>
                <w:vAlign w:val="center"/>
                <w:hideMark/>
              </w:tcPr>
            </w:tcPrChange>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809" w:author="Brian Bohman" w:date="2021-10-27T05:58:00Z">
              <w:tcPr>
                <w:tcW w:w="720" w:type="dxa"/>
                <w:vAlign w:val="center"/>
                <w:hideMark/>
              </w:tcPr>
            </w:tcPrChange>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10" w:author="Brian Bohman" w:date="2021-10-27T05:58:00Z">
              <w:tcPr>
                <w:tcW w:w="1008" w:type="dxa"/>
                <w:vAlign w:val="center"/>
                <w:hideMark/>
              </w:tcPr>
            </w:tcPrChange>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152" w:type="dxa"/>
            <w:vAlign w:val="center"/>
            <w:hideMark/>
            <w:tcPrChange w:id="5811" w:author="Brian Bohman" w:date="2021-10-27T05:58:00Z">
              <w:tcPr>
                <w:tcW w:w="1152" w:type="dxa"/>
                <w:vAlign w:val="center"/>
                <w:hideMark/>
              </w:tcPr>
            </w:tcPrChange>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440" w:type="dxa"/>
            <w:vAlign w:val="center"/>
            <w:hideMark/>
            <w:tcPrChange w:id="5812" w:author="Brian Bohman" w:date="2021-10-27T05:58:00Z">
              <w:tcPr>
                <w:tcW w:w="1008" w:type="dxa"/>
                <w:vAlign w:val="center"/>
                <w:hideMark/>
              </w:tcPr>
            </w:tcPrChange>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19CD" w:rsidRPr="009B3DCC" w14:paraId="736A9295" w14:textId="77777777" w:rsidTr="00E419CD">
        <w:trPr>
          <w:trHeight w:val="165"/>
          <w:trPrChange w:id="5813" w:author="Brian Bohman" w:date="2021-10-27T05:58:00Z">
            <w:trPr>
              <w:trHeight w:val="165"/>
            </w:trPr>
          </w:trPrChange>
        </w:trPr>
        <w:tc>
          <w:tcPr>
            <w:tcW w:w="360" w:type="dxa"/>
            <w:vAlign w:val="center"/>
            <w:hideMark/>
            <w:tcPrChange w:id="5814" w:author="Brian Bohman" w:date="2021-10-27T05:58:00Z">
              <w:tcPr>
                <w:tcW w:w="360" w:type="dxa"/>
                <w:vAlign w:val="center"/>
                <w:hideMark/>
              </w:tcPr>
            </w:tcPrChange>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Change w:id="5815" w:author="Brian Bohman" w:date="2021-10-27T05:58:00Z">
              <w:tcPr>
                <w:tcW w:w="864" w:type="dxa"/>
                <w:vAlign w:val="center"/>
                <w:hideMark/>
              </w:tcPr>
            </w:tcPrChange>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16" w:author="Brian Bohman" w:date="2021-10-27T05:58:00Z">
              <w:tcPr>
                <w:tcW w:w="1152" w:type="dxa"/>
                <w:vAlign w:val="center"/>
                <w:hideMark/>
              </w:tcPr>
            </w:tcPrChange>
          </w:tcPr>
          <w:p w14:paraId="7F1CA6F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817" w:author="Brian Bohman" w:date="2021-10-27T05:58:00Z">
              <w:tcPr>
                <w:tcW w:w="504" w:type="dxa"/>
                <w:vAlign w:val="center"/>
                <w:hideMark/>
              </w:tcPr>
            </w:tcPrChange>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818" w:author="Brian Bohman" w:date="2021-10-27T05:58:00Z">
              <w:tcPr>
                <w:tcW w:w="1008" w:type="dxa"/>
                <w:vAlign w:val="center"/>
                <w:hideMark/>
              </w:tcPr>
            </w:tcPrChange>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819" w:author="Brian Bohman" w:date="2021-10-27T05:58:00Z">
              <w:tcPr>
                <w:tcW w:w="1008" w:type="dxa"/>
                <w:vAlign w:val="center"/>
                <w:hideMark/>
              </w:tcPr>
            </w:tcPrChange>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820" w:author="Brian Bohman" w:date="2021-10-27T05:58:00Z">
              <w:tcPr>
                <w:tcW w:w="720" w:type="dxa"/>
                <w:vAlign w:val="center"/>
                <w:hideMark/>
              </w:tcPr>
            </w:tcPrChange>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21" w:author="Brian Bohman" w:date="2021-10-27T05:58:00Z">
              <w:tcPr>
                <w:tcW w:w="1008" w:type="dxa"/>
                <w:vAlign w:val="center"/>
                <w:hideMark/>
              </w:tcPr>
            </w:tcPrChange>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22" w:author="Brian Bohman" w:date="2021-10-27T05:58:00Z">
              <w:tcPr>
                <w:tcW w:w="1152" w:type="dxa"/>
                <w:vAlign w:val="center"/>
                <w:hideMark/>
              </w:tcPr>
            </w:tcPrChange>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440" w:type="dxa"/>
            <w:vAlign w:val="center"/>
            <w:hideMark/>
            <w:tcPrChange w:id="5823" w:author="Brian Bohman" w:date="2021-10-27T05:58:00Z">
              <w:tcPr>
                <w:tcW w:w="1008" w:type="dxa"/>
                <w:vAlign w:val="center"/>
                <w:hideMark/>
              </w:tcPr>
            </w:tcPrChange>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19CD" w:rsidRPr="009B3DCC" w14:paraId="657B6A22" w14:textId="77777777" w:rsidTr="00E419CD">
        <w:trPr>
          <w:trHeight w:val="165"/>
          <w:trPrChange w:id="5824" w:author="Brian Bohman" w:date="2021-10-27T05:58:00Z">
            <w:trPr>
              <w:trHeight w:val="165"/>
            </w:trPr>
          </w:trPrChange>
        </w:trPr>
        <w:tc>
          <w:tcPr>
            <w:tcW w:w="360" w:type="dxa"/>
            <w:vAlign w:val="center"/>
            <w:hideMark/>
            <w:tcPrChange w:id="5825" w:author="Brian Bohman" w:date="2021-10-27T05:58:00Z">
              <w:tcPr>
                <w:tcW w:w="360" w:type="dxa"/>
                <w:vAlign w:val="center"/>
                <w:hideMark/>
              </w:tcPr>
            </w:tcPrChange>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Change w:id="5826" w:author="Brian Bohman" w:date="2021-10-27T05:58:00Z">
              <w:tcPr>
                <w:tcW w:w="864" w:type="dxa"/>
                <w:vAlign w:val="center"/>
                <w:hideMark/>
              </w:tcPr>
            </w:tcPrChange>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27" w:author="Brian Bohman" w:date="2021-10-27T05:58:00Z">
              <w:tcPr>
                <w:tcW w:w="1152" w:type="dxa"/>
                <w:vAlign w:val="center"/>
                <w:hideMark/>
              </w:tcPr>
            </w:tcPrChange>
          </w:tcPr>
          <w:p w14:paraId="0E533235"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828" w:author="Brian Bohman" w:date="2021-10-27T05:58:00Z">
              <w:tcPr>
                <w:tcW w:w="504" w:type="dxa"/>
                <w:vAlign w:val="center"/>
                <w:hideMark/>
              </w:tcPr>
            </w:tcPrChange>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829" w:author="Brian Bohman" w:date="2021-10-27T05:58:00Z">
              <w:tcPr>
                <w:tcW w:w="1008" w:type="dxa"/>
                <w:vAlign w:val="center"/>
                <w:hideMark/>
              </w:tcPr>
            </w:tcPrChange>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830" w:author="Brian Bohman" w:date="2021-10-27T05:58:00Z">
              <w:tcPr>
                <w:tcW w:w="1008" w:type="dxa"/>
                <w:vAlign w:val="center"/>
                <w:hideMark/>
              </w:tcPr>
            </w:tcPrChange>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831" w:author="Brian Bohman" w:date="2021-10-27T05:58:00Z">
              <w:tcPr>
                <w:tcW w:w="720" w:type="dxa"/>
                <w:vAlign w:val="center"/>
                <w:hideMark/>
              </w:tcPr>
            </w:tcPrChange>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32" w:author="Brian Bohman" w:date="2021-10-27T05:58:00Z">
              <w:tcPr>
                <w:tcW w:w="1008" w:type="dxa"/>
                <w:vAlign w:val="center"/>
                <w:hideMark/>
              </w:tcPr>
            </w:tcPrChange>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152" w:type="dxa"/>
            <w:vAlign w:val="center"/>
            <w:hideMark/>
            <w:tcPrChange w:id="5833" w:author="Brian Bohman" w:date="2021-10-27T05:58:00Z">
              <w:tcPr>
                <w:tcW w:w="1152" w:type="dxa"/>
                <w:vAlign w:val="center"/>
                <w:hideMark/>
              </w:tcPr>
            </w:tcPrChange>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440" w:type="dxa"/>
            <w:vAlign w:val="center"/>
            <w:hideMark/>
            <w:tcPrChange w:id="5834" w:author="Brian Bohman" w:date="2021-10-27T05:58:00Z">
              <w:tcPr>
                <w:tcW w:w="1008" w:type="dxa"/>
                <w:vAlign w:val="center"/>
                <w:hideMark/>
              </w:tcPr>
            </w:tcPrChange>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31361E80" w14:textId="77777777" w:rsidTr="00E419CD">
        <w:trPr>
          <w:trHeight w:val="165"/>
          <w:trPrChange w:id="5835" w:author="Brian Bohman" w:date="2021-10-27T05:58:00Z">
            <w:trPr>
              <w:trHeight w:val="165"/>
            </w:trPr>
          </w:trPrChange>
        </w:trPr>
        <w:tc>
          <w:tcPr>
            <w:tcW w:w="360" w:type="dxa"/>
            <w:vAlign w:val="center"/>
            <w:hideMark/>
            <w:tcPrChange w:id="5836" w:author="Brian Bohman" w:date="2021-10-27T05:58:00Z">
              <w:tcPr>
                <w:tcW w:w="360" w:type="dxa"/>
                <w:vAlign w:val="center"/>
                <w:hideMark/>
              </w:tcPr>
            </w:tcPrChange>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Change w:id="5837" w:author="Brian Bohman" w:date="2021-10-27T05:58:00Z">
              <w:tcPr>
                <w:tcW w:w="864" w:type="dxa"/>
                <w:vAlign w:val="center"/>
                <w:hideMark/>
              </w:tcPr>
            </w:tcPrChange>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38" w:author="Brian Bohman" w:date="2021-10-27T05:58:00Z">
              <w:tcPr>
                <w:tcW w:w="1152" w:type="dxa"/>
                <w:vAlign w:val="center"/>
                <w:hideMark/>
              </w:tcPr>
            </w:tcPrChange>
          </w:tcPr>
          <w:p w14:paraId="1AA56E78"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839" w:author="Brian Bohman" w:date="2021-10-27T05:58:00Z">
              <w:tcPr>
                <w:tcW w:w="504" w:type="dxa"/>
                <w:vAlign w:val="center"/>
                <w:hideMark/>
              </w:tcPr>
            </w:tcPrChange>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840" w:author="Brian Bohman" w:date="2021-10-27T05:58:00Z">
              <w:tcPr>
                <w:tcW w:w="1008" w:type="dxa"/>
                <w:vAlign w:val="center"/>
                <w:hideMark/>
              </w:tcPr>
            </w:tcPrChange>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841" w:author="Brian Bohman" w:date="2021-10-27T05:58:00Z">
              <w:tcPr>
                <w:tcW w:w="1008" w:type="dxa"/>
                <w:vAlign w:val="center"/>
                <w:hideMark/>
              </w:tcPr>
            </w:tcPrChange>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842" w:author="Brian Bohman" w:date="2021-10-27T05:58:00Z">
              <w:tcPr>
                <w:tcW w:w="720" w:type="dxa"/>
                <w:vAlign w:val="center"/>
                <w:hideMark/>
              </w:tcPr>
            </w:tcPrChange>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43" w:author="Brian Bohman" w:date="2021-10-27T05:58:00Z">
              <w:tcPr>
                <w:tcW w:w="1008" w:type="dxa"/>
                <w:vAlign w:val="center"/>
                <w:hideMark/>
              </w:tcPr>
            </w:tcPrChange>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844" w:author="Brian Bohman" w:date="2021-10-27T05:58:00Z">
              <w:tcPr>
                <w:tcW w:w="1152" w:type="dxa"/>
                <w:vAlign w:val="center"/>
                <w:hideMark/>
              </w:tcPr>
            </w:tcPrChange>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5845" w:author="Brian Bohman" w:date="2021-10-27T05:58:00Z">
              <w:tcPr>
                <w:tcW w:w="1008" w:type="dxa"/>
                <w:vAlign w:val="center"/>
                <w:hideMark/>
              </w:tcPr>
            </w:tcPrChange>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361E43DC" w14:textId="77777777" w:rsidTr="00E419CD">
        <w:trPr>
          <w:trHeight w:val="180"/>
          <w:trPrChange w:id="5846" w:author="Brian Bohman" w:date="2021-10-27T05:58:00Z">
            <w:trPr>
              <w:trHeight w:val="180"/>
            </w:trPr>
          </w:trPrChange>
        </w:trPr>
        <w:tc>
          <w:tcPr>
            <w:tcW w:w="360" w:type="dxa"/>
            <w:vAlign w:val="center"/>
            <w:hideMark/>
            <w:tcPrChange w:id="5847" w:author="Brian Bohman" w:date="2021-10-27T05:58:00Z">
              <w:tcPr>
                <w:tcW w:w="360" w:type="dxa"/>
                <w:vAlign w:val="center"/>
                <w:hideMark/>
              </w:tcPr>
            </w:tcPrChange>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Change w:id="5848" w:author="Brian Bohman" w:date="2021-10-27T05:58:00Z">
              <w:tcPr>
                <w:tcW w:w="864" w:type="dxa"/>
                <w:vAlign w:val="center"/>
                <w:hideMark/>
              </w:tcPr>
            </w:tcPrChange>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49" w:author="Brian Bohman" w:date="2021-10-27T05:58:00Z">
              <w:tcPr>
                <w:tcW w:w="1152" w:type="dxa"/>
                <w:vAlign w:val="center"/>
                <w:hideMark/>
              </w:tcPr>
            </w:tcPrChange>
          </w:tcPr>
          <w:p w14:paraId="668B75C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850" w:author="Brian Bohman" w:date="2021-10-27T05:58:00Z">
              <w:tcPr>
                <w:tcW w:w="504" w:type="dxa"/>
                <w:vAlign w:val="center"/>
                <w:hideMark/>
              </w:tcPr>
            </w:tcPrChange>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851" w:author="Brian Bohman" w:date="2021-10-27T05:58:00Z">
              <w:tcPr>
                <w:tcW w:w="1008" w:type="dxa"/>
                <w:vAlign w:val="center"/>
                <w:hideMark/>
              </w:tcPr>
            </w:tcPrChange>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852" w:author="Brian Bohman" w:date="2021-10-27T05:58:00Z">
              <w:tcPr>
                <w:tcW w:w="1008" w:type="dxa"/>
                <w:vAlign w:val="center"/>
                <w:hideMark/>
              </w:tcPr>
            </w:tcPrChange>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853" w:author="Brian Bohman" w:date="2021-10-27T05:58:00Z">
              <w:tcPr>
                <w:tcW w:w="720" w:type="dxa"/>
                <w:vAlign w:val="center"/>
                <w:hideMark/>
              </w:tcPr>
            </w:tcPrChange>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54" w:author="Brian Bohman" w:date="2021-10-27T05:58:00Z">
              <w:tcPr>
                <w:tcW w:w="1008" w:type="dxa"/>
                <w:vAlign w:val="center"/>
                <w:hideMark/>
              </w:tcPr>
            </w:tcPrChange>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152" w:type="dxa"/>
            <w:vAlign w:val="center"/>
            <w:hideMark/>
            <w:tcPrChange w:id="5855" w:author="Brian Bohman" w:date="2021-10-27T05:58:00Z">
              <w:tcPr>
                <w:tcW w:w="1152" w:type="dxa"/>
                <w:vAlign w:val="center"/>
                <w:hideMark/>
              </w:tcPr>
            </w:tcPrChange>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440" w:type="dxa"/>
            <w:vAlign w:val="center"/>
            <w:hideMark/>
            <w:tcPrChange w:id="5856" w:author="Brian Bohman" w:date="2021-10-27T05:58:00Z">
              <w:tcPr>
                <w:tcW w:w="1008" w:type="dxa"/>
                <w:vAlign w:val="center"/>
                <w:hideMark/>
              </w:tcPr>
            </w:tcPrChange>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1D23769D" w14:textId="77777777" w:rsidTr="00E419CD">
        <w:trPr>
          <w:trHeight w:val="165"/>
          <w:trPrChange w:id="5857" w:author="Brian Bohman" w:date="2021-10-27T05:58:00Z">
            <w:trPr>
              <w:trHeight w:val="165"/>
            </w:trPr>
          </w:trPrChange>
        </w:trPr>
        <w:tc>
          <w:tcPr>
            <w:tcW w:w="360" w:type="dxa"/>
            <w:vAlign w:val="center"/>
            <w:hideMark/>
            <w:tcPrChange w:id="5858" w:author="Brian Bohman" w:date="2021-10-27T05:58:00Z">
              <w:tcPr>
                <w:tcW w:w="360" w:type="dxa"/>
                <w:vAlign w:val="center"/>
                <w:hideMark/>
              </w:tcPr>
            </w:tcPrChange>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Change w:id="5859" w:author="Brian Bohman" w:date="2021-10-27T05:58:00Z">
              <w:tcPr>
                <w:tcW w:w="864" w:type="dxa"/>
                <w:vAlign w:val="center"/>
                <w:hideMark/>
              </w:tcPr>
            </w:tcPrChange>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60" w:author="Brian Bohman" w:date="2021-10-27T05:58:00Z">
              <w:tcPr>
                <w:tcW w:w="1152" w:type="dxa"/>
                <w:vAlign w:val="center"/>
                <w:hideMark/>
              </w:tcPr>
            </w:tcPrChange>
          </w:tcPr>
          <w:p w14:paraId="3050D54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861" w:author="Brian Bohman" w:date="2021-10-27T05:58:00Z">
              <w:tcPr>
                <w:tcW w:w="504" w:type="dxa"/>
                <w:vAlign w:val="center"/>
                <w:hideMark/>
              </w:tcPr>
            </w:tcPrChange>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862" w:author="Brian Bohman" w:date="2021-10-27T05:58:00Z">
              <w:tcPr>
                <w:tcW w:w="1008" w:type="dxa"/>
                <w:vAlign w:val="center"/>
                <w:hideMark/>
              </w:tcPr>
            </w:tcPrChange>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863" w:author="Brian Bohman" w:date="2021-10-27T05:58:00Z">
              <w:tcPr>
                <w:tcW w:w="1008" w:type="dxa"/>
                <w:vAlign w:val="center"/>
                <w:hideMark/>
              </w:tcPr>
            </w:tcPrChange>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64" w:author="Brian Bohman" w:date="2021-10-27T05:58:00Z">
              <w:tcPr>
                <w:tcW w:w="720" w:type="dxa"/>
                <w:vAlign w:val="center"/>
                <w:hideMark/>
              </w:tcPr>
            </w:tcPrChange>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65" w:author="Brian Bohman" w:date="2021-10-27T05:58:00Z">
              <w:tcPr>
                <w:tcW w:w="1008" w:type="dxa"/>
                <w:vAlign w:val="center"/>
                <w:hideMark/>
              </w:tcPr>
            </w:tcPrChange>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66" w:author="Brian Bohman" w:date="2021-10-27T05:58:00Z">
              <w:tcPr>
                <w:tcW w:w="1152" w:type="dxa"/>
                <w:vAlign w:val="center"/>
                <w:hideMark/>
              </w:tcPr>
            </w:tcPrChange>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867" w:author="Brian Bohman" w:date="2021-10-27T05:58:00Z">
              <w:tcPr>
                <w:tcW w:w="1008" w:type="dxa"/>
                <w:vAlign w:val="center"/>
                <w:hideMark/>
              </w:tcPr>
            </w:tcPrChange>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19CD" w:rsidRPr="009B3DCC" w14:paraId="00D4341F" w14:textId="77777777" w:rsidTr="00E419CD">
        <w:trPr>
          <w:trHeight w:val="165"/>
          <w:trPrChange w:id="5868" w:author="Brian Bohman" w:date="2021-10-27T05:58:00Z">
            <w:trPr>
              <w:trHeight w:val="165"/>
            </w:trPr>
          </w:trPrChange>
        </w:trPr>
        <w:tc>
          <w:tcPr>
            <w:tcW w:w="360" w:type="dxa"/>
            <w:vAlign w:val="center"/>
            <w:hideMark/>
            <w:tcPrChange w:id="5869" w:author="Brian Bohman" w:date="2021-10-27T05:58:00Z">
              <w:tcPr>
                <w:tcW w:w="360" w:type="dxa"/>
                <w:vAlign w:val="center"/>
                <w:hideMark/>
              </w:tcPr>
            </w:tcPrChange>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Change w:id="5870" w:author="Brian Bohman" w:date="2021-10-27T05:58:00Z">
              <w:tcPr>
                <w:tcW w:w="864" w:type="dxa"/>
                <w:vAlign w:val="center"/>
                <w:hideMark/>
              </w:tcPr>
            </w:tcPrChange>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71" w:author="Brian Bohman" w:date="2021-10-27T05:58:00Z">
              <w:tcPr>
                <w:tcW w:w="1152" w:type="dxa"/>
                <w:vAlign w:val="center"/>
                <w:hideMark/>
              </w:tcPr>
            </w:tcPrChange>
          </w:tcPr>
          <w:p w14:paraId="4A395A0B"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872" w:author="Brian Bohman" w:date="2021-10-27T05:58:00Z">
              <w:tcPr>
                <w:tcW w:w="504" w:type="dxa"/>
                <w:vAlign w:val="center"/>
                <w:hideMark/>
              </w:tcPr>
            </w:tcPrChange>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873" w:author="Brian Bohman" w:date="2021-10-27T05:58:00Z">
              <w:tcPr>
                <w:tcW w:w="1008" w:type="dxa"/>
                <w:vAlign w:val="center"/>
                <w:hideMark/>
              </w:tcPr>
            </w:tcPrChange>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874" w:author="Brian Bohman" w:date="2021-10-27T05:58:00Z">
              <w:tcPr>
                <w:tcW w:w="1008" w:type="dxa"/>
                <w:vAlign w:val="center"/>
                <w:hideMark/>
              </w:tcPr>
            </w:tcPrChange>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75" w:author="Brian Bohman" w:date="2021-10-27T05:58:00Z">
              <w:tcPr>
                <w:tcW w:w="720" w:type="dxa"/>
                <w:vAlign w:val="center"/>
                <w:hideMark/>
              </w:tcPr>
            </w:tcPrChange>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76" w:author="Brian Bohman" w:date="2021-10-27T05:58:00Z">
              <w:tcPr>
                <w:tcW w:w="1008" w:type="dxa"/>
                <w:vAlign w:val="center"/>
                <w:hideMark/>
              </w:tcPr>
            </w:tcPrChange>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877" w:author="Brian Bohman" w:date="2021-10-27T05:58:00Z">
              <w:tcPr>
                <w:tcW w:w="1152" w:type="dxa"/>
                <w:vAlign w:val="center"/>
                <w:hideMark/>
              </w:tcPr>
            </w:tcPrChange>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440" w:type="dxa"/>
            <w:vAlign w:val="center"/>
            <w:hideMark/>
            <w:tcPrChange w:id="5878" w:author="Brian Bohman" w:date="2021-10-27T05:58:00Z">
              <w:tcPr>
                <w:tcW w:w="1008" w:type="dxa"/>
                <w:vAlign w:val="center"/>
                <w:hideMark/>
              </w:tcPr>
            </w:tcPrChange>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19CD" w:rsidRPr="009B3DCC" w14:paraId="38AB1A34" w14:textId="77777777" w:rsidTr="00E419CD">
        <w:trPr>
          <w:trHeight w:val="165"/>
          <w:trPrChange w:id="5879" w:author="Brian Bohman" w:date="2021-10-27T05:58:00Z">
            <w:trPr>
              <w:trHeight w:val="165"/>
            </w:trPr>
          </w:trPrChange>
        </w:trPr>
        <w:tc>
          <w:tcPr>
            <w:tcW w:w="360" w:type="dxa"/>
            <w:vAlign w:val="center"/>
            <w:hideMark/>
            <w:tcPrChange w:id="5880" w:author="Brian Bohman" w:date="2021-10-27T05:58:00Z">
              <w:tcPr>
                <w:tcW w:w="360" w:type="dxa"/>
                <w:vAlign w:val="center"/>
                <w:hideMark/>
              </w:tcPr>
            </w:tcPrChange>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Change w:id="5881" w:author="Brian Bohman" w:date="2021-10-27T05:58:00Z">
              <w:tcPr>
                <w:tcW w:w="864" w:type="dxa"/>
                <w:vAlign w:val="center"/>
                <w:hideMark/>
              </w:tcPr>
            </w:tcPrChange>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82" w:author="Brian Bohman" w:date="2021-10-27T05:58:00Z">
              <w:tcPr>
                <w:tcW w:w="1152" w:type="dxa"/>
                <w:vAlign w:val="center"/>
                <w:hideMark/>
              </w:tcPr>
            </w:tcPrChange>
          </w:tcPr>
          <w:p w14:paraId="32CB5FB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883" w:author="Brian Bohman" w:date="2021-10-27T05:58:00Z">
              <w:tcPr>
                <w:tcW w:w="504" w:type="dxa"/>
                <w:vAlign w:val="center"/>
                <w:hideMark/>
              </w:tcPr>
            </w:tcPrChange>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884" w:author="Brian Bohman" w:date="2021-10-27T05:58:00Z">
              <w:tcPr>
                <w:tcW w:w="1008" w:type="dxa"/>
                <w:vAlign w:val="center"/>
                <w:hideMark/>
              </w:tcPr>
            </w:tcPrChange>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885" w:author="Brian Bohman" w:date="2021-10-27T05:58:00Z">
              <w:tcPr>
                <w:tcW w:w="1008" w:type="dxa"/>
                <w:vAlign w:val="center"/>
                <w:hideMark/>
              </w:tcPr>
            </w:tcPrChange>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86" w:author="Brian Bohman" w:date="2021-10-27T05:58:00Z">
              <w:tcPr>
                <w:tcW w:w="720" w:type="dxa"/>
                <w:vAlign w:val="center"/>
                <w:hideMark/>
              </w:tcPr>
            </w:tcPrChange>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87" w:author="Brian Bohman" w:date="2021-10-27T05:58:00Z">
              <w:tcPr>
                <w:tcW w:w="1008" w:type="dxa"/>
                <w:vAlign w:val="center"/>
                <w:hideMark/>
              </w:tcPr>
            </w:tcPrChange>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888" w:author="Brian Bohman" w:date="2021-10-27T05:58:00Z">
              <w:tcPr>
                <w:tcW w:w="1152" w:type="dxa"/>
                <w:vAlign w:val="center"/>
                <w:hideMark/>
              </w:tcPr>
            </w:tcPrChange>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440" w:type="dxa"/>
            <w:vAlign w:val="center"/>
            <w:hideMark/>
            <w:tcPrChange w:id="5889" w:author="Brian Bohman" w:date="2021-10-27T05:58:00Z">
              <w:tcPr>
                <w:tcW w:w="1008" w:type="dxa"/>
                <w:vAlign w:val="center"/>
                <w:hideMark/>
              </w:tcPr>
            </w:tcPrChange>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19CD" w:rsidRPr="009B3DCC" w14:paraId="09FEA49D" w14:textId="77777777" w:rsidTr="00E419CD">
        <w:trPr>
          <w:trHeight w:val="165"/>
          <w:trPrChange w:id="5890" w:author="Brian Bohman" w:date="2021-10-27T05:58:00Z">
            <w:trPr>
              <w:trHeight w:val="165"/>
            </w:trPr>
          </w:trPrChange>
        </w:trPr>
        <w:tc>
          <w:tcPr>
            <w:tcW w:w="360" w:type="dxa"/>
            <w:vAlign w:val="center"/>
            <w:hideMark/>
            <w:tcPrChange w:id="5891" w:author="Brian Bohman" w:date="2021-10-27T05:58:00Z">
              <w:tcPr>
                <w:tcW w:w="360" w:type="dxa"/>
                <w:vAlign w:val="center"/>
                <w:hideMark/>
              </w:tcPr>
            </w:tcPrChange>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Change w:id="5892" w:author="Brian Bohman" w:date="2021-10-27T05:58:00Z">
              <w:tcPr>
                <w:tcW w:w="864" w:type="dxa"/>
                <w:vAlign w:val="center"/>
                <w:hideMark/>
              </w:tcPr>
            </w:tcPrChange>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93" w:author="Brian Bohman" w:date="2021-10-27T05:58:00Z">
              <w:tcPr>
                <w:tcW w:w="1152" w:type="dxa"/>
                <w:vAlign w:val="center"/>
                <w:hideMark/>
              </w:tcPr>
            </w:tcPrChange>
          </w:tcPr>
          <w:p w14:paraId="0ECF8AC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894" w:author="Brian Bohman" w:date="2021-10-27T05:58:00Z">
              <w:tcPr>
                <w:tcW w:w="504" w:type="dxa"/>
                <w:vAlign w:val="center"/>
                <w:hideMark/>
              </w:tcPr>
            </w:tcPrChange>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895" w:author="Brian Bohman" w:date="2021-10-27T05:58:00Z">
              <w:tcPr>
                <w:tcW w:w="1008" w:type="dxa"/>
                <w:vAlign w:val="center"/>
                <w:hideMark/>
              </w:tcPr>
            </w:tcPrChange>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896" w:author="Brian Bohman" w:date="2021-10-27T05:58:00Z">
              <w:tcPr>
                <w:tcW w:w="1008" w:type="dxa"/>
                <w:vAlign w:val="center"/>
                <w:hideMark/>
              </w:tcPr>
            </w:tcPrChange>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97" w:author="Brian Bohman" w:date="2021-10-27T05:58:00Z">
              <w:tcPr>
                <w:tcW w:w="720" w:type="dxa"/>
                <w:vAlign w:val="center"/>
                <w:hideMark/>
              </w:tcPr>
            </w:tcPrChange>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98" w:author="Brian Bohman" w:date="2021-10-27T05:58:00Z">
              <w:tcPr>
                <w:tcW w:w="1008" w:type="dxa"/>
                <w:vAlign w:val="center"/>
                <w:hideMark/>
              </w:tcPr>
            </w:tcPrChange>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899" w:author="Brian Bohman" w:date="2021-10-27T05:58:00Z">
              <w:tcPr>
                <w:tcW w:w="1152" w:type="dxa"/>
                <w:vAlign w:val="center"/>
                <w:hideMark/>
              </w:tcPr>
            </w:tcPrChange>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900" w:author="Brian Bohman" w:date="2021-10-27T05:58:00Z">
              <w:tcPr>
                <w:tcW w:w="1008" w:type="dxa"/>
                <w:vAlign w:val="center"/>
                <w:hideMark/>
              </w:tcPr>
            </w:tcPrChange>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19CD" w:rsidRPr="009B3DCC" w14:paraId="002BF321" w14:textId="77777777" w:rsidTr="00E419CD">
        <w:trPr>
          <w:trHeight w:val="165"/>
          <w:trPrChange w:id="5901" w:author="Brian Bohman" w:date="2021-10-27T05:58:00Z">
            <w:trPr>
              <w:trHeight w:val="165"/>
            </w:trPr>
          </w:trPrChange>
        </w:trPr>
        <w:tc>
          <w:tcPr>
            <w:tcW w:w="360" w:type="dxa"/>
            <w:vAlign w:val="center"/>
            <w:hideMark/>
            <w:tcPrChange w:id="5902" w:author="Brian Bohman" w:date="2021-10-27T05:58:00Z">
              <w:tcPr>
                <w:tcW w:w="360" w:type="dxa"/>
                <w:vAlign w:val="center"/>
                <w:hideMark/>
              </w:tcPr>
            </w:tcPrChange>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Change w:id="5903" w:author="Brian Bohman" w:date="2021-10-27T05:58:00Z">
              <w:tcPr>
                <w:tcW w:w="864" w:type="dxa"/>
                <w:vAlign w:val="center"/>
                <w:hideMark/>
              </w:tcPr>
            </w:tcPrChange>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04" w:author="Brian Bohman" w:date="2021-10-27T05:58:00Z">
              <w:tcPr>
                <w:tcW w:w="1152" w:type="dxa"/>
                <w:vAlign w:val="center"/>
                <w:hideMark/>
              </w:tcPr>
            </w:tcPrChange>
          </w:tcPr>
          <w:p w14:paraId="39B8357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905" w:author="Brian Bohman" w:date="2021-10-27T05:58:00Z">
              <w:tcPr>
                <w:tcW w:w="504" w:type="dxa"/>
                <w:vAlign w:val="center"/>
                <w:hideMark/>
              </w:tcPr>
            </w:tcPrChange>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906" w:author="Brian Bohman" w:date="2021-10-27T05:58:00Z">
              <w:tcPr>
                <w:tcW w:w="1008" w:type="dxa"/>
                <w:vAlign w:val="center"/>
                <w:hideMark/>
              </w:tcPr>
            </w:tcPrChange>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907" w:author="Brian Bohman" w:date="2021-10-27T05:58:00Z">
              <w:tcPr>
                <w:tcW w:w="1008" w:type="dxa"/>
                <w:vAlign w:val="center"/>
                <w:hideMark/>
              </w:tcPr>
            </w:tcPrChange>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908" w:author="Brian Bohman" w:date="2021-10-27T05:58:00Z">
              <w:tcPr>
                <w:tcW w:w="720" w:type="dxa"/>
                <w:vAlign w:val="center"/>
                <w:hideMark/>
              </w:tcPr>
            </w:tcPrChange>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909" w:author="Brian Bohman" w:date="2021-10-27T05:58:00Z">
              <w:tcPr>
                <w:tcW w:w="1008" w:type="dxa"/>
                <w:vAlign w:val="center"/>
                <w:hideMark/>
              </w:tcPr>
            </w:tcPrChange>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910" w:author="Brian Bohman" w:date="2021-10-27T05:58:00Z">
              <w:tcPr>
                <w:tcW w:w="1152" w:type="dxa"/>
                <w:vAlign w:val="center"/>
                <w:hideMark/>
              </w:tcPr>
            </w:tcPrChange>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440" w:type="dxa"/>
            <w:vAlign w:val="center"/>
            <w:hideMark/>
            <w:tcPrChange w:id="5911" w:author="Brian Bohman" w:date="2021-10-27T05:58:00Z">
              <w:tcPr>
                <w:tcW w:w="1008" w:type="dxa"/>
                <w:vAlign w:val="center"/>
                <w:hideMark/>
              </w:tcPr>
            </w:tcPrChange>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4136B7A9" w14:textId="77777777" w:rsidTr="00E419CD">
        <w:trPr>
          <w:trHeight w:val="165"/>
          <w:trPrChange w:id="5912" w:author="Brian Bohman" w:date="2021-10-27T05:58:00Z">
            <w:trPr>
              <w:trHeight w:val="165"/>
            </w:trPr>
          </w:trPrChange>
        </w:trPr>
        <w:tc>
          <w:tcPr>
            <w:tcW w:w="360" w:type="dxa"/>
            <w:vAlign w:val="center"/>
            <w:hideMark/>
            <w:tcPrChange w:id="5913" w:author="Brian Bohman" w:date="2021-10-27T05:58:00Z">
              <w:tcPr>
                <w:tcW w:w="360" w:type="dxa"/>
                <w:vAlign w:val="center"/>
                <w:hideMark/>
              </w:tcPr>
            </w:tcPrChange>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Change w:id="5914" w:author="Brian Bohman" w:date="2021-10-27T05:58:00Z">
              <w:tcPr>
                <w:tcW w:w="864" w:type="dxa"/>
                <w:vAlign w:val="center"/>
                <w:hideMark/>
              </w:tcPr>
            </w:tcPrChange>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15" w:author="Brian Bohman" w:date="2021-10-27T05:58:00Z">
              <w:tcPr>
                <w:tcW w:w="1152" w:type="dxa"/>
                <w:vAlign w:val="center"/>
                <w:hideMark/>
              </w:tcPr>
            </w:tcPrChange>
          </w:tcPr>
          <w:p w14:paraId="450A578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916" w:author="Brian Bohman" w:date="2021-10-27T05:58:00Z">
              <w:tcPr>
                <w:tcW w:w="504" w:type="dxa"/>
                <w:vAlign w:val="center"/>
                <w:hideMark/>
              </w:tcPr>
            </w:tcPrChange>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917" w:author="Brian Bohman" w:date="2021-10-27T05:58:00Z">
              <w:tcPr>
                <w:tcW w:w="1008" w:type="dxa"/>
                <w:vAlign w:val="center"/>
                <w:hideMark/>
              </w:tcPr>
            </w:tcPrChange>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918" w:author="Brian Bohman" w:date="2021-10-27T05:58:00Z">
              <w:tcPr>
                <w:tcW w:w="1008" w:type="dxa"/>
                <w:vAlign w:val="center"/>
                <w:hideMark/>
              </w:tcPr>
            </w:tcPrChange>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919" w:author="Brian Bohman" w:date="2021-10-27T05:58:00Z">
              <w:tcPr>
                <w:tcW w:w="720" w:type="dxa"/>
                <w:vAlign w:val="center"/>
                <w:hideMark/>
              </w:tcPr>
            </w:tcPrChange>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920" w:author="Brian Bohman" w:date="2021-10-27T05:58:00Z">
              <w:tcPr>
                <w:tcW w:w="1008" w:type="dxa"/>
                <w:vAlign w:val="center"/>
                <w:hideMark/>
              </w:tcPr>
            </w:tcPrChange>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921" w:author="Brian Bohman" w:date="2021-10-27T05:58:00Z">
              <w:tcPr>
                <w:tcW w:w="1152" w:type="dxa"/>
                <w:vAlign w:val="center"/>
                <w:hideMark/>
              </w:tcPr>
            </w:tcPrChange>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5922" w:author="Brian Bohman" w:date="2021-10-27T05:58:00Z">
              <w:tcPr>
                <w:tcW w:w="1008" w:type="dxa"/>
                <w:vAlign w:val="center"/>
                <w:hideMark/>
              </w:tcPr>
            </w:tcPrChange>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2BBDFFBD" w14:textId="77777777" w:rsidTr="00E419CD">
        <w:trPr>
          <w:trHeight w:val="165"/>
          <w:trPrChange w:id="5923" w:author="Brian Bohman" w:date="2021-10-27T05:58:00Z">
            <w:trPr>
              <w:trHeight w:val="165"/>
            </w:trPr>
          </w:trPrChange>
        </w:trPr>
        <w:tc>
          <w:tcPr>
            <w:tcW w:w="360" w:type="dxa"/>
            <w:vAlign w:val="center"/>
            <w:hideMark/>
            <w:tcPrChange w:id="5924" w:author="Brian Bohman" w:date="2021-10-27T05:58:00Z">
              <w:tcPr>
                <w:tcW w:w="360" w:type="dxa"/>
                <w:vAlign w:val="center"/>
                <w:hideMark/>
              </w:tcPr>
            </w:tcPrChange>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Change w:id="5925" w:author="Brian Bohman" w:date="2021-10-27T05:58:00Z">
              <w:tcPr>
                <w:tcW w:w="864" w:type="dxa"/>
                <w:vAlign w:val="center"/>
                <w:hideMark/>
              </w:tcPr>
            </w:tcPrChange>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26" w:author="Brian Bohman" w:date="2021-10-27T05:58:00Z">
              <w:tcPr>
                <w:tcW w:w="1152" w:type="dxa"/>
                <w:vAlign w:val="center"/>
                <w:hideMark/>
              </w:tcPr>
            </w:tcPrChange>
          </w:tcPr>
          <w:p w14:paraId="5CF4620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927" w:author="Brian Bohman" w:date="2021-10-27T05:58:00Z">
              <w:tcPr>
                <w:tcW w:w="504" w:type="dxa"/>
                <w:vAlign w:val="center"/>
                <w:hideMark/>
              </w:tcPr>
            </w:tcPrChange>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928" w:author="Brian Bohman" w:date="2021-10-27T05:58:00Z">
              <w:tcPr>
                <w:tcW w:w="1008" w:type="dxa"/>
                <w:vAlign w:val="center"/>
                <w:hideMark/>
              </w:tcPr>
            </w:tcPrChange>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929" w:author="Brian Bohman" w:date="2021-10-27T05:58:00Z">
              <w:tcPr>
                <w:tcW w:w="1008" w:type="dxa"/>
                <w:vAlign w:val="center"/>
                <w:hideMark/>
              </w:tcPr>
            </w:tcPrChange>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930" w:author="Brian Bohman" w:date="2021-10-27T05:58:00Z">
              <w:tcPr>
                <w:tcW w:w="720" w:type="dxa"/>
                <w:vAlign w:val="center"/>
                <w:hideMark/>
              </w:tcPr>
            </w:tcPrChange>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931" w:author="Brian Bohman" w:date="2021-10-27T05:58:00Z">
              <w:tcPr>
                <w:tcW w:w="1008" w:type="dxa"/>
                <w:vAlign w:val="center"/>
                <w:hideMark/>
              </w:tcPr>
            </w:tcPrChange>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932" w:author="Brian Bohman" w:date="2021-10-27T05:58:00Z">
              <w:tcPr>
                <w:tcW w:w="1152" w:type="dxa"/>
                <w:vAlign w:val="center"/>
                <w:hideMark/>
              </w:tcPr>
            </w:tcPrChange>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440" w:type="dxa"/>
            <w:vAlign w:val="center"/>
            <w:hideMark/>
            <w:tcPrChange w:id="5933" w:author="Brian Bohman" w:date="2021-10-27T05:58:00Z">
              <w:tcPr>
                <w:tcW w:w="1008" w:type="dxa"/>
                <w:vAlign w:val="center"/>
                <w:hideMark/>
              </w:tcPr>
            </w:tcPrChange>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19CD" w:rsidRPr="009B3DCC" w14:paraId="68914966" w14:textId="77777777" w:rsidTr="00E419CD">
        <w:trPr>
          <w:trHeight w:val="165"/>
          <w:trPrChange w:id="5934" w:author="Brian Bohman" w:date="2021-10-27T05:58:00Z">
            <w:trPr>
              <w:trHeight w:val="165"/>
            </w:trPr>
          </w:trPrChange>
        </w:trPr>
        <w:tc>
          <w:tcPr>
            <w:tcW w:w="360" w:type="dxa"/>
            <w:vAlign w:val="center"/>
            <w:hideMark/>
            <w:tcPrChange w:id="5935" w:author="Brian Bohman" w:date="2021-10-27T05:58:00Z">
              <w:tcPr>
                <w:tcW w:w="360" w:type="dxa"/>
                <w:vAlign w:val="center"/>
                <w:hideMark/>
              </w:tcPr>
            </w:tcPrChange>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Change w:id="5936" w:author="Brian Bohman" w:date="2021-10-27T05:58:00Z">
              <w:tcPr>
                <w:tcW w:w="864" w:type="dxa"/>
                <w:vAlign w:val="center"/>
                <w:hideMark/>
              </w:tcPr>
            </w:tcPrChange>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37" w:author="Brian Bohman" w:date="2021-10-27T05:58:00Z">
              <w:tcPr>
                <w:tcW w:w="1152" w:type="dxa"/>
                <w:vAlign w:val="center"/>
                <w:hideMark/>
              </w:tcPr>
            </w:tcPrChange>
          </w:tcPr>
          <w:p w14:paraId="6F394C3C"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938" w:author="Brian Bohman" w:date="2021-10-27T05:58:00Z">
              <w:tcPr>
                <w:tcW w:w="504" w:type="dxa"/>
                <w:vAlign w:val="center"/>
                <w:hideMark/>
              </w:tcPr>
            </w:tcPrChange>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939" w:author="Brian Bohman" w:date="2021-10-27T05:58:00Z">
              <w:tcPr>
                <w:tcW w:w="1008" w:type="dxa"/>
                <w:vAlign w:val="center"/>
                <w:hideMark/>
              </w:tcPr>
            </w:tcPrChange>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940" w:author="Brian Bohman" w:date="2021-10-27T05:58:00Z">
              <w:tcPr>
                <w:tcW w:w="1008" w:type="dxa"/>
                <w:vAlign w:val="center"/>
                <w:hideMark/>
              </w:tcPr>
            </w:tcPrChange>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941" w:author="Brian Bohman" w:date="2021-10-27T05:58:00Z">
              <w:tcPr>
                <w:tcW w:w="720" w:type="dxa"/>
                <w:vAlign w:val="center"/>
                <w:hideMark/>
              </w:tcPr>
            </w:tcPrChange>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942" w:author="Brian Bohman" w:date="2021-10-27T05:58:00Z">
              <w:tcPr>
                <w:tcW w:w="1008" w:type="dxa"/>
                <w:vAlign w:val="center"/>
                <w:hideMark/>
              </w:tcPr>
            </w:tcPrChange>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943" w:author="Brian Bohman" w:date="2021-10-27T05:58:00Z">
              <w:tcPr>
                <w:tcW w:w="1152" w:type="dxa"/>
                <w:vAlign w:val="center"/>
                <w:hideMark/>
              </w:tcPr>
            </w:tcPrChange>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440" w:type="dxa"/>
            <w:vAlign w:val="center"/>
            <w:hideMark/>
            <w:tcPrChange w:id="5944" w:author="Brian Bohman" w:date="2021-10-27T05:58:00Z">
              <w:tcPr>
                <w:tcW w:w="1008" w:type="dxa"/>
                <w:vAlign w:val="center"/>
                <w:hideMark/>
              </w:tcPr>
            </w:tcPrChange>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58EC8B6E" w14:textId="77777777" w:rsidTr="00E419CD">
        <w:trPr>
          <w:trHeight w:val="165"/>
          <w:trPrChange w:id="5945" w:author="Brian Bohman" w:date="2021-10-27T05:58:00Z">
            <w:trPr>
              <w:trHeight w:val="165"/>
            </w:trPr>
          </w:trPrChange>
        </w:trPr>
        <w:tc>
          <w:tcPr>
            <w:tcW w:w="360" w:type="dxa"/>
            <w:vAlign w:val="center"/>
            <w:hideMark/>
            <w:tcPrChange w:id="5946" w:author="Brian Bohman" w:date="2021-10-27T05:58:00Z">
              <w:tcPr>
                <w:tcW w:w="360" w:type="dxa"/>
                <w:vAlign w:val="center"/>
                <w:hideMark/>
              </w:tcPr>
            </w:tcPrChange>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Change w:id="5947" w:author="Brian Bohman" w:date="2021-10-27T05:58:00Z">
              <w:tcPr>
                <w:tcW w:w="864" w:type="dxa"/>
                <w:vAlign w:val="center"/>
                <w:hideMark/>
              </w:tcPr>
            </w:tcPrChange>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48" w:author="Brian Bohman" w:date="2021-10-27T05:58:00Z">
              <w:tcPr>
                <w:tcW w:w="1152" w:type="dxa"/>
                <w:vAlign w:val="center"/>
                <w:hideMark/>
              </w:tcPr>
            </w:tcPrChange>
          </w:tcPr>
          <w:p w14:paraId="620A8DBA"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949" w:author="Brian Bohman" w:date="2021-10-27T05:58:00Z">
              <w:tcPr>
                <w:tcW w:w="504" w:type="dxa"/>
                <w:vAlign w:val="center"/>
                <w:hideMark/>
              </w:tcPr>
            </w:tcPrChange>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950" w:author="Brian Bohman" w:date="2021-10-27T05:58:00Z">
              <w:tcPr>
                <w:tcW w:w="1008" w:type="dxa"/>
                <w:vAlign w:val="center"/>
                <w:hideMark/>
              </w:tcPr>
            </w:tcPrChange>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951" w:author="Brian Bohman" w:date="2021-10-27T05:58:00Z">
              <w:tcPr>
                <w:tcW w:w="1008" w:type="dxa"/>
                <w:vAlign w:val="center"/>
                <w:hideMark/>
              </w:tcPr>
            </w:tcPrChange>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952" w:author="Brian Bohman" w:date="2021-10-27T05:58:00Z">
              <w:tcPr>
                <w:tcW w:w="720" w:type="dxa"/>
                <w:vAlign w:val="center"/>
                <w:hideMark/>
              </w:tcPr>
            </w:tcPrChange>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953" w:author="Brian Bohman" w:date="2021-10-27T05:58:00Z">
              <w:tcPr>
                <w:tcW w:w="1008" w:type="dxa"/>
                <w:vAlign w:val="center"/>
                <w:hideMark/>
              </w:tcPr>
            </w:tcPrChange>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954" w:author="Brian Bohman" w:date="2021-10-27T05:58:00Z">
              <w:tcPr>
                <w:tcW w:w="1152" w:type="dxa"/>
                <w:vAlign w:val="center"/>
                <w:hideMark/>
              </w:tcPr>
            </w:tcPrChange>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440" w:type="dxa"/>
            <w:vAlign w:val="center"/>
            <w:hideMark/>
            <w:tcPrChange w:id="5955" w:author="Brian Bohman" w:date="2021-10-27T05:58:00Z">
              <w:tcPr>
                <w:tcW w:w="1008" w:type="dxa"/>
                <w:vAlign w:val="center"/>
                <w:hideMark/>
              </w:tcPr>
            </w:tcPrChange>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40EBD6C8" w14:textId="77777777" w:rsidTr="00E419CD">
        <w:trPr>
          <w:trHeight w:val="165"/>
          <w:trPrChange w:id="5956" w:author="Brian Bohman" w:date="2021-10-27T05:58:00Z">
            <w:trPr>
              <w:trHeight w:val="165"/>
            </w:trPr>
          </w:trPrChange>
        </w:trPr>
        <w:tc>
          <w:tcPr>
            <w:tcW w:w="360" w:type="dxa"/>
            <w:vAlign w:val="center"/>
            <w:hideMark/>
            <w:tcPrChange w:id="5957" w:author="Brian Bohman" w:date="2021-10-27T05:58:00Z">
              <w:tcPr>
                <w:tcW w:w="360" w:type="dxa"/>
                <w:vAlign w:val="center"/>
                <w:hideMark/>
              </w:tcPr>
            </w:tcPrChange>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Change w:id="5958" w:author="Brian Bohman" w:date="2021-10-27T05:58:00Z">
              <w:tcPr>
                <w:tcW w:w="864" w:type="dxa"/>
                <w:vAlign w:val="center"/>
                <w:hideMark/>
              </w:tcPr>
            </w:tcPrChange>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59" w:author="Brian Bohman" w:date="2021-10-27T05:58:00Z">
              <w:tcPr>
                <w:tcW w:w="1152" w:type="dxa"/>
                <w:vAlign w:val="center"/>
                <w:hideMark/>
              </w:tcPr>
            </w:tcPrChange>
          </w:tcPr>
          <w:p w14:paraId="3FFEE9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960" w:author="Brian Bohman" w:date="2021-10-27T05:58:00Z">
              <w:tcPr>
                <w:tcW w:w="504" w:type="dxa"/>
                <w:vAlign w:val="center"/>
                <w:hideMark/>
              </w:tcPr>
            </w:tcPrChange>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961" w:author="Brian Bohman" w:date="2021-10-27T05:58:00Z">
              <w:tcPr>
                <w:tcW w:w="1008" w:type="dxa"/>
                <w:vAlign w:val="center"/>
                <w:hideMark/>
              </w:tcPr>
            </w:tcPrChange>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962" w:author="Brian Bohman" w:date="2021-10-27T05:58:00Z">
              <w:tcPr>
                <w:tcW w:w="1008" w:type="dxa"/>
                <w:vAlign w:val="center"/>
                <w:hideMark/>
              </w:tcPr>
            </w:tcPrChange>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963" w:author="Brian Bohman" w:date="2021-10-27T05:58:00Z">
              <w:tcPr>
                <w:tcW w:w="720" w:type="dxa"/>
                <w:vAlign w:val="center"/>
                <w:hideMark/>
              </w:tcPr>
            </w:tcPrChange>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964" w:author="Brian Bohman" w:date="2021-10-27T05:58:00Z">
              <w:tcPr>
                <w:tcW w:w="1008" w:type="dxa"/>
                <w:vAlign w:val="center"/>
                <w:hideMark/>
              </w:tcPr>
            </w:tcPrChange>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965" w:author="Brian Bohman" w:date="2021-10-27T05:58:00Z">
              <w:tcPr>
                <w:tcW w:w="1152" w:type="dxa"/>
                <w:vAlign w:val="center"/>
                <w:hideMark/>
              </w:tcPr>
            </w:tcPrChange>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440" w:type="dxa"/>
            <w:vAlign w:val="center"/>
            <w:hideMark/>
            <w:tcPrChange w:id="5966" w:author="Brian Bohman" w:date="2021-10-27T05:58:00Z">
              <w:tcPr>
                <w:tcW w:w="1008" w:type="dxa"/>
                <w:vAlign w:val="center"/>
                <w:hideMark/>
              </w:tcPr>
            </w:tcPrChange>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DB0B70D" w14:textId="77777777" w:rsidTr="00E419CD">
        <w:trPr>
          <w:trHeight w:val="165"/>
          <w:trPrChange w:id="5967" w:author="Brian Bohman" w:date="2021-10-27T05:58:00Z">
            <w:trPr>
              <w:trHeight w:val="165"/>
            </w:trPr>
          </w:trPrChange>
        </w:trPr>
        <w:tc>
          <w:tcPr>
            <w:tcW w:w="360" w:type="dxa"/>
            <w:vAlign w:val="center"/>
            <w:hideMark/>
            <w:tcPrChange w:id="5968" w:author="Brian Bohman" w:date="2021-10-27T05:58:00Z">
              <w:tcPr>
                <w:tcW w:w="360" w:type="dxa"/>
                <w:vAlign w:val="center"/>
                <w:hideMark/>
              </w:tcPr>
            </w:tcPrChange>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Change w:id="5969" w:author="Brian Bohman" w:date="2021-10-27T05:58:00Z">
              <w:tcPr>
                <w:tcW w:w="864" w:type="dxa"/>
                <w:vAlign w:val="center"/>
                <w:hideMark/>
              </w:tcPr>
            </w:tcPrChange>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70" w:author="Brian Bohman" w:date="2021-10-27T05:58:00Z">
              <w:tcPr>
                <w:tcW w:w="1152" w:type="dxa"/>
                <w:vAlign w:val="center"/>
                <w:hideMark/>
              </w:tcPr>
            </w:tcPrChange>
          </w:tcPr>
          <w:p w14:paraId="4578AFD9"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971" w:author="Brian Bohman" w:date="2021-10-27T05:58:00Z">
              <w:tcPr>
                <w:tcW w:w="504" w:type="dxa"/>
                <w:vAlign w:val="center"/>
                <w:hideMark/>
              </w:tcPr>
            </w:tcPrChange>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972" w:author="Brian Bohman" w:date="2021-10-27T05:58:00Z">
              <w:tcPr>
                <w:tcW w:w="1008" w:type="dxa"/>
                <w:vAlign w:val="center"/>
                <w:hideMark/>
              </w:tcPr>
            </w:tcPrChange>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973" w:author="Brian Bohman" w:date="2021-10-27T05:58:00Z">
              <w:tcPr>
                <w:tcW w:w="1008" w:type="dxa"/>
                <w:vAlign w:val="center"/>
                <w:hideMark/>
              </w:tcPr>
            </w:tcPrChange>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974" w:author="Brian Bohman" w:date="2021-10-27T05:58:00Z">
              <w:tcPr>
                <w:tcW w:w="720" w:type="dxa"/>
                <w:vAlign w:val="center"/>
                <w:hideMark/>
              </w:tcPr>
            </w:tcPrChange>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975" w:author="Brian Bohman" w:date="2021-10-27T05:58:00Z">
              <w:tcPr>
                <w:tcW w:w="1008" w:type="dxa"/>
                <w:vAlign w:val="center"/>
                <w:hideMark/>
              </w:tcPr>
            </w:tcPrChange>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976" w:author="Brian Bohman" w:date="2021-10-27T05:58:00Z">
              <w:tcPr>
                <w:tcW w:w="1152" w:type="dxa"/>
                <w:vAlign w:val="center"/>
                <w:hideMark/>
              </w:tcPr>
            </w:tcPrChange>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440" w:type="dxa"/>
            <w:vAlign w:val="center"/>
            <w:hideMark/>
            <w:tcPrChange w:id="5977" w:author="Brian Bohman" w:date="2021-10-27T05:58:00Z">
              <w:tcPr>
                <w:tcW w:w="1008" w:type="dxa"/>
                <w:vAlign w:val="center"/>
                <w:hideMark/>
              </w:tcPr>
            </w:tcPrChange>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556A2674" w14:textId="77777777" w:rsidTr="00E419CD">
        <w:trPr>
          <w:trHeight w:val="165"/>
          <w:trPrChange w:id="5978" w:author="Brian Bohman" w:date="2021-10-27T05:58:00Z">
            <w:trPr>
              <w:trHeight w:val="165"/>
            </w:trPr>
          </w:trPrChange>
        </w:trPr>
        <w:tc>
          <w:tcPr>
            <w:tcW w:w="360" w:type="dxa"/>
            <w:vAlign w:val="center"/>
            <w:hideMark/>
            <w:tcPrChange w:id="5979" w:author="Brian Bohman" w:date="2021-10-27T05:58:00Z">
              <w:tcPr>
                <w:tcW w:w="360" w:type="dxa"/>
                <w:vAlign w:val="center"/>
                <w:hideMark/>
              </w:tcPr>
            </w:tcPrChange>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Change w:id="5980" w:author="Brian Bohman" w:date="2021-10-27T05:58:00Z">
              <w:tcPr>
                <w:tcW w:w="864" w:type="dxa"/>
                <w:vAlign w:val="center"/>
                <w:hideMark/>
              </w:tcPr>
            </w:tcPrChange>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81" w:author="Brian Bohman" w:date="2021-10-27T05:58:00Z">
              <w:tcPr>
                <w:tcW w:w="1152" w:type="dxa"/>
                <w:vAlign w:val="center"/>
                <w:hideMark/>
              </w:tcPr>
            </w:tcPrChange>
          </w:tcPr>
          <w:p w14:paraId="7068B36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982" w:author="Brian Bohman" w:date="2021-10-27T05:58:00Z">
              <w:tcPr>
                <w:tcW w:w="504" w:type="dxa"/>
                <w:vAlign w:val="center"/>
                <w:hideMark/>
              </w:tcPr>
            </w:tcPrChange>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983" w:author="Brian Bohman" w:date="2021-10-27T05:58:00Z">
              <w:tcPr>
                <w:tcW w:w="1008" w:type="dxa"/>
                <w:vAlign w:val="center"/>
                <w:hideMark/>
              </w:tcPr>
            </w:tcPrChange>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984" w:author="Brian Bohman" w:date="2021-10-27T05:58:00Z">
              <w:tcPr>
                <w:tcW w:w="1008" w:type="dxa"/>
                <w:vAlign w:val="center"/>
                <w:hideMark/>
              </w:tcPr>
            </w:tcPrChange>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985" w:author="Brian Bohman" w:date="2021-10-27T05:58:00Z">
              <w:tcPr>
                <w:tcW w:w="720" w:type="dxa"/>
                <w:vAlign w:val="center"/>
                <w:hideMark/>
              </w:tcPr>
            </w:tcPrChange>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986" w:author="Brian Bohman" w:date="2021-10-27T05:58:00Z">
              <w:tcPr>
                <w:tcW w:w="1008" w:type="dxa"/>
                <w:vAlign w:val="center"/>
                <w:hideMark/>
              </w:tcPr>
            </w:tcPrChange>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987" w:author="Brian Bohman" w:date="2021-10-27T05:58:00Z">
              <w:tcPr>
                <w:tcW w:w="1152" w:type="dxa"/>
                <w:vAlign w:val="center"/>
                <w:hideMark/>
              </w:tcPr>
            </w:tcPrChange>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5988" w:author="Brian Bohman" w:date="2021-10-27T05:58:00Z">
              <w:tcPr>
                <w:tcW w:w="1008" w:type="dxa"/>
                <w:vAlign w:val="center"/>
                <w:hideMark/>
              </w:tcPr>
            </w:tcPrChange>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483D0E3" w14:textId="77777777" w:rsidTr="00E419CD">
        <w:trPr>
          <w:trHeight w:val="165"/>
          <w:trPrChange w:id="5989" w:author="Brian Bohman" w:date="2021-10-27T05:58:00Z">
            <w:trPr>
              <w:trHeight w:val="165"/>
            </w:trPr>
          </w:trPrChange>
        </w:trPr>
        <w:tc>
          <w:tcPr>
            <w:tcW w:w="360" w:type="dxa"/>
            <w:vAlign w:val="center"/>
            <w:hideMark/>
            <w:tcPrChange w:id="5990" w:author="Brian Bohman" w:date="2021-10-27T05:58:00Z">
              <w:tcPr>
                <w:tcW w:w="360" w:type="dxa"/>
                <w:vAlign w:val="center"/>
                <w:hideMark/>
              </w:tcPr>
            </w:tcPrChange>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Change w:id="5991" w:author="Brian Bohman" w:date="2021-10-27T05:58:00Z">
              <w:tcPr>
                <w:tcW w:w="864" w:type="dxa"/>
                <w:vAlign w:val="center"/>
                <w:hideMark/>
              </w:tcPr>
            </w:tcPrChange>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92" w:author="Brian Bohman" w:date="2021-10-27T05:58:00Z">
              <w:tcPr>
                <w:tcW w:w="1152" w:type="dxa"/>
                <w:vAlign w:val="center"/>
                <w:hideMark/>
              </w:tcPr>
            </w:tcPrChange>
          </w:tcPr>
          <w:p w14:paraId="76F5E3F7"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5993" w:author="Brian Bohman" w:date="2021-10-27T05:58:00Z">
              <w:tcPr>
                <w:tcW w:w="504" w:type="dxa"/>
                <w:vAlign w:val="center"/>
                <w:hideMark/>
              </w:tcPr>
            </w:tcPrChange>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994" w:author="Brian Bohman" w:date="2021-10-27T05:58:00Z">
              <w:tcPr>
                <w:tcW w:w="1008" w:type="dxa"/>
                <w:vAlign w:val="center"/>
                <w:hideMark/>
              </w:tcPr>
            </w:tcPrChange>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995" w:author="Brian Bohman" w:date="2021-10-27T05:58:00Z">
              <w:tcPr>
                <w:tcW w:w="1008" w:type="dxa"/>
                <w:vAlign w:val="center"/>
                <w:hideMark/>
              </w:tcPr>
            </w:tcPrChange>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996" w:author="Brian Bohman" w:date="2021-10-27T05:58:00Z">
              <w:tcPr>
                <w:tcW w:w="720" w:type="dxa"/>
                <w:vAlign w:val="center"/>
                <w:hideMark/>
              </w:tcPr>
            </w:tcPrChange>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997" w:author="Brian Bohman" w:date="2021-10-27T05:58:00Z">
              <w:tcPr>
                <w:tcW w:w="1008" w:type="dxa"/>
                <w:vAlign w:val="center"/>
                <w:hideMark/>
              </w:tcPr>
            </w:tcPrChange>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998" w:author="Brian Bohman" w:date="2021-10-27T05:58:00Z">
              <w:tcPr>
                <w:tcW w:w="1152" w:type="dxa"/>
                <w:vAlign w:val="center"/>
                <w:hideMark/>
              </w:tcPr>
            </w:tcPrChange>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440" w:type="dxa"/>
            <w:vAlign w:val="center"/>
            <w:hideMark/>
            <w:tcPrChange w:id="5999" w:author="Brian Bohman" w:date="2021-10-27T05:58:00Z">
              <w:tcPr>
                <w:tcW w:w="1008" w:type="dxa"/>
                <w:vAlign w:val="center"/>
                <w:hideMark/>
              </w:tcPr>
            </w:tcPrChange>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9663DC3" w14:textId="77777777" w:rsidTr="00E419CD">
        <w:trPr>
          <w:trHeight w:val="180"/>
          <w:trPrChange w:id="6000" w:author="Brian Bohman" w:date="2021-10-27T05:58:00Z">
            <w:trPr>
              <w:trHeight w:val="180"/>
            </w:trPr>
          </w:trPrChange>
        </w:trPr>
        <w:tc>
          <w:tcPr>
            <w:tcW w:w="360" w:type="dxa"/>
            <w:vAlign w:val="center"/>
            <w:hideMark/>
            <w:tcPrChange w:id="6001" w:author="Brian Bohman" w:date="2021-10-27T05:58:00Z">
              <w:tcPr>
                <w:tcW w:w="360" w:type="dxa"/>
                <w:vAlign w:val="center"/>
                <w:hideMark/>
              </w:tcPr>
            </w:tcPrChange>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Change w:id="6002" w:author="Brian Bohman" w:date="2021-10-27T05:58:00Z">
              <w:tcPr>
                <w:tcW w:w="864" w:type="dxa"/>
                <w:vAlign w:val="center"/>
                <w:hideMark/>
              </w:tcPr>
            </w:tcPrChange>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003" w:author="Brian Bohman" w:date="2021-10-27T05:58:00Z">
              <w:tcPr>
                <w:tcW w:w="1152" w:type="dxa"/>
                <w:vAlign w:val="center"/>
                <w:hideMark/>
              </w:tcPr>
            </w:tcPrChange>
          </w:tcPr>
          <w:p w14:paraId="358707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004" w:author="Brian Bohman" w:date="2021-10-27T05:58:00Z">
              <w:tcPr>
                <w:tcW w:w="504" w:type="dxa"/>
                <w:vAlign w:val="center"/>
                <w:hideMark/>
              </w:tcPr>
            </w:tcPrChange>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6005" w:author="Brian Bohman" w:date="2021-10-27T05:58:00Z">
              <w:tcPr>
                <w:tcW w:w="1008" w:type="dxa"/>
                <w:vAlign w:val="center"/>
                <w:hideMark/>
              </w:tcPr>
            </w:tcPrChange>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6006" w:author="Brian Bohman" w:date="2021-10-27T05:58:00Z">
              <w:tcPr>
                <w:tcW w:w="1008" w:type="dxa"/>
                <w:vAlign w:val="center"/>
                <w:hideMark/>
              </w:tcPr>
            </w:tcPrChange>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6007" w:author="Brian Bohman" w:date="2021-10-27T05:58:00Z">
              <w:tcPr>
                <w:tcW w:w="720" w:type="dxa"/>
                <w:vAlign w:val="center"/>
                <w:hideMark/>
              </w:tcPr>
            </w:tcPrChange>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6008" w:author="Brian Bohman" w:date="2021-10-27T05:58:00Z">
              <w:tcPr>
                <w:tcW w:w="1008" w:type="dxa"/>
                <w:vAlign w:val="center"/>
                <w:hideMark/>
              </w:tcPr>
            </w:tcPrChange>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6009" w:author="Brian Bohman" w:date="2021-10-27T05:58:00Z">
              <w:tcPr>
                <w:tcW w:w="1152" w:type="dxa"/>
                <w:vAlign w:val="center"/>
                <w:hideMark/>
              </w:tcPr>
            </w:tcPrChange>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440" w:type="dxa"/>
            <w:vAlign w:val="center"/>
            <w:hideMark/>
            <w:tcPrChange w:id="6010" w:author="Brian Bohman" w:date="2021-10-27T05:58:00Z">
              <w:tcPr>
                <w:tcW w:w="1008" w:type="dxa"/>
                <w:vAlign w:val="center"/>
                <w:hideMark/>
              </w:tcPr>
            </w:tcPrChange>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CAA8A8B" w14:textId="77777777" w:rsidTr="00E419CD">
        <w:trPr>
          <w:trHeight w:val="165"/>
          <w:trPrChange w:id="6011" w:author="Brian Bohman" w:date="2021-10-27T05:58:00Z">
            <w:trPr>
              <w:trHeight w:val="165"/>
            </w:trPr>
          </w:trPrChange>
        </w:trPr>
        <w:tc>
          <w:tcPr>
            <w:tcW w:w="360" w:type="dxa"/>
            <w:vAlign w:val="center"/>
            <w:hideMark/>
            <w:tcPrChange w:id="6012" w:author="Brian Bohman" w:date="2021-10-27T05:58:00Z">
              <w:tcPr>
                <w:tcW w:w="360" w:type="dxa"/>
                <w:vAlign w:val="center"/>
                <w:hideMark/>
              </w:tcPr>
            </w:tcPrChange>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Change w:id="6013" w:author="Brian Bohman" w:date="2021-10-27T05:58:00Z">
              <w:tcPr>
                <w:tcW w:w="864" w:type="dxa"/>
                <w:vAlign w:val="center"/>
                <w:hideMark/>
              </w:tcPr>
            </w:tcPrChange>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014" w:author="Brian Bohman" w:date="2021-10-27T05:58:00Z">
              <w:tcPr>
                <w:tcW w:w="1152" w:type="dxa"/>
                <w:vAlign w:val="center"/>
                <w:hideMark/>
              </w:tcPr>
            </w:tcPrChange>
          </w:tcPr>
          <w:p w14:paraId="1D49CF70"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015" w:author="Brian Bohman" w:date="2021-10-27T05:58:00Z">
              <w:tcPr>
                <w:tcW w:w="504" w:type="dxa"/>
                <w:vAlign w:val="center"/>
                <w:hideMark/>
              </w:tcPr>
            </w:tcPrChange>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6016" w:author="Brian Bohman" w:date="2021-10-27T05:58:00Z">
              <w:tcPr>
                <w:tcW w:w="1008" w:type="dxa"/>
                <w:vAlign w:val="center"/>
                <w:hideMark/>
              </w:tcPr>
            </w:tcPrChange>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6017" w:author="Brian Bohman" w:date="2021-10-27T05:58:00Z">
              <w:tcPr>
                <w:tcW w:w="1008" w:type="dxa"/>
                <w:vAlign w:val="center"/>
                <w:hideMark/>
              </w:tcPr>
            </w:tcPrChange>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6018" w:author="Brian Bohman" w:date="2021-10-27T05:58:00Z">
              <w:tcPr>
                <w:tcW w:w="720" w:type="dxa"/>
                <w:vAlign w:val="center"/>
                <w:hideMark/>
              </w:tcPr>
            </w:tcPrChange>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6019" w:author="Brian Bohman" w:date="2021-10-27T05:58:00Z">
              <w:tcPr>
                <w:tcW w:w="1008" w:type="dxa"/>
                <w:vAlign w:val="center"/>
                <w:hideMark/>
              </w:tcPr>
            </w:tcPrChange>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6020" w:author="Brian Bohman" w:date="2021-10-27T05:58:00Z">
              <w:tcPr>
                <w:tcW w:w="1152" w:type="dxa"/>
                <w:vAlign w:val="center"/>
                <w:hideMark/>
              </w:tcPr>
            </w:tcPrChange>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6021" w:author="Brian Bohman" w:date="2021-10-27T05:58:00Z">
              <w:tcPr>
                <w:tcW w:w="1008" w:type="dxa"/>
                <w:vAlign w:val="center"/>
                <w:hideMark/>
              </w:tcPr>
            </w:tcPrChange>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50B3E8E7" w14:textId="77777777" w:rsidTr="00E419CD">
        <w:trPr>
          <w:trHeight w:val="165"/>
          <w:trPrChange w:id="6022" w:author="Brian Bohman" w:date="2021-10-27T05:58:00Z">
            <w:trPr>
              <w:trHeight w:val="165"/>
            </w:trPr>
          </w:trPrChange>
        </w:trPr>
        <w:tc>
          <w:tcPr>
            <w:tcW w:w="360" w:type="dxa"/>
            <w:vAlign w:val="center"/>
            <w:hideMark/>
            <w:tcPrChange w:id="6023" w:author="Brian Bohman" w:date="2021-10-27T05:58:00Z">
              <w:tcPr>
                <w:tcW w:w="360" w:type="dxa"/>
                <w:vAlign w:val="center"/>
                <w:hideMark/>
              </w:tcPr>
            </w:tcPrChange>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Change w:id="6024" w:author="Brian Bohman" w:date="2021-10-27T05:58:00Z">
              <w:tcPr>
                <w:tcW w:w="864" w:type="dxa"/>
                <w:vAlign w:val="center"/>
                <w:hideMark/>
              </w:tcPr>
            </w:tcPrChange>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025" w:author="Brian Bohman" w:date="2021-10-27T05:58:00Z">
              <w:tcPr>
                <w:tcW w:w="1152" w:type="dxa"/>
                <w:vAlign w:val="center"/>
                <w:hideMark/>
              </w:tcPr>
            </w:tcPrChange>
          </w:tcPr>
          <w:p w14:paraId="0D197F0F"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026" w:author="Brian Bohman" w:date="2021-10-27T05:58:00Z">
              <w:tcPr>
                <w:tcW w:w="504" w:type="dxa"/>
                <w:vAlign w:val="center"/>
                <w:hideMark/>
              </w:tcPr>
            </w:tcPrChange>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6027" w:author="Brian Bohman" w:date="2021-10-27T05:58:00Z">
              <w:tcPr>
                <w:tcW w:w="1008" w:type="dxa"/>
                <w:vAlign w:val="center"/>
                <w:hideMark/>
              </w:tcPr>
            </w:tcPrChange>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6028" w:author="Brian Bohman" w:date="2021-10-27T05:58:00Z">
              <w:tcPr>
                <w:tcW w:w="1008" w:type="dxa"/>
                <w:vAlign w:val="center"/>
                <w:hideMark/>
              </w:tcPr>
            </w:tcPrChange>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6029" w:author="Brian Bohman" w:date="2021-10-27T05:58:00Z">
              <w:tcPr>
                <w:tcW w:w="720" w:type="dxa"/>
                <w:vAlign w:val="center"/>
                <w:hideMark/>
              </w:tcPr>
            </w:tcPrChange>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6030" w:author="Brian Bohman" w:date="2021-10-27T05:58:00Z">
              <w:tcPr>
                <w:tcW w:w="1008" w:type="dxa"/>
                <w:vAlign w:val="center"/>
                <w:hideMark/>
              </w:tcPr>
            </w:tcPrChange>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031" w:author="Brian Bohman" w:date="2021-10-27T05:58:00Z">
              <w:tcPr>
                <w:tcW w:w="1152" w:type="dxa"/>
                <w:vAlign w:val="center"/>
                <w:hideMark/>
              </w:tcPr>
            </w:tcPrChange>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6032" w:author="Brian Bohman" w:date="2021-10-27T05:58:00Z">
              <w:tcPr>
                <w:tcW w:w="1008" w:type="dxa"/>
                <w:vAlign w:val="center"/>
                <w:hideMark/>
              </w:tcPr>
            </w:tcPrChange>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44C6CE1D" w14:textId="77777777" w:rsidTr="00E419CD">
        <w:trPr>
          <w:trHeight w:val="165"/>
          <w:trPrChange w:id="6033" w:author="Brian Bohman" w:date="2021-10-27T05:58:00Z">
            <w:trPr>
              <w:trHeight w:val="165"/>
            </w:trPr>
          </w:trPrChange>
        </w:trPr>
        <w:tc>
          <w:tcPr>
            <w:tcW w:w="360" w:type="dxa"/>
            <w:vAlign w:val="center"/>
            <w:hideMark/>
            <w:tcPrChange w:id="6034" w:author="Brian Bohman" w:date="2021-10-27T05:58:00Z">
              <w:tcPr>
                <w:tcW w:w="360" w:type="dxa"/>
                <w:vAlign w:val="center"/>
                <w:hideMark/>
              </w:tcPr>
            </w:tcPrChange>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Change w:id="6035" w:author="Brian Bohman" w:date="2021-10-27T05:58:00Z">
              <w:tcPr>
                <w:tcW w:w="864" w:type="dxa"/>
                <w:vAlign w:val="center"/>
                <w:hideMark/>
              </w:tcPr>
            </w:tcPrChange>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036" w:author="Brian Bohman" w:date="2021-10-27T05:58:00Z">
              <w:tcPr>
                <w:tcW w:w="1152" w:type="dxa"/>
                <w:vAlign w:val="center"/>
                <w:hideMark/>
              </w:tcPr>
            </w:tcPrChange>
          </w:tcPr>
          <w:p w14:paraId="044904AD"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037" w:author="Brian Bohman" w:date="2021-10-27T05:58:00Z">
              <w:tcPr>
                <w:tcW w:w="504" w:type="dxa"/>
                <w:vAlign w:val="center"/>
                <w:hideMark/>
              </w:tcPr>
            </w:tcPrChange>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6038" w:author="Brian Bohman" w:date="2021-10-27T05:58:00Z">
              <w:tcPr>
                <w:tcW w:w="1008" w:type="dxa"/>
                <w:vAlign w:val="center"/>
                <w:hideMark/>
              </w:tcPr>
            </w:tcPrChange>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6039" w:author="Brian Bohman" w:date="2021-10-27T05:58:00Z">
              <w:tcPr>
                <w:tcW w:w="1008" w:type="dxa"/>
                <w:vAlign w:val="center"/>
                <w:hideMark/>
              </w:tcPr>
            </w:tcPrChange>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6040" w:author="Brian Bohman" w:date="2021-10-27T05:58:00Z">
              <w:tcPr>
                <w:tcW w:w="720" w:type="dxa"/>
                <w:vAlign w:val="center"/>
                <w:hideMark/>
              </w:tcPr>
            </w:tcPrChange>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6041" w:author="Brian Bohman" w:date="2021-10-27T05:58:00Z">
              <w:tcPr>
                <w:tcW w:w="1008" w:type="dxa"/>
                <w:vAlign w:val="center"/>
                <w:hideMark/>
              </w:tcPr>
            </w:tcPrChange>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6042" w:author="Brian Bohman" w:date="2021-10-27T05:58:00Z">
              <w:tcPr>
                <w:tcW w:w="1152" w:type="dxa"/>
                <w:vAlign w:val="center"/>
                <w:hideMark/>
              </w:tcPr>
            </w:tcPrChange>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6043" w:author="Brian Bohman" w:date="2021-10-27T05:58:00Z">
              <w:tcPr>
                <w:tcW w:w="1008" w:type="dxa"/>
                <w:vAlign w:val="center"/>
                <w:hideMark/>
              </w:tcPr>
            </w:tcPrChange>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0872CC8A" w14:textId="77777777" w:rsidTr="00E419CD">
        <w:trPr>
          <w:trHeight w:val="165"/>
          <w:trPrChange w:id="6044" w:author="Brian Bohman" w:date="2021-10-27T05:58:00Z">
            <w:trPr>
              <w:trHeight w:val="165"/>
            </w:trPr>
          </w:trPrChange>
        </w:trPr>
        <w:tc>
          <w:tcPr>
            <w:tcW w:w="360" w:type="dxa"/>
            <w:vAlign w:val="center"/>
            <w:hideMark/>
            <w:tcPrChange w:id="6045" w:author="Brian Bohman" w:date="2021-10-27T05:58:00Z">
              <w:tcPr>
                <w:tcW w:w="360" w:type="dxa"/>
                <w:vAlign w:val="center"/>
                <w:hideMark/>
              </w:tcPr>
            </w:tcPrChange>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Change w:id="6046" w:author="Brian Bohman" w:date="2021-10-27T05:58:00Z">
              <w:tcPr>
                <w:tcW w:w="864" w:type="dxa"/>
                <w:vAlign w:val="center"/>
                <w:hideMark/>
              </w:tcPr>
            </w:tcPrChange>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047" w:author="Brian Bohman" w:date="2021-10-27T05:58:00Z">
              <w:tcPr>
                <w:tcW w:w="1152" w:type="dxa"/>
                <w:vAlign w:val="center"/>
                <w:hideMark/>
              </w:tcPr>
            </w:tcPrChange>
          </w:tcPr>
          <w:p w14:paraId="67AE4F5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048" w:author="Brian Bohman" w:date="2021-10-27T05:58:00Z">
              <w:tcPr>
                <w:tcW w:w="504" w:type="dxa"/>
                <w:vAlign w:val="center"/>
                <w:hideMark/>
              </w:tcPr>
            </w:tcPrChange>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6049" w:author="Brian Bohman" w:date="2021-10-27T05:58:00Z">
              <w:tcPr>
                <w:tcW w:w="1008" w:type="dxa"/>
                <w:vAlign w:val="center"/>
                <w:hideMark/>
              </w:tcPr>
            </w:tcPrChange>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6050" w:author="Brian Bohman" w:date="2021-10-27T05:58:00Z">
              <w:tcPr>
                <w:tcW w:w="1008" w:type="dxa"/>
                <w:vAlign w:val="center"/>
                <w:hideMark/>
              </w:tcPr>
            </w:tcPrChange>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6051" w:author="Brian Bohman" w:date="2021-10-27T05:58:00Z">
              <w:tcPr>
                <w:tcW w:w="720" w:type="dxa"/>
                <w:vAlign w:val="center"/>
                <w:hideMark/>
              </w:tcPr>
            </w:tcPrChange>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6052" w:author="Brian Bohman" w:date="2021-10-27T05:58:00Z">
              <w:tcPr>
                <w:tcW w:w="1008" w:type="dxa"/>
                <w:vAlign w:val="center"/>
                <w:hideMark/>
              </w:tcPr>
            </w:tcPrChange>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152" w:type="dxa"/>
            <w:vAlign w:val="center"/>
            <w:hideMark/>
            <w:tcPrChange w:id="6053" w:author="Brian Bohman" w:date="2021-10-27T05:58:00Z">
              <w:tcPr>
                <w:tcW w:w="1152" w:type="dxa"/>
                <w:vAlign w:val="center"/>
                <w:hideMark/>
              </w:tcPr>
            </w:tcPrChange>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6054" w:author="Brian Bohman" w:date="2021-10-27T05:58:00Z">
              <w:tcPr>
                <w:tcW w:w="1008" w:type="dxa"/>
                <w:vAlign w:val="center"/>
                <w:hideMark/>
              </w:tcPr>
            </w:tcPrChange>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05FF0D04" w14:textId="77777777" w:rsidTr="00E419CD">
        <w:trPr>
          <w:trHeight w:val="165"/>
          <w:trPrChange w:id="6055" w:author="Brian Bohman" w:date="2021-10-27T05:58:00Z">
            <w:trPr>
              <w:trHeight w:val="165"/>
            </w:trPr>
          </w:trPrChange>
        </w:trPr>
        <w:tc>
          <w:tcPr>
            <w:tcW w:w="360" w:type="dxa"/>
            <w:vAlign w:val="center"/>
            <w:hideMark/>
            <w:tcPrChange w:id="6056" w:author="Brian Bohman" w:date="2021-10-27T05:58:00Z">
              <w:tcPr>
                <w:tcW w:w="360" w:type="dxa"/>
                <w:vAlign w:val="center"/>
                <w:hideMark/>
              </w:tcPr>
            </w:tcPrChange>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Change w:id="6057" w:author="Brian Bohman" w:date="2021-10-27T05:58:00Z">
              <w:tcPr>
                <w:tcW w:w="864" w:type="dxa"/>
                <w:vAlign w:val="center"/>
                <w:hideMark/>
              </w:tcPr>
            </w:tcPrChange>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058" w:author="Brian Bohman" w:date="2021-10-27T05:58:00Z">
              <w:tcPr>
                <w:tcW w:w="1152" w:type="dxa"/>
                <w:vAlign w:val="center"/>
                <w:hideMark/>
              </w:tcPr>
            </w:tcPrChange>
          </w:tcPr>
          <w:p w14:paraId="38DBEFA4"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059" w:author="Brian Bohman" w:date="2021-10-27T05:58:00Z">
              <w:tcPr>
                <w:tcW w:w="504" w:type="dxa"/>
                <w:vAlign w:val="center"/>
                <w:hideMark/>
              </w:tcPr>
            </w:tcPrChange>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6060" w:author="Brian Bohman" w:date="2021-10-27T05:58:00Z">
              <w:tcPr>
                <w:tcW w:w="1008" w:type="dxa"/>
                <w:vAlign w:val="center"/>
                <w:hideMark/>
              </w:tcPr>
            </w:tcPrChange>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6061" w:author="Brian Bohman" w:date="2021-10-27T05:58:00Z">
              <w:tcPr>
                <w:tcW w:w="1008" w:type="dxa"/>
                <w:vAlign w:val="center"/>
                <w:hideMark/>
              </w:tcPr>
            </w:tcPrChange>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6062" w:author="Brian Bohman" w:date="2021-10-27T05:58:00Z">
              <w:tcPr>
                <w:tcW w:w="720" w:type="dxa"/>
                <w:vAlign w:val="center"/>
                <w:hideMark/>
              </w:tcPr>
            </w:tcPrChange>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6063" w:author="Brian Bohman" w:date="2021-10-27T05:58:00Z">
              <w:tcPr>
                <w:tcW w:w="1008" w:type="dxa"/>
                <w:vAlign w:val="center"/>
                <w:hideMark/>
              </w:tcPr>
            </w:tcPrChange>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152" w:type="dxa"/>
            <w:vAlign w:val="center"/>
            <w:hideMark/>
            <w:tcPrChange w:id="6064" w:author="Brian Bohman" w:date="2021-10-27T05:58:00Z">
              <w:tcPr>
                <w:tcW w:w="1152" w:type="dxa"/>
                <w:vAlign w:val="center"/>
                <w:hideMark/>
              </w:tcPr>
            </w:tcPrChange>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440" w:type="dxa"/>
            <w:vAlign w:val="center"/>
            <w:hideMark/>
            <w:tcPrChange w:id="6065" w:author="Brian Bohman" w:date="2021-10-27T05:58:00Z">
              <w:tcPr>
                <w:tcW w:w="1008" w:type="dxa"/>
                <w:vAlign w:val="center"/>
                <w:hideMark/>
              </w:tcPr>
            </w:tcPrChange>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61E4121" w14:textId="77777777" w:rsidTr="00E419CD">
        <w:trPr>
          <w:trHeight w:val="165"/>
          <w:trPrChange w:id="6066" w:author="Brian Bohman" w:date="2021-10-27T05:58:00Z">
            <w:trPr>
              <w:trHeight w:val="165"/>
            </w:trPr>
          </w:trPrChange>
        </w:trPr>
        <w:tc>
          <w:tcPr>
            <w:tcW w:w="360" w:type="dxa"/>
            <w:vAlign w:val="center"/>
            <w:hideMark/>
            <w:tcPrChange w:id="6067" w:author="Brian Bohman" w:date="2021-10-27T05:58:00Z">
              <w:tcPr>
                <w:tcW w:w="360" w:type="dxa"/>
                <w:vAlign w:val="center"/>
                <w:hideMark/>
              </w:tcPr>
            </w:tcPrChange>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Change w:id="6068" w:author="Brian Bohman" w:date="2021-10-27T05:58:00Z">
              <w:tcPr>
                <w:tcW w:w="864" w:type="dxa"/>
                <w:vAlign w:val="center"/>
                <w:hideMark/>
              </w:tcPr>
            </w:tcPrChange>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069" w:author="Brian Bohman" w:date="2021-10-27T05:58:00Z">
              <w:tcPr>
                <w:tcW w:w="1152" w:type="dxa"/>
                <w:vAlign w:val="center"/>
                <w:hideMark/>
              </w:tcPr>
            </w:tcPrChange>
          </w:tcPr>
          <w:p w14:paraId="3EDC3CA6"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070" w:author="Brian Bohman" w:date="2021-10-27T05:58:00Z">
              <w:tcPr>
                <w:tcW w:w="504" w:type="dxa"/>
                <w:vAlign w:val="center"/>
                <w:hideMark/>
              </w:tcPr>
            </w:tcPrChange>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6071" w:author="Brian Bohman" w:date="2021-10-27T05:58:00Z">
              <w:tcPr>
                <w:tcW w:w="1008" w:type="dxa"/>
                <w:vAlign w:val="center"/>
                <w:hideMark/>
              </w:tcPr>
            </w:tcPrChange>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6072" w:author="Brian Bohman" w:date="2021-10-27T05:58:00Z">
              <w:tcPr>
                <w:tcW w:w="1008" w:type="dxa"/>
                <w:vAlign w:val="center"/>
                <w:hideMark/>
              </w:tcPr>
            </w:tcPrChange>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6073" w:author="Brian Bohman" w:date="2021-10-27T05:58:00Z">
              <w:tcPr>
                <w:tcW w:w="720" w:type="dxa"/>
                <w:vAlign w:val="center"/>
                <w:hideMark/>
              </w:tcPr>
            </w:tcPrChange>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6074" w:author="Brian Bohman" w:date="2021-10-27T05:58:00Z">
              <w:tcPr>
                <w:tcW w:w="1008" w:type="dxa"/>
                <w:vAlign w:val="center"/>
                <w:hideMark/>
              </w:tcPr>
            </w:tcPrChange>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075" w:author="Brian Bohman" w:date="2021-10-27T05:58:00Z">
              <w:tcPr>
                <w:tcW w:w="1152" w:type="dxa"/>
                <w:vAlign w:val="center"/>
                <w:hideMark/>
              </w:tcPr>
            </w:tcPrChange>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6076" w:author="Brian Bohman" w:date="2021-10-27T05:58:00Z">
              <w:tcPr>
                <w:tcW w:w="1008" w:type="dxa"/>
                <w:vAlign w:val="center"/>
                <w:hideMark/>
              </w:tcPr>
            </w:tcPrChange>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06E75C1" w14:textId="77777777" w:rsidTr="00E419CD">
        <w:trPr>
          <w:trHeight w:val="165"/>
          <w:trPrChange w:id="6077" w:author="Brian Bohman" w:date="2021-10-27T05:58:00Z">
            <w:trPr>
              <w:trHeight w:val="165"/>
            </w:trPr>
          </w:trPrChange>
        </w:trPr>
        <w:tc>
          <w:tcPr>
            <w:tcW w:w="360" w:type="dxa"/>
            <w:vAlign w:val="center"/>
            <w:hideMark/>
            <w:tcPrChange w:id="6078" w:author="Brian Bohman" w:date="2021-10-27T05:58:00Z">
              <w:tcPr>
                <w:tcW w:w="360" w:type="dxa"/>
                <w:vAlign w:val="center"/>
                <w:hideMark/>
              </w:tcPr>
            </w:tcPrChange>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Change w:id="6079" w:author="Brian Bohman" w:date="2021-10-27T05:58:00Z">
              <w:tcPr>
                <w:tcW w:w="864" w:type="dxa"/>
                <w:vAlign w:val="center"/>
                <w:hideMark/>
              </w:tcPr>
            </w:tcPrChange>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080" w:author="Brian Bohman" w:date="2021-10-27T05:58:00Z">
              <w:tcPr>
                <w:tcW w:w="1152" w:type="dxa"/>
                <w:vAlign w:val="center"/>
                <w:hideMark/>
              </w:tcPr>
            </w:tcPrChange>
          </w:tcPr>
          <w:p w14:paraId="7C10F561"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081" w:author="Brian Bohman" w:date="2021-10-27T05:58:00Z">
              <w:tcPr>
                <w:tcW w:w="504" w:type="dxa"/>
                <w:vAlign w:val="center"/>
                <w:hideMark/>
              </w:tcPr>
            </w:tcPrChange>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6082" w:author="Brian Bohman" w:date="2021-10-27T05:58:00Z">
              <w:tcPr>
                <w:tcW w:w="1008" w:type="dxa"/>
                <w:vAlign w:val="center"/>
                <w:hideMark/>
              </w:tcPr>
            </w:tcPrChange>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6083" w:author="Brian Bohman" w:date="2021-10-27T05:58:00Z">
              <w:tcPr>
                <w:tcW w:w="1008" w:type="dxa"/>
                <w:vAlign w:val="center"/>
                <w:hideMark/>
              </w:tcPr>
            </w:tcPrChange>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6084" w:author="Brian Bohman" w:date="2021-10-27T05:58:00Z">
              <w:tcPr>
                <w:tcW w:w="720" w:type="dxa"/>
                <w:vAlign w:val="center"/>
                <w:hideMark/>
              </w:tcPr>
            </w:tcPrChange>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6085" w:author="Brian Bohman" w:date="2021-10-27T05:58:00Z">
              <w:tcPr>
                <w:tcW w:w="1008" w:type="dxa"/>
                <w:vAlign w:val="center"/>
                <w:hideMark/>
              </w:tcPr>
            </w:tcPrChange>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6086" w:author="Brian Bohman" w:date="2021-10-27T05:58:00Z">
              <w:tcPr>
                <w:tcW w:w="1152" w:type="dxa"/>
                <w:vAlign w:val="center"/>
                <w:hideMark/>
              </w:tcPr>
            </w:tcPrChange>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6087" w:author="Brian Bohman" w:date="2021-10-27T05:58:00Z">
              <w:tcPr>
                <w:tcW w:w="1008" w:type="dxa"/>
                <w:vAlign w:val="center"/>
                <w:hideMark/>
              </w:tcPr>
            </w:tcPrChange>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5324CE93" w14:textId="77777777" w:rsidTr="00E419CD">
        <w:trPr>
          <w:trHeight w:val="165"/>
          <w:trPrChange w:id="6088" w:author="Brian Bohman" w:date="2021-10-27T05:58:00Z">
            <w:trPr>
              <w:trHeight w:val="165"/>
            </w:trPr>
          </w:trPrChange>
        </w:trPr>
        <w:tc>
          <w:tcPr>
            <w:tcW w:w="360" w:type="dxa"/>
            <w:vAlign w:val="center"/>
            <w:hideMark/>
            <w:tcPrChange w:id="6089" w:author="Brian Bohman" w:date="2021-10-27T05:58:00Z">
              <w:tcPr>
                <w:tcW w:w="360" w:type="dxa"/>
                <w:vAlign w:val="center"/>
                <w:hideMark/>
              </w:tcPr>
            </w:tcPrChange>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Change w:id="6090" w:author="Brian Bohman" w:date="2021-10-27T05:58:00Z">
              <w:tcPr>
                <w:tcW w:w="864" w:type="dxa"/>
                <w:vAlign w:val="center"/>
                <w:hideMark/>
              </w:tcPr>
            </w:tcPrChange>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091" w:author="Brian Bohman" w:date="2021-10-27T05:58:00Z">
              <w:tcPr>
                <w:tcW w:w="1152" w:type="dxa"/>
                <w:vAlign w:val="center"/>
                <w:hideMark/>
              </w:tcPr>
            </w:tcPrChange>
          </w:tcPr>
          <w:p w14:paraId="17FAB0F3"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092" w:author="Brian Bohman" w:date="2021-10-27T05:58:00Z">
              <w:tcPr>
                <w:tcW w:w="504" w:type="dxa"/>
                <w:vAlign w:val="center"/>
                <w:hideMark/>
              </w:tcPr>
            </w:tcPrChange>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6093" w:author="Brian Bohman" w:date="2021-10-27T05:58:00Z">
              <w:tcPr>
                <w:tcW w:w="1008" w:type="dxa"/>
                <w:vAlign w:val="center"/>
                <w:hideMark/>
              </w:tcPr>
            </w:tcPrChange>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6094" w:author="Brian Bohman" w:date="2021-10-27T05:58:00Z">
              <w:tcPr>
                <w:tcW w:w="1008" w:type="dxa"/>
                <w:vAlign w:val="center"/>
                <w:hideMark/>
              </w:tcPr>
            </w:tcPrChange>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6095" w:author="Brian Bohman" w:date="2021-10-27T05:58:00Z">
              <w:tcPr>
                <w:tcW w:w="720" w:type="dxa"/>
                <w:vAlign w:val="center"/>
                <w:hideMark/>
              </w:tcPr>
            </w:tcPrChange>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6096" w:author="Brian Bohman" w:date="2021-10-27T05:58:00Z">
              <w:tcPr>
                <w:tcW w:w="1008" w:type="dxa"/>
                <w:vAlign w:val="center"/>
                <w:hideMark/>
              </w:tcPr>
            </w:tcPrChange>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6097" w:author="Brian Bohman" w:date="2021-10-27T05:58:00Z">
              <w:tcPr>
                <w:tcW w:w="1152" w:type="dxa"/>
                <w:vAlign w:val="center"/>
                <w:hideMark/>
              </w:tcPr>
            </w:tcPrChange>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6098" w:author="Brian Bohman" w:date="2021-10-27T05:58:00Z">
              <w:tcPr>
                <w:tcW w:w="1008" w:type="dxa"/>
                <w:vAlign w:val="center"/>
                <w:hideMark/>
              </w:tcPr>
            </w:tcPrChange>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19CD" w:rsidRPr="009B3DCC" w14:paraId="773843B0" w14:textId="77777777" w:rsidTr="00E419CD">
        <w:trPr>
          <w:trHeight w:val="165"/>
          <w:trPrChange w:id="6099" w:author="Brian Bohman" w:date="2021-10-27T05:58:00Z">
            <w:trPr>
              <w:trHeight w:val="165"/>
            </w:trPr>
          </w:trPrChange>
        </w:trPr>
        <w:tc>
          <w:tcPr>
            <w:tcW w:w="360" w:type="dxa"/>
            <w:vAlign w:val="center"/>
            <w:hideMark/>
            <w:tcPrChange w:id="6100" w:author="Brian Bohman" w:date="2021-10-27T05:58:00Z">
              <w:tcPr>
                <w:tcW w:w="360" w:type="dxa"/>
                <w:vAlign w:val="center"/>
                <w:hideMark/>
              </w:tcPr>
            </w:tcPrChange>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Change w:id="6101" w:author="Brian Bohman" w:date="2021-10-27T05:58:00Z">
              <w:tcPr>
                <w:tcW w:w="864" w:type="dxa"/>
                <w:vAlign w:val="center"/>
                <w:hideMark/>
              </w:tcPr>
            </w:tcPrChange>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6102" w:author="Brian Bohman" w:date="2021-10-27T05:58:00Z">
              <w:tcPr>
                <w:tcW w:w="1152" w:type="dxa"/>
                <w:vAlign w:val="center"/>
                <w:hideMark/>
              </w:tcPr>
            </w:tcPrChange>
          </w:tcPr>
          <w:p w14:paraId="36D2D0CE" w14:textId="77777777" w:rsidR="00E42721" w:rsidRPr="009B3DCC" w:rsidRDefault="00E42721" w:rsidP="00F555E9">
            <w:pPr>
              <w:snapToGrid w:val="0"/>
              <w:jc w:val="center"/>
              <w:rPr>
                <w:sz w:val="16"/>
                <w:szCs w:val="16"/>
              </w:rPr>
            </w:pPr>
            <w:proofErr w:type="spellStart"/>
            <w:r w:rsidRPr="00266687">
              <w:rPr>
                <w:color w:val="000000"/>
                <w:sz w:val="16"/>
                <w:szCs w:val="16"/>
              </w:rPr>
              <w:t>Bintje</w:t>
            </w:r>
            <w:proofErr w:type="spellEnd"/>
          </w:p>
        </w:tc>
        <w:tc>
          <w:tcPr>
            <w:tcW w:w="504" w:type="dxa"/>
            <w:vAlign w:val="center"/>
            <w:hideMark/>
            <w:tcPrChange w:id="6103" w:author="Brian Bohman" w:date="2021-10-27T05:58:00Z">
              <w:tcPr>
                <w:tcW w:w="504" w:type="dxa"/>
                <w:vAlign w:val="center"/>
                <w:hideMark/>
              </w:tcPr>
            </w:tcPrChange>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6104" w:author="Brian Bohman" w:date="2021-10-27T05:58:00Z">
              <w:tcPr>
                <w:tcW w:w="1008" w:type="dxa"/>
                <w:vAlign w:val="center"/>
                <w:hideMark/>
              </w:tcPr>
            </w:tcPrChange>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6105" w:author="Brian Bohman" w:date="2021-10-27T05:58:00Z">
              <w:tcPr>
                <w:tcW w:w="1008" w:type="dxa"/>
                <w:vAlign w:val="center"/>
                <w:hideMark/>
              </w:tcPr>
            </w:tcPrChange>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6106" w:author="Brian Bohman" w:date="2021-10-27T05:58:00Z">
              <w:tcPr>
                <w:tcW w:w="720" w:type="dxa"/>
                <w:vAlign w:val="center"/>
                <w:hideMark/>
              </w:tcPr>
            </w:tcPrChange>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6107" w:author="Brian Bohman" w:date="2021-10-27T05:58:00Z">
              <w:tcPr>
                <w:tcW w:w="1008" w:type="dxa"/>
                <w:vAlign w:val="center"/>
                <w:hideMark/>
              </w:tcPr>
            </w:tcPrChange>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6108" w:author="Brian Bohman" w:date="2021-10-27T05:58:00Z">
              <w:tcPr>
                <w:tcW w:w="1152" w:type="dxa"/>
                <w:vAlign w:val="center"/>
                <w:hideMark/>
              </w:tcPr>
            </w:tcPrChange>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6109" w:author="Brian Bohman" w:date="2021-10-27T05:58:00Z">
              <w:tcPr>
                <w:tcW w:w="1008" w:type="dxa"/>
                <w:vAlign w:val="center"/>
                <w:hideMark/>
              </w:tcPr>
            </w:tcPrChange>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D268564" w14:textId="77777777" w:rsidTr="00E419CD">
        <w:trPr>
          <w:trHeight w:val="165"/>
          <w:trPrChange w:id="6110" w:author="Brian Bohman" w:date="2021-10-27T05:58:00Z">
            <w:trPr>
              <w:trHeight w:val="165"/>
            </w:trPr>
          </w:trPrChange>
        </w:trPr>
        <w:tc>
          <w:tcPr>
            <w:tcW w:w="360" w:type="dxa"/>
            <w:vAlign w:val="center"/>
            <w:hideMark/>
            <w:tcPrChange w:id="6111" w:author="Brian Bohman" w:date="2021-10-27T05:58:00Z">
              <w:tcPr>
                <w:tcW w:w="360" w:type="dxa"/>
                <w:vAlign w:val="center"/>
                <w:hideMark/>
              </w:tcPr>
            </w:tcPrChange>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Change w:id="6112" w:author="Brian Bohman" w:date="2021-10-27T05:58:00Z">
              <w:tcPr>
                <w:tcW w:w="864" w:type="dxa"/>
                <w:vAlign w:val="center"/>
                <w:hideMark/>
              </w:tcPr>
            </w:tcPrChange>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13" w:author="Brian Bohman" w:date="2021-10-27T05:58:00Z">
              <w:tcPr>
                <w:tcW w:w="1152" w:type="dxa"/>
                <w:vAlign w:val="center"/>
                <w:hideMark/>
              </w:tcPr>
            </w:tcPrChange>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14" w:author="Brian Bohman" w:date="2021-10-27T05:58:00Z">
              <w:tcPr>
                <w:tcW w:w="504" w:type="dxa"/>
                <w:vAlign w:val="center"/>
                <w:hideMark/>
              </w:tcPr>
            </w:tcPrChange>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115" w:author="Brian Bohman" w:date="2021-10-27T05:58:00Z">
              <w:tcPr>
                <w:tcW w:w="1008" w:type="dxa"/>
                <w:vAlign w:val="center"/>
                <w:hideMark/>
              </w:tcPr>
            </w:tcPrChange>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116" w:author="Brian Bohman" w:date="2021-10-27T05:58:00Z">
              <w:tcPr>
                <w:tcW w:w="1008" w:type="dxa"/>
                <w:vAlign w:val="center"/>
                <w:hideMark/>
              </w:tcPr>
            </w:tcPrChange>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17" w:author="Brian Bohman" w:date="2021-10-27T05:58:00Z">
              <w:tcPr>
                <w:tcW w:w="720" w:type="dxa"/>
                <w:vAlign w:val="center"/>
                <w:hideMark/>
              </w:tcPr>
            </w:tcPrChange>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18" w:author="Brian Bohman" w:date="2021-10-27T05:58:00Z">
              <w:tcPr>
                <w:tcW w:w="1008" w:type="dxa"/>
                <w:vAlign w:val="center"/>
                <w:hideMark/>
              </w:tcPr>
            </w:tcPrChange>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119" w:author="Brian Bohman" w:date="2021-10-27T05:58:00Z">
              <w:tcPr>
                <w:tcW w:w="1152" w:type="dxa"/>
                <w:vAlign w:val="center"/>
                <w:hideMark/>
              </w:tcPr>
            </w:tcPrChange>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440" w:type="dxa"/>
            <w:vAlign w:val="center"/>
            <w:hideMark/>
            <w:tcPrChange w:id="6120" w:author="Brian Bohman" w:date="2021-10-27T05:58:00Z">
              <w:tcPr>
                <w:tcW w:w="1008" w:type="dxa"/>
                <w:vAlign w:val="center"/>
                <w:hideMark/>
              </w:tcPr>
            </w:tcPrChange>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7C41B4B3" w14:textId="77777777" w:rsidTr="00E419CD">
        <w:trPr>
          <w:trHeight w:val="165"/>
          <w:trPrChange w:id="6121" w:author="Brian Bohman" w:date="2021-10-27T05:58:00Z">
            <w:trPr>
              <w:trHeight w:val="165"/>
            </w:trPr>
          </w:trPrChange>
        </w:trPr>
        <w:tc>
          <w:tcPr>
            <w:tcW w:w="360" w:type="dxa"/>
            <w:vAlign w:val="center"/>
            <w:hideMark/>
            <w:tcPrChange w:id="6122" w:author="Brian Bohman" w:date="2021-10-27T05:58:00Z">
              <w:tcPr>
                <w:tcW w:w="360" w:type="dxa"/>
                <w:vAlign w:val="center"/>
                <w:hideMark/>
              </w:tcPr>
            </w:tcPrChange>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Change w:id="6123" w:author="Brian Bohman" w:date="2021-10-27T05:58:00Z">
              <w:tcPr>
                <w:tcW w:w="864" w:type="dxa"/>
                <w:vAlign w:val="center"/>
                <w:hideMark/>
              </w:tcPr>
            </w:tcPrChange>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24" w:author="Brian Bohman" w:date="2021-10-27T05:58:00Z">
              <w:tcPr>
                <w:tcW w:w="1152" w:type="dxa"/>
                <w:vAlign w:val="center"/>
                <w:hideMark/>
              </w:tcPr>
            </w:tcPrChange>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25" w:author="Brian Bohman" w:date="2021-10-27T05:58:00Z">
              <w:tcPr>
                <w:tcW w:w="504" w:type="dxa"/>
                <w:vAlign w:val="center"/>
                <w:hideMark/>
              </w:tcPr>
            </w:tcPrChange>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126" w:author="Brian Bohman" w:date="2021-10-27T05:58:00Z">
              <w:tcPr>
                <w:tcW w:w="1008" w:type="dxa"/>
                <w:vAlign w:val="center"/>
                <w:hideMark/>
              </w:tcPr>
            </w:tcPrChange>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127" w:author="Brian Bohman" w:date="2021-10-27T05:58:00Z">
              <w:tcPr>
                <w:tcW w:w="1008" w:type="dxa"/>
                <w:vAlign w:val="center"/>
                <w:hideMark/>
              </w:tcPr>
            </w:tcPrChange>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28" w:author="Brian Bohman" w:date="2021-10-27T05:58:00Z">
              <w:tcPr>
                <w:tcW w:w="720" w:type="dxa"/>
                <w:vAlign w:val="center"/>
                <w:hideMark/>
              </w:tcPr>
            </w:tcPrChange>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29" w:author="Brian Bohman" w:date="2021-10-27T05:58:00Z">
              <w:tcPr>
                <w:tcW w:w="1008" w:type="dxa"/>
                <w:vAlign w:val="center"/>
                <w:hideMark/>
              </w:tcPr>
            </w:tcPrChange>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30" w:author="Brian Bohman" w:date="2021-10-27T05:58:00Z">
              <w:tcPr>
                <w:tcW w:w="1152" w:type="dxa"/>
                <w:vAlign w:val="center"/>
                <w:hideMark/>
              </w:tcPr>
            </w:tcPrChange>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440" w:type="dxa"/>
            <w:vAlign w:val="center"/>
            <w:hideMark/>
            <w:tcPrChange w:id="6131" w:author="Brian Bohman" w:date="2021-10-27T05:58:00Z">
              <w:tcPr>
                <w:tcW w:w="1008" w:type="dxa"/>
                <w:vAlign w:val="center"/>
                <w:hideMark/>
              </w:tcPr>
            </w:tcPrChange>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9355B42" w14:textId="77777777" w:rsidTr="00E419CD">
        <w:trPr>
          <w:trHeight w:val="165"/>
          <w:trPrChange w:id="6132" w:author="Brian Bohman" w:date="2021-10-27T05:58:00Z">
            <w:trPr>
              <w:trHeight w:val="165"/>
            </w:trPr>
          </w:trPrChange>
        </w:trPr>
        <w:tc>
          <w:tcPr>
            <w:tcW w:w="360" w:type="dxa"/>
            <w:vAlign w:val="center"/>
            <w:hideMark/>
            <w:tcPrChange w:id="6133" w:author="Brian Bohman" w:date="2021-10-27T05:58:00Z">
              <w:tcPr>
                <w:tcW w:w="360" w:type="dxa"/>
                <w:vAlign w:val="center"/>
                <w:hideMark/>
              </w:tcPr>
            </w:tcPrChange>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Change w:id="6134" w:author="Brian Bohman" w:date="2021-10-27T05:58:00Z">
              <w:tcPr>
                <w:tcW w:w="864" w:type="dxa"/>
                <w:vAlign w:val="center"/>
                <w:hideMark/>
              </w:tcPr>
            </w:tcPrChange>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35" w:author="Brian Bohman" w:date="2021-10-27T05:58:00Z">
              <w:tcPr>
                <w:tcW w:w="1152" w:type="dxa"/>
                <w:vAlign w:val="center"/>
                <w:hideMark/>
              </w:tcPr>
            </w:tcPrChange>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36" w:author="Brian Bohman" w:date="2021-10-27T05:58:00Z">
              <w:tcPr>
                <w:tcW w:w="504" w:type="dxa"/>
                <w:vAlign w:val="center"/>
                <w:hideMark/>
              </w:tcPr>
            </w:tcPrChange>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137" w:author="Brian Bohman" w:date="2021-10-27T05:58:00Z">
              <w:tcPr>
                <w:tcW w:w="1008" w:type="dxa"/>
                <w:vAlign w:val="center"/>
                <w:hideMark/>
              </w:tcPr>
            </w:tcPrChange>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138" w:author="Brian Bohman" w:date="2021-10-27T05:58:00Z">
              <w:tcPr>
                <w:tcW w:w="1008" w:type="dxa"/>
                <w:vAlign w:val="center"/>
                <w:hideMark/>
              </w:tcPr>
            </w:tcPrChange>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39" w:author="Brian Bohman" w:date="2021-10-27T05:58:00Z">
              <w:tcPr>
                <w:tcW w:w="720" w:type="dxa"/>
                <w:vAlign w:val="center"/>
                <w:hideMark/>
              </w:tcPr>
            </w:tcPrChange>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40" w:author="Brian Bohman" w:date="2021-10-27T05:58:00Z">
              <w:tcPr>
                <w:tcW w:w="1008" w:type="dxa"/>
                <w:vAlign w:val="center"/>
                <w:hideMark/>
              </w:tcPr>
            </w:tcPrChange>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41" w:author="Brian Bohman" w:date="2021-10-27T05:58:00Z">
              <w:tcPr>
                <w:tcW w:w="1152" w:type="dxa"/>
                <w:vAlign w:val="center"/>
                <w:hideMark/>
              </w:tcPr>
            </w:tcPrChange>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440" w:type="dxa"/>
            <w:vAlign w:val="center"/>
            <w:hideMark/>
            <w:tcPrChange w:id="6142" w:author="Brian Bohman" w:date="2021-10-27T05:58:00Z">
              <w:tcPr>
                <w:tcW w:w="1008" w:type="dxa"/>
                <w:vAlign w:val="center"/>
                <w:hideMark/>
              </w:tcPr>
            </w:tcPrChange>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19CD" w:rsidRPr="009B3DCC" w14:paraId="2982CE55" w14:textId="77777777" w:rsidTr="00E419CD">
        <w:trPr>
          <w:trHeight w:val="165"/>
          <w:trPrChange w:id="6143" w:author="Brian Bohman" w:date="2021-10-27T05:58:00Z">
            <w:trPr>
              <w:trHeight w:val="165"/>
            </w:trPr>
          </w:trPrChange>
        </w:trPr>
        <w:tc>
          <w:tcPr>
            <w:tcW w:w="360" w:type="dxa"/>
            <w:vAlign w:val="center"/>
            <w:hideMark/>
            <w:tcPrChange w:id="6144" w:author="Brian Bohman" w:date="2021-10-27T05:58:00Z">
              <w:tcPr>
                <w:tcW w:w="360" w:type="dxa"/>
                <w:vAlign w:val="center"/>
                <w:hideMark/>
              </w:tcPr>
            </w:tcPrChange>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Change w:id="6145" w:author="Brian Bohman" w:date="2021-10-27T05:58:00Z">
              <w:tcPr>
                <w:tcW w:w="864" w:type="dxa"/>
                <w:vAlign w:val="center"/>
                <w:hideMark/>
              </w:tcPr>
            </w:tcPrChange>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46" w:author="Brian Bohman" w:date="2021-10-27T05:58:00Z">
              <w:tcPr>
                <w:tcW w:w="1152" w:type="dxa"/>
                <w:vAlign w:val="center"/>
                <w:hideMark/>
              </w:tcPr>
            </w:tcPrChange>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47" w:author="Brian Bohman" w:date="2021-10-27T05:58:00Z">
              <w:tcPr>
                <w:tcW w:w="504" w:type="dxa"/>
                <w:vAlign w:val="center"/>
                <w:hideMark/>
              </w:tcPr>
            </w:tcPrChange>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148" w:author="Brian Bohman" w:date="2021-10-27T05:58:00Z">
              <w:tcPr>
                <w:tcW w:w="1008" w:type="dxa"/>
                <w:vAlign w:val="center"/>
                <w:hideMark/>
              </w:tcPr>
            </w:tcPrChange>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149" w:author="Brian Bohman" w:date="2021-10-27T05:58:00Z">
              <w:tcPr>
                <w:tcW w:w="1008" w:type="dxa"/>
                <w:vAlign w:val="center"/>
                <w:hideMark/>
              </w:tcPr>
            </w:tcPrChange>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50" w:author="Brian Bohman" w:date="2021-10-27T05:58:00Z">
              <w:tcPr>
                <w:tcW w:w="720" w:type="dxa"/>
                <w:vAlign w:val="center"/>
                <w:hideMark/>
              </w:tcPr>
            </w:tcPrChange>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51" w:author="Brian Bohman" w:date="2021-10-27T05:58:00Z">
              <w:tcPr>
                <w:tcW w:w="1008" w:type="dxa"/>
                <w:vAlign w:val="center"/>
                <w:hideMark/>
              </w:tcPr>
            </w:tcPrChange>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52" w:author="Brian Bohman" w:date="2021-10-27T05:58:00Z">
              <w:tcPr>
                <w:tcW w:w="1152" w:type="dxa"/>
                <w:vAlign w:val="center"/>
                <w:hideMark/>
              </w:tcPr>
            </w:tcPrChange>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440" w:type="dxa"/>
            <w:vAlign w:val="center"/>
            <w:hideMark/>
            <w:tcPrChange w:id="6153" w:author="Brian Bohman" w:date="2021-10-27T05:58:00Z">
              <w:tcPr>
                <w:tcW w:w="1008" w:type="dxa"/>
                <w:vAlign w:val="center"/>
                <w:hideMark/>
              </w:tcPr>
            </w:tcPrChange>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0650369A" w14:textId="77777777" w:rsidTr="00E419CD">
        <w:trPr>
          <w:trHeight w:val="180"/>
          <w:trPrChange w:id="6154" w:author="Brian Bohman" w:date="2021-10-27T05:58:00Z">
            <w:trPr>
              <w:trHeight w:val="180"/>
            </w:trPr>
          </w:trPrChange>
        </w:trPr>
        <w:tc>
          <w:tcPr>
            <w:tcW w:w="360" w:type="dxa"/>
            <w:vAlign w:val="center"/>
            <w:hideMark/>
            <w:tcPrChange w:id="6155" w:author="Brian Bohman" w:date="2021-10-27T05:58:00Z">
              <w:tcPr>
                <w:tcW w:w="360" w:type="dxa"/>
                <w:vAlign w:val="center"/>
                <w:hideMark/>
              </w:tcPr>
            </w:tcPrChange>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Change w:id="6156" w:author="Brian Bohman" w:date="2021-10-27T05:58:00Z">
              <w:tcPr>
                <w:tcW w:w="864" w:type="dxa"/>
                <w:vAlign w:val="center"/>
                <w:hideMark/>
              </w:tcPr>
            </w:tcPrChange>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57" w:author="Brian Bohman" w:date="2021-10-27T05:58:00Z">
              <w:tcPr>
                <w:tcW w:w="1152" w:type="dxa"/>
                <w:vAlign w:val="center"/>
                <w:hideMark/>
              </w:tcPr>
            </w:tcPrChange>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58" w:author="Brian Bohman" w:date="2021-10-27T05:58:00Z">
              <w:tcPr>
                <w:tcW w:w="504" w:type="dxa"/>
                <w:vAlign w:val="center"/>
                <w:hideMark/>
              </w:tcPr>
            </w:tcPrChange>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159" w:author="Brian Bohman" w:date="2021-10-27T05:58:00Z">
              <w:tcPr>
                <w:tcW w:w="1008" w:type="dxa"/>
                <w:vAlign w:val="center"/>
                <w:hideMark/>
              </w:tcPr>
            </w:tcPrChange>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160" w:author="Brian Bohman" w:date="2021-10-27T05:58:00Z">
              <w:tcPr>
                <w:tcW w:w="1008" w:type="dxa"/>
                <w:vAlign w:val="center"/>
                <w:hideMark/>
              </w:tcPr>
            </w:tcPrChange>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61" w:author="Brian Bohman" w:date="2021-10-27T05:58:00Z">
              <w:tcPr>
                <w:tcW w:w="720" w:type="dxa"/>
                <w:vAlign w:val="center"/>
                <w:hideMark/>
              </w:tcPr>
            </w:tcPrChange>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62" w:author="Brian Bohman" w:date="2021-10-27T05:58:00Z">
              <w:tcPr>
                <w:tcW w:w="1008" w:type="dxa"/>
                <w:vAlign w:val="center"/>
                <w:hideMark/>
              </w:tcPr>
            </w:tcPrChange>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63" w:author="Brian Bohman" w:date="2021-10-27T05:58:00Z">
              <w:tcPr>
                <w:tcW w:w="1152" w:type="dxa"/>
                <w:vAlign w:val="center"/>
                <w:hideMark/>
              </w:tcPr>
            </w:tcPrChange>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6164" w:author="Brian Bohman" w:date="2021-10-27T05:58:00Z">
              <w:tcPr>
                <w:tcW w:w="1008" w:type="dxa"/>
                <w:vAlign w:val="center"/>
                <w:hideMark/>
              </w:tcPr>
            </w:tcPrChange>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29C46AF7" w14:textId="77777777" w:rsidTr="00E419CD">
        <w:trPr>
          <w:trHeight w:val="165"/>
          <w:trPrChange w:id="6165" w:author="Brian Bohman" w:date="2021-10-27T05:58:00Z">
            <w:trPr>
              <w:trHeight w:val="165"/>
            </w:trPr>
          </w:trPrChange>
        </w:trPr>
        <w:tc>
          <w:tcPr>
            <w:tcW w:w="360" w:type="dxa"/>
            <w:vAlign w:val="center"/>
            <w:hideMark/>
            <w:tcPrChange w:id="6166" w:author="Brian Bohman" w:date="2021-10-27T05:58:00Z">
              <w:tcPr>
                <w:tcW w:w="360" w:type="dxa"/>
                <w:vAlign w:val="center"/>
                <w:hideMark/>
              </w:tcPr>
            </w:tcPrChange>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Change w:id="6167" w:author="Brian Bohman" w:date="2021-10-27T05:58:00Z">
              <w:tcPr>
                <w:tcW w:w="864" w:type="dxa"/>
                <w:vAlign w:val="center"/>
                <w:hideMark/>
              </w:tcPr>
            </w:tcPrChange>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68" w:author="Brian Bohman" w:date="2021-10-27T05:58:00Z">
              <w:tcPr>
                <w:tcW w:w="1152" w:type="dxa"/>
                <w:vAlign w:val="center"/>
                <w:hideMark/>
              </w:tcPr>
            </w:tcPrChange>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69" w:author="Brian Bohman" w:date="2021-10-27T05:58:00Z">
              <w:tcPr>
                <w:tcW w:w="504" w:type="dxa"/>
                <w:vAlign w:val="center"/>
                <w:hideMark/>
              </w:tcPr>
            </w:tcPrChange>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170" w:author="Brian Bohman" w:date="2021-10-27T05:58:00Z">
              <w:tcPr>
                <w:tcW w:w="1008" w:type="dxa"/>
                <w:vAlign w:val="center"/>
                <w:hideMark/>
              </w:tcPr>
            </w:tcPrChange>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171" w:author="Brian Bohman" w:date="2021-10-27T05:58:00Z">
              <w:tcPr>
                <w:tcW w:w="1008" w:type="dxa"/>
                <w:vAlign w:val="center"/>
                <w:hideMark/>
              </w:tcPr>
            </w:tcPrChange>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72" w:author="Brian Bohman" w:date="2021-10-27T05:58:00Z">
              <w:tcPr>
                <w:tcW w:w="720" w:type="dxa"/>
                <w:vAlign w:val="center"/>
                <w:hideMark/>
              </w:tcPr>
            </w:tcPrChange>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73" w:author="Brian Bohman" w:date="2021-10-27T05:58:00Z">
              <w:tcPr>
                <w:tcW w:w="1008" w:type="dxa"/>
                <w:vAlign w:val="center"/>
                <w:hideMark/>
              </w:tcPr>
            </w:tcPrChange>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74" w:author="Brian Bohman" w:date="2021-10-27T05:58:00Z">
              <w:tcPr>
                <w:tcW w:w="1152" w:type="dxa"/>
                <w:vAlign w:val="center"/>
                <w:hideMark/>
              </w:tcPr>
            </w:tcPrChange>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6175" w:author="Brian Bohman" w:date="2021-10-27T05:58:00Z">
              <w:tcPr>
                <w:tcW w:w="1008" w:type="dxa"/>
                <w:vAlign w:val="center"/>
                <w:hideMark/>
              </w:tcPr>
            </w:tcPrChange>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68FE5BC5" w14:textId="77777777" w:rsidTr="00E419CD">
        <w:trPr>
          <w:trHeight w:val="165"/>
          <w:trPrChange w:id="6176" w:author="Brian Bohman" w:date="2021-10-27T05:58:00Z">
            <w:trPr>
              <w:trHeight w:val="165"/>
            </w:trPr>
          </w:trPrChange>
        </w:trPr>
        <w:tc>
          <w:tcPr>
            <w:tcW w:w="360" w:type="dxa"/>
            <w:vAlign w:val="center"/>
            <w:hideMark/>
            <w:tcPrChange w:id="6177" w:author="Brian Bohman" w:date="2021-10-27T05:58:00Z">
              <w:tcPr>
                <w:tcW w:w="360" w:type="dxa"/>
                <w:vAlign w:val="center"/>
                <w:hideMark/>
              </w:tcPr>
            </w:tcPrChange>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Change w:id="6178" w:author="Brian Bohman" w:date="2021-10-27T05:58:00Z">
              <w:tcPr>
                <w:tcW w:w="864" w:type="dxa"/>
                <w:vAlign w:val="center"/>
                <w:hideMark/>
              </w:tcPr>
            </w:tcPrChange>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79" w:author="Brian Bohman" w:date="2021-10-27T05:58:00Z">
              <w:tcPr>
                <w:tcW w:w="1152" w:type="dxa"/>
                <w:vAlign w:val="center"/>
                <w:hideMark/>
              </w:tcPr>
            </w:tcPrChange>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80" w:author="Brian Bohman" w:date="2021-10-27T05:58:00Z">
              <w:tcPr>
                <w:tcW w:w="504" w:type="dxa"/>
                <w:vAlign w:val="center"/>
                <w:hideMark/>
              </w:tcPr>
            </w:tcPrChange>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181" w:author="Brian Bohman" w:date="2021-10-27T05:58:00Z">
              <w:tcPr>
                <w:tcW w:w="1008" w:type="dxa"/>
                <w:vAlign w:val="center"/>
                <w:hideMark/>
              </w:tcPr>
            </w:tcPrChange>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182" w:author="Brian Bohman" w:date="2021-10-27T05:58:00Z">
              <w:tcPr>
                <w:tcW w:w="1008" w:type="dxa"/>
                <w:vAlign w:val="center"/>
                <w:hideMark/>
              </w:tcPr>
            </w:tcPrChange>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83" w:author="Brian Bohman" w:date="2021-10-27T05:58:00Z">
              <w:tcPr>
                <w:tcW w:w="720" w:type="dxa"/>
                <w:vAlign w:val="center"/>
                <w:hideMark/>
              </w:tcPr>
            </w:tcPrChange>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84" w:author="Brian Bohman" w:date="2021-10-27T05:58:00Z">
              <w:tcPr>
                <w:tcW w:w="1008" w:type="dxa"/>
                <w:vAlign w:val="center"/>
                <w:hideMark/>
              </w:tcPr>
            </w:tcPrChange>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85" w:author="Brian Bohman" w:date="2021-10-27T05:58:00Z">
              <w:tcPr>
                <w:tcW w:w="1152" w:type="dxa"/>
                <w:vAlign w:val="center"/>
                <w:hideMark/>
              </w:tcPr>
            </w:tcPrChange>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440" w:type="dxa"/>
            <w:vAlign w:val="center"/>
            <w:hideMark/>
            <w:tcPrChange w:id="6186" w:author="Brian Bohman" w:date="2021-10-27T05:58:00Z">
              <w:tcPr>
                <w:tcW w:w="1008" w:type="dxa"/>
                <w:vAlign w:val="center"/>
                <w:hideMark/>
              </w:tcPr>
            </w:tcPrChange>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17E0E4C7" w14:textId="77777777" w:rsidTr="00E419CD">
        <w:trPr>
          <w:trHeight w:val="165"/>
          <w:trPrChange w:id="6187" w:author="Brian Bohman" w:date="2021-10-27T05:58:00Z">
            <w:trPr>
              <w:trHeight w:val="165"/>
            </w:trPr>
          </w:trPrChange>
        </w:trPr>
        <w:tc>
          <w:tcPr>
            <w:tcW w:w="360" w:type="dxa"/>
            <w:vAlign w:val="center"/>
            <w:hideMark/>
            <w:tcPrChange w:id="6188" w:author="Brian Bohman" w:date="2021-10-27T05:58:00Z">
              <w:tcPr>
                <w:tcW w:w="360" w:type="dxa"/>
                <w:vAlign w:val="center"/>
                <w:hideMark/>
              </w:tcPr>
            </w:tcPrChange>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Change w:id="6189" w:author="Brian Bohman" w:date="2021-10-27T05:58:00Z">
              <w:tcPr>
                <w:tcW w:w="864" w:type="dxa"/>
                <w:vAlign w:val="center"/>
                <w:hideMark/>
              </w:tcPr>
            </w:tcPrChange>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90" w:author="Brian Bohman" w:date="2021-10-27T05:58:00Z">
              <w:tcPr>
                <w:tcW w:w="1152" w:type="dxa"/>
                <w:vAlign w:val="center"/>
                <w:hideMark/>
              </w:tcPr>
            </w:tcPrChange>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91" w:author="Brian Bohman" w:date="2021-10-27T05:58:00Z">
              <w:tcPr>
                <w:tcW w:w="504" w:type="dxa"/>
                <w:vAlign w:val="center"/>
                <w:hideMark/>
              </w:tcPr>
            </w:tcPrChange>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192" w:author="Brian Bohman" w:date="2021-10-27T05:58:00Z">
              <w:tcPr>
                <w:tcW w:w="1008" w:type="dxa"/>
                <w:vAlign w:val="center"/>
                <w:hideMark/>
              </w:tcPr>
            </w:tcPrChange>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193" w:author="Brian Bohman" w:date="2021-10-27T05:58:00Z">
              <w:tcPr>
                <w:tcW w:w="1008" w:type="dxa"/>
                <w:vAlign w:val="center"/>
                <w:hideMark/>
              </w:tcPr>
            </w:tcPrChange>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94" w:author="Brian Bohman" w:date="2021-10-27T05:58:00Z">
              <w:tcPr>
                <w:tcW w:w="720" w:type="dxa"/>
                <w:vAlign w:val="center"/>
                <w:hideMark/>
              </w:tcPr>
            </w:tcPrChange>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95" w:author="Brian Bohman" w:date="2021-10-27T05:58:00Z">
              <w:tcPr>
                <w:tcW w:w="1008" w:type="dxa"/>
                <w:vAlign w:val="center"/>
                <w:hideMark/>
              </w:tcPr>
            </w:tcPrChange>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96" w:author="Brian Bohman" w:date="2021-10-27T05:58:00Z">
              <w:tcPr>
                <w:tcW w:w="1152" w:type="dxa"/>
                <w:vAlign w:val="center"/>
                <w:hideMark/>
              </w:tcPr>
            </w:tcPrChange>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440" w:type="dxa"/>
            <w:vAlign w:val="center"/>
            <w:hideMark/>
            <w:tcPrChange w:id="6197" w:author="Brian Bohman" w:date="2021-10-27T05:58:00Z">
              <w:tcPr>
                <w:tcW w:w="1008" w:type="dxa"/>
                <w:vAlign w:val="center"/>
                <w:hideMark/>
              </w:tcPr>
            </w:tcPrChange>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401976CB" w14:textId="77777777" w:rsidTr="00E419CD">
        <w:trPr>
          <w:trHeight w:val="165"/>
          <w:trPrChange w:id="6198" w:author="Brian Bohman" w:date="2021-10-27T05:58:00Z">
            <w:trPr>
              <w:trHeight w:val="165"/>
            </w:trPr>
          </w:trPrChange>
        </w:trPr>
        <w:tc>
          <w:tcPr>
            <w:tcW w:w="360" w:type="dxa"/>
            <w:vAlign w:val="center"/>
            <w:hideMark/>
            <w:tcPrChange w:id="6199" w:author="Brian Bohman" w:date="2021-10-27T05:58:00Z">
              <w:tcPr>
                <w:tcW w:w="360" w:type="dxa"/>
                <w:vAlign w:val="center"/>
                <w:hideMark/>
              </w:tcPr>
            </w:tcPrChange>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Change w:id="6200" w:author="Brian Bohman" w:date="2021-10-27T05:58:00Z">
              <w:tcPr>
                <w:tcW w:w="864" w:type="dxa"/>
                <w:vAlign w:val="center"/>
                <w:hideMark/>
              </w:tcPr>
            </w:tcPrChange>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01" w:author="Brian Bohman" w:date="2021-10-27T05:58:00Z">
              <w:tcPr>
                <w:tcW w:w="1152" w:type="dxa"/>
                <w:vAlign w:val="center"/>
                <w:hideMark/>
              </w:tcPr>
            </w:tcPrChange>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02" w:author="Brian Bohman" w:date="2021-10-27T05:58:00Z">
              <w:tcPr>
                <w:tcW w:w="504" w:type="dxa"/>
                <w:vAlign w:val="center"/>
                <w:hideMark/>
              </w:tcPr>
            </w:tcPrChange>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203" w:author="Brian Bohman" w:date="2021-10-27T05:58:00Z">
              <w:tcPr>
                <w:tcW w:w="1008" w:type="dxa"/>
                <w:vAlign w:val="center"/>
                <w:hideMark/>
              </w:tcPr>
            </w:tcPrChange>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204" w:author="Brian Bohman" w:date="2021-10-27T05:58:00Z">
              <w:tcPr>
                <w:tcW w:w="1008" w:type="dxa"/>
                <w:vAlign w:val="center"/>
                <w:hideMark/>
              </w:tcPr>
            </w:tcPrChange>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05" w:author="Brian Bohman" w:date="2021-10-27T05:58:00Z">
              <w:tcPr>
                <w:tcW w:w="720" w:type="dxa"/>
                <w:vAlign w:val="center"/>
                <w:hideMark/>
              </w:tcPr>
            </w:tcPrChange>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06" w:author="Brian Bohman" w:date="2021-10-27T05:58:00Z">
              <w:tcPr>
                <w:tcW w:w="1008" w:type="dxa"/>
                <w:vAlign w:val="center"/>
                <w:hideMark/>
              </w:tcPr>
            </w:tcPrChange>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207" w:author="Brian Bohman" w:date="2021-10-27T05:58:00Z">
              <w:tcPr>
                <w:tcW w:w="1152" w:type="dxa"/>
                <w:vAlign w:val="center"/>
                <w:hideMark/>
              </w:tcPr>
            </w:tcPrChange>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6208" w:author="Brian Bohman" w:date="2021-10-27T05:58:00Z">
              <w:tcPr>
                <w:tcW w:w="1008" w:type="dxa"/>
                <w:vAlign w:val="center"/>
                <w:hideMark/>
              </w:tcPr>
            </w:tcPrChange>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70429731" w14:textId="77777777" w:rsidTr="00E419CD">
        <w:trPr>
          <w:trHeight w:val="165"/>
          <w:trPrChange w:id="6209" w:author="Brian Bohman" w:date="2021-10-27T05:58:00Z">
            <w:trPr>
              <w:trHeight w:val="165"/>
            </w:trPr>
          </w:trPrChange>
        </w:trPr>
        <w:tc>
          <w:tcPr>
            <w:tcW w:w="360" w:type="dxa"/>
            <w:vAlign w:val="center"/>
            <w:hideMark/>
            <w:tcPrChange w:id="6210" w:author="Brian Bohman" w:date="2021-10-27T05:58:00Z">
              <w:tcPr>
                <w:tcW w:w="360" w:type="dxa"/>
                <w:vAlign w:val="center"/>
                <w:hideMark/>
              </w:tcPr>
            </w:tcPrChange>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Change w:id="6211" w:author="Brian Bohman" w:date="2021-10-27T05:58:00Z">
              <w:tcPr>
                <w:tcW w:w="864" w:type="dxa"/>
                <w:vAlign w:val="center"/>
                <w:hideMark/>
              </w:tcPr>
            </w:tcPrChange>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12" w:author="Brian Bohman" w:date="2021-10-27T05:58:00Z">
              <w:tcPr>
                <w:tcW w:w="1152" w:type="dxa"/>
                <w:vAlign w:val="center"/>
                <w:hideMark/>
              </w:tcPr>
            </w:tcPrChange>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13" w:author="Brian Bohman" w:date="2021-10-27T05:58:00Z">
              <w:tcPr>
                <w:tcW w:w="504" w:type="dxa"/>
                <w:vAlign w:val="center"/>
                <w:hideMark/>
              </w:tcPr>
            </w:tcPrChange>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214" w:author="Brian Bohman" w:date="2021-10-27T05:58:00Z">
              <w:tcPr>
                <w:tcW w:w="1008" w:type="dxa"/>
                <w:vAlign w:val="center"/>
                <w:hideMark/>
              </w:tcPr>
            </w:tcPrChange>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215" w:author="Brian Bohman" w:date="2021-10-27T05:58:00Z">
              <w:tcPr>
                <w:tcW w:w="1008" w:type="dxa"/>
                <w:vAlign w:val="center"/>
                <w:hideMark/>
              </w:tcPr>
            </w:tcPrChange>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16" w:author="Brian Bohman" w:date="2021-10-27T05:58:00Z">
              <w:tcPr>
                <w:tcW w:w="720" w:type="dxa"/>
                <w:vAlign w:val="center"/>
                <w:hideMark/>
              </w:tcPr>
            </w:tcPrChange>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17" w:author="Brian Bohman" w:date="2021-10-27T05:58:00Z">
              <w:tcPr>
                <w:tcW w:w="1008" w:type="dxa"/>
                <w:vAlign w:val="center"/>
                <w:hideMark/>
              </w:tcPr>
            </w:tcPrChange>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218" w:author="Brian Bohman" w:date="2021-10-27T05:58:00Z">
              <w:tcPr>
                <w:tcW w:w="1152" w:type="dxa"/>
                <w:vAlign w:val="center"/>
                <w:hideMark/>
              </w:tcPr>
            </w:tcPrChange>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440" w:type="dxa"/>
            <w:vAlign w:val="center"/>
            <w:hideMark/>
            <w:tcPrChange w:id="6219" w:author="Brian Bohman" w:date="2021-10-27T05:58:00Z">
              <w:tcPr>
                <w:tcW w:w="1008" w:type="dxa"/>
                <w:vAlign w:val="center"/>
                <w:hideMark/>
              </w:tcPr>
            </w:tcPrChange>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65D3BFB2" w14:textId="77777777" w:rsidTr="00E419CD">
        <w:trPr>
          <w:trHeight w:val="165"/>
          <w:trPrChange w:id="6220" w:author="Brian Bohman" w:date="2021-10-27T05:58:00Z">
            <w:trPr>
              <w:trHeight w:val="165"/>
            </w:trPr>
          </w:trPrChange>
        </w:trPr>
        <w:tc>
          <w:tcPr>
            <w:tcW w:w="360" w:type="dxa"/>
            <w:vAlign w:val="center"/>
            <w:hideMark/>
            <w:tcPrChange w:id="6221" w:author="Brian Bohman" w:date="2021-10-27T05:58:00Z">
              <w:tcPr>
                <w:tcW w:w="360" w:type="dxa"/>
                <w:vAlign w:val="center"/>
                <w:hideMark/>
              </w:tcPr>
            </w:tcPrChange>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Change w:id="6222" w:author="Brian Bohman" w:date="2021-10-27T05:58:00Z">
              <w:tcPr>
                <w:tcW w:w="864" w:type="dxa"/>
                <w:vAlign w:val="center"/>
                <w:hideMark/>
              </w:tcPr>
            </w:tcPrChange>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23" w:author="Brian Bohman" w:date="2021-10-27T05:58:00Z">
              <w:tcPr>
                <w:tcW w:w="1152" w:type="dxa"/>
                <w:vAlign w:val="center"/>
                <w:hideMark/>
              </w:tcPr>
            </w:tcPrChange>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24" w:author="Brian Bohman" w:date="2021-10-27T05:58:00Z">
              <w:tcPr>
                <w:tcW w:w="504" w:type="dxa"/>
                <w:vAlign w:val="center"/>
                <w:hideMark/>
              </w:tcPr>
            </w:tcPrChange>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225" w:author="Brian Bohman" w:date="2021-10-27T05:58:00Z">
              <w:tcPr>
                <w:tcW w:w="1008" w:type="dxa"/>
                <w:vAlign w:val="center"/>
                <w:hideMark/>
              </w:tcPr>
            </w:tcPrChange>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226" w:author="Brian Bohman" w:date="2021-10-27T05:58:00Z">
              <w:tcPr>
                <w:tcW w:w="1008" w:type="dxa"/>
                <w:vAlign w:val="center"/>
                <w:hideMark/>
              </w:tcPr>
            </w:tcPrChange>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27" w:author="Brian Bohman" w:date="2021-10-27T05:58:00Z">
              <w:tcPr>
                <w:tcW w:w="720" w:type="dxa"/>
                <w:vAlign w:val="center"/>
                <w:hideMark/>
              </w:tcPr>
            </w:tcPrChange>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28" w:author="Brian Bohman" w:date="2021-10-27T05:58:00Z">
              <w:tcPr>
                <w:tcW w:w="1008" w:type="dxa"/>
                <w:vAlign w:val="center"/>
                <w:hideMark/>
              </w:tcPr>
            </w:tcPrChange>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229" w:author="Brian Bohman" w:date="2021-10-27T05:58:00Z">
              <w:tcPr>
                <w:tcW w:w="1152" w:type="dxa"/>
                <w:vAlign w:val="center"/>
                <w:hideMark/>
              </w:tcPr>
            </w:tcPrChange>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440" w:type="dxa"/>
            <w:vAlign w:val="center"/>
            <w:hideMark/>
            <w:tcPrChange w:id="6230" w:author="Brian Bohman" w:date="2021-10-27T05:58:00Z">
              <w:tcPr>
                <w:tcW w:w="1008" w:type="dxa"/>
                <w:vAlign w:val="center"/>
                <w:hideMark/>
              </w:tcPr>
            </w:tcPrChange>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2B0C927" w14:textId="77777777" w:rsidTr="00E419CD">
        <w:trPr>
          <w:trHeight w:val="165"/>
          <w:trPrChange w:id="6231" w:author="Brian Bohman" w:date="2021-10-27T05:58:00Z">
            <w:trPr>
              <w:trHeight w:val="165"/>
            </w:trPr>
          </w:trPrChange>
        </w:trPr>
        <w:tc>
          <w:tcPr>
            <w:tcW w:w="360" w:type="dxa"/>
            <w:vAlign w:val="center"/>
            <w:hideMark/>
            <w:tcPrChange w:id="6232" w:author="Brian Bohman" w:date="2021-10-27T05:58:00Z">
              <w:tcPr>
                <w:tcW w:w="360" w:type="dxa"/>
                <w:vAlign w:val="center"/>
                <w:hideMark/>
              </w:tcPr>
            </w:tcPrChange>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Change w:id="6233" w:author="Brian Bohman" w:date="2021-10-27T05:58:00Z">
              <w:tcPr>
                <w:tcW w:w="864" w:type="dxa"/>
                <w:vAlign w:val="center"/>
                <w:hideMark/>
              </w:tcPr>
            </w:tcPrChange>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34" w:author="Brian Bohman" w:date="2021-10-27T05:58:00Z">
              <w:tcPr>
                <w:tcW w:w="1152" w:type="dxa"/>
                <w:vAlign w:val="center"/>
                <w:hideMark/>
              </w:tcPr>
            </w:tcPrChange>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35" w:author="Brian Bohman" w:date="2021-10-27T05:58:00Z">
              <w:tcPr>
                <w:tcW w:w="504" w:type="dxa"/>
                <w:vAlign w:val="center"/>
                <w:hideMark/>
              </w:tcPr>
            </w:tcPrChange>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236" w:author="Brian Bohman" w:date="2021-10-27T05:58:00Z">
              <w:tcPr>
                <w:tcW w:w="1008" w:type="dxa"/>
                <w:vAlign w:val="center"/>
                <w:hideMark/>
              </w:tcPr>
            </w:tcPrChange>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237" w:author="Brian Bohman" w:date="2021-10-27T05:58:00Z">
              <w:tcPr>
                <w:tcW w:w="1008" w:type="dxa"/>
                <w:vAlign w:val="center"/>
                <w:hideMark/>
              </w:tcPr>
            </w:tcPrChange>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38" w:author="Brian Bohman" w:date="2021-10-27T05:58:00Z">
              <w:tcPr>
                <w:tcW w:w="720" w:type="dxa"/>
                <w:vAlign w:val="center"/>
                <w:hideMark/>
              </w:tcPr>
            </w:tcPrChange>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39" w:author="Brian Bohman" w:date="2021-10-27T05:58:00Z">
              <w:tcPr>
                <w:tcW w:w="1008" w:type="dxa"/>
                <w:vAlign w:val="center"/>
                <w:hideMark/>
              </w:tcPr>
            </w:tcPrChange>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40" w:author="Brian Bohman" w:date="2021-10-27T05:58:00Z">
              <w:tcPr>
                <w:tcW w:w="1152" w:type="dxa"/>
                <w:vAlign w:val="center"/>
                <w:hideMark/>
              </w:tcPr>
            </w:tcPrChange>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440" w:type="dxa"/>
            <w:vAlign w:val="center"/>
            <w:hideMark/>
            <w:tcPrChange w:id="6241" w:author="Brian Bohman" w:date="2021-10-27T05:58:00Z">
              <w:tcPr>
                <w:tcW w:w="1008" w:type="dxa"/>
                <w:vAlign w:val="center"/>
                <w:hideMark/>
              </w:tcPr>
            </w:tcPrChange>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1EC46946" w14:textId="77777777" w:rsidTr="00E419CD">
        <w:trPr>
          <w:trHeight w:val="165"/>
          <w:trPrChange w:id="6242" w:author="Brian Bohman" w:date="2021-10-27T05:58:00Z">
            <w:trPr>
              <w:trHeight w:val="165"/>
            </w:trPr>
          </w:trPrChange>
        </w:trPr>
        <w:tc>
          <w:tcPr>
            <w:tcW w:w="360" w:type="dxa"/>
            <w:vAlign w:val="center"/>
            <w:hideMark/>
            <w:tcPrChange w:id="6243" w:author="Brian Bohman" w:date="2021-10-27T05:58:00Z">
              <w:tcPr>
                <w:tcW w:w="360" w:type="dxa"/>
                <w:vAlign w:val="center"/>
                <w:hideMark/>
              </w:tcPr>
            </w:tcPrChange>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Change w:id="6244" w:author="Brian Bohman" w:date="2021-10-27T05:58:00Z">
              <w:tcPr>
                <w:tcW w:w="864" w:type="dxa"/>
                <w:vAlign w:val="center"/>
                <w:hideMark/>
              </w:tcPr>
            </w:tcPrChange>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45" w:author="Brian Bohman" w:date="2021-10-27T05:58:00Z">
              <w:tcPr>
                <w:tcW w:w="1152" w:type="dxa"/>
                <w:vAlign w:val="center"/>
                <w:hideMark/>
              </w:tcPr>
            </w:tcPrChange>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46" w:author="Brian Bohman" w:date="2021-10-27T05:58:00Z">
              <w:tcPr>
                <w:tcW w:w="504" w:type="dxa"/>
                <w:vAlign w:val="center"/>
                <w:hideMark/>
              </w:tcPr>
            </w:tcPrChange>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247" w:author="Brian Bohman" w:date="2021-10-27T05:58:00Z">
              <w:tcPr>
                <w:tcW w:w="1008" w:type="dxa"/>
                <w:vAlign w:val="center"/>
                <w:hideMark/>
              </w:tcPr>
            </w:tcPrChange>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248" w:author="Brian Bohman" w:date="2021-10-27T05:58:00Z">
              <w:tcPr>
                <w:tcW w:w="1008" w:type="dxa"/>
                <w:vAlign w:val="center"/>
                <w:hideMark/>
              </w:tcPr>
            </w:tcPrChange>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49" w:author="Brian Bohman" w:date="2021-10-27T05:58:00Z">
              <w:tcPr>
                <w:tcW w:w="720" w:type="dxa"/>
                <w:vAlign w:val="center"/>
                <w:hideMark/>
              </w:tcPr>
            </w:tcPrChange>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50" w:author="Brian Bohman" w:date="2021-10-27T05:58:00Z">
              <w:tcPr>
                <w:tcW w:w="1008" w:type="dxa"/>
                <w:vAlign w:val="center"/>
                <w:hideMark/>
              </w:tcPr>
            </w:tcPrChange>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51" w:author="Brian Bohman" w:date="2021-10-27T05:58:00Z">
              <w:tcPr>
                <w:tcW w:w="1152" w:type="dxa"/>
                <w:vAlign w:val="center"/>
                <w:hideMark/>
              </w:tcPr>
            </w:tcPrChange>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6252" w:author="Brian Bohman" w:date="2021-10-27T05:58:00Z">
              <w:tcPr>
                <w:tcW w:w="1008" w:type="dxa"/>
                <w:vAlign w:val="center"/>
                <w:hideMark/>
              </w:tcPr>
            </w:tcPrChange>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5DF4F83" w14:textId="77777777" w:rsidTr="00E419CD">
        <w:trPr>
          <w:trHeight w:val="165"/>
          <w:trPrChange w:id="6253" w:author="Brian Bohman" w:date="2021-10-27T05:58:00Z">
            <w:trPr>
              <w:trHeight w:val="165"/>
            </w:trPr>
          </w:trPrChange>
        </w:trPr>
        <w:tc>
          <w:tcPr>
            <w:tcW w:w="360" w:type="dxa"/>
            <w:vAlign w:val="center"/>
            <w:hideMark/>
            <w:tcPrChange w:id="6254" w:author="Brian Bohman" w:date="2021-10-27T05:58:00Z">
              <w:tcPr>
                <w:tcW w:w="360" w:type="dxa"/>
                <w:vAlign w:val="center"/>
                <w:hideMark/>
              </w:tcPr>
            </w:tcPrChange>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Change w:id="6255" w:author="Brian Bohman" w:date="2021-10-27T05:58:00Z">
              <w:tcPr>
                <w:tcW w:w="864" w:type="dxa"/>
                <w:vAlign w:val="center"/>
                <w:hideMark/>
              </w:tcPr>
            </w:tcPrChange>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56" w:author="Brian Bohman" w:date="2021-10-27T05:58:00Z">
              <w:tcPr>
                <w:tcW w:w="1152" w:type="dxa"/>
                <w:vAlign w:val="center"/>
                <w:hideMark/>
              </w:tcPr>
            </w:tcPrChange>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57" w:author="Brian Bohman" w:date="2021-10-27T05:58:00Z">
              <w:tcPr>
                <w:tcW w:w="504" w:type="dxa"/>
                <w:vAlign w:val="center"/>
                <w:hideMark/>
              </w:tcPr>
            </w:tcPrChange>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258" w:author="Brian Bohman" w:date="2021-10-27T05:58:00Z">
              <w:tcPr>
                <w:tcW w:w="1008" w:type="dxa"/>
                <w:vAlign w:val="center"/>
                <w:hideMark/>
              </w:tcPr>
            </w:tcPrChange>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259" w:author="Brian Bohman" w:date="2021-10-27T05:58:00Z">
              <w:tcPr>
                <w:tcW w:w="1008" w:type="dxa"/>
                <w:vAlign w:val="center"/>
                <w:hideMark/>
              </w:tcPr>
            </w:tcPrChange>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60" w:author="Brian Bohman" w:date="2021-10-27T05:58:00Z">
              <w:tcPr>
                <w:tcW w:w="720" w:type="dxa"/>
                <w:vAlign w:val="center"/>
                <w:hideMark/>
              </w:tcPr>
            </w:tcPrChange>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61" w:author="Brian Bohman" w:date="2021-10-27T05:58:00Z">
              <w:tcPr>
                <w:tcW w:w="1008" w:type="dxa"/>
                <w:vAlign w:val="center"/>
                <w:hideMark/>
              </w:tcPr>
            </w:tcPrChange>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62" w:author="Brian Bohman" w:date="2021-10-27T05:58:00Z">
              <w:tcPr>
                <w:tcW w:w="1152" w:type="dxa"/>
                <w:vAlign w:val="center"/>
                <w:hideMark/>
              </w:tcPr>
            </w:tcPrChange>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263" w:author="Brian Bohman" w:date="2021-10-27T05:58:00Z">
              <w:tcPr>
                <w:tcW w:w="1008" w:type="dxa"/>
                <w:vAlign w:val="center"/>
                <w:hideMark/>
              </w:tcPr>
            </w:tcPrChange>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F4221E8" w14:textId="77777777" w:rsidTr="00E419CD">
        <w:trPr>
          <w:trHeight w:val="165"/>
          <w:trPrChange w:id="6264" w:author="Brian Bohman" w:date="2021-10-27T05:58:00Z">
            <w:trPr>
              <w:trHeight w:val="165"/>
            </w:trPr>
          </w:trPrChange>
        </w:trPr>
        <w:tc>
          <w:tcPr>
            <w:tcW w:w="360" w:type="dxa"/>
            <w:vAlign w:val="center"/>
            <w:hideMark/>
            <w:tcPrChange w:id="6265" w:author="Brian Bohman" w:date="2021-10-27T05:58:00Z">
              <w:tcPr>
                <w:tcW w:w="360" w:type="dxa"/>
                <w:vAlign w:val="center"/>
                <w:hideMark/>
              </w:tcPr>
            </w:tcPrChange>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Change w:id="6266" w:author="Brian Bohman" w:date="2021-10-27T05:58:00Z">
              <w:tcPr>
                <w:tcW w:w="864" w:type="dxa"/>
                <w:vAlign w:val="center"/>
                <w:hideMark/>
              </w:tcPr>
            </w:tcPrChange>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67" w:author="Brian Bohman" w:date="2021-10-27T05:58:00Z">
              <w:tcPr>
                <w:tcW w:w="1152" w:type="dxa"/>
                <w:vAlign w:val="center"/>
                <w:hideMark/>
              </w:tcPr>
            </w:tcPrChange>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68" w:author="Brian Bohman" w:date="2021-10-27T05:58:00Z">
              <w:tcPr>
                <w:tcW w:w="504" w:type="dxa"/>
                <w:vAlign w:val="center"/>
                <w:hideMark/>
              </w:tcPr>
            </w:tcPrChange>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269" w:author="Brian Bohman" w:date="2021-10-27T05:58:00Z">
              <w:tcPr>
                <w:tcW w:w="1008" w:type="dxa"/>
                <w:vAlign w:val="center"/>
                <w:hideMark/>
              </w:tcPr>
            </w:tcPrChange>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270" w:author="Brian Bohman" w:date="2021-10-27T05:58:00Z">
              <w:tcPr>
                <w:tcW w:w="1008" w:type="dxa"/>
                <w:vAlign w:val="center"/>
                <w:hideMark/>
              </w:tcPr>
            </w:tcPrChange>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71" w:author="Brian Bohman" w:date="2021-10-27T05:58:00Z">
              <w:tcPr>
                <w:tcW w:w="720" w:type="dxa"/>
                <w:vAlign w:val="center"/>
                <w:hideMark/>
              </w:tcPr>
            </w:tcPrChange>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72" w:author="Brian Bohman" w:date="2021-10-27T05:58:00Z">
              <w:tcPr>
                <w:tcW w:w="1008" w:type="dxa"/>
                <w:vAlign w:val="center"/>
                <w:hideMark/>
              </w:tcPr>
            </w:tcPrChange>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73" w:author="Brian Bohman" w:date="2021-10-27T05:58:00Z">
              <w:tcPr>
                <w:tcW w:w="1152" w:type="dxa"/>
                <w:vAlign w:val="center"/>
                <w:hideMark/>
              </w:tcPr>
            </w:tcPrChange>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6274" w:author="Brian Bohman" w:date="2021-10-27T05:58:00Z">
              <w:tcPr>
                <w:tcW w:w="1008" w:type="dxa"/>
                <w:vAlign w:val="center"/>
                <w:hideMark/>
              </w:tcPr>
            </w:tcPrChange>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30C69D8A" w14:textId="77777777" w:rsidTr="00E419CD">
        <w:trPr>
          <w:trHeight w:val="165"/>
          <w:trPrChange w:id="6275" w:author="Brian Bohman" w:date="2021-10-27T05:58:00Z">
            <w:trPr>
              <w:trHeight w:val="165"/>
            </w:trPr>
          </w:trPrChange>
        </w:trPr>
        <w:tc>
          <w:tcPr>
            <w:tcW w:w="360" w:type="dxa"/>
            <w:vAlign w:val="center"/>
            <w:hideMark/>
            <w:tcPrChange w:id="6276" w:author="Brian Bohman" w:date="2021-10-27T05:58:00Z">
              <w:tcPr>
                <w:tcW w:w="360" w:type="dxa"/>
                <w:vAlign w:val="center"/>
                <w:hideMark/>
              </w:tcPr>
            </w:tcPrChange>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Change w:id="6277" w:author="Brian Bohman" w:date="2021-10-27T05:58:00Z">
              <w:tcPr>
                <w:tcW w:w="864" w:type="dxa"/>
                <w:vAlign w:val="center"/>
                <w:hideMark/>
              </w:tcPr>
            </w:tcPrChange>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78" w:author="Brian Bohman" w:date="2021-10-27T05:58:00Z">
              <w:tcPr>
                <w:tcW w:w="1152" w:type="dxa"/>
                <w:vAlign w:val="center"/>
                <w:hideMark/>
              </w:tcPr>
            </w:tcPrChange>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79" w:author="Brian Bohman" w:date="2021-10-27T05:58:00Z">
              <w:tcPr>
                <w:tcW w:w="504" w:type="dxa"/>
                <w:vAlign w:val="center"/>
                <w:hideMark/>
              </w:tcPr>
            </w:tcPrChange>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280" w:author="Brian Bohman" w:date="2021-10-27T05:58:00Z">
              <w:tcPr>
                <w:tcW w:w="1008" w:type="dxa"/>
                <w:vAlign w:val="center"/>
                <w:hideMark/>
              </w:tcPr>
            </w:tcPrChange>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281" w:author="Brian Bohman" w:date="2021-10-27T05:58:00Z">
              <w:tcPr>
                <w:tcW w:w="1008" w:type="dxa"/>
                <w:vAlign w:val="center"/>
                <w:hideMark/>
              </w:tcPr>
            </w:tcPrChange>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82" w:author="Brian Bohman" w:date="2021-10-27T05:58:00Z">
              <w:tcPr>
                <w:tcW w:w="720" w:type="dxa"/>
                <w:vAlign w:val="center"/>
                <w:hideMark/>
              </w:tcPr>
            </w:tcPrChange>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83" w:author="Brian Bohman" w:date="2021-10-27T05:58:00Z">
              <w:tcPr>
                <w:tcW w:w="1008" w:type="dxa"/>
                <w:vAlign w:val="center"/>
                <w:hideMark/>
              </w:tcPr>
            </w:tcPrChange>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84" w:author="Brian Bohman" w:date="2021-10-27T05:58:00Z">
              <w:tcPr>
                <w:tcW w:w="1152" w:type="dxa"/>
                <w:vAlign w:val="center"/>
                <w:hideMark/>
              </w:tcPr>
            </w:tcPrChange>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285" w:author="Brian Bohman" w:date="2021-10-27T05:58:00Z">
              <w:tcPr>
                <w:tcW w:w="1008" w:type="dxa"/>
                <w:vAlign w:val="center"/>
                <w:hideMark/>
              </w:tcPr>
            </w:tcPrChange>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7FF646B2" w14:textId="77777777" w:rsidTr="00E419CD">
        <w:trPr>
          <w:trHeight w:val="165"/>
          <w:trPrChange w:id="6286" w:author="Brian Bohman" w:date="2021-10-27T05:58:00Z">
            <w:trPr>
              <w:trHeight w:val="165"/>
            </w:trPr>
          </w:trPrChange>
        </w:trPr>
        <w:tc>
          <w:tcPr>
            <w:tcW w:w="360" w:type="dxa"/>
            <w:vAlign w:val="center"/>
            <w:hideMark/>
            <w:tcPrChange w:id="6287" w:author="Brian Bohman" w:date="2021-10-27T05:58:00Z">
              <w:tcPr>
                <w:tcW w:w="360" w:type="dxa"/>
                <w:vAlign w:val="center"/>
                <w:hideMark/>
              </w:tcPr>
            </w:tcPrChange>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Change w:id="6288" w:author="Brian Bohman" w:date="2021-10-27T05:58:00Z">
              <w:tcPr>
                <w:tcW w:w="864" w:type="dxa"/>
                <w:vAlign w:val="center"/>
                <w:hideMark/>
              </w:tcPr>
            </w:tcPrChange>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89" w:author="Brian Bohman" w:date="2021-10-27T05:58:00Z">
              <w:tcPr>
                <w:tcW w:w="1152" w:type="dxa"/>
                <w:vAlign w:val="center"/>
                <w:hideMark/>
              </w:tcPr>
            </w:tcPrChange>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90" w:author="Brian Bohman" w:date="2021-10-27T05:58:00Z">
              <w:tcPr>
                <w:tcW w:w="504" w:type="dxa"/>
                <w:vAlign w:val="center"/>
                <w:hideMark/>
              </w:tcPr>
            </w:tcPrChange>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291" w:author="Brian Bohman" w:date="2021-10-27T05:58:00Z">
              <w:tcPr>
                <w:tcW w:w="1008" w:type="dxa"/>
                <w:vAlign w:val="center"/>
                <w:hideMark/>
              </w:tcPr>
            </w:tcPrChange>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292" w:author="Brian Bohman" w:date="2021-10-27T05:58:00Z">
              <w:tcPr>
                <w:tcW w:w="1008" w:type="dxa"/>
                <w:vAlign w:val="center"/>
                <w:hideMark/>
              </w:tcPr>
            </w:tcPrChange>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93" w:author="Brian Bohman" w:date="2021-10-27T05:58:00Z">
              <w:tcPr>
                <w:tcW w:w="720" w:type="dxa"/>
                <w:vAlign w:val="center"/>
                <w:hideMark/>
              </w:tcPr>
            </w:tcPrChange>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94" w:author="Brian Bohman" w:date="2021-10-27T05:58:00Z">
              <w:tcPr>
                <w:tcW w:w="1008" w:type="dxa"/>
                <w:vAlign w:val="center"/>
                <w:hideMark/>
              </w:tcPr>
            </w:tcPrChange>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95" w:author="Brian Bohman" w:date="2021-10-27T05:58:00Z">
              <w:tcPr>
                <w:tcW w:w="1152" w:type="dxa"/>
                <w:vAlign w:val="center"/>
                <w:hideMark/>
              </w:tcPr>
            </w:tcPrChange>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440" w:type="dxa"/>
            <w:vAlign w:val="center"/>
            <w:hideMark/>
            <w:tcPrChange w:id="6296" w:author="Brian Bohman" w:date="2021-10-27T05:58:00Z">
              <w:tcPr>
                <w:tcW w:w="1008" w:type="dxa"/>
                <w:vAlign w:val="center"/>
                <w:hideMark/>
              </w:tcPr>
            </w:tcPrChange>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19CD" w:rsidRPr="009B3DCC" w14:paraId="595D4F10" w14:textId="77777777" w:rsidTr="00E419CD">
        <w:trPr>
          <w:trHeight w:val="165"/>
          <w:trPrChange w:id="6297" w:author="Brian Bohman" w:date="2021-10-27T05:58:00Z">
            <w:trPr>
              <w:trHeight w:val="165"/>
            </w:trPr>
          </w:trPrChange>
        </w:trPr>
        <w:tc>
          <w:tcPr>
            <w:tcW w:w="360" w:type="dxa"/>
            <w:vAlign w:val="center"/>
            <w:hideMark/>
            <w:tcPrChange w:id="6298" w:author="Brian Bohman" w:date="2021-10-27T05:58:00Z">
              <w:tcPr>
                <w:tcW w:w="360" w:type="dxa"/>
                <w:vAlign w:val="center"/>
                <w:hideMark/>
              </w:tcPr>
            </w:tcPrChange>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Change w:id="6299" w:author="Brian Bohman" w:date="2021-10-27T05:58:00Z">
              <w:tcPr>
                <w:tcW w:w="864" w:type="dxa"/>
                <w:vAlign w:val="center"/>
                <w:hideMark/>
              </w:tcPr>
            </w:tcPrChange>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00" w:author="Brian Bohman" w:date="2021-10-27T05:58:00Z">
              <w:tcPr>
                <w:tcW w:w="1152" w:type="dxa"/>
                <w:vAlign w:val="center"/>
                <w:hideMark/>
              </w:tcPr>
            </w:tcPrChange>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01" w:author="Brian Bohman" w:date="2021-10-27T05:58:00Z">
              <w:tcPr>
                <w:tcW w:w="504" w:type="dxa"/>
                <w:vAlign w:val="center"/>
                <w:hideMark/>
              </w:tcPr>
            </w:tcPrChange>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302" w:author="Brian Bohman" w:date="2021-10-27T05:58:00Z">
              <w:tcPr>
                <w:tcW w:w="1008" w:type="dxa"/>
                <w:vAlign w:val="center"/>
                <w:hideMark/>
              </w:tcPr>
            </w:tcPrChange>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303" w:author="Brian Bohman" w:date="2021-10-27T05:58:00Z">
              <w:tcPr>
                <w:tcW w:w="1008" w:type="dxa"/>
                <w:vAlign w:val="center"/>
                <w:hideMark/>
              </w:tcPr>
            </w:tcPrChange>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04" w:author="Brian Bohman" w:date="2021-10-27T05:58:00Z">
              <w:tcPr>
                <w:tcW w:w="720" w:type="dxa"/>
                <w:vAlign w:val="center"/>
                <w:hideMark/>
              </w:tcPr>
            </w:tcPrChange>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05" w:author="Brian Bohman" w:date="2021-10-27T05:58:00Z">
              <w:tcPr>
                <w:tcW w:w="1008" w:type="dxa"/>
                <w:vAlign w:val="center"/>
                <w:hideMark/>
              </w:tcPr>
            </w:tcPrChange>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06" w:author="Brian Bohman" w:date="2021-10-27T05:58:00Z">
              <w:tcPr>
                <w:tcW w:w="1152" w:type="dxa"/>
                <w:vAlign w:val="center"/>
                <w:hideMark/>
              </w:tcPr>
            </w:tcPrChange>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307" w:author="Brian Bohman" w:date="2021-10-27T05:58:00Z">
              <w:tcPr>
                <w:tcW w:w="1008" w:type="dxa"/>
                <w:vAlign w:val="center"/>
                <w:hideMark/>
              </w:tcPr>
            </w:tcPrChange>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060BEB14" w14:textId="77777777" w:rsidTr="00E419CD">
        <w:trPr>
          <w:trHeight w:val="180"/>
          <w:trPrChange w:id="6308" w:author="Brian Bohman" w:date="2021-10-27T05:58:00Z">
            <w:trPr>
              <w:trHeight w:val="180"/>
            </w:trPr>
          </w:trPrChange>
        </w:trPr>
        <w:tc>
          <w:tcPr>
            <w:tcW w:w="360" w:type="dxa"/>
            <w:vAlign w:val="center"/>
            <w:hideMark/>
            <w:tcPrChange w:id="6309" w:author="Brian Bohman" w:date="2021-10-27T05:58:00Z">
              <w:tcPr>
                <w:tcW w:w="360" w:type="dxa"/>
                <w:vAlign w:val="center"/>
                <w:hideMark/>
              </w:tcPr>
            </w:tcPrChange>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Change w:id="6310" w:author="Brian Bohman" w:date="2021-10-27T05:58:00Z">
              <w:tcPr>
                <w:tcW w:w="864" w:type="dxa"/>
                <w:vAlign w:val="center"/>
                <w:hideMark/>
              </w:tcPr>
            </w:tcPrChange>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11" w:author="Brian Bohman" w:date="2021-10-27T05:58:00Z">
              <w:tcPr>
                <w:tcW w:w="1152" w:type="dxa"/>
                <w:vAlign w:val="center"/>
                <w:hideMark/>
              </w:tcPr>
            </w:tcPrChange>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12" w:author="Brian Bohman" w:date="2021-10-27T05:58:00Z">
              <w:tcPr>
                <w:tcW w:w="504" w:type="dxa"/>
                <w:vAlign w:val="center"/>
                <w:hideMark/>
              </w:tcPr>
            </w:tcPrChange>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313" w:author="Brian Bohman" w:date="2021-10-27T05:58:00Z">
              <w:tcPr>
                <w:tcW w:w="1008" w:type="dxa"/>
                <w:vAlign w:val="center"/>
                <w:hideMark/>
              </w:tcPr>
            </w:tcPrChange>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314" w:author="Brian Bohman" w:date="2021-10-27T05:58:00Z">
              <w:tcPr>
                <w:tcW w:w="1008" w:type="dxa"/>
                <w:vAlign w:val="center"/>
                <w:hideMark/>
              </w:tcPr>
            </w:tcPrChange>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15" w:author="Brian Bohman" w:date="2021-10-27T05:58:00Z">
              <w:tcPr>
                <w:tcW w:w="720" w:type="dxa"/>
                <w:vAlign w:val="center"/>
                <w:hideMark/>
              </w:tcPr>
            </w:tcPrChange>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16" w:author="Brian Bohman" w:date="2021-10-27T05:58:00Z">
              <w:tcPr>
                <w:tcW w:w="1008" w:type="dxa"/>
                <w:vAlign w:val="center"/>
                <w:hideMark/>
              </w:tcPr>
            </w:tcPrChange>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317" w:author="Brian Bohman" w:date="2021-10-27T05:58:00Z">
              <w:tcPr>
                <w:tcW w:w="1152" w:type="dxa"/>
                <w:vAlign w:val="center"/>
                <w:hideMark/>
              </w:tcPr>
            </w:tcPrChange>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318" w:author="Brian Bohman" w:date="2021-10-27T05:58:00Z">
              <w:tcPr>
                <w:tcW w:w="1008" w:type="dxa"/>
                <w:vAlign w:val="center"/>
                <w:hideMark/>
              </w:tcPr>
            </w:tcPrChange>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8FF9D7" w14:textId="77777777" w:rsidTr="00E419CD">
        <w:trPr>
          <w:trHeight w:val="165"/>
          <w:trPrChange w:id="6319" w:author="Brian Bohman" w:date="2021-10-27T05:58:00Z">
            <w:trPr>
              <w:trHeight w:val="165"/>
            </w:trPr>
          </w:trPrChange>
        </w:trPr>
        <w:tc>
          <w:tcPr>
            <w:tcW w:w="360" w:type="dxa"/>
            <w:vAlign w:val="center"/>
            <w:hideMark/>
            <w:tcPrChange w:id="6320" w:author="Brian Bohman" w:date="2021-10-27T05:58:00Z">
              <w:tcPr>
                <w:tcW w:w="360" w:type="dxa"/>
                <w:vAlign w:val="center"/>
                <w:hideMark/>
              </w:tcPr>
            </w:tcPrChange>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Change w:id="6321" w:author="Brian Bohman" w:date="2021-10-27T05:58:00Z">
              <w:tcPr>
                <w:tcW w:w="864" w:type="dxa"/>
                <w:vAlign w:val="center"/>
                <w:hideMark/>
              </w:tcPr>
            </w:tcPrChange>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22" w:author="Brian Bohman" w:date="2021-10-27T05:58:00Z">
              <w:tcPr>
                <w:tcW w:w="1152" w:type="dxa"/>
                <w:vAlign w:val="center"/>
                <w:hideMark/>
              </w:tcPr>
            </w:tcPrChange>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23" w:author="Brian Bohman" w:date="2021-10-27T05:58:00Z">
              <w:tcPr>
                <w:tcW w:w="504" w:type="dxa"/>
                <w:vAlign w:val="center"/>
                <w:hideMark/>
              </w:tcPr>
            </w:tcPrChange>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324" w:author="Brian Bohman" w:date="2021-10-27T05:58:00Z">
              <w:tcPr>
                <w:tcW w:w="1008" w:type="dxa"/>
                <w:vAlign w:val="center"/>
                <w:hideMark/>
              </w:tcPr>
            </w:tcPrChange>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325" w:author="Brian Bohman" w:date="2021-10-27T05:58:00Z">
              <w:tcPr>
                <w:tcW w:w="1008" w:type="dxa"/>
                <w:vAlign w:val="center"/>
                <w:hideMark/>
              </w:tcPr>
            </w:tcPrChange>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26" w:author="Brian Bohman" w:date="2021-10-27T05:58:00Z">
              <w:tcPr>
                <w:tcW w:w="720" w:type="dxa"/>
                <w:vAlign w:val="center"/>
                <w:hideMark/>
              </w:tcPr>
            </w:tcPrChange>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27" w:author="Brian Bohman" w:date="2021-10-27T05:58:00Z">
              <w:tcPr>
                <w:tcW w:w="1008" w:type="dxa"/>
                <w:vAlign w:val="center"/>
                <w:hideMark/>
              </w:tcPr>
            </w:tcPrChange>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328" w:author="Brian Bohman" w:date="2021-10-27T05:58:00Z">
              <w:tcPr>
                <w:tcW w:w="1152" w:type="dxa"/>
                <w:vAlign w:val="center"/>
                <w:hideMark/>
              </w:tcPr>
            </w:tcPrChange>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440" w:type="dxa"/>
            <w:vAlign w:val="center"/>
            <w:hideMark/>
            <w:tcPrChange w:id="6329" w:author="Brian Bohman" w:date="2021-10-27T05:58:00Z">
              <w:tcPr>
                <w:tcW w:w="1008" w:type="dxa"/>
                <w:vAlign w:val="center"/>
                <w:hideMark/>
              </w:tcPr>
            </w:tcPrChange>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3CD73F1" w14:textId="77777777" w:rsidTr="00E419CD">
        <w:trPr>
          <w:trHeight w:val="165"/>
          <w:trPrChange w:id="6330" w:author="Brian Bohman" w:date="2021-10-27T05:58:00Z">
            <w:trPr>
              <w:trHeight w:val="165"/>
            </w:trPr>
          </w:trPrChange>
        </w:trPr>
        <w:tc>
          <w:tcPr>
            <w:tcW w:w="360" w:type="dxa"/>
            <w:vAlign w:val="center"/>
            <w:hideMark/>
            <w:tcPrChange w:id="6331" w:author="Brian Bohman" w:date="2021-10-27T05:58:00Z">
              <w:tcPr>
                <w:tcW w:w="360" w:type="dxa"/>
                <w:vAlign w:val="center"/>
                <w:hideMark/>
              </w:tcPr>
            </w:tcPrChange>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Change w:id="6332" w:author="Brian Bohman" w:date="2021-10-27T05:58:00Z">
              <w:tcPr>
                <w:tcW w:w="864" w:type="dxa"/>
                <w:vAlign w:val="center"/>
                <w:hideMark/>
              </w:tcPr>
            </w:tcPrChange>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33" w:author="Brian Bohman" w:date="2021-10-27T05:58:00Z">
              <w:tcPr>
                <w:tcW w:w="1152" w:type="dxa"/>
                <w:vAlign w:val="center"/>
                <w:hideMark/>
              </w:tcPr>
            </w:tcPrChange>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34" w:author="Brian Bohman" w:date="2021-10-27T05:58:00Z">
              <w:tcPr>
                <w:tcW w:w="504" w:type="dxa"/>
                <w:vAlign w:val="center"/>
                <w:hideMark/>
              </w:tcPr>
            </w:tcPrChange>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335" w:author="Brian Bohman" w:date="2021-10-27T05:58:00Z">
              <w:tcPr>
                <w:tcW w:w="1008" w:type="dxa"/>
                <w:vAlign w:val="center"/>
                <w:hideMark/>
              </w:tcPr>
            </w:tcPrChange>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336" w:author="Brian Bohman" w:date="2021-10-27T05:58:00Z">
              <w:tcPr>
                <w:tcW w:w="1008" w:type="dxa"/>
                <w:vAlign w:val="center"/>
                <w:hideMark/>
              </w:tcPr>
            </w:tcPrChange>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37" w:author="Brian Bohman" w:date="2021-10-27T05:58:00Z">
              <w:tcPr>
                <w:tcW w:w="720" w:type="dxa"/>
                <w:vAlign w:val="center"/>
                <w:hideMark/>
              </w:tcPr>
            </w:tcPrChange>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38" w:author="Brian Bohman" w:date="2021-10-27T05:58:00Z">
              <w:tcPr>
                <w:tcW w:w="1008" w:type="dxa"/>
                <w:vAlign w:val="center"/>
                <w:hideMark/>
              </w:tcPr>
            </w:tcPrChange>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339" w:author="Brian Bohman" w:date="2021-10-27T05:58:00Z">
              <w:tcPr>
                <w:tcW w:w="1152" w:type="dxa"/>
                <w:vAlign w:val="center"/>
                <w:hideMark/>
              </w:tcPr>
            </w:tcPrChange>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340" w:author="Brian Bohman" w:date="2021-10-27T05:58:00Z">
              <w:tcPr>
                <w:tcW w:w="1008" w:type="dxa"/>
                <w:vAlign w:val="center"/>
                <w:hideMark/>
              </w:tcPr>
            </w:tcPrChange>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008906DF" w14:textId="77777777" w:rsidTr="00E419CD">
        <w:trPr>
          <w:trHeight w:val="165"/>
          <w:trPrChange w:id="6341" w:author="Brian Bohman" w:date="2021-10-27T05:58:00Z">
            <w:trPr>
              <w:trHeight w:val="165"/>
            </w:trPr>
          </w:trPrChange>
        </w:trPr>
        <w:tc>
          <w:tcPr>
            <w:tcW w:w="360" w:type="dxa"/>
            <w:vAlign w:val="center"/>
            <w:hideMark/>
            <w:tcPrChange w:id="6342" w:author="Brian Bohman" w:date="2021-10-27T05:58:00Z">
              <w:tcPr>
                <w:tcW w:w="360" w:type="dxa"/>
                <w:vAlign w:val="center"/>
                <w:hideMark/>
              </w:tcPr>
            </w:tcPrChange>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Change w:id="6343" w:author="Brian Bohman" w:date="2021-10-27T05:58:00Z">
              <w:tcPr>
                <w:tcW w:w="864" w:type="dxa"/>
                <w:vAlign w:val="center"/>
                <w:hideMark/>
              </w:tcPr>
            </w:tcPrChange>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44" w:author="Brian Bohman" w:date="2021-10-27T05:58:00Z">
              <w:tcPr>
                <w:tcW w:w="1152" w:type="dxa"/>
                <w:vAlign w:val="center"/>
                <w:hideMark/>
              </w:tcPr>
            </w:tcPrChange>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45" w:author="Brian Bohman" w:date="2021-10-27T05:58:00Z">
              <w:tcPr>
                <w:tcW w:w="504" w:type="dxa"/>
                <w:vAlign w:val="center"/>
                <w:hideMark/>
              </w:tcPr>
            </w:tcPrChange>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346" w:author="Brian Bohman" w:date="2021-10-27T05:58:00Z">
              <w:tcPr>
                <w:tcW w:w="1008" w:type="dxa"/>
                <w:vAlign w:val="center"/>
                <w:hideMark/>
              </w:tcPr>
            </w:tcPrChange>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347" w:author="Brian Bohman" w:date="2021-10-27T05:58:00Z">
              <w:tcPr>
                <w:tcW w:w="1008" w:type="dxa"/>
                <w:vAlign w:val="center"/>
                <w:hideMark/>
              </w:tcPr>
            </w:tcPrChange>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48" w:author="Brian Bohman" w:date="2021-10-27T05:58:00Z">
              <w:tcPr>
                <w:tcW w:w="720" w:type="dxa"/>
                <w:vAlign w:val="center"/>
                <w:hideMark/>
              </w:tcPr>
            </w:tcPrChange>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49" w:author="Brian Bohman" w:date="2021-10-27T05:58:00Z">
              <w:tcPr>
                <w:tcW w:w="1008" w:type="dxa"/>
                <w:vAlign w:val="center"/>
                <w:hideMark/>
              </w:tcPr>
            </w:tcPrChange>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50" w:author="Brian Bohman" w:date="2021-10-27T05:58:00Z">
              <w:tcPr>
                <w:tcW w:w="1152" w:type="dxa"/>
                <w:vAlign w:val="center"/>
                <w:hideMark/>
              </w:tcPr>
            </w:tcPrChange>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6351" w:author="Brian Bohman" w:date="2021-10-27T05:58:00Z">
              <w:tcPr>
                <w:tcW w:w="1008" w:type="dxa"/>
                <w:vAlign w:val="center"/>
                <w:hideMark/>
              </w:tcPr>
            </w:tcPrChange>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5A47B0CA" w14:textId="77777777" w:rsidTr="00E419CD">
        <w:trPr>
          <w:trHeight w:val="165"/>
          <w:trPrChange w:id="6352" w:author="Brian Bohman" w:date="2021-10-27T05:58:00Z">
            <w:trPr>
              <w:trHeight w:val="165"/>
            </w:trPr>
          </w:trPrChange>
        </w:trPr>
        <w:tc>
          <w:tcPr>
            <w:tcW w:w="360" w:type="dxa"/>
            <w:vAlign w:val="center"/>
            <w:hideMark/>
            <w:tcPrChange w:id="6353" w:author="Brian Bohman" w:date="2021-10-27T05:58:00Z">
              <w:tcPr>
                <w:tcW w:w="360" w:type="dxa"/>
                <w:vAlign w:val="center"/>
                <w:hideMark/>
              </w:tcPr>
            </w:tcPrChange>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Change w:id="6354" w:author="Brian Bohman" w:date="2021-10-27T05:58:00Z">
              <w:tcPr>
                <w:tcW w:w="864" w:type="dxa"/>
                <w:vAlign w:val="center"/>
                <w:hideMark/>
              </w:tcPr>
            </w:tcPrChange>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55" w:author="Brian Bohman" w:date="2021-10-27T05:58:00Z">
              <w:tcPr>
                <w:tcW w:w="1152" w:type="dxa"/>
                <w:vAlign w:val="center"/>
                <w:hideMark/>
              </w:tcPr>
            </w:tcPrChange>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56" w:author="Brian Bohman" w:date="2021-10-27T05:58:00Z">
              <w:tcPr>
                <w:tcW w:w="504" w:type="dxa"/>
                <w:vAlign w:val="center"/>
                <w:hideMark/>
              </w:tcPr>
            </w:tcPrChange>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357" w:author="Brian Bohman" w:date="2021-10-27T05:58:00Z">
              <w:tcPr>
                <w:tcW w:w="1008" w:type="dxa"/>
                <w:vAlign w:val="center"/>
                <w:hideMark/>
              </w:tcPr>
            </w:tcPrChange>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358" w:author="Brian Bohman" w:date="2021-10-27T05:58:00Z">
              <w:tcPr>
                <w:tcW w:w="1008" w:type="dxa"/>
                <w:vAlign w:val="center"/>
                <w:hideMark/>
              </w:tcPr>
            </w:tcPrChange>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59" w:author="Brian Bohman" w:date="2021-10-27T05:58:00Z">
              <w:tcPr>
                <w:tcW w:w="720" w:type="dxa"/>
                <w:vAlign w:val="center"/>
                <w:hideMark/>
              </w:tcPr>
            </w:tcPrChange>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60" w:author="Brian Bohman" w:date="2021-10-27T05:58:00Z">
              <w:tcPr>
                <w:tcW w:w="1008" w:type="dxa"/>
                <w:vAlign w:val="center"/>
                <w:hideMark/>
              </w:tcPr>
            </w:tcPrChange>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61" w:author="Brian Bohman" w:date="2021-10-27T05:58:00Z">
              <w:tcPr>
                <w:tcW w:w="1152" w:type="dxa"/>
                <w:vAlign w:val="center"/>
                <w:hideMark/>
              </w:tcPr>
            </w:tcPrChange>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6362" w:author="Brian Bohman" w:date="2021-10-27T05:58:00Z">
              <w:tcPr>
                <w:tcW w:w="1008" w:type="dxa"/>
                <w:vAlign w:val="center"/>
                <w:hideMark/>
              </w:tcPr>
            </w:tcPrChange>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5A3B262A" w14:textId="77777777" w:rsidTr="00E419CD">
        <w:trPr>
          <w:trHeight w:val="165"/>
          <w:trPrChange w:id="6363" w:author="Brian Bohman" w:date="2021-10-27T05:58:00Z">
            <w:trPr>
              <w:trHeight w:val="165"/>
            </w:trPr>
          </w:trPrChange>
        </w:trPr>
        <w:tc>
          <w:tcPr>
            <w:tcW w:w="360" w:type="dxa"/>
            <w:vAlign w:val="center"/>
            <w:hideMark/>
            <w:tcPrChange w:id="6364" w:author="Brian Bohman" w:date="2021-10-27T05:58:00Z">
              <w:tcPr>
                <w:tcW w:w="360" w:type="dxa"/>
                <w:vAlign w:val="center"/>
                <w:hideMark/>
              </w:tcPr>
            </w:tcPrChange>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Change w:id="6365" w:author="Brian Bohman" w:date="2021-10-27T05:58:00Z">
              <w:tcPr>
                <w:tcW w:w="864" w:type="dxa"/>
                <w:vAlign w:val="center"/>
                <w:hideMark/>
              </w:tcPr>
            </w:tcPrChange>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66" w:author="Brian Bohman" w:date="2021-10-27T05:58:00Z">
              <w:tcPr>
                <w:tcW w:w="1152" w:type="dxa"/>
                <w:vAlign w:val="center"/>
                <w:hideMark/>
              </w:tcPr>
            </w:tcPrChange>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67" w:author="Brian Bohman" w:date="2021-10-27T05:58:00Z">
              <w:tcPr>
                <w:tcW w:w="504" w:type="dxa"/>
                <w:vAlign w:val="center"/>
                <w:hideMark/>
              </w:tcPr>
            </w:tcPrChange>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368" w:author="Brian Bohman" w:date="2021-10-27T05:58:00Z">
              <w:tcPr>
                <w:tcW w:w="1008" w:type="dxa"/>
                <w:vAlign w:val="center"/>
                <w:hideMark/>
              </w:tcPr>
            </w:tcPrChange>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369" w:author="Brian Bohman" w:date="2021-10-27T05:58:00Z">
              <w:tcPr>
                <w:tcW w:w="1008" w:type="dxa"/>
                <w:vAlign w:val="center"/>
                <w:hideMark/>
              </w:tcPr>
            </w:tcPrChange>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70" w:author="Brian Bohman" w:date="2021-10-27T05:58:00Z">
              <w:tcPr>
                <w:tcW w:w="720" w:type="dxa"/>
                <w:vAlign w:val="center"/>
                <w:hideMark/>
              </w:tcPr>
            </w:tcPrChange>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71" w:author="Brian Bohman" w:date="2021-10-27T05:58:00Z">
              <w:tcPr>
                <w:tcW w:w="1008" w:type="dxa"/>
                <w:vAlign w:val="center"/>
                <w:hideMark/>
              </w:tcPr>
            </w:tcPrChange>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72" w:author="Brian Bohman" w:date="2021-10-27T05:58:00Z">
              <w:tcPr>
                <w:tcW w:w="1152" w:type="dxa"/>
                <w:vAlign w:val="center"/>
                <w:hideMark/>
              </w:tcPr>
            </w:tcPrChange>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440" w:type="dxa"/>
            <w:vAlign w:val="center"/>
            <w:hideMark/>
            <w:tcPrChange w:id="6373" w:author="Brian Bohman" w:date="2021-10-27T05:58:00Z">
              <w:tcPr>
                <w:tcW w:w="1008" w:type="dxa"/>
                <w:vAlign w:val="center"/>
                <w:hideMark/>
              </w:tcPr>
            </w:tcPrChange>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327F8856" w14:textId="77777777" w:rsidTr="00E419CD">
        <w:trPr>
          <w:trHeight w:val="165"/>
          <w:trPrChange w:id="6374" w:author="Brian Bohman" w:date="2021-10-27T05:58:00Z">
            <w:trPr>
              <w:trHeight w:val="165"/>
            </w:trPr>
          </w:trPrChange>
        </w:trPr>
        <w:tc>
          <w:tcPr>
            <w:tcW w:w="360" w:type="dxa"/>
            <w:vAlign w:val="center"/>
            <w:hideMark/>
            <w:tcPrChange w:id="6375" w:author="Brian Bohman" w:date="2021-10-27T05:58:00Z">
              <w:tcPr>
                <w:tcW w:w="360" w:type="dxa"/>
                <w:vAlign w:val="center"/>
                <w:hideMark/>
              </w:tcPr>
            </w:tcPrChange>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Change w:id="6376" w:author="Brian Bohman" w:date="2021-10-27T05:58:00Z">
              <w:tcPr>
                <w:tcW w:w="864" w:type="dxa"/>
                <w:vAlign w:val="center"/>
                <w:hideMark/>
              </w:tcPr>
            </w:tcPrChange>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77" w:author="Brian Bohman" w:date="2021-10-27T05:58:00Z">
              <w:tcPr>
                <w:tcW w:w="1152" w:type="dxa"/>
                <w:vAlign w:val="center"/>
                <w:hideMark/>
              </w:tcPr>
            </w:tcPrChange>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78" w:author="Brian Bohman" w:date="2021-10-27T05:58:00Z">
              <w:tcPr>
                <w:tcW w:w="504" w:type="dxa"/>
                <w:vAlign w:val="center"/>
                <w:hideMark/>
              </w:tcPr>
            </w:tcPrChange>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379" w:author="Brian Bohman" w:date="2021-10-27T05:58:00Z">
              <w:tcPr>
                <w:tcW w:w="1008" w:type="dxa"/>
                <w:vAlign w:val="center"/>
                <w:hideMark/>
              </w:tcPr>
            </w:tcPrChange>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380" w:author="Brian Bohman" w:date="2021-10-27T05:58:00Z">
              <w:tcPr>
                <w:tcW w:w="1008" w:type="dxa"/>
                <w:vAlign w:val="center"/>
                <w:hideMark/>
              </w:tcPr>
            </w:tcPrChange>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81" w:author="Brian Bohman" w:date="2021-10-27T05:58:00Z">
              <w:tcPr>
                <w:tcW w:w="720" w:type="dxa"/>
                <w:vAlign w:val="center"/>
                <w:hideMark/>
              </w:tcPr>
            </w:tcPrChange>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82" w:author="Brian Bohman" w:date="2021-10-27T05:58:00Z">
              <w:tcPr>
                <w:tcW w:w="1008" w:type="dxa"/>
                <w:vAlign w:val="center"/>
                <w:hideMark/>
              </w:tcPr>
            </w:tcPrChange>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83" w:author="Brian Bohman" w:date="2021-10-27T05:58:00Z">
              <w:tcPr>
                <w:tcW w:w="1152" w:type="dxa"/>
                <w:vAlign w:val="center"/>
                <w:hideMark/>
              </w:tcPr>
            </w:tcPrChange>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6384" w:author="Brian Bohman" w:date="2021-10-27T05:58:00Z">
              <w:tcPr>
                <w:tcW w:w="1008" w:type="dxa"/>
                <w:vAlign w:val="center"/>
                <w:hideMark/>
              </w:tcPr>
            </w:tcPrChange>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19CD" w:rsidRPr="009B3DCC" w14:paraId="7FC22F33" w14:textId="77777777" w:rsidTr="00E419CD">
        <w:trPr>
          <w:trHeight w:val="165"/>
          <w:trPrChange w:id="6385" w:author="Brian Bohman" w:date="2021-10-27T05:58:00Z">
            <w:trPr>
              <w:trHeight w:val="165"/>
            </w:trPr>
          </w:trPrChange>
        </w:trPr>
        <w:tc>
          <w:tcPr>
            <w:tcW w:w="360" w:type="dxa"/>
            <w:vAlign w:val="center"/>
            <w:hideMark/>
            <w:tcPrChange w:id="6386" w:author="Brian Bohman" w:date="2021-10-27T05:58:00Z">
              <w:tcPr>
                <w:tcW w:w="360" w:type="dxa"/>
                <w:vAlign w:val="center"/>
                <w:hideMark/>
              </w:tcPr>
            </w:tcPrChange>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Change w:id="6387" w:author="Brian Bohman" w:date="2021-10-27T05:58:00Z">
              <w:tcPr>
                <w:tcW w:w="864" w:type="dxa"/>
                <w:vAlign w:val="center"/>
                <w:hideMark/>
              </w:tcPr>
            </w:tcPrChange>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88" w:author="Brian Bohman" w:date="2021-10-27T05:58:00Z">
              <w:tcPr>
                <w:tcW w:w="1152" w:type="dxa"/>
                <w:vAlign w:val="center"/>
                <w:hideMark/>
              </w:tcPr>
            </w:tcPrChange>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89" w:author="Brian Bohman" w:date="2021-10-27T05:58:00Z">
              <w:tcPr>
                <w:tcW w:w="504" w:type="dxa"/>
                <w:vAlign w:val="center"/>
                <w:hideMark/>
              </w:tcPr>
            </w:tcPrChange>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390" w:author="Brian Bohman" w:date="2021-10-27T05:58:00Z">
              <w:tcPr>
                <w:tcW w:w="1008" w:type="dxa"/>
                <w:vAlign w:val="center"/>
                <w:hideMark/>
              </w:tcPr>
            </w:tcPrChange>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391" w:author="Brian Bohman" w:date="2021-10-27T05:58:00Z">
              <w:tcPr>
                <w:tcW w:w="1008" w:type="dxa"/>
                <w:vAlign w:val="center"/>
                <w:hideMark/>
              </w:tcPr>
            </w:tcPrChange>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92" w:author="Brian Bohman" w:date="2021-10-27T05:58:00Z">
              <w:tcPr>
                <w:tcW w:w="720" w:type="dxa"/>
                <w:vAlign w:val="center"/>
                <w:hideMark/>
              </w:tcPr>
            </w:tcPrChange>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93" w:author="Brian Bohman" w:date="2021-10-27T05:58:00Z">
              <w:tcPr>
                <w:tcW w:w="1008" w:type="dxa"/>
                <w:vAlign w:val="center"/>
                <w:hideMark/>
              </w:tcPr>
            </w:tcPrChange>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94" w:author="Brian Bohman" w:date="2021-10-27T05:58:00Z">
              <w:tcPr>
                <w:tcW w:w="1152" w:type="dxa"/>
                <w:vAlign w:val="center"/>
                <w:hideMark/>
              </w:tcPr>
            </w:tcPrChange>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440" w:type="dxa"/>
            <w:vAlign w:val="center"/>
            <w:hideMark/>
            <w:tcPrChange w:id="6395" w:author="Brian Bohman" w:date="2021-10-27T05:58:00Z">
              <w:tcPr>
                <w:tcW w:w="1008" w:type="dxa"/>
                <w:vAlign w:val="center"/>
                <w:hideMark/>
              </w:tcPr>
            </w:tcPrChange>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50869EE7" w14:textId="77777777" w:rsidTr="00E419CD">
        <w:trPr>
          <w:trHeight w:val="165"/>
          <w:trPrChange w:id="6396" w:author="Brian Bohman" w:date="2021-10-27T05:58:00Z">
            <w:trPr>
              <w:trHeight w:val="165"/>
            </w:trPr>
          </w:trPrChange>
        </w:trPr>
        <w:tc>
          <w:tcPr>
            <w:tcW w:w="360" w:type="dxa"/>
            <w:vAlign w:val="center"/>
            <w:hideMark/>
            <w:tcPrChange w:id="6397" w:author="Brian Bohman" w:date="2021-10-27T05:58:00Z">
              <w:tcPr>
                <w:tcW w:w="360" w:type="dxa"/>
                <w:vAlign w:val="center"/>
                <w:hideMark/>
              </w:tcPr>
            </w:tcPrChange>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Change w:id="6398" w:author="Brian Bohman" w:date="2021-10-27T05:58:00Z">
              <w:tcPr>
                <w:tcW w:w="864" w:type="dxa"/>
                <w:vAlign w:val="center"/>
                <w:hideMark/>
              </w:tcPr>
            </w:tcPrChange>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99" w:author="Brian Bohman" w:date="2021-10-27T05:58:00Z">
              <w:tcPr>
                <w:tcW w:w="1152" w:type="dxa"/>
                <w:vAlign w:val="center"/>
                <w:hideMark/>
              </w:tcPr>
            </w:tcPrChange>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00" w:author="Brian Bohman" w:date="2021-10-27T05:58:00Z">
              <w:tcPr>
                <w:tcW w:w="504" w:type="dxa"/>
                <w:vAlign w:val="center"/>
                <w:hideMark/>
              </w:tcPr>
            </w:tcPrChange>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401" w:author="Brian Bohman" w:date="2021-10-27T05:58:00Z">
              <w:tcPr>
                <w:tcW w:w="1008" w:type="dxa"/>
                <w:vAlign w:val="center"/>
                <w:hideMark/>
              </w:tcPr>
            </w:tcPrChange>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402" w:author="Brian Bohman" w:date="2021-10-27T05:58:00Z">
              <w:tcPr>
                <w:tcW w:w="1008" w:type="dxa"/>
                <w:vAlign w:val="center"/>
                <w:hideMark/>
              </w:tcPr>
            </w:tcPrChange>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03" w:author="Brian Bohman" w:date="2021-10-27T05:58:00Z">
              <w:tcPr>
                <w:tcW w:w="720" w:type="dxa"/>
                <w:vAlign w:val="center"/>
                <w:hideMark/>
              </w:tcPr>
            </w:tcPrChange>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04" w:author="Brian Bohman" w:date="2021-10-27T05:58:00Z">
              <w:tcPr>
                <w:tcW w:w="1008" w:type="dxa"/>
                <w:vAlign w:val="center"/>
                <w:hideMark/>
              </w:tcPr>
            </w:tcPrChange>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05" w:author="Brian Bohman" w:date="2021-10-27T05:58:00Z">
              <w:tcPr>
                <w:tcW w:w="1152" w:type="dxa"/>
                <w:vAlign w:val="center"/>
                <w:hideMark/>
              </w:tcPr>
            </w:tcPrChange>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440" w:type="dxa"/>
            <w:vAlign w:val="center"/>
            <w:hideMark/>
            <w:tcPrChange w:id="6406" w:author="Brian Bohman" w:date="2021-10-27T05:58:00Z">
              <w:tcPr>
                <w:tcW w:w="1008" w:type="dxa"/>
                <w:vAlign w:val="center"/>
                <w:hideMark/>
              </w:tcPr>
            </w:tcPrChange>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81C5F08" w14:textId="77777777" w:rsidTr="00E419CD">
        <w:trPr>
          <w:trHeight w:val="165"/>
          <w:trPrChange w:id="6407" w:author="Brian Bohman" w:date="2021-10-27T05:58:00Z">
            <w:trPr>
              <w:trHeight w:val="165"/>
            </w:trPr>
          </w:trPrChange>
        </w:trPr>
        <w:tc>
          <w:tcPr>
            <w:tcW w:w="360" w:type="dxa"/>
            <w:vAlign w:val="center"/>
            <w:hideMark/>
            <w:tcPrChange w:id="6408" w:author="Brian Bohman" w:date="2021-10-27T05:58:00Z">
              <w:tcPr>
                <w:tcW w:w="360" w:type="dxa"/>
                <w:vAlign w:val="center"/>
                <w:hideMark/>
              </w:tcPr>
            </w:tcPrChange>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Change w:id="6409" w:author="Brian Bohman" w:date="2021-10-27T05:58:00Z">
              <w:tcPr>
                <w:tcW w:w="864" w:type="dxa"/>
                <w:vAlign w:val="center"/>
                <w:hideMark/>
              </w:tcPr>
            </w:tcPrChange>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10" w:author="Brian Bohman" w:date="2021-10-27T05:58:00Z">
              <w:tcPr>
                <w:tcW w:w="1152" w:type="dxa"/>
                <w:vAlign w:val="center"/>
                <w:hideMark/>
              </w:tcPr>
            </w:tcPrChange>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11" w:author="Brian Bohman" w:date="2021-10-27T05:58:00Z">
              <w:tcPr>
                <w:tcW w:w="504" w:type="dxa"/>
                <w:vAlign w:val="center"/>
                <w:hideMark/>
              </w:tcPr>
            </w:tcPrChange>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412" w:author="Brian Bohman" w:date="2021-10-27T05:58:00Z">
              <w:tcPr>
                <w:tcW w:w="1008" w:type="dxa"/>
                <w:vAlign w:val="center"/>
                <w:hideMark/>
              </w:tcPr>
            </w:tcPrChange>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413" w:author="Brian Bohman" w:date="2021-10-27T05:58:00Z">
              <w:tcPr>
                <w:tcW w:w="1008" w:type="dxa"/>
                <w:vAlign w:val="center"/>
                <w:hideMark/>
              </w:tcPr>
            </w:tcPrChange>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14" w:author="Brian Bohman" w:date="2021-10-27T05:58:00Z">
              <w:tcPr>
                <w:tcW w:w="720" w:type="dxa"/>
                <w:vAlign w:val="center"/>
                <w:hideMark/>
              </w:tcPr>
            </w:tcPrChange>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15" w:author="Brian Bohman" w:date="2021-10-27T05:58:00Z">
              <w:tcPr>
                <w:tcW w:w="1008" w:type="dxa"/>
                <w:vAlign w:val="center"/>
                <w:hideMark/>
              </w:tcPr>
            </w:tcPrChange>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16" w:author="Brian Bohman" w:date="2021-10-27T05:58:00Z">
              <w:tcPr>
                <w:tcW w:w="1152" w:type="dxa"/>
                <w:vAlign w:val="center"/>
                <w:hideMark/>
              </w:tcPr>
            </w:tcPrChange>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417" w:author="Brian Bohman" w:date="2021-10-27T05:58:00Z">
              <w:tcPr>
                <w:tcW w:w="1008" w:type="dxa"/>
                <w:vAlign w:val="center"/>
                <w:hideMark/>
              </w:tcPr>
            </w:tcPrChange>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FFBF80A" w14:textId="77777777" w:rsidTr="00E419CD">
        <w:trPr>
          <w:trHeight w:val="165"/>
          <w:trPrChange w:id="6418" w:author="Brian Bohman" w:date="2021-10-27T05:58:00Z">
            <w:trPr>
              <w:trHeight w:val="165"/>
            </w:trPr>
          </w:trPrChange>
        </w:trPr>
        <w:tc>
          <w:tcPr>
            <w:tcW w:w="360" w:type="dxa"/>
            <w:vAlign w:val="center"/>
            <w:hideMark/>
            <w:tcPrChange w:id="6419" w:author="Brian Bohman" w:date="2021-10-27T05:58:00Z">
              <w:tcPr>
                <w:tcW w:w="360" w:type="dxa"/>
                <w:vAlign w:val="center"/>
                <w:hideMark/>
              </w:tcPr>
            </w:tcPrChange>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Change w:id="6420" w:author="Brian Bohman" w:date="2021-10-27T05:58:00Z">
              <w:tcPr>
                <w:tcW w:w="864" w:type="dxa"/>
                <w:vAlign w:val="center"/>
                <w:hideMark/>
              </w:tcPr>
            </w:tcPrChange>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21" w:author="Brian Bohman" w:date="2021-10-27T05:58:00Z">
              <w:tcPr>
                <w:tcW w:w="1152" w:type="dxa"/>
                <w:vAlign w:val="center"/>
                <w:hideMark/>
              </w:tcPr>
            </w:tcPrChange>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22" w:author="Brian Bohman" w:date="2021-10-27T05:58:00Z">
              <w:tcPr>
                <w:tcW w:w="504" w:type="dxa"/>
                <w:vAlign w:val="center"/>
                <w:hideMark/>
              </w:tcPr>
            </w:tcPrChange>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423" w:author="Brian Bohman" w:date="2021-10-27T05:58:00Z">
              <w:tcPr>
                <w:tcW w:w="1008" w:type="dxa"/>
                <w:vAlign w:val="center"/>
                <w:hideMark/>
              </w:tcPr>
            </w:tcPrChange>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424" w:author="Brian Bohman" w:date="2021-10-27T05:58:00Z">
              <w:tcPr>
                <w:tcW w:w="1008" w:type="dxa"/>
                <w:vAlign w:val="center"/>
                <w:hideMark/>
              </w:tcPr>
            </w:tcPrChange>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25" w:author="Brian Bohman" w:date="2021-10-27T05:58:00Z">
              <w:tcPr>
                <w:tcW w:w="720" w:type="dxa"/>
                <w:vAlign w:val="center"/>
                <w:hideMark/>
              </w:tcPr>
            </w:tcPrChange>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26" w:author="Brian Bohman" w:date="2021-10-27T05:58:00Z">
              <w:tcPr>
                <w:tcW w:w="1008" w:type="dxa"/>
                <w:vAlign w:val="center"/>
                <w:hideMark/>
              </w:tcPr>
            </w:tcPrChange>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427" w:author="Brian Bohman" w:date="2021-10-27T05:58:00Z">
              <w:tcPr>
                <w:tcW w:w="1152" w:type="dxa"/>
                <w:vAlign w:val="center"/>
                <w:hideMark/>
              </w:tcPr>
            </w:tcPrChange>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428" w:author="Brian Bohman" w:date="2021-10-27T05:58:00Z">
              <w:tcPr>
                <w:tcW w:w="1008" w:type="dxa"/>
                <w:vAlign w:val="center"/>
                <w:hideMark/>
              </w:tcPr>
            </w:tcPrChange>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50F0A5A" w14:textId="77777777" w:rsidTr="00E419CD">
        <w:trPr>
          <w:trHeight w:val="165"/>
          <w:trPrChange w:id="6429" w:author="Brian Bohman" w:date="2021-10-27T05:58:00Z">
            <w:trPr>
              <w:trHeight w:val="165"/>
            </w:trPr>
          </w:trPrChange>
        </w:trPr>
        <w:tc>
          <w:tcPr>
            <w:tcW w:w="360" w:type="dxa"/>
            <w:vAlign w:val="center"/>
            <w:hideMark/>
            <w:tcPrChange w:id="6430" w:author="Brian Bohman" w:date="2021-10-27T05:58:00Z">
              <w:tcPr>
                <w:tcW w:w="360" w:type="dxa"/>
                <w:vAlign w:val="center"/>
                <w:hideMark/>
              </w:tcPr>
            </w:tcPrChange>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Change w:id="6431" w:author="Brian Bohman" w:date="2021-10-27T05:58:00Z">
              <w:tcPr>
                <w:tcW w:w="864" w:type="dxa"/>
                <w:vAlign w:val="center"/>
                <w:hideMark/>
              </w:tcPr>
            </w:tcPrChange>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32" w:author="Brian Bohman" w:date="2021-10-27T05:58:00Z">
              <w:tcPr>
                <w:tcW w:w="1152" w:type="dxa"/>
                <w:vAlign w:val="center"/>
                <w:hideMark/>
              </w:tcPr>
            </w:tcPrChange>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33" w:author="Brian Bohman" w:date="2021-10-27T05:58:00Z">
              <w:tcPr>
                <w:tcW w:w="504" w:type="dxa"/>
                <w:vAlign w:val="center"/>
                <w:hideMark/>
              </w:tcPr>
            </w:tcPrChange>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434" w:author="Brian Bohman" w:date="2021-10-27T05:58:00Z">
              <w:tcPr>
                <w:tcW w:w="1008" w:type="dxa"/>
                <w:vAlign w:val="center"/>
                <w:hideMark/>
              </w:tcPr>
            </w:tcPrChange>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435" w:author="Brian Bohman" w:date="2021-10-27T05:58:00Z">
              <w:tcPr>
                <w:tcW w:w="1008" w:type="dxa"/>
                <w:vAlign w:val="center"/>
                <w:hideMark/>
              </w:tcPr>
            </w:tcPrChange>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36" w:author="Brian Bohman" w:date="2021-10-27T05:58:00Z">
              <w:tcPr>
                <w:tcW w:w="720" w:type="dxa"/>
                <w:vAlign w:val="center"/>
                <w:hideMark/>
              </w:tcPr>
            </w:tcPrChange>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37" w:author="Brian Bohman" w:date="2021-10-27T05:58:00Z">
              <w:tcPr>
                <w:tcW w:w="1008" w:type="dxa"/>
                <w:vAlign w:val="center"/>
                <w:hideMark/>
              </w:tcPr>
            </w:tcPrChange>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438" w:author="Brian Bohman" w:date="2021-10-27T05:58:00Z">
              <w:tcPr>
                <w:tcW w:w="1152" w:type="dxa"/>
                <w:vAlign w:val="center"/>
                <w:hideMark/>
              </w:tcPr>
            </w:tcPrChange>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440" w:type="dxa"/>
            <w:vAlign w:val="center"/>
            <w:hideMark/>
            <w:tcPrChange w:id="6439" w:author="Brian Bohman" w:date="2021-10-27T05:58:00Z">
              <w:tcPr>
                <w:tcW w:w="1008" w:type="dxa"/>
                <w:vAlign w:val="center"/>
                <w:hideMark/>
              </w:tcPr>
            </w:tcPrChange>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0ECA355" w14:textId="77777777" w:rsidTr="00E419CD">
        <w:trPr>
          <w:trHeight w:val="165"/>
          <w:trPrChange w:id="6440" w:author="Brian Bohman" w:date="2021-10-27T05:58:00Z">
            <w:trPr>
              <w:trHeight w:val="165"/>
            </w:trPr>
          </w:trPrChange>
        </w:trPr>
        <w:tc>
          <w:tcPr>
            <w:tcW w:w="360" w:type="dxa"/>
            <w:vAlign w:val="center"/>
            <w:hideMark/>
            <w:tcPrChange w:id="6441" w:author="Brian Bohman" w:date="2021-10-27T05:58:00Z">
              <w:tcPr>
                <w:tcW w:w="360" w:type="dxa"/>
                <w:vAlign w:val="center"/>
                <w:hideMark/>
              </w:tcPr>
            </w:tcPrChange>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Change w:id="6442" w:author="Brian Bohman" w:date="2021-10-27T05:58:00Z">
              <w:tcPr>
                <w:tcW w:w="864" w:type="dxa"/>
                <w:vAlign w:val="center"/>
                <w:hideMark/>
              </w:tcPr>
            </w:tcPrChange>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43" w:author="Brian Bohman" w:date="2021-10-27T05:58:00Z">
              <w:tcPr>
                <w:tcW w:w="1152" w:type="dxa"/>
                <w:vAlign w:val="center"/>
                <w:hideMark/>
              </w:tcPr>
            </w:tcPrChange>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44" w:author="Brian Bohman" w:date="2021-10-27T05:58:00Z">
              <w:tcPr>
                <w:tcW w:w="504" w:type="dxa"/>
                <w:vAlign w:val="center"/>
                <w:hideMark/>
              </w:tcPr>
            </w:tcPrChange>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445" w:author="Brian Bohman" w:date="2021-10-27T05:58:00Z">
              <w:tcPr>
                <w:tcW w:w="1008" w:type="dxa"/>
                <w:vAlign w:val="center"/>
                <w:hideMark/>
              </w:tcPr>
            </w:tcPrChange>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446" w:author="Brian Bohman" w:date="2021-10-27T05:58:00Z">
              <w:tcPr>
                <w:tcW w:w="1008" w:type="dxa"/>
                <w:vAlign w:val="center"/>
                <w:hideMark/>
              </w:tcPr>
            </w:tcPrChange>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47" w:author="Brian Bohman" w:date="2021-10-27T05:58:00Z">
              <w:tcPr>
                <w:tcW w:w="720" w:type="dxa"/>
                <w:vAlign w:val="center"/>
                <w:hideMark/>
              </w:tcPr>
            </w:tcPrChange>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48" w:author="Brian Bohman" w:date="2021-10-27T05:58:00Z">
              <w:tcPr>
                <w:tcW w:w="1008" w:type="dxa"/>
                <w:vAlign w:val="center"/>
                <w:hideMark/>
              </w:tcPr>
            </w:tcPrChange>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449" w:author="Brian Bohman" w:date="2021-10-27T05:58:00Z">
              <w:tcPr>
                <w:tcW w:w="1152" w:type="dxa"/>
                <w:vAlign w:val="center"/>
                <w:hideMark/>
              </w:tcPr>
            </w:tcPrChange>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440" w:type="dxa"/>
            <w:vAlign w:val="center"/>
            <w:hideMark/>
            <w:tcPrChange w:id="6450" w:author="Brian Bohman" w:date="2021-10-27T05:58:00Z">
              <w:tcPr>
                <w:tcW w:w="1008" w:type="dxa"/>
                <w:vAlign w:val="center"/>
                <w:hideMark/>
              </w:tcPr>
            </w:tcPrChange>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6CFCE5C" w14:textId="77777777" w:rsidTr="00E419CD">
        <w:trPr>
          <w:trHeight w:val="165"/>
          <w:trPrChange w:id="6451" w:author="Brian Bohman" w:date="2021-10-27T05:58:00Z">
            <w:trPr>
              <w:trHeight w:val="165"/>
            </w:trPr>
          </w:trPrChange>
        </w:trPr>
        <w:tc>
          <w:tcPr>
            <w:tcW w:w="360" w:type="dxa"/>
            <w:vAlign w:val="center"/>
            <w:hideMark/>
            <w:tcPrChange w:id="6452" w:author="Brian Bohman" w:date="2021-10-27T05:58:00Z">
              <w:tcPr>
                <w:tcW w:w="360" w:type="dxa"/>
                <w:vAlign w:val="center"/>
                <w:hideMark/>
              </w:tcPr>
            </w:tcPrChange>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Change w:id="6453" w:author="Brian Bohman" w:date="2021-10-27T05:58:00Z">
              <w:tcPr>
                <w:tcW w:w="864" w:type="dxa"/>
                <w:vAlign w:val="center"/>
                <w:hideMark/>
              </w:tcPr>
            </w:tcPrChange>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54" w:author="Brian Bohman" w:date="2021-10-27T05:58:00Z">
              <w:tcPr>
                <w:tcW w:w="1152" w:type="dxa"/>
                <w:vAlign w:val="center"/>
                <w:hideMark/>
              </w:tcPr>
            </w:tcPrChange>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55" w:author="Brian Bohman" w:date="2021-10-27T05:58:00Z">
              <w:tcPr>
                <w:tcW w:w="504" w:type="dxa"/>
                <w:vAlign w:val="center"/>
                <w:hideMark/>
              </w:tcPr>
            </w:tcPrChange>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456" w:author="Brian Bohman" w:date="2021-10-27T05:58:00Z">
              <w:tcPr>
                <w:tcW w:w="1008" w:type="dxa"/>
                <w:vAlign w:val="center"/>
                <w:hideMark/>
              </w:tcPr>
            </w:tcPrChange>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457" w:author="Brian Bohman" w:date="2021-10-27T05:58:00Z">
              <w:tcPr>
                <w:tcW w:w="1008" w:type="dxa"/>
                <w:vAlign w:val="center"/>
                <w:hideMark/>
              </w:tcPr>
            </w:tcPrChange>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58" w:author="Brian Bohman" w:date="2021-10-27T05:58:00Z">
              <w:tcPr>
                <w:tcW w:w="720" w:type="dxa"/>
                <w:vAlign w:val="center"/>
                <w:hideMark/>
              </w:tcPr>
            </w:tcPrChange>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59" w:author="Brian Bohman" w:date="2021-10-27T05:58:00Z">
              <w:tcPr>
                <w:tcW w:w="1008" w:type="dxa"/>
                <w:vAlign w:val="center"/>
                <w:hideMark/>
              </w:tcPr>
            </w:tcPrChange>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60" w:author="Brian Bohman" w:date="2021-10-27T05:58:00Z">
              <w:tcPr>
                <w:tcW w:w="1152" w:type="dxa"/>
                <w:vAlign w:val="center"/>
                <w:hideMark/>
              </w:tcPr>
            </w:tcPrChange>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440" w:type="dxa"/>
            <w:vAlign w:val="center"/>
            <w:hideMark/>
            <w:tcPrChange w:id="6461" w:author="Brian Bohman" w:date="2021-10-27T05:58:00Z">
              <w:tcPr>
                <w:tcW w:w="1008" w:type="dxa"/>
                <w:vAlign w:val="center"/>
                <w:hideMark/>
              </w:tcPr>
            </w:tcPrChange>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6699719A" w14:textId="77777777" w:rsidTr="00E419CD">
        <w:trPr>
          <w:trHeight w:val="165"/>
          <w:trPrChange w:id="6462" w:author="Brian Bohman" w:date="2021-10-27T05:58:00Z">
            <w:trPr>
              <w:trHeight w:val="165"/>
            </w:trPr>
          </w:trPrChange>
        </w:trPr>
        <w:tc>
          <w:tcPr>
            <w:tcW w:w="360" w:type="dxa"/>
            <w:vAlign w:val="center"/>
            <w:hideMark/>
            <w:tcPrChange w:id="6463" w:author="Brian Bohman" w:date="2021-10-27T05:58:00Z">
              <w:tcPr>
                <w:tcW w:w="360" w:type="dxa"/>
                <w:vAlign w:val="center"/>
                <w:hideMark/>
              </w:tcPr>
            </w:tcPrChange>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Change w:id="6464" w:author="Brian Bohman" w:date="2021-10-27T05:58:00Z">
              <w:tcPr>
                <w:tcW w:w="864" w:type="dxa"/>
                <w:vAlign w:val="center"/>
                <w:hideMark/>
              </w:tcPr>
            </w:tcPrChange>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65" w:author="Brian Bohman" w:date="2021-10-27T05:58:00Z">
              <w:tcPr>
                <w:tcW w:w="1152" w:type="dxa"/>
                <w:vAlign w:val="center"/>
                <w:hideMark/>
              </w:tcPr>
            </w:tcPrChange>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66" w:author="Brian Bohman" w:date="2021-10-27T05:58:00Z">
              <w:tcPr>
                <w:tcW w:w="504" w:type="dxa"/>
                <w:vAlign w:val="center"/>
                <w:hideMark/>
              </w:tcPr>
            </w:tcPrChange>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467" w:author="Brian Bohman" w:date="2021-10-27T05:58:00Z">
              <w:tcPr>
                <w:tcW w:w="1008" w:type="dxa"/>
                <w:vAlign w:val="center"/>
                <w:hideMark/>
              </w:tcPr>
            </w:tcPrChange>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468" w:author="Brian Bohman" w:date="2021-10-27T05:58:00Z">
              <w:tcPr>
                <w:tcW w:w="1008" w:type="dxa"/>
                <w:vAlign w:val="center"/>
                <w:hideMark/>
              </w:tcPr>
            </w:tcPrChange>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69" w:author="Brian Bohman" w:date="2021-10-27T05:58:00Z">
              <w:tcPr>
                <w:tcW w:w="720" w:type="dxa"/>
                <w:vAlign w:val="center"/>
                <w:hideMark/>
              </w:tcPr>
            </w:tcPrChange>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70" w:author="Brian Bohman" w:date="2021-10-27T05:58:00Z">
              <w:tcPr>
                <w:tcW w:w="1008" w:type="dxa"/>
                <w:vAlign w:val="center"/>
                <w:hideMark/>
              </w:tcPr>
            </w:tcPrChange>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71" w:author="Brian Bohman" w:date="2021-10-27T05:58:00Z">
              <w:tcPr>
                <w:tcW w:w="1152" w:type="dxa"/>
                <w:vAlign w:val="center"/>
                <w:hideMark/>
              </w:tcPr>
            </w:tcPrChange>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6472" w:author="Brian Bohman" w:date="2021-10-27T05:58:00Z">
              <w:tcPr>
                <w:tcW w:w="1008" w:type="dxa"/>
                <w:vAlign w:val="center"/>
                <w:hideMark/>
              </w:tcPr>
            </w:tcPrChange>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0245A067" w14:textId="77777777" w:rsidTr="00E419CD">
        <w:trPr>
          <w:trHeight w:val="180"/>
          <w:trPrChange w:id="6473" w:author="Brian Bohman" w:date="2021-10-27T05:58:00Z">
            <w:trPr>
              <w:trHeight w:val="180"/>
            </w:trPr>
          </w:trPrChange>
        </w:trPr>
        <w:tc>
          <w:tcPr>
            <w:tcW w:w="360" w:type="dxa"/>
            <w:vAlign w:val="center"/>
            <w:hideMark/>
            <w:tcPrChange w:id="6474" w:author="Brian Bohman" w:date="2021-10-27T05:58:00Z">
              <w:tcPr>
                <w:tcW w:w="360" w:type="dxa"/>
                <w:vAlign w:val="center"/>
                <w:hideMark/>
              </w:tcPr>
            </w:tcPrChange>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Change w:id="6475" w:author="Brian Bohman" w:date="2021-10-27T05:58:00Z">
              <w:tcPr>
                <w:tcW w:w="864" w:type="dxa"/>
                <w:vAlign w:val="center"/>
                <w:hideMark/>
              </w:tcPr>
            </w:tcPrChange>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76" w:author="Brian Bohman" w:date="2021-10-27T05:58:00Z">
              <w:tcPr>
                <w:tcW w:w="1152" w:type="dxa"/>
                <w:vAlign w:val="center"/>
                <w:hideMark/>
              </w:tcPr>
            </w:tcPrChange>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77" w:author="Brian Bohman" w:date="2021-10-27T05:58:00Z">
              <w:tcPr>
                <w:tcW w:w="504" w:type="dxa"/>
                <w:vAlign w:val="center"/>
                <w:hideMark/>
              </w:tcPr>
            </w:tcPrChange>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478" w:author="Brian Bohman" w:date="2021-10-27T05:58:00Z">
              <w:tcPr>
                <w:tcW w:w="1008" w:type="dxa"/>
                <w:vAlign w:val="center"/>
                <w:hideMark/>
              </w:tcPr>
            </w:tcPrChange>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479" w:author="Brian Bohman" w:date="2021-10-27T05:58:00Z">
              <w:tcPr>
                <w:tcW w:w="1008" w:type="dxa"/>
                <w:vAlign w:val="center"/>
                <w:hideMark/>
              </w:tcPr>
            </w:tcPrChange>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80" w:author="Brian Bohman" w:date="2021-10-27T05:58:00Z">
              <w:tcPr>
                <w:tcW w:w="720" w:type="dxa"/>
                <w:vAlign w:val="center"/>
                <w:hideMark/>
              </w:tcPr>
            </w:tcPrChange>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81" w:author="Brian Bohman" w:date="2021-10-27T05:58:00Z">
              <w:tcPr>
                <w:tcW w:w="1008" w:type="dxa"/>
                <w:vAlign w:val="center"/>
                <w:hideMark/>
              </w:tcPr>
            </w:tcPrChange>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82" w:author="Brian Bohman" w:date="2021-10-27T05:58:00Z">
              <w:tcPr>
                <w:tcW w:w="1152" w:type="dxa"/>
                <w:vAlign w:val="center"/>
                <w:hideMark/>
              </w:tcPr>
            </w:tcPrChange>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440" w:type="dxa"/>
            <w:vAlign w:val="center"/>
            <w:hideMark/>
            <w:tcPrChange w:id="6483" w:author="Brian Bohman" w:date="2021-10-27T05:58:00Z">
              <w:tcPr>
                <w:tcW w:w="1008" w:type="dxa"/>
                <w:vAlign w:val="center"/>
                <w:hideMark/>
              </w:tcPr>
            </w:tcPrChange>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247E9614" w14:textId="77777777" w:rsidTr="00E419CD">
        <w:trPr>
          <w:trHeight w:val="165"/>
          <w:trPrChange w:id="6484" w:author="Brian Bohman" w:date="2021-10-27T05:58:00Z">
            <w:trPr>
              <w:trHeight w:val="165"/>
            </w:trPr>
          </w:trPrChange>
        </w:trPr>
        <w:tc>
          <w:tcPr>
            <w:tcW w:w="360" w:type="dxa"/>
            <w:vAlign w:val="center"/>
            <w:hideMark/>
            <w:tcPrChange w:id="6485" w:author="Brian Bohman" w:date="2021-10-27T05:58:00Z">
              <w:tcPr>
                <w:tcW w:w="360" w:type="dxa"/>
                <w:vAlign w:val="center"/>
                <w:hideMark/>
              </w:tcPr>
            </w:tcPrChange>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Change w:id="6486" w:author="Brian Bohman" w:date="2021-10-27T05:58:00Z">
              <w:tcPr>
                <w:tcW w:w="864" w:type="dxa"/>
                <w:vAlign w:val="center"/>
                <w:hideMark/>
              </w:tcPr>
            </w:tcPrChange>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87" w:author="Brian Bohman" w:date="2021-10-27T05:58:00Z">
              <w:tcPr>
                <w:tcW w:w="1152" w:type="dxa"/>
                <w:vAlign w:val="center"/>
                <w:hideMark/>
              </w:tcPr>
            </w:tcPrChange>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88" w:author="Brian Bohman" w:date="2021-10-27T05:58:00Z">
              <w:tcPr>
                <w:tcW w:w="504" w:type="dxa"/>
                <w:vAlign w:val="center"/>
                <w:hideMark/>
              </w:tcPr>
            </w:tcPrChange>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489" w:author="Brian Bohman" w:date="2021-10-27T05:58:00Z">
              <w:tcPr>
                <w:tcW w:w="1008" w:type="dxa"/>
                <w:vAlign w:val="center"/>
                <w:hideMark/>
              </w:tcPr>
            </w:tcPrChange>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490" w:author="Brian Bohman" w:date="2021-10-27T05:58:00Z">
              <w:tcPr>
                <w:tcW w:w="1008" w:type="dxa"/>
                <w:vAlign w:val="center"/>
                <w:hideMark/>
              </w:tcPr>
            </w:tcPrChange>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91" w:author="Brian Bohman" w:date="2021-10-27T05:58:00Z">
              <w:tcPr>
                <w:tcW w:w="720" w:type="dxa"/>
                <w:vAlign w:val="center"/>
                <w:hideMark/>
              </w:tcPr>
            </w:tcPrChange>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92" w:author="Brian Bohman" w:date="2021-10-27T05:58:00Z">
              <w:tcPr>
                <w:tcW w:w="1008" w:type="dxa"/>
                <w:vAlign w:val="center"/>
                <w:hideMark/>
              </w:tcPr>
            </w:tcPrChange>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93" w:author="Brian Bohman" w:date="2021-10-27T05:58:00Z">
              <w:tcPr>
                <w:tcW w:w="1152" w:type="dxa"/>
                <w:vAlign w:val="center"/>
                <w:hideMark/>
              </w:tcPr>
            </w:tcPrChange>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440" w:type="dxa"/>
            <w:vAlign w:val="center"/>
            <w:hideMark/>
            <w:tcPrChange w:id="6494" w:author="Brian Bohman" w:date="2021-10-27T05:58:00Z">
              <w:tcPr>
                <w:tcW w:w="1008" w:type="dxa"/>
                <w:vAlign w:val="center"/>
                <w:hideMark/>
              </w:tcPr>
            </w:tcPrChange>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1F9CCEB4" w14:textId="77777777" w:rsidTr="00E419CD">
        <w:trPr>
          <w:trHeight w:val="165"/>
          <w:trPrChange w:id="6495" w:author="Brian Bohman" w:date="2021-10-27T05:58:00Z">
            <w:trPr>
              <w:trHeight w:val="165"/>
            </w:trPr>
          </w:trPrChange>
        </w:trPr>
        <w:tc>
          <w:tcPr>
            <w:tcW w:w="360" w:type="dxa"/>
            <w:vAlign w:val="center"/>
            <w:hideMark/>
            <w:tcPrChange w:id="6496" w:author="Brian Bohman" w:date="2021-10-27T05:58:00Z">
              <w:tcPr>
                <w:tcW w:w="360" w:type="dxa"/>
                <w:vAlign w:val="center"/>
                <w:hideMark/>
              </w:tcPr>
            </w:tcPrChange>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Change w:id="6497" w:author="Brian Bohman" w:date="2021-10-27T05:58:00Z">
              <w:tcPr>
                <w:tcW w:w="864" w:type="dxa"/>
                <w:vAlign w:val="center"/>
                <w:hideMark/>
              </w:tcPr>
            </w:tcPrChange>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98" w:author="Brian Bohman" w:date="2021-10-27T05:58:00Z">
              <w:tcPr>
                <w:tcW w:w="1152" w:type="dxa"/>
                <w:vAlign w:val="center"/>
                <w:hideMark/>
              </w:tcPr>
            </w:tcPrChange>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99" w:author="Brian Bohman" w:date="2021-10-27T05:58:00Z">
              <w:tcPr>
                <w:tcW w:w="504" w:type="dxa"/>
                <w:vAlign w:val="center"/>
                <w:hideMark/>
              </w:tcPr>
            </w:tcPrChange>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500" w:author="Brian Bohman" w:date="2021-10-27T05:58:00Z">
              <w:tcPr>
                <w:tcW w:w="1008" w:type="dxa"/>
                <w:vAlign w:val="center"/>
                <w:hideMark/>
              </w:tcPr>
            </w:tcPrChange>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501" w:author="Brian Bohman" w:date="2021-10-27T05:58:00Z">
              <w:tcPr>
                <w:tcW w:w="1008" w:type="dxa"/>
                <w:vAlign w:val="center"/>
                <w:hideMark/>
              </w:tcPr>
            </w:tcPrChange>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02" w:author="Brian Bohman" w:date="2021-10-27T05:58:00Z">
              <w:tcPr>
                <w:tcW w:w="720" w:type="dxa"/>
                <w:vAlign w:val="center"/>
                <w:hideMark/>
              </w:tcPr>
            </w:tcPrChange>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03" w:author="Brian Bohman" w:date="2021-10-27T05:58:00Z">
              <w:tcPr>
                <w:tcW w:w="1008" w:type="dxa"/>
                <w:vAlign w:val="center"/>
                <w:hideMark/>
              </w:tcPr>
            </w:tcPrChange>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04" w:author="Brian Bohman" w:date="2021-10-27T05:58:00Z">
              <w:tcPr>
                <w:tcW w:w="1152" w:type="dxa"/>
                <w:vAlign w:val="center"/>
                <w:hideMark/>
              </w:tcPr>
            </w:tcPrChange>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440" w:type="dxa"/>
            <w:vAlign w:val="center"/>
            <w:hideMark/>
            <w:tcPrChange w:id="6505" w:author="Brian Bohman" w:date="2021-10-27T05:58:00Z">
              <w:tcPr>
                <w:tcW w:w="1008" w:type="dxa"/>
                <w:vAlign w:val="center"/>
                <w:hideMark/>
              </w:tcPr>
            </w:tcPrChange>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37AF9BDB" w14:textId="77777777" w:rsidTr="00E419CD">
        <w:trPr>
          <w:trHeight w:val="165"/>
          <w:trPrChange w:id="6506" w:author="Brian Bohman" w:date="2021-10-27T05:58:00Z">
            <w:trPr>
              <w:trHeight w:val="165"/>
            </w:trPr>
          </w:trPrChange>
        </w:trPr>
        <w:tc>
          <w:tcPr>
            <w:tcW w:w="360" w:type="dxa"/>
            <w:vAlign w:val="center"/>
            <w:hideMark/>
            <w:tcPrChange w:id="6507" w:author="Brian Bohman" w:date="2021-10-27T05:58:00Z">
              <w:tcPr>
                <w:tcW w:w="360" w:type="dxa"/>
                <w:vAlign w:val="center"/>
                <w:hideMark/>
              </w:tcPr>
            </w:tcPrChange>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Change w:id="6508" w:author="Brian Bohman" w:date="2021-10-27T05:58:00Z">
              <w:tcPr>
                <w:tcW w:w="864" w:type="dxa"/>
                <w:vAlign w:val="center"/>
                <w:hideMark/>
              </w:tcPr>
            </w:tcPrChange>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09" w:author="Brian Bohman" w:date="2021-10-27T05:58:00Z">
              <w:tcPr>
                <w:tcW w:w="1152" w:type="dxa"/>
                <w:vAlign w:val="center"/>
                <w:hideMark/>
              </w:tcPr>
            </w:tcPrChange>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10" w:author="Brian Bohman" w:date="2021-10-27T05:58:00Z">
              <w:tcPr>
                <w:tcW w:w="504" w:type="dxa"/>
                <w:vAlign w:val="center"/>
                <w:hideMark/>
              </w:tcPr>
            </w:tcPrChange>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511" w:author="Brian Bohman" w:date="2021-10-27T05:58:00Z">
              <w:tcPr>
                <w:tcW w:w="1008" w:type="dxa"/>
                <w:vAlign w:val="center"/>
                <w:hideMark/>
              </w:tcPr>
            </w:tcPrChange>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512" w:author="Brian Bohman" w:date="2021-10-27T05:58:00Z">
              <w:tcPr>
                <w:tcW w:w="1008" w:type="dxa"/>
                <w:vAlign w:val="center"/>
                <w:hideMark/>
              </w:tcPr>
            </w:tcPrChange>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13" w:author="Brian Bohman" w:date="2021-10-27T05:58:00Z">
              <w:tcPr>
                <w:tcW w:w="720" w:type="dxa"/>
                <w:vAlign w:val="center"/>
                <w:hideMark/>
              </w:tcPr>
            </w:tcPrChange>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14" w:author="Brian Bohman" w:date="2021-10-27T05:58:00Z">
              <w:tcPr>
                <w:tcW w:w="1008" w:type="dxa"/>
                <w:vAlign w:val="center"/>
                <w:hideMark/>
              </w:tcPr>
            </w:tcPrChange>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15" w:author="Brian Bohman" w:date="2021-10-27T05:58:00Z">
              <w:tcPr>
                <w:tcW w:w="1152" w:type="dxa"/>
                <w:vAlign w:val="center"/>
                <w:hideMark/>
              </w:tcPr>
            </w:tcPrChange>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6516" w:author="Brian Bohman" w:date="2021-10-27T05:58:00Z">
              <w:tcPr>
                <w:tcW w:w="1008" w:type="dxa"/>
                <w:vAlign w:val="center"/>
                <w:hideMark/>
              </w:tcPr>
            </w:tcPrChange>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3E5E3E4D" w14:textId="77777777" w:rsidTr="00E419CD">
        <w:trPr>
          <w:trHeight w:val="165"/>
          <w:trPrChange w:id="6517" w:author="Brian Bohman" w:date="2021-10-27T05:58:00Z">
            <w:trPr>
              <w:trHeight w:val="165"/>
            </w:trPr>
          </w:trPrChange>
        </w:trPr>
        <w:tc>
          <w:tcPr>
            <w:tcW w:w="360" w:type="dxa"/>
            <w:vAlign w:val="center"/>
            <w:hideMark/>
            <w:tcPrChange w:id="6518" w:author="Brian Bohman" w:date="2021-10-27T05:58:00Z">
              <w:tcPr>
                <w:tcW w:w="360" w:type="dxa"/>
                <w:vAlign w:val="center"/>
                <w:hideMark/>
              </w:tcPr>
            </w:tcPrChange>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Change w:id="6519" w:author="Brian Bohman" w:date="2021-10-27T05:58:00Z">
              <w:tcPr>
                <w:tcW w:w="864" w:type="dxa"/>
                <w:vAlign w:val="center"/>
                <w:hideMark/>
              </w:tcPr>
            </w:tcPrChange>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20" w:author="Brian Bohman" w:date="2021-10-27T05:58:00Z">
              <w:tcPr>
                <w:tcW w:w="1152" w:type="dxa"/>
                <w:vAlign w:val="center"/>
                <w:hideMark/>
              </w:tcPr>
            </w:tcPrChange>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21" w:author="Brian Bohman" w:date="2021-10-27T05:58:00Z">
              <w:tcPr>
                <w:tcW w:w="504" w:type="dxa"/>
                <w:vAlign w:val="center"/>
                <w:hideMark/>
              </w:tcPr>
            </w:tcPrChange>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522" w:author="Brian Bohman" w:date="2021-10-27T05:58:00Z">
              <w:tcPr>
                <w:tcW w:w="1008" w:type="dxa"/>
                <w:vAlign w:val="center"/>
                <w:hideMark/>
              </w:tcPr>
            </w:tcPrChange>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523" w:author="Brian Bohman" w:date="2021-10-27T05:58:00Z">
              <w:tcPr>
                <w:tcW w:w="1008" w:type="dxa"/>
                <w:vAlign w:val="center"/>
                <w:hideMark/>
              </w:tcPr>
            </w:tcPrChange>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24" w:author="Brian Bohman" w:date="2021-10-27T05:58:00Z">
              <w:tcPr>
                <w:tcW w:w="720" w:type="dxa"/>
                <w:vAlign w:val="center"/>
                <w:hideMark/>
              </w:tcPr>
            </w:tcPrChange>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25" w:author="Brian Bohman" w:date="2021-10-27T05:58:00Z">
              <w:tcPr>
                <w:tcW w:w="1008" w:type="dxa"/>
                <w:vAlign w:val="center"/>
                <w:hideMark/>
              </w:tcPr>
            </w:tcPrChange>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26" w:author="Brian Bohman" w:date="2021-10-27T05:58:00Z">
              <w:tcPr>
                <w:tcW w:w="1152" w:type="dxa"/>
                <w:vAlign w:val="center"/>
                <w:hideMark/>
              </w:tcPr>
            </w:tcPrChange>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440" w:type="dxa"/>
            <w:vAlign w:val="center"/>
            <w:hideMark/>
            <w:tcPrChange w:id="6527" w:author="Brian Bohman" w:date="2021-10-27T05:58:00Z">
              <w:tcPr>
                <w:tcW w:w="1008" w:type="dxa"/>
                <w:vAlign w:val="center"/>
                <w:hideMark/>
              </w:tcPr>
            </w:tcPrChange>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E3BA127" w14:textId="77777777" w:rsidTr="00E419CD">
        <w:trPr>
          <w:trHeight w:val="165"/>
          <w:trPrChange w:id="6528" w:author="Brian Bohman" w:date="2021-10-27T05:58:00Z">
            <w:trPr>
              <w:trHeight w:val="165"/>
            </w:trPr>
          </w:trPrChange>
        </w:trPr>
        <w:tc>
          <w:tcPr>
            <w:tcW w:w="360" w:type="dxa"/>
            <w:vAlign w:val="center"/>
            <w:hideMark/>
            <w:tcPrChange w:id="6529" w:author="Brian Bohman" w:date="2021-10-27T05:58:00Z">
              <w:tcPr>
                <w:tcW w:w="360" w:type="dxa"/>
                <w:vAlign w:val="center"/>
                <w:hideMark/>
              </w:tcPr>
            </w:tcPrChange>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Change w:id="6530" w:author="Brian Bohman" w:date="2021-10-27T05:58:00Z">
              <w:tcPr>
                <w:tcW w:w="864" w:type="dxa"/>
                <w:vAlign w:val="center"/>
                <w:hideMark/>
              </w:tcPr>
            </w:tcPrChange>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31" w:author="Brian Bohman" w:date="2021-10-27T05:58:00Z">
              <w:tcPr>
                <w:tcW w:w="1152" w:type="dxa"/>
                <w:vAlign w:val="center"/>
                <w:hideMark/>
              </w:tcPr>
            </w:tcPrChange>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32" w:author="Brian Bohman" w:date="2021-10-27T05:58:00Z">
              <w:tcPr>
                <w:tcW w:w="504" w:type="dxa"/>
                <w:vAlign w:val="center"/>
                <w:hideMark/>
              </w:tcPr>
            </w:tcPrChange>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533" w:author="Brian Bohman" w:date="2021-10-27T05:58:00Z">
              <w:tcPr>
                <w:tcW w:w="1008" w:type="dxa"/>
                <w:vAlign w:val="center"/>
                <w:hideMark/>
              </w:tcPr>
            </w:tcPrChange>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534" w:author="Brian Bohman" w:date="2021-10-27T05:58:00Z">
              <w:tcPr>
                <w:tcW w:w="1008" w:type="dxa"/>
                <w:vAlign w:val="center"/>
                <w:hideMark/>
              </w:tcPr>
            </w:tcPrChange>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35" w:author="Brian Bohman" w:date="2021-10-27T05:58:00Z">
              <w:tcPr>
                <w:tcW w:w="720" w:type="dxa"/>
                <w:vAlign w:val="center"/>
                <w:hideMark/>
              </w:tcPr>
            </w:tcPrChange>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36" w:author="Brian Bohman" w:date="2021-10-27T05:58:00Z">
              <w:tcPr>
                <w:tcW w:w="1008" w:type="dxa"/>
                <w:vAlign w:val="center"/>
                <w:hideMark/>
              </w:tcPr>
            </w:tcPrChange>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537" w:author="Brian Bohman" w:date="2021-10-27T05:58:00Z">
              <w:tcPr>
                <w:tcW w:w="1152" w:type="dxa"/>
                <w:vAlign w:val="center"/>
                <w:hideMark/>
              </w:tcPr>
            </w:tcPrChange>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440" w:type="dxa"/>
            <w:vAlign w:val="center"/>
            <w:hideMark/>
            <w:tcPrChange w:id="6538" w:author="Brian Bohman" w:date="2021-10-27T05:58:00Z">
              <w:tcPr>
                <w:tcW w:w="1008" w:type="dxa"/>
                <w:vAlign w:val="center"/>
                <w:hideMark/>
              </w:tcPr>
            </w:tcPrChange>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2F4AF806" w14:textId="77777777" w:rsidTr="00E419CD">
        <w:trPr>
          <w:trHeight w:val="165"/>
          <w:trPrChange w:id="6539" w:author="Brian Bohman" w:date="2021-10-27T05:58:00Z">
            <w:trPr>
              <w:trHeight w:val="165"/>
            </w:trPr>
          </w:trPrChange>
        </w:trPr>
        <w:tc>
          <w:tcPr>
            <w:tcW w:w="360" w:type="dxa"/>
            <w:vAlign w:val="center"/>
            <w:hideMark/>
            <w:tcPrChange w:id="6540" w:author="Brian Bohman" w:date="2021-10-27T05:58:00Z">
              <w:tcPr>
                <w:tcW w:w="360" w:type="dxa"/>
                <w:vAlign w:val="center"/>
                <w:hideMark/>
              </w:tcPr>
            </w:tcPrChange>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Change w:id="6541" w:author="Brian Bohman" w:date="2021-10-27T05:58:00Z">
              <w:tcPr>
                <w:tcW w:w="864" w:type="dxa"/>
                <w:vAlign w:val="center"/>
                <w:hideMark/>
              </w:tcPr>
            </w:tcPrChange>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42" w:author="Brian Bohman" w:date="2021-10-27T05:58:00Z">
              <w:tcPr>
                <w:tcW w:w="1152" w:type="dxa"/>
                <w:vAlign w:val="center"/>
                <w:hideMark/>
              </w:tcPr>
            </w:tcPrChange>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43" w:author="Brian Bohman" w:date="2021-10-27T05:58:00Z">
              <w:tcPr>
                <w:tcW w:w="504" w:type="dxa"/>
                <w:vAlign w:val="center"/>
                <w:hideMark/>
              </w:tcPr>
            </w:tcPrChange>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544" w:author="Brian Bohman" w:date="2021-10-27T05:58:00Z">
              <w:tcPr>
                <w:tcW w:w="1008" w:type="dxa"/>
                <w:vAlign w:val="center"/>
                <w:hideMark/>
              </w:tcPr>
            </w:tcPrChange>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545" w:author="Brian Bohman" w:date="2021-10-27T05:58:00Z">
              <w:tcPr>
                <w:tcW w:w="1008" w:type="dxa"/>
                <w:vAlign w:val="center"/>
                <w:hideMark/>
              </w:tcPr>
            </w:tcPrChange>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46" w:author="Brian Bohman" w:date="2021-10-27T05:58:00Z">
              <w:tcPr>
                <w:tcW w:w="720" w:type="dxa"/>
                <w:vAlign w:val="center"/>
                <w:hideMark/>
              </w:tcPr>
            </w:tcPrChange>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47" w:author="Brian Bohman" w:date="2021-10-27T05:58:00Z">
              <w:tcPr>
                <w:tcW w:w="1008" w:type="dxa"/>
                <w:vAlign w:val="center"/>
                <w:hideMark/>
              </w:tcPr>
            </w:tcPrChange>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548" w:author="Brian Bohman" w:date="2021-10-27T05:58:00Z">
              <w:tcPr>
                <w:tcW w:w="1152" w:type="dxa"/>
                <w:vAlign w:val="center"/>
                <w:hideMark/>
              </w:tcPr>
            </w:tcPrChange>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6549" w:author="Brian Bohman" w:date="2021-10-27T05:58:00Z">
              <w:tcPr>
                <w:tcW w:w="1008" w:type="dxa"/>
                <w:vAlign w:val="center"/>
                <w:hideMark/>
              </w:tcPr>
            </w:tcPrChange>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652D0064" w14:textId="77777777" w:rsidTr="00E419CD">
        <w:trPr>
          <w:trHeight w:val="165"/>
          <w:trPrChange w:id="6550" w:author="Brian Bohman" w:date="2021-10-27T05:58:00Z">
            <w:trPr>
              <w:trHeight w:val="165"/>
            </w:trPr>
          </w:trPrChange>
        </w:trPr>
        <w:tc>
          <w:tcPr>
            <w:tcW w:w="360" w:type="dxa"/>
            <w:vAlign w:val="center"/>
            <w:hideMark/>
            <w:tcPrChange w:id="6551" w:author="Brian Bohman" w:date="2021-10-27T05:58:00Z">
              <w:tcPr>
                <w:tcW w:w="360" w:type="dxa"/>
                <w:vAlign w:val="center"/>
                <w:hideMark/>
              </w:tcPr>
            </w:tcPrChange>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Change w:id="6552" w:author="Brian Bohman" w:date="2021-10-27T05:58:00Z">
              <w:tcPr>
                <w:tcW w:w="864" w:type="dxa"/>
                <w:vAlign w:val="center"/>
                <w:hideMark/>
              </w:tcPr>
            </w:tcPrChange>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53" w:author="Brian Bohman" w:date="2021-10-27T05:58:00Z">
              <w:tcPr>
                <w:tcW w:w="1152" w:type="dxa"/>
                <w:vAlign w:val="center"/>
                <w:hideMark/>
              </w:tcPr>
            </w:tcPrChange>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54" w:author="Brian Bohman" w:date="2021-10-27T05:58:00Z">
              <w:tcPr>
                <w:tcW w:w="504" w:type="dxa"/>
                <w:vAlign w:val="center"/>
                <w:hideMark/>
              </w:tcPr>
            </w:tcPrChange>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555" w:author="Brian Bohman" w:date="2021-10-27T05:58:00Z">
              <w:tcPr>
                <w:tcW w:w="1008" w:type="dxa"/>
                <w:vAlign w:val="center"/>
                <w:hideMark/>
              </w:tcPr>
            </w:tcPrChange>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556" w:author="Brian Bohman" w:date="2021-10-27T05:58:00Z">
              <w:tcPr>
                <w:tcW w:w="1008" w:type="dxa"/>
                <w:vAlign w:val="center"/>
                <w:hideMark/>
              </w:tcPr>
            </w:tcPrChange>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57" w:author="Brian Bohman" w:date="2021-10-27T05:58:00Z">
              <w:tcPr>
                <w:tcW w:w="720" w:type="dxa"/>
                <w:vAlign w:val="center"/>
                <w:hideMark/>
              </w:tcPr>
            </w:tcPrChange>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58" w:author="Brian Bohman" w:date="2021-10-27T05:58:00Z">
              <w:tcPr>
                <w:tcW w:w="1008" w:type="dxa"/>
                <w:vAlign w:val="center"/>
                <w:hideMark/>
              </w:tcPr>
            </w:tcPrChange>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559" w:author="Brian Bohman" w:date="2021-10-27T05:58:00Z">
              <w:tcPr>
                <w:tcW w:w="1152" w:type="dxa"/>
                <w:vAlign w:val="center"/>
                <w:hideMark/>
              </w:tcPr>
            </w:tcPrChange>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560" w:author="Brian Bohman" w:date="2021-10-27T05:58:00Z">
              <w:tcPr>
                <w:tcW w:w="1008" w:type="dxa"/>
                <w:vAlign w:val="center"/>
                <w:hideMark/>
              </w:tcPr>
            </w:tcPrChange>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19CD" w:rsidRPr="009B3DCC" w14:paraId="3078D76D" w14:textId="77777777" w:rsidTr="00E419CD">
        <w:trPr>
          <w:trHeight w:val="165"/>
          <w:trPrChange w:id="6561" w:author="Brian Bohman" w:date="2021-10-27T05:58:00Z">
            <w:trPr>
              <w:trHeight w:val="165"/>
            </w:trPr>
          </w:trPrChange>
        </w:trPr>
        <w:tc>
          <w:tcPr>
            <w:tcW w:w="360" w:type="dxa"/>
            <w:vAlign w:val="center"/>
            <w:hideMark/>
            <w:tcPrChange w:id="6562" w:author="Brian Bohman" w:date="2021-10-27T05:58:00Z">
              <w:tcPr>
                <w:tcW w:w="360" w:type="dxa"/>
                <w:vAlign w:val="center"/>
                <w:hideMark/>
              </w:tcPr>
            </w:tcPrChange>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Change w:id="6563" w:author="Brian Bohman" w:date="2021-10-27T05:58:00Z">
              <w:tcPr>
                <w:tcW w:w="864" w:type="dxa"/>
                <w:vAlign w:val="center"/>
                <w:hideMark/>
              </w:tcPr>
            </w:tcPrChange>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64" w:author="Brian Bohman" w:date="2021-10-27T05:58:00Z">
              <w:tcPr>
                <w:tcW w:w="1152" w:type="dxa"/>
                <w:vAlign w:val="center"/>
                <w:hideMark/>
              </w:tcPr>
            </w:tcPrChange>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65" w:author="Brian Bohman" w:date="2021-10-27T05:58:00Z">
              <w:tcPr>
                <w:tcW w:w="504" w:type="dxa"/>
                <w:vAlign w:val="center"/>
                <w:hideMark/>
              </w:tcPr>
            </w:tcPrChange>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566" w:author="Brian Bohman" w:date="2021-10-27T05:58:00Z">
              <w:tcPr>
                <w:tcW w:w="1008" w:type="dxa"/>
                <w:vAlign w:val="center"/>
                <w:hideMark/>
              </w:tcPr>
            </w:tcPrChange>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567" w:author="Brian Bohman" w:date="2021-10-27T05:58:00Z">
              <w:tcPr>
                <w:tcW w:w="1008" w:type="dxa"/>
                <w:vAlign w:val="center"/>
                <w:hideMark/>
              </w:tcPr>
            </w:tcPrChange>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68" w:author="Brian Bohman" w:date="2021-10-27T05:58:00Z">
              <w:tcPr>
                <w:tcW w:w="720" w:type="dxa"/>
                <w:vAlign w:val="center"/>
                <w:hideMark/>
              </w:tcPr>
            </w:tcPrChange>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69" w:author="Brian Bohman" w:date="2021-10-27T05:58:00Z">
              <w:tcPr>
                <w:tcW w:w="1008" w:type="dxa"/>
                <w:vAlign w:val="center"/>
                <w:hideMark/>
              </w:tcPr>
            </w:tcPrChange>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70" w:author="Brian Bohman" w:date="2021-10-27T05:58:00Z">
              <w:tcPr>
                <w:tcW w:w="1152" w:type="dxa"/>
                <w:vAlign w:val="center"/>
                <w:hideMark/>
              </w:tcPr>
            </w:tcPrChange>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440" w:type="dxa"/>
            <w:vAlign w:val="center"/>
            <w:hideMark/>
            <w:tcPrChange w:id="6571" w:author="Brian Bohman" w:date="2021-10-27T05:58:00Z">
              <w:tcPr>
                <w:tcW w:w="1008" w:type="dxa"/>
                <w:vAlign w:val="center"/>
                <w:hideMark/>
              </w:tcPr>
            </w:tcPrChange>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FC50266" w14:textId="77777777" w:rsidTr="00E419CD">
        <w:trPr>
          <w:trHeight w:val="165"/>
          <w:trPrChange w:id="6572" w:author="Brian Bohman" w:date="2021-10-27T05:58:00Z">
            <w:trPr>
              <w:trHeight w:val="165"/>
            </w:trPr>
          </w:trPrChange>
        </w:trPr>
        <w:tc>
          <w:tcPr>
            <w:tcW w:w="360" w:type="dxa"/>
            <w:vAlign w:val="center"/>
            <w:hideMark/>
            <w:tcPrChange w:id="6573" w:author="Brian Bohman" w:date="2021-10-27T05:58:00Z">
              <w:tcPr>
                <w:tcW w:w="360" w:type="dxa"/>
                <w:vAlign w:val="center"/>
                <w:hideMark/>
              </w:tcPr>
            </w:tcPrChange>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Change w:id="6574" w:author="Brian Bohman" w:date="2021-10-27T05:58:00Z">
              <w:tcPr>
                <w:tcW w:w="864" w:type="dxa"/>
                <w:vAlign w:val="center"/>
                <w:hideMark/>
              </w:tcPr>
            </w:tcPrChange>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75" w:author="Brian Bohman" w:date="2021-10-27T05:58:00Z">
              <w:tcPr>
                <w:tcW w:w="1152" w:type="dxa"/>
                <w:vAlign w:val="center"/>
                <w:hideMark/>
              </w:tcPr>
            </w:tcPrChange>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76" w:author="Brian Bohman" w:date="2021-10-27T05:58:00Z">
              <w:tcPr>
                <w:tcW w:w="504" w:type="dxa"/>
                <w:vAlign w:val="center"/>
                <w:hideMark/>
              </w:tcPr>
            </w:tcPrChange>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577" w:author="Brian Bohman" w:date="2021-10-27T05:58:00Z">
              <w:tcPr>
                <w:tcW w:w="1008" w:type="dxa"/>
                <w:vAlign w:val="center"/>
                <w:hideMark/>
              </w:tcPr>
            </w:tcPrChange>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578" w:author="Brian Bohman" w:date="2021-10-27T05:58:00Z">
              <w:tcPr>
                <w:tcW w:w="1008" w:type="dxa"/>
                <w:vAlign w:val="center"/>
                <w:hideMark/>
              </w:tcPr>
            </w:tcPrChange>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79" w:author="Brian Bohman" w:date="2021-10-27T05:58:00Z">
              <w:tcPr>
                <w:tcW w:w="720" w:type="dxa"/>
                <w:vAlign w:val="center"/>
                <w:hideMark/>
              </w:tcPr>
            </w:tcPrChange>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80" w:author="Brian Bohman" w:date="2021-10-27T05:58:00Z">
              <w:tcPr>
                <w:tcW w:w="1008" w:type="dxa"/>
                <w:vAlign w:val="center"/>
                <w:hideMark/>
              </w:tcPr>
            </w:tcPrChange>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81" w:author="Brian Bohman" w:date="2021-10-27T05:58:00Z">
              <w:tcPr>
                <w:tcW w:w="1152" w:type="dxa"/>
                <w:vAlign w:val="center"/>
                <w:hideMark/>
              </w:tcPr>
            </w:tcPrChange>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440" w:type="dxa"/>
            <w:vAlign w:val="center"/>
            <w:hideMark/>
            <w:tcPrChange w:id="6582" w:author="Brian Bohman" w:date="2021-10-27T05:58:00Z">
              <w:tcPr>
                <w:tcW w:w="1008" w:type="dxa"/>
                <w:vAlign w:val="center"/>
                <w:hideMark/>
              </w:tcPr>
            </w:tcPrChange>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19CD" w:rsidRPr="009B3DCC" w14:paraId="632AD3DC" w14:textId="77777777" w:rsidTr="00E419CD">
        <w:trPr>
          <w:trHeight w:val="165"/>
          <w:trPrChange w:id="6583" w:author="Brian Bohman" w:date="2021-10-27T05:58:00Z">
            <w:trPr>
              <w:trHeight w:val="165"/>
            </w:trPr>
          </w:trPrChange>
        </w:trPr>
        <w:tc>
          <w:tcPr>
            <w:tcW w:w="360" w:type="dxa"/>
            <w:vAlign w:val="center"/>
            <w:hideMark/>
            <w:tcPrChange w:id="6584" w:author="Brian Bohman" w:date="2021-10-27T05:58:00Z">
              <w:tcPr>
                <w:tcW w:w="360" w:type="dxa"/>
                <w:vAlign w:val="center"/>
                <w:hideMark/>
              </w:tcPr>
            </w:tcPrChange>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Change w:id="6585" w:author="Brian Bohman" w:date="2021-10-27T05:58:00Z">
              <w:tcPr>
                <w:tcW w:w="864" w:type="dxa"/>
                <w:vAlign w:val="center"/>
                <w:hideMark/>
              </w:tcPr>
            </w:tcPrChange>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86" w:author="Brian Bohman" w:date="2021-10-27T05:58:00Z">
              <w:tcPr>
                <w:tcW w:w="1152" w:type="dxa"/>
                <w:vAlign w:val="center"/>
                <w:hideMark/>
              </w:tcPr>
            </w:tcPrChange>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87" w:author="Brian Bohman" w:date="2021-10-27T05:58:00Z">
              <w:tcPr>
                <w:tcW w:w="504" w:type="dxa"/>
                <w:vAlign w:val="center"/>
                <w:hideMark/>
              </w:tcPr>
            </w:tcPrChange>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588" w:author="Brian Bohman" w:date="2021-10-27T05:58:00Z">
              <w:tcPr>
                <w:tcW w:w="1008" w:type="dxa"/>
                <w:vAlign w:val="center"/>
                <w:hideMark/>
              </w:tcPr>
            </w:tcPrChange>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589" w:author="Brian Bohman" w:date="2021-10-27T05:58:00Z">
              <w:tcPr>
                <w:tcW w:w="1008" w:type="dxa"/>
                <w:vAlign w:val="center"/>
                <w:hideMark/>
              </w:tcPr>
            </w:tcPrChange>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90" w:author="Brian Bohman" w:date="2021-10-27T05:58:00Z">
              <w:tcPr>
                <w:tcW w:w="720" w:type="dxa"/>
                <w:vAlign w:val="center"/>
                <w:hideMark/>
              </w:tcPr>
            </w:tcPrChange>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91" w:author="Brian Bohman" w:date="2021-10-27T05:58:00Z">
              <w:tcPr>
                <w:tcW w:w="1008" w:type="dxa"/>
                <w:vAlign w:val="center"/>
                <w:hideMark/>
              </w:tcPr>
            </w:tcPrChange>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92" w:author="Brian Bohman" w:date="2021-10-27T05:58:00Z">
              <w:tcPr>
                <w:tcW w:w="1152" w:type="dxa"/>
                <w:vAlign w:val="center"/>
                <w:hideMark/>
              </w:tcPr>
            </w:tcPrChange>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440" w:type="dxa"/>
            <w:vAlign w:val="center"/>
            <w:hideMark/>
            <w:tcPrChange w:id="6593" w:author="Brian Bohman" w:date="2021-10-27T05:58:00Z">
              <w:tcPr>
                <w:tcW w:w="1008" w:type="dxa"/>
                <w:vAlign w:val="center"/>
                <w:hideMark/>
              </w:tcPr>
            </w:tcPrChange>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7710C583" w14:textId="77777777" w:rsidTr="00E419CD">
        <w:trPr>
          <w:trHeight w:val="165"/>
          <w:trPrChange w:id="6594" w:author="Brian Bohman" w:date="2021-10-27T05:58:00Z">
            <w:trPr>
              <w:trHeight w:val="165"/>
            </w:trPr>
          </w:trPrChange>
        </w:trPr>
        <w:tc>
          <w:tcPr>
            <w:tcW w:w="360" w:type="dxa"/>
            <w:vAlign w:val="center"/>
            <w:hideMark/>
            <w:tcPrChange w:id="6595" w:author="Brian Bohman" w:date="2021-10-27T05:58:00Z">
              <w:tcPr>
                <w:tcW w:w="360" w:type="dxa"/>
                <w:vAlign w:val="center"/>
                <w:hideMark/>
              </w:tcPr>
            </w:tcPrChange>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Change w:id="6596" w:author="Brian Bohman" w:date="2021-10-27T05:58:00Z">
              <w:tcPr>
                <w:tcW w:w="864" w:type="dxa"/>
                <w:vAlign w:val="center"/>
                <w:hideMark/>
              </w:tcPr>
            </w:tcPrChange>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97" w:author="Brian Bohman" w:date="2021-10-27T05:58:00Z">
              <w:tcPr>
                <w:tcW w:w="1152" w:type="dxa"/>
                <w:vAlign w:val="center"/>
                <w:hideMark/>
              </w:tcPr>
            </w:tcPrChange>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98" w:author="Brian Bohman" w:date="2021-10-27T05:58:00Z">
              <w:tcPr>
                <w:tcW w:w="504" w:type="dxa"/>
                <w:vAlign w:val="center"/>
                <w:hideMark/>
              </w:tcPr>
            </w:tcPrChange>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599" w:author="Brian Bohman" w:date="2021-10-27T05:58:00Z">
              <w:tcPr>
                <w:tcW w:w="1008" w:type="dxa"/>
                <w:vAlign w:val="center"/>
                <w:hideMark/>
              </w:tcPr>
            </w:tcPrChange>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600" w:author="Brian Bohman" w:date="2021-10-27T05:58:00Z">
              <w:tcPr>
                <w:tcW w:w="1008" w:type="dxa"/>
                <w:vAlign w:val="center"/>
                <w:hideMark/>
              </w:tcPr>
            </w:tcPrChange>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01" w:author="Brian Bohman" w:date="2021-10-27T05:58:00Z">
              <w:tcPr>
                <w:tcW w:w="720" w:type="dxa"/>
                <w:vAlign w:val="center"/>
                <w:hideMark/>
              </w:tcPr>
            </w:tcPrChange>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602" w:author="Brian Bohman" w:date="2021-10-27T05:58:00Z">
              <w:tcPr>
                <w:tcW w:w="1008" w:type="dxa"/>
                <w:vAlign w:val="center"/>
                <w:hideMark/>
              </w:tcPr>
            </w:tcPrChange>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03" w:author="Brian Bohman" w:date="2021-10-27T05:58:00Z">
              <w:tcPr>
                <w:tcW w:w="1152" w:type="dxa"/>
                <w:vAlign w:val="center"/>
                <w:hideMark/>
              </w:tcPr>
            </w:tcPrChange>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440" w:type="dxa"/>
            <w:vAlign w:val="center"/>
            <w:hideMark/>
            <w:tcPrChange w:id="6604" w:author="Brian Bohman" w:date="2021-10-27T05:58:00Z">
              <w:tcPr>
                <w:tcW w:w="1008" w:type="dxa"/>
                <w:vAlign w:val="center"/>
                <w:hideMark/>
              </w:tcPr>
            </w:tcPrChange>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3060DC45" w14:textId="77777777" w:rsidTr="00E419CD">
        <w:trPr>
          <w:trHeight w:val="165"/>
          <w:trPrChange w:id="6605" w:author="Brian Bohman" w:date="2021-10-27T05:58:00Z">
            <w:trPr>
              <w:trHeight w:val="165"/>
            </w:trPr>
          </w:trPrChange>
        </w:trPr>
        <w:tc>
          <w:tcPr>
            <w:tcW w:w="360" w:type="dxa"/>
            <w:vAlign w:val="center"/>
            <w:hideMark/>
            <w:tcPrChange w:id="6606" w:author="Brian Bohman" w:date="2021-10-27T05:58:00Z">
              <w:tcPr>
                <w:tcW w:w="360" w:type="dxa"/>
                <w:vAlign w:val="center"/>
                <w:hideMark/>
              </w:tcPr>
            </w:tcPrChange>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Change w:id="6607" w:author="Brian Bohman" w:date="2021-10-27T05:58:00Z">
              <w:tcPr>
                <w:tcW w:w="864" w:type="dxa"/>
                <w:vAlign w:val="center"/>
                <w:hideMark/>
              </w:tcPr>
            </w:tcPrChange>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08" w:author="Brian Bohman" w:date="2021-10-27T05:58:00Z">
              <w:tcPr>
                <w:tcW w:w="1152" w:type="dxa"/>
                <w:vAlign w:val="center"/>
                <w:hideMark/>
              </w:tcPr>
            </w:tcPrChange>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09" w:author="Brian Bohman" w:date="2021-10-27T05:58:00Z">
              <w:tcPr>
                <w:tcW w:w="504" w:type="dxa"/>
                <w:vAlign w:val="center"/>
                <w:hideMark/>
              </w:tcPr>
            </w:tcPrChange>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610" w:author="Brian Bohman" w:date="2021-10-27T05:58:00Z">
              <w:tcPr>
                <w:tcW w:w="1008" w:type="dxa"/>
                <w:vAlign w:val="center"/>
                <w:hideMark/>
              </w:tcPr>
            </w:tcPrChange>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611" w:author="Brian Bohman" w:date="2021-10-27T05:58:00Z">
              <w:tcPr>
                <w:tcW w:w="1008" w:type="dxa"/>
                <w:vAlign w:val="center"/>
                <w:hideMark/>
              </w:tcPr>
            </w:tcPrChange>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12" w:author="Brian Bohman" w:date="2021-10-27T05:58:00Z">
              <w:tcPr>
                <w:tcW w:w="720" w:type="dxa"/>
                <w:vAlign w:val="center"/>
                <w:hideMark/>
              </w:tcPr>
            </w:tcPrChange>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613" w:author="Brian Bohman" w:date="2021-10-27T05:58:00Z">
              <w:tcPr>
                <w:tcW w:w="1008" w:type="dxa"/>
                <w:vAlign w:val="center"/>
                <w:hideMark/>
              </w:tcPr>
            </w:tcPrChange>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14" w:author="Brian Bohman" w:date="2021-10-27T05:58:00Z">
              <w:tcPr>
                <w:tcW w:w="1152" w:type="dxa"/>
                <w:vAlign w:val="center"/>
                <w:hideMark/>
              </w:tcPr>
            </w:tcPrChange>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440" w:type="dxa"/>
            <w:vAlign w:val="center"/>
            <w:hideMark/>
            <w:tcPrChange w:id="6615" w:author="Brian Bohman" w:date="2021-10-27T05:58:00Z">
              <w:tcPr>
                <w:tcW w:w="1008" w:type="dxa"/>
                <w:vAlign w:val="center"/>
                <w:hideMark/>
              </w:tcPr>
            </w:tcPrChange>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47C416B" w14:textId="77777777" w:rsidTr="00E419CD">
        <w:trPr>
          <w:trHeight w:val="165"/>
          <w:trPrChange w:id="6616" w:author="Brian Bohman" w:date="2021-10-27T05:58:00Z">
            <w:trPr>
              <w:trHeight w:val="165"/>
            </w:trPr>
          </w:trPrChange>
        </w:trPr>
        <w:tc>
          <w:tcPr>
            <w:tcW w:w="360" w:type="dxa"/>
            <w:vAlign w:val="center"/>
            <w:hideMark/>
            <w:tcPrChange w:id="6617" w:author="Brian Bohman" w:date="2021-10-27T05:58:00Z">
              <w:tcPr>
                <w:tcW w:w="360" w:type="dxa"/>
                <w:vAlign w:val="center"/>
                <w:hideMark/>
              </w:tcPr>
            </w:tcPrChange>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Change w:id="6618" w:author="Brian Bohman" w:date="2021-10-27T05:58:00Z">
              <w:tcPr>
                <w:tcW w:w="864" w:type="dxa"/>
                <w:vAlign w:val="center"/>
                <w:hideMark/>
              </w:tcPr>
            </w:tcPrChange>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19" w:author="Brian Bohman" w:date="2021-10-27T05:58:00Z">
              <w:tcPr>
                <w:tcW w:w="1152" w:type="dxa"/>
                <w:vAlign w:val="center"/>
                <w:hideMark/>
              </w:tcPr>
            </w:tcPrChange>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20" w:author="Brian Bohman" w:date="2021-10-27T05:58:00Z">
              <w:tcPr>
                <w:tcW w:w="504" w:type="dxa"/>
                <w:vAlign w:val="center"/>
                <w:hideMark/>
              </w:tcPr>
            </w:tcPrChange>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621" w:author="Brian Bohman" w:date="2021-10-27T05:58:00Z">
              <w:tcPr>
                <w:tcW w:w="1008" w:type="dxa"/>
                <w:vAlign w:val="center"/>
                <w:hideMark/>
              </w:tcPr>
            </w:tcPrChange>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622" w:author="Brian Bohman" w:date="2021-10-27T05:58:00Z">
              <w:tcPr>
                <w:tcW w:w="1008" w:type="dxa"/>
                <w:vAlign w:val="center"/>
                <w:hideMark/>
              </w:tcPr>
            </w:tcPrChange>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23" w:author="Brian Bohman" w:date="2021-10-27T05:58:00Z">
              <w:tcPr>
                <w:tcW w:w="720" w:type="dxa"/>
                <w:vAlign w:val="center"/>
                <w:hideMark/>
              </w:tcPr>
            </w:tcPrChange>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624" w:author="Brian Bohman" w:date="2021-10-27T05:58:00Z">
              <w:tcPr>
                <w:tcW w:w="1008" w:type="dxa"/>
                <w:vAlign w:val="center"/>
                <w:hideMark/>
              </w:tcPr>
            </w:tcPrChange>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25" w:author="Brian Bohman" w:date="2021-10-27T05:58:00Z">
              <w:tcPr>
                <w:tcW w:w="1152" w:type="dxa"/>
                <w:vAlign w:val="center"/>
                <w:hideMark/>
              </w:tcPr>
            </w:tcPrChange>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6626" w:author="Brian Bohman" w:date="2021-10-27T05:58:00Z">
              <w:tcPr>
                <w:tcW w:w="1008" w:type="dxa"/>
                <w:vAlign w:val="center"/>
                <w:hideMark/>
              </w:tcPr>
            </w:tcPrChange>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635623F" w14:textId="77777777" w:rsidTr="00E419CD">
        <w:trPr>
          <w:trHeight w:val="180"/>
          <w:trPrChange w:id="6627" w:author="Brian Bohman" w:date="2021-10-27T05:58:00Z">
            <w:trPr>
              <w:trHeight w:val="180"/>
            </w:trPr>
          </w:trPrChange>
        </w:trPr>
        <w:tc>
          <w:tcPr>
            <w:tcW w:w="360" w:type="dxa"/>
            <w:vAlign w:val="center"/>
            <w:hideMark/>
            <w:tcPrChange w:id="6628" w:author="Brian Bohman" w:date="2021-10-27T05:58:00Z">
              <w:tcPr>
                <w:tcW w:w="360" w:type="dxa"/>
                <w:vAlign w:val="center"/>
                <w:hideMark/>
              </w:tcPr>
            </w:tcPrChange>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Change w:id="6629" w:author="Brian Bohman" w:date="2021-10-27T05:58:00Z">
              <w:tcPr>
                <w:tcW w:w="864" w:type="dxa"/>
                <w:vAlign w:val="center"/>
                <w:hideMark/>
              </w:tcPr>
            </w:tcPrChange>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30" w:author="Brian Bohman" w:date="2021-10-27T05:58:00Z">
              <w:tcPr>
                <w:tcW w:w="1152" w:type="dxa"/>
                <w:vAlign w:val="center"/>
                <w:hideMark/>
              </w:tcPr>
            </w:tcPrChange>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31" w:author="Brian Bohman" w:date="2021-10-27T05:58:00Z">
              <w:tcPr>
                <w:tcW w:w="504" w:type="dxa"/>
                <w:vAlign w:val="center"/>
                <w:hideMark/>
              </w:tcPr>
            </w:tcPrChange>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632" w:author="Brian Bohman" w:date="2021-10-27T05:58:00Z">
              <w:tcPr>
                <w:tcW w:w="1008" w:type="dxa"/>
                <w:vAlign w:val="center"/>
                <w:hideMark/>
              </w:tcPr>
            </w:tcPrChange>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633" w:author="Brian Bohman" w:date="2021-10-27T05:58:00Z">
              <w:tcPr>
                <w:tcW w:w="1008" w:type="dxa"/>
                <w:vAlign w:val="center"/>
                <w:hideMark/>
              </w:tcPr>
            </w:tcPrChange>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34" w:author="Brian Bohman" w:date="2021-10-27T05:58:00Z">
              <w:tcPr>
                <w:tcW w:w="720" w:type="dxa"/>
                <w:vAlign w:val="center"/>
                <w:hideMark/>
              </w:tcPr>
            </w:tcPrChange>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635" w:author="Brian Bohman" w:date="2021-10-27T05:58:00Z">
              <w:tcPr>
                <w:tcW w:w="1008" w:type="dxa"/>
                <w:vAlign w:val="center"/>
                <w:hideMark/>
              </w:tcPr>
            </w:tcPrChange>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36" w:author="Brian Bohman" w:date="2021-10-27T05:58:00Z">
              <w:tcPr>
                <w:tcW w:w="1152" w:type="dxa"/>
                <w:vAlign w:val="center"/>
                <w:hideMark/>
              </w:tcPr>
            </w:tcPrChange>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440" w:type="dxa"/>
            <w:vAlign w:val="center"/>
            <w:hideMark/>
            <w:tcPrChange w:id="6637" w:author="Brian Bohman" w:date="2021-10-27T05:58:00Z">
              <w:tcPr>
                <w:tcW w:w="1008" w:type="dxa"/>
                <w:vAlign w:val="center"/>
                <w:hideMark/>
              </w:tcPr>
            </w:tcPrChange>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19CD" w:rsidRPr="009B3DCC" w14:paraId="1AA8D70E" w14:textId="77777777" w:rsidTr="00E419CD">
        <w:trPr>
          <w:trHeight w:val="165"/>
          <w:trPrChange w:id="6638" w:author="Brian Bohman" w:date="2021-10-27T05:58:00Z">
            <w:trPr>
              <w:trHeight w:val="165"/>
            </w:trPr>
          </w:trPrChange>
        </w:trPr>
        <w:tc>
          <w:tcPr>
            <w:tcW w:w="360" w:type="dxa"/>
            <w:vAlign w:val="center"/>
            <w:hideMark/>
            <w:tcPrChange w:id="6639" w:author="Brian Bohman" w:date="2021-10-27T05:58:00Z">
              <w:tcPr>
                <w:tcW w:w="360" w:type="dxa"/>
                <w:vAlign w:val="center"/>
                <w:hideMark/>
              </w:tcPr>
            </w:tcPrChange>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Change w:id="6640" w:author="Brian Bohman" w:date="2021-10-27T05:58:00Z">
              <w:tcPr>
                <w:tcW w:w="864" w:type="dxa"/>
                <w:vAlign w:val="center"/>
                <w:hideMark/>
              </w:tcPr>
            </w:tcPrChange>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41" w:author="Brian Bohman" w:date="2021-10-27T05:58:00Z">
              <w:tcPr>
                <w:tcW w:w="1152" w:type="dxa"/>
                <w:vAlign w:val="center"/>
                <w:hideMark/>
              </w:tcPr>
            </w:tcPrChange>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42" w:author="Brian Bohman" w:date="2021-10-27T05:58:00Z">
              <w:tcPr>
                <w:tcW w:w="504" w:type="dxa"/>
                <w:vAlign w:val="center"/>
                <w:hideMark/>
              </w:tcPr>
            </w:tcPrChange>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643" w:author="Brian Bohman" w:date="2021-10-27T05:58:00Z">
              <w:tcPr>
                <w:tcW w:w="1008" w:type="dxa"/>
                <w:vAlign w:val="center"/>
                <w:hideMark/>
              </w:tcPr>
            </w:tcPrChange>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644" w:author="Brian Bohman" w:date="2021-10-27T05:58:00Z">
              <w:tcPr>
                <w:tcW w:w="1008" w:type="dxa"/>
                <w:vAlign w:val="center"/>
                <w:hideMark/>
              </w:tcPr>
            </w:tcPrChange>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45" w:author="Brian Bohman" w:date="2021-10-27T05:58:00Z">
              <w:tcPr>
                <w:tcW w:w="720" w:type="dxa"/>
                <w:vAlign w:val="center"/>
                <w:hideMark/>
              </w:tcPr>
            </w:tcPrChange>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646" w:author="Brian Bohman" w:date="2021-10-27T05:58:00Z">
              <w:tcPr>
                <w:tcW w:w="1008" w:type="dxa"/>
                <w:vAlign w:val="center"/>
                <w:hideMark/>
              </w:tcPr>
            </w:tcPrChange>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647" w:author="Brian Bohman" w:date="2021-10-27T05:58:00Z">
              <w:tcPr>
                <w:tcW w:w="1152" w:type="dxa"/>
                <w:vAlign w:val="center"/>
                <w:hideMark/>
              </w:tcPr>
            </w:tcPrChange>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440" w:type="dxa"/>
            <w:vAlign w:val="center"/>
            <w:hideMark/>
            <w:tcPrChange w:id="6648" w:author="Brian Bohman" w:date="2021-10-27T05:58:00Z">
              <w:tcPr>
                <w:tcW w:w="1008" w:type="dxa"/>
                <w:vAlign w:val="center"/>
                <w:hideMark/>
              </w:tcPr>
            </w:tcPrChange>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00E54EC4" w14:textId="77777777" w:rsidTr="00E419CD">
        <w:trPr>
          <w:trHeight w:val="165"/>
          <w:trPrChange w:id="6649" w:author="Brian Bohman" w:date="2021-10-27T05:58:00Z">
            <w:trPr>
              <w:trHeight w:val="165"/>
            </w:trPr>
          </w:trPrChange>
        </w:trPr>
        <w:tc>
          <w:tcPr>
            <w:tcW w:w="360" w:type="dxa"/>
            <w:vAlign w:val="center"/>
            <w:hideMark/>
            <w:tcPrChange w:id="6650" w:author="Brian Bohman" w:date="2021-10-27T05:58:00Z">
              <w:tcPr>
                <w:tcW w:w="360" w:type="dxa"/>
                <w:vAlign w:val="center"/>
                <w:hideMark/>
              </w:tcPr>
            </w:tcPrChange>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Change w:id="6651" w:author="Brian Bohman" w:date="2021-10-27T05:58:00Z">
              <w:tcPr>
                <w:tcW w:w="864" w:type="dxa"/>
                <w:vAlign w:val="center"/>
                <w:hideMark/>
              </w:tcPr>
            </w:tcPrChange>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52" w:author="Brian Bohman" w:date="2021-10-27T05:58:00Z">
              <w:tcPr>
                <w:tcW w:w="1152" w:type="dxa"/>
                <w:vAlign w:val="center"/>
                <w:hideMark/>
              </w:tcPr>
            </w:tcPrChange>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53" w:author="Brian Bohman" w:date="2021-10-27T05:58:00Z">
              <w:tcPr>
                <w:tcW w:w="504" w:type="dxa"/>
                <w:vAlign w:val="center"/>
                <w:hideMark/>
              </w:tcPr>
            </w:tcPrChange>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654" w:author="Brian Bohman" w:date="2021-10-27T05:58:00Z">
              <w:tcPr>
                <w:tcW w:w="1008" w:type="dxa"/>
                <w:vAlign w:val="center"/>
                <w:hideMark/>
              </w:tcPr>
            </w:tcPrChange>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655" w:author="Brian Bohman" w:date="2021-10-27T05:58:00Z">
              <w:tcPr>
                <w:tcW w:w="1008" w:type="dxa"/>
                <w:vAlign w:val="center"/>
                <w:hideMark/>
              </w:tcPr>
            </w:tcPrChange>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56" w:author="Brian Bohman" w:date="2021-10-27T05:58:00Z">
              <w:tcPr>
                <w:tcW w:w="720" w:type="dxa"/>
                <w:vAlign w:val="center"/>
                <w:hideMark/>
              </w:tcPr>
            </w:tcPrChange>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657" w:author="Brian Bohman" w:date="2021-10-27T05:58:00Z">
              <w:tcPr>
                <w:tcW w:w="1008" w:type="dxa"/>
                <w:vAlign w:val="center"/>
                <w:hideMark/>
              </w:tcPr>
            </w:tcPrChange>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658" w:author="Brian Bohman" w:date="2021-10-27T05:58:00Z">
              <w:tcPr>
                <w:tcW w:w="1152" w:type="dxa"/>
                <w:vAlign w:val="center"/>
                <w:hideMark/>
              </w:tcPr>
            </w:tcPrChange>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440" w:type="dxa"/>
            <w:vAlign w:val="center"/>
            <w:hideMark/>
            <w:tcPrChange w:id="6659" w:author="Brian Bohman" w:date="2021-10-27T05:58:00Z">
              <w:tcPr>
                <w:tcW w:w="1008" w:type="dxa"/>
                <w:vAlign w:val="center"/>
                <w:hideMark/>
              </w:tcPr>
            </w:tcPrChange>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F3D5F9" w14:textId="77777777" w:rsidTr="00E419CD">
        <w:trPr>
          <w:trHeight w:val="165"/>
          <w:trPrChange w:id="6660" w:author="Brian Bohman" w:date="2021-10-27T05:58:00Z">
            <w:trPr>
              <w:trHeight w:val="165"/>
            </w:trPr>
          </w:trPrChange>
        </w:trPr>
        <w:tc>
          <w:tcPr>
            <w:tcW w:w="360" w:type="dxa"/>
            <w:vAlign w:val="center"/>
            <w:hideMark/>
            <w:tcPrChange w:id="6661" w:author="Brian Bohman" w:date="2021-10-27T05:58:00Z">
              <w:tcPr>
                <w:tcW w:w="360" w:type="dxa"/>
                <w:vAlign w:val="center"/>
                <w:hideMark/>
              </w:tcPr>
            </w:tcPrChange>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Change w:id="6662" w:author="Brian Bohman" w:date="2021-10-27T05:58:00Z">
              <w:tcPr>
                <w:tcW w:w="864" w:type="dxa"/>
                <w:vAlign w:val="center"/>
                <w:hideMark/>
              </w:tcPr>
            </w:tcPrChange>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63" w:author="Brian Bohman" w:date="2021-10-27T05:58:00Z">
              <w:tcPr>
                <w:tcW w:w="1152" w:type="dxa"/>
                <w:vAlign w:val="center"/>
                <w:hideMark/>
              </w:tcPr>
            </w:tcPrChange>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64" w:author="Brian Bohman" w:date="2021-10-27T05:58:00Z">
              <w:tcPr>
                <w:tcW w:w="504" w:type="dxa"/>
                <w:vAlign w:val="center"/>
                <w:hideMark/>
              </w:tcPr>
            </w:tcPrChange>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665" w:author="Brian Bohman" w:date="2021-10-27T05:58:00Z">
              <w:tcPr>
                <w:tcW w:w="1008" w:type="dxa"/>
                <w:vAlign w:val="center"/>
                <w:hideMark/>
              </w:tcPr>
            </w:tcPrChange>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666" w:author="Brian Bohman" w:date="2021-10-27T05:58:00Z">
              <w:tcPr>
                <w:tcW w:w="1008" w:type="dxa"/>
                <w:vAlign w:val="center"/>
                <w:hideMark/>
              </w:tcPr>
            </w:tcPrChange>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67" w:author="Brian Bohman" w:date="2021-10-27T05:58:00Z">
              <w:tcPr>
                <w:tcW w:w="720" w:type="dxa"/>
                <w:vAlign w:val="center"/>
                <w:hideMark/>
              </w:tcPr>
            </w:tcPrChange>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668" w:author="Brian Bohman" w:date="2021-10-27T05:58:00Z">
              <w:tcPr>
                <w:tcW w:w="1008" w:type="dxa"/>
                <w:vAlign w:val="center"/>
                <w:hideMark/>
              </w:tcPr>
            </w:tcPrChange>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669" w:author="Brian Bohman" w:date="2021-10-27T05:58:00Z">
              <w:tcPr>
                <w:tcW w:w="1152" w:type="dxa"/>
                <w:vAlign w:val="center"/>
                <w:hideMark/>
              </w:tcPr>
            </w:tcPrChange>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440" w:type="dxa"/>
            <w:vAlign w:val="center"/>
            <w:hideMark/>
            <w:tcPrChange w:id="6670" w:author="Brian Bohman" w:date="2021-10-27T05:58:00Z">
              <w:tcPr>
                <w:tcW w:w="1008" w:type="dxa"/>
                <w:vAlign w:val="center"/>
                <w:hideMark/>
              </w:tcPr>
            </w:tcPrChange>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731F4B02" w14:textId="77777777" w:rsidTr="00E419CD">
        <w:trPr>
          <w:trHeight w:val="165"/>
          <w:trPrChange w:id="6671" w:author="Brian Bohman" w:date="2021-10-27T05:58:00Z">
            <w:trPr>
              <w:trHeight w:val="165"/>
            </w:trPr>
          </w:trPrChange>
        </w:trPr>
        <w:tc>
          <w:tcPr>
            <w:tcW w:w="360" w:type="dxa"/>
            <w:vAlign w:val="center"/>
            <w:hideMark/>
            <w:tcPrChange w:id="6672" w:author="Brian Bohman" w:date="2021-10-27T05:58:00Z">
              <w:tcPr>
                <w:tcW w:w="360" w:type="dxa"/>
                <w:vAlign w:val="center"/>
                <w:hideMark/>
              </w:tcPr>
            </w:tcPrChange>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Change w:id="6673" w:author="Brian Bohman" w:date="2021-10-27T05:58:00Z">
              <w:tcPr>
                <w:tcW w:w="864" w:type="dxa"/>
                <w:vAlign w:val="center"/>
                <w:hideMark/>
              </w:tcPr>
            </w:tcPrChange>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74" w:author="Brian Bohman" w:date="2021-10-27T05:58:00Z">
              <w:tcPr>
                <w:tcW w:w="1152" w:type="dxa"/>
                <w:vAlign w:val="center"/>
                <w:hideMark/>
              </w:tcPr>
            </w:tcPrChange>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75" w:author="Brian Bohman" w:date="2021-10-27T05:58:00Z">
              <w:tcPr>
                <w:tcW w:w="504" w:type="dxa"/>
                <w:vAlign w:val="center"/>
                <w:hideMark/>
              </w:tcPr>
            </w:tcPrChange>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676" w:author="Brian Bohman" w:date="2021-10-27T05:58:00Z">
              <w:tcPr>
                <w:tcW w:w="1008" w:type="dxa"/>
                <w:vAlign w:val="center"/>
                <w:hideMark/>
              </w:tcPr>
            </w:tcPrChange>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677" w:author="Brian Bohman" w:date="2021-10-27T05:58:00Z">
              <w:tcPr>
                <w:tcW w:w="1008" w:type="dxa"/>
                <w:vAlign w:val="center"/>
                <w:hideMark/>
              </w:tcPr>
            </w:tcPrChange>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78" w:author="Brian Bohman" w:date="2021-10-27T05:58:00Z">
              <w:tcPr>
                <w:tcW w:w="720" w:type="dxa"/>
                <w:vAlign w:val="center"/>
                <w:hideMark/>
              </w:tcPr>
            </w:tcPrChange>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679" w:author="Brian Bohman" w:date="2021-10-27T05:58:00Z">
              <w:tcPr>
                <w:tcW w:w="1008" w:type="dxa"/>
                <w:vAlign w:val="center"/>
                <w:hideMark/>
              </w:tcPr>
            </w:tcPrChange>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80" w:author="Brian Bohman" w:date="2021-10-27T05:58:00Z">
              <w:tcPr>
                <w:tcW w:w="1152" w:type="dxa"/>
                <w:vAlign w:val="center"/>
                <w:hideMark/>
              </w:tcPr>
            </w:tcPrChange>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440" w:type="dxa"/>
            <w:vAlign w:val="center"/>
            <w:hideMark/>
            <w:tcPrChange w:id="6681" w:author="Brian Bohman" w:date="2021-10-27T05:58:00Z">
              <w:tcPr>
                <w:tcW w:w="1008" w:type="dxa"/>
                <w:vAlign w:val="center"/>
                <w:hideMark/>
              </w:tcPr>
            </w:tcPrChange>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19CD" w:rsidRPr="009B3DCC" w14:paraId="613212EF" w14:textId="77777777" w:rsidTr="00E419CD">
        <w:trPr>
          <w:trHeight w:val="165"/>
          <w:trPrChange w:id="6682" w:author="Brian Bohman" w:date="2021-10-27T05:58:00Z">
            <w:trPr>
              <w:trHeight w:val="165"/>
            </w:trPr>
          </w:trPrChange>
        </w:trPr>
        <w:tc>
          <w:tcPr>
            <w:tcW w:w="360" w:type="dxa"/>
            <w:vAlign w:val="center"/>
            <w:hideMark/>
            <w:tcPrChange w:id="6683" w:author="Brian Bohman" w:date="2021-10-27T05:58:00Z">
              <w:tcPr>
                <w:tcW w:w="360" w:type="dxa"/>
                <w:vAlign w:val="center"/>
                <w:hideMark/>
              </w:tcPr>
            </w:tcPrChange>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Change w:id="6684" w:author="Brian Bohman" w:date="2021-10-27T05:58:00Z">
              <w:tcPr>
                <w:tcW w:w="864" w:type="dxa"/>
                <w:vAlign w:val="center"/>
                <w:hideMark/>
              </w:tcPr>
            </w:tcPrChange>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85" w:author="Brian Bohman" w:date="2021-10-27T05:58:00Z">
              <w:tcPr>
                <w:tcW w:w="1152" w:type="dxa"/>
                <w:vAlign w:val="center"/>
                <w:hideMark/>
              </w:tcPr>
            </w:tcPrChange>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86" w:author="Brian Bohman" w:date="2021-10-27T05:58:00Z">
              <w:tcPr>
                <w:tcW w:w="504" w:type="dxa"/>
                <w:vAlign w:val="center"/>
                <w:hideMark/>
              </w:tcPr>
            </w:tcPrChange>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687" w:author="Brian Bohman" w:date="2021-10-27T05:58:00Z">
              <w:tcPr>
                <w:tcW w:w="1008" w:type="dxa"/>
                <w:vAlign w:val="center"/>
                <w:hideMark/>
              </w:tcPr>
            </w:tcPrChange>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688" w:author="Brian Bohman" w:date="2021-10-27T05:58:00Z">
              <w:tcPr>
                <w:tcW w:w="1008" w:type="dxa"/>
                <w:vAlign w:val="center"/>
                <w:hideMark/>
              </w:tcPr>
            </w:tcPrChange>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89" w:author="Brian Bohman" w:date="2021-10-27T05:58:00Z">
              <w:tcPr>
                <w:tcW w:w="720" w:type="dxa"/>
                <w:vAlign w:val="center"/>
                <w:hideMark/>
              </w:tcPr>
            </w:tcPrChange>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690" w:author="Brian Bohman" w:date="2021-10-27T05:58:00Z">
              <w:tcPr>
                <w:tcW w:w="1008" w:type="dxa"/>
                <w:vAlign w:val="center"/>
                <w:hideMark/>
              </w:tcPr>
            </w:tcPrChange>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91" w:author="Brian Bohman" w:date="2021-10-27T05:58:00Z">
              <w:tcPr>
                <w:tcW w:w="1152" w:type="dxa"/>
                <w:vAlign w:val="center"/>
                <w:hideMark/>
              </w:tcPr>
            </w:tcPrChange>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440" w:type="dxa"/>
            <w:vAlign w:val="center"/>
            <w:hideMark/>
            <w:tcPrChange w:id="6692" w:author="Brian Bohman" w:date="2021-10-27T05:58:00Z">
              <w:tcPr>
                <w:tcW w:w="1008" w:type="dxa"/>
                <w:vAlign w:val="center"/>
                <w:hideMark/>
              </w:tcPr>
            </w:tcPrChange>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8770742" w14:textId="77777777" w:rsidTr="00E419CD">
        <w:trPr>
          <w:trHeight w:val="165"/>
          <w:trPrChange w:id="6693" w:author="Brian Bohman" w:date="2021-10-27T05:58:00Z">
            <w:trPr>
              <w:trHeight w:val="165"/>
            </w:trPr>
          </w:trPrChange>
        </w:trPr>
        <w:tc>
          <w:tcPr>
            <w:tcW w:w="360" w:type="dxa"/>
            <w:vAlign w:val="center"/>
            <w:hideMark/>
            <w:tcPrChange w:id="6694" w:author="Brian Bohman" w:date="2021-10-27T05:58:00Z">
              <w:tcPr>
                <w:tcW w:w="360" w:type="dxa"/>
                <w:vAlign w:val="center"/>
                <w:hideMark/>
              </w:tcPr>
            </w:tcPrChange>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Change w:id="6695" w:author="Brian Bohman" w:date="2021-10-27T05:58:00Z">
              <w:tcPr>
                <w:tcW w:w="864" w:type="dxa"/>
                <w:vAlign w:val="center"/>
                <w:hideMark/>
              </w:tcPr>
            </w:tcPrChange>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96" w:author="Brian Bohman" w:date="2021-10-27T05:58:00Z">
              <w:tcPr>
                <w:tcW w:w="1152" w:type="dxa"/>
                <w:vAlign w:val="center"/>
                <w:hideMark/>
              </w:tcPr>
            </w:tcPrChange>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97" w:author="Brian Bohman" w:date="2021-10-27T05:58:00Z">
              <w:tcPr>
                <w:tcW w:w="504" w:type="dxa"/>
                <w:vAlign w:val="center"/>
                <w:hideMark/>
              </w:tcPr>
            </w:tcPrChange>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698" w:author="Brian Bohman" w:date="2021-10-27T05:58:00Z">
              <w:tcPr>
                <w:tcW w:w="1008" w:type="dxa"/>
                <w:vAlign w:val="center"/>
                <w:hideMark/>
              </w:tcPr>
            </w:tcPrChange>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699" w:author="Brian Bohman" w:date="2021-10-27T05:58:00Z">
              <w:tcPr>
                <w:tcW w:w="1008" w:type="dxa"/>
                <w:vAlign w:val="center"/>
                <w:hideMark/>
              </w:tcPr>
            </w:tcPrChange>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00" w:author="Brian Bohman" w:date="2021-10-27T05:58:00Z">
              <w:tcPr>
                <w:tcW w:w="720" w:type="dxa"/>
                <w:vAlign w:val="center"/>
                <w:hideMark/>
              </w:tcPr>
            </w:tcPrChange>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701" w:author="Brian Bohman" w:date="2021-10-27T05:58:00Z">
              <w:tcPr>
                <w:tcW w:w="1008" w:type="dxa"/>
                <w:vAlign w:val="center"/>
                <w:hideMark/>
              </w:tcPr>
            </w:tcPrChange>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02" w:author="Brian Bohman" w:date="2021-10-27T05:58:00Z">
              <w:tcPr>
                <w:tcW w:w="1152" w:type="dxa"/>
                <w:vAlign w:val="center"/>
                <w:hideMark/>
              </w:tcPr>
            </w:tcPrChange>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440" w:type="dxa"/>
            <w:vAlign w:val="center"/>
            <w:hideMark/>
            <w:tcPrChange w:id="6703" w:author="Brian Bohman" w:date="2021-10-27T05:58:00Z">
              <w:tcPr>
                <w:tcW w:w="1008" w:type="dxa"/>
                <w:vAlign w:val="center"/>
                <w:hideMark/>
              </w:tcPr>
            </w:tcPrChange>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3A90AE5" w14:textId="77777777" w:rsidTr="00E419CD">
        <w:trPr>
          <w:trHeight w:val="165"/>
          <w:trPrChange w:id="6704" w:author="Brian Bohman" w:date="2021-10-27T05:58:00Z">
            <w:trPr>
              <w:trHeight w:val="165"/>
            </w:trPr>
          </w:trPrChange>
        </w:trPr>
        <w:tc>
          <w:tcPr>
            <w:tcW w:w="360" w:type="dxa"/>
            <w:vAlign w:val="center"/>
            <w:hideMark/>
            <w:tcPrChange w:id="6705" w:author="Brian Bohman" w:date="2021-10-27T05:58:00Z">
              <w:tcPr>
                <w:tcW w:w="360" w:type="dxa"/>
                <w:vAlign w:val="center"/>
                <w:hideMark/>
              </w:tcPr>
            </w:tcPrChange>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Change w:id="6706" w:author="Brian Bohman" w:date="2021-10-27T05:58:00Z">
              <w:tcPr>
                <w:tcW w:w="864" w:type="dxa"/>
                <w:vAlign w:val="center"/>
                <w:hideMark/>
              </w:tcPr>
            </w:tcPrChange>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07" w:author="Brian Bohman" w:date="2021-10-27T05:58:00Z">
              <w:tcPr>
                <w:tcW w:w="1152" w:type="dxa"/>
                <w:vAlign w:val="center"/>
                <w:hideMark/>
              </w:tcPr>
            </w:tcPrChange>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08" w:author="Brian Bohman" w:date="2021-10-27T05:58:00Z">
              <w:tcPr>
                <w:tcW w:w="504" w:type="dxa"/>
                <w:vAlign w:val="center"/>
                <w:hideMark/>
              </w:tcPr>
            </w:tcPrChange>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709" w:author="Brian Bohman" w:date="2021-10-27T05:58:00Z">
              <w:tcPr>
                <w:tcW w:w="1008" w:type="dxa"/>
                <w:vAlign w:val="center"/>
                <w:hideMark/>
              </w:tcPr>
            </w:tcPrChange>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710" w:author="Brian Bohman" w:date="2021-10-27T05:58:00Z">
              <w:tcPr>
                <w:tcW w:w="1008" w:type="dxa"/>
                <w:vAlign w:val="center"/>
                <w:hideMark/>
              </w:tcPr>
            </w:tcPrChange>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11" w:author="Brian Bohman" w:date="2021-10-27T05:58:00Z">
              <w:tcPr>
                <w:tcW w:w="720" w:type="dxa"/>
                <w:vAlign w:val="center"/>
                <w:hideMark/>
              </w:tcPr>
            </w:tcPrChange>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712" w:author="Brian Bohman" w:date="2021-10-27T05:58:00Z">
              <w:tcPr>
                <w:tcW w:w="1008" w:type="dxa"/>
                <w:vAlign w:val="center"/>
                <w:hideMark/>
              </w:tcPr>
            </w:tcPrChange>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13" w:author="Brian Bohman" w:date="2021-10-27T05:58:00Z">
              <w:tcPr>
                <w:tcW w:w="1152" w:type="dxa"/>
                <w:vAlign w:val="center"/>
                <w:hideMark/>
              </w:tcPr>
            </w:tcPrChange>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6714" w:author="Brian Bohman" w:date="2021-10-27T05:58:00Z">
              <w:tcPr>
                <w:tcW w:w="1008" w:type="dxa"/>
                <w:vAlign w:val="center"/>
                <w:hideMark/>
              </w:tcPr>
            </w:tcPrChange>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0EB6B05" w14:textId="77777777" w:rsidTr="00E419CD">
        <w:trPr>
          <w:trHeight w:val="165"/>
          <w:trPrChange w:id="6715" w:author="Brian Bohman" w:date="2021-10-27T05:58:00Z">
            <w:trPr>
              <w:trHeight w:val="165"/>
            </w:trPr>
          </w:trPrChange>
        </w:trPr>
        <w:tc>
          <w:tcPr>
            <w:tcW w:w="360" w:type="dxa"/>
            <w:vAlign w:val="center"/>
            <w:hideMark/>
            <w:tcPrChange w:id="6716" w:author="Brian Bohman" w:date="2021-10-27T05:58:00Z">
              <w:tcPr>
                <w:tcW w:w="360" w:type="dxa"/>
                <w:vAlign w:val="center"/>
                <w:hideMark/>
              </w:tcPr>
            </w:tcPrChange>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Change w:id="6717" w:author="Brian Bohman" w:date="2021-10-27T05:58:00Z">
              <w:tcPr>
                <w:tcW w:w="864" w:type="dxa"/>
                <w:vAlign w:val="center"/>
                <w:hideMark/>
              </w:tcPr>
            </w:tcPrChange>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18" w:author="Brian Bohman" w:date="2021-10-27T05:58:00Z">
              <w:tcPr>
                <w:tcW w:w="1152" w:type="dxa"/>
                <w:vAlign w:val="center"/>
                <w:hideMark/>
              </w:tcPr>
            </w:tcPrChange>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19" w:author="Brian Bohman" w:date="2021-10-27T05:58:00Z">
              <w:tcPr>
                <w:tcW w:w="504" w:type="dxa"/>
                <w:vAlign w:val="center"/>
                <w:hideMark/>
              </w:tcPr>
            </w:tcPrChange>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720" w:author="Brian Bohman" w:date="2021-10-27T05:58:00Z">
              <w:tcPr>
                <w:tcW w:w="1008" w:type="dxa"/>
                <w:vAlign w:val="center"/>
                <w:hideMark/>
              </w:tcPr>
            </w:tcPrChange>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721" w:author="Brian Bohman" w:date="2021-10-27T05:58:00Z">
              <w:tcPr>
                <w:tcW w:w="1008" w:type="dxa"/>
                <w:vAlign w:val="center"/>
                <w:hideMark/>
              </w:tcPr>
            </w:tcPrChange>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22" w:author="Brian Bohman" w:date="2021-10-27T05:58:00Z">
              <w:tcPr>
                <w:tcW w:w="720" w:type="dxa"/>
                <w:vAlign w:val="center"/>
                <w:hideMark/>
              </w:tcPr>
            </w:tcPrChange>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723" w:author="Brian Bohman" w:date="2021-10-27T05:58:00Z">
              <w:tcPr>
                <w:tcW w:w="1008" w:type="dxa"/>
                <w:vAlign w:val="center"/>
                <w:hideMark/>
              </w:tcPr>
            </w:tcPrChange>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24" w:author="Brian Bohman" w:date="2021-10-27T05:58:00Z">
              <w:tcPr>
                <w:tcW w:w="1152" w:type="dxa"/>
                <w:vAlign w:val="center"/>
                <w:hideMark/>
              </w:tcPr>
            </w:tcPrChange>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440" w:type="dxa"/>
            <w:vAlign w:val="center"/>
            <w:hideMark/>
            <w:tcPrChange w:id="6725" w:author="Brian Bohman" w:date="2021-10-27T05:58:00Z">
              <w:tcPr>
                <w:tcW w:w="1008" w:type="dxa"/>
                <w:vAlign w:val="center"/>
                <w:hideMark/>
              </w:tcPr>
            </w:tcPrChange>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2851EB09" w14:textId="77777777" w:rsidTr="00E419CD">
        <w:trPr>
          <w:trHeight w:val="165"/>
          <w:trPrChange w:id="6726" w:author="Brian Bohman" w:date="2021-10-27T05:58:00Z">
            <w:trPr>
              <w:trHeight w:val="165"/>
            </w:trPr>
          </w:trPrChange>
        </w:trPr>
        <w:tc>
          <w:tcPr>
            <w:tcW w:w="360" w:type="dxa"/>
            <w:vAlign w:val="center"/>
            <w:hideMark/>
            <w:tcPrChange w:id="6727" w:author="Brian Bohman" w:date="2021-10-27T05:58:00Z">
              <w:tcPr>
                <w:tcW w:w="360" w:type="dxa"/>
                <w:vAlign w:val="center"/>
                <w:hideMark/>
              </w:tcPr>
            </w:tcPrChange>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Change w:id="6728" w:author="Brian Bohman" w:date="2021-10-27T05:58:00Z">
              <w:tcPr>
                <w:tcW w:w="864" w:type="dxa"/>
                <w:vAlign w:val="center"/>
                <w:hideMark/>
              </w:tcPr>
            </w:tcPrChange>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29" w:author="Brian Bohman" w:date="2021-10-27T05:58:00Z">
              <w:tcPr>
                <w:tcW w:w="1152" w:type="dxa"/>
                <w:vAlign w:val="center"/>
                <w:hideMark/>
              </w:tcPr>
            </w:tcPrChange>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30" w:author="Brian Bohman" w:date="2021-10-27T05:58:00Z">
              <w:tcPr>
                <w:tcW w:w="504" w:type="dxa"/>
                <w:vAlign w:val="center"/>
                <w:hideMark/>
              </w:tcPr>
            </w:tcPrChange>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731" w:author="Brian Bohman" w:date="2021-10-27T05:58:00Z">
              <w:tcPr>
                <w:tcW w:w="1008" w:type="dxa"/>
                <w:vAlign w:val="center"/>
                <w:hideMark/>
              </w:tcPr>
            </w:tcPrChange>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732" w:author="Brian Bohman" w:date="2021-10-27T05:58:00Z">
              <w:tcPr>
                <w:tcW w:w="1008" w:type="dxa"/>
                <w:vAlign w:val="center"/>
                <w:hideMark/>
              </w:tcPr>
            </w:tcPrChange>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33" w:author="Brian Bohman" w:date="2021-10-27T05:58:00Z">
              <w:tcPr>
                <w:tcW w:w="720" w:type="dxa"/>
                <w:vAlign w:val="center"/>
                <w:hideMark/>
              </w:tcPr>
            </w:tcPrChange>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734" w:author="Brian Bohman" w:date="2021-10-27T05:58:00Z">
              <w:tcPr>
                <w:tcW w:w="1008" w:type="dxa"/>
                <w:vAlign w:val="center"/>
                <w:hideMark/>
              </w:tcPr>
            </w:tcPrChange>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35" w:author="Brian Bohman" w:date="2021-10-27T05:58:00Z">
              <w:tcPr>
                <w:tcW w:w="1152" w:type="dxa"/>
                <w:vAlign w:val="center"/>
                <w:hideMark/>
              </w:tcPr>
            </w:tcPrChange>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440" w:type="dxa"/>
            <w:vAlign w:val="center"/>
            <w:hideMark/>
            <w:tcPrChange w:id="6736" w:author="Brian Bohman" w:date="2021-10-27T05:58:00Z">
              <w:tcPr>
                <w:tcW w:w="1008" w:type="dxa"/>
                <w:vAlign w:val="center"/>
                <w:hideMark/>
              </w:tcPr>
            </w:tcPrChange>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46FA8BF8" w14:textId="77777777" w:rsidTr="00E419CD">
        <w:trPr>
          <w:trHeight w:val="165"/>
          <w:trPrChange w:id="6737" w:author="Brian Bohman" w:date="2021-10-27T05:58:00Z">
            <w:trPr>
              <w:trHeight w:val="165"/>
            </w:trPr>
          </w:trPrChange>
        </w:trPr>
        <w:tc>
          <w:tcPr>
            <w:tcW w:w="360" w:type="dxa"/>
            <w:vAlign w:val="center"/>
            <w:hideMark/>
            <w:tcPrChange w:id="6738" w:author="Brian Bohman" w:date="2021-10-27T05:58:00Z">
              <w:tcPr>
                <w:tcW w:w="360" w:type="dxa"/>
                <w:vAlign w:val="center"/>
                <w:hideMark/>
              </w:tcPr>
            </w:tcPrChange>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Change w:id="6739" w:author="Brian Bohman" w:date="2021-10-27T05:58:00Z">
              <w:tcPr>
                <w:tcW w:w="864" w:type="dxa"/>
                <w:vAlign w:val="center"/>
                <w:hideMark/>
              </w:tcPr>
            </w:tcPrChange>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40" w:author="Brian Bohman" w:date="2021-10-27T05:58:00Z">
              <w:tcPr>
                <w:tcW w:w="1152" w:type="dxa"/>
                <w:vAlign w:val="center"/>
                <w:hideMark/>
              </w:tcPr>
            </w:tcPrChange>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41" w:author="Brian Bohman" w:date="2021-10-27T05:58:00Z">
              <w:tcPr>
                <w:tcW w:w="504" w:type="dxa"/>
                <w:vAlign w:val="center"/>
                <w:hideMark/>
              </w:tcPr>
            </w:tcPrChange>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742" w:author="Brian Bohman" w:date="2021-10-27T05:58:00Z">
              <w:tcPr>
                <w:tcW w:w="1008" w:type="dxa"/>
                <w:vAlign w:val="center"/>
                <w:hideMark/>
              </w:tcPr>
            </w:tcPrChange>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743" w:author="Brian Bohman" w:date="2021-10-27T05:58:00Z">
              <w:tcPr>
                <w:tcW w:w="1008" w:type="dxa"/>
                <w:vAlign w:val="center"/>
                <w:hideMark/>
              </w:tcPr>
            </w:tcPrChange>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44" w:author="Brian Bohman" w:date="2021-10-27T05:58:00Z">
              <w:tcPr>
                <w:tcW w:w="720" w:type="dxa"/>
                <w:vAlign w:val="center"/>
                <w:hideMark/>
              </w:tcPr>
            </w:tcPrChange>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745" w:author="Brian Bohman" w:date="2021-10-27T05:58:00Z">
              <w:tcPr>
                <w:tcW w:w="1008" w:type="dxa"/>
                <w:vAlign w:val="center"/>
                <w:hideMark/>
              </w:tcPr>
            </w:tcPrChange>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46" w:author="Brian Bohman" w:date="2021-10-27T05:58:00Z">
              <w:tcPr>
                <w:tcW w:w="1152" w:type="dxa"/>
                <w:vAlign w:val="center"/>
                <w:hideMark/>
              </w:tcPr>
            </w:tcPrChange>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440" w:type="dxa"/>
            <w:vAlign w:val="center"/>
            <w:hideMark/>
            <w:tcPrChange w:id="6747" w:author="Brian Bohman" w:date="2021-10-27T05:58:00Z">
              <w:tcPr>
                <w:tcW w:w="1008" w:type="dxa"/>
                <w:vAlign w:val="center"/>
                <w:hideMark/>
              </w:tcPr>
            </w:tcPrChange>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19CD" w:rsidRPr="009B3DCC" w14:paraId="164CE297" w14:textId="77777777" w:rsidTr="00E419CD">
        <w:trPr>
          <w:trHeight w:val="165"/>
          <w:trPrChange w:id="6748" w:author="Brian Bohman" w:date="2021-10-27T05:58:00Z">
            <w:trPr>
              <w:trHeight w:val="165"/>
            </w:trPr>
          </w:trPrChange>
        </w:trPr>
        <w:tc>
          <w:tcPr>
            <w:tcW w:w="360" w:type="dxa"/>
            <w:vAlign w:val="center"/>
            <w:hideMark/>
            <w:tcPrChange w:id="6749" w:author="Brian Bohman" w:date="2021-10-27T05:58:00Z">
              <w:tcPr>
                <w:tcW w:w="360" w:type="dxa"/>
                <w:vAlign w:val="center"/>
                <w:hideMark/>
              </w:tcPr>
            </w:tcPrChange>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Change w:id="6750" w:author="Brian Bohman" w:date="2021-10-27T05:58:00Z">
              <w:tcPr>
                <w:tcW w:w="864" w:type="dxa"/>
                <w:vAlign w:val="center"/>
                <w:hideMark/>
              </w:tcPr>
            </w:tcPrChange>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51" w:author="Brian Bohman" w:date="2021-10-27T05:58:00Z">
              <w:tcPr>
                <w:tcW w:w="1152" w:type="dxa"/>
                <w:vAlign w:val="center"/>
                <w:hideMark/>
              </w:tcPr>
            </w:tcPrChange>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52" w:author="Brian Bohman" w:date="2021-10-27T05:58:00Z">
              <w:tcPr>
                <w:tcW w:w="504" w:type="dxa"/>
                <w:vAlign w:val="center"/>
                <w:hideMark/>
              </w:tcPr>
            </w:tcPrChange>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753" w:author="Brian Bohman" w:date="2021-10-27T05:58:00Z">
              <w:tcPr>
                <w:tcW w:w="1008" w:type="dxa"/>
                <w:vAlign w:val="center"/>
                <w:hideMark/>
              </w:tcPr>
            </w:tcPrChange>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754" w:author="Brian Bohman" w:date="2021-10-27T05:58:00Z">
              <w:tcPr>
                <w:tcW w:w="1008" w:type="dxa"/>
                <w:vAlign w:val="center"/>
                <w:hideMark/>
              </w:tcPr>
            </w:tcPrChange>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55" w:author="Brian Bohman" w:date="2021-10-27T05:58:00Z">
              <w:tcPr>
                <w:tcW w:w="720" w:type="dxa"/>
                <w:vAlign w:val="center"/>
                <w:hideMark/>
              </w:tcPr>
            </w:tcPrChange>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756" w:author="Brian Bohman" w:date="2021-10-27T05:58:00Z">
              <w:tcPr>
                <w:tcW w:w="1008" w:type="dxa"/>
                <w:vAlign w:val="center"/>
                <w:hideMark/>
              </w:tcPr>
            </w:tcPrChange>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757" w:author="Brian Bohman" w:date="2021-10-27T05:58:00Z">
              <w:tcPr>
                <w:tcW w:w="1152" w:type="dxa"/>
                <w:vAlign w:val="center"/>
                <w:hideMark/>
              </w:tcPr>
            </w:tcPrChange>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440" w:type="dxa"/>
            <w:vAlign w:val="center"/>
            <w:hideMark/>
            <w:tcPrChange w:id="6758" w:author="Brian Bohman" w:date="2021-10-27T05:58:00Z">
              <w:tcPr>
                <w:tcW w:w="1008" w:type="dxa"/>
                <w:vAlign w:val="center"/>
                <w:hideMark/>
              </w:tcPr>
            </w:tcPrChange>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6A3538D6" w14:textId="77777777" w:rsidTr="00E419CD">
        <w:trPr>
          <w:trHeight w:val="165"/>
          <w:trPrChange w:id="6759" w:author="Brian Bohman" w:date="2021-10-27T05:58:00Z">
            <w:trPr>
              <w:trHeight w:val="165"/>
            </w:trPr>
          </w:trPrChange>
        </w:trPr>
        <w:tc>
          <w:tcPr>
            <w:tcW w:w="360" w:type="dxa"/>
            <w:vAlign w:val="center"/>
            <w:hideMark/>
            <w:tcPrChange w:id="6760" w:author="Brian Bohman" w:date="2021-10-27T05:58:00Z">
              <w:tcPr>
                <w:tcW w:w="360" w:type="dxa"/>
                <w:vAlign w:val="center"/>
                <w:hideMark/>
              </w:tcPr>
            </w:tcPrChange>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Change w:id="6761" w:author="Brian Bohman" w:date="2021-10-27T05:58:00Z">
              <w:tcPr>
                <w:tcW w:w="864" w:type="dxa"/>
                <w:vAlign w:val="center"/>
                <w:hideMark/>
              </w:tcPr>
            </w:tcPrChange>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62" w:author="Brian Bohman" w:date="2021-10-27T05:58:00Z">
              <w:tcPr>
                <w:tcW w:w="1152" w:type="dxa"/>
                <w:vAlign w:val="center"/>
                <w:hideMark/>
              </w:tcPr>
            </w:tcPrChange>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63" w:author="Brian Bohman" w:date="2021-10-27T05:58:00Z">
              <w:tcPr>
                <w:tcW w:w="504" w:type="dxa"/>
                <w:vAlign w:val="center"/>
                <w:hideMark/>
              </w:tcPr>
            </w:tcPrChange>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764" w:author="Brian Bohman" w:date="2021-10-27T05:58:00Z">
              <w:tcPr>
                <w:tcW w:w="1008" w:type="dxa"/>
                <w:vAlign w:val="center"/>
                <w:hideMark/>
              </w:tcPr>
            </w:tcPrChange>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765" w:author="Brian Bohman" w:date="2021-10-27T05:58:00Z">
              <w:tcPr>
                <w:tcW w:w="1008" w:type="dxa"/>
                <w:vAlign w:val="center"/>
                <w:hideMark/>
              </w:tcPr>
            </w:tcPrChange>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66" w:author="Brian Bohman" w:date="2021-10-27T05:58:00Z">
              <w:tcPr>
                <w:tcW w:w="720" w:type="dxa"/>
                <w:vAlign w:val="center"/>
                <w:hideMark/>
              </w:tcPr>
            </w:tcPrChange>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767" w:author="Brian Bohman" w:date="2021-10-27T05:58:00Z">
              <w:tcPr>
                <w:tcW w:w="1008" w:type="dxa"/>
                <w:vAlign w:val="center"/>
                <w:hideMark/>
              </w:tcPr>
            </w:tcPrChange>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768" w:author="Brian Bohman" w:date="2021-10-27T05:58:00Z">
              <w:tcPr>
                <w:tcW w:w="1152" w:type="dxa"/>
                <w:vAlign w:val="center"/>
                <w:hideMark/>
              </w:tcPr>
            </w:tcPrChange>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440" w:type="dxa"/>
            <w:vAlign w:val="center"/>
            <w:hideMark/>
            <w:tcPrChange w:id="6769" w:author="Brian Bohman" w:date="2021-10-27T05:58:00Z">
              <w:tcPr>
                <w:tcW w:w="1008" w:type="dxa"/>
                <w:vAlign w:val="center"/>
                <w:hideMark/>
              </w:tcPr>
            </w:tcPrChange>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66C8444B" w14:textId="77777777" w:rsidTr="00E419CD">
        <w:trPr>
          <w:trHeight w:val="165"/>
          <w:trPrChange w:id="6770" w:author="Brian Bohman" w:date="2021-10-27T05:58:00Z">
            <w:trPr>
              <w:trHeight w:val="165"/>
            </w:trPr>
          </w:trPrChange>
        </w:trPr>
        <w:tc>
          <w:tcPr>
            <w:tcW w:w="360" w:type="dxa"/>
            <w:vAlign w:val="center"/>
            <w:hideMark/>
            <w:tcPrChange w:id="6771" w:author="Brian Bohman" w:date="2021-10-27T05:58:00Z">
              <w:tcPr>
                <w:tcW w:w="360" w:type="dxa"/>
                <w:vAlign w:val="center"/>
                <w:hideMark/>
              </w:tcPr>
            </w:tcPrChange>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Change w:id="6772" w:author="Brian Bohman" w:date="2021-10-27T05:58:00Z">
              <w:tcPr>
                <w:tcW w:w="864" w:type="dxa"/>
                <w:vAlign w:val="center"/>
                <w:hideMark/>
              </w:tcPr>
            </w:tcPrChange>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73" w:author="Brian Bohman" w:date="2021-10-27T05:58:00Z">
              <w:tcPr>
                <w:tcW w:w="1152" w:type="dxa"/>
                <w:vAlign w:val="center"/>
                <w:hideMark/>
              </w:tcPr>
            </w:tcPrChange>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74" w:author="Brian Bohman" w:date="2021-10-27T05:58:00Z">
              <w:tcPr>
                <w:tcW w:w="504" w:type="dxa"/>
                <w:vAlign w:val="center"/>
                <w:hideMark/>
              </w:tcPr>
            </w:tcPrChange>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775" w:author="Brian Bohman" w:date="2021-10-27T05:58:00Z">
              <w:tcPr>
                <w:tcW w:w="1008" w:type="dxa"/>
                <w:vAlign w:val="center"/>
                <w:hideMark/>
              </w:tcPr>
            </w:tcPrChange>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776" w:author="Brian Bohman" w:date="2021-10-27T05:58:00Z">
              <w:tcPr>
                <w:tcW w:w="1008" w:type="dxa"/>
                <w:vAlign w:val="center"/>
                <w:hideMark/>
              </w:tcPr>
            </w:tcPrChange>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77" w:author="Brian Bohman" w:date="2021-10-27T05:58:00Z">
              <w:tcPr>
                <w:tcW w:w="720" w:type="dxa"/>
                <w:vAlign w:val="center"/>
                <w:hideMark/>
              </w:tcPr>
            </w:tcPrChange>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78" w:author="Brian Bohman" w:date="2021-10-27T05:58:00Z">
              <w:tcPr>
                <w:tcW w:w="1008" w:type="dxa"/>
                <w:vAlign w:val="center"/>
                <w:hideMark/>
              </w:tcPr>
            </w:tcPrChange>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779" w:author="Brian Bohman" w:date="2021-10-27T05:58:00Z">
              <w:tcPr>
                <w:tcW w:w="1152" w:type="dxa"/>
                <w:vAlign w:val="center"/>
                <w:hideMark/>
              </w:tcPr>
            </w:tcPrChange>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440" w:type="dxa"/>
            <w:vAlign w:val="center"/>
            <w:hideMark/>
            <w:tcPrChange w:id="6780" w:author="Brian Bohman" w:date="2021-10-27T05:58:00Z">
              <w:tcPr>
                <w:tcW w:w="1008" w:type="dxa"/>
                <w:vAlign w:val="center"/>
                <w:hideMark/>
              </w:tcPr>
            </w:tcPrChange>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3B7951C" w14:textId="77777777" w:rsidTr="00E419CD">
        <w:trPr>
          <w:trHeight w:val="180"/>
          <w:trPrChange w:id="6781" w:author="Brian Bohman" w:date="2021-10-27T05:58:00Z">
            <w:trPr>
              <w:trHeight w:val="180"/>
            </w:trPr>
          </w:trPrChange>
        </w:trPr>
        <w:tc>
          <w:tcPr>
            <w:tcW w:w="360" w:type="dxa"/>
            <w:vAlign w:val="center"/>
            <w:hideMark/>
            <w:tcPrChange w:id="6782" w:author="Brian Bohman" w:date="2021-10-27T05:58:00Z">
              <w:tcPr>
                <w:tcW w:w="360" w:type="dxa"/>
                <w:vAlign w:val="center"/>
                <w:hideMark/>
              </w:tcPr>
            </w:tcPrChange>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Change w:id="6783" w:author="Brian Bohman" w:date="2021-10-27T05:58:00Z">
              <w:tcPr>
                <w:tcW w:w="864" w:type="dxa"/>
                <w:vAlign w:val="center"/>
                <w:hideMark/>
              </w:tcPr>
            </w:tcPrChange>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84" w:author="Brian Bohman" w:date="2021-10-27T05:58:00Z">
              <w:tcPr>
                <w:tcW w:w="1152" w:type="dxa"/>
                <w:vAlign w:val="center"/>
                <w:hideMark/>
              </w:tcPr>
            </w:tcPrChange>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85" w:author="Brian Bohman" w:date="2021-10-27T05:58:00Z">
              <w:tcPr>
                <w:tcW w:w="504" w:type="dxa"/>
                <w:vAlign w:val="center"/>
                <w:hideMark/>
              </w:tcPr>
            </w:tcPrChange>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786" w:author="Brian Bohman" w:date="2021-10-27T05:58:00Z">
              <w:tcPr>
                <w:tcW w:w="1008" w:type="dxa"/>
                <w:vAlign w:val="center"/>
                <w:hideMark/>
              </w:tcPr>
            </w:tcPrChange>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787" w:author="Brian Bohman" w:date="2021-10-27T05:58:00Z">
              <w:tcPr>
                <w:tcW w:w="1008" w:type="dxa"/>
                <w:vAlign w:val="center"/>
                <w:hideMark/>
              </w:tcPr>
            </w:tcPrChange>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88" w:author="Brian Bohman" w:date="2021-10-27T05:58:00Z">
              <w:tcPr>
                <w:tcW w:w="720" w:type="dxa"/>
                <w:vAlign w:val="center"/>
                <w:hideMark/>
              </w:tcPr>
            </w:tcPrChange>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89" w:author="Brian Bohman" w:date="2021-10-27T05:58:00Z">
              <w:tcPr>
                <w:tcW w:w="1008" w:type="dxa"/>
                <w:vAlign w:val="center"/>
                <w:hideMark/>
              </w:tcPr>
            </w:tcPrChange>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90" w:author="Brian Bohman" w:date="2021-10-27T05:58:00Z">
              <w:tcPr>
                <w:tcW w:w="1152" w:type="dxa"/>
                <w:vAlign w:val="center"/>
                <w:hideMark/>
              </w:tcPr>
            </w:tcPrChange>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440" w:type="dxa"/>
            <w:vAlign w:val="center"/>
            <w:hideMark/>
            <w:tcPrChange w:id="6791" w:author="Brian Bohman" w:date="2021-10-27T05:58:00Z">
              <w:tcPr>
                <w:tcW w:w="1008" w:type="dxa"/>
                <w:vAlign w:val="center"/>
                <w:hideMark/>
              </w:tcPr>
            </w:tcPrChange>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43A16669" w14:textId="77777777" w:rsidTr="00E419CD">
        <w:trPr>
          <w:trHeight w:val="165"/>
          <w:trPrChange w:id="6792" w:author="Brian Bohman" w:date="2021-10-27T05:58:00Z">
            <w:trPr>
              <w:trHeight w:val="165"/>
            </w:trPr>
          </w:trPrChange>
        </w:trPr>
        <w:tc>
          <w:tcPr>
            <w:tcW w:w="360" w:type="dxa"/>
            <w:vAlign w:val="center"/>
            <w:hideMark/>
            <w:tcPrChange w:id="6793" w:author="Brian Bohman" w:date="2021-10-27T05:58:00Z">
              <w:tcPr>
                <w:tcW w:w="360" w:type="dxa"/>
                <w:vAlign w:val="center"/>
                <w:hideMark/>
              </w:tcPr>
            </w:tcPrChange>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Change w:id="6794" w:author="Brian Bohman" w:date="2021-10-27T05:58:00Z">
              <w:tcPr>
                <w:tcW w:w="864" w:type="dxa"/>
                <w:vAlign w:val="center"/>
                <w:hideMark/>
              </w:tcPr>
            </w:tcPrChange>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95" w:author="Brian Bohman" w:date="2021-10-27T05:58:00Z">
              <w:tcPr>
                <w:tcW w:w="1152" w:type="dxa"/>
                <w:vAlign w:val="center"/>
                <w:hideMark/>
              </w:tcPr>
            </w:tcPrChange>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96" w:author="Brian Bohman" w:date="2021-10-27T05:58:00Z">
              <w:tcPr>
                <w:tcW w:w="504" w:type="dxa"/>
                <w:vAlign w:val="center"/>
                <w:hideMark/>
              </w:tcPr>
            </w:tcPrChange>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797" w:author="Brian Bohman" w:date="2021-10-27T05:58:00Z">
              <w:tcPr>
                <w:tcW w:w="1008" w:type="dxa"/>
                <w:vAlign w:val="center"/>
                <w:hideMark/>
              </w:tcPr>
            </w:tcPrChange>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798" w:author="Brian Bohman" w:date="2021-10-27T05:58:00Z">
              <w:tcPr>
                <w:tcW w:w="1008" w:type="dxa"/>
                <w:vAlign w:val="center"/>
                <w:hideMark/>
              </w:tcPr>
            </w:tcPrChange>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99" w:author="Brian Bohman" w:date="2021-10-27T05:58:00Z">
              <w:tcPr>
                <w:tcW w:w="720" w:type="dxa"/>
                <w:vAlign w:val="center"/>
                <w:hideMark/>
              </w:tcPr>
            </w:tcPrChange>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00" w:author="Brian Bohman" w:date="2021-10-27T05:58:00Z">
              <w:tcPr>
                <w:tcW w:w="1008" w:type="dxa"/>
                <w:vAlign w:val="center"/>
                <w:hideMark/>
              </w:tcPr>
            </w:tcPrChange>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01" w:author="Brian Bohman" w:date="2021-10-27T05:58:00Z">
              <w:tcPr>
                <w:tcW w:w="1152" w:type="dxa"/>
                <w:vAlign w:val="center"/>
                <w:hideMark/>
              </w:tcPr>
            </w:tcPrChange>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440" w:type="dxa"/>
            <w:vAlign w:val="center"/>
            <w:hideMark/>
            <w:tcPrChange w:id="6802" w:author="Brian Bohman" w:date="2021-10-27T05:58:00Z">
              <w:tcPr>
                <w:tcW w:w="1008" w:type="dxa"/>
                <w:vAlign w:val="center"/>
                <w:hideMark/>
              </w:tcPr>
            </w:tcPrChange>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19CD" w:rsidRPr="009B3DCC" w14:paraId="2E9FD92E" w14:textId="77777777" w:rsidTr="00E419CD">
        <w:trPr>
          <w:trHeight w:val="165"/>
          <w:trPrChange w:id="6803" w:author="Brian Bohman" w:date="2021-10-27T05:58:00Z">
            <w:trPr>
              <w:trHeight w:val="165"/>
            </w:trPr>
          </w:trPrChange>
        </w:trPr>
        <w:tc>
          <w:tcPr>
            <w:tcW w:w="360" w:type="dxa"/>
            <w:vAlign w:val="center"/>
            <w:hideMark/>
            <w:tcPrChange w:id="6804" w:author="Brian Bohman" w:date="2021-10-27T05:58:00Z">
              <w:tcPr>
                <w:tcW w:w="360" w:type="dxa"/>
                <w:vAlign w:val="center"/>
                <w:hideMark/>
              </w:tcPr>
            </w:tcPrChange>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Change w:id="6805" w:author="Brian Bohman" w:date="2021-10-27T05:58:00Z">
              <w:tcPr>
                <w:tcW w:w="864" w:type="dxa"/>
                <w:vAlign w:val="center"/>
                <w:hideMark/>
              </w:tcPr>
            </w:tcPrChange>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06" w:author="Brian Bohman" w:date="2021-10-27T05:58:00Z">
              <w:tcPr>
                <w:tcW w:w="1152" w:type="dxa"/>
                <w:vAlign w:val="center"/>
                <w:hideMark/>
              </w:tcPr>
            </w:tcPrChange>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07" w:author="Brian Bohman" w:date="2021-10-27T05:58:00Z">
              <w:tcPr>
                <w:tcW w:w="504" w:type="dxa"/>
                <w:vAlign w:val="center"/>
                <w:hideMark/>
              </w:tcPr>
            </w:tcPrChange>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808" w:author="Brian Bohman" w:date="2021-10-27T05:58:00Z">
              <w:tcPr>
                <w:tcW w:w="1008" w:type="dxa"/>
                <w:vAlign w:val="center"/>
                <w:hideMark/>
              </w:tcPr>
            </w:tcPrChange>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809" w:author="Brian Bohman" w:date="2021-10-27T05:58:00Z">
              <w:tcPr>
                <w:tcW w:w="1008" w:type="dxa"/>
                <w:vAlign w:val="center"/>
                <w:hideMark/>
              </w:tcPr>
            </w:tcPrChange>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10" w:author="Brian Bohman" w:date="2021-10-27T05:58:00Z">
              <w:tcPr>
                <w:tcW w:w="720" w:type="dxa"/>
                <w:vAlign w:val="center"/>
                <w:hideMark/>
              </w:tcPr>
            </w:tcPrChange>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11" w:author="Brian Bohman" w:date="2021-10-27T05:58:00Z">
              <w:tcPr>
                <w:tcW w:w="1008" w:type="dxa"/>
                <w:vAlign w:val="center"/>
                <w:hideMark/>
              </w:tcPr>
            </w:tcPrChange>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12" w:author="Brian Bohman" w:date="2021-10-27T05:58:00Z">
              <w:tcPr>
                <w:tcW w:w="1152" w:type="dxa"/>
                <w:vAlign w:val="center"/>
                <w:hideMark/>
              </w:tcPr>
            </w:tcPrChange>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6813" w:author="Brian Bohman" w:date="2021-10-27T05:58:00Z">
              <w:tcPr>
                <w:tcW w:w="1008" w:type="dxa"/>
                <w:vAlign w:val="center"/>
                <w:hideMark/>
              </w:tcPr>
            </w:tcPrChange>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08914A88" w14:textId="77777777" w:rsidTr="00E419CD">
        <w:trPr>
          <w:trHeight w:val="165"/>
          <w:trPrChange w:id="6814" w:author="Brian Bohman" w:date="2021-10-27T05:58:00Z">
            <w:trPr>
              <w:trHeight w:val="165"/>
            </w:trPr>
          </w:trPrChange>
        </w:trPr>
        <w:tc>
          <w:tcPr>
            <w:tcW w:w="360" w:type="dxa"/>
            <w:vAlign w:val="center"/>
            <w:hideMark/>
            <w:tcPrChange w:id="6815" w:author="Brian Bohman" w:date="2021-10-27T05:58:00Z">
              <w:tcPr>
                <w:tcW w:w="360" w:type="dxa"/>
                <w:vAlign w:val="center"/>
                <w:hideMark/>
              </w:tcPr>
            </w:tcPrChange>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Change w:id="6816" w:author="Brian Bohman" w:date="2021-10-27T05:58:00Z">
              <w:tcPr>
                <w:tcW w:w="864" w:type="dxa"/>
                <w:vAlign w:val="center"/>
                <w:hideMark/>
              </w:tcPr>
            </w:tcPrChange>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17" w:author="Brian Bohman" w:date="2021-10-27T05:58:00Z">
              <w:tcPr>
                <w:tcW w:w="1152" w:type="dxa"/>
                <w:vAlign w:val="center"/>
                <w:hideMark/>
              </w:tcPr>
            </w:tcPrChange>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18" w:author="Brian Bohman" w:date="2021-10-27T05:58:00Z">
              <w:tcPr>
                <w:tcW w:w="504" w:type="dxa"/>
                <w:vAlign w:val="center"/>
                <w:hideMark/>
              </w:tcPr>
            </w:tcPrChange>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819" w:author="Brian Bohman" w:date="2021-10-27T05:58:00Z">
              <w:tcPr>
                <w:tcW w:w="1008" w:type="dxa"/>
                <w:vAlign w:val="center"/>
                <w:hideMark/>
              </w:tcPr>
            </w:tcPrChange>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820" w:author="Brian Bohman" w:date="2021-10-27T05:58:00Z">
              <w:tcPr>
                <w:tcW w:w="1008" w:type="dxa"/>
                <w:vAlign w:val="center"/>
                <w:hideMark/>
              </w:tcPr>
            </w:tcPrChange>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21" w:author="Brian Bohman" w:date="2021-10-27T05:58:00Z">
              <w:tcPr>
                <w:tcW w:w="720" w:type="dxa"/>
                <w:vAlign w:val="center"/>
                <w:hideMark/>
              </w:tcPr>
            </w:tcPrChange>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22" w:author="Brian Bohman" w:date="2021-10-27T05:58:00Z">
              <w:tcPr>
                <w:tcW w:w="1008" w:type="dxa"/>
                <w:vAlign w:val="center"/>
                <w:hideMark/>
              </w:tcPr>
            </w:tcPrChange>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23" w:author="Brian Bohman" w:date="2021-10-27T05:58:00Z">
              <w:tcPr>
                <w:tcW w:w="1152" w:type="dxa"/>
                <w:vAlign w:val="center"/>
                <w:hideMark/>
              </w:tcPr>
            </w:tcPrChange>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6824" w:author="Brian Bohman" w:date="2021-10-27T05:58:00Z">
              <w:tcPr>
                <w:tcW w:w="1008" w:type="dxa"/>
                <w:vAlign w:val="center"/>
                <w:hideMark/>
              </w:tcPr>
            </w:tcPrChange>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19CD" w:rsidRPr="009B3DCC" w14:paraId="6734A162" w14:textId="77777777" w:rsidTr="00E419CD">
        <w:trPr>
          <w:trHeight w:val="165"/>
          <w:trPrChange w:id="6825" w:author="Brian Bohman" w:date="2021-10-27T05:58:00Z">
            <w:trPr>
              <w:trHeight w:val="165"/>
            </w:trPr>
          </w:trPrChange>
        </w:trPr>
        <w:tc>
          <w:tcPr>
            <w:tcW w:w="360" w:type="dxa"/>
            <w:vAlign w:val="center"/>
            <w:hideMark/>
            <w:tcPrChange w:id="6826" w:author="Brian Bohman" w:date="2021-10-27T05:58:00Z">
              <w:tcPr>
                <w:tcW w:w="360" w:type="dxa"/>
                <w:vAlign w:val="center"/>
                <w:hideMark/>
              </w:tcPr>
            </w:tcPrChange>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Change w:id="6827" w:author="Brian Bohman" w:date="2021-10-27T05:58:00Z">
              <w:tcPr>
                <w:tcW w:w="864" w:type="dxa"/>
                <w:vAlign w:val="center"/>
                <w:hideMark/>
              </w:tcPr>
            </w:tcPrChange>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28" w:author="Brian Bohman" w:date="2021-10-27T05:58:00Z">
              <w:tcPr>
                <w:tcW w:w="1152" w:type="dxa"/>
                <w:vAlign w:val="center"/>
                <w:hideMark/>
              </w:tcPr>
            </w:tcPrChange>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29" w:author="Brian Bohman" w:date="2021-10-27T05:58:00Z">
              <w:tcPr>
                <w:tcW w:w="504" w:type="dxa"/>
                <w:vAlign w:val="center"/>
                <w:hideMark/>
              </w:tcPr>
            </w:tcPrChange>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830" w:author="Brian Bohman" w:date="2021-10-27T05:58:00Z">
              <w:tcPr>
                <w:tcW w:w="1008" w:type="dxa"/>
                <w:vAlign w:val="center"/>
                <w:hideMark/>
              </w:tcPr>
            </w:tcPrChange>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831" w:author="Brian Bohman" w:date="2021-10-27T05:58:00Z">
              <w:tcPr>
                <w:tcW w:w="1008" w:type="dxa"/>
                <w:vAlign w:val="center"/>
                <w:hideMark/>
              </w:tcPr>
            </w:tcPrChange>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32" w:author="Brian Bohman" w:date="2021-10-27T05:58:00Z">
              <w:tcPr>
                <w:tcW w:w="720" w:type="dxa"/>
                <w:vAlign w:val="center"/>
                <w:hideMark/>
              </w:tcPr>
            </w:tcPrChange>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33" w:author="Brian Bohman" w:date="2021-10-27T05:58:00Z">
              <w:tcPr>
                <w:tcW w:w="1008" w:type="dxa"/>
                <w:vAlign w:val="center"/>
                <w:hideMark/>
              </w:tcPr>
            </w:tcPrChange>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34" w:author="Brian Bohman" w:date="2021-10-27T05:58:00Z">
              <w:tcPr>
                <w:tcW w:w="1152" w:type="dxa"/>
                <w:vAlign w:val="center"/>
                <w:hideMark/>
              </w:tcPr>
            </w:tcPrChange>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440" w:type="dxa"/>
            <w:vAlign w:val="center"/>
            <w:hideMark/>
            <w:tcPrChange w:id="6835" w:author="Brian Bohman" w:date="2021-10-27T05:58:00Z">
              <w:tcPr>
                <w:tcW w:w="1008" w:type="dxa"/>
                <w:vAlign w:val="center"/>
                <w:hideMark/>
              </w:tcPr>
            </w:tcPrChange>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4263B567" w14:textId="77777777" w:rsidTr="00E419CD">
        <w:trPr>
          <w:trHeight w:val="165"/>
          <w:trPrChange w:id="6836" w:author="Brian Bohman" w:date="2021-10-27T05:58:00Z">
            <w:trPr>
              <w:trHeight w:val="165"/>
            </w:trPr>
          </w:trPrChange>
        </w:trPr>
        <w:tc>
          <w:tcPr>
            <w:tcW w:w="360" w:type="dxa"/>
            <w:vAlign w:val="center"/>
            <w:hideMark/>
            <w:tcPrChange w:id="6837" w:author="Brian Bohman" w:date="2021-10-27T05:58:00Z">
              <w:tcPr>
                <w:tcW w:w="360" w:type="dxa"/>
                <w:vAlign w:val="center"/>
                <w:hideMark/>
              </w:tcPr>
            </w:tcPrChange>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Change w:id="6838" w:author="Brian Bohman" w:date="2021-10-27T05:58:00Z">
              <w:tcPr>
                <w:tcW w:w="864" w:type="dxa"/>
                <w:vAlign w:val="center"/>
                <w:hideMark/>
              </w:tcPr>
            </w:tcPrChange>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39" w:author="Brian Bohman" w:date="2021-10-27T05:58:00Z">
              <w:tcPr>
                <w:tcW w:w="1152" w:type="dxa"/>
                <w:vAlign w:val="center"/>
                <w:hideMark/>
              </w:tcPr>
            </w:tcPrChange>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40" w:author="Brian Bohman" w:date="2021-10-27T05:58:00Z">
              <w:tcPr>
                <w:tcW w:w="504" w:type="dxa"/>
                <w:vAlign w:val="center"/>
                <w:hideMark/>
              </w:tcPr>
            </w:tcPrChange>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841" w:author="Brian Bohman" w:date="2021-10-27T05:58:00Z">
              <w:tcPr>
                <w:tcW w:w="1008" w:type="dxa"/>
                <w:vAlign w:val="center"/>
                <w:hideMark/>
              </w:tcPr>
            </w:tcPrChange>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842" w:author="Brian Bohman" w:date="2021-10-27T05:58:00Z">
              <w:tcPr>
                <w:tcW w:w="1008" w:type="dxa"/>
                <w:vAlign w:val="center"/>
                <w:hideMark/>
              </w:tcPr>
            </w:tcPrChange>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43" w:author="Brian Bohman" w:date="2021-10-27T05:58:00Z">
              <w:tcPr>
                <w:tcW w:w="720" w:type="dxa"/>
                <w:vAlign w:val="center"/>
                <w:hideMark/>
              </w:tcPr>
            </w:tcPrChange>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44" w:author="Brian Bohman" w:date="2021-10-27T05:58:00Z">
              <w:tcPr>
                <w:tcW w:w="1008" w:type="dxa"/>
                <w:vAlign w:val="center"/>
                <w:hideMark/>
              </w:tcPr>
            </w:tcPrChange>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45" w:author="Brian Bohman" w:date="2021-10-27T05:58:00Z">
              <w:tcPr>
                <w:tcW w:w="1152" w:type="dxa"/>
                <w:vAlign w:val="center"/>
                <w:hideMark/>
              </w:tcPr>
            </w:tcPrChange>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6846" w:author="Brian Bohman" w:date="2021-10-27T05:58:00Z">
              <w:tcPr>
                <w:tcW w:w="1008" w:type="dxa"/>
                <w:vAlign w:val="center"/>
                <w:hideMark/>
              </w:tcPr>
            </w:tcPrChange>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5AE3C14" w14:textId="77777777" w:rsidTr="00E419CD">
        <w:trPr>
          <w:trHeight w:val="165"/>
          <w:trPrChange w:id="6847" w:author="Brian Bohman" w:date="2021-10-27T05:58:00Z">
            <w:trPr>
              <w:trHeight w:val="165"/>
            </w:trPr>
          </w:trPrChange>
        </w:trPr>
        <w:tc>
          <w:tcPr>
            <w:tcW w:w="360" w:type="dxa"/>
            <w:vAlign w:val="center"/>
            <w:hideMark/>
            <w:tcPrChange w:id="6848" w:author="Brian Bohman" w:date="2021-10-27T05:58:00Z">
              <w:tcPr>
                <w:tcW w:w="360" w:type="dxa"/>
                <w:vAlign w:val="center"/>
                <w:hideMark/>
              </w:tcPr>
            </w:tcPrChange>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Change w:id="6849" w:author="Brian Bohman" w:date="2021-10-27T05:58:00Z">
              <w:tcPr>
                <w:tcW w:w="864" w:type="dxa"/>
                <w:vAlign w:val="center"/>
                <w:hideMark/>
              </w:tcPr>
            </w:tcPrChange>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50" w:author="Brian Bohman" w:date="2021-10-27T05:58:00Z">
              <w:tcPr>
                <w:tcW w:w="1152" w:type="dxa"/>
                <w:vAlign w:val="center"/>
                <w:hideMark/>
              </w:tcPr>
            </w:tcPrChange>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51" w:author="Brian Bohman" w:date="2021-10-27T05:58:00Z">
              <w:tcPr>
                <w:tcW w:w="504" w:type="dxa"/>
                <w:vAlign w:val="center"/>
                <w:hideMark/>
              </w:tcPr>
            </w:tcPrChange>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852" w:author="Brian Bohman" w:date="2021-10-27T05:58:00Z">
              <w:tcPr>
                <w:tcW w:w="1008" w:type="dxa"/>
                <w:vAlign w:val="center"/>
                <w:hideMark/>
              </w:tcPr>
            </w:tcPrChange>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853" w:author="Brian Bohman" w:date="2021-10-27T05:58:00Z">
              <w:tcPr>
                <w:tcW w:w="1008" w:type="dxa"/>
                <w:vAlign w:val="center"/>
                <w:hideMark/>
              </w:tcPr>
            </w:tcPrChange>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54" w:author="Brian Bohman" w:date="2021-10-27T05:58:00Z">
              <w:tcPr>
                <w:tcW w:w="720" w:type="dxa"/>
                <w:vAlign w:val="center"/>
                <w:hideMark/>
              </w:tcPr>
            </w:tcPrChange>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55" w:author="Brian Bohman" w:date="2021-10-27T05:58:00Z">
              <w:tcPr>
                <w:tcW w:w="1008" w:type="dxa"/>
                <w:vAlign w:val="center"/>
                <w:hideMark/>
              </w:tcPr>
            </w:tcPrChange>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56" w:author="Brian Bohman" w:date="2021-10-27T05:58:00Z">
              <w:tcPr>
                <w:tcW w:w="1152" w:type="dxa"/>
                <w:vAlign w:val="center"/>
                <w:hideMark/>
              </w:tcPr>
            </w:tcPrChange>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6857" w:author="Brian Bohman" w:date="2021-10-27T05:58:00Z">
              <w:tcPr>
                <w:tcW w:w="1008" w:type="dxa"/>
                <w:vAlign w:val="center"/>
                <w:hideMark/>
              </w:tcPr>
            </w:tcPrChange>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2FA5E34F" w14:textId="77777777" w:rsidTr="00E419CD">
        <w:trPr>
          <w:trHeight w:val="165"/>
          <w:trPrChange w:id="6858" w:author="Brian Bohman" w:date="2021-10-27T05:58:00Z">
            <w:trPr>
              <w:trHeight w:val="165"/>
            </w:trPr>
          </w:trPrChange>
        </w:trPr>
        <w:tc>
          <w:tcPr>
            <w:tcW w:w="360" w:type="dxa"/>
            <w:vAlign w:val="center"/>
            <w:hideMark/>
            <w:tcPrChange w:id="6859" w:author="Brian Bohman" w:date="2021-10-27T05:58:00Z">
              <w:tcPr>
                <w:tcW w:w="360" w:type="dxa"/>
                <w:vAlign w:val="center"/>
                <w:hideMark/>
              </w:tcPr>
            </w:tcPrChange>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Change w:id="6860" w:author="Brian Bohman" w:date="2021-10-27T05:58:00Z">
              <w:tcPr>
                <w:tcW w:w="864" w:type="dxa"/>
                <w:vAlign w:val="center"/>
                <w:hideMark/>
              </w:tcPr>
            </w:tcPrChange>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61" w:author="Brian Bohman" w:date="2021-10-27T05:58:00Z">
              <w:tcPr>
                <w:tcW w:w="1152" w:type="dxa"/>
                <w:vAlign w:val="center"/>
                <w:hideMark/>
              </w:tcPr>
            </w:tcPrChange>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62" w:author="Brian Bohman" w:date="2021-10-27T05:58:00Z">
              <w:tcPr>
                <w:tcW w:w="504" w:type="dxa"/>
                <w:vAlign w:val="center"/>
                <w:hideMark/>
              </w:tcPr>
            </w:tcPrChange>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863" w:author="Brian Bohman" w:date="2021-10-27T05:58:00Z">
              <w:tcPr>
                <w:tcW w:w="1008" w:type="dxa"/>
                <w:vAlign w:val="center"/>
                <w:hideMark/>
              </w:tcPr>
            </w:tcPrChange>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864" w:author="Brian Bohman" w:date="2021-10-27T05:58:00Z">
              <w:tcPr>
                <w:tcW w:w="1008" w:type="dxa"/>
                <w:vAlign w:val="center"/>
                <w:hideMark/>
              </w:tcPr>
            </w:tcPrChange>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65" w:author="Brian Bohman" w:date="2021-10-27T05:58:00Z">
              <w:tcPr>
                <w:tcW w:w="720" w:type="dxa"/>
                <w:vAlign w:val="center"/>
                <w:hideMark/>
              </w:tcPr>
            </w:tcPrChange>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66" w:author="Brian Bohman" w:date="2021-10-27T05:58:00Z">
              <w:tcPr>
                <w:tcW w:w="1008" w:type="dxa"/>
                <w:vAlign w:val="center"/>
                <w:hideMark/>
              </w:tcPr>
            </w:tcPrChange>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867" w:author="Brian Bohman" w:date="2021-10-27T05:58:00Z">
              <w:tcPr>
                <w:tcW w:w="1152" w:type="dxa"/>
                <w:vAlign w:val="center"/>
                <w:hideMark/>
              </w:tcPr>
            </w:tcPrChange>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6868" w:author="Brian Bohman" w:date="2021-10-27T05:58:00Z">
              <w:tcPr>
                <w:tcW w:w="1008" w:type="dxa"/>
                <w:vAlign w:val="center"/>
                <w:hideMark/>
              </w:tcPr>
            </w:tcPrChange>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3F08C86F" w14:textId="77777777" w:rsidTr="00E419CD">
        <w:trPr>
          <w:trHeight w:val="165"/>
          <w:trPrChange w:id="6869" w:author="Brian Bohman" w:date="2021-10-27T05:58:00Z">
            <w:trPr>
              <w:trHeight w:val="165"/>
            </w:trPr>
          </w:trPrChange>
        </w:trPr>
        <w:tc>
          <w:tcPr>
            <w:tcW w:w="360" w:type="dxa"/>
            <w:vAlign w:val="center"/>
            <w:hideMark/>
            <w:tcPrChange w:id="6870" w:author="Brian Bohman" w:date="2021-10-27T05:58:00Z">
              <w:tcPr>
                <w:tcW w:w="360" w:type="dxa"/>
                <w:vAlign w:val="center"/>
                <w:hideMark/>
              </w:tcPr>
            </w:tcPrChange>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Change w:id="6871" w:author="Brian Bohman" w:date="2021-10-27T05:58:00Z">
              <w:tcPr>
                <w:tcW w:w="864" w:type="dxa"/>
                <w:vAlign w:val="center"/>
                <w:hideMark/>
              </w:tcPr>
            </w:tcPrChange>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72" w:author="Brian Bohman" w:date="2021-10-27T05:58:00Z">
              <w:tcPr>
                <w:tcW w:w="1152" w:type="dxa"/>
                <w:vAlign w:val="center"/>
                <w:hideMark/>
              </w:tcPr>
            </w:tcPrChange>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73" w:author="Brian Bohman" w:date="2021-10-27T05:58:00Z">
              <w:tcPr>
                <w:tcW w:w="504" w:type="dxa"/>
                <w:vAlign w:val="center"/>
                <w:hideMark/>
              </w:tcPr>
            </w:tcPrChange>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874" w:author="Brian Bohman" w:date="2021-10-27T05:58:00Z">
              <w:tcPr>
                <w:tcW w:w="1008" w:type="dxa"/>
                <w:vAlign w:val="center"/>
                <w:hideMark/>
              </w:tcPr>
            </w:tcPrChange>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875" w:author="Brian Bohman" w:date="2021-10-27T05:58:00Z">
              <w:tcPr>
                <w:tcW w:w="1008" w:type="dxa"/>
                <w:vAlign w:val="center"/>
                <w:hideMark/>
              </w:tcPr>
            </w:tcPrChange>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76" w:author="Brian Bohman" w:date="2021-10-27T05:58:00Z">
              <w:tcPr>
                <w:tcW w:w="720" w:type="dxa"/>
                <w:vAlign w:val="center"/>
                <w:hideMark/>
              </w:tcPr>
            </w:tcPrChange>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77" w:author="Brian Bohman" w:date="2021-10-27T05:58:00Z">
              <w:tcPr>
                <w:tcW w:w="1008" w:type="dxa"/>
                <w:vAlign w:val="center"/>
                <w:hideMark/>
              </w:tcPr>
            </w:tcPrChange>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878" w:author="Brian Bohman" w:date="2021-10-27T05:58:00Z">
              <w:tcPr>
                <w:tcW w:w="1152" w:type="dxa"/>
                <w:vAlign w:val="center"/>
                <w:hideMark/>
              </w:tcPr>
            </w:tcPrChange>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879" w:author="Brian Bohman" w:date="2021-10-27T05:58:00Z">
              <w:tcPr>
                <w:tcW w:w="1008" w:type="dxa"/>
                <w:vAlign w:val="center"/>
                <w:hideMark/>
              </w:tcPr>
            </w:tcPrChange>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19CD" w:rsidRPr="009B3DCC" w14:paraId="04950682" w14:textId="77777777" w:rsidTr="00E419CD">
        <w:trPr>
          <w:trHeight w:val="165"/>
          <w:trPrChange w:id="6880" w:author="Brian Bohman" w:date="2021-10-27T05:58:00Z">
            <w:trPr>
              <w:trHeight w:val="165"/>
            </w:trPr>
          </w:trPrChange>
        </w:trPr>
        <w:tc>
          <w:tcPr>
            <w:tcW w:w="360" w:type="dxa"/>
            <w:vAlign w:val="center"/>
            <w:hideMark/>
            <w:tcPrChange w:id="6881" w:author="Brian Bohman" w:date="2021-10-27T05:58:00Z">
              <w:tcPr>
                <w:tcW w:w="360" w:type="dxa"/>
                <w:vAlign w:val="center"/>
                <w:hideMark/>
              </w:tcPr>
            </w:tcPrChange>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Change w:id="6882" w:author="Brian Bohman" w:date="2021-10-27T05:58:00Z">
              <w:tcPr>
                <w:tcW w:w="864" w:type="dxa"/>
                <w:vAlign w:val="center"/>
                <w:hideMark/>
              </w:tcPr>
            </w:tcPrChange>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83" w:author="Brian Bohman" w:date="2021-10-27T05:58:00Z">
              <w:tcPr>
                <w:tcW w:w="1152" w:type="dxa"/>
                <w:vAlign w:val="center"/>
                <w:hideMark/>
              </w:tcPr>
            </w:tcPrChange>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84" w:author="Brian Bohman" w:date="2021-10-27T05:58:00Z">
              <w:tcPr>
                <w:tcW w:w="504" w:type="dxa"/>
                <w:vAlign w:val="center"/>
                <w:hideMark/>
              </w:tcPr>
            </w:tcPrChange>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885" w:author="Brian Bohman" w:date="2021-10-27T05:58:00Z">
              <w:tcPr>
                <w:tcW w:w="1008" w:type="dxa"/>
                <w:vAlign w:val="center"/>
                <w:hideMark/>
              </w:tcPr>
            </w:tcPrChange>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886" w:author="Brian Bohman" w:date="2021-10-27T05:58:00Z">
              <w:tcPr>
                <w:tcW w:w="1008" w:type="dxa"/>
                <w:vAlign w:val="center"/>
                <w:hideMark/>
              </w:tcPr>
            </w:tcPrChange>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87" w:author="Brian Bohman" w:date="2021-10-27T05:58:00Z">
              <w:tcPr>
                <w:tcW w:w="720" w:type="dxa"/>
                <w:vAlign w:val="center"/>
                <w:hideMark/>
              </w:tcPr>
            </w:tcPrChange>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88" w:author="Brian Bohman" w:date="2021-10-27T05:58:00Z">
              <w:tcPr>
                <w:tcW w:w="1008" w:type="dxa"/>
                <w:vAlign w:val="center"/>
                <w:hideMark/>
              </w:tcPr>
            </w:tcPrChange>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889" w:author="Brian Bohman" w:date="2021-10-27T05:58:00Z">
              <w:tcPr>
                <w:tcW w:w="1152" w:type="dxa"/>
                <w:vAlign w:val="center"/>
                <w:hideMark/>
              </w:tcPr>
            </w:tcPrChange>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6890" w:author="Brian Bohman" w:date="2021-10-27T05:58:00Z">
              <w:tcPr>
                <w:tcW w:w="1008" w:type="dxa"/>
                <w:vAlign w:val="center"/>
                <w:hideMark/>
              </w:tcPr>
            </w:tcPrChange>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F51AC7" w14:textId="77777777" w:rsidTr="00E419CD">
        <w:trPr>
          <w:trHeight w:val="165"/>
          <w:trPrChange w:id="6891" w:author="Brian Bohman" w:date="2021-10-27T05:58:00Z">
            <w:trPr>
              <w:trHeight w:val="165"/>
            </w:trPr>
          </w:trPrChange>
        </w:trPr>
        <w:tc>
          <w:tcPr>
            <w:tcW w:w="360" w:type="dxa"/>
            <w:vAlign w:val="center"/>
            <w:hideMark/>
            <w:tcPrChange w:id="6892" w:author="Brian Bohman" w:date="2021-10-27T05:58:00Z">
              <w:tcPr>
                <w:tcW w:w="360" w:type="dxa"/>
                <w:vAlign w:val="center"/>
                <w:hideMark/>
              </w:tcPr>
            </w:tcPrChange>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Change w:id="6893" w:author="Brian Bohman" w:date="2021-10-27T05:58:00Z">
              <w:tcPr>
                <w:tcW w:w="864" w:type="dxa"/>
                <w:vAlign w:val="center"/>
                <w:hideMark/>
              </w:tcPr>
            </w:tcPrChange>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94" w:author="Brian Bohman" w:date="2021-10-27T05:58:00Z">
              <w:tcPr>
                <w:tcW w:w="1152" w:type="dxa"/>
                <w:vAlign w:val="center"/>
                <w:hideMark/>
              </w:tcPr>
            </w:tcPrChange>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95" w:author="Brian Bohman" w:date="2021-10-27T05:58:00Z">
              <w:tcPr>
                <w:tcW w:w="504" w:type="dxa"/>
                <w:vAlign w:val="center"/>
                <w:hideMark/>
              </w:tcPr>
            </w:tcPrChange>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896" w:author="Brian Bohman" w:date="2021-10-27T05:58:00Z">
              <w:tcPr>
                <w:tcW w:w="1008" w:type="dxa"/>
                <w:vAlign w:val="center"/>
                <w:hideMark/>
              </w:tcPr>
            </w:tcPrChange>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897" w:author="Brian Bohman" w:date="2021-10-27T05:58:00Z">
              <w:tcPr>
                <w:tcW w:w="1008" w:type="dxa"/>
                <w:vAlign w:val="center"/>
                <w:hideMark/>
              </w:tcPr>
            </w:tcPrChange>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98" w:author="Brian Bohman" w:date="2021-10-27T05:58:00Z">
              <w:tcPr>
                <w:tcW w:w="720" w:type="dxa"/>
                <w:vAlign w:val="center"/>
                <w:hideMark/>
              </w:tcPr>
            </w:tcPrChange>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99" w:author="Brian Bohman" w:date="2021-10-27T05:58:00Z">
              <w:tcPr>
                <w:tcW w:w="1008" w:type="dxa"/>
                <w:vAlign w:val="center"/>
                <w:hideMark/>
              </w:tcPr>
            </w:tcPrChange>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00" w:author="Brian Bohman" w:date="2021-10-27T05:58:00Z">
              <w:tcPr>
                <w:tcW w:w="1152" w:type="dxa"/>
                <w:vAlign w:val="center"/>
                <w:hideMark/>
              </w:tcPr>
            </w:tcPrChange>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6901" w:author="Brian Bohman" w:date="2021-10-27T05:58:00Z">
              <w:tcPr>
                <w:tcW w:w="1008" w:type="dxa"/>
                <w:vAlign w:val="center"/>
                <w:hideMark/>
              </w:tcPr>
            </w:tcPrChange>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4114224" w14:textId="77777777" w:rsidTr="00E419CD">
        <w:trPr>
          <w:trHeight w:val="165"/>
          <w:trPrChange w:id="6902" w:author="Brian Bohman" w:date="2021-10-27T05:58:00Z">
            <w:trPr>
              <w:trHeight w:val="165"/>
            </w:trPr>
          </w:trPrChange>
        </w:trPr>
        <w:tc>
          <w:tcPr>
            <w:tcW w:w="360" w:type="dxa"/>
            <w:vAlign w:val="center"/>
            <w:hideMark/>
            <w:tcPrChange w:id="6903" w:author="Brian Bohman" w:date="2021-10-27T05:58:00Z">
              <w:tcPr>
                <w:tcW w:w="360" w:type="dxa"/>
                <w:vAlign w:val="center"/>
                <w:hideMark/>
              </w:tcPr>
            </w:tcPrChange>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Change w:id="6904" w:author="Brian Bohman" w:date="2021-10-27T05:58:00Z">
              <w:tcPr>
                <w:tcW w:w="864" w:type="dxa"/>
                <w:vAlign w:val="center"/>
                <w:hideMark/>
              </w:tcPr>
            </w:tcPrChange>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05" w:author="Brian Bohman" w:date="2021-10-27T05:58:00Z">
              <w:tcPr>
                <w:tcW w:w="1152" w:type="dxa"/>
                <w:vAlign w:val="center"/>
                <w:hideMark/>
              </w:tcPr>
            </w:tcPrChange>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06" w:author="Brian Bohman" w:date="2021-10-27T05:58:00Z">
              <w:tcPr>
                <w:tcW w:w="504" w:type="dxa"/>
                <w:vAlign w:val="center"/>
                <w:hideMark/>
              </w:tcPr>
            </w:tcPrChange>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907" w:author="Brian Bohman" w:date="2021-10-27T05:58:00Z">
              <w:tcPr>
                <w:tcW w:w="1008" w:type="dxa"/>
                <w:vAlign w:val="center"/>
                <w:hideMark/>
              </w:tcPr>
            </w:tcPrChange>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908" w:author="Brian Bohman" w:date="2021-10-27T05:58:00Z">
              <w:tcPr>
                <w:tcW w:w="1008" w:type="dxa"/>
                <w:vAlign w:val="center"/>
                <w:hideMark/>
              </w:tcPr>
            </w:tcPrChange>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09" w:author="Brian Bohman" w:date="2021-10-27T05:58:00Z">
              <w:tcPr>
                <w:tcW w:w="720" w:type="dxa"/>
                <w:vAlign w:val="center"/>
                <w:hideMark/>
              </w:tcPr>
            </w:tcPrChange>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10" w:author="Brian Bohman" w:date="2021-10-27T05:58:00Z">
              <w:tcPr>
                <w:tcW w:w="1008" w:type="dxa"/>
                <w:vAlign w:val="center"/>
                <w:hideMark/>
              </w:tcPr>
            </w:tcPrChange>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11" w:author="Brian Bohman" w:date="2021-10-27T05:58:00Z">
              <w:tcPr>
                <w:tcW w:w="1152" w:type="dxa"/>
                <w:vAlign w:val="center"/>
                <w:hideMark/>
              </w:tcPr>
            </w:tcPrChange>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440" w:type="dxa"/>
            <w:vAlign w:val="center"/>
            <w:hideMark/>
            <w:tcPrChange w:id="6912" w:author="Brian Bohman" w:date="2021-10-27T05:58:00Z">
              <w:tcPr>
                <w:tcW w:w="1008" w:type="dxa"/>
                <w:vAlign w:val="center"/>
                <w:hideMark/>
              </w:tcPr>
            </w:tcPrChange>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E2C4041" w14:textId="77777777" w:rsidTr="00E419CD">
        <w:trPr>
          <w:trHeight w:val="165"/>
          <w:trPrChange w:id="6913" w:author="Brian Bohman" w:date="2021-10-27T05:58:00Z">
            <w:trPr>
              <w:trHeight w:val="165"/>
            </w:trPr>
          </w:trPrChange>
        </w:trPr>
        <w:tc>
          <w:tcPr>
            <w:tcW w:w="360" w:type="dxa"/>
            <w:vAlign w:val="center"/>
            <w:hideMark/>
            <w:tcPrChange w:id="6914" w:author="Brian Bohman" w:date="2021-10-27T05:58:00Z">
              <w:tcPr>
                <w:tcW w:w="360" w:type="dxa"/>
                <w:vAlign w:val="center"/>
                <w:hideMark/>
              </w:tcPr>
            </w:tcPrChange>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Change w:id="6915" w:author="Brian Bohman" w:date="2021-10-27T05:58:00Z">
              <w:tcPr>
                <w:tcW w:w="864" w:type="dxa"/>
                <w:vAlign w:val="center"/>
                <w:hideMark/>
              </w:tcPr>
            </w:tcPrChange>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16" w:author="Brian Bohman" w:date="2021-10-27T05:58:00Z">
              <w:tcPr>
                <w:tcW w:w="1152" w:type="dxa"/>
                <w:vAlign w:val="center"/>
                <w:hideMark/>
              </w:tcPr>
            </w:tcPrChange>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17" w:author="Brian Bohman" w:date="2021-10-27T05:58:00Z">
              <w:tcPr>
                <w:tcW w:w="504" w:type="dxa"/>
                <w:vAlign w:val="center"/>
                <w:hideMark/>
              </w:tcPr>
            </w:tcPrChange>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918" w:author="Brian Bohman" w:date="2021-10-27T05:58:00Z">
              <w:tcPr>
                <w:tcW w:w="1008" w:type="dxa"/>
                <w:vAlign w:val="center"/>
                <w:hideMark/>
              </w:tcPr>
            </w:tcPrChange>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919" w:author="Brian Bohman" w:date="2021-10-27T05:58:00Z">
              <w:tcPr>
                <w:tcW w:w="1008" w:type="dxa"/>
                <w:vAlign w:val="center"/>
                <w:hideMark/>
              </w:tcPr>
            </w:tcPrChange>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20" w:author="Brian Bohman" w:date="2021-10-27T05:58:00Z">
              <w:tcPr>
                <w:tcW w:w="720" w:type="dxa"/>
                <w:vAlign w:val="center"/>
                <w:hideMark/>
              </w:tcPr>
            </w:tcPrChange>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21" w:author="Brian Bohman" w:date="2021-10-27T05:58:00Z">
              <w:tcPr>
                <w:tcW w:w="1008" w:type="dxa"/>
                <w:vAlign w:val="center"/>
                <w:hideMark/>
              </w:tcPr>
            </w:tcPrChange>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22" w:author="Brian Bohman" w:date="2021-10-27T05:58:00Z">
              <w:tcPr>
                <w:tcW w:w="1152" w:type="dxa"/>
                <w:vAlign w:val="center"/>
                <w:hideMark/>
              </w:tcPr>
            </w:tcPrChange>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440" w:type="dxa"/>
            <w:vAlign w:val="center"/>
            <w:hideMark/>
            <w:tcPrChange w:id="6923" w:author="Brian Bohman" w:date="2021-10-27T05:58:00Z">
              <w:tcPr>
                <w:tcW w:w="1008" w:type="dxa"/>
                <w:vAlign w:val="center"/>
                <w:hideMark/>
              </w:tcPr>
            </w:tcPrChange>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1E418AE6" w14:textId="77777777" w:rsidTr="00E419CD">
        <w:trPr>
          <w:trHeight w:val="165"/>
          <w:trPrChange w:id="6924" w:author="Brian Bohman" w:date="2021-10-27T05:58:00Z">
            <w:trPr>
              <w:trHeight w:val="165"/>
            </w:trPr>
          </w:trPrChange>
        </w:trPr>
        <w:tc>
          <w:tcPr>
            <w:tcW w:w="360" w:type="dxa"/>
            <w:vAlign w:val="center"/>
            <w:hideMark/>
            <w:tcPrChange w:id="6925" w:author="Brian Bohman" w:date="2021-10-27T05:58:00Z">
              <w:tcPr>
                <w:tcW w:w="360" w:type="dxa"/>
                <w:vAlign w:val="center"/>
                <w:hideMark/>
              </w:tcPr>
            </w:tcPrChange>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Change w:id="6926" w:author="Brian Bohman" w:date="2021-10-27T05:58:00Z">
              <w:tcPr>
                <w:tcW w:w="864" w:type="dxa"/>
                <w:vAlign w:val="center"/>
                <w:hideMark/>
              </w:tcPr>
            </w:tcPrChange>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27" w:author="Brian Bohman" w:date="2021-10-27T05:58:00Z">
              <w:tcPr>
                <w:tcW w:w="1152" w:type="dxa"/>
                <w:vAlign w:val="center"/>
                <w:hideMark/>
              </w:tcPr>
            </w:tcPrChange>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28" w:author="Brian Bohman" w:date="2021-10-27T05:58:00Z">
              <w:tcPr>
                <w:tcW w:w="504" w:type="dxa"/>
                <w:vAlign w:val="center"/>
                <w:hideMark/>
              </w:tcPr>
            </w:tcPrChange>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929" w:author="Brian Bohman" w:date="2021-10-27T05:58:00Z">
              <w:tcPr>
                <w:tcW w:w="1008" w:type="dxa"/>
                <w:vAlign w:val="center"/>
                <w:hideMark/>
              </w:tcPr>
            </w:tcPrChange>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930" w:author="Brian Bohman" w:date="2021-10-27T05:58:00Z">
              <w:tcPr>
                <w:tcW w:w="1008" w:type="dxa"/>
                <w:vAlign w:val="center"/>
                <w:hideMark/>
              </w:tcPr>
            </w:tcPrChange>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31" w:author="Brian Bohman" w:date="2021-10-27T05:58:00Z">
              <w:tcPr>
                <w:tcW w:w="720" w:type="dxa"/>
                <w:vAlign w:val="center"/>
                <w:hideMark/>
              </w:tcPr>
            </w:tcPrChange>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32" w:author="Brian Bohman" w:date="2021-10-27T05:58:00Z">
              <w:tcPr>
                <w:tcW w:w="1008" w:type="dxa"/>
                <w:vAlign w:val="center"/>
                <w:hideMark/>
              </w:tcPr>
            </w:tcPrChange>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33" w:author="Brian Bohman" w:date="2021-10-27T05:58:00Z">
              <w:tcPr>
                <w:tcW w:w="1152" w:type="dxa"/>
                <w:vAlign w:val="center"/>
                <w:hideMark/>
              </w:tcPr>
            </w:tcPrChange>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6934" w:author="Brian Bohman" w:date="2021-10-27T05:58:00Z">
              <w:tcPr>
                <w:tcW w:w="1008" w:type="dxa"/>
                <w:vAlign w:val="center"/>
                <w:hideMark/>
              </w:tcPr>
            </w:tcPrChange>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00DC9D09" w14:textId="77777777" w:rsidTr="00E419CD">
        <w:trPr>
          <w:trHeight w:val="165"/>
          <w:trPrChange w:id="6935" w:author="Brian Bohman" w:date="2021-10-27T05:58:00Z">
            <w:trPr>
              <w:trHeight w:val="165"/>
            </w:trPr>
          </w:trPrChange>
        </w:trPr>
        <w:tc>
          <w:tcPr>
            <w:tcW w:w="360" w:type="dxa"/>
            <w:vAlign w:val="center"/>
            <w:hideMark/>
            <w:tcPrChange w:id="6936" w:author="Brian Bohman" w:date="2021-10-27T05:58:00Z">
              <w:tcPr>
                <w:tcW w:w="360" w:type="dxa"/>
                <w:vAlign w:val="center"/>
                <w:hideMark/>
              </w:tcPr>
            </w:tcPrChange>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Change w:id="6937" w:author="Brian Bohman" w:date="2021-10-27T05:58:00Z">
              <w:tcPr>
                <w:tcW w:w="864" w:type="dxa"/>
                <w:vAlign w:val="center"/>
                <w:hideMark/>
              </w:tcPr>
            </w:tcPrChange>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38" w:author="Brian Bohman" w:date="2021-10-27T05:58:00Z">
              <w:tcPr>
                <w:tcW w:w="1152" w:type="dxa"/>
                <w:vAlign w:val="center"/>
                <w:hideMark/>
              </w:tcPr>
            </w:tcPrChange>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39" w:author="Brian Bohman" w:date="2021-10-27T05:58:00Z">
              <w:tcPr>
                <w:tcW w:w="504" w:type="dxa"/>
                <w:vAlign w:val="center"/>
                <w:hideMark/>
              </w:tcPr>
            </w:tcPrChange>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940" w:author="Brian Bohman" w:date="2021-10-27T05:58:00Z">
              <w:tcPr>
                <w:tcW w:w="1008" w:type="dxa"/>
                <w:vAlign w:val="center"/>
                <w:hideMark/>
              </w:tcPr>
            </w:tcPrChange>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941" w:author="Brian Bohman" w:date="2021-10-27T05:58:00Z">
              <w:tcPr>
                <w:tcW w:w="1008" w:type="dxa"/>
                <w:vAlign w:val="center"/>
                <w:hideMark/>
              </w:tcPr>
            </w:tcPrChange>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42" w:author="Brian Bohman" w:date="2021-10-27T05:58:00Z">
              <w:tcPr>
                <w:tcW w:w="720" w:type="dxa"/>
                <w:vAlign w:val="center"/>
                <w:hideMark/>
              </w:tcPr>
            </w:tcPrChange>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43" w:author="Brian Bohman" w:date="2021-10-27T05:58:00Z">
              <w:tcPr>
                <w:tcW w:w="1008" w:type="dxa"/>
                <w:vAlign w:val="center"/>
                <w:hideMark/>
              </w:tcPr>
            </w:tcPrChange>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44" w:author="Brian Bohman" w:date="2021-10-27T05:58:00Z">
              <w:tcPr>
                <w:tcW w:w="1152" w:type="dxa"/>
                <w:vAlign w:val="center"/>
                <w:hideMark/>
              </w:tcPr>
            </w:tcPrChange>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6945" w:author="Brian Bohman" w:date="2021-10-27T05:58:00Z">
              <w:tcPr>
                <w:tcW w:w="1008" w:type="dxa"/>
                <w:vAlign w:val="center"/>
                <w:hideMark/>
              </w:tcPr>
            </w:tcPrChange>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4D4E2C0C" w14:textId="77777777" w:rsidTr="00E419CD">
        <w:trPr>
          <w:trHeight w:val="180"/>
          <w:trPrChange w:id="6946" w:author="Brian Bohman" w:date="2021-10-27T05:58:00Z">
            <w:trPr>
              <w:trHeight w:val="180"/>
            </w:trPr>
          </w:trPrChange>
        </w:trPr>
        <w:tc>
          <w:tcPr>
            <w:tcW w:w="360" w:type="dxa"/>
            <w:vAlign w:val="center"/>
            <w:hideMark/>
            <w:tcPrChange w:id="6947" w:author="Brian Bohman" w:date="2021-10-27T05:58:00Z">
              <w:tcPr>
                <w:tcW w:w="360" w:type="dxa"/>
                <w:vAlign w:val="center"/>
                <w:hideMark/>
              </w:tcPr>
            </w:tcPrChange>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Change w:id="6948" w:author="Brian Bohman" w:date="2021-10-27T05:58:00Z">
              <w:tcPr>
                <w:tcW w:w="864" w:type="dxa"/>
                <w:vAlign w:val="center"/>
                <w:hideMark/>
              </w:tcPr>
            </w:tcPrChange>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49" w:author="Brian Bohman" w:date="2021-10-27T05:58:00Z">
              <w:tcPr>
                <w:tcW w:w="1152" w:type="dxa"/>
                <w:vAlign w:val="center"/>
                <w:hideMark/>
              </w:tcPr>
            </w:tcPrChange>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50" w:author="Brian Bohman" w:date="2021-10-27T05:58:00Z">
              <w:tcPr>
                <w:tcW w:w="504" w:type="dxa"/>
                <w:vAlign w:val="center"/>
                <w:hideMark/>
              </w:tcPr>
            </w:tcPrChange>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951" w:author="Brian Bohman" w:date="2021-10-27T05:58:00Z">
              <w:tcPr>
                <w:tcW w:w="1008" w:type="dxa"/>
                <w:vAlign w:val="center"/>
                <w:hideMark/>
              </w:tcPr>
            </w:tcPrChange>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952" w:author="Brian Bohman" w:date="2021-10-27T05:58:00Z">
              <w:tcPr>
                <w:tcW w:w="1008" w:type="dxa"/>
                <w:vAlign w:val="center"/>
                <w:hideMark/>
              </w:tcPr>
            </w:tcPrChange>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53" w:author="Brian Bohman" w:date="2021-10-27T05:58:00Z">
              <w:tcPr>
                <w:tcW w:w="720" w:type="dxa"/>
                <w:vAlign w:val="center"/>
                <w:hideMark/>
              </w:tcPr>
            </w:tcPrChange>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54" w:author="Brian Bohman" w:date="2021-10-27T05:58:00Z">
              <w:tcPr>
                <w:tcW w:w="1008" w:type="dxa"/>
                <w:vAlign w:val="center"/>
                <w:hideMark/>
              </w:tcPr>
            </w:tcPrChange>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955" w:author="Brian Bohman" w:date="2021-10-27T05:58:00Z">
              <w:tcPr>
                <w:tcW w:w="1152" w:type="dxa"/>
                <w:vAlign w:val="center"/>
                <w:hideMark/>
              </w:tcPr>
            </w:tcPrChange>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6956" w:author="Brian Bohman" w:date="2021-10-27T05:58:00Z">
              <w:tcPr>
                <w:tcW w:w="1008" w:type="dxa"/>
                <w:vAlign w:val="center"/>
                <w:hideMark/>
              </w:tcPr>
            </w:tcPrChange>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444F0497" w14:textId="77777777" w:rsidTr="00E419CD">
        <w:trPr>
          <w:trHeight w:val="165"/>
          <w:trPrChange w:id="6957" w:author="Brian Bohman" w:date="2021-10-27T05:58:00Z">
            <w:trPr>
              <w:trHeight w:val="165"/>
            </w:trPr>
          </w:trPrChange>
        </w:trPr>
        <w:tc>
          <w:tcPr>
            <w:tcW w:w="360" w:type="dxa"/>
            <w:vAlign w:val="center"/>
            <w:hideMark/>
            <w:tcPrChange w:id="6958" w:author="Brian Bohman" w:date="2021-10-27T05:58:00Z">
              <w:tcPr>
                <w:tcW w:w="360" w:type="dxa"/>
                <w:vAlign w:val="center"/>
                <w:hideMark/>
              </w:tcPr>
            </w:tcPrChange>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Change w:id="6959" w:author="Brian Bohman" w:date="2021-10-27T05:58:00Z">
              <w:tcPr>
                <w:tcW w:w="864" w:type="dxa"/>
                <w:vAlign w:val="center"/>
                <w:hideMark/>
              </w:tcPr>
            </w:tcPrChange>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60" w:author="Brian Bohman" w:date="2021-10-27T05:58:00Z">
              <w:tcPr>
                <w:tcW w:w="1152" w:type="dxa"/>
                <w:vAlign w:val="center"/>
                <w:hideMark/>
              </w:tcPr>
            </w:tcPrChange>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61" w:author="Brian Bohman" w:date="2021-10-27T05:58:00Z">
              <w:tcPr>
                <w:tcW w:w="504" w:type="dxa"/>
                <w:vAlign w:val="center"/>
                <w:hideMark/>
              </w:tcPr>
            </w:tcPrChange>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962" w:author="Brian Bohman" w:date="2021-10-27T05:58:00Z">
              <w:tcPr>
                <w:tcW w:w="1008" w:type="dxa"/>
                <w:vAlign w:val="center"/>
                <w:hideMark/>
              </w:tcPr>
            </w:tcPrChange>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963" w:author="Brian Bohman" w:date="2021-10-27T05:58:00Z">
              <w:tcPr>
                <w:tcW w:w="1008" w:type="dxa"/>
                <w:vAlign w:val="center"/>
                <w:hideMark/>
              </w:tcPr>
            </w:tcPrChange>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64" w:author="Brian Bohman" w:date="2021-10-27T05:58:00Z">
              <w:tcPr>
                <w:tcW w:w="720" w:type="dxa"/>
                <w:vAlign w:val="center"/>
                <w:hideMark/>
              </w:tcPr>
            </w:tcPrChange>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65" w:author="Brian Bohman" w:date="2021-10-27T05:58:00Z">
              <w:tcPr>
                <w:tcW w:w="1008" w:type="dxa"/>
                <w:vAlign w:val="center"/>
                <w:hideMark/>
              </w:tcPr>
            </w:tcPrChange>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966" w:author="Brian Bohman" w:date="2021-10-27T05:58:00Z">
              <w:tcPr>
                <w:tcW w:w="1152" w:type="dxa"/>
                <w:vAlign w:val="center"/>
                <w:hideMark/>
              </w:tcPr>
            </w:tcPrChange>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440" w:type="dxa"/>
            <w:vAlign w:val="center"/>
            <w:hideMark/>
            <w:tcPrChange w:id="6967" w:author="Brian Bohman" w:date="2021-10-27T05:58:00Z">
              <w:tcPr>
                <w:tcW w:w="1008" w:type="dxa"/>
                <w:vAlign w:val="center"/>
                <w:hideMark/>
              </w:tcPr>
            </w:tcPrChange>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7B19E9E" w14:textId="77777777" w:rsidTr="00E419CD">
        <w:trPr>
          <w:trHeight w:val="165"/>
          <w:trPrChange w:id="6968" w:author="Brian Bohman" w:date="2021-10-27T05:58:00Z">
            <w:trPr>
              <w:trHeight w:val="165"/>
            </w:trPr>
          </w:trPrChange>
        </w:trPr>
        <w:tc>
          <w:tcPr>
            <w:tcW w:w="360" w:type="dxa"/>
            <w:vAlign w:val="center"/>
            <w:hideMark/>
            <w:tcPrChange w:id="6969" w:author="Brian Bohman" w:date="2021-10-27T05:58:00Z">
              <w:tcPr>
                <w:tcW w:w="360" w:type="dxa"/>
                <w:vAlign w:val="center"/>
                <w:hideMark/>
              </w:tcPr>
            </w:tcPrChange>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Change w:id="6970" w:author="Brian Bohman" w:date="2021-10-27T05:58:00Z">
              <w:tcPr>
                <w:tcW w:w="864" w:type="dxa"/>
                <w:vAlign w:val="center"/>
                <w:hideMark/>
              </w:tcPr>
            </w:tcPrChange>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71" w:author="Brian Bohman" w:date="2021-10-27T05:58:00Z">
              <w:tcPr>
                <w:tcW w:w="1152" w:type="dxa"/>
                <w:vAlign w:val="center"/>
                <w:hideMark/>
              </w:tcPr>
            </w:tcPrChange>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72" w:author="Brian Bohman" w:date="2021-10-27T05:58:00Z">
              <w:tcPr>
                <w:tcW w:w="504" w:type="dxa"/>
                <w:vAlign w:val="center"/>
                <w:hideMark/>
              </w:tcPr>
            </w:tcPrChange>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973" w:author="Brian Bohman" w:date="2021-10-27T05:58:00Z">
              <w:tcPr>
                <w:tcW w:w="1008" w:type="dxa"/>
                <w:vAlign w:val="center"/>
                <w:hideMark/>
              </w:tcPr>
            </w:tcPrChange>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974" w:author="Brian Bohman" w:date="2021-10-27T05:58:00Z">
              <w:tcPr>
                <w:tcW w:w="1008" w:type="dxa"/>
                <w:vAlign w:val="center"/>
                <w:hideMark/>
              </w:tcPr>
            </w:tcPrChange>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75" w:author="Brian Bohman" w:date="2021-10-27T05:58:00Z">
              <w:tcPr>
                <w:tcW w:w="720" w:type="dxa"/>
                <w:vAlign w:val="center"/>
                <w:hideMark/>
              </w:tcPr>
            </w:tcPrChange>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76" w:author="Brian Bohman" w:date="2021-10-27T05:58:00Z">
              <w:tcPr>
                <w:tcW w:w="1008" w:type="dxa"/>
                <w:vAlign w:val="center"/>
                <w:hideMark/>
              </w:tcPr>
            </w:tcPrChange>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977" w:author="Brian Bohman" w:date="2021-10-27T05:58:00Z">
              <w:tcPr>
                <w:tcW w:w="1152" w:type="dxa"/>
                <w:vAlign w:val="center"/>
                <w:hideMark/>
              </w:tcPr>
            </w:tcPrChange>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440" w:type="dxa"/>
            <w:vAlign w:val="center"/>
            <w:hideMark/>
            <w:tcPrChange w:id="6978" w:author="Brian Bohman" w:date="2021-10-27T05:58:00Z">
              <w:tcPr>
                <w:tcW w:w="1008" w:type="dxa"/>
                <w:vAlign w:val="center"/>
                <w:hideMark/>
              </w:tcPr>
            </w:tcPrChange>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53A49BE7" w14:textId="77777777" w:rsidTr="00E419CD">
        <w:trPr>
          <w:trHeight w:val="165"/>
          <w:trPrChange w:id="6979" w:author="Brian Bohman" w:date="2021-10-27T05:58:00Z">
            <w:trPr>
              <w:trHeight w:val="165"/>
            </w:trPr>
          </w:trPrChange>
        </w:trPr>
        <w:tc>
          <w:tcPr>
            <w:tcW w:w="360" w:type="dxa"/>
            <w:vAlign w:val="center"/>
            <w:hideMark/>
            <w:tcPrChange w:id="6980" w:author="Brian Bohman" w:date="2021-10-27T05:58:00Z">
              <w:tcPr>
                <w:tcW w:w="360" w:type="dxa"/>
                <w:vAlign w:val="center"/>
                <w:hideMark/>
              </w:tcPr>
            </w:tcPrChange>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Change w:id="6981" w:author="Brian Bohman" w:date="2021-10-27T05:58:00Z">
              <w:tcPr>
                <w:tcW w:w="864" w:type="dxa"/>
                <w:vAlign w:val="center"/>
                <w:hideMark/>
              </w:tcPr>
            </w:tcPrChange>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82" w:author="Brian Bohman" w:date="2021-10-27T05:58:00Z">
              <w:tcPr>
                <w:tcW w:w="1152" w:type="dxa"/>
                <w:vAlign w:val="center"/>
                <w:hideMark/>
              </w:tcPr>
            </w:tcPrChange>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83" w:author="Brian Bohman" w:date="2021-10-27T05:58:00Z">
              <w:tcPr>
                <w:tcW w:w="504" w:type="dxa"/>
                <w:vAlign w:val="center"/>
                <w:hideMark/>
              </w:tcPr>
            </w:tcPrChange>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984" w:author="Brian Bohman" w:date="2021-10-27T05:58:00Z">
              <w:tcPr>
                <w:tcW w:w="1008" w:type="dxa"/>
                <w:vAlign w:val="center"/>
                <w:hideMark/>
              </w:tcPr>
            </w:tcPrChange>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985" w:author="Brian Bohman" w:date="2021-10-27T05:58:00Z">
              <w:tcPr>
                <w:tcW w:w="1008" w:type="dxa"/>
                <w:vAlign w:val="center"/>
                <w:hideMark/>
              </w:tcPr>
            </w:tcPrChange>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86" w:author="Brian Bohman" w:date="2021-10-27T05:58:00Z">
              <w:tcPr>
                <w:tcW w:w="720" w:type="dxa"/>
                <w:vAlign w:val="center"/>
                <w:hideMark/>
              </w:tcPr>
            </w:tcPrChange>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87" w:author="Brian Bohman" w:date="2021-10-27T05:58:00Z">
              <w:tcPr>
                <w:tcW w:w="1008" w:type="dxa"/>
                <w:vAlign w:val="center"/>
                <w:hideMark/>
              </w:tcPr>
            </w:tcPrChange>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988" w:author="Brian Bohman" w:date="2021-10-27T05:58:00Z">
              <w:tcPr>
                <w:tcW w:w="1152" w:type="dxa"/>
                <w:vAlign w:val="center"/>
                <w:hideMark/>
              </w:tcPr>
            </w:tcPrChange>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440" w:type="dxa"/>
            <w:vAlign w:val="center"/>
            <w:hideMark/>
            <w:tcPrChange w:id="6989" w:author="Brian Bohman" w:date="2021-10-27T05:58:00Z">
              <w:tcPr>
                <w:tcW w:w="1008" w:type="dxa"/>
                <w:vAlign w:val="center"/>
                <w:hideMark/>
              </w:tcPr>
            </w:tcPrChange>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39633F36" w14:textId="77777777" w:rsidTr="00E419CD">
        <w:trPr>
          <w:trHeight w:val="165"/>
          <w:trPrChange w:id="6990" w:author="Brian Bohman" w:date="2021-10-27T05:58:00Z">
            <w:trPr>
              <w:trHeight w:val="165"/>
            </w:trPr>
          </w:trPrChange>
        </w:trPr>
        <w:tc>
          <w:tcPr>
            <w:tcW w:w="360" w:type="dxa"/>
            <w:vAlign w:val="center"/>
            <w:hideMark/>
            <w:tcPrChange w:id="6991" w:author="Brian Bohman" w:date="2021-10-27T05:58:00Z">
              <w:tcPr>
                <w:tcW w:w="360" w:type="dxa"/>
                <w:vAlign w:val="center"/>
                <w:hideMark/>
              </w:tcPr>
            </w:tcPrChange>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Change w:id="6992" w:author="Brian Bohman" w:date="2021-10-27T05:58:00Z">
              <w:tcPr>
                <w:tcW w:w="864" w:type="dxa"/>
                <w:vAlign w:val="center"/>
                <w:hideMark/>
              </w:tcPr>
            </w:tcPrChange>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93" w:author="Brian Bohman" w:date="2021-10-27T05:58:00Z">
              <w:tcPr>
                <w:tcW w:w="1152" w:type="dxa"/>
                <w:vAlign w:val="center"/>
                <w:hideMark/>
              </w:tcPr>
            </w:tcPrChange>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94" w:author="Brian Bohman" w:date="2021-10-27T05:58:00Z">
              <w:tcPr>
                <w:tcW w:w="504" w:type="dxa"/>
                <w:vAlign w:val="center"/>
                <w:hideMark/>
              </w:tcPr>
            </w:tcPrChange>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95" w:author="Brian Bohman" w:date="2021-10-27T05:58:00Z">
              <w:tcPr>
                <w:tcW w:w="1008" w:type="dxa"/>
                <w:vAlign w:val="center"/>
                <w:hideMark/>
              </w:tcPr>
            </w:tcPrChange>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96" w:author="Brian Bohman" w:date="2021-10-27T05:58:00Z">
              <w:tcPr>
                <w:tcW w:w="1008" w:type="dxa"/>
                <w:vAlign w:val="center"/>
                <w:hideMark/>
              </w:tcPr>
            </w:tcPrChange>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97" w:author="Brian Bohman" w:date="2021-10-27T05:58:00Z">
              <w:tcPr>
                <w:tcW w:w="720" w:type="dxa"/>
                <w:vAlign w:val="center"/>
                <w:hideMark/>
              </w:tcPr>
            </w:tcPrChange>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98" w:author="Brian Bohman" w:date="2021-10-27T05:58:00Z">
              <w:tcPr>
                <w:tcW w:w="1008" w:type="dxa"/>
                <w:vAlign w:val="center"/>
                <w:hideMark/>
              </w:tcPr>
            </w:tcPrChange>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999" w:author="Brian Bohman" w:date="2021-10-27T05:58:00Z">
              <w:tcPr>
                <w:tcW w:w="1152" w:type="dxa"/>
                <w:vAlign w:val="center"/>
                <w:hideMark/>
              </w:tcPr>
            </w:tcPrChange>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7000" w:author="Brian Bohman" w:date="2021-10-27T05:58:00Z">
              <w:tcPr>
                <w:tcW w:w="1008" w:type="dxa"/>
                <w:vAlign w:val="center"/>
                <w:hideMark/>
              </w:tcPr>
            </w:tcPrChange>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11771689" w14:textId="77777777" w:rsidTr="00E419CD">
        <w:trPr>
          <w:trHeight w:val="165"/>
          <w:trPrChange w:id="7001" w:author="Brian Bohman" w:date="2021-10-27T05:58:00Z">
            <w:trPr>
              <w:trHeight w:val="165"/>
            </w:trPr>
          </w:trPrChange>
        </w:trPr>
        <w:tc>
          <w:tcPr>
            <w:tcW w:w="360" w:type="dxa"/>
            <w:vAlign w:val="center"/>
            <w:hideMark/>
            <w:tcPrChange w:id="7002" w:author="Brian Bohman" w:date="2021-10-27T05:58:00Z">
              <w:tcPr>
                <w:tcW w:w="360" w:type="dxa"/>
                <w:vAlign w:val="center"/>
                <w:hideMark/>
              </w:tcPr>
            </w:tcPrChange>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Change w:id="7003" w:author="Brian Bohman" w:date="2021-10-27T05:58:00Z">
              <w:tcPr>
                <w:tcW w:w="864" w:type="dxa"/>
                <w:vAlign w:val="center"/>
                <w:hideMark/>
              </w:tcPr>
            </w:tcPrChange>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04" w:author="Brian Bohman" w:date="2021-10-27T05:58:00Z">
              <w:tcPr>
                <w:tcW w:w="1152" w:type="dxa"/>
                <w:vAlign w:val="center"/>
                <w:hideMark/>
              </w:tcPr>
            </w:tcPrChange>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05" w:author="Brian Bohman" w:date="2021-10-27T05:58:00Z">
              <w:tcPr>
                <w:tcW w:w="504" w:type="dxa"/>
                <w:vAlign w:val="center"/>
                <w:hideMark/>
              </w:tcPr>
            </w:tcPrChange>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7006" w:author="Brian Bohman" w:date="2021-10-27T05:58:00Z">
              <w:tcPr>
                <w:tcW w:w="1008" w:type="dxa"/>
                <w:vAlign w:val="center"/>
                <w:hideMark/>
              </w:tcPr>
            </w:tcPrChange>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7007" w:author="Brian Bohman" w:date="2021-10-27T05:58:00Z">
              <w:tcPr>
                <w:tcW w:w="1008" w:type="dxa"/>
                <w:vAlign w:val="center"/>
                <w:hideMark/>
              </w:tcPr>
            </w:tcPrChange>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08" w:author="Brian Bohman" w:date="2021-10-27T05:58:00Z">
              <w:tcPr>
                <w:tcW w:w="720" w:type="dxa"/>
                <w:vAlign w:val="center"/>
                <w:hideMark/>
              </w:tcPr>
            </w:tcPrChange>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09" w:author="Brian Bohman" w:date="2021-10-27T05:58:00Z">
              <w:tcPr>
                <w:tcW w:w="1008" w:type="dxa"/>
                <w:vAlign w:val="center"/>
                <w:hideMark/>
              </w:tcPr>
            </w:tcPrChange>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10" w:author="Brian Bohman" w:date="2021-10-27T05:58:00Z">
              <w:tcPr>
                <w:tcW w:w="1152" w:type="dxa"/>
                <w:vAlign w:val="center"/>
                <w:hideMark/>
              </w:tcPr>
            </w:tcPrChange>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440" w:type="dxa"/>
            <w:vAlign w:val="center"/>
            <w:hideMark/>
            <w:tcPrChange w:id="7011" w:author="Brian Bohman" w:date="2021-10-27T05:58:00Z">
              <w:tcPr>
                <w:tcW w:w="1008" w:type="dxa"/>
                <w:vAlign w:val="center"/>
                <w:hideMark/>
              </w:tcPr>
            </w:tcPrChange>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7C9C7944" w14:textId="77777777" w:rsidTr="00E419CD">
        <w:trPr>
          <w:trHeight w:val="165"/>
          <w:trPrChange w:id="7012" w:author="Brian Bohman" w:date="2021-10-27T05:58:00Z">
            <w:trPr>
              <w:trHeight w:val="165"/>
            </w:trPr>
          </w:trPrChange>
        </w:trPr>
        <w:tc>
          <w:tcPr>
            <w:tcW w:w="360" w:type="dxa"/>
            <w:vAlign w:val="center"/>
            <w:hideMark/>
            <w:tcPrChange w:id="7013" w:author="Brian Bohman" w:date="2021-10-27T05:58:00Z">
              <w:tcPr>
                <w:tcW w:w="360" w:type="dxa"/>
                <w:vAlign w:val="center"/>
                <w:hideMark/>
              </w:tcPr>
            </w:tcPrChange>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Change w:id="7014" w:author="Brian Bohman" w:date="2021-10-27T05:58:00Z">
              <w:tcPr>
                <w:tcW w:w="864" w:type="dxa"/>
                <w:vAlign w:val="center"/>
                <w:hideMark/>
              </w:tcPr>
            </w:tcPrChange>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15" w:author="Brian Bohman" w:date="2021-10-27T05:58:00Z">
              <w:tcPr>
                <w:tcW w:w="1152" w:type="dxa"/>
                <w:vAlign w:val="center"/>
                <w:hideMark/>
              </w:tcPr>
            </w:tcPrChange>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16" w:author="Brian Bohman" w:date="2021-10-27T05:58:00Z">
              <w:tcPr>
                <w:tcW w:w="504" w:type="dxa"/>
                <w:vAlign w:val="center"/>
                <w:hideMark/>
              </w:tcPr>
            </w:tcPrChange>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7017" w:author="Brian Bohman" w:date="2021-10-27T05:58:00Z">
              <w:tcPr>
                <w:tcW w:w="1008" w:type="dxa"/>
                <w:vAlign w:val="center"/>
                <w:hideMark/>
              </w:tcPr>
            </w:tcPrChange>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7018" w:author="Brian Bohman" w:date="2021-10-27T05:58:00Z">
              <w:tcPr>
                <w:tcW w:w="1008" w:type="dxa"/>
                <w:vAlign w:val="center"/>
                <w:hideMark/>
              </w:tcPr>
            </w:tcPrChange>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19" w:author="Brian Bohman" w:date="2021-10-27T05:58:00Z">
              <w:tcPr>
                <w:tcW w:w="720" w:type="dxa"/>
                <w:vAlign w:val="center"/>
                <w:hideMark/>
              </w:tcPr>
            </w:tcPrChange>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20" w:author="Brian Bohman" w:date="2021-10-27T05:58:00Z">
              <w:tcPr>
                <w:tcW w:w="1008" w:type="dxa"/>
                <w:vAlign w:val="center"/>
                <w:hideMark/>
              </w:tcPr>
            </w:tcPrChange>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21" w:author="Brian Bohman" w:date="2021-10-27T05:58:00Z">
              <w:tcPr>
                <w:tcW w:w="1152" w:type="dxa"/>
                <w:vAlign w:val="center"/>
                <w:hideMark/>
              </w:tcPr>
            </w:tcPrChange>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440" w:type="dxa"/>
            <w:vAlign w:val="center"/>
            <w:hideMark/>
            <w:tcPrChange w:id="7022" w:author="Brian Bohman" w:date="2021-10-27T05:58:00Z">
              <w:tcPr>
                <w:tcW w:w="1008" w:type="dxa"/>
                <w:vAlign w:val="center"/>
                <w:hideMark/>
              </w:tcPr>
            </w:tcPrChange>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35E19A80" w14:textId="77777777" w:rsidTr="00E419CD">
        <w:trPr>
          <w:trHeight w:val="165"/>
          <w:trPrChange w:id="7023" w:author="Brian Bohman" w:date="2021-10-27T05:58:00Z">
            <w:trPr>
              <w:trHeight w:val="165"/>
            </w:trPr>
          </w:trPrChange>
        </w:trPr>
        <w:tc>
          <w:tcPr>
            <w:tcW w:w="360" w:type="dxa"/>
            <w:vAlign w:val="center"/>
            <w:hideMark/>
            <w:tcPrChange w:id="7024" w:author="Brian Bohman" w:date="2021-10-27T05:58:00Z">
              <w:tcPr>
                <w:tcW w:w="360" w:type="dxa"/>
                <w:vAlign w:val="center"/>
                <w:hideMark/>
              </w:tcPr>
            </w:tcPrChange>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Change w:id="7025" w:author="Brian Bohman" w:date="2021-10-27T05:58:00Z">
              <w:tcPr>
                <w:tcW w:w="864" w:type="dxa"/>
                <w:vAlign w:val="center"/>
                <w:hideMark/>
              </w:tcPr>
            </w:tcPrChange>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26" w:author="Brian Bohman" w:date="2021-10-27T05:58:00Z">
              <w:tcPr>
                <w:tcW w:w="1152" w:type="dxa"/>
                <w:vAlign w:val="center"/>
                <w:hideMark/>
              </w:tcPr>
            </w:tcPrChange>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27" w:author="Brian Bohman" w:date="2021-10-27T05:58:00Z">
              <w:tcPr>
                <w:tcW w:w="504" w:type="dxa"/>
                <w:vAlign w:val="center"/>
                <w:hideMark/>
              </w:tcPr>
            </w:tcPrChange>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7028" w:author="Brian Bohman" w:date="2021-10-27T05:58:00Z">
              <w:tcPr>
                <w:tcW w:w="1008" w:type="dxa"/>
                <w:vAlign w:val="center"/>
                <w:hideMark/>
              </w:tcPr>
            </w:tcPrChange>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7029" w:author="Brian Bohman" w:date="2021-10-27T05:58:00Z">
              <w:tcPr>
                <w:tcW w:w="1008" w:type="dxa"/>
                <w:vAlign w:val="center"/>
                <w:hideMark/>
              </w:tcPr>
            </w:tcPrChange>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30" w:author="Brian Bohman" w:date="2021-10-27T05:58:00Z">
              <w:tcPr>
                <w:tcW w:w="720" w:type="dxa"/>
                <w:vAlign w:val="center"/>
                <w:hideMark/>
              </w:tcPr>
            </w:tcPrChange>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31" w:author="Brian Bohman" w:date="2021-10-27T05:58:00Z">
              <w:tcPr>
                <w:tcW w:w="1008" w:type="dxa"/>
                <w:vAlign w:val="center"/>
                <w:hideMark/>
              </w:tcPr>
            </w:tcPrChange>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32" w:author="Brian Bohman" w:date="2021-10-27T05:58:00Z">
              <w:tcPr>
                <w:tcW w:w="1152" w:type="dxa"/>
                <w:vAlign w:val="center"/>
                <w:hideMark/>
              </w:tcPr>
            </w:tcPrChange>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440" w:type="dxa"/>
            <w:vAlign w:val="center"/>
            <w:hideMark/>
            <w:tcPrChange w:id="7033" w:author="Brian Bohman" w:date="2021-10-27T05:58:00Z">
              <w:tcPr>
                <w:tcW w:w="1008" w:type="dxa"/>
                <w:vAlign w:val="center"/>
                <w:hideMark/>
              </w:tcPr>
            </w:tcPrChange>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0822822" w14:textId="77777777" w:rsidTr="00E419CD">
        <w:trPr>
          <w:trHeight w:val="165"/>
          <w:trPrChange w:id="7034" w:author="Brian Bohman" w:date="2021-10-27T05:58:00Z">
            <w:trPr>
              <w:trHeight w:val="165"/>
            </w:trPr>
          </w:trPrChange>
        </w:trPr>
        <w:tc>
          <w:tcPr>
            <w:tcW w:w="360" w:type="dxa"/>
            <w:vAlign w:val="center"/>
            <w:hideMark/>
            <w:tcPrChange w:id="7035" w:author="Brian Bohman" w:date="2021-10-27T05:58:00Z">
              <w:tcPr>
                <w:tcW w:w="360" w:type="dxa"/>
                <w:vAlign w:val="center"/>
                <w:hideMark/>
              </w:tcPr>
            </w:tcPrChange>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Change w:id="7036" w:author="Brian Bohman" w:date="2021-10-27T05:58:00Z">
              <w:tcPr>
                <w:tcW w:w="864" w:type="dxa"/>
                <w:vAlign w:val="center"/>
                <w:hideMark/>
              </w:tcPr>
            </w:tcPrChange>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37" w:author="Brian Bohman" w:date="2021-10-27T05:58:00Z">
              <w:tcPr>
                <w:tcW w:w="1152" w:type="dxa"/>
                <w:vAlign w:val="center"/>
                <w:hideMark/>
              </w:tcPr>
            </w:tcPrChange>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38" w:author="Brian Bohman" w:date="2021-10-27T05:58:00Z">
              <w:tcPr>
                <w:tcW w:w="504" w:type="dxa"/>
                <w:vAlign w:val="center"/>
                <w:hideMark/>
              </w:tcPr>
            </w:tcPrChange>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7039" w:author="Brian Bohman" w:date="2021-10-27T05:58:00Z">
              <w:tcPr>
                <w:tcW w:w="1008" w:type="dxa"/>
                <w:vAlign w:val="center"/>
                <w:hideMark/>
              </w:tcPr>
            </w:tcPrChange>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7040" w:author="Brian Bohman" w:date="2021-10-27T05:58:00Z">
              <w:tcPr>
                <w:tcW w:w="1008" w:type="dxa"/>
                <w:vAlign w:val="center"/>
                <w:hideMark/>
              </w:tcPr>
            </w:tcPrChange>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41" w:author="Brian Bohman" w:date="2021-10-27T05:58:00Z">
              <w:tcPr>
                <w:tcW w:w="720" w:type="dxa"/>
                <w:vAlign w:val="center"/>
                <w:hideMark/>
              </w:tcPr>
            </w:tcPrChange>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42" w:author="Brian Bohman" w:date="2021-10-27T05:58:00Z">
              <w:tcPr>
                <w:tcW w:w="1008" w:type="dxa"/>
                <w:vAlign w:val="center"/>
                <w:hideMark/>
              </w:tcPr>
            </w:tcPrChange>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43" w:author="Brian Bohman" w:date="2021-10-27T05:58:00Z">
              <w:tcPr>
                <w:tcW w:w="1152" w:type="dxa"/>
                <w:vAlign w:val="center"/>
                <w:hideMark/>
              </w:tcPr>
            </w:tcPrChange>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440" w:type="dxa"/>
            <w:vAlign w:val="center"/>
            <w:hideMark/>
            <w:tcPrChange w:id="7044" w:author="Brian Bohman" w:date="2021-10-27T05:58:00Z">
              <w:tcPr>
                <w:tcW w:w="1008" w:type="dxa"/>
                <w:vAlign w:val="center"/>
                <w:hideMark/>
              </w:tcPr>
            </w:tcPrChange>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1BC003E" w14:textId="77777777" w:rsidTr="00E419CD">
        <w:trPr>
          <w:trHeight w:val="165"/>
          <w:trPrChange w:id="7045" w:author="Brian Bohman" w:date="2021-10-27T05:58:00Z">
            <w:trPr>
              <w:trHeight w:val="165"/>
            </w:trPr>
          </w:trPrChange>
        </w:trPr>
        <w:tc>
          <w:tcPr>
            <w:tcW w:w="360" w:type="dxa"/>
            <w:vAlign w:val="center"/>
            <w:hideMark/>
            <w:tcPrChange w:id="7046" w:author="Brian Bohman" w:date="2021-10-27T05:58:00Z">
              <w:tcPr>
                <w:tcW w:w="360" w:type="dxa"/>
                <w:vAlign w:val="center"/>
                <w:hideMark/>
              </w:tcPr>
            </w:tcPrChange>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Change w:id="7047" w:author="Brian Bohman" w:date="2021-10-27T05:58:00Z">
              <w:tcPr>
                <w:tcW w:w="864" w:type="dxa"/>
                <w:vAlign w:val="center"/>
                <w:hideMark/>
              </w:tcPr>
            </w:tcPrChange>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48" w:author="Brian Bohman" w:date="2021-10-27T05:58:00Z">
              <w:tcPr>
                <w:tcW w:w="1152" w:type="dxa"/>
                <w:vAlign w:val="center"/>
                <w:hideMark/>
              </w:tcPr>
            </w:tcPrChange>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49" w:author="Brian Bohman" w:date="2021-10-27T05:58:00Z">
              <w:tcPr>
                <w:tcW w:w="504" w:type="dxa"/>
                <w:vAlign w:val="center"/>
                <w:hideMark/>
              </w:tcPr>
            </w:tcPrChange>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7050" w:author="Brian Bohman" w:date="2021-10-27T05:58:00Z">
              <w:tcPr>
                <w:tcW w:w="1008" w:type="dxa"/>
                <w:vAlign w:val="center"/>
                <w:hideMark/>
              </w:tcPr>
            </w:tcPrChange>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7051" w:author="Brian Bohman" w:date="2021-10-27T05:58:00Z">
              <w:tcPr>
                <w:tcW w:w="1008" w:type="dxa"/>
                <w:vAlign w:val="center"/>
                <w:hideMark/>
              </w:tcPr>
            </w:tcPrChange>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52" w:author="Brian Bohman" w:date="2021-10-27T05:58:00Z">
              <w:tcPr>
                <w:tcW w:w="720" w:type="dxa"/>
                <w:vAlign w:val="center"/>
                <w:hideMark/>
              </w:tcPr>
            </w:tcPrChange>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53" w:author="Brian Bohman" w:date="2021-10-27T05:58:00Z">
              <w:tcPr>
                <w:tcW w:w="1008" w:type="dxa"/>
                <w:vAlign w:val="center"/>
                <w:hideMark/>
              </w:tcPr>
            </w:tcPrChange>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54" w:author="Brian Bohman" w:date="2021-10-27T05:58:00Z">
              <w:tcPr>
                <w:tcW w:w="1152" w:type="dxa"/>
                <w:vAlign w:val="center"/>
                <w:hideMark/>
              </w:tcPr>
            </w:tcPrChange>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7055" w:author="Brian Bohman" w:date="2021-10-27T05:58:00Z">
              <w:tcPr>
                <w:tcW w:w="1008" w:type="dxa"/>
                <w:vAlign w:val="center"/>
                <w:hideMark/>
              </w:tcPr>
            </w:tcPrChange>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A3AC9F7" w14:textId="77777777" w:rsidTr="00E419CD">
        <w:trPr>
          <w:trHeight w:val="165"/>
          <w:trPrChange w:id="7056" w:author="Brian Bohman" w:date="2021-10-27T05:58:00Z">
            <w:trPr>
              <w:trHeight w:val="165"/>
            </w:trPr>
          </w:trPrChange>
        </w:trPr>
        <w:tc>
          <w:tcPr>
            <w:tcW w:w="360" w:type="dxa"/>
            <w:vAlign w:val="center"/>
            <w:hideMark/>
            <w:tcPrChange w:id="7057" w:author="Brian Bohman" w:date="2021-10-27T05:58:00Z">
              <w:tcPr>
                <w:tcW w:w="360" w:type="dxa"/>
                <w:vAlign w:val="center"/>
                <w:hideMark/>
              </w:tcPr>
            </w:tcPrChange>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Change w:id="7058" w:author="Brian Bohman" w:date="2021-10-27T05:58:00Z">
              <w:tcPr>
                <w:tcW w:w="864" w:type="dxa"/>
                <w:vAlign w:val="center"/>
                <w:hideMark/>
              </w:tcPr>
            </w:tcPrChange>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59" w:author="Brian Bohman" w:date="2021-10-27T05:58:00Z">
              <w:tcPr>
                <w:tcW w:w="1152" w:type="dxa"/>
                <w:vAlign w:val="center"/>
                <w:hideMark/>
              </w:tcPr>
            </w:tcPrChange>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60" w:author="Brian Bohman" w:date="2021-10-27T05:58:00Z">
              <w:tcPr>
                <w:tcW w:w="504" w:type="dxa"/>
                <w:vAlign w:val="center"/>
                <w:hideMark/>
              </w:tcPr>
            </w:tcPrChange>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7061" w:author="Brian Bohman" w:date="2021-10-27T05:58:00Z">
              <w:tcPr>
                <w:tcW w:w="1008" w:type="dxa"/>
                <w:vAlign w:val="center"/>
                <w:hideMark/>
              </w:tcPr>
            </w:tcPrChange>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7062" w:author="Brian Bohman" w:date="2021-10-27T05:58:00Z">
              <w:tcPr>
                <w:tcW w:w="1008" w:type="dxa"/>
                <w:vAlign w:val="center"/>
                <w:hideMark/>
              </w:tcPr>
            </w:tcPrChange>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63" w:author="Brian Bohman" w:date="2021-10-27T05:58:00Z">
              <w:tcPr>
                <w:tcW w:w="720" w:type="dxa"/>
                <w:vAlign w:val="center"/>
                <w:hideMark/>
              </w:tcPr>
            </w:tcPrChange>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64" w:author="Brian Bohman" w:date="2021-10-27T05:58:00Z">
              <w:tcPr>
                <w:tcW w:w="1008" w:type="dxa"/>
                <w:vAlign w:val="center"/>
                <w:hideMark/>
              </w:tcPr>
            </w:tcPrChange>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65" w:author="Brian Bohman" w:date="2021-10-27T05:58:00Z">
              <w:tcPr>
                <w:tcW w:w="1152" w:type="dxa"/>
                <w:vAlign w:val="center"/>
                <w:hideMark/>
              </w:tcPr>
            </w:tcPrChange>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7066" w:author="Brian Bohman" w:date="2021-10-27T05:58:00Z">
              <w:tcPr>
                <w:tcW w:w="1008" w:type="dxa"/>
                <w:vAlign w:val="center"/>
                <w:hideMark/>
              </w:tcPr>
            </w:tcPrChange>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05A2F920" w14:textId="77777777" w:rsidTr="00E419CD">
        <w:trPr>
          <w:trHeight w:val="165"/>
          <w:trPrChange w:id="7067" w:author="Brian Bohman" w:date="2021-10-27T05:58:00Z">
            <w:trPr>
              <w:trHeight w:val="165"/>
            </w:trPr>
          </w:trPrChange>
        </w:trPr>
        <w:tc>
          <w:tcPr>
            <w:tcW w:w="360" w:type="dxa"/>
            <w:vAlign w:val="center"/>
            <w:hideMark/>
            <w:tcPrChange w:id="7068" w:author="Brian Bohman" w:date="2021-10-27T05:58:00Z">
              <w:tcPr>
                <w:tcW w:w="360" w:type="dxa"/>
                <w:vAlign w:val="center"/>
                <w:hideMark/>
              </w:tcPr>
            </w:tcPrChange>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Change w:id="7069" w:author="Brian Bohman" w:date="2021-10-27T05:58:00Z">
              <w:tcPr>
                <w:tcW w:w="864" w:type="dxa"/>
                <w:vAlign w:val="center"/>
                <w:hideMark/>
              </w:tcPr>
            </w:tcPrChange>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70" w:author="Brian Bohman" w:date="2021-10-27T05:58:00Z">
              <w:tcPr>
                <w:tcW w:w="1152" w:type="dxa"/>
                <w:vAlign w:val="center"/>
                <w:hideMark/>
              </w:tcPr>
            </w:tcPrChange>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71" w:author="Brian Bohman" w:date="2021-10-27T05:58:00Z">
              <w:tcPr>
                <w:tcW w:w="504" w:type="dxa"/>
                <w:vAlign w:val="center"/>
                <w:hideMark/>
              </w:tcPr>
            </w:tcPrChange>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7072" w:author="Brian Bohman" w:date="2021-10-27T05:58:00Z">
              <w:tcPr>
                <w:tcW w:w="1008" w:type="dxa"/>
                <w:vAlign w:val="center"/>
                <w:hideMark/>
              </w:tcPr>
            </w:tcPrChange>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7073" w:author="Brian Bohman" w:date="2021-10-27T05:58:00Z">
              <w:tcPr>
                <w:tcW w:w="1008" w:type="dxa"/>
                <w:vAlign w:val="center"/>
                <w:hideMark/>
              </w:tcPr>
            </w:tcPrChange>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74" w:author="Brian Bohman" w:date="2021-10-27T05:58:00Z">
              <w:tcPr>
                <w:tcW w:w="720" w:type="dxa"/>
                <w:vAlign w:val="center"/>
                <w:hideMark/>
              </w:tcPr>
            </w:tcPrChange>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75" w:author="Brian Bohman" w:date="2021-10-27T05:58:00Z">
              <w:tcPr>
                <w:tcW w:w="1008" w:type="dxa"/>
                <w:vAlign w:val="center"/>
                <w:hideMark/>
              </w:tcPr>
            </w:tcPrChange>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76" w:author="Brian Bohman" w:date="2021-10-27T05:58:00Z">
              <w:tcPr>
                <w:tcW w:w="1152" w:type="dxa"/>
                <w:vAlign w:val="center"/>
                <w:hideMark/>
              </w:tcPr>
            </w:tcPrChange>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7077" w:author="Brian Bohman" w:date="2021-10-27T05:58:00Z">
              <w:tcPr>
                <w:tcW w:w="1008" w:type="dxa"/>
                <w:vAlign w:val="center"/>
                <w:hideMark/>
              </w:tcPr>
            </w:tcPrChange>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566E6E" w14:textId="77777777" w:rsidTr="00E419CD">
        <w:trPr>
          <w:trHeight w:val="165"/>
          <w:trPrChange w:id="7078" w:author="Brian Bohman" w:date="2021-10-27T05:58:00Z">
            <w:trPr>
              <w:trHeight w:val="165"/>
            </w:trPr>
          </w:trPrChange>
        </w:trPr>
        <w:tc>
          <w:tcPr>
            <w:tcW w:w="360" w:type="dxa"/>
            <w:vAlign w:val="center"/>
            <w:hideMark/>
            <w:tcPrChange w:id="7079" w:author="Brian Bohman" w:date="2021-10-27T05:58:00Z">
              <w:tcPr>
                <w:tcW w:w="360" w:type="dxa"/>
                <w:vAlign w:val="center"/>
                <w:hideMark/>
              </w:tcPr>
            </w:tcPrChange>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Change w:id="7080" w:author="Brian Bohman" w:date="2021-10-27T05:58:00Z">
              <w:tcPr>
                <w:tcW w:w="864" w:type="dxa"/>
                <w:vAlign w:val="center"/>
                <w:hideMark/>
              </w:tcPr>
            </w:tcPrChange>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81" w:author="Brian Bohman" w:date="2021-10-27T05:58:00Z">
              <w:tcPr>
                <w:tcW w:w="1152" w:type="dxa"/>
                <w:vAlign w:val="center"/>
                <w:hideMark/>
              </w:tcPr>
            </w:tcPrChange>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82" w:author="Brian Bohman" w:date="2021-10-27T05:58:00Z">
              <w:tcPr>
                <w:tcW w:w="504" w:type="dxa"/>
                <w:vAlign w:val="center"/>
                <w:hideMark/>
              </w:tcPr>
            </w:tcPrChange>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7083" w:author="Brian Bohman" w:date="2021-10-27T05:58:00Z">
              <w:tcPr>
                <w:tcW w:w="1008" w:type="dxa"/>
                <w:vAlign w:val="center"/>
                <w:hideMark/>
              </w:tcPr>
            </w:tcPrChange>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7084" w:author="Brian Bohman" w:date="2021-10-27T05:58:00Z">
              <w:tcPr>
                <w:tcW w:w="1008" w:type="dxa"/>
                <w:vAlign w:val="center"/>
                <w:hideMark/>
              </w:tcPr>
            </w:tcPrChange>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85" w:author="Brian Bohman" w:date="2021-10-27T05:58:00Z">
              <w:tcPr>
                <w:tcW w:w="720" w:type="dxa"/>
                <w:vAlign w:val="center"/>
                <w:hideMark/>
              </w:tcPr>
            </w:tcPrChange>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86" w:author="Brian Bohman" w:date="2021-10-27T05:58:00Z">
              <w:tcPr>
                <w:tcW w:w="1008" w:type="dxa"/>
                <w:vAlign w:val="center"/>
                <w:hideMark/>
              </w:tcPr>
            </w:tcPrChange>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087" w:author="Brian Bohman" w:date="2021-10-27T05:58:00Z">
              <w:tcPr>
                <w:tcW w:w="1152" w:type="dxa"/>
                <w:vAlign w:val="center"/>
                <w:hideMark/>
              </w:tcPr>
            </w:tcPrChange>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7088" w:author="Brian Bohman" w:date="2021-10-27T05:58:00Z">
              <w:tcPr>
                <w:tcW w:w="1008" w:type="dxa"/>
                <w:vAlign w:val="center"/>
                <w:hideMark/>
              </w:tcPr>
            </w:tcPrChange>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B0E7330" w14:textId="77777777" w:rsidTr="00E419CD">
        <w:trPr>
          <w:trHeight w:val="165"/>
          <w:trPrChange w:id="7089" w:author="Brian Bohman" w:date="2021-10-27T05:58:00Z">
            <w:trPr>
              <w:trHeight w:val="165"/>
            </w:trPr>
          </w:trPrChange>
        </w:trPr>
        <w:tc>
          <w:tcPr>
            <w:tcW w:w="360" w:type="dxa"/>
            <w:vAlign w:val="center"/>
            <w:hideMark/>
            <w:tcPrChange w:id="7090" w:author="Brian Bohman" w:date="2021-10-27T05:58:00Z">
              <w:tcPr>
                <w:tcW w:w="360" w:type="dxa"/>
                <w:vAlign w:val="center"/>
                <w:hideMark/>
              </w:tcPr>
            </w:tcPrChange>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Change w:id="7091" w:author="Brian Bohman" w:date="2021-10-27T05:58:00Z">
              <w:tcPr>
                <w:tcW w:w="864" w:type="dxa"/>
                <w:vAlign w:val="center"/>
                <w:hideMark/>
              </w:tcPr>
            </w:tcPrChange>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92" w:author="Brian Bohman" w:date="2021-10-27T05:58:00Z">
              <w:tcPr>
                <w:tcW w:w="1152" w:type="dxa"/>
                <w:vAlign w:val="center"/>
                <w:hideMark/>
              </w:tcPr>
            </w:tcPrChange>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93" w:author="Brian Bohman" w:date="2021-10-27T05:58:00Z">
              <w:tcPr>
                <w:tcW w:w="504" w:type="dxa"/>
                <w:vAlign w:val="center"/>
                <w:hideMark/>
              </w:tcPr>
            </w:tcPrChange>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7094" w:author="Brian Bohman" w:date="2021-10-27T05:58:00Z">
              <w:tcPr>
                <w:tcW w:w="1008" w:type="dxa"/>
                <w:vAlign w:val="center"/>
                <w:hideMark/>
              </w:tcPr>
            </w:tcPrChange>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7095" w:author="Brian Bohman" w:date="2021-10-27T05:58:00Z">
              <w:tcPr>
                <w:tcW w:w="1008" w:type="dxa"/>
                <w:vAlign w:val="center"/>
                <w:hideMark/>
              </w:tcPr>
            </w:tcPrChange>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96" w:author="Brian Bohman" w:date="2021-10-27T05:58:00Z">
              <w:tcPr>
                <w:tcW w:w="720" w:type="dxa"/>
                <w:vAlign w:val="center"/>
                <w:hideMark/>
              </w:tcPr>
            </w:tcPrChange>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97" w:author="Brian Bohman" w:date="2021-10-27T05:58:00Z">
              <w:tcPr>
                <w:tcW w:w="1008" w:type="dxa"/>
                <w:vAlign w:val="center"/>
                <w:hideMark/>
              </w:tcPr>
            </w:tcPrChange>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098" w:author="Brian Bohman" w:date="2021-10-27T05:58:00Z">
              <w:tcPr>
                <w:tcW w:w="1152" w:type="dxa"/>
                <w:vAlign w:val="center"/>
                <w:hideMark/>
              </w:tcPr>
            </w:tcPrChange>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440" w:type="dxa"/>
            <w:vAlign w:val="center"/>
            <w:hideMark/>
            <w:tcPrChange w:id="7099" w:author="Brian Bohman" w:date="2021-10-27T05:58:00Z">
              <w:tcPr>
                <w:tcW w:w="1008" w:type="dxa"/>
                <w:vAlign w:val="center"/>
                <w:hideMark/>
              </w:tcPr>
            </w:tcPrChange>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136BE70" w14:textId="77777777" w:rsidTr="00E419CD">
        <w:trPr>
          <w:trHeight w:val="180"/>
          <w:trPrChange w:id="7100" w:author="Brian Bohman" w:date="2021-10-27T05:58:00Z">
            <w:trPr>
              <w:trHeight w:val="180"/>
            </w:trPr>
          </w:trPrChange>
        </w:trPr>
        <w:tc>
          <w:tcPr>
            <w:tcW w:w="360" w:type="dxa"/>
            <w:vAlign w:val="center"/>
            <w:hideMark/>
            <w:tcPrChange w:id="7101" w:author="Brian Bohman" w:date="2021-10-27T05:58:00Z">
              <w:tcPr>
                <w:tcW w:w="360" w:type="dxa"/>
                <w:vAlign w:val="center"/>
                <w:hideMark/>
              </w:tcPr>
            </w:tcPrChange>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Change w:id="7102" w:author="Brian Bohman" w:date="2021-10-27T05:58:00Z">
              <w:tcPr>
                <w:tcW w:w="864" w:type="dxa"/>
                <w:vAlign w:val="center"/>
                <w:hideMark/>
              </w:tcPr>
            </w:tcPrChange>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03" w:author="Brian Bohman" w:date="2021-10-27T05:58:00Z">
              <w:tcPr>
                <w:tcW w:w="1152" w:type="dxa"/>
                <w:vAlign w:val="center"/>
                <w:hideMark/>
              </w:tcPr>
            </w:tcPrChange>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04" w:author="Brian Bohman" w:date="2021-10-27T05:58:00Z">
              <w:tcPr>
                <w:tcW w:w="504" w:type="dxa"/>
                <w:vAlign w:val="center"/>
                <w:hideMark/>
              </w:tcPr>
            </w:tcPrChange>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105" w:author="Brian Bohman" w:date="2021-10-27T05:58:00Z">
              <w:tcPr>
                <w:tcW w:w="1008" w:type="dxa"/>
                <w:vAlign w:val="center"/>
                <w:hideMark/>
              </w:tcPr>
            </w:tcPrChange>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106" w:author="Brian Bohman" w:date="2021-10-27T05:58:00Z">
              <w:tcPr>
                <w:tcW w:w="1008" w:type="dxa"/>
                <w:vAlign w:val="center"/>
                <w:hideMark/>
              </w:tcPr>
            </w:tcPrChange>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07" w:author="Brian Bohman" w:date="2021-10-27T05:58:00Z">
              <w:tcPr>
                <w:tcW w:w="720" w:type="dxa"/>
                <w:vAlign w:val="center"/>
                <w:hideMark/>
              </w:tcPr>
            </w:tcPrChange>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08" w:author="Brian Bohman" w:date="2021-10-27T05:58:00Z">
              <w:tcPr>
                <w:tcW w:w="1008" w:type="dxa"/>
                <w:vAlign w:val="center"/>
                <w:hideMark/>
              </w:tcPr>
            </w:tcPrChange>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7109" w:author="Brian Bohman" w:date="2021-10-27T05:58:00Z">
              <w:tcPr>
                <w:tcW w:w="1152" w:type="dxa"/>
                <w:vAlign w:val="center"/>
                <w:hideMark/>
              </w:tcPr>
            </w:tcPrChange>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7110" w:author="Brian Bohman" w:date="2021-10-27T05:58:00Z">
              <w:tcPr>
                <w:tcW w:w="1008" w:type="dxa"/>
                <w:vAlign w:val="center"/>
                <w:hideMark/>
              </w:tcPr>
            </w:tcPrChange>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183A10CE" w14:textId="77777777" w:rsidTr="00E419CD">
        <w:trPr>
          <w:trHeight w:val="165"/>
          <w:trPrChange w:id="7111" w:author="Brian Bohman" w:date="2021-10-27T05:58:00Z">
            <w:trPr>
              <w:trHeight w:val="165"/>
            </w:trPr>
          </w:trPrChange>
        </w:trPr>
        <w:tc>
          <w:tcPr>
            <w:tcW w:w="360" w:type="dxa"/>
            <w:vAlign w:val="center"/>
            <w:hideMark/>
            <w:tcPrChange w:id="7112" w:author="Brian Bohman" w:date="2021-10-27T05:58:00Z">
              <w:tcPr>
                <w:tcW w:w="360" w:type="dxa"/>
                <w:vAlign w:val="center"/>
                <w:hideMark/>
              </w:tcPr>
            </w:tcPrChange>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Change w:id="7113" w:author="Brian Bohman" w:date="2021-10-27T05:58:00Z">
              <w:tcPr>
                <w:tcW w:w="864" w:type="dxa"/>
                <w:vAlign w:val="center"/>
                <w:hideMark/>
              </w:tcPr>
            </w:tcPrChange>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14" w:author="Brian Bohman" w:date="2021-10-27T05:58:00Z">
              <w:tcPr>
                <w:tcW w:w="1152" w:type="dxa"/>
                <w:vAlign w:val="center"/>
                <w:hideMark/>
              </w:tcPr>
            </w:tcPrChange>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15" w:author="Brian Bohman" w:date="2021-10-27T05:58:00Z">
              <w:tcPr>
                <w:tcW w:w="504" w:type="dxa"/>
                <w:vAlign w:val="center"/>
                <w:hideMark/>
              </w:tcPr>
            </w:tcPrChange>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116" w:author="Brian Bohman" w:date="2021-10-27T05:58:00Z">
              <w:tcPr>
                <w:tcW w:w="1008" w:type="dxa"/>
                <w:vAlign w:val="center"/>
                <w:hideMark/>
              </w:tcPr>
            </w:tcPrChange>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117" w:author="Brian Bohman" w:date="2021-10-27T05:58:00Z">
              <w:tcPr>
                <w:tcW w:w="1008" w:type="dxa"/>
                <w:vAlign w:val="center"/>
                <w:hideMark/>
              </w:tcPr>
            </w:tcPrChange>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18" w:author="Brian Bohman" w:date="2021-10-27T05:58:00Z">
              <w:tcPr>
                <w:tcW w:w="720" w:type="dxa"/>
                <w:vAlign w:val="center"/>
                <w:hideMark/>
              </w:tcPr>
            </w:tcPrChange>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19" w:author="Brian Bohman" w:date="2021-10-27T05:58:00Z">
              <w:tcPr>
                <w:tcW w:w="1008" w:type="dxa"/>
                <w:vAlign w:val="center"/>
                <w:hideMark/>
              </w:tcPr>
            </w:tcPrChange>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120" w:author="Brian Bohman" w:date="2021-10-27T05:58:00Z">
              <w:tcPr>
                <w:tcW w:w="1152" w:type="dxa"/>
                <w:vAlign w:val="center"/>
                <w:hideMark/>
              </w:tcPr>
            </w:tcPrChange>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440" w:type="dxa"/>
            <w:vAlign w:val="center"/>
            <w:hideMark/>
            <w:tcPrChange w:id="7121" w:author="Brian Bohman" w:date="2021-10-27T05:58:00Z">
              <w:tcPr>
                <w:tcW w:w="1008" w:type="dxa"/>
                <w:vAlign w:val="center"/>
                <w:hideMark/>
              </w:tcPr>
            </w:tcPrChange>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21F0D738" w14:textId="77777777" w:rsidTr="00E419CD">
        <w:trPr>
          <w:trHeight w:val="165"/>
          <w:trPrChange w:id="7122" w:author="Brian Bohman" w:date="2021-10-27T05:58:00Z">
            <w:trPr>
              <w:trHeight w:val="165"/>
            </w:trPr>
          </w:trPrChange>
        </w:trPr>
        <w:tc>
          <w:tcPr>
            <w:tcW w:w="360" w:type="dxa"/>
            <w:vAlign w:val="center"/>
            <w:hideMark/>
            <w:tcPrChange w:id="7123" w:author="Brian Bohman" w:date="2021-10-27T05:58:00Z">
              <w:tcPr>
                <w:tcW w:w="360" w:type="dxa"/>
                <w:vAlign w:val="center"/>
                <w:hideMark/>
              </w:tcPr>
            </w:tcPrChange>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Change w:id="7124" w:author="Brian Bohman" w:date="2021-10-27T05:58:00Z">
              <w:tcPr>
                <w:tcW w:w="864" w:type="dxa"/>
                <w:vAlign w:val="center"/>
                <w:hideMark/>
              </w:tcPr>
            </w:tcPrChange>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25" w:author="Brian Bohman" w:date="2021-10-27T05:58:00Z">
              <w:tcPr>
                <w:tcW w:w="1152" w:type="dxa"/>
                <w:vAlign w:val="center"/>
                <w:hideMark/>
              </w:tcPr>
            </w:tcPrChange>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26" w:author="Brian Bohman" w:date="2021-10-27T05:58:00Z">
              <w:tcPr>
                <w:tcW w:w="504" w:type="dxa"/>
                <w:vAlign w:val="center"/>
                <w:hideMark/>
              </w:tcPr>
            </w:tcPrChange>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127" w:author="Brian Bohman" w:date="2021-10-27T05:58:00Z">
              <w:tcPr>
                <w:tcW w:w="1008" w:type="dxa"/>
                <w:vAlign w:val="center"/>
                <w:hideMark/>
              </w:tcPr>
            </w:tcPrChange>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128" w:author="Brian Bohman" w:date="2021-10-27T05:58:00Z">
              <w:tcPr>
                <w:tcW w:w="1008" w:type="dxa"/>
                <w:vAlign w:val="center"/>
                <w:hideMark/>
              </w:tcPr>
            </w:tcPrChange>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29" w:author="Brian Bohman" w:date="2021-10-27T05:58:00Z">
              <w:tcPr>
                <w:tcW w:w="720" w:type="dxa"/>
                <w:vAlign w:val="center"/>
                <w:hideMark/>
              </w:tcPr>
            </w:tcPrChange>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30" w:author="Brian Bohman" w:date="2021-10-27T05:58:00Z">
              <w:tcPr>
                <w:tcW w:w="1008" w:type="dxa"/>
                <w:vAlign w:val="center"/>
                <w:hideMark/>
              </w:tcPr>
            </w:tcPrChange>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131" w:author="Brian Bohman" w:date="2021-10-27T05:58:00Z">
              <w:tcPr>
                <w:tcW w:w="1152" w:type="dxa"/>
                <w:vAlign w:val="center"/>
                <w:hideMark/>
              </w:tcPr>
            </w:tcPrChange>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440" w:type="dxa"/>
            <w:vAlign w:val="center"/>
            <w:hideMark/>
            <w:tcPrChange w:id="7132" w:author="Brian Bohman" w:date="2021-10-27T05:58:00Z">
              <w:tcPr>
                <w:tcW w:w="1008" w:type="dxa"/>
                <w:vAlign w:val="center"/>
                <w:hideMark/>
              </w:tcPr>
            </w:tcPrChange>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C0A99CC" w14:textId="77777777" w:rsidTr="00E419CD">
        <w:trPr>
          <w:trHeight w:val="165"/>
          <w:trPrChange w:id="7133" w:author="Brian Bohman" w:date="2021-10-27T05:58:00Z">
            <w:trPr>
              <w:trHeight w:val="165"/>
            </w:trPr>
          </w:trPrChange>
        </w:trPr>
        <w:tc>
          <w:tcPr>
            <w:tcW w:w="360" w:type="dxa"/>
            <w:vAlign w:val="center"/>
            <w:hideMark/>
            <w:tcPrChange w:id="7134" w:author="Brian Bohman" w:date="2021-10-27T05:58:00Z">
              <w:tcPr>
                <w:tcW w:w="360" w:type="dxa"/>
                <w:vAlign w:val="center"/>
                <w:hideMark/>
              </w:tcPr>
            </w:tcPrChange>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Change w:id="7135" w:author="Brian Bohman" w:date="2021-10-27T05:58:00Z">
              <w:tcPr>
                <w:tcW w:w="864" w:type="dxa"/>
                <w:vAlign w:val="center"/>
                <w:hideMark/>
              </w:tcPr>
            </w:tcPrChange>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36" w:author="Brian Bohman" w:date="2021-10-27T05:58:00Z">
              <w:tcPr>
                <w:tcW w:w="1152" w:type="dxa"/>
                <w:vAlign w:val="center"/>
                <w:hideMark/>
              </w:tcPr>
            </w:tcPrChange>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37" w:author="Brian Bohman" w:date="2021-10-27T05:58:00Z">
              <w:tcPr>
                <w:tcW w:w="504" w:type="dxa"/>
                <w:vAlign w:val="center"/>
                <w:hideMark/>
              </w:tcPr>
            </w:tcPrChange>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138" w:author="Brian Bohman" w:date="2021-10-27T05:58:00Z">
              <w:tcPr>
                <w:tcW w:w="1008" w:type="dxa"/>
                <w:vAlign w:val="center"/>
                <w:hideMark/>
              </w:tcPr>
            </w:tcPrChange>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139" w:author="Brian Bohman" w:date="2021-10-27T05:58:00Z">
              <w:tcPr>
                <w:tcW w:w="1008" w:type="dxa"/>
                <w:vAlign w:val="center"/>
                <w:hideMark/>
              </w:tcPr>
            </w:tcPrChange>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40" w:author="Brian Bohman" w:date="2021-10-27T05:58:00Z">
              <w:tcPr>
                <w:tcW w:w="720" w:type="dxa"/>
                <w:vAlign w:val="center"/>
                <w:hideMark/>
              </w:tcPr>
            </w:tcPrChange>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41" w:author="Brian Bohman" w:date="2021-10-27T05:58:00Z">
              <w:tcPr>
                <w:tcW w:w="1008" w:type="dxa"/>
                <w:vAlign w:val="center"/>
                <w:hideMark/>
              </w:tcPr>
            </w:tcPrChange>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142" w:author="Brian Bohman" w:date="2021-10-27T05:58:00Z">
              <w:tcPr>
                <w:tcW w:w="1152" w:type="dxa"/>
                <w:vAlign w:val="center"/>
                <w:hideMark/>
              </w:tcPr>
            </w:tcPrChange>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440" w:type="dxa"/>
            <w:vAlign w:val="center"/>
            <w:hideMark/>
            <w:tcPrChange w:id="7143" w:author="Brian Bohman" w:date="2021-10-27T05:58:00Z">
              <w:tcPr>
                <w:tcW w:w="1008" w:type="dxa"/>
                <w:vAlign w:val="center"/>
                <w:hideMark/>
              </w:tcPr>
            </w:tcPrChange>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7826CA03" w14:textId="77777777" w:rsidTr="00E419CD">
        <w:trPr>
          <w:trHeight w:val="165"/>
          <w:trPrChange w:id="7144" w:author="Brian Bohman" w:date="2021-10-27T05:58:00Z">
            <w:trPr>
              <w:trHeight w:val="165"/>
            </w:trPr>
          </w:trPrChange>
        </w:trPr>
        <w:tc>
          <w:tcPr>
            <w:tcW w:w="360" w:type="dxa"/>
            <w:vAlign w:val="center"/>
            <w:hideMark/>
            <w:tcPrChange w:id="7145" w:author="Brian Bohman" w:date="2021-10-27T05:58:00Z">
              <w:tcPr>
                <w:tcW w:w="360" w:type="dxa"/>
                <w:vAlign w:val="center"/>
                <w:hideMark/>
              </w:tcPr>
            </w:tcPrChange>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Change w:id="7146" w:author="Brian Bohman" w:date="2021-10-27T05:58:00Z">
              <w:tcPr>
                <w:tcW w:w="864" w:type="dxa"/>
                <w:vAlign w:val="center"/>
                <w:hideMark/>
              </w:tcPr>
            </w:tcPrChange>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47" w:author="Brian Bohman" w:date="2021-10-27T05:58:00Z">
              <w:tcPr>
                <w:tcW w:w="1152" w:type="dxa"/>
                <w:vAlign w:val="center"/>
                <w:hideMark/>
              </w:tcPr>
            </w:tcPrChange>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48" w:author="Brian Bohman" w:date="2021-10-27T05:58:00Z">
              <w:tcPr>
                <w:tcW w:w="504" w:type="dxa"/>
                <w:vAlign w:val="center"/>
                <w:hideMark/>
              </w:tcPr>
            </w:tcPrChange>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149" w:author="Brian Bohman" w:date="2021-10-27T05:58:00Z">
              <w:tcPr>
                <w:tcW w:w="1008" w:type="dxa"/>
                <w:vAlign w:val="center"/>
                <w:hideMark/>
              </w:tcPr>
            </w:tcPrChange>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150" w:author="Brian Bohman" w:date="2021-10-27T05:58:00Z">
              <w:tcPr>
                <w:tcW w:w="1008" w:type="dxa"/>
                <w:vAlign w:val="center"/>
                <w:hideMark/>
              </w:tcPr>
            </w:tcPrChange>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51" w:author="Brian Bohman" w:date="2021-10-27T05:58:00Z">
              <w:tcPr>
                <w:tcW w:w="720" w:type="dxa"/>
                <w:vAlign w:val="center"/>
                <w:hideMark/>
              </w:tcPr>
            </w:tcPrChange>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52" w:author="Brian Bohman" w:date="2021-10-27T05:58:00Z">
              <w:tcPr>
                <w:tcW w:w="1008" w:type="dxa"/>
                <w:vAlign w:val="center"/>
                <w:hideMark/>
              </w:tcPr>
            </w:tcPrChange>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153" w:author="Brian Bohman" w:date="2021-10-27T05:58:00Z">
              <w:tcPr>
                <w:tcW w:w="1152" w:type="dxa"/>
                <w:vAlign w:val="center"/>
                <w:hideMark/>
              </w:tcPr>
            </w:tcPrChange>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440" w:type="dxa"/>
            <w:vAlign w:val="center"/>
            <w:hideMark/>
            <w:tcPrChange w:id="7154" w:author="Brian Bohman" w:date="2021-10-27T05:58:00Z">
              <w:tcPr>
                <w:tcW w:w="1008" w:type="dxa"/>
                <w:vAlign w:val="center"/>
                <w:hideMark/>
              </w:tcPr>
            </w:tcPrChange>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3C59458B" w14:textId="77777777" w:rsidTr="00E419CD">
        <w:trPr>
          <w:trHeight w:val="165"/>
          <w:trPrChange w:id="7155" w:author="Brian Bohman" w:date="2021-10-27T05:58:00Z">
            <w:trPr>
              <w:trHeight w:val="165"/>
            </w:trPr>
          </w:trPrChange>
        </w:trPr>
        <w:tc>
          <w:tcPr>
            <w:tcW w:w="360" w:type="dxa"/>
            <w:vAlign w:val="center"/>
            <w:hideMark/>
            <w:tcPrChange w:id="7156" w:author="Brian Bohman" w:date="2021-10-27T05:58:00Z">
              <w:tcPr>
                <w:tcW w:w="360" w:type="dxa"/>
                <w:vAlign w:val="center"/>
                <w:hideMark/>
              </w:tcPr>
            </w:tcPrChange>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Change w:id="7157" w:author="Brian Bohman" w:date="2021-10-27T05:58:00Z">
              <w:tcPr>
                <w:tcW w:w="864" w:type="dxa"/>
                <w:vAlign w:val="center"/>
                <w:hideMark/>
              </w:tcPr>
            </w:tcPrChange>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58" w:author="Brian Bohman" w:date="2021-10-27T05:58:00Z">
              <w:tcPr>
                <w:tcW w:w="1152" w:type="dxa"/>
                <w:vAlign w:val="center"/>
                <w:hideMark/>
              </w:tcPr>
            </w:tcPrChange>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59" w:author="Brian Bohman" w:date="2021-10-27T05:58:00Z">
              <w:tcPr>
                <w:tcW w:w="504" w:type="dxa"/>
                <w:vAlign w:val="center"/>
                <w:hideMark/>
              </w:tcPr>
            </w:tcPrChange>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160" w:author="Brian Bohman" w:date="2021-10-27T05:58:00Z">
              <w:tcPr>
                <w:tcW w:w="1008" w:type="dxa"/>
                <w:vAlign w:val="center"/>
                <w:hideMark/>
              </w:tcPr>
            </w:tcPrChange>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161" w:author="Brian Bohman" w:date="2021-10-27T05:58:00Z">
              <w:tcPr>
                <w:tcW w:w="1008" w:type="dxa"/>
                <w:vAlign w:val="center"/>
                <w:hideMark/>
              </w:tcPr>
            </w:tcPrChange>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62" w:author="Brian Bohman" w:date="2021-10-27T05:58:00Z">
              <w:tcPr>
                <w:tcW w:w="720" w:type="dxa"/>
                <w:vAlign w:val="center"/>
                <w:hideMark/>
              </w:tcPr>
            </w:tcPrChange>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63" w:author="Brian Bohman" w:date="2021-10-27T05:58:00Z">
              <w:tcPr>
                <w:tcW w:w="1008" w:type="dxa"/>
                <w:vAlign w:val="center"/>
                <w:hideMark/>
              </w:tcPr>
            </w:tcPrChange>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164" w:author="Brian Bohman" w:date="2021-10-27T05:58:00Z">
              <w:tcPr>
                <w:tcW w:w="1152" w:type="dxa"/>
                <w:vAlign w:val="center"/>
                <w:hideMark/>
              </w:tcPr>
            </w:tcPrChange>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7165" w:author="Brian Bohman" w:date="2021-10-27T05:58:00Z">
              <w:tcPr>
                <w:tcW w:w="1008" w:type="dxa"/>
                <w:vAlign w:val="center"/>
                <w:hideMark/>
              </w:tcPr>
            </w:tcPrChange>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06E48C0A" w14:textId="77777777" w:rsidTr="00E419CD">
        <w:trPr>
          <w:trHeight w:val="165"/>
          <w:trPrChange w:id="7166" w:author="Brian Bohman" w:date="2021-10-27T05:58:00Z">
            <w:trPr>
              <w:trHeight w:val="165"/>
            </w:trPr>
          </w:trPrChange>
        </w:trPr>
        <w:tc>
          <w:tcPr>
            <w:tcW w:w="360" w:type="dxa"/>
            <w:vAlign w:val="center"/>
            <w:hideMark/>
            <w:tcPrChange w:id="7167" w:author="Brian Bohman" w:date="2021-10-27T05:58:00Z">
              <w:tcPr>
                <w:tcW w:w="360" w:type="dxa"/>
                <w:vAlign w:val="center"/>
                <w:hideMark/>
              </w:tcPr>
            </w:tcPrChange>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Change w:id="7168" w:author="Brian Bohman" w:date="2021-10-27T05:58:00Z">
              <w:tcPr>
                <w:tcW w:w="864" w:type="dxa"/>
                <w:vAlign w:val="center"/>
                <w:hideMark/>
              </w:tcPr>
            </w:tcPrChange>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69" w:author="Brian Bohman" w:date="2021-10-27T05:58:00Z">
              <w:tcPr>
                <w:tcW w:w="1152" w:type="dxa"/>
                <w:vAlign w:val="center"/>
                <w:hideMark/>
              </w:tcPr>
            </w:tcPrChange>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70" w:author="Brian Bohman" w:date="2021-10-27T05:58:00Z">
              <w:tcPr>
                <w:tcW w:w="504" w:type="dxa"/>
                <w:vAlign w:val="center"/>
                <w:hideMark/>
              </w:tcPr>
            </w:tcPrChange>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171" w:author="Brian Bohman" w:date="2021-10-27T05:58:00Z">
              <w:tcPr>
                <w:tcW w:w="1008" w:type="dxa"/>
                <w:vAlign w:val="center"/>
                <w:hideMark/>
              </w:tcPr>
            </w:tcPrChange>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172" w:author="Brian Bohman" w:date="2021-10-27T05:58:00Z">
              <w:tcPr>
                <w:tcW w:w="1008" w:type="dxa"/>
                <w:vAlign w:val="center"/>
                <w:hideMark/>
              </w:tcPr>
            </w:tcPrChange>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73" w:author="Brian Bohman" w:date="2021-10-27T05:58:00Z">
              <w:tcPr>
                <w:tcW w:w="720" w:type="dxa"/>
                <w:vAlign w:val="center"/>
                <w:hideMark/>
              </w:tcPr>
            </w:tcPrChange>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74" w:author="Brian Bohman" w:date="2021-10-27T05:58:00Z">
              <w:tcPr>
                <w:tcW w:w="1008" w:type="dxa"/>
                <w:vAlign w:val="center"/>
                <w:hideMark/>
              </w:tcPr>
            </w:tcPrChange>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75" w:author="Brian Bohman" w:date="2021-10-27T05:58:00Z">
              <w:tcPr>
                <w:tcW w:w="1152" w:type="dxa"/>
                <w:vAlign w:val="center"/>
                <w:hideMark/>
              </w:tcPr>
            </w:tcPrChange>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440" w:type="dxa"/>
            <w:vAlign w:val="center"/>
            <w:hideMark/>
            <w:tcPrChange w:id="7176" w:author="Brian Bohman" w:date="2021-10-27T05:58:00Z">
              <w:tcPr>
                <w:tcW w:w="1008" w:type="dxa"/>
                <w:vAlign w:val="center"/>
                <w:hideMark/>
              </w:tcPr>
            </w:tcPrChange>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56A3FE6" w14:textId="77777777" w:rsidTr="00E419CD">
        <w:trPr>
          <w:trHeight w:val="165"/>
          <w:trPrChange w:id="7177" w:author="Brian Bohman" w:date="2021-10-27T05:58:00Z">
            <w:trPr>
              <w:trHeight w:val="165"/>
            </w:trPr>
          </w:trPrChange>
        </w:trPr>
        <w:tc>
          <w:tcPr>
            <w:tcW w:w="360" w:type="dxa"/>
            <w:vAlign w:val="center"/>
            <w:hideMark/>
            <w:tcPrChange w:id="7178" w:author="Brian Bohman" w:date="2021-10-27T05:58:00Z">
              <w:tcPr>
                <w:tcW w:w="360" w:type="dxa"/>
                <w:vAlign w:val="center"/>
                <w:hideMark/>
              </w:tcPr>
            </w:tcPrChange>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Change w:id="7179" w:author="Brian Bohman" w:date="2021-10-27T05:58:00Z">
              <w:tcPr>
                <w:tcW w:w="864" w:type="dxa"/>
                <w:vAlign w:val="center"/>
                <w:hideMark/>
              </w:tcPr>
            </w:tcPrChange>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80" w:author="Brian Bohman" w:date="2021-10-27T05:58:00Z">
              <w:tcPr>
                <w:tcW w:w="1152" w:type="dxa"/>
                <w:vAlign w:val="center"/>
                <w:hideMark/>
              </w:tcPr>
            </w:tcPrChange>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81" w:author="Brian Bohman" w:date="2021-10-27T05:58:00Z">
              <w:tcPr>
                <w:tcW w:w="504" w:type="dxa"/>
                <w:vAlign w:val="center"/>
                <w:hideMark/>
              </w:tcPr>
            </w:tcPrChange>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182" w:author="Brian Bohman" w:date="2021-10-27T05:58:00Z">
              <w:tcPr>
                <w:tcW w:w="1008" w:type="dxa"/>
                <w:vAlign w:val="center"/>
                <w:hideMark/>
              </w:tcPr>
            </w:tcPrChange>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183" w:author="Brian Bohman" w:date="2021-10-27T05:58:00Z">
              <w:tcPr>
                <w:tcW w:w="1008" w:type="dxa"/>
                <w:vAlign w:val="center"/>
                <w:hideMark/>
              </w:tcPr>
            </w:tcPrChange>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84" w:author="Brian Bohman" w:date="2021-10-27T05:58:00Z">
              <w:tcPr>
                <w:tcW w:w="720" w:type="dxa"/>
                <w:vAlign w:val="center"/>
                <w:hideMark/>
              </w:tcPr>
            </w:tcPrChange>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85" w:author="Brian Bohman" w:date="2021-10-27T05:58:00Z">
              <w:tcPr>
                <w:tcW w:w="1008" w:type="dxa"/>
                <w:vAlign w:val="center"/>
                <w:hideMark/>
              </w:tcPr>
            </w:tcPrChange>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86" w:author="Brian Bohman" w:date="2021-10-27T05:58:00Z">
              <w:tcPr>
                <w:tcW w:w="1152" w:type="dxa"/>
                <w:vAlign w:val="center"/>
                <w:hideMark/>
              </w:tcPr>
            </w:tcPrChange>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7187" w:author="Brian Bohman" w:date="2021-10-27T05:58:00Z">
              <w:tcPr>
                <w:tcW w:w="1008" w:type="dxa"/>
                <w:vAlign w:val="center"/>
                <w:hideMark/>
              </w:tcPr>
            </w:tcPrChange>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758D03B1" w14:textId="77777777" w:rsidTr="00E419CD">
        <w:trPr>
          <w:trHeight w:val="165"/>
          <w:trPrChange w:id="7188" w:author="Brian Bohman" w:date="2021-10-27T05:58:00Z">
            <w:trPr>
              <w:trHeight w:val="165"/>
            </w:trPr>
          </w:trPrChange>
        </w:trPr>
        <w:tc>
          <w:tcPr>
            <w:tcW w:w="360" w:type="dxa"/>
            <w:vAlign w:val="center"/>
            <w:hideMark/>
            <w:tcPrChange w:id="7189" w:author="Brian Bohman" w:date="2021-10-27T05:58:00Z">
              <w:tcPr>
                <w:tcW w:w="360" w:type="dxa"/>
                <w:vAlign w:val="center"/>
                <w:hideMark/>
              </w:tcPr>
            </w:tcPrChange>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Change w:id="7190" w:author="Brian Bohman" w:date="2021-10-27T05:58:00Z">
              <w:tcPr>
                <w:tcW w:w="864" w:type="dxa"/>
                <w:vAlign w:val="center"/>
                <w:hideMark/>
              </w:tcPr>
            </w:tcPrChange>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91" w:author="Brian Bohman" w:date="2021-10-27T05:58:00Z">
              <w:tcPr>
                <w:tcW w:w="1152" w:type="dxa"/>
                <w:vAlign w:val="center"/>
                <w:hideMark/>
              </w:tcPr>
            </w:tcPrChange>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92" w:author="Brian Bohman" w:date="2021-10-27T05:58:00Z">
              <w:tcPr>
                <w:tcW w:w="504" w:type="dxa"/>
                <w:vAlign w:val="center"/>
                <w:hideMark/>
              </w:tcPr>
            </w:tcPrChange>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193" w:author="Brian Bohman" w:date="2021-10-27T05:58:00Z">
              <w:tcPr>
                <w:tcW w:w="1008" w:type="dxa"/>
                <w:vAlign w:val="center"/>
                <w:hideMark/>
              </w:tcPr>
            </w:tcPrChange>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194" w:author="Brian Bohman" w:date="2021-10-27T05:58:00Z">
              <w:tcPr>
                <w:tcW w:w="1008" w:type="dxa"/>
                <w:vAlign w:val="center"/>
                <w:hideMark/>
              </w:tcPr>
            </w:tcPrChange>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95" w:author="Brian Bohman" w:date="2021-10-27T05:58:00Z">
              <w:tcPr>
                <w:tcW w:w="720" w:type="dxa"/>
                <w:vAlign w:val="center"/>
                <w:hideMark/>
              </w:tcPr>
            </w:tcPrChange>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96" w:author="Brian Bohman" w:date="2021-10-27T05:58:00Z">
              <w:tcPr>
                <w:tcW w:w="1008" w:type="dxa"/>
                <w:vAlign w:val="center"/>
                <w:hideMark/>
              </w:tcPr>
            </w:tcPrChange>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197" w:author="Brian Bohman" w:date="2021-10-27T05:58:00Z">
              <w:tcPr>
                <w:tcW w:w="1152" w:type="dxa"/>
                <w:vAlign w:val="center"/>
                <w:hideMark/>
              </w:tcPr>
            </w:tcPrChange>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7198" w:author="Brian Bohman" w:date="2021-10-27T05:58:00Z">
              <w:tcPr>
                <w:tcW w:w="1008" w:type="dxa"/>
                <w:vAlign w:val="center"/>
                <w:hideMark/>
              </w:tcPr>
            </w:tcPrChange>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4163100C" w14:textId="77777777" w:rsidTr="00E419CD">
        <w:trPr>
          <w:trHeight w:val="165"/>
          <w:trPrChange w:id="7199" w:author="Brian Bohman" w:date="2021-10-27T05:58:00Z">
            <w:trPr>
              <w:trHeight w:val="165"/>
            </w:trPr>
          </w:trPrChange>
        </w:trPr>
        <w:tc>
          <w:tcPr>
            <w:tcW w:w="360" w:type="dxa"/>
            <w:vAlign w:val="center"/>
            <w:hideMark/>
            <w:tcPrChange w:id="7200" w:author="Brian Bohman" w:date="2021-10-27T05:58:00Z">
              <w:tcPr>
                <w:tcW w:w="360" w:type="dxa"/>
                <w:vAlign w:val="center"/>
                <w:hideMark/>
              </w:tcPr>
            </w:tcPrChange>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Change w:id="7201" w:author="Brian Bohman" w:date="2021-10-27T05:58:00Z">
              <w:tcPr>
                <w:tcW w:w="864" w:type="dxa"/>
                <w:vAlign w:val="center"/>
                <w:hideMark/>
              </w:tcPr>
            </w:tcPrChange>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02" w:author="Brian Bohman" w:date="2021-10-27T05:58:00Z">
              <w:tcPr>
                <w:tcW w:w="1152" w:type="dxa"/>
                <w:vAlign w:val="center"/>
                <w:hideMark/>
              </w:tcPr>
            </w:tcPrChange>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03" w:author="Brian Bohman" w:date="2021-10-27T05:58:00Z">
              <w:tcPr>
                <w:tcW w:w="504" w:type="dxa"/>
                <w:vAlign w:val="center"/>
                <w:hideMark/>
              </w:tcPr>
            </w:tcPrChange>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204" w:author="Brian Bohman" w:date="2021-10-27T05:58:00Z">
              <w:tcPr>
                <w:tcW w:w="1008" w:type="dxa"/>
                <w:vAlign w:val="center"/>
                <w:hideMark/>
              </w:tcPr>
            </w:tcPrChange>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205" w:author="Brian Bohman" w:date="2021-10-27T05:58:00Z">
              <w:tcPr>
                <w:tcW w:w="1008" w:type="dxa"/>
                <w:vAlign w:val="center"/>
                <w:hideMark/>
              </w:tcPr>
            </w:tcPrChange>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206" w:author="Brian Bohman" w:date="2021-10-27T05:58:00Z">
              <w:tcPr>
                <w:tcW w:w="720" w:type="dxa"/>
                <w:vAlign w:val="center"/>
                <w:hideMark/>
              </w:tcPr>
            </w:tcPrChange>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207" w:author="Brian Bohman" w:date="2021-10-27T05:58:00Z">
              <w:tcPr>
                <w:tcW w:w="1008" w:type="dxa"/>
                <w:vAlign w:val="center"/>
                <w:hideMark/>
              </w:tcPr>
            </w:tcPrChange>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208" w:author="Brian Bohman" w:date="2021-10-27T05:58:00Z">
              <w:tcPr>
                <w:tcW w:w="1152" w:type="dxa"/>
                <w:vAlign w:val="center"/>
                <w:hideMark/>
              </w:tcPr>
            </w:tcPrChange>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440" w:type="dxa"/>
            <w:vAlign w:val="center"/>
            <w:hideMark/>
            <w:tcPrChange w:id="7209" w:author="Brian Bohman" w:date="2021-10-27T05:58:00Z">
              <w:tcPr>
                <w:tcW w:w="1008" w:type="dxa"/>
                <w:vAlign w:val="center"/>
                <w:hideMark/>
              </w:tcPr>
            </w:tcPrChange>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2D45DB9E" w14:textId="77777777" w:rsidTr="00E419CD">
        <w:trPr>
          <w:trHeight w:val="165"/>
          <w:trPrChange w:id="7210" w:author="Brian Bohman" w:date="2021-10-27T05:58:00Z">
            <w:trPr>
              <w:trHeight w:val="165"/>
            </w:trPr>
          </w:trPrChange>
        </w:trPr>
        <w:tc>
          <w:tcPr>
            <w:tcW w:w="360" w:type="dxa"/>
            <w:vAlign w:val="center"/>
            <w:hideMark/>
            <w:tcPrChange w:id="7211" w:author="Brian Bohman" w:date="2021-10-27T05:58:00Z">
              <w:tcPr>
                <w:tcW w:w="360" w:type="dxa"/>
                <w:vAlign w:val="center"/>
                <w:hideMark/>
              </w:tcPr>
            </w:tcPrChange>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Change w:id="7212" w:author="Brian Bohman" w:date="2021-10-27T05:58:00Z">
              <w:tcPr>
                <w:tcW w:w="864" w:type="dxa"/>
                <w:vAlign w:val="center"/>
                <w:hideMark/>
              </w:tcPr>
            </w:tcPrChange>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13" w:author="Brian Bohman" w:date="2021-10-27T05:58:00Z">
              <w:tcPr>
                <w:tcW w:w="1152" w:type="dxa"/>
                <w:vAlign w:val="center"/>
                <w:hideMark/>
              </w:tcPr>
            </w:tcPrChange>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14" w:author="Brian Bohman" w:date="2021-10-27T05:58:00Z">
              <w:tcPr>
                <w:tcW w:w="504" w:type="dxa"/>
                <w:vAlign w:val="center"/>
                <w:hideMark/>
              </w:tcPr>
            </w:tcPrChange>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215" w:author="Brian Bohman" w:date="2021-10-27T05:58:00Z">
              <w:tcPr>
                <w:tcW w:w="1008" w:type="dxa"/>
                <w:vAlign w:val="center"/>
                <w:hideMark/>
              </w:tcPr>
            </w:tcPrChange>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216" w:author="Brian Bohman" w:date="2021-10-27T05:58:00Z">
              <w:tcPr>
                <w:tcW w:w="1008" w:type="dxa"/>
                <w:vAlign w:val="center"/>
                <w:hideMark/>
              </w:tcPr>
            </w:tcPrChange>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217" w:author="Brian Bohman" w:date="2021-10-27T05:58:00Z">
              <w:tcPr>
                <w:tcW w:w="720" w:type="dxa"/>
                <w:vAlign w:val="center"/>
                <w:hideMark/>
              </w:tcPr>
            </w:tcPrChange>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218" w:author="Brian Bohman" w:date="2021-10-27T05:58:00Z">
              <w:tcPr>
                <w:tcW w:w="1008" w:type="dxa"/>
                <w:vAlign w:val="center"/>
                <w:hideMark/>
              </w:tcPr>
            </w:tcPrChange>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7219" w:author="Brian Bohman" w:date="2021-10-27T05:58:00Z">
              <w:tcPr>
                <w:tcW w:w="1152" w:type="dxa"/>
                <w:vAlign w:val="center"/>
                <w:hideMark/>
              </w:tcPr>
            </w:tcPrChange>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7220" w:author="Brian Bohman" w:date="2021-10-27T05:58:00Z">
              <w:tcPr>
                <w:tcW w:w="1008" w:type="dxa"/>
                <w:vAlign w:val="center"/>
                <w:hideMark/>
              </w:tcPr>
            </w:tcPrChange>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19CD" w:rsidRPr="009B3DCC" w14:paraId="55890399" w14:textId="77777777" w:rsidTr="00E419CD">
        <w:trPr>
          <w:trHeight w:val="165"/>
          <w:trPrChange w:id="7221" w:author="Brian Bohman" w:date="2021-10-27T05:58:00Z">
            <w:trPr>
              <w:trHeight w:val="165"/>
            </w:trPr>
          </w:trPrChange>
        </w:trPr>
        <w:tc>
          <w:tcPr>
            <w:tcW w:w="360" w:type="dxa"/>
            <w:vAlign w:val="center"/>
            <w:hideMark/>
            <w:tcPrChange w:id="7222" w:author="Brian Bohman" w:date="2021-10-27T05:58:00Z">
              <w:tcPr>
                <w:tcW w:w="360" w:type="dxa"/>
                <w:vAlign w:val="center"/>
                <w:hideMark/>
              </w:tcPr>
            </w:tcPrChange>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Change w:id="7223" w:author="Brian Bohman" w:date="2021-10-27T05:58:00Z">
              <w:tcPr>
                <w:tcW w:w="864" w:type="dxa"/>
                <w:vAlign w:val="center"/>
                <w:hideMark/>
              </w:tcPr>
            </w:tcPrChange>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24" w:author="Brian Bohman" w:date="2021-10-27T05:58:00Z">
              <w:tcPr>
                <w:tcW w:w="1152" w:type="dxa"/>
                <w:vAlign w:val="center"/>
                <w:hideMark/>
              </w:tcPr>
            </w:tcPrChange>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25" w:author="Brian Bohman" w:date="2021-10-27T05:58:00Z">
              <w:tcPr>
                <w:tcW w:w="504" w:type="dxa"/>
                <w:vAlign w:val="center"/>
                <w:hideMark/>
              </w:tcPr>
            </w:tcPrChange>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226" w:author="Brian Bohman" w:date="2021-10-27T05:58:00Z">
              <w:tcPr>
                <w:tcW w:w="1008" w:type="dxa"/>
                <w:vAlign w:val="center"/>
                <w:hideMark/>
              </w:tcPr>
            </w:tcPrChange>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227" w:author="Brian Bohman" w:date="2021-10-27T05:58:00Z">
              <w:tcPr>
                <w:tcW w:w="1008" w:type="dxa"/>
                <w:vAlign w:val="center"/>
                <w:hideMark/>
              </w:tcPr>
            </w:tcPrChange>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228" w:author="Brian Bohman" w:date="2021-10-27T05:58:00Z">
              <w:tcPr>
                <w:tcW w:w="720" w:type="dxa"/>
                <w:vAlign w:val="center"/>
                <w:hideMark/>
              </w:tcPr>
            </w:tcPrChange>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229" w:author="Brian Bohman" w:date="2021-10-27T05:58:00Z">
              <w:tcPr>
                <w:tcW w:w="1008" w:type="dxa"/>
                <w:vAlign w:val="center"/>
                <w:hideMark/>
              </w:tcPr>
            </w:tcPrChange>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230" w:author="Brian Bohman" w:date="2021-10-27T05:58:00Z">
              <w:tcPr>
                <w:tcW w:w="1152" w:type="dxa"/>
                <w:vAlign w:val="center"/>
                <w:hideMark/>
              </w:tcPr>
            </w:tcPrChange>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440" w:type="dxa"/>
            <w:vAlign w:val="center"/>
            <w:hideMark/>
            <w:tcPrChange w:id="7231" w:author="Brian Bohman" w:date="2021-10-27T05:58:00Z">
              <w:tcPr>
                <w:tcW w:w="1008" w:type="dxa"/>
                <w:vAlign w:val="center"/>
                <w:hideMark/>
              </w:tcPr>
            </w:tcPrChange>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38D3510" w14:textId="77777777" w:rsidTr="00E419CD">
        <w:trPr>
          <w:trHeight w:val="165"/>
          <w:trPrChange w:id="7232" w:author="Brian Bohman" w:date="2021-10-27T05:58:00Z">
            <w:trPr>
              <w:trHeight w:val="165"/>
            </w:trPr>
          </w:trPrChange>
        </w:trPr>
        <w:tc>
          <w:tcPr>
            <w:tcW w:w="360" w:type="dxa"/>
            <w:vAlign w:val="center"/>
            <w:hideMark/>
            <w:tcPrChange w:id="7233" w:author="Brian Bohman" w:date="2021-10-27T05:58:00Z">
              <w:tcPr>
                <w:tcW w:w="360" w:type="dxa"/>
                <w:vAlign w:val="center"/>
                <w:hideMark/>
              </w:tcPr>
            </w:tcPrChange>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Change w:id="7234" w:author="Brian Bohman" w:date="2021-10-27T05:58:00Z">
              <w:tcPr>
                <w:tcW w:w="864" w:type="dxa"/>
                <w:vAlign w:val="center"/>
                <w:hideMark/>
              </w:tcPr>
            </w:tcPrChange>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35" w:author="Brian Bohman" w:date="2021-10-27T05:58:00Z">
              <w:tcPr>
                <w:tcW w:w="1152" w:type="dxa"/>
                <w:vAlign w:val="center"/>
                <w:hideMark/>
              </w:tcPr>
            </w:tcPrChange>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36" w:author="Brian Bohman" w:date="2021-10-27T05:58:00Z">
              <w:tcPr>
                <w:tcW w:w="504" w:type="dxa"/>
                <w:vAlign w:val="center"/>
                <w:hideMark/>
              </w:tcPr>
            </w:tcPrChange>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237" w:author="Brian Bohman" w:date="2021-10-27T05:58:00Z">
              <w:tcPr>
                <w:tcW w:w="1008" w:type="dxa"/>
                <w:vAlign w:val="center"/>
                <w:hideMark/>
              </w:tcPr>
            </w:tcPrChange>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238" w:author="Brian Bohman" w:date="2021-10-27T05:58:00Z">
              <w:tcPr>
                <w:tcW w:w="1008" w:type="dxa"/>
                <w:vAlign w:val="center"/>
                <w:hideMark/>
              </w:tcPr>
            </w:tcPrChange>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239" w:author="Brian Bohman" w:date="2021-10-27T05:58:00Z">
              <w:tcPr>
                <w:tcW w:w="720" w:type="dxa"/>
                <w:vAlign w:val="center"/>
                <w:hideMark/>
              </w:tcPr>
            </w:tcPrChange>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240" w:author="Brian Bohman" w:date="2021-10-27T05:58:00Z">
              <w:tcPr>
                <w:tcW w:w="1008" w:type="dxa"/>
                <w:vAlign w:val="center"/>
                <w:hideMark/>
              </w:tcPr>
            </w:tcPrChange>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241" w:author="Brian Bohman" w:date="2021-10-27T05:58:00Z">
              <w:tcPr>
                <w:tcW w:w="1152" w:type="dxa"/>
                <w:vAlign w:val="center"/>
                <w:hideMark/>
              </w:tcPr>
            </w:tcPrChange>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440" w:type="dxa"/>
            <w:vAlign w:val="center"/>
            <w:hideMark/>
            <w:tcPrChange w:id="7242" w:author="Brian Bohman" w:date="2021-10-27T05:58:00Z">
              <w:tcPr>
                <w:tcW w:w="1008" w:type="dxa"/>
                <w:vAlign w:val="center"/>
                <w:hideMark/>
              </w:tcPr>
            </w:tcPrChange>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9406AE9" w14:textId="77777777" w:rsidTr="00E419CD">
        <w:trPr>
          <w:trHeight w:val="165"/>
          <w:trPrChange w:id="7243" w:author="Brian Bohman" w:date="2021-10-27T05:58:00Z">
            <w:trPr>
              <w:trHeight w:val="165"/>
            </w:trPr>
          </w:trPrChange>
        </w:trPr>
        <w:tc>
          <w:tcPr>
            <w:tcW w:w="360" w:type="dxa"/>
            <w:vAlign w:val="center"/>
            <w:hideMark/>
            <w:tcPrChange w:id="7244" w:author="Brian Bohman" w:date="2021-10-27T05:58:00Z">
              <w:tcPr>
                <w:tcW w:w="360" w:type="dxa"/>
                <w:vAlign w:val="center"/>
                <w:hideMark/>
              </w:tcPr>
            </w:tcPrChange>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Change w:id="7245" w:author="Brian Bohman" w:date="2021-10-27T05:58:00Z">
              <w:tcPr>
                <w:tcW w:w="864" w:type="dxa"/>
                <w:vAlign w:val="center"/>
                <w:hideMark/>
              </w:tcPr>
            </w:tcPrChange>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46" w:author="Brian Bohman" w:date="2021-10-27T05:58:00Z">
              <w:tcPr>
                <w:tcW w:w="1152" w:type="dxa"/>
                <w:vAlign w:val="center"/>
                <w:hideMark/>
              </w:tcPr>
            </w:tcPrChange>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47" w:author="Brian Bohman" w:date="2021-10-27T05:58:00Z">
              <w:tcPr>
                <w:tcW w:w="504" w:type="dxa"/>
                <w:vAlign w:val="center"/>
                <w:hideMark/>
              </w:tcPr>
            </w:tcPrChange>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248" w:author="Brian Bohman" w:date="2021-10-27T05:58:00Z">
              <w:tcPr>
                <w:tcW w:w="1008" w:type="dxa"/>
                <w:vAlign w:val="center"/>
                <w:hideMark/>
              </w:tcPr>
            </w:tcPrChange>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249" w:author="Brian Bohman" w:date="2021-10-27T05:58:00Z">
              <w:tcPr>
                <w:tcW w:w="1008" w:type="dxa"/>
                <w:vAlign w:val="center"/>
                <w:hideMark/>
              </w:tcPr>
            </w:tcPrChange>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250" w:author="Brian Bohman" w:date="2021-10-27T05:58:00Z">
              <w:tcPr>
                <w:tcW w:w="720" w:type="dxa"/>
                <w:vAlign w:val="center"/>
                <w:hideMark/>
              </w:tcPr>
            </w:tcPrChange>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251" w:author="Brian Bohman" w:date="2021-10-27T05:58:00Z">
              <w:tcPr>
                <w:tcW w:w="1008" w:type="dxa"/>
                <w:vAlign w:val="center"/>
                <w:hideMark/>
              </w:tcPr>
            </w:tcPrChange>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252" w:author="Brian Bohman" w:date="2021-10-27T05:58:00Z">
              <w:tcPr>
                <w:tcW w:w="1152" w:type="dxa"/>
                <w:vAlign w:val="center"/>
                <w:hideMark/>
              </w:tcPr>
            </w:tcPrChange>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7253" w:author="Brian Bohman" w:date="2021-10-27T05:58:00Z">
              <w:tcPr>
                <w:tcW w:w="1008" w:type="dxa"/>
                <w:vAlign w:val="center"/>
                <w:hideMark/>
              </w:tcPr>
            </w:tcPrChange>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6D05813F" w14:textId="77777777" w:rsidTr="00E419CD">
        <w:trPr>
          <w:trHeight w:val="180"/>
          <w:trPrChange w:id="7254" w:author="Brian Bohman" w:date="2021-10-27T05:58:00Z">
            <w:trPr>
              <w:trHeight w:val="180"/>
            </w:trPr>
          </w:trPrChange>
        </w:trPr>
        <w:tc>
          <w:tcPr>
            <w:tcW w:w="360" w:type="dxa"/>
            <w:vAlign w:val="center"/>
            <w:hideMark/>
            <w:tcPrChange w:id="7255" w:author="Brian Bohman" w:date="2021-10-27T05:58:00Z">
              <w:tcPr>
                <w:tcW w:w="360" w:type="dxa"/>
                <w:vAlign w:val="center"/>
                <w:hideMark/>
              </w:tcPr>
            </w:tcPrChange>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Change w:id="7256" w:author="Brian Bohman" w:date="2021-10-27T05:58:00Z">
              <w:tcPr>
                <w:tcW w:w="864" w:type="dxa"/>
                <w:vAlign w:val="center"/>
                <w:hideMark/>
              </w:tcPr>
            </w:tcPrChange>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57" w:author="Brian Bohman" w:date="2021-10-27T05:58:00Z">
              <w:tcPr>
                <w:tcW w:w="1152" w:type="dxa"/>
                <w:vAlign w:val="center"/>
                <w:hideMark/>
              </w:tcPr>
            </w:tcPrChange>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58" w:author="Brian Bohman" w:date="2021-10-27T05:58:00Z">
              <w:tcPr>
                <w:tcW w:w="504" w:type="dxa"/>
                <w:vAlign w:val="center"/>
                <w:hideMark/>
              </w:tcPr>
            </w:tcPrChange>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259" w:author="Brian Bohman" w:date="2021-10-27T05:58:00Z">
              <w:tcPr>
                <w:tcW w:w="1008" w:type="dxa"/>
                <w:vAlign w:val="center"/>
                <w:hideMark/>
              </w:tcPr>
            </w:tcPrChange>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260" w:author="Brian Bohman" w:date="2021-10-27T05:58:00Z">
              <w:tcPr>
                <w:tcW w:w="1008" w:type="dxa"/>
                <w:vAlign w:val="center"/>
                <w:hideMark/>
              </w:tcPr>
            </w:tcPrChange>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261" w:author="Brian Bohman" w:date="2021-10-27T05:58:00Z">
              <w:tcPr>
                <w:tcW w:w="720" w:type="dxa"/>
                <w:vAlign w:val="center"/>
                <w:hideMark/>
              </w:tcPr>
            </w:tcPrChange>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262" w:author="Brian Bohman" w:date="2021-10-27T05:58:00Z">
              <w:tcPr>
                <w:tcW w:w="1008" w:type="dxa"/>
                <w:vAlign w:val="center"/>
                <w:hideMark/>
              </w:tcPr>
            </w:tcPrChange>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263" w:author="Brian Bohman" w:date="2021-10-27T05:58:00Z">
              <w:tcPr>
                <w:tcW w:w="1152" w:type="dxa"/>
                <w:vAlign w:val="center"/>
                <w:hideMark/>
              </w:tcPr>
            </w:tcPrChange>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7264" w:author="Brian Bohman" w:date="2021-10-27T05:58:00Z">
              <w:tcPr>
                <w:tcW w:w="1008" w:type="dxa"/>
                <w:vAlign w:val="center"/>
                <w:hideMark/>
              </w:tcPr>
            </w:tcPrChange>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01BA35DF" w14:textId="77777777" w:rsidTr="00E419CD">
        <w:trPr>
          <w:trHeight w:val="165"/>
          <w:trPrChange w:id="7265" w:author="Brian Bohman" w:date="2021-10-27T05:58:00Z">
            <w:trPr>
              <w:trHeight w:val="165"/>
            </w:trPr>
          </w:trPrChange>
        </w:trPr>
        <w:tc>
          <w:tcPr>
            <w:tcW w:w="360" w:type="dxa"/>
            <w:vAlign w:val="center"/>
            <w:hideMark/>
            <w:tcPrChange w:id="7266" w:author="Brian Bohman" w:date="2021-10-27T05:58:00Z">
              <w:tcPr>
                <w:tcW w:w="360" w:type="dxa"/>
                <w:vAlign w:val="center"/>
                <w:hideMark/>
              </w:tcPr>
            </w:tcPrChange>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Change w:id="7267" w:author="Brian Bohman" w:date="2021-10-27T05:58:00Z">
              <w:tcPr>
                <w:tcW w:w="864" w:type="dxa"/>
                <w:vAlign w:val="center"/>
                <w:hideMark/>
              </w:tcPr>
            </w:tcPrChange>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68" w:author="Brian Bohman" w:date="2021-10-27T05:58:00Z">
              <w:tcPr>
                <w:tcW w:w="1152" w:type="dxa"/>
                <w:vAlign w:val="center"/>
                <w:hideMark/>
              </w:tcPr>
            </w:tcPrChange>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69" w:author="Brian Bohman" w:date="2021-10-27T05:58:00Z">
              <w:tcPr>
                <w:tcW w:w="504" w:type="dxa"/>
                <w:vAlign w:val="center"/>
                <w:hideMark/>
              </w:tcPr>
            </w:tcPrChange>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270" w:author="Brian Bohman" w:date="2021-10-27T05:58:00Z">
              <w:tcPr>
                <w:tcW w:w="1008" w:type="dxa"/>
                <w:vAlign w:val="center"/>
                <w:hideMark/>
              </w:tcPr>
            </w:tcPrChange>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271" w:author="Brian Bohman" w:date="2021-10-27T05:58:00Z">
              <w:tcPr>
                <w:tcW w:w="1008" w:type="dxa"/>
                <w:vAlign w:val="center"/>
                <w:hideMark/>
              </w:tcPr>
            </w:tcPrChange>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272" w:author="Brian Bohman" w:date="2021-10-27T05:58:00Z">
              <w:tcPr>
                <w:tcW w:w="720" w:type="dxa"/>
                <w:vAlign w:val="center"/>
                <w:hideMark/>
              </w:tcPr>
            </w:tcPrChange>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273" w:author="Brian Bohman" w:date="2021-10-27T05:58:00Z">
              <w:tcPr>
                <w:tcW w:w="1008" w:type="dxa"/>
                <w:vAlign w:val="center"/>
                <w:hideMark/>
              </w:tcPr>
            </w:tcPrChange>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274" w:author="Brian Bohman" w:date="2021-10-27T05:58:00Z">
              <w:tcPr>
                <w:tcW w:w="1152" w:type="dxa"/>
                <w:vAlign w:val="center"/>
                <w:hideMark/>
              </w:tcPr>
            </w:tcPrChange>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440" w:type="dxa"/>
            <w:vAlign w:val="center"/>
            <w:hideMark/>
            <w:tcPrChange w:id="7275" w:author="Brian Bohman" w:date="2021-10-27T05:58:00Z">
              <w:tcPr>
                <w:tcW w:w="1008" w:type="dxa"/>
                <w:vAlign w:val="center"/>
                <w:hideMark/>
              </w:tcPr>
            </w:tcPrChange>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19CD" w:rsidRPr="009B3DCC" w14:paraId="255E7CBF" w14:textId="77777777" w:rsidTr="00E419CD">
        <w:trPr>
          <w:trHeight w:val="165"/>
          <w:trPrChange w:id="7276" w:author="Brian Bohman" w:date="2021-10-27T05:58:00Z">
            <w:trPr>
              <w:trHeight w:val="165"/>
            </w:trPr>
          </w:trPrChange>
        </w:trPr>
        <w:tc>
          <w:tcPr>
            <w:tcW w:w="360" w:type="dxa"/>
            <w:vAlign w:val="center"/>
            <w:hideMark/>
            <w:tcPrChange w:id="7277" w:author="Brian Bohman" w:date="2021-10-27T05:58:00Z">
              <w:tcPr>
                <w:tcW w:w="360" w:type="dxa"/>
                <w:vAlign w:val="center"/>
                <w:hideMark/>
              </w:tcPr>
            </w:tcPrChange>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Change w:id="7278" w:author="Brian Bohman" w:date="2021-10-27T05:58:00Z">
              <w:tcPr>
                <w:tcW w:w="864" w:type="dxa"/>
                <w:vAlign w:val="center"/>
                <w:hideMark/>
              </w:tcPr>
            </w:tcPrChange>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79" w:author="Brian Bohman" w:date="2021-10-27T05:58:00Z">
              <w:tcPr>
                <w:tcW w:w="1152" w:type="dxa"/>
                <w:vAlign w:val="center"/>
                <w:hideMark/>
              </w:tcPr>
            </w:tcPrChange>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80" w:author="Brian Bohman" w:date="2021-10-27T05:58:00Z">
              <w:tcPr>
                <w:tcW w:w="504" w:type="dxa"/>
                <w:vAlign w:val="center"/>
                <w:hideMark/>
              </w:tcPr>
            </w:tcPrChange>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281" w:author="Brian Bohman" w:date="2021-10-27T05:58:00Z">
              <w:tcPr>
                <w:tcW w:w="1008" w:type="dxa"/>
                <w:vAlign w:val="center"/>
                <w:hideMark/>
              </w:tcPr>
            </w:tcPrChange>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282" w:author="Brian Bohman" w:date="2021-10-27T05:58:00Z">
              <w:tcPr>
                <w:tcW w:w="1008" w:type="dxa"/>
                <w:vAlign w:val="center"/>
                <w:hideMark/>
              </w:tcPr>
            </w:tcPrChange>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283" w:author="Brian Bohman" w:date="2021-10-27T05:58:00Z">
              <w:tcPr>
                <w:tcW w:w="720" w:type="dxa"/>
                <w:vAlign w:val="center"/>
                <w:hideMark/>
              </w:tcPr>
            </w:tcPrChange>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284" w:author="Brian Bohman" w:date="2021-10-27T05:58:00Z">
              <w:tcPr>
                <w:tcW w:w="1008" w:type="dxa"/>
                <w:vAlign w:val="center"/>
                <w:hideMark/>
              </w:tcPr>
            </w:tcPrChange>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85" w:author="Brian Bohman" w:date="2021-10-27T05:58:00Z">
              <w:tcPr>
                <w:tcW w:w="1152" w:type="dxa"/>
                <w:vAlign w:val="center"/>
                <w:hideMark/>
              </w:tcPr>
            </w:tcPrChange>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440" w:type="dxa"/>
            <w:vAlign w:val="center"/>
            <w:hideMark/>
            <w:tcPrChange w:id="7286" w:author="Brian Bohman" w:date="2021-10-27T05:58:00Z">
              <w:tcPr>
                <w:tcW w:w="1008" w:type="dxa"/>
                <w:vAlign w:val="center"/>
                <w:hideMark/>
              </w:tcPr>
            </w:tcPrChange>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811BC9E" w14:textId="77777777" w:rsidTr="00E419CD">
        <w:trPr>
          <w:trHeight w:val="165"/>
          <w:trPrChange w:id="7287" w:author="Brian Bohman" w:date="2021-10-27T05:58:00Z">
            <w:trPr>
              <w:trHeight w:val="165"/>
            </w:trPr>
          </w:trPrChange>
        </w:trPr>
        <w:tc>
          <w:tcPr>
            <w:tcW w:w="360" w:type="dxa"/>
            <w:vAlign w:val="center"/>
            <w:hideMark/>
            <w:tcPrChange w:id="7288" w:author="Brian Bohman" w:date="2021-10-27T05:58:00Z">
              <w:tcPr>
                <w:tcW w:w="360" w:type="dxa"/>
                <w:vAlign w:val="center"/>
                <w:hideMark/>
              </w:tcPr>
            </w:tcPrChange>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Change w:id="7289" w:author="Brian Bohman" w:date="2021-10-27T05:58:00Z">
              <w:tcPr>
                <w:tcW w:w="864" w:type="dxa"/>
                <w:vAlign w:val="center"/>
                <w:hideMark/>
              </w:tcPr>
            </w:tcPrChange>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90" w:author="Brian Bohman" w:date="2021-10-27T05:58:00Z">
              <w:tcPr>
                <w:tcW w:w="1152" w:type="dxa"/>
                <w:vAlign w:val="center"/>
                <w:hideMark/>
              </w:tcPr>
            </w:tcPrChange>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91" w:author="Brian Bohman" w:date="2021-10-27T05:58:00Z">
              <w:tcPr>
                <w:tcW w:w="504" w:type="dxa"/>
                <w:vAlign w:val="center"/>
                <w:hideMark/>
              </w:tcPr>
            </w:tcPrChange>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292" w:author="Brian Bohman" w:date="2021-10-27T05:58:00Z">
              <w:tcPr>
                <w:tcW w:w="1008" w:type="dxa"/>
                <w:vAlign w:val="center"/>
                <w:hideMark/>
              </w:tcPr>
            </w:tcPrChange>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293" w:author="Brian Bohman" w:date="2021-10-27T05:58:00Z">
              <w:tcPr>
                <w:tcW w:w="1008" w:type="dxa"/>
                <w:vAlign w:val="center"/>
                <w:hideMark/>
              </w:tcPr>
            </w:tcPrChange>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294" w:author="Brian Bohman" w:date="2021-10-27T05:58:00Z">
              <w:tcPr>
                <w:tcW w:w="720" w:type="dxa"/>
                <w:vAlign w:val="center"/>
                <w:hideMark/>
              </w:tcPr>
            </w:tcPrChange>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295" w:author="Brian Bohman" w:date="2021-10-27T05:58:00Z">
              <w:tcPr>
                <w:tcW w:w="1008" w:type="dxa"/>
                <w:vAlign w:val="center"/>
                <w:hideMark/>
              </w:tcPr>
            </w:tcPrChange>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96" w:author="Brian Bohman" w:date="2021-10-27T05:58:00Z">
              <w:tcPr>
                <w:tcW w:w="1152" w:type="dxa"/>
                <w:vAlign w:val="center"/>
                <w:hideMark/>
              </w:tcPr>
            </w:tcPrChange>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7297" w:author="Brian Bohman" w:date="2021-10-27T05:58:00Z">
              <w:tcPr>
                <w:tcW w:w="1008" w:type="dxa"/>
                <w:vAlign w:val="center"/>
                <w:hideMark/>
              </w:tcPr>
            </w:tcPrChange>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EC5BFD2" w14:textId="77777777" w:rsidTr="00E419CD">
        <w:trPr>
          <w:trHeight w:val="165"/>
          <w:trPrChange w:id="7298" w:author="Brian Bohman" w:date="2021-10-27T05:58:00Z">
            <w:trPr>
              <w:trHeight w:val="165"/>
            </w:trPr>
          </w:trPrChange>
        </w:trPr>
        <w:tc>
          <w:tcPr>
            <w:tcW w:w="360" w:type="dxa"/>
            <w:vAlign w:val="center"/>
            <w:hideMark/>
            <w:tcPrChange w:id="7299" w:author="Brian Bohman" w:date="2021-10-27T05:58:00Z">
              <w:tcPr>
                <w:tcW w:w="360" w:type="dxa"/>
                <w:vAlign w:val="center"/>
                <w:hideMark/>
              </w:tcPr>
            </w:tcPrChange>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Change w:id="7300" w:author="Brian Bohman" w:date="2021-10-27T05:58:00Z">
              <w:tcPr>
                <w:tcW w:w="864" w:type="dxa"/>
                <w:vAlign w:val="center"/>
                <w:hideMark/>
              </w:tcPr>
            </w:tcPrChange>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01" w:author="Brian Bohman" w:date="2021-10-27T05:58:00Z">
              <w:tcPr>
                <w:tcW w:w="1152" w:type="dxa"/>
                <w:vAlign w:val="center"/>
                <w:hideMark/>
              </w:tcPr>
            </w:tcPrChange>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02" w:author="Brian Bohman" w:date="2021-10-27T05:58:00Z">
              <w:tcPr>
                <w:tcW w:w="504" w:type="dxa"/>
                <w:vAlign w:val="center"/>
                <w:hideMark/>
              </w:tcPr>
            </w:tcPrChange>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303" w:author="Brian Bohman" w:date="2021-10-27T05:58:00Z">
              <w:tcPr>
                <w:tcW w:w="1008" w:type="dxa"/>
                <w:vAlign w:val="center"/>
                <w:hideMark/>
              </w:tcPr>
            </w:tcPrChange>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304" w:author="Brian Bohman" w:date="2021-10-27T05:58:00Z">
              <w:tcPr>
                <w:tcW w:w="1008" w:type="dxa"/>
                <w:vAlign w:val="center"/>
                <w:hideMark/>
              </w:tcPr>
            </w:tcPrChange>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305" w:author="Brian Bohman" w:date="2021-10-27T05:58:00Z">
              <w:tcPr>
                <w:tcW w:w="720" w:type="dxa"/>
                <w:vAlign w:val="center"/>
                <w:hideMark/>
              </w:tcPr>
            </w:tcPrChange>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306" w:author="Brian Bohman" w:date="2021-10-27T05:58:00Z">
              <w:tcPr>
                <w:tcW w:w="1008" w:type="dxa"/>
                <w:vAlign w:val="center"/>
                <w:hideMark/>
              </w:tcPr>
            </w:tcPrChange>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307" w:author="Brian Bohman" w:date="2021-10-27T05:58:00Z">
              <w:tcPr>
                <w:tcW w:w="1152" w:type="dxa"/>
                <w:vAlign w:val="center"/>
                <w:hideMark/>
              </w:tcPr>
            </w:tcPrChange>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440" w:type="dxa"/>
            <w:vAlign w:val="center"/>
            <w:hideMark/>
            <w:tcPrChange w:id="7308" w:author="Brian Bohman" w:date="2021-10-27T05:58:00Z">
              <w:tcPr>
                <w:tcW w:w="1008" w:type="dxa"/>
                <w:vAlign w:val="center"/>
                <w:hideMark/>
              </w:tcPr>
            </w:tcPrChange>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3C1A7E8F" w14:textId="77777777" w:rsidTr="00E419CD">
        <w:trPr>
          <w:trHeight w:val="165"/>
          <w:trPrChange w:id="7309" w:author="Brian Bohman" w:date="2021-10-27T05:58:00Z">
            <w:trPr>
              <w:trHeight w:val="165"/>
            </w:trPr>
          </w:trPrChange>
        </w:trPr>
        <w:tc>
          <w:tcPr>
            <w:tcW w:w="360" w:type="dxa"/>
            <w:vAlign w:val="center"/>
            <w:hideMark/>
            <w:tcPrChange w:id="7310" w:author="Brian Bohman" w:date="2021-10-27T05:58:00Z">
              <w:tcPr>
                <w:tcW w:w="360" w:type="dxa"/>
                <w:vAlign w:val="center"/>
                <w:hideMark/>
              </w:tcPr>
            </w:tcPrChange>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Change w:id="7311" w:author="Brian Bohman" w:date="2021-10-27T05:58:00Z">
              <w:tcPr>
                <w:tcW w:w="864" w:type="dxa"/>
                <w:vAlign w:val="center"/>
                <w:hideMark/>
              </w:tcPr>
            </w:tcPrChange>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12" w:author="Brian Bohman" w:date="2021-10-27T05:58:00Z">
              <w:tcPr>
                <w:tcW w:w="1152" w:type="dxa"/>
                <w:vAlign w:val="center"/>
                <w:hideMark/>
              </w:tcPr>
            </w:tcPrChange>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13" w:author="Brian Bohman" w:date="2021-10-27T05:58:00Z">
              <w:tcPr>
                <w:tcW w:w="504" w:type="dxa"/>
                <w:vAlign w:val="center"/>
                <w:hideMark/>
              </w:tcPr>
            </w:tcPrChange>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314" w:author="Brian Bohman" w:date="2021-10-27T05:58:00Z">
              <w:tcPr>
                <w:tcW w:w="1008" w:type="dxa"/>
                <w:vAlign w:val="center"/>
                <w:hideMark/>
              </w:tcPr>
            </w:tcPrChange>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315" w:author="Brian Bohman" w:date="2021-10-27T05:58:00Z">
              <w:tcPr>
                <w:tcW w:w="1008" w:type="dxa"/>
                <w:vAlign w:val="center"/>
                <w:hideMark/>
              </w:tcPr>
            </w:tcPrChange>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316" w:author="Brian Bohman" w:date="2021-10-27T05:58:00Z">
              <w:tcPr>
                <w:tcW w:w="720" w:type="dxa"/>
                <w:vAlign w:val="center"/>
                <w:hideMark/>
              </w:tcPr>
            </w:tcPrChange>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317" w:author="Brian Bohman" w:date="2021-10-27T05:58:00Z">
              <w:tcPr>
                <w:tcW w:w="1008" w:type="dxa"/>
                <w:vAlign w:val="center"/>
                <w:hideMark/>
              </w:tcPr>
            </w:tcPrChange>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318" w:author="Brian Bohman" w:date="2021-10-27T05:58:00Z">
              <w:tcPr>
                <w:tcW w:w="1152" w:type="dxa"/>
                <w:vAlign w:val="center"/>
                <w:hideMark/>
              </w:tcPr>
            </w:tcPrChange>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7319" w:author="Brian Bohman" w:date="2021-10-27T05:58:00Z">
              <w:tcPr>
                <w:tcW w:w="1008" w:type="dxa"/>
                <w:vAlign w:val="center"/>
                <w:hideMark/>
              </w:tcPr>
            </w:tcPrChange>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542C2ACE" w14:textId="77777777" w:rsidTr="00E419CD">
        <w:trPr>
          <w:trHeight w:val="165"/>
          <w:trPrChange w:id="7320" w:author="Brian Bohman" w:date="2021-10-27T05:58:00Z">
            <w:trPr>
              <w:trHeight w:val="165"/>
            </w:trPr>
          </w:trPrChange>
        </w:trPr>
        <w:tc>
          <w:tcPr>
            <w:tcW w:w="360" w:type="dxa"/>
            <w:vAlign w:val="center"/>
            <w:hideMark/>
            <w:tcPrChange w:id="7321" w:author="Brian Bohman" w:date="2021-10-27T05:58:00Z">
              <w:tcPr>
                <w:tcW w:w="360" w:type="dxa"/>
                <w:vAlign w:val="center"/>
                <w:hideMark/>
              </w:tcPr>
            </w:tcPrChange>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Change w:id="7322" w:author="Brian Bohman" w:date="2021-10-27T05:58:00Z">
              <w:tcPr>
                <w:tcW w:w="864" w:type="dxa"/>
                <w:vAlign w:val="center"/>
                <w:hideMark/>
              </w:tcPr>
            </w:tcPrChange>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23" w:author="Brian Bohman" w:date="2021-10-27T05:58:00Z">
              <w:tcPr>
                <w:tcW w:w="1152" w:type="dxa"/>
                <w:vAlign w:val="center"/>
                <w:hideMark/>
              </w:tcPr>
            </w:tcPrChange>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24" w:author="Brian Bohman" w:date="2021-10-27T05:58:00Z">
              <w:tcPr>
                <w:tcW w:w="504" w:type="dxa"/>
                <w:vAlign w:val="center"/>
                <w:hideMark/>
              </w:tcPr>
            </w:tcPrChange>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325" w:author="Brian Bohman" w:date="2021-10-27T05:58:00Z">
              <w:tcPr>
                <w:tcW w:w="1008" w:type="dxa"/>
                <w:vAlign w:val="center"/>
                <w:hideMark/>
              </w:tcPr>
            </w:tcPrChange>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326" w:author="Brian Bohman" w:date="2021-10-27T05:58:00Z">
              <w:tcPr>
                <w:tcW w:w="1008" w:type="dxa"/>
                <w:vAlign w:val="center"/>
                <w:hideMark/>
              </w:tcPr>
            </w:tcPrChange>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27" w:author="Brian Bohman" w:date="2021-10-27T05:58:00Z">
              <w:tcPr>
                <w:tcW w:w="720" w:type="dxa"/>
                <w:vAlign w:val="center"/>
                <w:hideMark/>
              </w:tcPr>
            </w:tcPrChange>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28" w:author="Brian Bohman" w:date="2021-10-27T05:58:00Z">
              <w:tcPr>
                <w:tcW w:w="1008" w:type="dxa"/>
                <w:vAlign w:val="center"/>
                <w:hideMark/>
              </w:tcPr>
            </w:tcPrChange>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29" w:author="Brian Bohman" w:date="2021-10-27T05:58:00Z">
              <w:tcPr>
                <w:tcW w:w="1152" w:type="dxa"/>
                <w:vAlign w:val="center"/>
                <w:hideMark/>
              </w:tcPr>
            </w:tcPrChange>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7330" w:author="Brian Bohman" w:date="2021-10-27T05:58:00Z">
              <w:tcPr>
                <w:tcW w:w="1008" w:type="dxa"/>
                <w:vAlign w:val="center"/>
                <w:hideMark/>
              </w:tcPr>
            </w:tcPrChange>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19CD" w:rsidRPr="009B3DCC" w14:paraId="5A1FAF99" w14:textId="77777777" w:rsidTr="00E419CD">
        <w:trPr>
          <w:trHeight w:val="165"/>
          <w:trPrChange w:id="7331" w:author="Brian Bohman" w:date="2021-10-27T05:58:00Z">
            <w:trPr>
              <w:trHeight w:val="165"/>
            </w:trPr>
          </w:trPrChange>
        </w:trPr>
        <w:tc>
          <w:tcPr>
            <w:tcW w:w="360" w:type="dxa"/>
            <w:vAlign w:val="center"/>
            <w:hideMark/>
            <w:tcPrChange w:id="7332" w:author="Brian Bohman" w:date="2021-10-27T05:58:00Z">
              <w:tcPr>
                <w:tcW w:w="360" w:type="dxa"/>
                <w:vAlign w:val="center"/>
                <w:hideMark/>
              </w:tcPr>
            </w:tcPrChange>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Change w:id="7333" w:author="Brian Bohman" w:date="2021-10-27T05:58:00Z">
              <w:tcPr>
                <w:tcW w:w="864" w:type="dxa"/>
                <w:vAlign w:val="center"/>
                <w:hideMark/>
              </w:tcPr>
            </w:tcPrChange>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34" w:author="Brian Bohman" w:date="2021-10-27T05:58:00Z">
              <w:tcPr>
                <w:tcW w:w="1152" w:type="dxa"/>
                <w:vAlign w:val="center"/>
                <w:hideMark/>
              </w:tcPr>
            </w:tcPrChange>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35" w:author="Brian Bohman" w:date="2021-10-27T05:58:00Z">
              <w:tcPr>
                <w:tcW w:w="504" w:type="dxa"/>
                <w:vAlign w:val="center"/>
                <w:hideMark/>
              </w:tcPr>
            </w:tcPrChange>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336" w:author="Brian Bohman" w:date="2021-10-27T05:58:00Z">
              <w:tcPr>
                <w:tcW w:w="1008" w:type="dxa"/>
                <w:vAlign w:val="center"/>
                <w:hideMark/>
              </w:tcPr>
            </w:tcPrChange>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337" w:author="Brian Bohman" w:date="2021-10-27T05:58:00Z">
              <w:tcPr>
                <w:tcW w:w="1008" w:type="dxa"/>
                <w:vAlign w:val="center"/>
                <w:hideMark/>
              </w:tcPr>
            </w:tcPrChange>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38" w:author="Brian Bohman" w:date="2021-10-27T05:58:00Z">
              <w:tcPr>
                <w:tcW w:w="720" w:type="dxa"/>
                <w:vAlign w:val="center"/>
                <w:hideMark/>
              </w:tcPr>
            </w:tcPrChange>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39" w:author="Brian Bohman" w:date="2021-10-27T05:58:00Z">
              <w:tcPr>
                <w:tcW w:w="1008" w:type="dxa"/>
                <w:vAlign w:val="center"/>
                <w:hideMark/>
              </w:tcPr>
            </w:tcPrChange>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40" w:author="Brian Bohman" w:date="2021-10-27T05:58:00Z">
              <w:tcPr>
                <w:tcW w:w="1152" w:type="dxa"/>
                <w:vAlign w:val="center"/>
                <w:hideMark/>
              </w:tcPr>
            </w:tcPrChange>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7341" w:author="Brian Bohman" w:date="2021-10-27T05:58:00Z">
              <w:tcPr>
                <w:tcW w:w="1008" w:type="dxa"/>
                <w:vAlign w:val="center"/>
                <w:hideMark/>
              </w:tcPr>
            </w:tcPrChange>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2247F802" w14:textId="77777777" w:rsidTr="00E419CD">
        <w:trPr>
          <w:trHeight w:val="165"/>
          <w:trPrChange w:id="7342" w:author="Brian Bohman" w:date="2021-10-27T05:58:00Z">
            <w:trPr>
              <w:trHeight w:val="165"/>
            </w:trPr>
          </w:trPrChange>
        </w:trPr>
        <w:tc>
          <w:tcPr>
            <w:tcW w:w="360" w:type="dxa"/>
            <w:vAlign w:val="center"/>
            <w:hideMark/>
            <w:tcPrChange w:id="7343" w:author="Brian Bohman" w:date="2021-10-27T05:58:00Z">
              <w:tcPr>
                <w:tcW w:w="360" w:type="dxa"/>
                <w:vAlign w:val="center"/>
                <w:hideMark/>
              </w:tcPr>
            </w:tcPrChange>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Change w:id="7344" w:author="Brian Bohman" w:date="2021-10-27T05:58:00Z">
              <w:tcPr>
                <w:tcW w:w="864" w:type="dxa"/>
                <w:vAlign w:val="center"/>
                <w:hideMark/>
              </w:tcPr>
            </w:tcPrChange>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45" w:author="Brian Bohman" w:date="2021-10-27T05:58:00Z">
              <w:tcPr>
                <w:tcW w:w="1152" w:type="dxa"/>
                <w:vAlign w:val="center"/>
                <w:hideMark/>
              </w:tcPr>
            </w:tcPrChange>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46" w:author="Brian Bohman" w:date="2021-10-27T05:58:00Z">
              <w:tcPr>
                <w:tcW w:w="504" w:type="dxa"/>
                <w:vAlign w:val="center"/>
                <w:hideMark/>
              </w:tcPr>
            </w:tcPrChange>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347" w:author="Brian Bohman" w:date="2021-10-27T05:58:00Z">
              <w:tcPr>
                <w:tcW w:w="1008" w:type="dxa"/>
                <w:vAlign w:val="center"/>
                <w:hideMark/>
              </w:tcPr>
            </w:tcPrChange>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348" w:author="Brian Bohman" w:date="2021-10-27T05:58:00Z">
              <w:tcPr>
                <w:tcW w:w="1008" w:type="dxa"/>
                <w:vAlign w:val="center"/>
                <w:hideMark/>
              </w:tcPr>
            </w:tcPrChange>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49" w:author="Brian Bohman" w:date="2021-10-27T05:58:00Z">
              <w:tcPr>
                <w:tcW w:w="720" w:type="dxa"/>
                <w:vAlign w:val="center"/>
                <w:hideMark/>
              </w:tcPr>
            </w:tcPrChange>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50" w:author="Brian Bohman" w:date="2021-10-27T05:58:00Z">
              <w:tcPr>
                <w:tcW w:w="1008" w:type="dxa"/>
                <w:vAlign w:val="center"/>
                <w:hideMark/>
              </w:tcPr>
            </w:tcPrChange>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51" w:author="Brian Bohman" w:date="2021-10-27T05:58:00Z">
              <w:tcPr>
                <w:tcW w:w="1152" w:type="dxa"/>
                <w:vAlign w:val="center"/>
                <w:hideMark/>
              </w:tcPr>
            </w:tcPrChange>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352" w:author="Brian Bohman" w:date="2021-10-27T05:58:00Z">
              <w:tcPr>
                <w:tcW w:w="1008" w:type="dxa"/>
                <w:vAlign w:val="center"/>
                <w:hideMark/>
              </w:tcPr>
            </w:tcPrChange>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28296EBC" w14:textId="77777777" w:rsidTr="00E419CD">
        <w:trPr>
          <w:trHeight w:val="165"/>
          <w:trPrChange w:id="7353" w:author="Brian Bohman" w:date="2021-10-27T05:58:00Z">
            <w:trPr>
              <w:trHeight w:val="165"/>
            </w:trPr>
          </w:trPrChange>
        </w:trPr>
        <w:tc>
          <w:tcPr>
            <w:tcW w:w="360" w:type="dxa"/>
            <w:vAlign w:val="center"/>
            <w:hideMark/>
            <w:tcPrChange w:id="7354" w:author="Brian Bohman" w:date="2021-10-27T05:58:00Z">
              <w:tcPr>
                <w:tcW w:w="360" w:type="dxa"/>
                <w:vAlign w:val="center"/>
                <w:hideMark/>
              </w:tcPr>
            </w:tcPrChange>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Change w:id="7355" w:author="Brian Bohman" w:date="2021-10-27T05:58:00Z">
              <w:tcPr>
                <w:tcW w:w="864" w:type="dxa"/>
                <w:vAlign w:val="center"/>
                <w:hideMark/>
              </w:tcPr>
            </w:tcPrChange>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56" w:author="Brian Bohman" w:date="2021-10-27T05:58:00Z">
              <w:tcPr>
                <w:tcW w:w="1152" w:type="dxa"/>
                <w:vAlign w:val="center"/>
                <w:hideMark/>
              </w:tcPr>
            </w:tcPrChange>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57" w:author="Brian Bohman" w:date="2021-10-27T05:58:00Z">
              <w:tcPr>
                <w:tcW w:w="504" w:type="dxa"/>
                <w:vAlign w:val="center"/>
                <w:hideMark/>
              </w:tcPr>
            </w:tcPrChange>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358" w:author="Brian Bohman" w:date="2021-10-27T05:58:00Z">
              <w:tcPr>
                <w:tcW w:w="1008" w:type="dxa"/>
                <w:vAlign w:val="center"/>
                <w:hideMark/>
              </w:tcPr>
            </w:tcPrChange>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359" w:author="Brian Bohman" w:date="2021-10-27T05:58:00Z">
              <w:tcPr>
                <w:tcW w:w="1008" w:type="dxa"/>
                <w:vAlign w:val="center"/>
                <w:hideMark/>
              </w:tcPr>
            </w:tcPrChange>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60" w:author="Brian Bohman" w:date="2021-10-27T05:58:00Z">
              <w:tcPr>
                <w:tcW w:w="720" w:type="dxa"/>
                <w:vAlign w:val="center"/>
                <w:hideMark/>
              </w:tcPr>
            </w:tcPrChange>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61" w:author="Brian Bohman" w:date="2021-10-27T05:58:00Z">
              <w:tcPr>
                <w:tcW w:w="1008" w:type="dxa"/>
                <w:vAlign w:val="center"/>
                <w:hideMark/>
              </w:tcPr>
            </w:tcPrChange>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62" w:author="Brian Bohman" w:date="2021-10-27T05:58:00Z">
              <w:tcPr>
                <w:tcW w:w="1152" w:type="dxa"/>
                <w:vAlign w:val="center"/>
                <w:hideMark/>
              </w:tcPr>
            </w:tcPrChange>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7363" w:author="Brian Bohman" w:date="2021-10-27T05:58:00Z">
              <w:tcPr>
                <w:tcW w:w="1008" w:type="dxa"/>
                <w:vAlign w:val="center"/>
                <w:hideMark/>
              </w:tcPr>
            </w:tcPrChange>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047FB9D4" w14:textId="77777777" w:rsidTr="00E419CD">
        <w:trPr>
          <w:trHeight w:val="165"/>
          <w:trPrChange w:id="7364" w:author="Brian Bohman" w:date="2021-10-27T05:58:00Z">
            <w:trPr>
              <w:trHeight w:val="165"/>
            </w:trPr>
          </w:trPrChange>
        </w:trPr>
        <w:tc>
          <w:tcPr>
            <w:tcW w:w="360" w:type="dxa"/>
            <w:vAlign w:val="center"/>
            <w:hideMark/>
            <w:tcPrChange w:id="7365" w:author="Brian Bohman" w:date="2021-10-27T05:58:00Z">
              <w:tcPr>
                <w:tcW w:w="360" w:type="dxa"/>
                <w:vAlign w:val="center"/>
                <w:hideMark/>
              </w:tcPr>
            </w:tcPrChange>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Change w:id="7366" w:author="Brian Bohman" w:date="2021-10-27T05:58:00Z">
              <w:tcPr>
                <w:tcW w:w="864" w:type="dxa"/>
                <w:vAlign w:val="center"/>
                <w:hideMark/>
              </w:tcPr>
            </w:tcPrChange>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67" w:author="Brian Bohman" w:date="2021-10-27T05:58:00Z">
              <w:tcPr>
                <w:tcW w:w="1152" w:type="dxa"/>
                <w:vAlign w:val="center"/>
                <w:hideMark/>
              </w:tcPr>
            </w:tcPrChange>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68" w:author="Brian Bohman" w:date="2021-10-27T05:58:00Z">
              <w:tcPr>
                <w:tcW w:w="504" w:type="dxa"/>
                <w:vAlign w:val="center"/>
                <w:hideMark/>
              </w:tcPr>
            </w:tcPrChange>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369" w:author="Brian Bohman" w:date="2021-10-27T05:58:00Z">
              <w:tcPr>
                <w:tcW w:w="1008" w:type="dxa"/>
                <w:vAlign w:val="center"/>
                <w:hideMark/>
              </w:tcPr>
            </w:tcPrChange>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370" w:author="Brian Bohman" w:date="2021-10-27T05:58:00Z">
              <w:tcPr>
                <w:tcW w:w="1008" w:type="dxa"/>
                <w:vAlign w:val="center"/>
                <w:hideMark/>
              </w:tcPr>
            </w:tcPrChange>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71" w:author="Brian Bohman" w:date="2021-10-27T05:58:00Z">
              <w:tcPr>
                <w:tcW w:w="720" w:type="dxa"/>
                <w:vAlign w:val="center"/>
                <w:hideMark/>
              </w:tcPr>
            </w:tcPrChange>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72" w:author="Brian Bohman" w:date="2021-10-27T05:58:00Z">
              <w:tcPr>
                <w:tcW w:w="1008" w:type="dxa"/>
                <w:vAlign w:val="center"/>
                <w:hideMark/>
              </w:tcPr>
            </w:tcPrChange>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73" w:author="Brian Bohman" w:date="2021-10-27T05:58:00Z">
              <w:tcPr>
                <w:tcW w:w="1152" w:type="dxa"/>
                <w:vAlign w:val="center"/>
                <w:hideMark/>
              </w:tcPr>
            </w:tcPrChange>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7374" w:author="Brian Bohman" w:date="2021-10-27T05:58:00Z">
              <w:tcPr>
                <w:tcW w:w="1008" w:type="dxa"/>
                <w:vAlign w:val="center"/>
                <w:hideMark/>
              </w:tcPr>
            </w:tcPrChange>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2B3FCF9" w14:textId="77777777" w:rsidTr="00E419CD">
        <w:trPr>
          <w:trHeight w:val="165"/>
          <w:trPrChange w:id="7375" w:author="Brian Bohman" w:date="2021-10-27T05:58:00Z">
            <w:trPr>
              <w:trHeight w:val="165"/>
            </w:trPr>
          </w:trPrChange>
        </w:trPr>
        <w:tc>
          <w:tcPr>
            <w:tcW w:w="360" w:type="dxa"/>
            <w:vAlign w:val="center"/>
            <w:hideMark/>
            <w:tcPrChange w:id="7376" w:author="Brian Bohman" w:date="2021-10-27T05:58:00Z">
              <w:tcPr>
                <w:tcW w:w="360" w:type="dxa"/>
                <w:vAlign w:val="center"/>
                <w:hideMark/>
              </w:tcPr>
            </w:tcPrChange>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Change w:id="7377" w:author="Brian Bohman" w:date="2021-10-27T05:58:00Z">
              <w:tcPr>
                <w:tcW w:w="864" w:type="dxa"/>
                <w:vAlign w:val="center"/>
                <w:hideMark/>
              </w:tcPr>
            </w:tcPrChange>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78" w:author="Brian Bohman" w:date="2021-10-27T05:58:00Z">
              <w:tcPr>
                <w:tcW w:w="1152" w:type="dxa"/>
                <w:vAlign w:val="center"/>
                <w:hideMark/>
              </w:tcPr>
            </w:tcPrChange>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79" w:author="Brian Bohman" w:date="2021-10-27T05:58:00Z">
              <w:tcPr>
                <w:tcW w:w="504" w:type="dxa"/>
                <w:vAlign w:val="center"/>
                <w:hideMark/>
              </w:tcPr>
            </w:tcPrChange>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380" w:author="Brian Bohman" w:date="2021-10-27T05:58:00Z">
              <w:tcPr>
                <w:tcW w:w="1008" w:type="dxa"/>
                <w:vAlign w:val="center"/>
                <w:hideMark/>
              </w:tcPr>
            </w:tcPrChange>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381" w:author="Brian Bohman" w:date="2021-10-27T05:58:00Z">
              <w:tcPr>
                <w:tcW w:w="1008" w:type="dxa"/>
                <w:vAlign w:val="center"/>
                <w:hideMark/>
              </w:tcPr>
            </w:tcPrChange>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82" w:author="Brian Bohman" w:date="2021-10-27T05:58:00Z">
              <w:tcPr>
                <w:tcW w:w="720" w:type="dxa"/>
                <w:vAlign w:val="center"/>
                <w:hideMark/>
              </w:tcPr>
            </w:tcPrChange>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83" w:author="Brian Bohman" w:date="2021-10-27T05:58:00Z">
              <w:tcPr>
                <w:tcW w:w="1008" w:type="dxa"/>
                <w:vAlign w:val="center"/>
                <w:hideMark/>
              </w:tcPr>
            </w:tcPrChange>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84" w:author="Brian Bohman" w:date="2021-10-27T05:58:00Z">
              <w:tcPr>
                <w:tcW w:w="1152" w:type="dxa"/>
                <w:vAlign w:val="center"/>
                <w:hideMark/>
              </w:tcPr>
            </w:tcPrChange>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385" w:author="Brian Bohman" w:date="2021-10-27T05:58:00Z">
              <w:tcPr>
                <w:tcW w:w="1008" w:type="dxa"/>
                <w:vAlign w:val="center"/>
                <w:hideMark/>
              </w:tcPr>
            </w:tcPrChange>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0C164A5F" w14:textId="77777777" w:rsidTr="00E419CD">
        <w:trPr>
          <w:trHeight w:val="165"/>
          <w:trPrChange w:id="7386" w:author="Brian Bohman" w:date="2021-10-27T05:58:00Z">
            <w:trPr>
              <w:trHeight w:val="165"/>
            </w:trPr>
          </w:trPrChange>
        </w:trPr>
        <w:tc>
          <w:tcPr>
            <w:tcW w:w="360" w:type="dxa"/>
            <w:vAlign w:val="center"/>
            <w:hideMark/>
            <w:tcPrChange w:id="7387" w:author="Brian Bohman" w:date="2021-10-27T05:58:00Z">
              <w:tcPr>
                <w:tcW w:w="360" w:type="dxa"/>
                <w:vAlign w:val="center"/>
                <w:hideMark/>
              </w:tcPr>
            </w:tcPrChange>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Change w:id="7388" w:author="Brian Bohman" w:date="2021-10-27T05:58:00Z">
              <w:tcPr>
                <w:tcW w:w="864" w:type="dxa"/>
                <w:vAlign w:val="center"/>
                <w:hideMark/>
              </w:tcPr>
            </w:tcPrChange>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89" w:author="Brian Bohman" w:date="2021-10-27T05:58:00Z">
              <w:tcPr>
                <w:tcW w:w="1152" w:type="dxa"/>
                <w:vAlign w:val="center"/>
                <w:hideMark/>
              </w:tcPr>
            </w:tcPrChange>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90" w:author="Brian Bohman" w:date="2021-10-27T05:58:00Z">
              <w:tcPr>
                <w:tcW w:w="504" w:type="dxa"/>
                <w:vAlign w:val="center"/>
                <w:hideMark/>
              </w:tcPr>
            </w:tcPrChange>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391" w:author="Brian Bohman" w:date="2021-10-27T05:58:00Z">
              <w:tcPr>
                <w:tcW w:w="1008" w:type="dxa"/>
                <w:vAlign w:val="center"/>
                <w:hideMark/>
              </w:tcPr>
            </w:tcPrChange>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392" w:author="Brian Bohman" w:date="2021-10-27T05:58:00Z">
              <w:tcPr>
                <w:tcW w:w="1008" w:type="dxa"/>
                <w:vAlign w:val="center"/>
                <w:hideMark/>
              </w:tcPr>
            </w:tcPrChange>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93" w:author="Brian Bohman" w:date="2021-10-27T05:58:00Z">
              <w:tcPr>
                <w:tcW w:w="720" w:type="dxa"/>
                <w:vAlign w:val="center"/>
                <w:hideMark/>
              </w:tcPr>
            </w:tcPrChange>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94" w:author="Brian Bohman" w:date="2021-10-27T05:58:00Z">
              <w:tcPr>
                <w:tcW w:w="1008" w:type="dxa"/>
                <w:vAlign w:val="center"/>
                <w:hideMark/>
              </w:tcPr>
            </w:tcPrChange>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95" w:author="Brian Bohman" w:date="2021-10-27T05:58:00Z">
              <w:tcPr>
                <w:tcW w:w="1152" w:type="dxa"/>
                <w:vAlign w:val="center"/>
                <w:hideMark/>
              </w:tcPr>
            </w:tcPrChange>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7396" w:author="Brian Bohman" w:date="2021-10-27T05:58:00Z">
              <w:tcPr>
                <w:tcW w:w="1008" w:type="dxa"/>
                <w:vAlign w:val="center"/>
                <w:hideMark/>
              </w:tcPr>
            </w:tcPrChange>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19CD" w:rsidRPr="009B3DCC" w14:paraId="658CC040" w14:textId="77777777" w:rsidTr="00E419CD">
        <w:trPr>
          <w:trHeight w:val="165"/>
          <w:trPrChange w:id="7397" w:author="Brian Bohman" w:date="2021-10-27T05:58:00Z">
            <w:trPr>
              <w:trHeight w:val="165"/>
            </w:trPr>
          </w:trPrChange>
        </w:trPr>
        <w:tc>
          <w:tcPr>
            <w:tcW w:w="360" w:type="dxa"/>
            <w:vAlign w:val="center"/>
            <w:hideMark/>
            <w:tcPrChange w:id="7398" w:author="Brian Bohman" w:date="2021-10-27T05:58:00Z">
              <w:tcPr>
                <w:tcW w:w="360" w:type="dxa"/>
                <w:vAlign w:val="center"/>
                <w:hideMark/>
              </w:tcPr>
            </w:tcPrChange>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Change w:id="7399" w:author="Brian Bohman" w:date="2021-10-27T05:58:00Z">
              <w:tcPr>
                <w:tcW w:w="864" w:type="dxa"/>
                <w:vAlign w:val="center"/>
                <w:hideMark/>
              </w:tcPr>
            </w:tcPrChange>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00" w:author="Brian Bohman" w:date="2021-10-27T05:58:00Z">
              <w:tcPr>
                <w:tcW w:w="1152" w:type="dxa"/>
                <w:vAlign w:val="center"/>
                <w:hideMark/>
              </w:tcPr>
            </w:tcPrChange>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01" w:author="Brian Bohman" w:date="2021-10-27T05:58:00Z">
              <w:tcPr>
                <w:tcW w:w="504" w:type="dxa"/>
                <w:vAlign w:val="center"/>
                <w:hideMark/>
              </w:tcPr>
            </w:tcPrChange>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402" w:author="Brian Bohman" w:date="2021-10-27T05:58:00Z">
              <w:tcPr>
                <w:tcW w:w="1008" w:type="dxa"/>
                <w:vAlign w:val="center"/>
                <w:hideMark/>
              </w:tcPr>
            </w:tcPrChange>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403" w:author="Brian Bohman" w:date="2021-10-27T05:58:00Z">
              <w:tcPr>
                <w:tcW w:w="1008" w:type="dxa"/>
                <w:vAlign w:val="center"/>
                <w:hideMark/>
              </w:tcPr>
            </w:tcPrChange>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04" w:author="Brian Bohman" w:date="2021-10-27T05:58:00Z">
              <w:tcPr>
                <w:tcW w:w="720" w:type="dxa"/>
                <w:vAlign w:val="center"/>
                <w:hideMark/>
              </w:tcPr>
            </w:tcPrChange>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05" w:author="Brian Bohman" w:date="2021-10-27T05:58:00Z">
              <w:tcPr>
                <w:tcW w:w="1008" w:type="dxa"/>
                <w:vAlign w:val="center"/>
                <w:hideMark/>
              </w:tcPr>
            </w:tcPrChange>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406" w:author="Brian Bohman" w:date="2021-10-27T05:58:00Z">
              <w:tcPr>
                <w:tcW w:w="1152" w:type="dxa"/>
                <w:vAlign w:val="center"/>
                <w:hideMark/>
              </w:tcPr>
            </w:tcPrChange>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7407" w:author="Brian Bohman" w:date="2021-10-27T05:58:00Z">
              <w:tcPr>
                <w:tcW w:w="1008" w:type="dxa"/>
                <w:vAlign w:val="center"/>
                <w:hideMark/>
              </w:tcPr>
            </w:tcPrChange>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449764E6" w14:textId="77777777" w:rsidTr="00E419CD">
        <w:trPr>
          <w:trHeight w:val="180"/>
          <w:trPrChange w:id="7408" w:author="Brian Bohman" w:date="2021-10-27T05:58:00Z">
            <w:trPr>
              <w:trHeight w:val="180"/>
            </w:trPr>
          </w:trPrChange>
        </w:trPr>
        <w:tc>
          <w:tcPr>
            <w:tcW w:w="360" w:type="dxa"/>
            <w:vAlign w:val="center"/>
            <w:hideMark/>
            <w:tcPrChange w:id="7409" w:author="Brian Bohman" w:date="2021-10-27T05:58:00Z">
              <w:tcPr>
                <w:tcW w:w="360" w:type="dxa"/>
                <w:vAlign w:val="center"/>
                <w:hideMark/>
              </w:tcPr>
            </w:tcPrChange>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Change w:id="7410" w:author="Brian Bohman" w:date="2021-10-27T05:58:00Z">
              <w:tcPr>
                <w:tcW w:w="864" w:type="dxa"/>
                <w:vAlign w:val="center"/>
                <w:hideMark/>
              </w:tcPr>
            </w:tcPrChange>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11" w:author="Brian Bohman" w:date="2021-10-27T05:58:00Z">
              <w:tcPr>
                <w:tcW w:w="1152" w:type="dxa"/>
                <w:vAlign w:val="center"/>
                <w:hideMark/>
              </w:tcPr>
            </w:tcPrChange>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12" w:author="Brian Bohman" w:date="2021-10-27T05:58:00Z">
              <w:tcPr>
                <w:tcW w:w="504" w:type="dxa"/>
                <w:vAlign w:val="center"/>
                <w:hideMark/>
              </w:tcPr>
            </w:tcPrChange>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413" w:author="Brian Bohman" w:date="2021-10-27T05:58:00Z">
              <w:tcPr>
                <w:tcW w:w="1008" w:type="dxa"/>
                <w:vAlign w:val="center"/>
                <w:hideMark/>
              </w:tcPr>
            </w:tcPrChange>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414" w:author="Brian Bohman" w:date="2021-10-27T05:58:00Z">
              <w:tcPr>
                <w:tcW w:w="1008" w:type="dxa"/>
                <w:vAlign w:val="center"/>
                <w:hideMark/>
              </w:tcPr>
            </w:tcPrChange>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15" w:author="Brian Bohman" w:date="2021-10-27T05:58:00Z">
              <w:tcPr>
                <w:tcW w:w="720" w:type="dxa"/>
                <w:vAlign w:val="center"/>
                <w:hideMark/>
              </w:tcPr>
            </w:tcPrChange>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16" w:author="Brian Bohman" w:date="2021-10-27T05:58:00Z">
              <w:tcPr>
                <w:tcW w:w="1008" w:type="dxa"/>
                <w:vAlign w:val="center"/>
                <w:hideMark/>
              </w:tcPr>
            </w:tcPrChange>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417" w:author="Brian Bohman" w:date="2021-10-27T05:58:00Z">
              <w:tcPr>
                <w:tcW w:w="1152" w:type="dxa"/>
                <w:vAlign w:val="center"/>
                <w:hideMark/>
              </w:tcPr>
            </w:tcPrChange>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440" w:type="dxa"/>
            <w:vAlign w:val="center"/>
            <w:hideMark/>
            <w:tcPrChange w:id="7418" w:author="Brian Bohman" w:date="2021-10-27T05:58:00Z">
              <w:tcPr>
                <w:tcW w:w="1008" w:type="dxa"/>
                <w:vAlign w:val="center"/>
                <w:hideMark/>
              </w:tcPr>
            </w:tcPrChange>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DDE89A4" w14:textId="77777777" w:rsidTr="00E419CD">
        <w:trPr>
          <w:trHeight w:val="165"/>
          <w:trPrChange w:id="7419" w:author="Brian Bohman" w:date="2021-10-27T05:58:00Z">
            <w:trPr>
              <w:trHeight w:val="165"/>
            </w:trPr>
          </w:trPrChange>
        </w:trPr>
        <w:tc>
          <w:tcPr>
            <w:tcW w:w="360" w:type="dxa"/>
            <w:vAlign w:val="center"/>
            <w:hideMark/>
            <w:tcPrChange w:id="7420" w:author="Brian Bohman" w:date="2021-10-27T05:58:00Z">
              <w:tcPr>
                <w:tcW w:w="360" w:type="dxa"/>
                <w:vAlign w:val="center"/>
                <w:hideMark/>
              </w:tcPr>
            </w:tcPrChange>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Change w:id="7421" w:author="Brian Bohman" w:date="2021-10-27T05:58:00Z">
              <w:tcPr>
                <w:tcW w:w="864" w:type="dxa"/>
                <w:vAlign w:val="center"/>
                <w:hideMark/>
              </w:tcPr>
            </w:tcPrChange>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22" w:author="Brian Bohman" w:date="2021-10-27T05:58:00Z">
              <w:tcPr>
                <w:tcW w:w="1152" w:type="dxa"/>
                <w:vAlign w:val="center"/>
                <w:hideMark/>
              </w:tcPr>
            </w:tcPrChange>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23" w:author="Brian Bohman" w:date="2021-10-27T05:58:00Z">
              <w:tcPr>
                <w:tcW w:w="504" w:type="dxa"/>
                <w:vAlign w:val="center"/>
                <w:hideMark/>
              </w:tcPr>
            </w:tcPrChange>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424" w:author="Brian Bohman" w:date="2021-10-27T05:58:00Z">
              <w:tcPr>
                <w:tcW w:w="1008" w:type="dxa"/>
                <w:vAlign w:val="center"/>
                <w:hideMark/>
              </w:tcPr>
            </w:tcPrChange>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425" w:author="Brian Bohman" w:date="2021-10-27T05:58:00Z">
              <w:tcPr>
                <w:tcW w:w="1008" w:type="dxa"/>
                <w:vAlign w:val="center"/>
                <w:hideMark/>
              </w:tcPr>
            </w:tcPrChange>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26" w:author="Brian Bohman" w:date="2021-10-27T05:58:00Z">
              <w:tcPr>
                <w:tcW w:w="720" w:type="dxa"/>
                <w:vAlign w:val="center"/>
                <w:hideMark/>
              </w:tcPr>
            </w:tcPrChange>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27" w:author="Brian Bohman" w:date="2021-10-27T05:58:00Z">
              <w:tcPr>
                <w:tcW w:w="1008" w:type="dxa"/>
                <w:vAlign w:val="center"/>
                <w:hideMark/>
              </w:tcPr>
            </w:tcPrChange>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428" w:author="Brian Bohman" w:date="2021-10-27T05:58:00Z">
              <w:tcPr>
                <w:tcW w:w="1152" w:type="dxa"/>
                <w:vAlign w:val="center"/>
                <w:hideMark/>
              </w:tcPr>
            </w:tcPrChange>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440" w:type="dxa"/>
            <w:vAlign w:val="center"/>
            <w:hideMark/>
            <w:tcPrChange w:id="7429" w:author="Brian Bohman" w:date="2021-10-27T05:58:00Z">
              <w:tcPr>
                <w:tcW w:w="1008" w:type="dxa"/>
                <w:vAlign w:val="center"/>
                <w:hideMark/>
              </w:tcPr>
            </w:tcPrChange>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7F8D8165" w14:textId="77777777" w:rsidTr="00E419CD">
        <w:trPr>
          <w:trHeight w:val="165"/>
          <w:trPrChange w:id="7430" w:author="Brian Bohman" w:date="2021-10-27T05:58:00Z">
            <w:trPr>
              <w:trHeight w:val="165"/>
            </w:trPr>
          </w:trPrChange>
        </w:trPr>
        <w:tc>
          <w:tcPr>
            <w:tcW w:w="360" w:type="dxa"/>
            <w:vAlign w:val="center"/>
            <w:hideMark/>
            <w:tcPrChange w:id="7431" w:author="Brian Bohman" w:date="2021-10-27T05:58:00Z">
              <w:tcPr>
                <w:tcW w:w="360" w:type="dxa"/>
                <w:vAlign w:val="center"/>
                <w:hideMark/>
              </w:tcPr>
            </w:tcPrChange>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Change w:id="7432" w:author="Brian Bohman" w:date="2021-10-27T05:58:00Z">
              <w:tcPr>
                <w:tcW w:w="864" w:type="dxa"/>
                <w:vAlign w:val="center"/>
                <w:hideMark/>
              </w:tcPr>
            </w:tcPrChange>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33" w:author="Brian Bohman" w:date="2021-10-27T05:58:00Z">
              <w:tcPr>
                <w:tcW w:w="1152" w:type="dxa"/>
                <w:vAlign w:val="center"/>
                <w:hideMark/>
              </w:tcPr>
            </w:tcPrChange>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34" w:author="Brian Bohman" w:date="2021-10-27T05:58:00Z">
              <w:tcPr>
                <w:tcW w:w="504" w:type="dxa"/>
                <w:vAlign w:val="center"/>
                <w:hideMark/>
              </w:tcPr>
            </w:tcPrChange>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435" w:author="Brian Bohman" w:date="2021-10-27T05:58:00Z">
              <w:tcPr>
                <w:tcW w:w="1008" w:type="dxa"/>
                <w:vAlign w:val="center"/>
                <w:hideMark/>
              </w:tcPr>
            </w:tcPrChange>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436" w:author="Brian Bohman" w:date="2021-10-27T05:58:00Z">
              <w:tcPr>
                <w:tcW w:w="1008" w:type="dxa"/>
                <w:vAlign w:val="center"/>
                <w:hideMark/>
              </w:tcPr>
            </w:tcPrChange>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37" w:author="Brian Bohman" w:date="2021-10-27T05:58:00Z">
              <w:tcPr>
                <w:tcW w:w="720" w:type="dxa"/>
                <w:vAlign w:val="center"/>
                <w:hideMark/>
              </w:tcPr>
            </w:tcPrChange>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38" w:author="Brian Bohman" w:date="2021-10-27T05:58:00Z">
              <w:tcPr>
                <w:tcW w:w="1008" w:type="dxa"/>
                <w:vAlign w:val="center"/>
                <w:hideMark/>
              </w:tcPr>
            </w:tcPrChange>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439" w:author="Brian Bohman" w:date="2021-10-27T05:58:00Z">
              <w:tcPr>
                <w:tcW w:w="1152" w:type="dxa"/>
                <w:vAlign w:val="center"/>
                <w:hideMark/>
              </w:tcPr>
            </w:tcPrChange>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440" w:type="dxa"/>
            <w:vAlign w:val="center"/>
            <w:hideMark/>
            <w:tcPrChange w:id="7440" w:author="Brian Bohman" w:date="2021-10-27T05:58:00Z">
              <w:tcPr>
                <w:tcW w:w="1008" w:type="dxa"/>
                <w:vAlign w:val="center"/>
                <w:hideMark/>
              </w:tcPr>
            </w:tcPrChange>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7946A9" w14:textId="77777777" w:rsidTr="00E419CD">
        <w:trPr>
          <w:trHeight w:val="165"/>
          <w:trPrChange w:id="7441" w:author="Brian Bohman" w:date="2021-10-27T05:58:00Z">
            <w:trPr>
              <w:trHeight w:val="165"/>
            </w:trPr>
          </w:trPrChange>
        </w:trPr>
        <w:tc>
          <w:tcPr>
            <w:tcW w:w="360" w:type="dxa"/>
            <w:vAlign w:val="center"/>
            <w:hideMark/>
            <w:tcPrChange w:id="7442" w:author="Brian Bohman" w:date="2021-10-27T05:58:00Z">
              <w:tcPr>
                <w:tcW w:w="360" w:type="dxa"/>
                <w:vAlign w:val="center"/>
                <w:hideMark/>
              </w:tcPr>
            </w:tcPrChange>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Change w:id="7443" w:author="Brian Bohman" w:date="2021-10-27T05:58:00Z">
              <w:tcPr>
                <w:tcW w:w="864" w:type="dxa"/>
                <w:vAlign w:val="center"/>
                <w:hideMark/>
              </w:tcPr>
            </w:tcPrChange>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44" w:author="Brian Bohman" w:date="2021-10-27T05:58:00Z">
              <w:tcPr>
                <w:tcW w:w="1152" w:type="dxa"/>
                <w:vAlign w:val="center"/>
                <w:hideMark/>
              </w:tcPr>
            </w:tcPrChange>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45" w:author="Brian Bohman" w:date="2021-10-27T05:58:00Z">
              <w:tcPr>
                <w:tcW w:w="504" w:type="dxa"/>
                <w:vAlign w:val="center"/>
                <w:hideMark/>
              </w:tcPr>
            </w:tcPrChange>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446" w:author="Brian Bohman" w:date="2021-10-27T05:58:00Z">
              <w:tcPr>
                <w:tcW w:w="1008" w:type="dxa"/>
                <w:vAlign w:val="center"/>
                <w:hideMark/>
              </w:tcPr>
            </w:tcPrChange>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447" w:author="Brian Bohman" w:date="2021-10-27T05:58:00Z">
              <w:tcPr>
                <w:tcW w:w="1008" w:type="dxa"/>
                <w:vAlign w:val="center"/>
                <w:hideMark/>
              </w:tcPr>
            </w:tcPrChange>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48" w:author="Brian Bohman" w:date="2021-10-27T05:58:00Z">
              <w:tcPr>
                <w:tcW w:w="720" w:type="dxa"/>
                <w:vAlign w:val="center"/>
                <w:hideMark/>
              </w:tcPr>
            </w:tcPrChange>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49" w:author="Brian Bohman" w:date="2021-10-27T05:58:00Z">
              <w:tcPr>
                <w:tcW w:w="1008" w:type="dxa"/>
                <w:vAlign w:val="center"/>
                <w:hideMark/>
              </w:tcPr>
            </w:tcPrChange>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450" w:author="Brian Bohman" w:date="2021-10-27T05:58:00Z">
              <w:tcPr>
                <w:tcW w:w="1152" w:type="dxa"/>
                <w:vAlign w:val="center"/>
                <w:hideMark/>
              </w:tcPr>
            </w:tcPrChange>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440" w:type="dxa"/>
            <w:vAlign w:val="center"/>
            <w:hideMark/>
            <w:tcPrChange w:id="7451" w:author="Brian Bohman" w:date="2021-10-27T05:58:00Z">
              <w:tcPr>
                <w:tcW w:w="1008" w:type="dxa"/>
                <w:vAlign w:val="center"/>
                <w:hideMark/>
              </w:tcPr>
            </w:tcPrChange>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38F2FF" w14:textId="77777777" w:rsidTr="00E419CD">
        <w:trPr>
          <w:trHeight w:val="165"/>
          <w:trPrChange w:id="7452" w:author="Brian Bohman" w:date="2021-10-27T05:58:00Z">
            <w:trPr>
              <w:trHeight w:val="165"/>
            </w:trPr>
          </w:trPrChange>
        </w:trPr>
        <w:tc>
          <w:tcPr>
            <w:tcW w:w="360" w:type="dxa"/>
            <w:vAlign w:val="center"/>
            <w:hideMark/>
            <w:tcPrChange w:id="7453" w:author="Brian Bohman" w:date="2021-10-27T05:58:00Z">
              <w:tcPr>
                <w:tcW w:w="360" w:type="dxa"/>
                <w:vAlign w:val="center"/>
                <w:hideMark/>
              </w:tcPr>
            </w:tcPrChange>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Change w:id="7454" w:author="Brian Bohman" w:date="2021-10-27T05:58:00Z">
              <w:tcPr>
                <w:tcW w:w="864" w:type="dxa"/>
                <w:vAlign w:val="center"/>
                <w:hideMark/>
              </w:tcPr>
            </w:tcPrChange>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55" w:author="Brian Bohman" w:date="2021-10-27T05:58:00Z">
              <w:tcPr>
                <w:tcW w:w="1152" w:type="dxa"/>
                <w:vAlign w:val="center"/>
                <w:hideMark/>
              </w:tcPr>
            </w:tcPrChange>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56" w:author="Brian Bohman" w:date="2021-10-27T05:58:00Z">
              <w:tcPr>
                <w:tcW w:w="504" w:type="dxa"/>
                <w:vAlign w:val="center"/>
                <w:hideMark/>
              </w:tcPr>
            </w:tcPrChange>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457" w:author="Brian Bohman" w:date="2021-10-27T05:58:00Z">
              <w:tcPr>
                <w:tcW w:w="1008" w:type="dxa"/>
                <w:vAlign w:val="center"/>
                <w:hideMark/>
              </w:tcPr>
            </w:tcPrChange>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458" w:author="Brian Bohman" w:date="2021-10-27T05:58:00Z">
              <w:tcPr>
                <w:tcW w:w="1008" w:type="dxa"/>
                <w:vAlign w:val="center"/>
                <w:hideMark/>
              </w:tcPr>
            </w:tcPrChange>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59" w:author="Brian Bohman" w:date="2021-10-27T05:58:00Z">
              <w:tcPr>
                <w:tcW w:w="720" w:type="dxa"/>
                <w:vAlign w:val="center"/>
                <w:hideMark/>
              </w:tcPr>
            </w:tcPrChange>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60" w:author="Brian Bohman" w:date="2021-10-27T05:58:00Z">
              <w:tcPr>
                <w:tcW w:w="1008" w:type="dxa"/>
                <w:vAlign w:val="center"/>
                <w:hideMark/>
              </w:tcPr>
            </w:tcPrChange>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461" w:author="Brian Bohman" w:date="2021-10-27T05:58:00Z">
              <w:tcPr>
                <w:tcW w:w="1152" w:type="dxa"/>
                <w:vAlign w:val="center"/>
                <w:hideMark/>
              </w:tcPr>
            </w:tcPrChange>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440" w:type="dxa"/>
            <w:vAlign w:val="center"/>
            <w:hideMark/>
            <w:tcPrChange w:id="7462" w:author="Brian Bohman" w:date="2021-10-27T05:58:00Z">
              <w:tcPr>
                <w:tcW w:w="1008" w:type="dxa"/>
                <w:vAlign w:val="center"/>
                <w:hideMark/>
              </w:tcPr>
            </w:tcPrChange>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635F088D" w14:textId="77777777" w:rsidTr="00E419CD">
        <w:trPr>
          <w:trHeight w:val="165"/>
          <w:trPrChange w:id="7463" w:author="Brian Bohman" w:date="2021-10-27T05:58:00Z">
            <w:trPr>
              <w:trHeight w:val="165"/>
            </w:trPr>
          </w:trPrChange>
        </w:trPr>
        <w:tc>
          <w:tcPr>
            <w:tcW w:w="360" w:type="dxa"/>
            <w:vAlign w:val="center"/>
            <w:hideMark/>
            <w:tcPrChange w:id="7464" w:author="Brian Bohman" w:date="2021-10-27T05:58:00Z">
              <w:tcPr>
                <w:tcW w:w="360" w:type="dxa"/>
                <w:vAlign w:val="center"/>
                <w:hideMark/>
              </w:tcPr>
            </w:tcPrChange>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Change w:id="7465" w:author="Brian Bohman" w:date="2021-10-27T05:58:00Z">
              <w:tcPr>
                <w:tcW w:w="864" w:type="dxa"/>
                <w:vAlign w:val="center"/>
                <w:hideMark/>
              </w:tcPr>
            </w:tcPrChange>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66" w:author="Brian Bohman" w:date="2021-10-27T05:58:00Z">
              <w:tcPr>
                <w:tcW w:w="1152" w:type="dxa"/>
                <w:vAlign w:val="center"/>
                <w:hideMark/>
              </w:tcPr>
            </w:tcPrChange>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67" w:author="Brian Bohman" w:date="2021-10-27T05:58:00Z">
              <w:tcPr>
                <w:tcW w:w="504" w:type="dxa"/>
                <w:vAlign w:val="center"/>
                <w:hideMark/>
              </w:tcPr>
            </w:tcPrChange>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468" w:author="Brian Bohman" w:date="2021-10-27T05:58:00Z">
              <w:tcPr>
                <w:tcW w:w="1008" w:type="dxa"/>
                <w:vAlign w:val="center"/>
                <w:hideMark/>
              </w:tcPr>
            </w:tcPrChange>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469" w:author="Brian Bohman" w:date="2021-10-27T05:58:00Z">
              <w:tcPr>
                <w:tcW w:w="1008" w:type="dxa"/>
                <w:vAlign w:val="center"/>
                <w:hideMark/>
              </w:tcPr>
            </w:tcPrChange>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70" w:author="Brian Bohman" w:date="2021-10-27T05:58:00Z">
              <w:tcPr>
                <w:tcW w:w="720" w:type="dxa"/>
                <w:vAlign w:val="center"/>
                <w:hideMark/>
              </w:tcPr>
            </w:tcPrChange>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71" w:author="Brian Bohman" w:date="2021-10-27T05:58:00Z">
              <w:tcPr>
                <w:tcW w:w="1008" w:type="dxa"/>
                <w:vAlign w:val="center"/>
                <w:hideMark/>
              </w:tcPr>
            </w:tcPrChange>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472" w:author="Brian Bohman" w:date="2021-10-27T05:58:00Z">
              <w:tcPr>
                <w:tcW w:w="1152" w:type="dxa"/>
                <w:vAlign w:val="center"/>
                <w:hideMark/>
              </w:tcPr>
            </w:tcPrChange>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440" w:type="dxa"/>
            <w:vAlign w:val="center"/>
            <w:hideMark/>
            <w:tcPrChange w:id="7473" w:author="Brian Bohman" w:date="2021-10-27T05:58:00Z">
              <w:tcPr>
                <w:tcW w:w="1008" w:type="dxa"/>
                <w:vAlign w:val="center"/>
                <w:hideMark/>
              </w:tcPr>
            </w:tcPrChange>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0E7F3C62" w14:textId="77777777" w:rsidTr="00E419CD">
        <w:trPr>
          <w:trHeight w:val="165"/>
          <w:trPrChange w:id="7474" w:author="Brian Bohman" w:date="2021-10-27T05:58:00Z">
            <w:trPr>
              <w:trHeight w:val="165"/>
            </w:trPr>
          </w:trPrChange>
        </w:trPr>
        <w:tc>
          <w:tcPr>
            <w:tcW w:w="360" w:type="dxa"/>
            <w:vAlign w:val="center"/>
            <w:hideMark/>
            <w:tcPrChange w:id="7475" w:author="Brian Bohman" w:date="2021-10-27T05:58:00Z">
              <w:tcPr>
                <w:tcW w:w="360" w:type="dxa"/>
                <w:vAlign w:val="center"/>
                <w:hideMark/>
              </w:tcPr>
            </w:tcPrChange>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Change w:id="7476" w:author="Brian Bohman" w:date="2021-10-27T05:58:00Z">
              <w:tcPr>
                <w:tcW w:w="864" w:type="dxa"/>
                <w:vAlign w:val="center"/>
                <w:hideMark/>
              </w:tcPr>
            </w:tcPrChange>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77" w:author="Brian Bohman" w:date="2021-10-27T05:58:00Z">
              <w:tcPr>
                <w:tcW w:w="1152" w:type="dxa"/>
                <w:vAlign w:val="center"/>
                <w:hideMark/>
              </w:tcPr>
            </w:tcPrChange>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78" w:author="Brian Bohman" w:date="2021-10-27T05:58:00Z">
              <w:tcPr>
                <w:tcW w:w="504" w:type="dxa"/>
                <w:vAlign w:val="center"/>
                <w:hideMark/>
              </w:tcPr>
            </w:tcPrChange>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479" w:author="Brian Bohman" w:date="2021-10-27T05:58:00Z">
              <w:tcPr>
                <w:tcW w:w="1008" w:type="dxa"/>
                <w:vAlign w:val="center"/>
                <w:hideMark/>
              </w:tcPr>
            </w:tcPrChange>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480" w:author="Brian Bohman" w:date="2021-10-27T05:58:00Z">
              <w:tcPr>
                <w:tcW w:w="1008" w:type="dxa"/>
                <w:vAlign w:val="center"/>
                <w:hideMark/>
              </w:tcPr>
            </w:tcPrChange>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81" w:author="Brian Bohman" w:date="2021-10-27T05:58:00Z">
              <w:tcPr>
                <w:tcW w:w="720" w:type="dxa"/>
                <w:vAlign w:val="center"/>
                <w:hideMark/>
              </w:tcPr>
            </w:tcPrChange>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82" w:author="Brian Bohman" w:date="2021-10-27T05:58:00Z">
              <w:tcPr>
                <w:tcW w:w="1008" w:type="dxa"/>
                <w:vAlign w:val="center"/>
                <w:hideMark/>
              </w:tcPr>
            </w:tcPrChange>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483" w:author="Brian Bohman" w:date="2021-10-27T05:58:00Z">
              <w:tcPr>
                <w:tcW w:w="1152" w:type="dxa"/>
                <w:vAlign w:val="center"/>
                <w:hideMark/>
              </w:tcPr>
            </w:tcPrChange>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440" w:type="dxa"/>
            <w:vAlign w:val="center"/>
            <w:hideMark/>
            <w:tcPrChange w:id="7484" w:author="Brian Bohman" w:date="2021-10-27T05:58:00Z">
              <w:tcPr>
                <w:tcW w:w="1008" w:type="dxa"/>
                <w:vAlign w:val="center"/>
                <w:hideMark/>
              </w:tcPr>
            </w:tcPrChange>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92B6B46" w14:textId="77777777" w:rsidTr="00E419CD">
        <w:trPr>
          <w:trHeight w:val="165"/>
          <w:trPrChange w:id="7485" w:author="Brian Bohman" w:date="2021-10-27T05:58:00Z">
            <w:trPr>
              <w:trHeight w:val="165"/>
            </w:trPr>
          </w:trPrChange>
        </w:trPr>
        <w:tc>
          <w:tcPr>
            <w:tcW w:w="360" w:type="dxa"/>
            <w:vAlign w:val="center"/>
            <w:hideMark/>
            <w:tcPrChange w:id="7486" w:author="Brian Bohman" w:date="2021-10-27T05:58:00Z">
              <w:tcPr>
                <w:tcW w:w="360" w:type="dxa"/>
                <w:vAlign w:val="center"/>
                <w:hideMark/>
              </w:tcPr>
            </w:tcPrChange>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Change w:id="7487" w:author="Brian Bohman" w:date="2021-10-27T05:58:00Z">
              <w:tcPr>
                <w:tcW w:w="864" w:type="dxa"/>
                <w:vAlign w:val="center"/>
                <w:hideMark/>
              </w:tcPr>
            </w:tcPrChange>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88" w:author="Brian Bohman" w:date="2021-10-27T05:58:00Z">
              <w:tcPr>
                <w:tcW w:w="1152" w:type="dxa"/>
                <w:vAlign w:val="center"/>
                <w:hideMark/>
              </w:tcPr>
            </w:tcPrChange>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89" w:author="Brian Bohman" w:date="2021-10-27T05:58:00Z">
              <w:tcPr>
                <w:tcW w:w="504" w:type="dxa"/>
                <w:vAlign w:val="center"/>
                <w:hideMark/>
              </w:tcPr>
            </w:tcPrChange>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490" w:author="Brian Bohman" w:date="2021-10-27T05:58:00Z">
              <w:tcPr>
                <w:tcW w:w="1008" w:type="dxa"/>
                <w:vAlign w:val="center"/>
                <w:hideMark/>
              </w:tcPr>
            </w:tcPrChange>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491" w:author="Brian Bohman" w:date="2021-10-27T05:58:00Z">
              <w:tcPr>
                <w:tcW w:w="1008" w:type="dxa"/>
                <w:vAlign w:val="center"/>
                <w:hideMark/>
              </w:tcPr>
            </w:tcPrChange>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492" w:author="Brian Bohman" w:date="2021-10-27T05:58:00Z">
              <w:tcPr>
                <w:tcW w:w="720" w:type="dxa"/>
                <w:vAlign w:val="center"/>
                <w:hideMark/>
              </w:tcPr>
            </w:tcPrChange>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493" w:author="Brian Bohman" w:date="2021-10-27T05:58:00Z">
              <w:tcPr>
                <w:tcW w:w="1008" w:type="dxa"/>
                <w:vAlign w:val="center"/>
                <w:hideMark/>
              </w:tcPr>
            </w:tcPrChange>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494" w:author="Brian Bohman" w:date="2021-10-27T05:58:00Z">
              <w:tcPr>
                <w:tcW w:w="1152" w:type="dxa"/>
                <w:vAlign w:val="center"/>
                <w:hideMark/>
              </w:tcPr>
            </w:tcPrChange>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440" w:type="dxa"/>
            <w:vAlign w:val="center"/>
            <w:hideMark/>
            <w:tcPrChange w:id="7495" w:author="Brian Bohman" w:date="2021-10-27T05:58:00Z">
              <w:tcPr>
                <w:tcW w:w="1008" w:type="dxa"/>
                <w:vAlign w:val="center"/>
                <w:hideMark/>
              </w:tcPr>
            </w:tcPrChange>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7590892B" w14:textId="77777777" w:rsidTr="00E419CD">
        <w:trPr>
          <w:trHeight w:val="165"/>
          <w:trPrChange w:id="7496" w:author="Brian Bohman" w:date="2021-10-27T05:58:00Z">
            <w:trPr>
              <w:trHeight w:val="165"/>
            </w:trPr>
          </w:trPrChange>
        </w:trPr>
        <w:tc>
          <w:tcPr>
            <w:tcW w:w="360" w:type="dxa"/>
            <w:vAlign w:val="center"/>
            <w:hideMark/>
            <w:tcPrChange w:id="7497" w:author="Brian Bohman" w:date="2021-10-27T05:58:00Z">
              <w:tcPr>
                <w:tcW w:w="360" w:type="dxa"/>
                <w:vAlign w:val="center"/>
                <w:hideMark/>
              </w:tcPr>
            </w:tcPrChange>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Change w:id="7498" w:author="Brian Bohman" w:date="2021-10-27T05:58:00Z">
              <w:tcPr>
                <w:tcW w:w="864" w:type="dxa"/>
                <w:vAlign w:val="center"/>
                <w:hideMark/>
              </w:tcPr>
            </w:tcPrChange>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99" w:author="Brian Bohman" w:date="2021-10-27T05:58:00Z">
              <w:tcPr>
                <w:tcW w:w="1152" w:type="dxa"/>
                <w:vAlign w:val="center"/>
                <w:hideMark/>
              </w:tcPr>
            </w:tcPrChange>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00" w:author="Brian Bohman" w:date="2021-10-27T05:58:00Z">
              <w:tcPr>
                <w:tcW w:w="504" w:type="dxa"/>
                <w:vAlign w:val="center"/>
                <w:hideMark/>
              </w:tcPr>
            </w:tcPrChange>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501" w:author="Brian Bohman" w:date="2021-10-27T05:58:00Z">
              <w:tcPr>
                <w:tcW w:w="1008" w:type="dxa"/>
                <w:vAlign w:val="center"/>
                <w:hideMark/>
              </w:tcPr>
            </w:tcPrChange>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502" w:author="Brian Bohman" w:date="2021-10-27T05:58:00Z">
              <w:tcPr>
                <w:tcW w:w="1008" w:type="dxa"/>
                <w:vAlign w:val="center"/>
                <w:hideMark/>
              </w:tcPr>
            </w:tcPrChange>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503" w:author="Brian Bohman" w:date="2021-10-27T05:58:00Z">
              <w:tcPr>
                <w:tcW w:w="720" w:type="dxa"/>
                <w:vAlign w:val="center"/>
                <w:hideMark/>
              </w:tcPr>
            </w:tcPrChange>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504" w:author="Brian Bohman" w:date="2021-10-27T05:58:00Z">
              <w:tcPr>
                <w:tcW w:w="1008" w:type="dxa"/>
                <w:vAlign w:val="center"/>
                <w:hideMark/>
              </w:tcPr>
            </w:tcPrChange>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505" w:author="Brian Bohman" w:date="2021-10-27T05:58:00Z">
              <w:tcPr>
                <w:tcW w:w="1152" w:type="dxa"/>
                <w:vAlign w:val="center"/>
                <w:hideMark/>
              </w:tcPr>
            </w:tcPrChange>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440" w:type="dxa"/>
            <w:vAlign w:val="center"/>
            <w:hideMark/>
            <w:tcPrChange w:id="7506" w:author="Brian Bohman" w:date="2021-10-27T05:58:00Z">
              <w:tcPr>
                <w:tcW w:w="1008" w:type="dxa"/>
                <w:vAlign w:val="center"/>
                <w:hideMark/>
              </w:tcPr>
            </w:tcPrChange>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228E1860" w14:textId="77777777" w:rsidTr="00E419CD">
        <w:trPr>
          <w:trHeight w:val="165"/>
          <w:trPrChange w:id="7507" w:author="Brian Bohman" w:date="2021-10-27T05:58:00Z">
            <w:trPr>
              <w:trHeight w:val="165"/>
            </w:trPr>
          </w:trPrChange>
        </w:trPr>
        <w:tc>
          <w:tcPr>
            <w:tcW w:w="360" w:type="dxa"/>
            <w:vAlign w:val="center"/>
            <w:hideMark/>
            <w:tcPrChange w:id="7508" w:author="Brian Bohman" w:date="2021-10-27T05:58:00Z">
              <w:tcPr>
                <w:tcW w:w="360" w:type="dxa"/>
                <w:vAlign w:val="center"/>
                <w:hideMark/>
              </w:tcPr>
            </w:tcPrChange>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Change w:id="7509" w:author="Brian Bohman" w:date="2021-10-27T05:58:00Z">
              <w:tcPr>
                <w:tcW w:w="864" w:type="dxa"/>
                <w:vAlign w:val="center"/>
                <w:hideMark/>
              </w:tcPr>
            </w:tcPrChange>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10" w:author="Brian Bohman" w:date="2021-10-27T05:58:00Z">
              <w:tcPr>
                <w:tcW w:w="1152" w:type="dxa"/>
                <w:vAlign w:val="center"/>
                <w:hideMark/>
              </w:tcPr>
            </w:tcPrChange>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11" w:author="Brian Bohman" w:date="2021-10-27T05:58:00Z">
              <w:tcPr>
                <w:tcW w:w="504" w:type="dxa"/>
                <w:vAlign w:val="center"/>
                <w:hideMark/>
              </w:tcPr>
            </w:tcPrChange>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512" w:author="Brian Bohman" w:date="2021-10-27T05:58:00Z">
              <w:tcPr>
                <w:tcW w:w="1008" w:type="dxa"/>
                <w:vAlign w:val="center"/>
                <w:hideMark/>
              </w:tcPr>
            </w:tcPrChange>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513" w:author="Brian Bohman" w:date="2021-10-27T05:58:00Z">
              <w:tcPr>
                <w:tcW w:w="1008" w:type="dxa"/>
                <w:vAlign w:val="center"/>
                <w:hideMark/>
              </w:tcPr>
            </w:tcPrChange>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514" w:author="Brian Bohman" w:date="2021-10-27T05:58:00Z">
              <w:tcPr>
                <w:tcW w:w="720" w:type="dxa"/>
                <w:vAlign w:val="center"/>
                <w:hideMark/>
              </w:tcPr>
            </w:tcPrChange>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515" w:author="Brian Bohman" w:date="2021-10-27T05:58:00Z">
              <w:tcPr>
                <w:tcW w:w="1008" w:type="dxa"/>
                <w:vAlign w:val="center"/>
                <w:hideMark/>
              </w:tcPr>
            </w:tcPrChange>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516" w:author="Brian Bohman" w:date="2021-10-27T05:58:00Z">
              <w:tcPr>
                <w:tcW w:w="1152" w:type="dxa"/>
                <w:vAlign w:val="center"/>
                <w:hideMark/>
              </w:tcPr>
            </w:tcPrChange>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440" w:type="dxa"/>
            <w:vAlign w:val="center"/>
            <w:hideMark/>
            <w:tcPrChange w:id="7517" w:author="Brian Bohman" w:date="2021-10-27T05:58:00Z">
              <w:tcPr>
                <w:tcW w:w="1008" w:type="dxa"/>
                <w:vAlign w:val="center"/>
                <w:hideMark/>
              </w:tcPr>
            </w:tcPrChange>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879C9C" w14:textId="77777777" w:rsidTr="00E419CD">
        <w:trPr>
          <w:trHeight w:val="165"/>
          <w:trPrChange w:id="7518" w:author="Brian Bohman" w:date="2021-10-27T05:58:00Z">
            <w:trPr>
              <w:trHeight w:val="165"/>
            </w:trPr>
          </w:trPrChange>
        </w:trPr>
        <w:tc>
          <w:tcPr>
            <w:tcW w:w="360" w:type="dxa"/>
            <w:vAlign w:val="center"/>
            <w:hideMark/>
            <w:tcPrChange w:id="7519" w:author="Brian Bohman" w:date="2021-10-27T05:58:00Z">
              <w:tcPr>
                <w:tcW w:w="360" w:type="dxa"/>
                <w:vAlign w:val="center"/>
                <w:hideMark/>
              </w:tcPr>
            </w:tcPrChange>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Change w:id="7520" w:author="Brian Bohman" w:date="2021-10-27T05:58:00Z">
              <w:tcPr>
                <w:tcW w:w="864" w:type="dxa"/>
                <w:vAlign w:val="center"/>
                <w:hideMark/>
              </w:tcPr>
            </w:tcPrChange>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21" w:author="Brian Bohman" w:date="2021-10-27T05:58:00Z">
              <w:tcPr>
                <w:tcW w:w="1152" w:type="dxa"/>
                <w:vAlign w:val="center"/>
                <w:hideMark/>
              </w:tcPr>
            </w:tcPrChange>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22" w:author="Brian Bohman" w:date="2021-10-27T05:58:00Z">
              <w:tcPr>
                <w:tcW w:w="504" w:type="dxa"/>
                <w:vAlign w:val="center"/>
                <w:hideMark/>
              </w:tcPr>
            </w:tcPrChange>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523" w:author="Brian Bohman" w:date="2021-10-27T05:58:00Z">
              <w:tcPr>
                <w:tcW w:w="1008" w:type="dxa"/>
                <w:vAlign w:val="center"/>
                <w:hideMark/>
              </w:tcPr>
            </w:tcPrChange>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524" w:author="Brian Bohman" w:date="2021-10-27T05:58:00Z">
              <w:tcPr>
                <w:tcW w:w="1008" w:type="dxa"/>
                <w:vAlign w:val="center"/>
                <w:hideMark/>
              </w:tcPr>
            </w:tcPrChange>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525" w:author="Brian Bohman" w:date="2021-10-27T05:58:00Z">
              <w:tcPr>
                <w:tcW w:w="720" w:type="dxa"/>
                <w:vAlign w:val="center"/>
                <w:hideMark/>
              </w:tcPr>
            </w:tcPrChange>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526" w:author="Brian Bohman" w:date="2021-10-27T05:58:00Z">
              <w:tcPr>
                <w:tcW w:w="1008" w:type="dxa"/>
                <w:vAlign w:val="center"/>
                <w:hideMark/>
              </w:tcPr>
            </w:tcPrChange>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527" w:author="Brian Bohman" w:date="2021-10-27T05:58:00Z">
              <w:tcPr>
                <w:tcW w:w="1152" w:type="dxa"/>
                <w:vAlign w:val="center"/>
                <w:hideMark/>
              </w:tcPr>
            </w:tcPrChange>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7528" w:author="Brian Bohman" w:date="2021-10-27T05:58:00Z">
              <w:tcPr>
                <w:tcW w:w="1008" w:type="dxa"/>
                <w:vAlign w:val="center"/>
                <w:hideMark/>
              </w:tcPr>
            </w:tcPrChange>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254D6A8" w14:textId="77777777" w:rsidTr="00E419CD">
        <w:trPr>
          <w:trHeight w:val="165"/>
          <w:trPrChange w:id="7529" w:author="Brian Bohman" w:date="2021-10-27T05:58:00Z">
            <w:trPr>
              <w:trHeight w:val="165"/>
            </w:trPr>
          </w:trPrChange>
        </w:trPr>
        <w:tc>
          <w:tcPr>
            <w:tcW w:w="360" w:type="dxa"/>
            <w:vAlign w:val="center"/>
            <w:hideMark/>
            <w:tcPrChange w:id="7530" w:author="Brian Bohman" w:date="2021-10-27T05:58:00Z">
              <w:tcPr>
                <w:tcW w:w="360" w:type="dxa"/>
                <w:vAlign w:val="center"/>
                <w:hideMark/>
              </w:tcPr>
            </w:tcPrChange>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Change w:id="7531" w:author="Brian Bohman" w:date="2021-10-27T05:58:00Z">
              <w:tcPr>
                <w:tcW w:w="864" w:type="dxa"/>
                <w:vAlign w:val="center"/>
                <w:hideMark/>
              </w:tcPr>
            </w:tcPrChange>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32" w:author="Brian Bohman" w:date="2021-10-27T05:58:00Z">
              <w:tcPr>
                <w:tcW w:w="1152" w:type="dxa"/>
                <w:vAlign w:val="center"/>
                <w:hideMark/>
              </w:tcPr>
            </w:tcPrChange>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33" w:author="Brian Bohman" w:date="2021-10-27T05:58:00Z">
              <w:tcPr>
                <w:tcW w:w="504" w:type="dxa"/>
                <w:vAlign w:val="center"/>
                <w:hideMark/>
              </w:tcPr>
            </w:tcPrChange>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534" w:author="Brian Bohman" w:date="2021-10-27T05:58:00Z">
              <w:tcPr>
                <w:tcW w:w="1008" w:type="dxa"/>
                <w:vAlign w:val="center"/>
                <w:hideMark/>
              </w:tcPr>
            </w:tcPrChange>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535" w:author="Brian Bohman" w:date="2021-10-27T05:58:00Z">
              <w:tcPr>
                <w:tcW w:w="1008" w:type="dxa"/>
                <w:vAlign w:val="center"/>
                <w:hideMark/>
              </w:tcPr>
            </w:tcPrChange>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536" w:author="Brian Bohman" w:date="2021-10-27T05:58:00Z">
              <w:tcPr>
                <w:tcW w:w="720" w:type="dxa"/>
                <w:vAlign w:val="center"/>
                <w:hideMark/>
              </w:tcPr>
            </w:tcPrChange>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537" w:author="Brian Bohman" w:date="2021-10-27T05:58:00Z">
              <w:tcPr>
                <w:tcW w:w="1008" w:type="dxa"/>
                <w:vAlign w:val="center"/>
                <w:hideMark/>
              </w:tcPr>
            </w:tcPrChange>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538" w:author="Brian Bohman" w:date="2021-10-27T05:58:00Z">
              <w:tcPr>
                <w:tcW w:w="1152" w:type="dxa"/>
                <w:vAlign w:val="center"/>
                <w:hideMark/>
              </w:tcPr>
            </w:tcPrChange>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440" w:type="dxa"/>
            <w:vAlign w:val="center"/>
            <w:hideMark/>
            <w:tcPrChange w:id="7539" w:author="Brian Bohman" w:date="2021-10-27T05:58:00Z">
              <w:tcPr>
                <w:tcW w:w="1008" w:type="dxa"/>
                <w:vAlign w:val="center"/>
                <w:hideMark/>
              </w:tcPr>
            </w:tcPrChange>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5680629" w14:textId="77777777" w:rsidTr="00E419CD">
        <w:trPr>
          <w:trHeight w:val="165"/>
          <w:trPrChange w:id="7540" w:author="Brian Bohman" w:date="2021-10-27T05:58:00Z">
            <w:trPr>
              <w:trHeight w:val="165"/>
            </w:trPr>
          </w:trPrChange>
        </w:trPr>
        <w:tc>
          <w:tcPr>
            <w:tcW w:w="360" w:type="dxa"/>
            <w:vAlign w:val="center"/>
            <w:hideMark/>
            <w:tcPrChange w:id="7541" w:author="Brian Bohman" w:date="2021-10-27T05:58:00Z">
              <w:tcPr>
                <w:tcW w:w="360" w:type="dxa"/>
                <w:vAlign w:val="center"/>
                <w:hideMark/>
              </w:tcPr>
            </w:tcPrChange>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Change w:id="7542" w:author="Brian Bohman" w:date="2021-10-27T05:58:00Z">
              <w:tcPr>
                <w:tcW w:w="864" w:type="dxa"/>
                <w:vAlign w:val="center"/>
                <w:hideMark/>
              </w:tcPr>
            </w:tcPrChange>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43" w:author="Brian Bohman" w:date="2021-10-27T05:58:00Z">
              <w:tcPr>
                <w:tcW w:w="1152" w:type="dxa"/>
                <w:vAlign w:val="center"/>
                <w:hideMark/>
              </w:tcPr>
            </w:tcPrChange>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44" w:author="Brian Bohman" w:date="2021-10-27T05:58:00Z">
              <w:tcPr>
                <w:tcW w:w="504" w:type="dxa"/>
                <w:vAlign w:val="center"/>
                <w:hideMark/>
              </w:tcPr>
            </w:tcPrChange>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545" w:author="Brian Bohman" w:date="2021-10-27T05:58:00Z">
              <w:tcPr>
                <w:tcW w:w="1008" w:type="dxa"/>
                <w:vAlign w:val="center"/>
                <w:hideMark/>
              </w:tcPr>
            </w:tcPrChange>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546" w:author="Brian Bohman" w:date="2021-10-27T05:58:00Z">
              <w:tcPr>
                <w:tcW w:w="1008" w:type="dxa"/>
                <w:vAlign w:val="center"/>
                <w:hideMark/>
              </w:tcPr>
            </w:tcPrChange>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547" w:author="Brian Bohman" w:date="2021-10-27T05:58:00Z">
              <w:tcPr>
                <w:tcW w:w="720" w:type="dxa"/>
                <w:vAlign w:val="center"/>
                <w:hideMark/>
              </w:tcPr>
            </w:tcPrChange>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548" w:author="Brian Bohman" w:date="2021-10-27T05:58:00Z">
              <w:tcPr>
                <w:tcW w:w="1008" w:type="dxa"/>
                <w:vAlign w:val="center"/>
                <w:hideMark/>
              </w:tcPr>
            </w:tcPrChange>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549" w:author="Brian Bohman" w:date="2021-10-27T05:58:00Z">
              <w:tcPr>
                <w:tcW w:w="1152" w:type="dxa"/>
                <w:vAlign w:val="center"/>
                <w:hideMark/>
              </w:tcPr>
            </w:tcPrChange>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440" w:type="dxa"/>
            <w:vAlign w:val="center"/>
            <w:hideMark/>
            <w:tcPrChange w:id="7550" w:author="Brian Bohman" w:date="2021-10-27T05:58:00Z">
              <w:tcPr>
                <w:tcW w:w="1008" w:type="dxa"/>
                <w:vAlign w:val="center"/>
                <w:hideMark/>
              </w:tcPr>
            </w:tcPrChange>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7035CA3F" w14:textId="77777777" w:rsidTr="00E419CD">
        <w:trPr>
          <w:trHeight w:val="165"/>
          <w:trPrChange w:id="7551" w:author="Brian Bohman" w:date="2021-10-27T05:58:00Z">
            <w:trPr>
              <w:trHeight w:val="165"/>
            </w:trPr>
          </w:trPrChange>
        </w:trPr>
        <w:tc>
          <w:tcPr>
            <w:tcW w:w="360" w:type="dxa"/>
            <w:vAlign w:val="center"/>
            <w:hideMark/>
            <w:tcPrChange w:id="7552" w:author="Brian Bohman" w:date="2021-10-27T05:58:00Z">
              <w:tcPr>
                <w:tcW w:w="360" w:type="dxa"/>
                <w:vAlign w:val="center"/>
                <w:hideMark/>
              </w:tcPr>
            </w:tcPrChange>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Change w:id="7553" w:author="Brian Bohman" w:date="2021-10-27T05:58:00Z">
              <w:tcPr>
                <w:tcW w:w="864" w:type="dxa"/>
                <w:vAlign w:val="center"/>
                <w:hideMark/>
              </w:tcPr>
            </w:tcPrChange>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54" w:author="Brian Bohman" w:date="2021-10-27T05:58:00Z">
              <w:tcPr>
                <w:tcW w:w="1152" w:type="dxa"/>
                <w:vAlign w:val="center"/>
                <w:hideMark/>
              </w:tcPr>
            </w:tcPrChange>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55" w:author="Brian Bohman" w:date="2021-10-27T05:58:00Z">
              <w:tcPr>
                <w:tcW w:w="504" w:type="dxa"/>
                <w:vAlign w:val="center"/>
                <w:hideMark/>
              </w:tcPr>
            </w:tcPrChange>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556" w:author="Brian Bohman" w:date="2021-10-27T05:58:00Z">
              <w:tcPr>
                <w:tcW w:w="1008" w:type="dxa"/>
                <w:vAlign w:val="center"/>
                <w:hideMark/>
              </w:tcPr>
            </w:tcPrChange>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557" w:author="Brian Bohman" w:date="2021-10-27T05:58:00Z">
              <w:tcPr>
                <w:tcW w:w="1008" w:type="dxa"/>
                <w:vAlign w:val="center"/>
                <w:hideMark/>
              </w:tcPr>
            </w:tcPrChange>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558" w:author="Brian Bohman" w:date="2021-10-27T05:58:00Z">
              <w:tcPr>
                <w:tcW w:w="720" w:type="dxa"/>
                <w:vAlign w:val="center"/>
                <w:hideMark/>
              </w:tcPr>
            </w:tcPrChange>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559" w:author="Brian Bohman" w:date="2021-10-27T05:58:00Z">
              <w:tcPr>
                <w:tcW w:w="1008" w:type="dxa"/>
                <w:vAlign w:val="center"/>
                <w:hideMark/>
              </w:tcPr>
            </w:tcPrChange>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560" w:author="Brian Bohman" w:date="2021-10-27T05:58:00Z">
              <w:tcPr>
                <w:tcW w:w="1152" w:type="dxa"/>
                <w:vAlign w:val="center"/>
                <w:hideMark/>
              </w:tcPr>
            </w:tcPrChange>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7561" w:author="Brian Bohman" w:date="2021-10-27T05:58:00Z">
              <w:tcPr>
                <w:tcW w:w="1008" w:type="dxa"/>
                <w:vAlign w:val="center"/>
                <w:hideMark/>
              </w:tcPr>
            </w:tcPrChange>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28ACC900" w14:textId="77777777" w:rsidTr="00E419CD">
        <w:trPr>
          <w:trHeight w:val="165"/>
          <w:trPrChange w:id="7562" w:author="Brian Bohman" w:date="2021-10-27T05:58:00Z">
            <w:trPr>
              <w:trHeight w:val="165"/>
            </w:trPr>
          </w:trPrChange>
        </w:trPr>
        <w:tc>
          <w:tcPr>
            <w:tcW w:w="360" w:type="dxa"/>
            <w:vAlign w:val="center"/>
            <w:hideMark/>
            <w:tcPrChange w:id="7563" w:author="Brian Bohman" w:date="2021-10-27T05:58:00Z">
              <w:tcPr>
                <w:tcW w:w="360" w:type="dxa"/>
                <w:vAlign w:val="center"/>
                <w:hideMark/>
              </w:tcPr>
            </w:tcPrChange>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Change w:id="7564" w:author="Brian Bohman" w:date="2021-10-27T05:58:00Z">
              <w:tcPr>
                <w:tcW w:w="864" w:type="dxa"/>
                <w:vAlign w:val="center"/>
                <w:hideMark/>
              </w:tcPr>
            </w:tcPrChange>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65" w:author="Brian Bohman" w:date="2021-10-27T05:58:00Z">
              <w:tcPr>
                <w:tcW w:w="1152" w:type="dxa"/>
                <w:vAlign w:val="center"/>
                <w:hideMark/>
              </w:tcPr>
            </w:tcPrChange>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66" w:author="Brian Bohman" w:date="2021-10-27T05:58:00Z">
              <w:tcPr>
                <w:tcW w:w="504" w:type="dxa"/>
                <w:vAlign w:val="center"/>
                <w:hideMark/>
              </w:tcPr>
            </w:tcPrChange>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567" w:author="Brian Bohman" w:date="2021-10-27T05:58:00Z">
              <w:tcPr>
                <w:tcW w:w="1008" w:type="dxa"/>
                <w:vAlign w:val="center"/>
                <w:hideMark/>
              </w:tcPr>
            </w:tcPrChange>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568" w:author="Brian Bohman" w:date="2021-10-27T05:58:00Z">
              <w:tcPr>
                <w:tcW w:w="1008" w:type="dxa"/>
                <w:vAlign w:val="center"/>
                <w:hideMark/>
              </w:tcPr>
            </w:tcPrChange>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569" w:author="Brian Bohman" w:date="2021-10-27T05:58:00Z">
              <w:tcPr>
                <w:tcW w:w="720" w:type="dxa"/>
                <w:vAlign w:val="center"/>
                <w:hideMark/>
              </w:tcPr>
            </w:tcPrChange>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570" w:author="Brian Bohman" w:date="2021-10-27T05:58:00Z">
              <w:tcPr>
                <w:tcW w:w="1008" w:type="dxa"/>
                <w:vAlign w:val="center"/>
                <w:hideMark/>
              </w:tcPr>
            </w:tcPrChange>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571" w:author="Brian Bohman" w:date="2021-10-27T05:58:00Z">
              <w:tcPr>
                <w:tcW w:w="1152" w:type="dxa"/>
                <w:vAlign w:val="center"/>
                <w:hideMark/>
              </w:tcPr>
            </w:tcPrChange>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440" w:type="dxa"/>
            <w:vAlign w:val="center"/>
            <w:hideMark/>
            <w:tcPrChange w:id="7572" w:author="Brian Bohman" w:date="2021-10-27T05:58:00Z">
              <w:tcPr>
                <w:tcW w:w="1008" w:type="dxa"/>
                <w:vAlign w:val="center"/>
                <w:hideMark/>
              </w:tcPr>
            </w:tcPrChange>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191D814A" w14:textId="77777777" w:rsidTr="00E419CD">
        <w:trPr>
          <w:trHeight w:val="180"/>
          <w:trPrChange w:id="7573" w:author="Brian Bohman" w:date="2021-10-27T05:58:00Z">
            <w:trPr>
              <w:trHeight w:val="180"/>
            </w:trPr>
          </w:trPrChange>
        </w:trPr>
        <w:tc>
          <w:tcPr>
            <w:tcW w:w="360" w:type="dxa"/>
            <w:vAlign w:val="center"/>
            <w:hideMark/>
            <w:tcPrChange w:id="7574" w:author="Brian Bohman" w:date="2021-10-27T05:58:00Z">
              <w:tcPr>
                <w:tcW w:w="360" w:type="dxa"/>
                <w:vAlign w:val="center"/>
                <w:hideMark/>
              </w:tcPr>
            </w:tcPrChange>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Change w:id="7575" w:author="Brian Bohman" w:date="2021-10-27T05:58:00Z">
              <w:tcPr>
                <w:tcW w:w="864" w:type="dxa"/>
                <w:vAlign w:val="center"/>
                <w:hideMark/>
              </w:tcPr>
            </w:tcPrChange>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76" w:author="Brian Bohman" w:date="2021-10-27T05:58:00Z">
              <w:tcPr>
                <w:tcW w:w="1152" w:type="dxa"/>
                <w:vAlign w:val="center"/>
                <w:hideMark/>
              </w:tcPr>
            </w:tcPrChange>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77" w:author="Brian Bohman" w:date="2021-10-27T05:58:00Z">
              <w:tcPr>
                <w:tcW w:w="504" w:type="dxa"/>
                <w:vAlign w:val="center"/>
                <w:hideMark/>
              </w:tcPr>
            </w:tcPrChange>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578" w:author="Brian Bohman" w:date="2021-10-27T05:58:00Z">
              <w:tcPr>
                <w:tcW w:w="1008" w:type="dxa"/>
                <w:vAlign w:val="center"/>
                <w:hideMark/>
              </w:tcPr>
            </w:tcPrChange>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579" w:author="Brian Bohman" w:date="2021-10-27T05:58:00Z">
              <w:tcPr>
                <w:tcW w:w="1008" w:type="dxa"/>
                <w:vAlign w:val="center"/>
                <w:hideMark/>
              </w:tcPr>
            </w:tcPrChange>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580" w:author="Brian Bohman" w:date="2021-10-27T05:58:00Z">
              <w:tcPr>
                <w:tcW w:w="720" w:type="dxa"/>
                <w:vAlign w:val="center"/>
                <w:hideMark/>
              </w:tcPr>
            </w:tcPrChange>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581" w:author="Brian Bohman" w:date="2021-10-27T05:58:00Z">
              <w:tcPr>
                <w:tcW w:w="1008" w:type="dxa"/>
                <w:vAlign w:val="center"/>
                <w:hideMark/>
              </w:tcPr>
            </w:tcPrChange>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582" w:author="Brian Bohman" w:date="2021-10-27T05:58:00Z">
              <w:tcPr>
                <w:tcW w:w="1152" w:type="dxa"/>
                <w:vAlign w:val="center"/>
                <w:hideMark/>
              </w:tcPr>
            </w:tcPrChange>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440" w:type="dxa"/>
            <w:vAlign w:val="center"/>
            <w:hideMark/>
            <w:tcPrChange w:id="7583" w:author="Brian Bohman" w:date="2021-10-27T05:58:00Z">
              <w:tcPr>
                <w:tcW w:w="1008" w:type="dxa"/>
                <w:vAlign w:val="center"/>
                <w:hideMark/>
              </w:tcPr>
            </w:tcPrChange>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6369E0FC" w14:textId="77777777" w:rsidTr="00E419CD">
        <w:trPr>
          <w:trHeight w:val="165"/>
          <w:trPrChange w:id="7584" w:author="Brian Bohman" w:date="2021-10-27T05:58:00Z">
            <w:trPr>
              <w:trHeight w:val="165"/>
            </w:trPr>
          </w:trPrChange>
        </w:trPr>
        <w:tc>
          <w:tcPr>
            <w:tcW w:w="360" w:type="dxa"/>
            <w:vAlign w:val="center"/>
            <w:hideMark/>
            <w:tcPrChange w:id="7585" w:author="Brian Bohman" w:date="2021-10-27T05:58:00Z">
              <w:tcPr>
                <w:tcW w:w="360" w:type="dxa"/>
                <w:vAlign w:val="center"/>
                <w:hideMark/>
              </w:tcPr>
            </w:tcPrChange>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Change w:id="7586" w:author="Brian Bohman" w:date="2021-10-27T05:58:00Z">
              <w:tcPr>
                <w:tcW w:w="864" w:type="dxa"/>
                <w:vAlign w:val="center"/>
                <w:hideMark/>
              </w:tcPr>
            </w:tcPrChange>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87" w:author="Brian Bohman" w:date="2021-10-27T05:58:00Z">
              <w:tcPr>
                <w:tcW w:w="1152" w:type="dxa"/>
                <w:vAlign w:val="center"/>
                <w:hideMark/>
              </w:tcPr>
            </w:tcPrChange>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88" w:author="Brian Bohman" w:date="2021-10-27T05:58:00Z">
              <w:tcPr>
                <w:tcW w:w="504" w:type="dxa"/>
                <w:vAlign w:val="center"/>
                <w:hideMark/>
              </w:tcPr>
            </w:tcPrChange>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589" w:author="Brian Bohman" w:date="2021-10-27T05:58:00Z">
              <w:tcPr>
                <w:tcW w:w="1008" w:type="dxa"/>
                <w:vAlign w:val="center"/>
                <w:hideMark/>
              </w:tcPr>
            </w:tcPrChange>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590" w:author="Brian Bohman" w:date="2021-10-27T05:58:00Z">
              <w:tcPr>
                <w:tcW w:w="1008" w:type="dxa"/>
                <w:vAlign w:val="center"/>
                <w:hideMark/>
              </w:tcPr>
            </w:tcPrChange>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91" w:author="Brian Bohman" w:date="2021-10-27T05:58:00Z">
              <w:tcPr>
                <w:tcW w:w="720" w:type="dxa"/>
                <w:vAlign w:val="center"/>
                <w:hideMark/>
              </w:tcPr>
            </w:tcPrChange>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92" w:author="Brian Bohman" w:date="2021-10-27T05:58:00Z">
              <w:tcPr>
                <w:tcW w:w="1008" w:type="dxa"/>
                <w:vAlign w:val="center"/>
                <w:hideMark/>
              </w:tcPr>
            </w:tcPrChange>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593" w:author="Brian Bohman" w:date="2021-10-27T05:58:00Z">
              <w:tcPr>
                <w:tcW w:w="1152" w:type="dxa"/>
                <w:vAlign w:val="center"/>
                <w:hideMark/>
              </w:tcPr>
            </w:tcPrChange>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440" w:type="dxa"/>
            <w:vAlign w:val="center"/>
            <w:hideMark/>
            <w:tcPrChange w:id="7594" w:author="Brian Bohman" w:date="2021-10-27T05:58:00Z">
              <w:tcPr>
                <w:tcW w:w="1008" w:type="dxa"/>
                <w:vAlign w:val="center"/>
                <w:hideMark/>
              </w:tcPr>
            </w:tcPrChange>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7660B96" w14:textId="77777777" w:rsidTr="00E419CD">
        <w:trPr>
          <w:trHeight w:val="165"/>
          <w:trPrChange w:id="7595" w:author="Brian Bohman" w:date="2021-10-27T05:58:00Z">
            <w:trPr>
              <w:trHeight w:val="165"/>
            </w:trPr>
          </w:trPrChange>
        </w:trPr>
        <w:tc>
          <w:tcPr>
            <w:tcW w:w="360" w:type="dxa"/>
            <w:vAlign w:val="center"/>
            <w:hideMark/>
            <w:tcPrChange w:id="7596" w:author="Brian Bohman" w:date="2021-10-27T05:58:00Z">
              <w:tcPr>
                <w:tcW w:w="360" w:type="dxa"/>
                <w:vAlign w:val="center"/>
                <w:hideMark/>
              </w:tcPr>
            </w:tcPrChange>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Change w:id="7597" w:author="Brian Bohman" w:date="2021-10-27T05:58:00Z">
              <w:tcPr>
                <w:tcW w:w="864" w:type="dxa"/>
                <w:vAlign w:val="center"/>
                <w:hideMark/>
              </w:tcPr>
            </w:tcPrChange>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98" w:author="Brian Bohman" w:date="2021-10-27T05:58:00Z">
              <w:tcPr>
                <w:tcW w:w="1152" w:type="dxa"/>
                <w:vAlign w:val="center"/>
                <w:hideMark/>
              </w:tcPr>
            </w:tcPrChange>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99" w:author="Brian Bohman" w:date="2021-10-27T05:58:00Z">
              <w:tcPr>
                <w:tcW w:w="504" w:type="dxa"/>
                <w:vAlign w:val="center"/>
                <w:hideMark/>
              </w:tcPr>
            </w:tcPrChange>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600" w:author="Brian Bohman" w:date="2021-10-27T05:58:00Z">
              <w:tcPr>
                <w:tcW w:w="1008" w:type="dxa"/>
                <w:vAlign w:val="center"/>
                <w:hideMark/>
              </w:tcPr>
            </w:tcPrChange>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601" w:author="Brian Bohman" w:date="2021-10-27T05:58:00Z">
              <w:tcPr>
                <w:tcW w:w="1008" w:type="dxa"/>
                <w:vAlign w:val="center"/>
                <w:hideMark/>
              </w:tcPr>
            </w:tcPrChange>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02" w:author="Brian Bohman" w:date="2021-10-27T05:58:00Z">
              <w:tcPr>
                <w:tcW w:w="720" w:type="dxa"/>
                <w:vAlign w:val="center"/>
                <w:hideMark/>
              </w:tcPr>
            </w:tcPrChange>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03" w:author="Brian Bohman" w:date="2021-10-27T05:58:00Z">
              <w:tcPr>
                <w:tcW w:w="1008" w:type="dxa"/>
                <w:vAlign w:val="center"/>
                <w:hideMark/>
              </w:tcPr>
            </w:tcPrChange>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604" w:author="Brian Bohman" w:date="2021-10-27T05:58:00Z">
              <w:tcPr>
                <w:tcW w:w="1152" w:type="dxa"/>
                <w:vAlign w:val="center"/>
                <w:hideMark/>
              </w:tcPr>
            </w:tcPrChange>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440" w:type="dxa"/>
            <w:vAlign w:val="center"/>
            <w:hideMark/>
            <w:tcPrChange w:id="7605" w:author="Brian Bohman" w:date="2021-10-27T05:58:00Z">
              <w:tcPr>
                <w:tcW w:w="1008" w:type="dxa"/>
                <w:vAlign w:val="center"/>
                <w:hideMark/>
              </w:tcPr>
            </w:tcPrChange>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728E1E41" w14:textId="77777777" w:rsidTr="00E419CD">
        <w:trPr>
          <w:trHeight w:val="165"/>
          <w:trPrChange w:id="7606" w:author="Brian Bohman" w:date="2021-10-27T05:58:00Z">
            <w:trPr>
              <w:trHeight w:val="165"/>
            </w:trPr>
          </w:trPrChange>
        </w:trPr>
        <w:tc>
          <w:tcPr>
            <w:tcW w:w="360" w:type="dxa"/>
            <w:vAlign w:val="center"/>
            <w:hideMark/>
            <w:tcPrChange w:id="7607" w:author="Brian Bohman" w:date="2021-10-27T05:58:00Z">
              <w:tcPr>
                <w:tcW w:w="360" w:type="dxa"/>
                <w:vAlign w:val="center"/>
                <w:hideMark/>
              </w:tcPr>
            </w:tcPrChange>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Change w:id="7608" w:author="Brian Bohman" w:date="2021-10-27T05:58:00Z">
              <w:tcPr>
                <w:tcW w:w="864" w:type="dxa"/>
                <w:vAlign w:val="center"/>
                <w:hideMark/>
              </w:tcPr>
            </w:tcPrChange>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09" w:author="Brian Bohman" w:date="2021-10-27T05:58:00Z">
              <w:tcPr>
                <w:tcW w:w="1152" w:type="dxa"/>
                <w:vAlign w:val="center"/>
                <w:hideMark/>
              </w:tcPr>
            </w:tcPrChange>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10" w:author="Brian Bohman" w:date="2021-10-27T05:58:00Z">
              <w:tcPr>
                <w:tcW w:w="504" w:type="dxa"/>
                <w:vAlign w:val="center"/>
                <w:hideMark/>
              </w:tcPr>
            </w:tcPrChange>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611" w:author="Brian Bohman" w:date="2021-10-27T05:58:00Z">
              <w:tcPr>
                <w:tcW w:w="1008" w:type="dxa"/>
                <w:vAlign w:val="center"/>
                <w:hideMark/>
              </w:tcPr>
            </w:tcPrChange>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612" w:author="Brian Bohman" w:date="2021-10-27T05:58:00Z">
              <w:tcPr>
                <w:tcW w:w="1008" w:type="dxa"/>
                <w:vAlign w:val="center"/>
                <w:hideMark/>
              </w:tcPr>
            </w:tcPrChange>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13" w:author="Brian Bohman" w:date="2021-10-27T05:58:00Z">
              <w:tcPr>
                <w:tcW w:w="720" w:type="dxa"/>
                <w:vAlign w:val="center"/>
                <w:hideMark/>
              </w:tcPr>
            </w:tcPrChange>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14" w:author="Brian Bohman" w:date="2021-10-27T05:58:00Z">
              <w:tcPr>
                <w:tcW w:w="1008" w:type="dxa"/>
                <w:vAlign w:val="center"/>
                <w:hideMark/>
              </w:tcPr>
            </w:tcPrChange>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615" w:author="Brian Bohman" w:date="2021-10-27T05:58:00Z">
              <w:tcPr>
                <w:tcW w:w="1152" w:type="dxa"/>
                <w:vAlign w:val="center"/>
                <w:hideMark/>
              </w:tcPr>
            </w:tcPrChange>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7616" w:author="Brian Bohman" w:date="2021-10-27T05:58:00Z">
              <w:tcPr>
                <w:tcW w:w="1008" w:type="dxa"/>
                <w:vAlign w:val="center"/>
                <w:hideMark/>
              </w:tcPr>
            </w:tcPrChange>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0AE14230" w14:textId="77777777" w:rsidTr="00E419CD">
        <w:trPr>
          <w:trHeight w:val="165"/>
          <w:trPrChange w:id="7617" w:author="Brian Bohman" w:date="2021-10-27T05:58:00Z">
            <w:trPr>
              <w:trHeight w:val="165"/>
            </w:trPr>
          </w:trPrChange>
        </w:trPr>
        <w:tc>
          <w:tcPr>
            <w:tcW w:w="360" w:type="dxa"/>
            <w:vAlign w:val="center"/>
            <w:hideMark/>
            <w:tcPrChange w:id="7618" w:author="Brian Bohman" w:date="2021-10-27T05:58:00Z">
              <w:tcPr>
                <w:tcW w:w="360" w:type="dxa"/>
                <w:vAlign w:val="center"/>
                <w:hideMark/>
              </w:tcPr>
            </w:tcPrChange>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Change w:id="7619" w:author="Brian Bohman" w:date="2021-10-27T05:58:00Z">
              <w:tcPr>
                <w:tcW w:w="864" w:type="dxa"/>
                <w:vAlign w:val="center"/>
                <w:hideMark/>
              </w:tcPr>
            </w:tcPrChange>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20" w:author="Brian Bohman" w:date="2021-10-27T05:58:00Z">
              <w:tcPr>
                <w:tcW w:w="1152" w:type="dxa"/>
                <w:vAlign w:val="center"/>
                <w:hideMark/>
              </w:tcPr>
            </w:tcPrChange>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21" w:author="Brian Bohman" w:date="2021-10-27T05:58:00Z">
              <w:tcPr>
                <w:tcW w:w="504" w:type="dxa"/>
                <w:vAlign w:val="center"/>
                <w:hideMark/>
              </w:tcPr>
            </w:tcPrChange>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622" w:author="Brian Bohman" w:date="2021-10-27T05:58:00Z">
              <w:tcPr>
                <w:tcW w:w="1008" w:type="dxa"/>
                <w:vAlign w:val="center"/>
                <w:hideMark/>
              </w:tcPr>
            </w:tcPrChange>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623" w:author="Brian Bohman" w:date="2021-10-27T05:58:00Z">
              <w:tcPr>
                <w:tcW w:w="1008" w:type="dxa"/>
                <w:vAlign w:val="center"/>
                <w:hideMark/>
              </w:tcPr>
            </w:tcPrChange>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24" w:author="Brian Bohman" w:date="2021-10-27T05:58:00Z">
              <w:tcPr>
                <w:tcW w:w="720" w:type="dxa"/>
                <w:vAlign w:val="center"/>
                <w:hideMark/>
              </w:tcPr>
            </w:tcPrChange>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25" w:author="Brian Bohman" w:date="2021-10-27T05:58:00Z">
              <w:tcPr>
                <w:tcW w:w="1008" w:type="dxa"/>
                <w:vAlign w:val="center"/>
                <w:hideMark/>
              </w:tcPr>
            </w:tcPrChange>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626" w:author="Brian Bohman" w:date="2021-10-27T05:58:00Z">
              <w:tcPr>
                <w:tcW w:w="1152" w:type="dxa"/>
                <w:vAlign w:val="center"/>
                <w:hideMark/>
              </w:tcPr>
            </w:tcPrChange>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440" w:type="dxa"/>
            <w:vAlign w:val="center"/>
            <w:hideMark/>
            <w:tcPrChange w:id="7627" w:author="Brian Bohman" w:date="2021-10-27T05:58:00Z">
              <w:tcPr>
                <w:tcW w:w="1008" w:type="dxa"/>
                <w:vAlign w:val="center"/>
                <w:hideMark/>
              </w:tcPr>
            </w:tcPrChange>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789BCCB9" w14:textId="77777777" w:rsidTr="00E419CD">
        <w:trPr>
          <w:trHeight w:val="165"/>
          <w:trPrChange w:id="7628" w:author="Brian Bohman" w:date="2021-10-27T05:58:00Z">
            <w:trPr>
              <w:trHeight w:val="165"/>
            </w:trPr>
          </w:trPrChange>
        </w:trPr>
        <w:tc>
          <w:tcPr>
            <w:tcW w:w="360" w:type="dxa"/>
            <w:vAlign w:val="center"/>
            <w:hideMark/>
            <w:tcPrChange w:id="7629" w:author="Brian Bohman" w:date="2021-10-27T05:58:00Z">
              <w:tcPr>
                <w:tcW w:w="360" w:type="dxa"/>
                <w:vAlign w:val="center"/>
                <w:hideMark/>
              </w:tcPr>
            </w:tcPrChange>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Change w:id="7630" w:author="Brian Bohman" w:date="2021-10-27T05:58:00Z">
              <w:tcPr>
                <w:tcW w:w="864" w:type="dxa"/>
                <w:vAlign w:val="center"/>
                <w:hideMark/>
              </w:tcPr>
            </w:tcPrChange>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31" w:author="Brian Bohman" w:date="2021-10-27T05:58:00Z">
              <w:tcPr>
                <w:tcW w:w="1152" w:type="dxa"/>
                <w:vAlign w:val="center"/>
                <w:hideMark/>
              </w:tcPr>
            </w:tcPrChange>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32" w:author="Brian Bohman" w:date="2021-10-27T05:58:00Z">
              <w:tcPr>
                <w:tcW w:w="504" w:type="dxa"/>
                <w:vAlign w:val="center"/>
                <w:hideMark/>
              </w:tcPr>
            </w:tcPrChange>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633" w:author="Brian Bohman" w:date="2021-10-27T05:58:00Z">
              <w:tcPr>
                <w:tcW w:w="1008" w:type="dxa"/>
                <w:vAlign w:val="center"/>
                <w:hideMark/>
              </w:tcPr>
            </w:tcPrChange>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634" w:author="Brian Bohman" w:date="2021-10-27T05:58:00Z">
              <w:tcPr>
                <w:tcW w:w="1008" w:type="dxa"/>
                <w:vAlign w:val="center"/>
                <w:hideMark/>
              </w:tcPr>
            </w:tcPrChange>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35" w:author="Brian Bohman" w:date="2021-10-27T05:58:00Z">
              <w:tcPr>
                <w:tcW w:w="720" w:type="dxa"/>
                <w:vAlign w:val="center"/>
                <w:hideMark/>
              </w:tcPr>
            </w:tcPrChange>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36" w:author="Brian Bohman" w:date="2021-10-27T05:58:00Z">
              <w:tcPr>
                <w:tcW w:w="1008" w:type="dxa"/>
                <w:vAlign w:val="center"/>
                <w:hideMark/>
              </w:tcPr>
            </w:tcPrChange>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37" w:author="Brian Bohman" w:date="2021-10-27T05:58:00Z">
              <w:tcPr>
                <w:tcW w:w="1152" w:type="dxa"/>
                <w:vAlign w:val="center"/>
                <w:hideMark/>
              </w:tcPr>
            </w:tcPrChange>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440" w:type="dxa"/>
            <w:vAlign w:val="center"/>
            <w:hideMark/>
            <w:tcPrChange w:id="7638" w:author="Brian Bohman" w:date="2021-10-27T05:58:00Z">
              <w:tcPr>
                <w:tcW w:w="1008" w:type="dxa"/>
                <w:vAlign w:val="center"/>
                <w:hideMark/>
              </w:tcPr>
            </w:tcPrChange>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19CD" w:rsidRPr="009B3DCC" w14:paraId="38BEF8D3" w14:textId="77777777" w:rsidTr="00E419CD">
        <w:trPr>
          <w:trHeight w:val="165"/>
          <w:trPrChange w:id="7639" w:author="Brian Bohman" w:date="2021-10-27T05:58:00Z">
            <w:trPr>
              <w:trHeight w:val="165"/>
            </w:trPr>
          </w:trPrChange>
        </w:trPr>
        <w:tc>
          <w:tcPr>
            <w:tcW w:w="360" w:type="dxa"/>
            <w:vAlign w:val="center"/>
            <w:hideMark/>
            <w:tcPrChange w:id="7640" w:author="Brian Bohman" w:date="2021-10-27T05:58:00Z">
              <w:tcPr>
                <w:tcW w:w="360" w:type="dxa"/>
                <w:vAlign w:val="center"/>
                <w:hideMark/>
              </w:tcPr>
            </w:tcPrChange>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Change w:id="7641" w:author="Brian Bohman" w:date="2021-10-27T05:58:00Z">
              <w:tcPr>
                <w:tcW w:w="864" w:type="dxa"/>
                <w:vAlign w:val="center"/>
                <w:hideMark/>
              </w:tcPr>
            </w:tcPrChange>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42" w:author="Brian Bohman" w:date="2021-10-27T05:58:00Z">
              <w:tcPr>
                <w:tcW w:w="1152" w:type="dxa"/>
                <w:vAlign w:val="center"/>
                <w:hideMark/>
              </w:tcPr>
            </w:tcPrChange>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43" w:author="Brian Bohman" w:date="2021-10-27T05:58:00Z">
              <w:tcPr>
                <w:tcW w:w="504" w:type="dxa"/>
                <w:vAlign w:val="center"/>
                <w:hideMark/>
              </w:tcPr>
            </w:tcPrChange>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644" w:author="Brian Bohman" w:date="2021-10-27T05:58:00Z">
              <w:tcPr>
                <w:tcW w:w="1008" w:type="dxa"/>
                <w:vAlign w:val="center"/>
                <w:hideMark/>
              </w:tcPr>
            </w:tcPrChange>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645" w:author="Brian Bohman" w:date="2021-10-27T05:58:00Z">
              <w:tcPr>
                <w:tcW w:w="1008" w:type="dxa"/>
                <w:vAlign w:val="center"/>
                <w:hideMark/>
              </w:tcPr>
            </w:tcPrChange>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46" w:author="Brian Bohman" w:date="2021-10-27T05:58:00Z">
              <w:tcPr>
                <w:tcW w:w="720" w:type="dxa"/>
                <w:vAlign w:val="center"/>
                <w:hideMark/>
              </w:tcPr>
            </w:tcPrChange>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47" w:author="Brian Bohman" w:date="2021-10-27T05:58:00Z">
              <w:tcPr>
                <w:tcW w:w="1008" w:type="dxa"/>
                <w:vAlign w:val="center"/>
                <w:hideMark/>
              </w:tcPr>
            </w:tcPrChange>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48" w:author="Brian Bohman" w:date="2021-10-27T05:58:00Z">
              <w:tcPr>
                <w:tcW w:w="1152" w:type="dxa"/>
                <w:vAlign w:val="center"/>
                <w:hideMark/>
              </w:tcPr>
            </w:tcPrChange>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7649" w:author="Brian Bohman" w:date="2021-10-27T05:58:00Z">
              <w:tcPr>
                <w:tcW w:w="1008" w:type="dxa"/>
                <w:vAlign w:val="center"/>
                <w:hideMark/>
              </w:tcPr>
            </w:tcPrChange>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19CD" w:rsidRPr="009B3DCC" w14:paraId="5C947921" w14:textId="77777777" w:rsidTr="00E419CD">
        <w:trPr>
          <w:trHeight w:val="165"/>
          <w:trPrChange w:id="7650" w:author="Brian Bohman" w:date="2021-10-27T05:58:00Z">
            <w:trPr>
              <w:trHeight w:val="165"/>
            </w:trPr>
          </w:trPrChange>
        </w:trPr>
        <w:tc>
          <w:tcPr>
            <w:tcW w:w="360" w:type="dxa"/>
            <w:vAlign w:val="center"/>
            <w:hideMark/>
            <w:tcPrChange w:id="7651" w:author="Brian Bohman" w:date="2021-10-27T05:58:00Z">
              <w:tcPr>
                <w:tcW w:w="360" w:type="dxa"/>
                <w:vAlign w:val="center"/>
                <w:hideMark/>
              </w:tcPr>
            </w:tcPrChange>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Change w:id="7652" w:author="Brian Bohman" w:date="2021-10-27T05:58:00Z">
              <w:tcPr>
                <w:tcW w:w="864" w:type="dxa"/>
                <w:vAlign w:val="center"/>
                <w:hideMark/>
              </w:tcPr>
            </w:tcPrChange>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53" w:author="Brian Bohman" w:date="2021-10-27T05:58:00Z">
              <w:tcPr>
                <w:tcW w:w="1152" w:type="dxa"/>
                <w:vAlign w:val="center"/>
                <w:hideMark/>
              </w:tcPr>
            </w:tcPrChange>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54" w:author="Brian Bohman" w:date="2021-10-27T05:58:00Z">
              <w:tcPr>
                <w:tcW w:w="504" w:type="dxa"/>
                <w:vAlign w:val="center"/>
                <w:hideMark/>
              </w:tcPr>
            </w:tcPrChange>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655" w:author="Brian Bohman" w:date="2021-10-27T05:58:00Z">
              <w:tcPr>
                <w:tcW w:w="1008" w:type="dxa"/>
                <w:vAlign w:val="center"/>
                <w:hideMark/>
              </w:tcPr>
            </w:tcPrChange>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656" w:author="Brian Bohman" w:date="2021-10-27T05:58:00Z">
              <w:tcPr>
                <w:tcW w:w="1008" w:type="dxa"/>
                <w:vAlign w:val="center"/>
                <w:hideMark/>
              </w:tcPr>
            </w:tcPrChange>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57" w:author="Brian Bohman" w:date="2021-10-27T05:58:00Z">
              <w:tcPr>
                <w:tcW w:w="720" w:type="dxa"/>
                <w:vAlign w:val="center"/>
                <w:hideMark/>
              </w:tcPr>
            </w:tcPrChange>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58" w:author="Brian Bohman" w:date="2021-10-27T05:58:00Z">
              <w:tcPr>
                <w:tcW w:w="1008" w:type="dxa"/>
                <w:vAlign w:val="center"/>
                <w:hideMark/>
              </w:tcPr>
            </w:tcPrChange>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59" w:author="Brian Bohman" w:date="2021-10-27T05:58:00Z">
              <w:tcPr>
                <w:tcW w:w="1152" w:type="dxa"/>
                <w:vAlign w:val="center"/>
                <w:hideMark/>
              </w:tcPr>
            </w:tcPrChange>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7660" w:author="Brian Bohman" w:date="2021-10-27T05:58:00Z">
              <w:tcPr>
                <w:tcW w:w="1008" w:type="dxa"/>
                <w:vAlign w:val="center"/>
                <w:hideMark/>
              </w:tcPr>
            </w:tcPrChange>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4A5DB8F" w14:textId="77777777" w:rsidTr="00E419CD">
        <w:trPr>
          <w:trHeight w:val="165"/>
          <w:trPrChange w:id="7661" w:author="Brian Bohman" w:date="2021-10-27T05:58:00Z">
            <w:trPr>
              <w:trHeight w:val="165"/>
            </w:trPr>
          </w:trPrChange>
        </w:trPr>
        <w:tc>
          <w:tcPr>
            <w:tcW w:w="360" w:type="dxa"/>
            <w:vAlign w:val="center"/>
            <w:hideMark/>
            <w:tcPrChange w:id="7662" w:author="Brian Bohman" w:date="2021-10-27T05:58:00Z">
              <w:tcPr>
                <w:tcW w:w="360" w:type="dxa"/>
                <w:vAlign w:val="center"/>
                <w:hideMark/>
              </w:tcPr>
            </w:tcPrChange>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Change w:id="7663" w:author="Brian Bohman" w:date="2021-10-27T05:58:00Z">
              <w:tcPr>
                <w:tcW w:w="864" w:type="dxa"/>
                <w:vAlign w:val="center"/>
                <w:hideMark/>
              </w:tcPr>
            </w:tcPrChange>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64" w:author="Brian Bohman" w:date="2021-10-27T05:58:00Z">
              <w:tcPr>
                <w:tcW w:w="1152" w:type="dxa"/>
                <w:vAlign w:val="center"/>
                <w:hideMark/>
              </w:tcPr>
            </w:tcPrChange>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65" w:author="Brian Bohman" w:date="2021-10-27T05:58:00Z">
              <w:tcPr>
                <w:tcW w:w="504" w:type="dxa"/>
                <w:vAlign w:val="center"/>
                <w:hideMark/>
              </w:tcPr>
            </w:tcPrChange>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666" w:author="Brian Bohman" w:date="2021-10-27T05:58:00Z">
              <w:tcPr>
                <w:tcW w:w="1008" w:type="dxa"/>
                <w:vAlign w:val="center"/>
                <w:hideMark/>
              </w:tcPr>
            </w:tcPrChange>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667" w:author="Brian Bohman" w:date="2021-10-27T05:58:00Z">
              <w:tcPr>
                <w:tcW w:w="1008" w:type="dxa"/>
                <w:vAlign w:val="center"/>
                <w:hideMark/>
              </w:tcPr>
            </w:tcPrChange>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68" w:author="Brian Bohman" w:date="2021-10-27T05:58:00Z">
              <w:tcPr>
                <w:tcW w:w="720" w:type="dxa"/>
                <w:vAlign w:val="center"/>
                <w:hideMark/>
              </w:tcPr>
            </w:tcPrChange>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69" w:author="Brian Bohman" w:date="2021-10-27T05:58:00Z">
              <w:tcPr>
                <w:tcW w:w="1008" w:type="dxa"/>
                <w:vAlign w:val="center"/>
                <w:hideMark/>
              </w:tcPr>
            </w:tcPrChange>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670" w:author="Brian Bohman" w:date="2021-10-27T05:58:00Z">
              <w:tcPr>
                <w:tcW w:w="1152" w:type="dxa"/>
                <w:vAlign w:val="center"/>
                <w:hideMark/>
              </w:tcPr>
            </w:tcPrChange>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7671" w:author="Brian Bohman" w:date="2021-10-27T05:58:00Z">
              <w:tcPr>
                <w:tcW w:w="1008" w:type="dxa"/>
                <w:vAlign w:val="center"/>
                <w:hideMark/>
              </w:tcPr>
            </w:tcPrChange>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19CD" w:rsidRPr="009B3DCC" w14:paraId="677F942F" w14:textId="77777777" w:rsidTr="00E419CD">
        <w:trPr>
          <w:trHeight w:val="165"/>
          <w:trPrChange w:id="7672" w:author="Brian Bohman" w:date="2021-10-27T05:58:00Z">
            <w:trPr>
              <w:trHeight w:val="165"/>
            </w:trPr>
          </w:trPrChange>
        </w:trPr>
        <w:tc>
          <w:tcPr>
            <w:tcW w:w="360" w:type="dxa"/>
            <w:vAlign w:val="center"/>
            <w:hideMark/>
            <w:tcPrChange w:id="7673" w:author="Brian Bohman" w:date="2021-10-27T05:58:00Z">
              <w:tcPr>
                <w:tcW w:w="360" w:type="dxa"/>
                <w:vAlign w:val="center"/>
                <w:hideMark/>
              </w:tcPr>
            </w:tcPrChange>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Change w:id="7674" w:author="Brian Bohman" w:date="2021-10-27T05:58:00Z">
              <w:tcPr>
                <w:tcW w:w="864" w:type="dxa"/>
                <w:vAlign w:val="center"/>
                <w:hideMark/>
              </w:tcPr>
            </w:tcPrChange>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75" w:author="Brian Bohman" w:date="2021-10-27T05:58:00Z">
              <w:tcPr>
                <w:tcW w:w="1152" w:type="dxa"/>
                <w:vAlign w:val="center"/>
                <w:hideMark/>
              </w:tcPr>
            </w:tcPrChange>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76" w:author="Brian Bohman" w:date="2021-10-27T05:58:00Z">
              <w:tcPr>
                <w:tcW w:w="504" w:type="dxa"/>
                <w:vAlign w:val="center"/>
                <w:hideMark/>
              </w:tcPr>
            </w:tcPrChange>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677" w:author="Brian Bohman" w:date="2021-10-27T05:58:00Z">
              <w:tcPr>
                <w:tcW w:w="1008" w:type="dxa"/>
                <w:vAlign w:val="center"/>
                <w:hideMark/>
              </w:tcPr>
            </w:tcPrChange>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678" w:author="Brian Bohman" w:date="2021-10-27T05:58:00Z">
              <w:tcPr>
                <w:tcW w:w="1008" w:type="dxa"/>
                <w:vAlign w:val="center"/>
                <w:hideMark/>
              </w:tcPr>
            </w:tcPrChange>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79" w:author="Brian Bohman" w:date="2021-10-27T05:58:00Z">
              <w:tcPr>
                <w:tcW w:w="720" w:type="dxa"/>
                <w:vAlign w:val="center"/>
                <w:hideMark/>
              </w:tcPr>
            </w:tcPrChange>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80" w:author="Brian Bohman" w:date="2021-10-27T05:58:00Z">
              <w:tcPr>
                <w:tcW w:w="1008" w:type="dxa"/>
                <w:vAlign w:val="center"/>
                <w:hideMark/>
              </w:tcPr>
            </w:tcPrChange>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681" w:author="Brian Bohman" w:date="2021-10-27T05:58:00Z">
              <w:tcPr>
                <w:tcW w:w="1152" w:type="dxa"/>
                <w:vAlign w:val="center"/>
                <w:hideMark/>
              </w:tcPr>
            </w:tcPrChange>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682" w:author="Brian Bohman" w:date="2021-10-27T05:58:00Z">
              <w:tcPr>
                <w:tcW w:w="1008" w:type="dxa"/>
                <w:vAlign w:val="center"/>
                <w:hideMark/>
              </w:tcPr>
            </w:tcPrChange>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7591669" w14:textId="77777777" w:rsidTr="00E419CD">
        <w:trPr>
          <w:trHeight w:val="165"/>
          <w:trPrChange w:id="7683" w:author="Brian Bohman" w:date="2021-10-27T05:58:00Z">
            <w:trPr>
              <w:trHeight w:val="165"/>
            </w:trPr>
          </w:trPrChange>
        </w:trPr>
        <w:tc>
          <w:tcPr>
            <w:tcW w:w="360" w:type="dxa"/>
            <w:vAlign w:val="center"/>
            <w:hideMark/>
            <w:tcPrChange w:id="7684" w:author="Brian Bohman" w:date="2021-10-27T05:58:00Z">
              <w:tcPr>
                <w:tcW w:w="360" w:type="dxa"/>
                <w:vAlign w:val="center"/>
                <w:hideMark/>
              </w:tcPr>
            </w:tcPrChange>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Change w:id="7685" w:author="Brian Bohman" w:date="2021-10-27T05:58:00Z">
              <w:tcPr>
                <w:tcW w:w="864" w:type="dxa"/>
                <w:vAlign w:val="center"/>
                <w:hideMark/>
              </w:tcPr>
            </w:tcPrChange>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86" w:author="Brian Bohman" w:date="2021-10-27T05:58:00Z">
              <w:tcPr>
                <w:tcW w:w="1152" w:type="dxa"/>
                <w:vAlign w:val="center"/>
                <w:hideMark/>
              </w:tcPr>
            </w:tcPrChange>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87" w:author="Brian Bohman" w:date="2021-10-27T05:58:00Z">
              <w:tcPr>
                <w:tcW w:w="504" w:type="dxa"/>
                <w:vAlign w:val="center"/>
                <w:hideMark/>
              </w:tcPr>
            </w:tcPrChange>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688" w:author="Brian Bohman" w:date="2021-10-27T05:58:00Z">
              <w:tcPr>
                <w:tcW w:w="1008" w:type="dxa"/>
                <w:vAlign w:val="center"/>
                <w:hideMark/>
              </w:tcPr>
            </w:tcPrChange>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689" w:author="Brian Bohman" w:date="2021-10-27T05:58:00Z">
              <w:tcPr>
                <w:tcW w:w="1008" w:type="dxa"/>
                <w:vAlign w:val="center"/>
                <w:hideMark/>
              </w:tcPr>
            </w:tcPrChange>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90" w:author="Brian Bohman" w:date="2021-10-27T05:58:00Z">
              <w:tcPr>
                <w:tcW w:w="720" w:type="dxa"/>
                <w:vAlign w:val="center"/>
                <w:hideMark/>
              </w:tcPr>
            </w:tcPrChange>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91" w:author="Brian Bohman" w:date="2021-10-27T05:58:00Z">
              <w:tcPr>
                <w:tcW w:w="1008" w:type="dxa"/>
                <w:vAlign w:val="center"/>
                <w:hideMark/>
              </w:tcPr>
            </w:tcPrChange>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692" w:author="Brian Bohman" w:date="2021-10-27T05:58:00Z">
              <w:tcPr>
                <w:tcW w:w="1152" w:type="dxa"/>
                <w:vAlign w:val="center"/>
                <w:hideMark/>
              </w:tcPr>
            </w:tcPrChange>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693" w:author="Brian Bohman" w:date="2021-10-27T05:58:00Z">
              <w:tcPr>
                <w:tcW w:w="1008" w:type="dxa"/>
                <w:vAlign w:val="center"/>
                <w:hideMark/>
              </w:tcPr>
            </w:tcPrChange>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19CD" w:rsidRPr="009B3DCC" w14:paraId="5AC66968" w14:textId="77777777" w:rsidTr="00E419CD">
        <w:trPr>
          <w:trHeight w:val="165"/>
          <w:trPrChange w:id="7694" w:author="Brian Bohman" w:date="2021-10-27T05:58:00Z">
            <w:trPr>
              <w:trHeight w:val="165"/>
            </w:trPr>
          </w:trPrChange>
        </w:trPr>
        <w:tc>
          <w:tcPr>
            <w:tcW w:w="360" w:type="dxa"/>
            <w:vAlign w:val="center"/>
            <w:hideMark/>
            <w:tcPrChange w:id="7695" w:author="Brian Bohman" w:date="2021-10-27T05:58:00Z">
              <w:tcPr>
                <w:tcW w:w="360" w:type="dxa"/>
                <w:vAlign w:val="center"/>
                <w:hideMark/>
              </w:tcPr>
            </w:tcPrChange>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Change w:id="7696" w:author="Brian Bohman" w:date="2021-10-27T05:58:00Z">
              <w:tcPr>
                <w:tcW w:w="864" w:type="dxa"/>
                <w:vAlign w:val="center"/>
                <w:hideMark/>
              </w:tcPr>
            </w:tcPrChange>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97" w:author="Brian Bohman" w:date="2021-10-27T05:58:00Z">
              <w:tcPr>
                <w:tcW w:w="1152" w:type="dxa"/>
                <w:vAlign w:val="center"/>
                <w:hideMark/>
              </w:tcPr>
            </w:tcPrChange>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98" w:author="Brian Bohman" w:date="2021-10-27T05:58:00Z">
              <w:tcPr>
                <w:tcW w:w="504" w:type="dxa"/>
                <w:vAlign w:val="center"/>
                <w:hideMark/>
              </w:tcPr>
            </w:tcPrChange>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699" w:author="Brian Bohman" w:date="2021-10-27T05:58:00Z">
              <w:tcPr>
                <w:tcW w:w="1008" w:type="dxa"/>
                <w:vAlign w:val="center"/>
                <w:hideMark/>
              </w:tcPr>
            </w:tcPrChange>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700" w:author="Brian Bohman" w:date="2021-10-27T05:58:00Z">
              <w:tcPr>
                <w:tcW w:w="1008" w:type="dxa"/>
                <w:vAlign w:val="center"/>
                <w:hideMark/>
              </w:tcPr>
            </w:tcPrChange>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01" w:author="Brian Bohman" w:date="2021-10-27T05:58:00Z">
              <w:tcPr>
                <w:tcW w:w="720" w:type="dxa"/>
                <w:vAlign w:val="center"/>
                <w:hideMark/>
              </w:tcPr>
            </w:tcPrChange>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02" w:author="Brian Bohman" w:date="2021-10-27T05:58:00Z">
              <w:tcPr>
                <w:tcW w:w="1008" w:type="dxa"/>
                <w:vAlign w:val="center"/>
                <w:hideMark/>
              </w:tcPr>
            </w:tcPrChange>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703" w:author="Brian Bohman" w:date="2021-10-27T05:58:00Z">
              <w:tcPr>
                <w:tcW w:w="1152" w:type="dxa"/>
                <w:vAlign w:val="center"/>
                <w:hideMark/>
              </w:tcPr>
            </w:tcPrChange>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7704" w:author="Brian Bohman" w:date="2021-10-27T05:58:00Z">
              <w:tcPr>
                <w:tcW w:w="1008" w:type="dxa"/>
                <w:vAlign w:val="center"/>
                <w:hideMark/>
              </w:tcPr>
            </w:tcPrChange>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EF8D153" w14:textId="77777777" w:rsidTr="00E419CD">
        <w:trPr>
          <w:trHeight w:val="165"/>
          <w:trPrChange w:id="7705" w:author="Brian Bohman" w:date="2021-10-27T05:58:00Z">
            <w:trPr>
              <w:trHeight w:val="165"/>
            </w:trPr>
          </w:trPrChange>
        </w:trPr>
        <w:tc>
          <w:tcPr>
            <w:tcW w:w="360" w:type="dxa"/>
            <w:vAlign w:val="center"/>
            <w:hideMark/>
            <w:tcPrChange w:id="7706" w:author="Brian Bohman" w:date="2021-10-27T05:58:00Z">
              <w:tcPr>
                <w:tcW w:w="360" w:type="dxa"/>
                <w:vAlign w:val="center"/>
                <w:hideMark/>
              </w:tcPr>
            </w:tcPrChange>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Change w:id="7707" w:author="Brian Bohman" w:date="2021-10-27T05:58:00Z">
              <w:tcPr>
                <w:tcW w:w="864" w:type="dxa"/>
                <w:vAlign w:val="center"/>
                <w:hideMark/>
              </w:tcPr>
            </w:tcPrChange>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08" w:author="Brian Bohman" w:date="2021-10-27T05:58:00Z">
              <w:tcPr>
                <w:tcW w:w="1152" w:type="dxa"/>
                <w:vAlign w:val="center"/>
                <w:hideMark/>
              </w:tcPr>
            </w:tcPrChange>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09" w:author="Brian Bohman" w:date="2021-10-27T05:58:00Z">
              <w:tcPr>
                <w:tcW w:w="504" w:type="dxa"/>
                <w:vAlign w:val="center"/>
                <w:hideMark/>
              </w:tcPr>
            </w:tcPrChange>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710" w:author="Brian Bohman" w:date="2021-10-27T05:58:00Z">
              <w:tcPr>
                <w:tcW w:w="1008" w:type="dxa"/>
                <w:vAlign w:val="center"/>
                <w:hideMark/>
              </w:tcPr>
            </w:tcPrChange>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711" w:author="Brian Bohman" w:date="2021-10-27T05:58:00Z">
              <w:tcPr>
                <w:tcW w:w="1008" w:type="dxa"/>
                <w:vAlign w:val="center"/>
                <w:hideMark/>
              </w:tcPr>
            </w:tcPrChange>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12" w:author="Brian Bohman" w:date="2021-10-27T05:58:00Z">
              <w:tcPr>
                <w:tcW w:w="720" w:type="dxa"/>
                <w:vAlign w:val="center"/>
                <w:hideMark/>
              </w:tcPr>
            </w:tcPrChange>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13" w:author="Brian Bohman" w:date="2021-10-27T05:58:00Z">
              <w:tcPr>
                <w:tcW w:w="1008" w:type="dxa"/>
                <w:vAlign w:val="center"/>
                <w:hideMark/>
              </w:tcPr>
            </w:tcPrChange>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714" w:author="Brian Bohman" w:date="2021-10-27T05:58:00Z">
              <w:tcPr>
                <w:tcW w:w="1152" w:type="dxa"/>
                <w:vAlign w:val="center"/>
                <w:hideMark/>
              </w:tcPr>
            </w:tcPrChange>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440" w:type="dxa"/>
            <w:vAlign w:val="center"/>
            <w:hideMark/>
            <w:tcPrChange w:id="7715" w:author="Brian Bohman" w:date="2021-10-27T05:58:00Z">
              <w:tcPr>
                <w:tcW w:w="1008" w:type="dxa"/>
                <w:vAlign w:val="center"/>
                <w:hideMark/>
              </w:tcPr>
            </w:tcPrChange>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19CD" w:rsidRPr="009B3DCC" w14:paraId="11DF8923" w14:textId="77777777" w:rsidTr="00E419CD">
        <w:trPr>
          <w:trHeight w:val="165"/>
          <w:trPrChange w:id="7716" w:author="Brian Bohman" w:date="2021-10-27T05:58:00Z">
            <w:trPr>
              <w:trHeight w:val="165"/>
            </w:trPr>
          </w:trPrChange>
        </w:trPr>
        <w:tc>
          <w:tcPr>
            <w:tcW w:w="360" w:type="dxa"/>
            <w:vAlign w:val="center"/>
            <w:hideMark/>
            <w:tcPrChange w:id="7717" w:author="Brian Bohman" w:date="2021-10-27T05:58:00Z">
              <w:tcPr>
                <w:tcW w:w="360" w:type="dxa"/>
                <w:vAlign w:val="center"/>
                <w:hideMark/>
              </w:tcPr>
            </w:tcPrChange>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Change w:id="7718" w:author="Brian Bohman" w:date="2021-10-27T05:58:00Z">
              <w:tcPr>
                <w:tcW w:w="864" w:type="dxa"/>
                <w:vAlign w:val="center"/>
                <w:hideMark/>
              </w:tcPr>
            </w:tcPrChange>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19" w:author="Brian Bohman" w:date="2021-10-27T05:58:00Z">
              <w:tcPr>
                <w:tcW w:w="1152" w:type="dxa"/>
                <w:vAlign w:val="center"/>
                <w:hideMark/>
              </w:tcPr>
            </w:tcPrChange>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20" w:author="Brian Bohman" w:date="2021-10-27T05:58:00Z">
              <w:tcPr>
                <w:tcW w:w="504" w:type="dxa"/>
                <w:vAlign w:val="center"/>
                <w:hideMark/>
              </w:tcPr>
            </w:tcPrChange>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721" w:author="Brian Bohman" w:date="2021-10-27T05:58:00Z">
              <w:tcPr>
                <w:tcW w:w="1008" w:type="dxa"/>
                <w:vAlign w:val="center"/>
                <w:hideMark/>
              </w:tcPr>
            </w:tcPrChange>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722" w:author="Brian Bohman" w:date="2021-10-27T05:58:00Z">
              <w:tcPr>
                <w:tcW w:w="1008" w:type="dxa"/>
                <w:vAlign w:val="center"/>
                <w:hideMark/>
              </w:tcPr>
            </w:tcPrChange>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23" w:author="Brian Bohman" w:date="2021-10-27T05:58:00Z">
              <w:tcPr>
                <w:tcW w:w="720" w:type="dxa"/>
                <w:vAlign w:val="center"/>
                <w:hideMark/>
              </w:tcPr>
            </w:tcPrChange>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24" w:author="Brian Bohman" w:date="2021-10-27T05:58:00Z">
              <w:tcPr>
                <w:tcW w:w="1008" w:type="dxa"/>
                <w:vAlign w:val="center"/>
                <w:hideMark/>
              </w:tcPr>
            </w:tcPrChange>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25" w:author="Brian Bohman" w:date="2021-10-27T05:58:00Z">
              <w:tcPr>
                <w:tcW w:w="1152" w:type="dxa"/>
                <w:vAlign w:val="center"/>
                <w:hideMark/>
              </w:tcPr>
            </w:tcPrChange>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440" w:type="dxa"/>
            <w:vAlign w:val="center"/>
            <w:hideMark/>
            <w:tcPrChange w:id="7726" w:author="Brian Bohman" w:date="2021-10-27T05:58:00Z">
              <w:tcPr>
                <w:tcW w:w="1008" w:type="dxa"/>
                <w:vAlign w:val="center"/>
                <w:hideMark/>
              </w:tcPr>
            </w:tcPrChange>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1AF056D1" w14:textId="77777777" w:rsidTr="00E419CD">
        <w:trPr>
          <w:trHeight w:val="180"/>
          <w:trPrChange w:id="7727" w:author="Brian Bohman" w:date="2021-10-27T05:58:00Z">
            <w:trPr>
              <w:trHeight w:val="180"/>
            </w:trPr>
          </w:trPrChange>
        </w:trPr>
        <w:tc>
          <w:tcPr>
            <w:tcW w:w="360" w:type="dxa"/>
            <w:vAlign w:val="center"/>
            <w:hideMark/>
            <w:tcPrChange w:id="7728" w:author="Brian Bohman" w:date="2021-10-27T05:58:00Z">
              <w:tcPr>
                <w:tcW w:w="360" w:type="dxa"/>
                <w:vAlign w:val="center"/>
                <w:hideMark/>
              </w:tcPr>
            </w:tcPrChange>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Change w:id="7729" w:author="Brian Bohman" w:date="2021-10-27T05:58:00Z">
              <w:tcPr>
                <w:tcW w:w="864" w:type="dxa"/>
                <w:vAlign w:val="center"/>
                <w:hideMark/>
              </w:tcPr>
            </w:tcPrChange>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30" w:author="Brian Bohman" w:date="2021-10-27T05:58:00Z">
              <w:tcPr>
                <w:tcW w:w="1152" w:type="dxa"/>
                <w:vAlign w:val="center"/>
                <w:hideMark/>
              </w:tcPr>
            </w:tcPrChange>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31" w:author="Brian Bohman" w:date="2021-10-27T05:58:00Z">
              <w:tcPr>
                <w:tcW w:w="504" w:type="dxa"/>
                <w:vAlign w:val="center"/>
                <w:hideMark/>
              </w:tcPr>
            </w:tcPrChange>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732" w:author="Brian Bohman" w:date="2021-10-27T05:58:00Z">
              <w:tcPr>
                <w:tcW w:w="1008" w:type="dxa"/>
                <w:vAlign w:val="center"/>
                <w:hideMark/>
              </w:tcPr>
            </w:tcPrChange>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733" w:author="Brian Bohman" w:date="2021-10-27T05:58:00Z">
              <w:tcPr>
                <w:tcW w:w="1008" w:type="dxa"/>
                <w:vAlign w:val="center"/>
                <w:hideMark/>
              </w:tcPr>
            </w:tcPrChange>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34" w:author="Brian Bohman" w:date="2021-10-27T05:58:00Z">
              <w:tcPr>
                <w:tcW w:w="720" w:type="dxa"/>
                <w:vAlign w:val="center"/>
                <w:hideMark/>
              </w:tcPr>
            </w:tcPrChange>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35" w:author="Brian Bohman" w:date="2021-10-27T05:58:00Z">
              <w:tcPr>
                <w:tcW w:w="1008" w:type="dxa"/>
                <w:vAlign w:val="center"/>
                <w:hideMark/>
              </w:tcPr>
            </w:tcPrChange>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36" w:author="Brian Bohman" w:date="2021-10-27T05:58:00Z">
              <w:tcPr>
                <w:tcW w:w="1152" w:type="dxa"/>
                <w:vAlign w:val="center"/>
                <w:hideMark/>
              </w:tcPr>
            </w:tcPrChange>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7737" w:author="Brian Bohman" w:date="2021-10-27T05:58:00Z">
              <w:tcPr>
                <w:tcW w:w="1008" w:type="dxa"/>
                <w:vAlign w:val="center"/>
                <w:hideMark/>
              </w:tcPr>
            </w:tcPrChange>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19CD" w:rsidRPr="009B3DCC" w14:paraId="15EE452F" w14:textId="77777777" w:rsidTr="00E419CD">
        <w:trPr>
          <w:trHeight w:val="165"/>
          <w:trPrChange w:id="7738" w:author="Brian Bohman" w:date="2021-10-27T05:58:00Z">
            <w:trPr>
              <w:trHeight w:val="165"/>
            </w:trPr>
          </w:trPrChange>
        </w:trPr>
        <w:tc>
          <w:tcPr>
            <w:tcW w:w="360" w:type="dxa"/>
            <w:vAlign w:val="center"/>
            <w:hideMark/>
            <w:tcPrChange w:id="7739" w:author="Brian Bohman" w:date="2021-10-27T05:58:00Z">
              <w:tcPr>
                <w:tcW w:w="360" w:type="dxa"/>
                <w:vAlign w:val="center"/>
                <w:hideMark/>
              </w:tcPr>
            </w:tcPrChange>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Change w:id="7740" w:author="Brian Bohman" w:date="2021-10-27T05:58:00Z">
              <w:tcPr>
                <w:tcW w:w="864" w:type="dxa"/>
                <w:vAlign w:val="center"/>
                <w:hideMark/>
              </w:tcPr>
            </w:tcPrChange>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41" w:author="Brian Bohman" w:date="2021-10-27T05:58:00Z">
              <w:tcPr>
                <w:tcW w:w="1152" w:type="dxa"/>
                <w:vAlign w:val="center"/>
                <w:hideMark/>
              </w:tcPr>
            </w:tcPrChange>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42" w:author="Brian Bohman" w:date="2021-10-27T05:58:00Z">
              <w:tcPr>
                <w:tcW w:w="504" w:type="dxa"/>
                <w:vAlign w:val="center"/>
                <w:hideMark/>
              </w:tcPr>
            </w:tcPrChange>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743" w:author="Brian Bohman" w:date="2021-10-27T05:58:00Z">
              <w:tcPr>
                <w:tcW w:w="1008" w:type="dxa"/>
                <w:vAlign w:val="center"/>
                <w:hideMark/>
              </w:tcPr>
            </w:tcPrChange>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744" w:author="Brian Bohman" w:date="2021-10-27T05:58:00Z">
              <w:tcPr>
                <w:tcW w:w="1008" w:type="dxa"/>
                <w:vAlign w:val="center"/>
                <w:hideMark/>
              </w:tcPr>
            </w:tcPrChange>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45" w:author="Brian Bohman" w:date="2021-10-27T05:58:00Z">
              <w:tcPr>
                <w:tcW w:w="720" w:type="dxa"/>
                <w:vAlign w:val="center"/>
                <w:hideMark/>
              </w:tcPr>
            </w:tcPrChange>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46" w:author="Brian Bohman" w:date="2021-10-27T05:58:00Z">
              <w:tcPr>
                <w:tcW w:w="1008" w:type="dxa"/>
                <w:vAlign w:val="center"/>
                <w:hideMark/>
              </w:tcPr>
            </w:tcPrChange>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47" w:author="Brian Bohman" w:date="2021-10-27T05:58:00Z">
              <w:tcPr>
                <w:tcW w:w="1152" w:type="dxa"/>
                <w:vAlign w:val="center"/>
                <w:hideMark/>
              </w:tcPr>
            </w:tcPrChange>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440" w:type="dxa"/>
            <w:vAlign w:val="center"/>
            <w:hideMark/>
            <w:tcPrChange w:id="7748" w:author="Brian Bohman" w:date="2021-10-27T05:58:00Z">
              <w:tcPr>
                <w:tcW w:w="1008" w:type="dxa"/>
                <w:vAlign w:val="center"/>
                <w:hideMark/>
              </w:tcPr>
            </w:tcPrChange>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027D6B5C" w14:textId="77777777" w:rsidTr="00E419CD">
        <w:trPr>
          <w:trHeight w:val="165"/>
          <w:trPrChange w:id="7749" w:author="Brian Bohman" w:date="2021-10-27T05:58:00Z">
            <w:trPr>
              <w:trHeight w:val="165"/>
            </w:trPr>
          </w:trPrChange>
        </w:trPr>
        <w:tc>
          <w:tcPr>
            <w:tcW w:w="360" w:type="dxa"/>
            <w:vAlign w:val="center"/>
            <w:hideMark/>
            <w:tcPrChange w:id="7750" w:author="Brian Bohman" w:date="2021-10-27T05:58:00Z">
              <w:tcPr>
                <w:tcW w:w="360" w:type="dxa"/>
                <w:vAlign w:val="center"/>
                <w:hideMark/>
              </w:tcPr>
            </w:tcPrChange>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Change w:id="7751" w:author="Brian Bohman" w:date="2021-10-27T05:58:00Z">
              <w:tcPr>
                <w:tcW w:w="864" w:type="dxa"/>
                <w:vAlign w:val="center"/>
                <w:hideMark/>
              </w:tcPr>
            </w:tcPrChange>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52" w:author="Brian Bohman" w:date="2021-10-27T05:58:00Z">
              <w:tcPr>
                <w:tcW w:w="1152" w:type="dxa"/>
                <w:vAlign w:val="center"/>
                <w:hideMark/>
              </w:tcPr>
            </w:tcPrChange>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53" w:author="Brian Bohman" w:date="2021-10-27T05:58:00Z">
              <w:tcPr>
                <w:tcW w:w="504" w:type="dxa"/>
                <w:vAlign w:val="center"/>
                <w:hideMark/>
              </w:tcPr>
            </w:tcPrChange>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754" w:author="Brian Bohman" w:date="2021-10-27T05:58:00Z">
              <w:tcPr>
                <w:tcW w:w="1008" w:type="dxa"/>
                <w:vAlign w:val="center"/>
                <w:hideMark/>
              </w:tcPr>
            </w:tcPrChange>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755" w:author="Brian Bohman" w:date="2021-10-27T05:58:00Z">
              <w:tcPr>
                <w:tcW w:w="1008" w:type="dxa"/>
                <w:vAlign w:val="center"/>
                <w:hideMark/>
              </w:tcPr>
            </w:tcPrChange>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56" w:author="Brian Bohman" w:date="2021-10-27T05:58:00Z">
              <w:tcPr>
                <w:tcW w:w="720" w:type="dxa"/>
                <w:vAlign w:val="center"/>
                <w:hideMark/>
              </w:tcPr>
            </w:tcPrChange>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57" w:author="Brian Bohman" w:date="2021-10-27T05:58:00Z">
              <w:tcPr>
                <w:tcW w:w="1008" w:type="dxa"/>
                <w:vAlign w:val="center"/>
                <w:hideMark/>
              </w:tcPr>
            </w:tcPrChange>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758" w:author="Brian Bohman" w:date="2021-10-27T05:58:00Z">
              <w:tcPr>
                <w:tcW w:w="1152" w:type="dxa"/>
                <w:vAlign w:val="center"/>
                <w:hideMark/>
              </w:tcPr>
            </w:tcPrChange>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7759" w:author="Brian Bohman" w:date="2021-10-27T05:58:00Z">
              <w:tcPr>
                <w:tcW w:w="1008" w:type="dxa"/>
                <w:vAlign w:val="center"/>
                <w:hideMark/>
              </w:tcPr>
            </w:tcPrChange>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19CD" w:rsidRPr="009B3DCC" w14:paraId="2E30CAF5" w14:textId="77777777" w:rsidTr="00E419CD">
        <w:trPr>
          <w:trHeight w:val="165"/>
          <w:trPrChange w:id="7760" w:author="Brian Bohman" w:date="2021-10-27T05:58:00Z">
            <w:trPr>
              <w:trHeight w:val="165"/>
            </w:trPr>
          </w:trPrChange>
        </w:trPr>
        <w:tc>
          <w:tcPr>
            <w:tcW w:w="360" w:type="dxa"/>
            <w:vAlign w:val="center"/>
            <w:hideMark/>
            <w:tcPrChange w:id="7761" w:author="Brian Bohman" w:date="2021-10-27T05:58:00Z">
              <w:tcPr>
                <w:tcW w:w="360" w:type="dxa"/>
                <w:vAlign w:val="center"/>
                <w:hideMark/>
              </w:tcPr>
            </w:tcPrChange>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Change w:id="7762" w:author="Brian Bohman" w:date="2021-10-27T05:58:00Z">
              <w:tcPr>
                <w:tcW w:w="864" w:type="dxa"/>
                <w:vAlign w:val="center"/>
                <w:hideMark/>
              </w:tcPr>
            </w:tcPrChange>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63" w:author="Brian Bohman" w:date="2021-10-27T05:58:00Z">
              <w:tcPr>
                <w:tcW w:w="1152" w:type="dxa"/>
                <w:vAlign w:val="center"/>
                <w:hideMark/>
              </w:tcPr>
            </w:tcPrChange>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64" w:author="Brian Bohman" w:date="2021-10-27T05:58:00Z">
              <w:tcPr>
                <w:tcW w:w="504" w:type="dxa"/>
                <w:vAlign w:val="center"/>
                <w:hideMark/>
              </w:tcPr>
            </w:tcPrChange>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765" w:author="Brian Bohman" w:date="2021-10-27T05:58:00Z">
              <w:tcPr>
                <w:tcW w:w="1008" w:type="dxa"/>
                <w:vAlign w:val="center"/>
                <w:hideMark/>
              </w:tcPr>
            </w:tcPrChange>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766" w:author="Brian Bohman" w:date="2021-10-27T05:58:00Z">
              <w:tcPr>
                <w:tcW w:w="1008" w:type="dxa"/>
                <w:vAlign w:val="center"/>
                <w:hideMark/>
              </w:tcPr>
            </w:tcPrChange>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67" w:author="Brian Bohman" w:date="2021-10-27T05:58:00Z">
              <w:tcPr>
                <w:tcW w:w="720" w:type="dxa"/>
                <w:vAlign w:val="center"/>
                <w:hideMark/>
              </w:tcPr>
            </w:tcPrChange>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68" w:author="Brian Bohman" w:date="2021-10-27T05:58:00Z">
              <w:tcPr>
                <w:tcW w:w="1008" w:type="dxa"/>
                <w:vAlign w:val="center"/>
                <w:hideMark/>
              </w:tcPr>
            </w:tcPrChange>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769" w:author="Brian Bohman" w:date="2021-10-27T05:58:00Z">
              <w:tcPr>
                <w:tcW w:w="1152" w:type="dxa"/>
                <w:vAlign w:val="center"/>
                <w:hideMark/>
              </w:tcPr>
            </w:tcPrChange>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7770" w:author="Brian Bohman" w:date="2021-10-27T05:58:00Z">
              <w:tcPr>
                <w:tcW w:w="1008" w:type="dxa"/>
                <w:vAlign w:val="center"/>
                <w:hideMark/>
              </w:tcPr>
            </w:tcPrChange>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7F5D6C2" w14:textId="77777777" w:rsidTr="00E419CD">
        <w:trPr>
          <w:trHeight w:val="165"/>
          <w:trPrChange w:id="7771" w:author="Brian Bohman" w:date="2021-10-27T05:58:00Z">
            <w:trPr>
              <w:trHeight w:val="165"/>
            </w:trPr>
          </w:trPrChange>
        </w:trPr>
        <w:tc>
          <w:tcPr>
            <w:tcW w:w="360" w:type="dxa"/>
            <w:vAlign w:val="center"/>
            <w:hideMark/>
            <w:tcPrChange w:id="7772" w:author="Brian Bohman" w:date="2021-10-27T05:58:00Z">
              <w:tcPr>
                <w:tcW w:w="360" w:type="dxa"/>
                <w:vAlign w:val="center"/>
                <w:hideMark/>
              </w:tcPr>
            </w:tcPrChange>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Change w:id="7773" w:author="Brian Bohman" w:date="2021-10-27T05:58:00Z">
              <w:tcPr>
                <w:tcW w:w="864" w:type="dxa"/>
                <w:vAlign w:val="center"/>
                <w:hideMark/>
              </w:tcPr>
            </w:tcPrChange>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74" w:author="Brian Bohman" w:date="2021-10-27T05:58:00Z">
              <w:tcPr>
                <w:tcW w:w="1152" w:type="dxa"/>
                <w:vAlign w:val="center"/>
                <w:hideMark/>
              </w:tcPr>
            </w:tcPrChange>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75" w:author="Brian Bohman" w:date="2021-10-27T05:58:00Z">
              <w:tcPr>
                <w:tcW w:w="504" w:type="dxa"/>
                <w:vAlign w:val="center"/>
                <w:hideMark/>
              </w:tcPr>
            </w:tcPrChange>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776" w:author="Brian Bohman" w:date="2021-10-27T05:58:00Z">
              <w:tcPr>
                <w:tcW w:w="1008" w:type="dxa"/>
                <w:vAlign w:val="center"/>
                <w:hideMark/>
              </w:tcPr>
            </w:tcPrChange>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777" w:author="Brian Bohman" w:date="2021-10-27T05:58:00Z">
              <w:tcPr>
                <w:tcW w:w="1008" w:type="dxa"/>
                <w:vAlign w:val="center"/>
                <w:hideMark/>
              </w:tcPr>
            </w:tcPrChange>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78" w:author="Brian Bohman" w:date="2021-10-27T05:58:00Z">
              <w:tcPr>
                <w:tcW w:w="720" w:type="dxa"/>
                <w:vAlign w:val="center"/>
                <w:hideMark/>
              </w:tcPr>
            </w:tcPrChange>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79" w:author="Brian Bohman" w:date="2021-10-27T05:58:00Z">
              <w:tcPr>
                <w:tcW w:w="1008" w:type="dxa"/>
                <w:vAlign w:val="center"/>
                <w:hideMark/>
              </w:tcPr>
            </w:tcPrChange>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780" w:author="Brian Bohman" w:date="2021-10-27T05:58:00Z">
              <w:tcPr>
                <w:tcW w:w="1152" w:type="dxa"/>
                <w:vAlign w:val="center"/>
                <w:hideMark/>
              </w:tcPr>
            </w:tcPrChange>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440" w:type="dxa"/>
            <w:vAlign w:val="center"/>
            <w:hideMark/>
            <w:tcPrChange w:id="7781" w:author="Brian Bohman" w:date="2021-10-27T05:58:00Z">
              <w:tcPr>
                <w:tcW w:w="1008" w:type="dxa"/>
                <w:vAlign w:val="center"/>
                <w:hideMark/>
              </w:tcPr>
            </w:tcPrChange>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1037FD75" w14:textId="77777777" w:rsidTr="00E419CD">
        <w:trPr>
          <w:trHeight w:val="165"/>
          <w:trPrChange w:id="7782" w:author="Brian Bohman" w:date="2021-10-27T05:58:00Z">
            <w:trPr>
              <w:trHeight w:val="165"/>
            </w:trPr>
          </w:trPrChange>
        </w:trPr>
        <w:tc>
          <w:tcPr>
            <w:tcW w:w="360" w:type="dxa"/>
            <w:vAlign w:val="center"/>
            <w:hideMark/>
            <w:tcPrChange w:id="7783" w:author="Brian Bohman" w:date="2021-10-27T05:58:00Z">
              <w:tcPr>
                <w:tcW w:w="360" w:type="dxa"/>
                <w:vAlign w:val="center"/>
                <w:hideMark/>
              </w:tcPr>
            </w:tcPrChange>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Change w:id="7784" w:author="Brian Bohman" w:date="2021-10-27T05:58:00Z">
              <w:tcPr>
                <w:tcW w:w="864" w:type="dxa"/>
                <w:vAlign w:val="center"/>
                <w:hideMark/>
              </w:tcPr>
            </w:tcPrChange>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85" w:author="Brian Bohman" w:date="2021-10-27T05:58:00Z">
              <w:tcPr>
                <w:tcW w:w="1152" w:type="dxa"/>
                <w:vAlign w:val="center"/>
                <w:hideMark/>
              </w:tcPr>
            </w:tcPrChange>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86" w:author="Brian Bohman" w:date="2021-10-27T05:58:00Z">
              <w:tcPr>
                <w:tcW w:w="504" w:type="dxa"/>
                <w:vAlign w:val="center"/>
                <w:hideMark/>
              </w:tcPr>
            </w:tcPrChange>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787" w:author="Brian Bohman" w:date="2021-10-27T05:58:00Z">
              <w:tcPr>
                <w:tcW w:w="1008" w:type="dxa"/>
                <w:vAlign w:val="center"/>
                <w:hideMark/>
              </w:tcPr>
            </w:tcPrChange>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788" w:author="Brian Bohman" w:date="2021-10-27T05:58:00Z">
              <w:tcPr>
                <w:tcW w:w="1008" w:type="dxa"/>
                <w:vAlign w:val="center"/>
                <w:hideMark/>
              </w:tcPr>
            </w:tcPrChange>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89" w:author="Brian Bohman" w:date="2021-10-27T05:58:00Z">
              <w:tcPr>
                <w:tcW w:w="720" w:type="dxa"/>
                <w:vAlign w:val="center"/>
                <w:hideMark/>
              </w:tcPr>
            </w:tcPrChange>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90" w:author="Brian Bohman" w:date="2021-10-27T05:58:00Z">
              <w:tcPr>
                <w:tcW w:w="1008" w:type="dxa"/>
                <w:vAlign w:val="center"/>
                <w:hideMark/>
              </w:tcPr>
            </w:tcPrChange>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791" w:author="Brian Bohman" w:date="2021-10-27T05:58:00Z">
              <w:tcPr>
                <w:tcW w:w="1152" w:type="dxa"/>
                <w:vAlign w:val="center"/>
                <w:hideMark/>
              </w:tcPr>
            </w:tcPrChange>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7792" w:author="Brian Bohman" w:date="2021-10-27T05:58:00Z">
              <w:tcPr>
                <w:tcW w:w="1008" w:type="dxa"/>
                <w:vAlign w:val="center"/>
                <w:hideMark/>
              </w:tcPr>
            </w:tcPrChange>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60261100" w14:textId="77777777" w:rsidTr="00E419CD">
        <w:trPr>
          <w:trHeight w:val="165"/>
          <w:trPrChange w:id="7793" w:author="Brian Bohman" w:date="2021-10-27T05:58:00Z">
            <w:trPr>
              <w:trHeight w:val="165"/>
            </w:trPr>
          </w:trPrChange>
        </w:trPr>
        <w:tc>
          <w:tcPr>
            <w:tcW w:w="360" w:type="dxa"/>
            <w:vAlign w:val="center"/>
            <w:hideMark/>
            <w:tcPrChange w:id="7794" w:author="Brian Bohman" w:date="2021-10-27T05:58:00Z">
              <w:tcPr>
                <w:tcW w:w="360" w:type="dxa"/>
                <w:vAlign w:val="center"/>
                <w:hideMark/>
              </w:tcPr>
            </w:tcPrChange>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Change w:id="7795" w:author="Brian Bohman" w:date="2021-10-27T05:58:00Z">
              <w:tcPr>
                <w:tcW w:w="864" w:type="dxa"/>
                <w:vAlign w:val="center"/>
                <w:hideMark/>
              </w:tcPr>
            </w:tcPrChange>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96" w:author="Brian Bohman" w:date="2021-10-27T05:58:00Z">
              <w:tcPr>
                <w:tcW w:w="1152" w:type="dxa"/>
                <w:vAlign w:val="center"/>
                <w:hideMark/>
              </w:tcPr>
            </w:tcPrChange>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97" w:author="Brian Bohman" w:date="2021-10-27T05:58:00Z">
              <w:tcPr>
                <w:tcW w:w="504" w:type="dxa"/>
                <w:vAlign w:val="center"/>
                <w:hideMark/>
              </w:tcPr>
            </w:tcPrChange>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798" w:author="Brian Bohman" w:date="2021-10-27T05:58:00Z">
              <w:tcPr>
                <w:tcW w:w="1008" w:type="dxa"/>
                <w:vAlign w:val="center"/>
                <w:hideMark/>
              </w:tcPr>
            </w:tcPrChange>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799" w:author="Brian Bohman" w:date="2021-10-27T05:58:00Z">
              <w:tcPr>
                <w:tcW w:w="1008" w:type="dxa"/>
                <w:vAlign w:val="center"/>
                <w:hideMark/>
              </w:tcPr>
            </w:tcPrChange>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00" w:author="Brian Bohman" w:date="2021-10-27T05:58:00Z">
              <w:tcPr>
                <w:tcW w:w="720" w:type="dxa"/>
                <w:vAlign w:val="center"/>
                <w:hideMark/>
              </w:tcPr>
            </w:tcPrChange>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01" w:author="Brian Bohman" w:date="2021-10-27T05:58:00Z">
              <w:tcPr>
                <w:tcW w:w="1008" w:type="dxa"/>
                <w:vAlign w:val="center"/>
                <w:hideMark/>
              </w:tcPr>
            </w:tcPrChange>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802" w:author="Brian Bohman" w:date="2021-10-27T05:58:00Z">
              <w:tcPr>
                <w:tcW w:w="1152" w:type="dxa"/>
                <w:vAlign w:val="center"/>
                <w:hideMark/>
              </w:tcPr>
            </w:tcPrChange>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440" w:type="dxa"/>
            <w:vAlign w:val="center"/>
            <w:hideMark/>
            <w:tcPrChange w:id="7803" w:author="Brian Bohman" w:date="2021-10-27T05:58:00Z">
              <w:tcPr>
                <w:tcW w:w="1008" w:type="dxa"/>
                <w:vAlign w:val="center"/>
                <w:hideMark/>
              </w:tcPr>
            </w:tcPrChange>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5AAB0952" w14:textId="77777777" w:rsidTr="00E419CD">
        <w:trPr>
          <w:trHeight w:val="165"/>
          <w:trPrChange w:id="7804" w:author="Brian Bohman" w:date="2021-10-27T05:58:00Z">
            <w:trPr>
              <w:trHeight w:val="165"/>
            </w:trPr>
          </w:trPrChange>
        </w:trPr>
        <w:tc>
          <w:tcPr>
            <w:tcW w:w="360" w:type="dxa"/>
            <w:vAlign w:val="center"/>
            <w:hideMark/>
            <w:tcPrChange w:id="7805" w:author="Brian Bohman" w:date="2021-10-27T05:58:00Z">
              <w:tcPr>
                <w:tcW w:w="360" w:type="dxa"/>
                <w:vAlign w:val="center"/>
                <w:hideMark/>
              </w:tcPr>
            </w:tcPrChange>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Change w:id="7806" w:author="Brian Bohman" w:date="2021-10-27T05:58:00Z">
              <w:tcPr>
                <w:tcW w:w="864" w:type="dxa"/>
                <w:vAlign w:val="center"/>
                <w:hideMark/>
              </w:tcPr>
            </w:tcPrChange>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07" w:author="Brian Bohman" w:date="2021-10-27T05:58:00Z">
              <w:tcPr>
                <w:tcW w:w="1152" w:type="dxa"/>
                <w:vAlign w:val="center"/>
                <w:hideMark/>
              </w:tcPr>
            </w:tcPrChange>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08" w:author="Brian Bohman" w:date="2021-10-27T05:58:00Z">
              <w:tcPr>
                <w:tcW w:w="504" w:type="dxa"/>
                <w:vAlign w:val="center"/>
                <w:hideMark/>
              </w:tcPr>
            </w:tcPrChange>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809" w:author="Brian Bohman" w:date="2021-10-27T05:58:00Z">
              <w:tcPr>
                <w:tcW w:w="1008" w:type="dxa"/>
                <w:vAlign w:val="center"/>
                <w:hideMark/>
              </w:tcPr>
            </w:tcPrChange>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810" w:author="Brian Bohman" w:date="2021-10-27T05:58:00Z">
              <w:tcPr>
                <w:tcW w:w="1008" w:type="dxa"/>
                <w:vAlign w:val="center"/>
                <w:hideMark/>
              </w:tcPr>
            </w:tcPrChange>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11" w:author="Brian Bohman" w:date="2021-10-27T05:58:00Z">
              <w:tcPr>
                <w:tcW w:w="720" w:type="dxa"/>
                <w:vAlign w:val="center"/>
                <w:hideMark/>
              </w:tcPr>
            </w:tcPrChange>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12" w:author="Brian Bohman" w:date="2021-10-27T05:58:00Z">
              <w:tcPr>
                <w:tcW w:w="1008" w:type="dxa"/>
                <w:vAlign w:val="center"/>
                <w:hideMark/>
              </w:tcPr>
            </w:tcPrChange>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13" w:author="Brian Bohman" w:date="2021-10-27T05:58:00Z">
              <w:tcPr>
                <w:tcW w:w="1152" w:type="dxa"/>
                <w:vAlign w:val="center"/>
                <w:hideMark/>
              </w:tcPr>
            </w:tcPrChange>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440" w:type="dxa"/>
            <w:vAlign w:val="center"/>
            <w:hideMark/>
            <w:tcPrChange w:id="7814" w:author="Brian Bohman" w:date="2021-10-27T05:58:00Z">
              <w:tcPr>
                <w:tcW w:w="1008" w:type="dxa"/>
                <w:vAlign w:val="center"/>
                <w:hideMark/>
              </w:tcPr>
            </w:tcPrChange>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A8C089E" w14:textId="77777777" w:rsidTr="00E419CD">
        <w:trPr>
          <w:trHeight w:val="165"/>
          <w:trPrChange w:id="7815" w:author="Brian Bohman" w:date="2021-10-27T05:58:00Z">
            <w:trPr>
              <w:trHeight w:val="165"/>
            </w:trPr>
          </w:trPrChange>
        </w:trPr>
        <w:tc>
          <w:tcPr>
            <w:tcW w:w="360" w:type="dxa"/>
            <w:vAlign w:val="center"/>
            <w:hideMark/>
            <w:tcPrChange w:id="7816" w:author="Brian Bohman" w:date="2021-10-27T05:58:00Z">
              <w:tcPr>
                <w:tcW w:w="360" w:type="dxa"/>
                <w:vAlign w:val="center"/>
                <w:hideMark/>
              </w:tcPr>
            </w:tcPrChange>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Change w:id="7817" w:author="Brian Bohman" w:date="2021-10-27T05:58:00Z">
              <w:tcPr>
                <w:tcW w:w="864" w:type="dxa"/>
                <w:vAlign w:val="center"/>
                <w:hideMark/>
              </w:tcPr>
            </w:tcPrChange>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18" w:author="Brian Bohman" w:date="2021-10-27T05:58:00Z">
              <w:tcPr>
                <w:tcW w:w="1152" w:type="dxa"/>
                <w:vAlign w:val="center"/>
                <w:hideMark/>
              </w:tcPr>
            </w:tcPrChange>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19" w:author="Brian Bohman" w:date="2021-10-27T05:58:00Z">
              <w:tcPr>
                <w:tcW w:w="504" w:type="dxa"/>
                <w:vAlign w:val="center"/>
                <w:hideMark/>
              </w:tcPr>
            </w:tcPrChange>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820" w:author="Brian Bohman" w:date="2021-10-27T05:58:00Z">
              <w:tcPr>
                <w:tcW w:w="1008" w:type="dxa"/>
                <w:vAlign w:val="center"/>
                <w:hideMark/>
              </w:tcPr>
            </w:tcPrChange>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821" w:author="Brian Bohman" w:date="2021-10-27T05:58:00Z">
              <w:tcPr>
                <w:tcW w:w="1008" w:type="dxa"/>
                <w:vAlign w:val="center"/>
                <w:hideMark/>
              </w:tcPr>
            </w:tcPrChange>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22" w:author="Brian Bohman" w:date="2021-10-27T05:58:00Z">
              <w:tcPr>
                <w:tcW w:w="720" w:type="dxa"/>
                <w:vAlign w:val="center"/>
                <w:hideMark/>
              </w:tcPr>
            </w:tcPrChange>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23" w:author="Brian Bohman" w:date="2021-10-27T05:58:00Z">
              <w:tcPr>
                <w:tcW w:w="1008" w:type="dxa"/>
                <w:vAlign w:val="center"/>
                <w:hideMark/>
              </w:tcPr>
            </w:tcPrChange>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24" w:author="Brian Bohman" w:date="2021-10-27T05:58:00Z">
              <w:tcPr>
                <w:tcW w:w="1152" w:type="dxa"/>
                <w:vAlign w:val="center"/>
                <w:hideMark/>
              </w:tcPr>
            </w:tcPrChange>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440" w:type="dxa"/>
            <w:vAlign w:val="center"/>
            <w:hideMark/>
            <w:tcPrChange w:id="7825" w:author="Brian Bohman" w:date="2021-10-27T05:58:00Z">
              <w:tcPr>
                <w:tcW w:w="1008" w:type="dxa"/>
                <w:vAlign w:val="center"/>
                <w:hideMark/>
              </w:tcPr>
            </w:tcPrChange>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19CD" w:rsidRPr="009B3DCC" w14:paraId="33316141" w14:textId="77777777" w:rsidTr="00E419CD">
        <w:trPr>
          <w:trHeight w:val="165"/>
          <w:trPrChange w:id="7826" w:author="Brian Bohman" w:date="2021-10-27T05:58:00Z">
            <w:trPr>
              <w:trHeight w:val="165"/>
            </w:trPr>
          </w:trPrChange>
        </w:trPr>
        <w:tc>
          <w:tcPr>
            <w:tcW w:w="360" w:type="dxa"/>
            <w:vAlign w:val="center"/>
            <w:hideMark/>
            <w:tcPrChange w:id="7827" w:author="Brian Bohman" w:date="2021-10-27T05:58:00Z">
              <w:tcPr>
                <w:tcW w:w="360" w:type="dxa"/>
                <w:vAlign w:val="center"/>
                <w:hideMark/>
              </w:tcPr>
            </w:tcPrChange>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Change w:id="7828" w:author="Brian Bohman" w:date="2021-10-27T05:58:00Z">
              <w:tcPr>
                <w:tcW w:w="864" w:type="dxa"/>
                <w:vAlign w:val="center"/>
                <w:hideMark/>
              </w:tcPr>
            </w:tcPrChange>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29" w:author="Brian Bohman" w:date="2021-10-27T05:58:00Z">
              <w:tcPr>
                <w:tcW w:w="1152" w:type="dxa"/>
                <w:vAlign w:val="center"/>
                <w:hideMark/>
              </w:tcPr>
            </w:tcPrChange>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30" w:author="Brian Bohman" w:date="2021-10-27T05:58:00Z">
              <w:tcPr>
                <w:tcW w:w="504" w:type="dxa"/>
                <w:vAlign w:val="center"/>
                <w:hideMark/>
              </w:tcPr>
            </w:tcPrChange>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831" w:author="Brian Bohman" w:date="2021-10-27T05:58:00Z">
              <w:tcPr>
                <w:tcW w:w="1008" w:type="dxa"/>
                <w:vAlign w:val="center"/>
                <w:hideMark/>
              </w:tcPr>
            </w:tcPrChange>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832" w:author="Brian Bohman" w:date="2021-10-27T05:58:00Z">
              <w:tcPr>
                <w:tcW w:w="1008" w:type="dxa"/>
                <w:vAlign w:val="center"/>
                <w:hideMark/>
              </w:tcPr>
            </w:tcPrChange>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33" w:author="Brian Bohman" w:date="2021-10-27T05:58:00Z">
              <w:tcPr>
                <w:tcW w:w="720" w:type="dxa"/>
                <w:vAlign w:val="center"/>
                <w:hideMark/>
              </w:tcPr>
            </w:tcPrChange>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34" w:author="Brian Bohman" w:date="2021-10-27T05:58:00Z">
              <w:tcPr>
                <w:tcW w:w="1008" w:type="dxa"/>
                <w:vAlign w:val="center"/>
                <w:hideMark/>
              </w:tcPr>
            </w:tcPrChange>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35" w:author="Brian Bohman" w:date="2021-10-27T05:58:00Z">
              <w:tcPr>
                <w:tcW w:w="1152" w:type="dxa"/>
                <w:vAlign w:val="center"/>
                <w:hideMark/>
              </w:tcPr>
            </w:tcPrChange>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7836" w:author="Brian Bohman" w:date="2021-10-27T05:58:00Z">
              <w:tcPr>
                <w:tcW w:w="1008" w:type="dxa"/>
                <w:vAlign w:val="center"/>
                <w:hideMark/>
              </w:tcPr>
            </w:tcPrChange>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2AEFF398" w14:textId="77777777" w:rsidTr="00E419CD">
        <w:trPr>
          <w:trHeight w:val="165"/>
          <w:trPrChange w:id="7837" w:author="Brian Bohman" w:date="2021-10-27T05:58:00Z">
            <w:trPr>
              <w:trHeight w:val="165"/>
            </w:trPr>
          </w:trPrChange>
        </w:trPr>
        <w:tc>
          <w:tcPr>
            <w:tcW w:w="360" w:type="dxa"/>
            <w:vAlign w:val="center"/>
            <w:hideMark/>
            <w:tcPrChange w:id="7838" w:author="Brian Bohman" w:date="2021-10-27T05:58:00Z">
              <w:tcPr>
                <w:tcW w:w="360" w:type="dxa"/>
                <w:vAlign w:val="center"/>
                <w:hideMark/>
              </w:tcPr>
            </w:tcPrChange>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Change w:id="7839" w:author="Brian Bohman" w:date="2021-10-27T05:58:00Z">
              <w:tcPr>
                <w:tcW w:w="864" w:type="dxa"/>
                <w:vAlign w:val="center"/>
                <w:hideMark/>
              </w:tcPr>
            </w:tcPrChange>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40" w:author="Brian Bohman" w:date="2021-10-27T05:58:00Z">
              <w:tcPr>
                <w:tcW w:w="1152" w:type="dxa"/>
                <w:vAlign w:val="center"/>
                <w:hideMark/>
              </w:tcPr>
            </w:tcPrChange>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41" w:author="Brian Bohman" w:date="2021-10-27T05:58:00Z">
              <w:tcPr>
                <w:tcW w:w="504" w:type="dxa"/>
                <w:vAlign w:val="center"/>
                <w:hideMark/>
              </w:tcPr>
            </w:tcPrChange>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842" w:author="Brian Bohman" w:date="2021-10-27T05:58:00Z">
              <w:tcPr>
                <w:tcW w:w="1008" w:type="dxa"/>
                <w:vAlign w:val="center"/>
                <w:hideMark/>
              </w:tcPr>
            </w:tcPrChange>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843" w:author="Brian Bohman" w:date="2021-10-27T05:58:00Z">
              <w:tcPr>
                <w:tcW w:w="1008" w:type="dxa"/>
                <w:vAlign w:val="center"/>
                <w:hideMark/>
              </w:tcPr>
            </w:tcPrChange>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44" w:author="Brian Bohman" w:date="2021-10-27T05:58:00Z">
              <w:tcPr>
                <w:tcW w:w="720" w:type="dxa"/>
                <w:vAlign w:val="center"/>
                <w:hideMark/>
              </w:tcPr>
            </w:tcPrChange>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45" w:author="Brian Bohman" w:date="2021-10-27T05:58:00Z">
              <w:tcPr>
                <w:tcW w:w="1008" w:type="dxa"/>
                <w:vAlign w:val="center"/>
                <w:hideMark/>
              </w:tcPr>
            </w:tcPrChange>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46" w:author="Brian Bohman" w:date="2021-10-27T05:58:00Z">
              <w:tcPr>
                <w:tcW w:w="1152" w:type="dxa"/>
                <w:vAlign w:val="center"/>
                <w:hideMark/>
              </w:tcPr>
            </w:tcPrChange>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440" w:type="dxa"/>
            <w:vAlign w:val="center"/>
            <w:hideMark/>
            <w:tcPrChange w:id="7847" w:author="Brian Bohman" w:date="2021-10-27T05:58:00Z">
              <w:tcPr>
                <w:tcW w:w="1008" w:type="dxa"/>
                <w:vAlign w:val="center"/>
                <w:hideMark/>
              </w:tcPr>
            </w:tcPrChange>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7E022451" w14:textId="77777777" w:rsidTr="00E419CD">
        <w:trPr>
          <w:trHeight w:val="165"/>
          <w:trPrChange w:id="7848" w:author="Brian Bohman" w:date="2021-10-27T05:58:00Z">
            <w:trPr>
              <w:trHeight w:val="165"/>
            </w:trPr>
          </w:trPrChange>
        </w:trPr>
        <w:tc>
          <w:tcPr>
            <w:tcW w:w="360" w:type="dxa"/>
            <w:vAlign w:val="center"/>
            <w:hideMark/>
            <w:tcPrChange w:id="7849" w:author="Brian Bohman" w:date="2021-10-27T05:58:00Z">
              <w:tcPr>
                <w:tcW w:w="360" w:type="dxa"/>
                <w:vAlign w:val="center"/>
                <w:hideMark/>
              </w:tcPr>
            </w:tcPrChange>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Change w:id="7850" w:author="Brian Bohman" w:date="2021-10-27T05:58:00Z">
              <w:tcPr>
                <w:tcW w:w="864" w:type="dxa"/>
                <w:vAlign w:val="center"/>
                <w:hideMark/>
              </w:tcPr>
            </w:tcPrChange>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51" w:author="Brian Bohman" w:date="2021-10-27T05:58:00Z">
              <w:tcPr>
                <w:tcW w:w="1152" w:type="dxa"/>
                <w:vAlign w:val="center"/>
                <w:hideMark/>
              </w:tcPr>
            </w:tcPrChange>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52" w:author="Brian Bohman" w:date="2021-10-27T05:58:00Z">
              <w:tcPr>
                <w:tcW w:w="504" w:type="dxa"/>
                <w:vAlign w:val="center"/>
                <w:hideMark/>
              </w:tcPr>
            </w:tcPrChange>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853" w:author="Brian Bohman" w:date="2021-10-27T05:58:00Z">
              <w:tcPr>
                <w:tcW w:w="1008" w:type="dxa"/>
                <w:vAlign w:val="center"/>
                <w:hideMark/>
              </w:tcPr>
            </w:tcPrChange>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854" w:author="Brian Bohman" w:date="2021-10-27T05:58:00Z">
              <w:tcPr>
                <w:tcW w:w="1008" w:type="dxa"/>
                <w:vAlign w:val="center"/>
                <w:hideMark/>
              </w:tcPr>
            </w:tcPrChange>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55" w:author="Brian Bohman" w:date="2021-10-27T05:58:00Z">
              <w:tcPr>
                <w:tcW w:w="720" w:type="dxa"/>
                <w:vAlign w:val="center"/>
                <w:hideMark/>
              </w:tcPr>
            </w:tcPrChange>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56" w:author="Brian Bohman" w:date="2021-10-27T05:58:00Z">
              <w:tcPr>
                <w:tcW w:w="1008" w:type="dxa"/>
                <w:vAlign w:val="center"/>
                <w:hideMark/>
              </w:tcPr>
            </w:tcPrChange>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857" w:author="Brian Bohman" w:date="2021-10-27T05:58:00Z">
              <w:tcPr>
                <w:tcW w:w="1152" w:type="dxa"/>
                <w:vAlign w:val="center"/>
                <w:hideMark/>
              </w:tcPr>
            </w:tcPrChange>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440" w:type="dxa"/>
            <w:vAlign w:val="center"/>
            <w:hideMark/>
            <w:tcPrChange w:id="7858" w:author="Brian Bohman" w:date="2021-10-27T05:58:00Z">
              <w:tcPr>
                <w:tcW w:w="1008" w:type="dxa"/>
                <w:vAlign w:val="center"/>
                <w:hideMark/>
              </w:tcPr>
            </w:tcPrChange>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61CD6D7F" w14:textId="77777777" w:rsidTr="00E419CD">
        <w:trPr>
          <w:trHeight w:val="165"/>
          <w:trPrChange w:id="7859" w:author="Brian Bohman" w:date="2021-10-27T05:58:00Z">
            <w:trPr>
              <w:trHeight w:val="165"/>
            </w:trPr>
          </w:trPrChange>
        </w:trPr>
        <w:tc>
          <w:tcPr>
            <w:tcW w:w="360" w:type="dxa"/>
            <w:vAlign w:val="center"/>
            <w:hideMark/>
            <w:tcPrChange w:id="7860" w:author="Brian Bohman" w:date="2021-10-27T05:58:00Z">
              <w:tcPr>
                <w:tcW w:w="360" w:type="dxa"/>
                <w:vAlign w:val="center"/>
                <w:hideMark/>
              </w:tcPr>
            </w:tcPrChange>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Change w:id="7861" w:author="Brian Bohman" w:date="2021-10-27T05:58:00Z">
              <w:tcPr>
                <w:tcW w:w="864" w:type="dxa"/>
                <w:vAlign w:val="center"/>
                <w:hideMark/>
              </w:tcPr>
            </w:tcPrChange>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62" w:author="Brian Bohman" w:date="2021-10-27T05:58:00Z">
              <w:tcPr>
                <w:tcW w:w="1152" w:type="dxa"/>
                <w:vAlign w:val="center"/>
                <w:hideMark/>
              </w:tcPr>
            </w:tcPrChange>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63" w:author="Brian Bohman" w:date="2021-10-27T05:58:00Z">
              <w:tcPr>
                <w:tcW w:w="504" w:type="dxa"/>
                <w:vAlign w:val="center"/>
                <w:hideMark/>
              </w:tcPr>
            </w:tcPrChange>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864" w:author="Brian Bohman" w:date="2021-10-27T05:58:00Z">
              <w:tcPr>
                <w:tcW w:w="1008" w:type="dxa"/>
                <w:vAlign w:val="center"/>
                <w:hideMark/>
              </w:tcPr>
            </w:tcPrChange>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865" w:author="Brian Bohman" w:date="2021-10-27T05:58:00Z">
              <w:tcPr>
                <w:tcW w:w="1008" w:type="dxa"/>
                <w:vAlign w:val="center"/>
                <w:hideMark/>
              </w:tcPr>
            </w:tcPrChange>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66" w:author="Brian Bohman" w:date="2021-10-27T05:58:00Z">
              <w:tcPr>
                <w:tcW w:w="720" w:type="dxa"/>
                <w:vAlign w:val="center"/>
                <w:hideMark/>
              </w:tcPr>
            </w:tcPrChange>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67" w:author="Brian Bohman" w:date="2021-10-27T05:58:00Z">
              <w:tcPr>
                <w:tcW w:w="1008" w:type="dxa"/>
                <w:vAlign w:val="center"/>
                <w:hideMark/>
              </w:tcPr>
            </w:tcPrChange>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68" w:author="Brian Bohman" w:date="2021-10-27T05:58:00Z">
              <w:tcPr>
                <w:tcW w:w="1152" w:type="dxa"/>
                <w:vAlign w:val="center"/>
                <w:hideMark/>
              </w:tcPr>
            </w:tcPrChange>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440" w:type="dxa"/>
            <w:vAlign w:val="center"/>
            <w:hideMark/>
            <w:tcPrChange w:id="7869" w:author="Brian Bohman" w:date="2021-10-27T05:58:00Z">
              <w:tcPr>
                <w:tcW w:w="1008" w:type="dxa"/>
                <w:vAlign w:val="center"/>
                <w:hideMark/>
              </w:tcPr>
            </w:tcPrChange>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7FF8B471" w14:textId="77777777" w:rsidTr="00E419CD">
        <w:trPr>
          <w:trHeight w:val="165"/>
          <w:trPrChange w:id="7870" w:author="Brian Bohman" w:date="2021-10-27T05:58:00Z">
            <w:trPr>
              <w:trHeight w:val="165"/>
            </w:trPr>
          </w:trPrChange>
        </w:trPr>
        <w:tc>
          <w:tcPr>
            <w:tcW w:w="360" w:type="dxa"/>
            <w:vAlign w:val="center"/>
            <w:hideMark/>
            <w:tcPrChange w:id="7871" w:author="Brian Bohman" w:date="2021-10-27T05:58:00Z">
              <w:tcPr>
                <w:tcW w:w="360" w:type="dxa"/>
                <w:vAlign w:val="center"/>
                <w:hideMark/>
              </w:tcPr>
            </w:tcPrChange>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Change w:id="7872" w:author="Brian Bohman" w:date="2021-10-27T05:58:00Z">
              <w:tcPr>
                <w:tcW w:w="864" w:type="dxa"/>
                <w:vAlign w:val="center"/>
                <w:hideMark/>
              </w:tcPr>
            </w:tcPrChange>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73" w:author="Brian Bohman" w:date="2021-10-27T05:58:00Z">
              <w:tcPr>
                <w:tcW w:w="1152" w:type="dxa"/>
                <w:vAlign w:val="center"/>
                <w:hideMark/>
              </w:tcPr>
            </w:tcPrChange>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74" w:author="Brian Bohman" w:date="2021-10-27T05:58:00Z">
              <w:tcPr>
                <w:tcW w:w="504" w:type="dxa"/>
                <w:vAlign w:val="center"/>
                <w:hideMark/>
              </w:tcPr>
            </w:tcPrChange>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875" w:author="Brian Bohman" w:date="2021-10-27T05:58:00Z">
              <w:tcPr>
                <w:tcW w:w="1008" w:type="dxa"/>
                <w:vAlign w:val="center"/>
                <w:hideMark/>
              </w:tcPr>
            </w:tcPrChange>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876" w:author="Brian Bohman" w:date="2021-10-27T05:58:00Z">
              <w:tcPr>
                <w:tcW w:w="1008" w:type="dxa"/>
                <w:vAlign w:val="center"/>
                <w:hideMark/>
              </w:tcPr>
            </w:tcPrChange>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77" w:author="Brian Bohman" w:date="2021-10-27T05:58:00Z">
              <w:tcPr>
                <w:tcW w:w="720" w:type="dxa"/>
                <w:vAlign w:val="center"/>
                <w:hideMark/>
              </w:tcPr>
            </w:tcPrChange>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78" w:author="Brian Bohman" w:date="2021-10-27T05:58:00Z">
              <w:tcPr>
                <w:tcW w:w="1008" w:type="dxa"/>
                <w:vAlign w:val="center"/>
                <w:hideMark/>
              </w:tcPr>
            </w:tcPrChange>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879" w:author="Brian Bohman" w:date="2021-10-27T05:58:00Z">
              <w:tcPr>
                <w:tcW w:w="1152" w:type="dxa"/>
                <w:vAlign w:val="center"/>
                <w:hideMark/>
              </w:tcPr>
            </w:tcPrChange>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440" w:type="dxa"/>
            <w:vAlign w:val="center"/>
            <w:hideMark/>
            <w:tcPrChange w:id="7880" w:author="Brian Bohman" w:date="2021-10-27T05:58:00Z">
              <w:tcPr>
                <w:tcW w:w="1008" w:type="dxa"/>
                <w:vAlign w:val="center"/>
                <w:hideMark/>
              </w:tcPr>
            </w:tcPrChange>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4743718E" w14:textId="77777777" w:rsidTr="00E419CD">
        <w:trPr>
          <w:trHeight w:val="180"/>
          <w:trPrChange w:id="7881" w:author="Brian Bohman" w:date="2021-10-27T05:58:00Z">
            <w:trPr>
              <w:trHeight w:val="180"/>
            </w:trPr>
          </w:trPrChange>
        </w:trPr>
        <w:tc>
          <w:tcPr>
            <w:tcW w:w="360" w:type="dxa"/>
            <w:vAlign w:val="center"/>
            <w:hideMark/>
            <w:tcPrChange w:id="7882" w:author="Brian Bohman" w:date="2021-10-27T05:58:00Z">
              <w:tcPr>
                <w:tcW w:w="360" w:type="dxa"/>
                <w:vAlign w:val="center"/>
                <w:hideMark/>
              </w:tcPr>
            </w:tcPrChange>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Change w:id="7883" w:author="Brian Bohman" w:date="2021-10-27T05:58:00Z">
              <w:tcPr>
                <w:tcW w:w="864" w:type="dxa"/>
                <w:vAlign w:val="center"/>
                <w:hideMark/>
              </w:tcPr>
            </w:tcPrChange>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84" w:author="Brian Bohman" w:date="2021-10-27T05:58:00Z">
              <w:tcPr>
                <w:tcW w:w="1152" w:type="dxa"/>
                <w:vAlign w:val="center"/>
                <w:hideMark/>
              </w:tcPr>
            </w:tcPrChange>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85" w:author="Brian Bohman" w:date="2021-10-27T05:58:00Z">
              <w:tcPr>
                <w:tcW w:w="504" w:type="dxa"/>
                <w:vAlign w:val="center"/>
                <w:hideMark/>
              </w:tcPr>
            </w:tcPrChange>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886" w:author="Brian Bohman" w:date="2021-10-27T05:58:00Z">
              <w:tcPr>
                <w:tcW w:w="1008" w:type="dxa"/>
                <w:vAlign w:val="center"/>
                <w:hideMark/>
              </w:tcPr>
            </w:tcPrChange>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887" w:author="Brian Bohman" w:date="2021-10-27T05:58:00Z">
              <w:tcPr>
                <w:tcW w:w="1008" w:type="dxa"/>
                <w:vAlign w:val="center"/>
                <w:hideMark/>
              </w:tcPr>
            </w:tcPrChange>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88" w:author="Brian Bohman" w:date="2021-10-27T05:58:00Z">
              <w:tcPr>
                <w:tcW w:w="720" w:type="dxa"/>
                <w:vAlign w:val="center"/>
                <w:hideMark/>
              </w:tcPr>
            </w:tcPrChange>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89" w:author="Brian Bohman" w:date="2021-10-27T05:58:00Z">
              <w:tcPr>
                <w:tcW w:w="1008" w:type="dxa"/>
                <w:vAlign w:val="center"/>
                <w:hideMark/>
              </w:tcPr>
            </w:tcPrChange>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890" w:author="Brian Bohman" w:date="2021-10-27T05:58:00Z">
              <w:tcPr>
                <w:tcW w:w="1152" w:type="dxa"/>
                <w:vAlign w:val="center"/>
                <w:hideMark/>
              </w:tcPr>
            </w:tcPrChange>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440" w:type="dxa"/>
            <w:vAlign w:val="center"/>
            <w:hideMark/>
            <w:tcPrChange w:id="7891" w:author="Brian Bohman" w:date="2021-10-27T05:58:00Z">
              <w:tcPr>
                <w:tcW w:w="1008" w:type="dxa"/>
                <w:vAlign w:val="center"/>
                <w:hideMark/>
              </w:tcPr>
            </w:tcPrChange>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2B99D158" w14:textId="77777777" w:rsidTr="00E419CD">
        <w:trPr>
          <w:trHeight w:val="165"/>
          <w:trPrChange w:id="7892" w:author="Brian Bohman" w:date="2021-10-27T05:58:00Z">
            <w:trPr>
              <w:trHeight w:val="165"/>
            </w:trPr>
          </w:trPrChange>
        </w:trPr>
        <w:tc>
          <w:tcPr>
            <w:tcW w:w="360" w:type="dxa"/>
            <w:vAlign w:val="center"/>
            <w:hideMark/>
            <w:tcPrChange w:id="7893" w:author="Brian Bohman" w:date="2021-10-27T05:58:00Z">
              <w:tcPr>
                <w:tcW w:w="360" w:type="dxa"/>
                <w:vAlign w:val="center"/>
                <w:hideMark/>
              </w:tcPr>
            </w:tcPrChange>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Change w:id="7894" w:author="Brian Bohman" w:date="2021-10-27T05:58:00Z">
              <w:tcPr>
                <w:tcW w:w="864" w:type="dxa"/>
                <w:vAlign w:val="center"/>
                <w:hideMark/>
              </w:tcPr>
            </w:tcPrChange>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95" w:author="Brian Bohman" w:date="2021-10-27T05:58:00Z">
              <w:tcPr>
                <w:tcW w:w="1152" w:type="dxa"/>
                <w:vAlign w:val="center"/>
                <w:hideMark/>
              </w:tcPr>
            </w:tcPrChange>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96" w:author="Brian Bohman" w:date="2021-10-27T05:58:00Z">
              <w:tcPr>
                <w:tcW w:w="504" w:type="dxa"/>
                <w:vAlign w:val="center"/>
                <w:hideMark/>
              </w:tcPr>
            </w:tcPrChange>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897" w:author="Brian Bohman" w:date="2021-10-27T05:58:00Z">
              <w:tcPr>
                <w:tcW w:w="1008" w:type="dxa"/>
                <w:vAlign w:val="center"/>
                <w:hideMark/>
              </w:tcPr>
            </w:tcPrChange>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898" w:author="Brian Bohman" w:date="2021-10-27T05:58:00Z">
              <w:tcPr>
                <w:tcW w:w="1008" w:type="dxa"/>
                <w:vAlign w:val="center"/>
                <w:hideMark/>
              </w:tcPr>
            </w:tcPrChange>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99" w:author="Brian Bohman" w:date="2021-10-27T05:58:00Z">
              <w:tcPr>
                <w:tcW w:w="720" w:type="dxa"/>
                <w:vAlign w:val="center"/>
                <w:hideMark/>
              </w:tcPr>
            </w:tcPrChange>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00" w:author="Brian Bohman" w:date="2021-10-27T05:58:00Z">
              <w:tcPr>
                <w:tcW w:w="1008" w:type="dxa"/>
                <w:vAlign w:val="center"/>
                <w:hideMark/>
              </w:tcPr>
            </w:tcPrChange>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01" w:author="Brian Bohman" w:date="2021-10-27T05:58:00Z">
              <w:tcPr>
                <w:tcW w:w="1152" w:type="dxa"/>
                <w:vAlign w:val="center"/>
                <w:hideMark/>
              </w:tcPr>
            </w:tcPrChange>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440" w:type="dxa"/>
            <w:vAlign w:val="center"/>
            <w:hideMark/>
            <w:tcPrChange w:id="7902" w:author="Brian Bohman" w:date="2021-10-27T05:58:00Z">
              <w:tcPr>
                <w:tcW w:w="1008" w:type="dxa"/>
                <w:vAlign w:val="center"/>
                <w:hideMark/>
              </w:tcPr>
            </w:tcPrChange>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2C5A327" w14:textId="77777777" w:rsidTr="00E419CD">
        <w:trPr>
          <w:trHeight w:val="165"/>
          <w:trPrChange w:id="7903" w:author="Brian Bohman" w:date="2021-10-27T05:58:00Z">
            <w:trPr>
              <w:trHeight w:val="165"/>
            </w:trPr>
          </w:trPrChange>
        </w:trPr>
        <w:tc>
          <w:tcPr>
            <w:tcW w:w="360" w:type="dxa"/>
            <w:vAlign w:val="center"/>
            <w:hideMark/>
            <w:tcPrChange w:id="7904" w:author="Brian Bohman" w:date="2021-10-27T05:58:00Z">
              <w:tcPr>
                <w:tcW w:w="360" w:type="dxa"/>
                <w:vAlign w:val="center"/>
                <w:hideMark/>
              </w:tcPr>
            </w:tcPrChange>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Change w:id="7905" w:author="Brian Bohman" w:date="2021-10-27T05:58:00Z">
              <w:tcPr>
                <w:tcW w:w="864" w:type="dxa"/>
                <w:vAlign w:val="center"/>
                <w:hideMark/>
              </w:tcPr>
            </w:tcPrChange>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06" w:author="Brian Bohman" w:date="2021-10-27T05:58:00Z">
              <w:tcPr>
                <w:tcW w:w="1152" w:type="dxa"/>
                <w:vAlign w:val="center"/>
                <w:hideMark/>
              </w:tcPr>
            </w:tcPrChange>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07" w:author="Brian Bohman" w:date="2021-10-27T05:58:00Z">
              <w:tcPr>
                <w:tcW w:w="504" w:type="dxa"/>
                <w:vAlign w:val="center"/>
                <w:hideMark/>
              </w:tcPr>
            </w:tcPrChange>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908" w:author="Brian Bohman" w:date="2021-10-27T05:58:00Z">
              <w:tcPr>
                <w:tcW w:w="1008" w:type="dxa"/>
                <w:vAlign w:val="center"/>
                <w:hideMark/>
              </w:tcPr>
            </w:tcPrChange>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909" w:author="Brian Bohman" w:date="2021-10-27T05:58:00Z">
              <w:tcPr>
                <w:tcW w:w="1008" w:type="dxa"/>
                <w:vAlign w:val="center"/>
                <w:hideMark/>
              </w:tcPr>
            </w:tcPrChange>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910" w:author="Brian Bohman" w:date="2021-10-27T05:58:00Z">
              <w:tcPr>
                <w:tcW w:w="720" w:type="dxa"/>
                <w:vAlign w:val="center"/>
                <w:hideMark/>
              </w:tcPr>
            </w:tcPrChange>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11" w:author="Brian Bohman" w:date="2021-10-27T05:58:00Z">
              <w:tcPr>
                <w:tcW w:w="1008" w:type="dxa"/>
                <w:vAlign w:val="center"/>
                <w:hideMark/>
              </w:tcPr>
            </w:tcPrChange>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12" w:author="Brian Bohman" w:date="2021-10-27T05:58:00Z">
              <w:tcPr>
                <w:tcW w:w="1152" w:type="dxa"/>
                <w:vAlign w:val="center"/>
                <w:hideMark/>
              </w:tcPr>
            </w:tcPrChange>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440" w:type="dxa"/>
            <w:vAlign w:val="center"/>
            <w:hideMark/>
            <w:tcPrChange w:id="7913" w:author="Brian Bohman" w:date="2021-10-27T05:58:00Z">
              <w:tcPr>
                <w:tcW w:w="1008" w:type="dxa"/>
                <w:vAlign w:val="center"/>
                <w:hideMark/>
              </w:tcPr>
            </w:tcPrChange>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19CD" w:rsidRPr="009B3DCC" w14:paraId="00A88441" w14:textId="77777777" w:rsidTr="00E419CD">
        <w:trPr>
          <w:trHeight w:val="165"/>
          <w:trPrChange w:id="7914" w:author="Brian Bohman" w:date="2021-10-27T05:58:00Z">
            <w:trPr>
              <w:trHeight w:val="165"/>
            </w:trPr>
          </w:trPrChange>
        </w:trPr>
        <w:tc>
          <w:tcPr>
            <w:tcW w:w="360" w:type="dxa"/>
            <w:vAlign w:val="center"/>
            <w:hideMark/>
            <w:tcPrChange w:id="7915" w:author="Brian Bohman" w:date="2021-10-27T05:58:00Z">
              <w:tcPr>
                <w:tcW w:w="360" w:type="dxa"/>
                <w:vAlign w:val="center"/>
                <w:hideMark/>
              </w:tcPr>
            </w:tcPrChange>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Change w:id="7916" w:author="Brian Bohman" w:date="2021-10-27T05:58:00Z">
              <w:tcPr>
                <w:tcW w:w="864" w:type="dxa"/>
                <w:vAlign w:val="center"/>
                <w:hideMark/>
              </w:tcPr>
            </w:tcPrChange>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17" w:author="Brian Bohman" w:date="2021-10-27T05:58:00Z">
              <w:tcPr>
                <w:tcW w:w="1152" w:type="dxa"/>
                <w:vAlign w:val="center"/>
                <w:hideMark/>
              </w:tcPr>
            </w:tcPrChange>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18" w:author="Brian Bohman" w:date="2021-10-27T05:58:00Z">
              <w:tcPr>
                <w:tcW w:w="504" w:type="dxa"/>
                <w:vAlign w:val="center"/>
                <w:hideMark/>
              </w:tcPr>
            </w:tcPrChange>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919" w:author="Brian Bohman" w:date="2021-10-27T05:58:00Z">
              <w:tcPr>
                <w:tcW w:w="1008" w:type="dxa"/>
                <w:vAlign w:val="center"/>
                <w:hideMark/>
              </w:tcPr>
            </w:tcPrChange>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920" w:author="Brian Bohman" w:date="2021-10-27T05:58:00Z">
              <w:tcPr>
                <w:tcW w:w="1008" w:type="dxa"/>
                <w:vAlign w:val="center"/>
                <w:hideMark/>
              </w:tcPr>
            </w:tcPrChange>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921" w:author="Brian Bohman" w:date="2021-10-27T05:58:00Z">
              <w:tcPr>
                <w:tcW w:w="720" w:type="dxa"/>
                <w:vAlign w:val="center"/>
                <w:hideMark/>
              </w:tcPr>
            </w:tcPrChange>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22" w:author="Brian Bohman" w:date="2021-10-27T05:58:00Z">
              <w:tcPr>
                <w:tcW w:w="1008" w:type="dxa"/>
                <w:vAlign w:val="center"/>
                <w:hideMark/>
              </w:tcPr>
            </w:tcPrChange>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23" w:author="Brian Bohman" w:date="2021-10-27T05:58:00Z">
              <w:tcPr>
                <w:tcW w:w="1152" w:type="dxa"/>
                <w:vAlign w:val="center"/>
                <w:hideMark/>
              </w:tcPr>
            </w:tcPrChange>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440" w:type="dxa"/>
            <w:vAlign w:val="center"/>
            <w:hideMark/>
            <w:tcPrChange w:id="7924" w:author="Brian Bohman" w:date="2021-10-27T05:58:00Z">
              <w:tcPr>
                <w:tcW w:w="1008" w:type="dxa"/>
                <w:vAlign w:val="center"/>
                <w:hideMark/>
              </w:tcPr>
            </w:tcPrChange>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0FE2A983" w14:textId="77777777" w:rsidTr="00E419CD">
        <w:trPr>
          <w:trHeight w:val="165"/>
          <w:trPrChange w:id="7925" w:author="Brian Bohman" w:date="2021-10-27T05:58:00Z">
            <w:trPr>
              <w:trHeight w:val="165"/>
            </w:trPr>
          </w:trPrChange>
        </w:trPr>
        <w:tc>
          <w:tcPr>
            <w:tcW w:w="360" w:type="dxa"/>
            <w:vAlign w:val="center"/>
            <w:hideMark/>
            <w:tcPrChange w:id="7926" w:author="Brian Bohman" w:date="2021-10-27T05:58:00Z">
              <w:tcPr>
                <w:tcW w:w="360" w:type="dxa"/>
                <w:vAlign w:val="center"/>
                <w:hideMark/>
              </w:tcPr>
            </w:tcPrChange>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Change w:id="7927" w:author="Brian Bohman" w:date="2021-10-27T05:58:00Z">
              <w:tcPr>
                <w:tcW w:w="864" w:type="dxa"/>
                <w:vAlign w:val="center"/>
                <w:hideMark/>
              </w:tcPr>
            </w:tcPrChange>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28" w:author="Brian Bohman" w:date="2021-10-27T05:58:00Z">
              <w:tcPr>
                <w:tcW w:w="1152" w:type="dxa"/>
                <w:vAlign w:val="center"/>
                <w:hideMark/>
              </w:tcPr>
            </w:tcPrChange>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29" w:author="Brian Bohman" w:date="2021-10-27T05:58:00Z">
              <w:tcPr>
                <w:tcW w:w="504" w:type="dxa"/>
                <w:vAlign w:val="center"/>
                <w:hideMark/>
              </w:tcPr>
            </w:tcPrChange>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930" w:author="Brian Bohman" w:date="2021-10-27T05:58:00Z">
              <w:tcPr>
                <w:tcW w:w="1008" w:type="dxa"/>
                <w:vAlign w:val="center"/>
                <w:hideMark/>
              </w:tcPr>
            </w:tcPrChange>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931" w:author="Brian Bohman" w:date="2021-10-27T05:58:00Z">
              <w:tcPr>
                <w:tcW w:w="1008" w:type="dxa"/>
                <w:vAlign w:val="center"/>
                <w:hideMark/>
              </w:tcPr>
            </w:tcPrChange>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932" w:author="Brian Bohman" w:date="2021-10-27T05:58:00Z">
              <w:tcPr>
                <w:tcW w:w="720" w:type="dxa"/>
                <w:vAlign w:val="center"/>
                <w:hideMark/>
              </w:tcPr>
            </w:tcPrChange>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33" w:author="Brian Bohman" w:date="2021-10-27T05:58:00Z">
              <w:tcPr>
                <w:tcW w:w="1008" w:type="dxa"/>
                <w:vAlign w:val="center"/>
                <w:hideMark/>
              </w:tcPr>
            </w:tcPrChange>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34" w:author="Brian Bohman" w:date="2021-10-27T05:58:00Z">
              <w:tcPr>
                <w:tcW w:w="1152" w:type="dxa"/>
                <w:vAlign w:val="center"/>
                <w:hideMark/>
              </w:tcPr>
            </w:tcPrChange>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440" w:type="dxa"/>
            <w:vAlign w:val="center"/>
            <w:hideMark/>
            <w:tcPrChange w:id="7935" w:author="Brian Bohman" w:date="2021-10-27T05:58:00Z">
              <w:tcPr>
                <w:tcW w:w="1008" w:type="dxa"/>
                <w:vAlign w:val="center"/>
                <w:hideMark/>
              </w:tcPr>
            </w:tcPrChange>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24A57E6A" w14:textId="77777777" w:rsidTr="00E419CD">
        <w:trPr>
          <w:trHeight w:val="165"/>
          <w:trPrChange w:id="7936" w:author="Brian Bohman" w:date="2021-10-27T05:58:00Z">
            <w:trPr>
              <w:trHeight w:val="165"/>
            </w:trPr>
          </w:trPrChange>
        </w:trPr>
        <w:tc>
          <w:tcPr>
            <w:tcW w:w="360" w:type="dxa"/>
            <w:vAlign w:val="center"/>
            <w:hideMark/>
            <w:tcPrChange w:id="7937" w:author="Brian Bohman" w:date="2021-10-27T05:58:00Z">
              <w:tcPr>
                <w:tcW w:w="360" w:type="dxa"/>
                <w:vAlign w:val="center"/>
                <w:hideMark/>
              </w:tcPr>
            </w:tcPrChange>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Change w:id="7938" w:author="Brian Bohman" w:date="2021-10-27T05:58:00Z">
              <w:tcPr>
                <w:tcW w:w="864" w:type="dxa"/>
                <w:vAlign w:val="center"/>
                <w:hideMark/>
              </w:tcPr>
            </w:tcPrChange>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39" w:author="Brian Bohman" w:date="2021-10-27T05:58:00Z">
              <w:tcPr>
                <w:tcW w:w="1152" w:type="dxa"/>
                <w:vAlign w:val="center"/>
                <w:hideMark/>
              </w:tcPr>
            </w:tcPrChange>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40" w:author="Brian Bohman" w:date="2021-10-27T05:58:00Z">
              <w:tcPr>
                <w:tcW w:w="504" w:type="dxa"/>
                <w:vAlign w:val="center"/>
                <w:hideMark/>
              </w:tcPr>
            </w:tcPrChange>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941" w:author="Brian Bohman" w:date="2021-10-27T05:58:00Z">
              <w:tcPr>
                <w:tcW w:w="1008" w:type="dxa"/>
                <w:vAlign w:val="center"/>
                <w:hideMark/>
              </w:tcPr>
            </w:tcPrChange>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942" w:author="Brian Bohman" w:date="2021-10-27T05:58:00Z">
              <w:tcPr>
                <w:tcW w:w="1008" w:type="dxa"/>
                <w:vAlign w:val="center"/>
                <w:hideMark/>
              </w:tcPr>
            </w:tcPrChange>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943" w:author="Brian Bohman" w:date="2021-10-27T05:58:00Z">
              <w:tcPr>
                <w:tcW w:w="720" w:type="dxa"/>
                <w:vAlign w:val="center"/>
                <w:hideMark/>
              </w:tcPr>
            </w:tcPrChange>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44" w:author="Brian Bohman" w:date="2021-10-27T05:58:00Z">
              <w:tcPr>
                <w:tcW w:w="1008" w:type="dxa"/>
                <w:vAlign w:val="center"/>
                <w:hideMark/>
              </w:tcPr>
            </w:tcPrChange>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945" w:author="Brian Bohman" w:date="2021-10-27T05:58:00Z">
              <w:tcPr>
                <w:tcW w:w="1152" w:type="dxa"/>
                <w:vAlign w:val="center"/>
                <w:hideMark/>
              </w:tcPr>
            </w:tcPrChange>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7946" w:author="Brian Bohman" w:date="2021-10-27T05:58:00Z">
              <w:tcPr>
                <w:tcW w:w="1008" w:type="dxa"/>
                <w:vAlign w:val="center"/>
                <w:hideMark/>
              </w:tcPr>
            </w:tcPrChange>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19CD" w:rsidRPr="009B3DCC" w14:paraId="7ABB324E" w14:textId="77777777" w:rsidTr="00E419CD">
        <w:trPr>
          <w:trHeight w:val="165"/>
          <w:trPrChange w:id="7947" w:author="Brian Bohman" w:date="2021-10-27T05:58:00Z">
            <w:trPr>
              <w:trHeight w:val="165"/>
            </w:trPr>
          </w:trPrChange>
        </w:trPr>
        <w:tc>
          <w:tcPr>
            <w:tcW w:w="360" w:type="dxa"/>
            <w:vAlign w:val="center"/>
            <w:hideMark/>
            <w:tcPrChange w:id="7948" w:author="Brian Bohman" w:date="2021-10-27T05:58:00Z">
              <w:tcPr>
                <w:tcW w:w="360" w:type="dxa"/>
                <w:vAlign w:val="center"/>
                <w:hideMark/>
              </w:tcPr>
            </w:tcPrChange>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Change w:id="7949" w:author="Brian Bohman" w:date="2021-10-27T05:58:00Z">
              <w:tcPr>
                <w:tcW w:w="864" w:type="dxa"/>
                <w:vAlign w:val="center"/>
                <w:hideMark/>
              </w:tcPr>
            </w:tcPrChange>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50" w:author="Brian Bohman" w:date="2021-10-27T05:58:00Z">
              <w:tcPr>
                <w:tcW w:w="1152" w:type="dxa"/>
                <w:vAlign w:val="center"/>
                <w:hideMark/>
              </w:tcPr>
            </w:tcPrChange>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51" w:author="Brian Bohman" w:date="2021-10-27T05:58:00Z">
              <w:tcPr>
                <w:tcW w:w="504" w:type="dxa"/>
                <w:vAlign w:val="center"/>
                <w:hideMark/>
              </w:tcPr>
            </w:tcPrChange>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952" w:author="Brian Bohman" w:date="2021-10-27T05:58:00Z">
              <w:tcPr>
                <w:tcW w:w="1008" w:type="dxa"/>
                <w:vAlign w:val="center"/>
                <w:hideMark/>
              </w:tcPr>
            </w:tcPrChange>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953" w:author="Brian Bohman" w:date="2021-10-27T05:58:00Z">
              <w:tcPr>
                <w:tcW w:w="1008" w:type="dxa"/>
                <w:vAlign w:val="center"/>
                <w:hideMark/>
              </w:tcPr>
            </w:tcPrChange>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954" w:author="Brian Bohman" w:date="2021-10-27T05:58:00Z">
              <w:tcPr>
                <w:tcW w:w="720" w:type="dxa"/>
                <w:vAlign w:val="center"/>
                <w:hideMark/>
              </w:tcPr>
            </w:tcPrChange>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55" w:author="Brian Bohman" w:date="2021-10-27T05:58:00Z">
              <w:tcPr>
                <w:tcW w:w="1008" w:type="dxa"/>
                <w:vAlign w:val="center"/>
                <w:hideMark/>
              </w:tcPr>
            </w:tcPrChange>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56" w:author="Brian Bohman" w:date="2021-10-27T05:58:00Z">
              <w:tcPr>
                <w:tcW w:w="1152" w:type="dxa"/>
                <w:vAlign w:val="center"/>
                <w:hideMark/>
              </w:tcPr>
            </w:tcPrChange>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440" w:type="dxa"/>
            <w:vAlign w:val="center"/>
            <w:hideMark/>
            <w:tcPrChange w:id="7957" w:author="Brian Bohman" w:date="2021-10-27T05:58:00Z">
              <w:tcPr>
                <w:tcW w:w="1008" w:type="dxa"/>
                <w:vAlign w:val="center"/>
                <w:hideMark/>
              </w:tcPr>
            </w:tcPrChange>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09BC7C39" w14:textId="77777777" w:rsidTr="00E419CD">
        <w:trPr>
          <w:trHeight w:val="165"/>
          <w:trPrChange w:id="7958" w:author="Brian Bohman" w:date="2021-10-27T05:58:00Z">
            <w:trPr>
              <w:trHeight w:val="165"/>
            </w:trPr>
          </w:trPrChange>
        </w:trPr>
        <w:tc>
          <w:tcPr>
            <w:tcW w:w="360" w:type="dxa"/>
            <w:vAlign w:val="center"/>
            <w:hideMark/>
            <w:tcPrChange w:id="7959" w:author="Brian Bohman" w:date="2021-10-27T05:58:00Z">
              <w:tcPr>
                <w:tcW w:w="360" w:type="dxa"/>
                <w:vAlign w:val="center"/>
                <w:hideMark/>
              </w:tcPr>
            </w:tcPrChange>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Change w:id="7960" w:author="Brian Bohman" w:date="2021-10-27T05:58:00Z">
              <w:tcPr>
                <w:tcW w:w="864" w:type="dxa"/>
                <w:vAlign w:val="center"/>
                <w:hideMark/>
              </w:tcPr>
            </w:tcPrChange>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61" w:author="Brian Bohman" w:date="2021-10-27T05:58:00Z">
              <w:tcPr>
                <w:tcW w:w="1152" w:type="dxa"/>
                <w:vAlign w:val="center"/>
                <w:hideMark/>
              </w:tcPr>
            </w:tcPrChange>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62" w:author="Brian Bohman" w:date="2021-10-27T05:58:00Z">
              <w:tcPr>
                <w:tcW w:w="504" w:type="dxa"/>
                <w:vAlign w:val="center"/>
                <w:hideMark/>
              </w:tcPr>
            </w:tcPrChange>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963" w:author="Brian Bohman" w:date="2021-10-27T05:58:00Z">
              <w:tcPr>
                <w:tcW w:w="1008" w:type="dxa"/>
                <w:vAlign w:val="center"/>
                <w:hideMark/>
              </w:tcPr>
            </w:tcPrChange>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964" w:author="Brian Bohman" w:date="2021-10-27T05:58:00Z">
              <w:tcPr>
                <w:tcW w:w="1008" w:type="dxa"/>
                <w:vAlign w:val="center"/>
                <w:hideMark/>
              </w:tcPr>
            </w:tcPrChange>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965" w:author="Brian Bohman" w:date="2021-10-27T05:58:00Z">
              <w:tcPr>
                <w:tcW w:w="720" w:type="dxa"/>
                <w:vAlign w:val="center"/>
                <w:hideMark/>
              </w:tcPr>
            </w:tcPrChange>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66" w:author="Brian Bohman" w:date="2021-10-27T05:58:00Z">
              <w:tcPr>
                <w:tcW w:w="1008" w:type="dxa"/>
                <w:vAlign w:val="center"/>
                <w:hideMark/>
              </w:tcPr>
            </w:tcPrChange>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67" w:author="Brian Bohman" w:date="2021-10-27T05:58:00Z">
              <w:tcPr>
                <w:tcW w:w="1152" w:type="dxa"/>
                <w:vAlign w:val="center"/>
                <w:hideMark/>
              </w:tcPr>
            </w:tcPrChange>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7968" w:author="Brian Bohman" w:date="2021-10-27T05:58:00Z">
              <w:tcPr>
                <w:tcW w:w="1008" w:type="dxa"/>
                <w:vAlign w:val="center"/>
                <w:hideMark/>
              </w:tcPr>
            </w:tcPrChange>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19C7B924" w14:textId="77777777" w:rsidTr="00E419CD">
        <w:trPr>
          <w:trHeight w:val="165"/>
          <w:trPrChange w:id="7969" w:author="Brian Bohman" w:date="2021-10-27T05:58:00Z">
            <w:trPr>
              <w:trHeight w:val="165"/>
            </w:trPr>
          </w:trPrChange>
        </w:trPr>
        <w:tc>
          <w:tcPr>
            <w:tcW w:w="360" w:type="dxa"/>
            <w:vAlign w:val="center"/>
            <w:hideMark/>
            <w:tcPrChange w:id="7970" w:author="Brian Bohman" w:date="2021-10-27T05:58:00Z">
              <w:tcPr>
                <w:tcW w:w="360" w:type="dxa"/>
                <w:vAlign w:val="center"/>
                <w:hideMark/>
              </w:tcPr>
            </w:tcPrChange>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Change w:id="7971" w:author="Brian Bohman" w:date="2021-10-27T05:58:00Z">
              <w:tcPr>
                <w:tcW w:w="864" w:type="dxa"/>
                <w:vAlign w:val="center"/>
                <w:hideMark/>
              </w:tcPr>
            </w:tcPrChange>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72" w:author="Brian Bohman" w:date="2021-10-27T05:58:00Z">
              <w:tcPr>
                <w:tcW w:w="1152" w:type="dxa"/>
                <w:vAlign w:val="center"/>
                <w:hideMark/>
              </w:tcPr>
            </w:tcPrChange>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73" w:author="Brian Bohman" w:date="2021-10-27T05:58:00Z">
              <w:tcPr>
                <w:tcW w:w="504" w:type="dxa"/>
                <w:vAlign w:val="center"/>
                <w:hideMark/>
              </w:tcPr>
            </w:tcPrChange>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974" w:author="Brian Bohman" w:date="2021-10-27T05:58:00Z">
              <w:tcPr>
                <w:tcW w:w="1008" w:type="dxa"/>
                <w:vAlign w:val="center"/>
                <w:hideMark/>
              </w:tcPr>
            </w:tcPrChange>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975" w:author="Brian Bohman" w:date="2021-10-27T05:58:00Z">
              <w:tcPr>
                <w:tcW w:w="1008" w:type="dxa"/>
                <w:vAlign w:val="center"/>
                <w:hideMark/>
              </w:tcPr>
            </w:tcPrChange>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976" w:author="Brian Bohman" w:date="2021-10-27T05:58:00Z">
              <w:tcPr>
                <w:tcW w:w="720" w:type="dxa"/>
                <w:vAlign w:val="center"/>
                <w:hideMark/>
              </w:tcPr>
            </w:tcPrChange>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77" w:author="Brian Bohman" w:date="2021-10-27T05:58:00Z">
              <w:tcPr>
                <w:tcW w:w="1008" w:type="dxa"/>
                <w:vAlign w:val="center"/>
                <w:hideMark/>
              </w:tcPr>
            </w:tcPrChange>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978" w:author="Brian Bohman" w:date="2021-10-27T05:58:00Z">
              <w:tcPr>
                <w:tcW w:w="1152" w:type="dxa"/>
                <w:vAlign w:val="center"/>
                <w:hideMark/>
              </w:tcPr>
            </w:tcPrChange>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440" w:type="dxa"/>
            <w:vAlign w:val="center"/>
            <w:hideMark/>
            <w:tcPrChange w:id="7979" w:author="Brian Bohman" w:date="2021-10-27T05:58:00Z">
              <w:tcPr>
                <w:tcW w:w="1008" w:type="dxa"/>
                <w:vAlign w:val="center"/>
                <w:hideMark/>
              </w:tcPr>
            </w:tcPrChange>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60392ED1" w14:textId="77777777" w:rsidTr="00E419CD">
        <w:trPr>
          <w:trHeight w:val="165"/>
          <w:trPrChange w:id="7980" w:author="Brian Bohman" w:date="2021-10-27T05:58:00Z">
            <w:trPr>
              <w:trHeight w:val="165"/>
            </w:trPr>
          </w:trPrChange>
        </w:trPr>
        <w:tc>
          <w:tcPr>
            <w:tcW w:w="360" w:type="dxa"/>
            <w:vAlign w:val="center"/>
            <w:hideMark/>
            <w:tcPrChange w:id="7981" w:author="Brian Bohman" w:date="2021-10-27T05:58:00Z">
              <w:tcPr>
                <w:tcW w:w="360" w:type="dxa"/>
                <w:vAlign w:val="center"/>
                <w:hideMark/>
              </w:tcPr>
            </w:tcPrChange>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Change w:id="7982" w:author="Brian Bohman" w:date="2021-10-27T05:58:00Z">
              <w:tcPr>
                <w:tcW w:w="864" w:type="dxa"/>
                <w:vAlign w:val="center"/>
                <w:hideMark/>
              </w:tcPr>
            </w:tcPrChange>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83" w:author="Brian Bohman" w:date="2021-10-27T05:58:00Z">
              <w:tcPr>
                <w:tcW w:w="1152" w:type="dxa"/>
                <w:vAlign w:val="center"/>
                <w:hideMark/>
              </w:tcPr>
            </w:tcPrChange>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84" w:author="Brian Bohman" w:date="2021-10-27T05:58:00Z">
              <w:tcPr>
                <w:tcW w:w="504" w:type="dxa"/>
                <w:vAlign w:val="center"/>
                <w:hideMark/>
              </w:tcPr>
            </w:tcPrChange>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985" w:author="Brian Bohman" w:date="2021-10-27T05:58:00Z">
              <w:tcPr>
                <w:tcW w:w="1008" w:type="dxa"/>
                <w:vAlign w:val="center"/>
                <w:hideMark/>
              </w:tcPr>
            </w:tcPrChange>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986" w:author="Brian Bohman" w:date="2021-10-27T05:58:00Z">
              <w:tcPr>
                <w:tcW w:w="1008" w:type="dxa"/>
                <w:vAlign w:val="center"/>
                <w:hideMark/>
              </w:tcPr>
            </w:tcPrChange>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987" w:author="Brian Bohman" w:date="2021-10-27T05:58:00Z">
              <w:tcPr>
                <w:tcW w:w="720" w:type="dxa"/>
                <w:vAlign w:val="center"/>
                <w:hideMark/>
              </w:tcPr>
            </w:tcPrChange>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88" w:author="Brian Bohman" w:date="2021-10-27T05:58:00Z">
              <w:tcPr>
                <w:tcW w:w="1008" w:type="dxa"/>
                <w:vAlign w:val="center"/>
                <w:hideMark/>
              </w:tcPr>
            </w:tcPrChange>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89" w:author="Brian Bohman" w:date="2021-10-27T05:58:00Z">
              <w:tcPr>
                <w:tcW w:w="1152" w:type="dxa"/>
                <w:vAlign w:val="center"/>
                <w:hideMark/>
              </w:tcPr>
            </w:tcPrChange>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7990" w:author="Brian Bohman" w:date="2021-10-27T05:58:00Z">
              <w:tcPr>
                <w:tcW w:w="1008" w:type="dxa"/>
                <w:vAlign w:val="center"/>
                <w:hideMark/>
              </w:tcPr>
            </w:tcPrChange>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4461E95B" w14:textId="77777777" w:rsidTr="00E419CD">
        <w:trPr>
          <w:trHeight w:val="165"/>
          <w:trPrChange w:id="7991" w:author="Brian Bohman" w:date="2021-10-27T05:58:00Z">
            <w:trPr>
              <w:trHeight w:val="165"/>
            </w:trPr>
          </w:trPrChange>
        </w:trPr>
        <w:tc>
          <w:tcPr>
            <w:tcW w:w="360" w:type="dxa"/>
            <w:vAlign w:val="center"/>
            <w:hideMark/>
            <w:tcPrChange w:id="7992" w:author="Brian Bohman" w:date="2021-10-27T05:58:00Z">
              <w:tcPr>
                <w:tcW w:w="360" w:type="dxa"/>
                <w:vAlign w:val="center"/>
                <w:hideMark/>
              </w:tcPr>
            </w:tcPrChange>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Change w:id="7993" w:author="Brian Bohman" w:date="2021-10-27T05:58:00Z">
              <w:tcPr>
                <w:tcW w:w="864" w:type="dxa"/>
                <w:vAlign w:val="center"/>
                <w:hideMark/>
              </w:tcPr>
            </w:tcPrChange>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94" w:author="Brian Bohman" w:date="2021-10-27T05:58:00Z">
              <w:tcPr>
                <w:tcW w:w="1152" w:type="dxa"/>
                <w:vAlign w:val="center"/>
                <w:hideMark/>
              </w:tcPr>
            </w:tcPrChange>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95" w:author="Brian Bohman" w:date="2021-10-27T05:58:00Z">
              <w:tcPr>
                <w:tcW w:w="504" w:type="dxa"/>
                <w:vAlign w:val="center"/>
                <w:hideMark/>
              </w:tcPr>
            </w:tcPrChange>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996" w:author="Brian Bohman" w:date="2021-10-27T05:58:00Z">
              <w:tcPr>
                <w:tcW w:w="1008" w:type="dxa"/>
                <w:vAlign w:val="center"/>
                <w:hideMark/>
              </w:tcPr>
            </w:tcPrChange>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997" w:author="Brian Bohman" w:date="2021-10-27T05:58:00Z">
              <w:tcPr>
                <w:tcW w:w="1008" w:type="dxa"/>
                <w:vAlign w:val="center"/>
                <w:hideMark/>
              </w:tcPr>
            </w:tcPrChange>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998" w:author="Brian Bohman" w:date="2021-10-27T05:58:00Z">
              <w:tcPr>
                <w:tcW w:w="720" w:type="dxa"/>
                <w:vAlign w:val="center"/>
                <w:hideMark/>
              </w:tcPr>
            </w:tcPrChange>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999" w:author="Brian Bohman" w:date="2021-10-27T05:58:00Z">
              <w:tcPr>
                <w:tcW w:w="1008" w:type="dxa"/>
                <w:vAlign w:val="center"/>
                <w:hideMark/>
              </w:tcPr>
            </w:tcPrChange>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000" w:author="Brian Bohman" w:date="2021-10-27T05:58:00Z">
              <w:tcPr>
                <w:tcW w:w="1152" w:type="dxa"/>
                <w:vAlign w:val="center"/>
                <w:hideMark/>
              </w:tcPr>
            </w:tcPrChange>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440" w:type="dxa"/>
            <w:vAlign w:val="center"/>
            <w:hideMark/>
            <w:tcPrChange w:id="8001" w:author="Brian Bohman" w:date="2021-10-27T05:58:00Z">
              <w:tcPr>
                <w:tcW w:w="1008" w:type="dxa"/>
                <w:vAlign w:val="center"/>
                <w:hideMark/>
              </w:tcPr>
            </w:tcPrChange>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158DC29" w14:textId="77777777" w:rsidTr="00E419CD">
        <w:trPr>
          <w:trHeight w:val="165"/>
          <w:trPrChange w:id="8002" w:author="Brian Bohman" w:date="2021-10-27T05:58:00Z">
            <w:trPr>
              <w:trHeight w:val="165"/>
            </w:trPr>
          </w:trPrChange>
        </w:trPr>
        <w:tc>
          <w:tcPr>
            <w:tcW w:w="360" w:type="dxa"/>
            <w:vAlign w:val="center"/>
            <w:hideMark/>
            <w:tcPrChange w:id="8003" w:author="Brian Bohman" w:date="2021-10-27T05:58:00Z">
              <w:tcPr>
                <w:tcW w:w="360" w:type="dxa"/>
                <w:vAlign w:val="center"/>
                <w:hideMark/>
              </w:tcPr>
            </w:tcPrChange>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Change w:id="8004" w:author="Brian Bohman" w:date="2021-10-27T05:58:00Z">
              <w:tcPr>
                <w:tcW w:w="864" w:type="dxa"/>
                <w:vAlign w:val="center"/>
                <w:hideMark/>
              </w:tcPr>
            </w:tcPrChange>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05" w:author="Brian Bohman" w:date="2021-10-27T05:58:00Z">
              <w:tcPr>
                <w:tcW w:w="1152" w:type="dxa"/>
                <w:vAlign w:val="center"/>
                <w:hideMark/>
              </w:tcPr>
            </w:tcPrChange>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06" w:author="Brian Bohman" w:date="2021-10-27T05:58:00Z">
              <w:tcPr>
                <w:tcW w:w="504" w:type="dxa"/>
                <w:vAlign w:val="center"/>
                <w:hideMark/>
              </w:tcPr>
            </w:tcPrChange>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8007" w:author="Brian Bohman" w:date="2021-10-27T05:58:00Z">
              <w:tcPr>
                <w:tcW w:w="1008" w:type="dxa"/>
                <w:vAlign w:val="center"/>
                <w:hideMark/>
              </w:tcPr>
            </w:tcPrChange>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8008" w:author="Brian Bohman" w:date="2021-10-27T05:58:00Z">
              <w:tcPr>
                <w:tcW w:w="1008" w:type="dxa"/>
                <w:vAlign w:val="center"/>
                <w:hideMark/>
              </w:tcPr>
            </w:tcPrChange>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8009" w:author="Brian Bohman" w:date="2021-10-27T05:58:00Z">
              <w:tcPr>
                <w:tcW w:w="720" w:type="dxa"/>
                <w:vAlign w:val="center"/>
                <w:hideMark/>
              </w:tcPr>
            </w:tcPrChange>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8010" w:author="Brian Bohman" w:date="2021-10-27T05:58:00Z">
              <w:tcPr>
                <w:tcW w:w="1008" w:type="dxa"/>
                <w:vAlign w:val="center"/>
                <w:hideMark/>
              </w:tcPr>
            </w:tcPrChange>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011" w:author="Brian Bohman" w:date="2021-10-27T05:58:00Z">
              <w:tcPr>
                <w:tcW w:w="1152" w:type="dxa"/>
                <w:vAlign w:val="center"/>
                <w:hideMark/>
              </w:tcPr>
            </w:tcPrChange>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440" w:type="dxa"/>
            <w:vAlign w:val="center"/>
            <w:hideMark/>
            <w:tcPrChange w:id="8012" w:author="Brian Bohman" w:date="2021-10-27T05:58:00Z">
              <w:tcPr>
                <w:tcW w:w="1008" w:type="dxa"/>
                <w:vAlign w:val="center"/>
                <w:hideMark/>
              </w:tcPr>
            </w:tcPrChange>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6963D325" w14:textId="77777777" w:rsidTr="00E419CD">
        <w:trPr>
          <w:trHeight w:val="165"/>
          <w:trPrChange w:id="8013" w:author="Brian Bohman" w:date="2021-10-27T05:58:00Z">
            <w:trPr>
              <w:trHeight w:val="165"/>
            </w:trPr>
          </w:trPrChange>
        </w:trPr>
        <w:tc>
          <w:tcPr>
            <w:tcW w:w="360" w:type="dxa"/>
            <w:vAlign w:val="center"/>
            <w:hideMark/>
            <w:tcPrChange w:id="8014" w:author="Brian Bohman" w:date="2021-10-27T05:58:00Z">
              <w:tcPr>
                <w:tcW w:w="360" w:type="dxa"/>
                <w:vAlign w:val="center"/>
                <w:hideMark/>
              </w:tcPr>
            </w:tcPrChange>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Change w:id="8015" w:author="Brian Bohman" w:date="2021-10-27T05:58:00Z">
              <w:tcPr>
                <w:tcW w:w="864" w:type="dxa"/>
                <w:vAlign w:val="center"/>
                <w:hideMark/>
              </w:tcPr>
            </w:tcPrChange>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16" w:author="Brian Bohman" w:date="2021-10-27T05:58:00Z">
              <w:tcPr>
                <w:tcW w:w="1152" w:type="dxa"/>
                <w:vAlign w:val="center"/>
                <w:hideMark/>
              </w:tcPr>
            </w:tcPrChange>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17" w:author="Brian Bohman" w:date="2021-10-27T05:58:00Z">
              <w:tcPr>
                <w:tcW w:w="504" w:type="dxa"/>
                <w:vAlign w:val="center"/>
                <w:hideMark/>
              </w:tcPr>
            </w:tcPrChange>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8018" w:author="Brian Bohman" w:date="2021-10-27T05:58:00Z">
              <w:tcPr>
                <w:tcW w:w="1008" w:type="dxa"/>
                <w:vAlign w:val="center"/>
                <w:hideMark/>
              </w:tcPr>
            </w:tcPrChange>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8019" w:author="Brian Bohman" w:date="2021-10-27T05:58:00Z">
              <w:tcPr>
                <w:tcW w:w="1008" w:type="dxa"/>
                <w:vAlign w:val="center"/>
                <w:hideMark/>
              </w:tcPr>
            </w:tcPrChange>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8020" w:author="Brian Bohman" w:date="2021-10-27T05:58:00Z">
              <w:tcPr>
                <w:tcW w:w="720" w:type="dxa"/>
                <w:vAlign w:val="center"/>
                <w:hideMark/>
              </w:tcPr>
            </w:tcPrChange>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8021" w:author="Brian Bohman" w:date="2021-10-27T05:58:00Z">
              <w:tcPr>
                <w:tcW w:w="1008" w:type="dxa"/>
                <w:vAlign w:val="center"/>
                <w:hideMark/>
              </w:tcPr>
            </w:tcPrChange>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22" w:author="Brian Bohman" w:date="2021-10-27T05:58:00Z">
              <w:tcPr>
                <w:tcW w:w="1152" w:type="dxa"/>
                <w:vAlign w:val="center"/>
                <w:hideMark/>
              </w:tcPr>
            </w:tcPrChange>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8023" w:author="Brian Bohman" w:date="2021-10-27T05:58:00Z">
              <w:tcPr>
                <w:tcW w:w="1008" w:type="dxa"/>
                <w:vAlign w:val="center"/>
                <w:hideMark/>
              </w:tcPr>
            </w:tcPrChange>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917139B" w14:textId="77777777" w:rsidTr="00E419CD">
        <w:trPr>
          <w:trHeight w:val="165"/>
          <w:trPrChange w:id="8024" w:author="Brian Bohman" w:date="2021-10-27T05:58:00Z">
            <w:trPr>
              <w:trHeight w:val="165"/>
            </w:trPr>
          </w:trPrChange>
        </w:trPr>
        <w:tc>
          <w:tcPr>
            <w:tcW w:w="360" w:type="dxa"/>
            <w:vAlign w:val="center"/>
            <w:hideMark/>
            <w:tcPrChange w:id="8025" w:author="Brian Bohman" w:date="2021-10-27T05:58:00Z">
              <w:tcPr>
                <w:tcW w:w="360" w:type="dxa"/>
                <w:vAlign w:val="center"/>
                <w:hideMark/>
              </w:tcPr>
            </w:tcPrChange>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Change w:id="8026" w:author="Brian Bohman" w:date="2021-10-27T05:58:00Z">
              <w:tcPr>
                <w:tcW w:w="864" w:type="dxa"/>
                <w:vAlign w:val="center"/>
                <w:hideMark/>
              </w:tcPr>
            </w:tcPrChange>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27" w:author="Brian Bohman" w:date="2021-10-27T05:58:00Z">
              <w:tcPr>
                <w:tcW w:w="1152" w:type="dxa"/>
                <w:vAlign w:val="center"/>
                <w:hideMark/>
              </w:tcPr>
            </w:tcPrChange>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28" w:author="Brian Bohman" w:date="2021-10-27T05:58:00Z">
              <w:tcPr>
                <w:tcW w:w="504" w:type="dxa"/>
                <w:vAlign w:val="center"/>
                <w:hideMark/>
              </w:tcPr>
            </w:tcPrChange>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8029" w:author="Brian Bohman" w:date="2021-10-27T05:58:00Z">
              <w:tcPr>
                <w:tcW w:w="1008" w:type="dxa"/>
                <w:vAlign w:val="center"/>
                <w:hideMark/>
              </w:tcPr>
            </w:tcPrChange>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8030" w:author="Brian Bohman" w:date="2021-10-27T05:58:00Z">
              <w:tcPr>
                <w:tcW w:w="1008" w:type="dxa"/>
                <w:vAlign w:val="center"/>
                <w:hideMark/>
              </w:tcPr>
            </w:tcPrChange>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31" w:author="Brian Bohman" w:date="2021-10-27T05:58:00Z">
              <w:tcPr>
                <w:tcW w:w="720" w:type="dxa"/>
                <w:vAlign w:val="center"/>
                <w:hideMark/>
              </w:tcPr>
            </w:tcPrChange>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32" w:author="Brian Bohman" w:date="2021-10-27T05:58:00Z">
              <w:tcPr>
                <w:tcW w:w="1008" w:type="dxa"/>
                <w:vAlign w:val="center"/>
                <w:hideMark/>
              </w:tcPr>
            </w:tcPrChange>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033" w:author="Brian Bohman" w:date="2021-10-27T05:58:00Z">
              <w:tcPr>
                <w:tcW w:w="1152" w:type="dxa"/>
                <w:vAlign w:val="center"/>
                <w:hideMark/>
              </w:tcPr>
            </w:tcPrChange>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8034" w:author="Brian Bohman" w:date="2021-10-27T05:58:00Z">
              <w:tcPr>
                <w:tcW w:w="1008" w:type="dxa"/>
                <w:vAlign w:val="center"/>
                <w:hideMark/>
              </w:tcPr>
            </w:tcPrChange>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7E62A866" w14:textId="77777777" w:rsidTr="00E419CD">
        <w:trPr>
          <w:trHeight w:val="165"/>
          <w:trPrChange w:id="8035" w:author="Brian Bohman" w:date="2021-10-27T05:58:00Z">
            <w:trPr>
              <w:trHeight w:val="165"/>
            </w:trPr>
          </w:trPrChange>
        </w:trPr>
        <w:tc>
          <w:tcPr>
            <w:tcW w:w="360" w:type="dxa"/>
            <w:vAlign w:val="center"/>
            <w:hideMark/>
            <w:tcPrChange w:id="8036" w:author="Brian Bohman" w:date="2021-10-27T05:58:00Z">
              <w:tcPr>
                <w:tcW w:w="360" w:type="dxa"/>
                <w:vAlign w:val="center"/>
                <w:hideMark/>
              </w:tcPr>
            </w:tcPrChange>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Change w:id="8037" w:author="Brian Bohman" w:date="2021-10-27T05:58:00Z">
              <w:tcPr>
                <w:tcW w:w="864" w:type="dxa"/>
                <w:vAlign w:val="center"/>
                <w:hideMark/>
              </w:tcPr>
            </w:tcPrChange>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38" w:author="Brian Bohman" w:date="2021-10-27T05:58:00Z">
              <w:tcPr>
                <w:tcW w:w="1152" w:type="dxa"/>
                <w:vAlign w:val="center"/>
                <w:hideMark/>
              </w:tcPr>
            </w:tcPrChange>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39" w:author="Brian Bohman" w:date="2021-10-27T05:58:00Z">
              <w:tcPr>
                <w:tcW w:w="504" w:type="dxa"/>
                <w:vAlign w:val="center"/>
                <w:hideMark/>
              </w:tcPr>
            </w:tcPrChange>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8040" w:author="Brian Bohman" w:date="2021-10-27T05:58:00Z">
              <w:tcPr>
                <w:tcW w:w="1008" w:type="dxa"/>
                <w:vAlign w:val="center"/>
                <w:hideMark/>
              </w:tcPr>
            </w:tcPrChange>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8041" w:author="Brian Bohman" w:date="2021-10-27T05:58:00Z">
              <w:tcPr>
                <w:tcW w:w="1008" w:type="dxa"/>
                <w:vAlign w:val="center"/>
                <w:hideMark/>
              </w:tcPr>
            </w:tcPrChange>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42" w:author="Brian Bohman" w:date="2021-10-27T05:58:00Z">
              <w:tcPr>
                <w:tcW w:w="720" w:type="dxa"/>
                <w:vAlign w:val="center"/>
                <w:hideMark/>
              </w:tcPr>
            </w:tcPrChange>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43" w:author="Brian Bohman" w:date="2021-10-27T05:58:00Z">
              <w:tcPr>
                <w:tcW w:w="1008" w:type="dxa"/>
                <w:vAlign w:val="center"/>
                <w:hideMark/>
              </w:tcPr>
            </w:tcPrChange>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44" w:author="Brian Bohman" w:date="2021-10-27T05:58:00Z">
              <w:tcPr>
                <w:tcW w:w="1152" w:type="dxa"/>
                <w:vAlign w:val="center"/>
                <w:hideMark/>
              </w:tcPr>
            </w:tcPrChange>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8045" w:author="Brian Bohman" w:date="2021-10-27T05:58:00Z">
              <w:tcPr>
                <w:tcW w:w="1008" w:type="dxa"/>
                <w:vAlign w:val="center"/>
                <w:hideMark/>
              </w:tcPr>
            </w:tcPrChange>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1D2265C7" w14:textId="77777777" w:rsidTr="00E419CD">
        <w:trPr>
          <w:trHeight w:val="180"/>
          <w:trPrChange w:id="8046" w:author="Brian Bohman" w:date="2021-10-27T05:58:00Z">
            <w:trPr>
              <w:trHeight w:val="180"/>
            </w:trPr>
          </w:trPrChange>
        </w:trPr>
        <w:tc>
          <w:tcPr>
            <w:tcW w:w="360" w:type="dxa"/>
            <w:vAlign w:val="center"/>
            <w:hideMark/>
            <w:tcPrChange w:id="8047" w:author="Brian Bohman" w:date="2021-10-27T05:58:00Z">
              <w:tcPr>
                <w:tcW w:w="360" w:type="dxa"/>
                <w:vAlign w:val="center"/>
                <w:hideMark/>
              </w:tcPr>
            </w:tcPrChange>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Change w:id="8048" w:author="Brian Bohman" w:date="2021-10-27T05:58:00Z">
              <w:tcPr>
                <w:tcW w:w="864" w:type="dxa"/>
                <w:vAlign w:val="center"/>
                <w:hideMark/>
              </w:tcPr>
            </w:tcPrChange>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49" w:author="Brian Bohman" w:date="2021-10-27T05:58:00Z">
              <w:tcPr>
                <w:tcW w:w="1152" w:type="dxa"/>
                <w:vAlign w:val="center"/>
                <w:hideMark/>
              </w:tcPr>
            </w:tcPrChange>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50" w:author="Brian Bohman" w:date="2021-10-27T05:58:00Z">
              <w:tcPr>
                <w:tcW w:w="504" w:type="dxa"/>
                <w:vAlign w:val="center"/>
                <w:hideMark/>
              </w:tcPr>
            </w:tcPrChange>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8051" w:author="Brian Bohman" w:date="2021-10-27T05:58:00Z">
              <w:tcPr>
                <w:tcW w:w="1008" w:type="dxa"/>
                <w:vAlign w:val="center"/>
                <w:hideMark/>
              </w:tcPr>
            </w:tcPrChange>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8052" w:author="Brian Bohman" w:date="2021-10-27T05:58:00Z">
              <w:tcPr>
                <w:tcW w:w="1008" w:type="dxa"/>
                <w:vAlign w:val="center"/>
                <w:hideMark/>
              </w:tcPr>
            </w:tcPrChange>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53" w:author="Brian Bohman" w:date="2021-10-27T05:58:00Z">
              <w:tcPr>
                <w:tcW w:w="720" w:type="dxa"/>
                <w:vAlign w:val="center"/>
                <w:hideMark/>
              </w:tcPr>
            </w:tcPrChange>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54" w:author="Brian Bohman" w:date="2021-10-27T05:58:00Z">
              <w:tcPr>
                <w:tcW w:w="1008" w:type="dxa"/>
                <w:vAlign w:val="center"/>
                <w:hideMark/>
              </w:tcPr>
            </w:tcPrChange>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55" w:author="Brian Bohman" w:date="2021-10-27T05:58:00Z">
              <w:tcPr>
                <w:tcW w:w="1152" w:type="dxa"/>
                <w:vAlign w:val="center"/>
                <w:hideMark/>
              </w:tcPr>
            </w:tcPrChange>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8056" w:author="Brian Bohman" w:date="2021-10-27T05:58:00Z">
              <w:tcPr>
                <w:tcW w:w="1008" w:type="dxa"/>
                <w:vAlign w:val="center"/>
                <w:hideMark/>
              </w:tcPr>
            </w:tcPrChange>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6E7E5072" w14:textId="77777777" w:rsidTr="00E419CD">
        <w:trPr>
          <w:trHeight w:val="165"/>
          <w:trPrChange w:id="8057" w:author="Brian Bohman" w:date="2021-10-27T05:58:00Z">
            <w:trPr>
              <w:trHeight w:val="165"/>
            </w:trPr>
          </w:trPrChange>
        </w:trPr>
        <w:tc>
          <w:tcPr>
            <w:tcW w:w="360" w:type="dxa"/>
            <w:vAlign w:val="center"/>
            <w:hideMark/>
            <w:tcPrChange w:id="8058" w:author="Brian Bohman" w:date="2021-10-27T05:58:00Z">
              <w:tcPr>
                <w:tcW w:w="360" w:type="dxa"/>
                <w:vAlign w:val="center"/>
                <w:hideMark/>
              </w:tcPr>
            </w:tcPrChange>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Change w:id="8059" w:author="Brian Bohman" w:date="2021-10-27T05:58:00Z">
              <w:tcPr>
                <w:tcW w:w="864" w:type="dxa"/>
                <w:vAlign w:val="center"/>
                <w:hideMark/>
              </w:tcPr>
            </w:tcPrChange>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60" w:author="Brian Bohman" w:date="2021-10-27T05:58:00Z">
              <w:tcPr>
                <w:tcW w:w="1152" w:type="dxa"/>
                <w:vAlign w:val="center"/>
                <w:hideMark/>
              </w:tcPr>
            </w:tcPrChange>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61" w:author="Brian Bohman" w:date="2021-10-27T05:58:00Z">
              <w:tcPr>
                <w:tcW w:w="504" w:type="dxa"/>
                <w:vAlign w:val="center"/>
                <w:hideMark/>
              </w:tcPr>
            </w:tcPrChange>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8062" w:author="Brian Bohman" w:date="2021-10-27T05:58:00Z">
              <w:tcPr>
                <w:tcW w:w="1008" w:type="dxa"/>
                <w:vAlign w:val="center"/>
                <w:hideMark/>
              </w:tcPr>
            </w:tcPrChange>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8063" w:author="Brian Bohman" w:date="2021-10-27T05:58:00Z">
              <w:tcPr>
                <w:tcW w:w="1008" w:type="dxa"/>
                <w:vAlign w:val="center"/>
                <w:hideMark/>
              </w:tcPr>
            </w:tcPrChange>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64" w:author="Brian Bohman" w:date="2021-10-27T05:58:00Z">
              <w:tcPr>
                <w:tcW w:w="720" w:type="dxa"/>
                <w:vAlign w:val="center"/>
                <w:hideMark/>
              </w:tcPr>
            </w:tcPrChange>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65" w:author="Brian Bohman" w:date="2021-10-27T05:58:00Z">
              <w:tcPr>
                <w:tcW w:w="1008" w:type="dxa"/>
                <w:vAlign w:val="center"/>
                <w:hideMark/>
              </w:tcPr>
            </w:tcPrChange>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66" w:author="Brian Bohman" w:date="2021-10-27T05:58:00Z">
              <w:tcPr>
                <w:tcW w:w="1152" w:type="dxa"/>
                <w:vAlign w:val="center"/>
                <w:hideMark/>
              </w:tcPr>
            </w:tcPrChange>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8067" w:author="Brian Bohman" w:date="2021-10-27T05:58:00Z">
              <w:tcPr>
                <w:tcW w:w="1008" w:type="dxa"/>
                <w:vAlign w:val="center"/>
                <w:hideMark/>
              </w:tcPr>
            </w:tcPrChange>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01247ED" w14:textId="77777777" w:rsidTr="00E419CD">
        <w:trPr>
          <w:trHeight w:val="165"/>
          <w:trPrChange w:id="8068" w:author="Brian Bohman" w:date="2021-10-27T05:58:00Z">
            <w:trPr>
              <w:trHeight w:val="165"/>
            </w:trPr>
          </w:trPrChange>
        </w:trPr>
        <w:tc>
          <w:tcPr>
            <w:tcW w:w="360" w:type="dxa"/>
            <w:vAlign w:val="center"/>
            <w:hideMark/>
            <w:tcPrChange w:id="8069" w:author="Brian Bohman" w:date="2021-10-27T05:58:00Z">
              <w:tcPr>
                <w:tcW w:w="360" w:type="dxa"/>
                <w:vAlign w:val="center"/>
                <w:hideMark/>
              </w:tcPr>
            </w:tcPrChange>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Change w:id="8070" w:author="Brian Bohman" w:date="2021-10-27T05:58:00Z">
              <w:tcPr>
                <w:tcW w:w="864" w:type="dxa"/>
                <w:vAlign w:val="center"/>
                <w:hideMark/>
              </w:tcPr>
            </w:tcPrChange>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71" w:author="Brian Bohman" w:date="2021-10-27T05:58:00Z">
              <w:tcPr>
                <w:tcW w:w="1152" w:type="dxa"/>
                <w:vAlign w:val="center"/>
                <w:hideMark/>
              </w:tcPr>
            </w:tcPrChange>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72" w:author="Brian Bohman" w:date="2021-10-27T05:58:00Z">
              <w:tcPr>
                <w:tcW w:w="504" w:type="dxa"/>
                <w:vAlign w:val="center"/>
                <w:hideMark/>
              </w:tcPr>
            </w:tcPrChange>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8073" w:author="Brian Bohman" w:date="2021-10-27T05:58:00Z">
              <w:tcPr>
                <w:tcW w:w="1008" w:type="dxa"/>
                <w:vAlign w:val="center"/>
                <w:hideMark/>
              </w:tcPr>
            </w:tcPrChange>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8074" w:author="Brian Bohman" w:date="2021-10-27T05:58:00Z">
              <w:tcPr>
                <w:tcW w:w="1008" w:type="dxa"/>
                <w:vAlign w:val="center"/>
                <w:hideMark/>
              </w:tcPr>
            </w:tcPrChange>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75" w:author="Brian Bohman" w:date="2021-10-27T05:58:00Z">
              <w:tcPr>
                <w:tcW w:w="720" w:type="dxa"/>
                <w:vAlign w:val="center"/>
                <w:hideMark/>
              </w:tcPr>
            </w:tcPrChange>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76" w:author="Brian Bohman" w:date="2021-10-27T05:58:00Z">
              <w:tcPr>
                <w:tcW w:w="1008" w:type="dxa"/>
                <w:vAlign w:val="center"/>
                <w:hideMark/>
              </w:tcPr>
            </w:tcPrChange>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77" w:author="Brian Bohman" w:date="2021-10-27T05:58:00Z">
              <w:tcPr>
                <w:tcW w:w="1152" w:type="dxa"/>
                <w:vAlign w:val="center"/>
                <w:hideMark/>
              </w:tcPr>
            </w:tcPrChange>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440" w:type="dxa"/>
            <w:vAlign w:val="center"/>
            <w:hideMark/>
            <w:tcPrChange w:id="8078" w:author="Brian Bohman" w:date="2021-10-27T05:58:00Z">
              <w:tcPr>
                <w:tcW w:w="1008" w:type="dxa"/>
                <w:vAlign w:val="center"/>
                <w:hideMark/>
              </w:tcPr>
            </w:tcPrChange>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19CD" w:rsidRPr="009B3DCC" w14:paraId="147FB297" w14:textId="77777777" w:rsidTr="00E419CD">
        <w:trPr>
          <w:trHeight w:val="165"/>
          <w:trPrChange w:id="8079" w:author="Brian Bohman" w:date="2021-10-27T05:58:00Z">
            <w:trPr>
              <w:trHeight w:val="165"/>
            </w:trPr>
          </w:trPrChange>
        </w:trPr>
        <w:tc>
          <w:tcPr>
            <w:tcW w:w="360" w:type="dxa"/>
            <w:vAlign w:val="center"/>
            <w:hideMark/>
            <w:tcPrChange w:id="8080" w:author="Brian Bohman" w:date="2021-10-27T05:58:00Z">
              <w:tcPr>
                <w:tcW w:w="360" w:type="dxa"/>
                <w:vAlign w:val="center"/>
                <w:hideMark/>
              </w:tcPr>
            </w:tcPrChange>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Change w:id="8081" w:author="Brian Bohman" w:date="2021-10-27T05:58:00Z">
              <w:tcPr>
                <w:tcW w:w="864" w:type="dxa"/>
                <w:vAlign w:val="center"/>
                <w:hideMark/>
              </w:tcPr>
            </w:tcPrChange>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82" w:author="Brian Bohman" w:date="2021-10-27T05:58:00Z">
              <w:tcPr>
                <w:tcW w:w="1152" w:type="dxa"/>
                <w:vAlign w:val="center"/>
                <w:hideMark/>
              </w:tcPr>
            </w:tcPrChange>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83" w:author="Brian Bohman" w:date="2021-10-27T05:58:00Z">
              <w:tcPr>
                <w:tcW w:w="504" w:type="dxa"/>
                <w:vAlign w:val="center"/>
                <w:hideMark/>
              </w:tcPr>
            </w:tcPrChange>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8084" w:author="Brian Bohman" w:date="2021-10-27T05:58:00Z">
              <w:tcPr>
                <w:tcW w:w="1008" w:type="dxa"/>
                <w:vAlign w:val="center"/>
                <w:hideMark/>
              </w:tcPr>
            </w:tcPrChange>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8085" w:author="Brian Bohman" w:date="2021-10-27T05:58:00Z">
              <w:tcPr>
                <w:tcW w:w="1008" w:type="dxa"/>
                <w:vAlign w:val="center"/>
                <w:hideMark/>
              </w:tcPr>
            </w:tcPrChange>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86" w:author="Brian Bohman" w:date="2021-10-27T05:58:00Z">
              <w:tcPr>
                <w:tcW w:w="720" w:type="dxa"/>
                <w:vAlign w:val="center"/>
                <w:hideMark/>
              </w:tcPr>
            </w:tcPrChange>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87" w:author="Brian Bohman" w:date="2021-10-27T05:58:00Z">
              <w:tcPr>
                <w:tcW w:w="1008" w:type="dxa"/>
                <w:vAlign w:val="center"/>
                <w:hideMark/>
              </w:tcPr>
            </w:tcPrChange>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88" w:author="Brian Bohman" w:date="2021-10-27T05:58:00Z">
              <w:tcPr>
                <w:tcW w:w="1152" w:type="dxa"/>
                <w:vAlign w:val="center"/>
                <w:hideMark/>
              </w:tcPr>
            </w:tcPrChange>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440" w:type="dxa"/>
            <w:vAlign w:val="center"/>
            <w:hideMark/>
            <w:tcPrChange w:id="8089" w:author="Brian Bohman" w:date="2021-10-27T05:58:00Z">
              <w:tcPr>
                <w:tcW w:w="1008" w:type="dxa"/>
                <w:vAlign w:val="center"/>
                <w:hideMark/>
              </w:tcPr>
            </w:tcPrChange>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34F47304" w14:textId="77777777" w:rsidTr="00E419CD">
        <w:trPr>
          <w:trHeight w:val="165"/>
          <w:trPrChange w:id="8090" w:author="Brian Bohman" w:date="2021-10-27T05:58:00Z">
            <w:trPr>
              <w:trHeight w:val="165"/>
            </w:trPr>
          </w:trPrChange>
        </w:trPr>
        <w:tc>
          <w:tcPr>
            <w:tcW w:w="360" w:type="dxa"/>
            <w:vAlign w:val="center"/>
            <w:hideMark/>
            <w:tcPrChange w:id="8091" w:author="Brian Bohman" w:date="2021-10-27T05:58:00Z">
              <w:tcPr>
                <w:tcW w:w="360" w:type="dxa"/>
                <w:vAlign w:val="center"/>
                <w:hideMark/>
              </w:tcPr>
            </w:tcPrChange>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Change w:id="8092" w:author="Brian Bohman" w:date="2021-10-27T05:58:00Z">
              <w:tcPr>
                <w:tcW w:w="864" w:type="dxa"/>
                <w:vAlign w:val="center"/>
                <w:hideMark/>
              </w:tcPr>
            </w:tcPrChange>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93" w:author="Brian Bohman" w:date="2021-10-27T05:58:00Z">
              <w:tcPr>
                <w:tcW w:w="1152" w:type="dxa"/>
                <w:vAlign w:val="center"/>
                <w:hideMark/>
              </w:tcPr>
            </w:tcPrChange>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94" w:author="Brian Bohman" w:date="2021-10-27T05:58:00Z">
              <w:tcPr>
                <w:tcW w:w="504" w:type="dxa"/>
                <w:vAlign w:val="center"/>
                <w:hideMark/>
              </w:tcPr>
            </w:tcPrChange>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8095" w:author="Brian Bohman" w:date="2021-10-27T05:58:00Z">
              <w:tcPr>
                <w:tcW w:w="1008" w:type="dxa"/>
                <w:vAlign w:val="center"/>
                <w:hideMark/>
              </w:tcPr>
            </w:tcPrChange>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8096" w:author="Brian Bohman" w:date="2021-10-27T05:58:00Z">
              <w:tcPr>
                <w:tcW w:w="1008" w:type="dxa"/>
                <w:vAlign w:val="center"/>
                <w:hideMark/>
              </w:tcPr>
            </w:tcPrChange>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97" w:author="Brian Bohman" w:date="2021-10-27T05:58:00Z">
              <w:tcPr>
                <w:tcW w:w="720" w:type="dxa"/>
                <w:vAlign w:val="center"/>
                <w:hideMark/>
              </w:tcPr>
            </w:tcPrChange>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98" w:author="Brian Bohman" w:date="2021-10-27T05:58:00Z">
              <w:tcPr>
                <w:tcW w:w="1008" w:type="dxa"/>
                <w:vAlign w:val="center"/>
                <w:hideMark/>
              </w:tcPr>
            </w:tcPrChange>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99" w:author="Brian Bohman" w:date="2021-10-27T05:58:00Z">
              <w:tcPr>
                <w:tcW w:w="1152" w:type="dxa"/>
                <w:vAlign w:val="center"/>
                <w:hideMark/>
              </w:tcPr>
            </w:tcPrChange>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440" w:type="dxa"/>
            <w:vAlign w:val="center"/>
            <w:hideMark/>
            <w:tcPrChange w:id="8100" w:author="Brian Bohman" w:date="2021-10-27T05:58:00Z">
              <w:tcPr>
                <w:tcW w:w="1008" w:type="dxa"/>
                <w:vAlign w:val="center"/>
                <w:hideMark/>
              </w:tcPr>
            </w:tcPrChange>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19CD" w:rsidRPr="009B3DCC" w14:paraId="050542CC" w14:textId="77777777" w:rsidTr="00E419CD">
        <w:trPr>
          <w:trHeight w:val="165"/>
          <w:trPrChange w:id="8101" w:author="Brian Bohman" w:date="2021-10-27T05:58:00Z">
            <w:trPr>
              <w:trHeight w:val="165"/>
            </w:trPr>
          </w:trPrChange>
        </w:trPr>
        <w:tc>
          <w:tcPr>
            <w:tcW w:w="360" w:type="dxa"/>
            <w:vAlign w:val="center"/>
            <w:hideMark/>
            <w:tcPrChange w:id="8102" w:author="Brian Bohman" w:date="2021-10-27T05:58:00Z">
              <w:tcPr>
                <w:tcW w:w="360" w:type="dxa"/>
                <w:vAlign w:val="center"/>
                <w:hideMark/>
              </w:tcPr>
            </w:tcPrChange>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Change w:id="8103" w:author="Brian Bohman" w:date="2021-10-27T05:58:00Z">
              <w:tcPr>
                <w:tcW w:w="864" w:type="dxa"/>
                <w:vAlign w:val="center"/>
                <w:hideMark/>
              </w:tcPr>
            </w:tcPrChange>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04" w:author="Brian Bohman" w:date="2021-10-27T05:58:00Z">
              <w:tcPr>
                <w:tcW w:w="1152" w:type="dxa"/>
                <w:vAlign w:val="center"/>
                <w:hideMark/>
              </w:tcPr>
            </w:tcPrChange>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05" w:author="Brian Bohman" w:date="2021-10-27T05:58:00Z">
              <w:tcPr>
                <w:tcW w:w="504" w:type="dxa"/>
                <w:vAlign w:val="center"/>
                <w:hideMark/>
              </w:tcPr>
            </w:tcPrChange>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8106" w:author="Brian Bohman" w:date="2021-10-27T05:58:00Z">
              <w:tcPr>
                <w:tcW w:w="1008" w:type="dxa"/>
                <w:vAlign w:val="center"/>
                <w:hideMark/>
              </w:tcPr>
            </w:tcPrChange>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8107" w:author="Brian Bohman" w:date="2021-10-27T05:58:00Z">
              <w:tcPr>
                <w:tcW w:w="1008" w:type="dxa"/>
                <w:vAlign w:val="center"/>
                <w:hideMark/>
              </w:tcPr>
            </w:tcPrChange>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08" w:author="Brian Bohman" w:date="2021-10-27T05:58:00Z">
              <w:tcPr>
                <w:tcW w:w="720" w:type="dxa"/>
                <w:vAlign w:val="center"/>
                <w:hideMark/>
              </w:tcPr>
            </w:tcPrChange>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09" w:author="Brian Bohman" w:date="2021-10-27T05:58:00Z">
              <w:tcPr>
                <w:tcW w:w="1008" w:type="dxa"/>
                <w:vAlign w:val="center"/>
                <w:hideMark/>
              </w:tcPr>
            </w:tcPrChange>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10" w:author="Brian Bohman" w:date="2021-10-27T05:58:00Z">
              <w:tcPr>
                <w:tcW w:w="1152" w:type="dxa"/>
                <w:vAlign w:val="center"/>
                <w:hideMark/>
              </w:tcPr>
            </w:tcPrChange>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8111" w:author="Brian Bohman" w:date="2021-10-27T05:58:00Z">
              <w:tcPr>
                <w:tcW w:w="1008" w:type="dxa"/>
                <w:vAlign w:val="center"/>
                <w:hideMark/>
              </w:tcPr>
            </w:tcPrChange>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32883759" w14:textId="77777777" w:rsidTr="00E419CD">
        <w:trPr>
          <w:trHeight w:val="165"/>
          <w:trPrChange w:id="8112" w:author="Brian Bohman" w:date="2021-10-27T05:58:00Z">
            <w:trPr>
              <w:trHeight w:val="165"/>
            </w:trPr>
          </w:trPrChange>
        </w:trPr>
        <w:tc>
          <w:tcPr>
            <w:tcW w:w="360" w:type="dxa"/>
            <w:vAlign w:val="center"/>
            <w:hideMark/>
            <w:tcPrChange w:id="8113" w:author="Brian Bohman" w:date="2021-10-27T05:58:00Z">
              <w:tcPr>
                <w:tcW w:w="360" w:type="dxa"/>
                <w:vAlign w:val="center"/>
                <w:hideMark/>
              </w:tcPr>
            </w:tcPrChange>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Change w:id="8114" w:author="Brian Bohman" w:date="2021-10-27T05:58:00Z">
              <w:tcPr>
                <w:tcW w:w="864" w:type="dxa"/>
                <w:vAlign w:val="center"/>
                <w:hideMark/>
              </w:tcPr>
            </w:tcPrChange>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15" w:author="Brian Bohman" w:date="2021-10-27T05:58:00Z">
              <w:tcPr>
                <w:tcW w:w="1152" w:type="dxa"/>
                <w:vAlign w:val="center"/>
                <w:hideMark/>
              </w:tcPr>
            </w:tcPrChange>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16" w:author="Brian Bohman" w:date="2021-10-27T05:58:00Z">
              <w:tcPr>
                <w:tcW w:w="504" w:type="dxa"/>
                <w:vAlign w:val="center"/>
                <w:hideMark/>
              </w:tcPr>
            </w:tcPrChange>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117" w:author="Brian Bohman" w:date="2021-10-27T05:58:00Z">
              <w:tcPr>
                <w:tcW w:w="1008" w:type="dxa"/>
                <w:vAlign w:val="center"/>
                <w:hideMark/>
              </w:tcPr>
            </w:tcPrChange>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118" w:author="Brian Bohman" w:date="2021-10-27T05:58:00Z">
              <w:tcPr>
                <w:tcW w:w="1008" w:type="dxa"/>
                <w:vAlign w:val="center"/>
                <w:hideMark/>
              </w:tcPr>
            </w:tcPrChange>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19" w:author="Brian Bohman" w:date="2021-10-27T05:58:00Z">
              <w:tcPr>
                <w:tcW w:w="720" w:type="dxa"/>
                <w:vAlign w:val="center"/>
                <w:hideMark/>
              </w:tcPr>
            </w:tcPrChange>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20" w:author="Brian Bohman" w:date="2021-10-27T05:58:00Z">
              <w:tcPr>
                <w:tcW w:w="1008" w:type="dxa"/>
                <w:vAlign w:val="center"/>
                <w:hideMark/>
              </w:tcPr>
            </w:tcPrChange>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121" w:author="Brian Bohman" w:date="2021-10-27T05:58:00Z">
              <w:tcPr>
                <w:tcW w:w="1152" w:type="dxa"/>
                <w:vAlign w:val="center"/>
                <w:hideMark/>
              </w:tcPr>
            </w:tcPrChange>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8122" w:author="Brian Bohman" w:date="2021-10-27T05:58:00Z">
              <w:tcPr>
                <w:tcW w:w="1008" w:type="dxa"/>
                <w:vAlign w:val="center"/>
                <w:hideMark/>
              </w:tcPr>
            </w:tcPrChange>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E0C7AE8" w14:textId="77777777" w:rsidTr="00E419CD">
        <w:trPr>
          <w:trHeight w:val="165"/>
          <w:trPrChange w:id="8123" w:author="Brian Bohman" w:date="2021-10-27T05:58:00Z">
            <w:trPr>
              <w:trHeight w:val="165"/>
            </w:trPr>
          </w:trPrChange>
        </w:trPr>
        <w:tc>
          <w:tcPr>
            <w:tcW w:w="360" w:type="dxa"/>
            <w:vAlign w:val="center"/>
            <w:hideMark/>
            <w:tcPrChange w:id="8124" w:author="Brian Bohman" w:date="2021-10-27T05:58:00Z">
              <w:tcPr>
                <w:tcW w:w="360" w:type="dxa"/>
                <w:vAlign w:val="center"/>
                <w:hideMark/>
              </w:tcPr>
            </w:tcPrChange>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Change w:id="8125" w:author="Brian Bohman" w:date="2021-10-27T05:58:00Z">
              <w:tcPr>
                <w:tcW w:w="864" w:type="dxa"/>
                <w:vAlign w:val="center"/>
                <w:hideMark/>
              </w:tcPr>
            </w:tcPrChange>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26" w:author="Brian Bohman" w:date="2021-10-27T05:58:00Z">
              <w:tcPr>
                <w:tcW w:w="1152" w:type="dxa"/>
                <w:vAlign w:val="center"/>
                <w:hideMark/>
              </w:tcPr>
            </w:tcPrChange>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27" w:author="Brian Bohman" w:date="2021-10-27T05:58:00Z">
              <w:tcPr>
                <w:tcW w:w="504" w:type="dxa"/>
                <w:vAlign w:val="center"/>
                <w:hideMark/>
              </w:tcPr>
            </w:tcPrChange>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128" w:author="Brian Bohman" w:date="2021-10-27T05:58:00Z">
              <w:tcPr>
                <w:tcW w:w="1008" w:type="dxa"/>
                <w:vAlign w:val="center"/>
                <w:hideMark/>
              </w:tcPr>
            </w:tcPrChange>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129" w:author="Brian Bohman" w:date="2021-10-27T05:58:00Z">
              <w:tcPr>
                <w:tcW w:w="1008" w:type="dxa"/>
                <w:vAlign w:val="center"/>
                <w:hideMark/>
              </w:tcPr>
            </w:tcPrChange>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30" w:author="Brian Bohman" w:date="2021-10-27T05:58:00Z">
              <w:tcPr>
                <w:tcW w:w="720" w:type="dxa"/>
                <w:vAlign w:val="center"/>
                <w:hideMark/>
              </w:tcPr>
            </w:tcPrChange>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31" w:author="Brian Bohman" w:date="2021-10-27T05:58:00Z">
              <w:tcPr>
                <w:tcW w:w="1008" w:type="dxa"/>
                <w:vAlign w:val="center"/>
                <w:hideMark/>
              </w:tcPr>
            </w:tcPrChange>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32" w:author="Brian Bohman" w:date="2021-10-27T05:58:00Z">
              <w:tcPr>
                <w:tcW w:w="1152" w:type="dxa"/>
                <w:vAlign w:val="center"/>
                <w:hideMark/>
              </w:tcPr>
            </w:tcPrChange>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8133" w:author="Brian Bohman" w:date="2021-10-27T05:58:00Z">
              <w:tcPr>
                <w:tcW w:w="1008" w:type="dxa"/>
                <w:vAlign w:val="center"/>
                <w:hideMark/>
              </w:tcPr>
            </w:tcPrChange>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6B74D50A" w14:textId="77777777" w:rsidTr="00E419CD">
        <w:trPr>
          <w:trHeight w:val="165"/>
          <w:trPrChange w:id="8134" w:author="Brian Bohman" w:date="2021-10-27T05:58:00Z">
            <w:trPr>
              <w:trHeight w:val="165"/>
            </w:trPr>
          </w:trPrChange>
        </w:trPr>
        <w:tc>
          <w:tcPr>
            <w:tcW w:w="360" w:type="dxa"/>
            <w:vAlign w:val="center"/>
            <w:hideMark/>
            <w:tcPrChange w:id="8135" w:author="Brian Bohman" w:date="2021-10-27T05:58:00Z">
              <w:tcPr>
                <w:tcW w:w="360" w:type="dxa"/>
                <w:vAlign w:val="center"/>
                <w:hideMark/>
              </w:tcPr>
            </w:tcPrChange>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Change w:id="8136" w:author="Brian Bohman" w:date="2021-10-27T05:58:00Z">
              <w:tcPr>
                <w:tcW w:w="864" w:type="dxa"/>
                <w:vAlign w:val="center"/>
                <w:hideMark/>
              </w:tcPr>
            </w:tcPrChange>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37" w:author="Brian Bohman" w:date="2021-10-27T05:58:00Z">
              <w:tcPr>
                <w:tcW w:w="1152" w:type="dxa"/>
                <w:vAlign w:val="center"/>
                <w:hideMark/>
              </w:tcPr>
            </w:tcPrChange>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38" w:author="Brian Bohman" w:date="2021-10-27T05:58:00Z">
              <w:tcPr>
                <w:tcW w:w="504" w:type="dxa"/>
                <w:vAlign w:val="center"/>
                <w:hideMark/>
              </w:tcPr>
            </w:tcPrChange>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139" w:author="Brian Bohman" w:date="2021-10-27T05:58:00Z">
              <w:tcPr>
                <w:tcW w:w="1008" w:type="dxa"/>
                <w:vAlign w:val="center"/>
                <w:hideMark/>
              </w:tcPr>
            </w:tcPrChange>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140" w:author="Brian Bohman" w:date="2021-10-27T05:58:00Z">
              <w:tcPr>
                <w:tcW w:w="1008" w:type="dxa"/>
                <w:vAlign w:val="center"/>
                <w:hideMark/>
              </w:tcPr>
            </w:tcPrChange>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41" w:author="Brian Bohman" w:date="2021-10-27T05:58:00Z">
              <w:tcPr>
                <w:tcW w:w="720" w:type="dxa"/>
                <w:vAlign w:val="center"/>
                <w:hideMark/>
              </w:tcPr>
            </w:tcPrChange>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42" w:author="Brian Bohman" w:date="2021-10-27T05:58:00Z">
              <w:tcPr>
                <w:tcW w:w="1008" w:type="dxa"/>
                <w:vAlign w:val="center"/>
                <w:hideMark/>
              </w:tcPr>
            </w:tcPrChange>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43" w:author="Brian Bohman" w:date="2021-10-27T05:58:00Z">
              <w:tcPr>
                <w:tcW w:w="1152" w:type="dxa"/>
                <w:vAlign w:val="center"/>
                <w:hideMark/>
              </w:tcPr>
            </w:tcPrChange>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8144" w:author="Brian Bohman" w:date="2021-10-27T05:58:00Z">
              <w:tcPr>
                <w:tcW w:w="1008" w:type="dxa"/>
                <w:vAlign w:val="center"/>
                <w:hideMark/>
              </w:tcPr>
            </w:tcPrChange>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4CF6318C" w14:textId="77777777" w:rsidTr="00E419CD">
        <w:trPr>
          <w:trHeight w:val="165"/>
          <w:trPrChange w:id="8145" w:author="Brian Bohman" w:date="2021-10-27T05:58:00Z">
            <w:trPr>
              <w:trHeight w:val="165"/>
            </w:trPr>
          </w:trPrChange>
        </w:trPr>
        <w:tc>
          <w:tcPr>
            <w:tcW w:w="360" w:type="dxa"/>
            <w:vAlign w:val="center"/>
            <w:hideMark/>
            <w:tcPrChange w:id="8146" w:author="Brian Bohman" w:date="2021-10-27T05:58:00Z">
              <w:tcPr>
                <w:tcW w:w="360" w:type="dxa"/>
                <w:vAlign w:val="center"/>
                <w:hideMark/>
              </w:tcPr>
            </w:tcPrChange>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Change w:id="8147" w:author="Brian Bohman" w:date="2021-10-27T05:58:00Z">
              <w:tcPr>
                <w:tcW w:w="864" w:type="dxa"/>
                <w:vAlign w:val="center"/>
                <w:hideMark/>
              </w:tcPr>
            </w:tcPrChange>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48" w:author="Brian Bohman" w:date="2021-10-27T05:58:00Z">
              <w:tcPr>
                <w:tcW w:w="1152" w:type="dxa"/>
                <w:vAlign w:val="center"/>
                <w:hideMark/>
              </w:tcPr>
            </w:tcPrChange>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49" w:author="Brian Bohman" w:date="2021-10-27T05:58:00Z">
              <w:tcPr>
                <w:tcW w:w="504" w:type="dxa"/>
                <w:vAlign w:val="center"/>
                <w:hideMark/>
              </w:tcPr>
            </w:tcPrChange>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150" w:author="Brian Bohman" w:date="2021-10-27T05:58:00Z">
              <w:tcPr>
                <w:tcW w:w="1008" w:type="dxa"/>
                <w:vAlign w:val="center"/>
                <w:hideMark/>
              </w:tcPr>
            </w:tcPrChange>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151" w:author="Brian Bohman" w:date="2021-10-27T05:58:00Z">
              <w:tcPr>
                <w:tcW w:w="1008" w:type="dxa"/>
                <w:vAlign w:val="center"/>
                <w:hideMark/>
              </w:tcPr>
            </w:tcPrChange>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52" w:author="Brian Bohman" w:date="2021-10-27T05:58:00Z">
              <w:tcPr>
                <w:tcW w:w="720" w:type="dxa"/>
                <w:vAlign w:val="center"/>
                <w:hideMark/>
              </w:tcPr>
            </w:tcPrChange>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53" w:author="Brian Bohman" w:date="2021-10-27T05:58:00Z">
              <w:tcPr>
                <w:tcW w:w="1008" w:type="dxa"/>
                <w:vAlign w:val="center"/>
                <w:hideMark/>
              </w:tcPr>
            </w:tcPrChange>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54" w:author="Brian Bohman" w:date="2021-10-27T05:58:00Z">
              <w:tcPr>
                <w:tcW w:w="1152" w:type="dxa"/>
                <w:vAlign w:val="center"/>
                <w:hideMark/>
              </w:tcPr>
            </w:tcPrChange>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8155" w:author="Brian Bohman" w:date="2021-10-27T05:58:00Z">
              <w:tcPr>
                <w:tcW w:w="1008" w:type="dxa"/>
                <w:vAlign w:val="center"/>
                <w:hideMark/>
              </w:tcPr>
            </w:tcPrChange>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E138A6E" w14:textId="77777777" w:rsidTr="00E419CD">
        <w:trPr>
          <w:trHeight w:val="165"/>
          <w:trPrChange w:id="8156" w:author="Brian Bohman" w:date="2021-10-27T05:58:00Z">
            <w:trPr>
              <w:trHeight w:val="165"/>
            </w:trPr>
          </w:trPrChange>
        </w:trPr>
        <w:tc>
          <w:tcPr>
            <w:tcW w:w="360" w:type="dxa"/>
            <w:vAlign w:val="center"/>
            <w:hideMark/>
            <w:tcPrChange w:id="8157" w:author="Brian Bohman" w:date="2021-10-27T05:58:00Z">
              <w:tcPr>
                <w:tcW w:w="360" w:type="dxa"/>
                <w:vAlign w:val="center"/>
                <w:hideMark/>
              </w:tcPr>
            </w:tcPrChange>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Change w:id="8158" w:author="Brian Bohman" w:date="2021-10-27T05:58:00Z">
              <w:tcPr>
                <w:tcW w:w="864" w:type="dxa"/>
                <w:vAlign w:val="center"/>
                <w:hideMark/>
              </w:tcPr>
            </w:tcPrChange>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59" w:author="Brian Bohman" w:date="2021-10-27T05:58:00Z">
              <w:tcPr>
                <w:tcW w:w="1152" w:type="dxa"/>
                <w:vAlign w:val="center"/>
                <w:hideMark/>
              </w:tcPr>
            </w:tcPrChange>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60" w:author="Brian Bohman" w:date="2021-10-27T05:58:00Z">
              <w:tcPr>
                <w:tcW w:w="504" w:type="dxa"/>
                <w:vAlign w:val="center"/>
                <w:hideMark/>
              </w:tcPr>
            </w:tcPrChange>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161" w:author="Brian Bohman" w:date="2021-10-27T05:58:00Z">
              <w:tcPr>
                <w:tcW w:w="1008" w:type="dxa"/>
                <w:vAlign w:val="center"/>
                <w:hideMark/>
              </w:tcPr>
            </w:tcPrChange>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162" w:author="Brian Bohman" w:date="2021-10-27T05:58:00Z">
              <w:tcPr>
                <w:tcW w:w="1008" w:type="dxa"/>
                <w:vAlign w:val="center"/>
                <w:hideMark/>
              </w:tcPr>
            </w:tcPrChange>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63" w:author="Brian Bohman" w:date="2021-10-27T05:58:00Z">
              <w:tcPr>
                <w:tcW w:w="720" w:type="dxa"/>
                <w:vAlign w:val="center"/>
                <w:hideMark/>
              </w:tcPr>
            </w:tcPrChange>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64" w:author="Brian Bohman" w:date="2021-10-27T05:58:00Z">
              <w:tcPr>
                <w:tcW w:w="1008" w:type="dxa"/>
                <w:vAlign w:val="center"/>
                <w:hideMark/>
              </w:tcPr>
            </w:tcPrChange>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65" w:author="Brian Bohman" w:date="2021-10-27T05:58:00Z">
              <w:tcPr>
                <w:tcW w:w="1152" w:type="dxa"/>
                <w:vAlign w:val="center"/>
                <w:hideMark/>
              </w:tcPr>
            </w:tcPrChange>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8166" w:author="Brian Bohman" w:date="2021-10-27T05:58:00Z">
              <w:tcPr>
                <w:tcW w:w="1008" w:type="dxa"/>
                <w:vAlign w:val="center"/>
                <w:hideMark/>
              </w:tcPr>
            </w:tcPrChange>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6B7DE551" w14:textId="77777777" w:rsidTr="00E419CD">
        <w:trPr>
          <w:trHeight w:val="165"/>
          <w:trPrChange w:id="8167" w:author="Brian Bohman" w:date="2021-10-27T05:58:00Z">
            <w:trPr>
              <w:trHeight w:val="165"/>
            </w:trPr>
          </w:trPrChange>
        </w:trPr>
        <w:tc>
          <w:tcPr>
            <w:tcW w:w="360" w:type="dxa"/>
            <w:vAlign w:val="center"/>
            <w:hideMark/>
            <w:tcPrChange w:id="8168" w:author="Brian Bohman" w:date="2021-10-27T05:58:00Z">
              <w:tcPr>
                <w:tcW w:w="360" w:type="dxa"/>
                <w:vAlign w:val="center"/>
                <w:hideMark/>
              </w:tcPr>
            </w:tcPrChange>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Change w:id="8169" w:author="Brian Bohman" w:date="2021-10-27T05:58:00Z">
              <w:tcPr>
                <w:tcW w:w="864" w:type="dxa"/>
                <w:vAlign w:val="center"/>
                <w:hideMark/>
              </w:tcPr>
            </w:tcPrChange>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70" w:author="Brian Bohman" w:date="2021-10-27T05:58:00Z">
              <w:tcPr>
                <w:tcW w:w="1152" w:type="dxa"/>
                <w:vAlign w:val="center"/>
                <w:hideMark/>
              </w:tcPr>
            </w:tcPrChange>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71" w:author="Brian Bohman" w:date="2021-10-27T05:58:00Z">
              <w:tcPr>
                <w:tcW w:w="504" w:type="dxa"/>
                <w:vAlign w:val="center"/>
                <w:hideMark/>
              </w:tcPr>
            </w:tcPrChange>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172" w:author="Brian Bohman" w:date="2021-10-27T05:58:00Z">
              <w:tcPr>
                <w:tcW w:w="1008" w:type="dxa"/>
                <w:vAlign w:val="center"/>
                <w:hideMark/>
              </w:tcPr>
            </w:tcPrChange>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173" w:author="Brian Bohman" w:date="2021-10-27T05:58:00Z">
              <w:tcPr>
                <w:tcW w:w="1008" w:type="dxa"/>
                <w:vAlign w:val="center"/>
                <w:hideMark/>
              </w:tcPr>
            </w:tcPrChange>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74" w:author="Brian Bohman" w:date="2021-10-27T05:58:00Z">
              <w:tcPr>
                <w:tcW w:w="720" w:type="dxa"/>
                <w:vAlign w:val="center"/>
                <w:hideMark/>
              </w:tcPr>
            </w:tcPrChange>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75" w:author="Brian Bohman" w:date="2021-10-27T05:58:00Z">
              <w:tcPr>
                <w:tcW w:w="1008" w:type="dxa"/>
                <w:vAlign w:val="center"/>
                <w:hideMark/>
              </w:tcPr>
            </w:tcPrChange>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76" w:author="Brian Bohman" w:date="2021-10-27T05:58:00Z">
              <w:tcPr>
                <w:tcW w:w="1152" w:type="dxa"/>
                <w:vAlign w:val="center"/>
                <w:hideMark/>
              </w:tcPr>
            </w:tcPrChange>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440" w:type="dxa"/>
            <w:vAlign w:val="center"/>
            <w:hideMark/>
            <w:tcPrChange w:id="8177" w:author="Brian Bohman" w:date="2021-10-27T05:58:00Z">
              <w:tcPr>
                <w:tcW w:w="1008" w:type="dxa"/>
                <w:vAlign w:val="center"/>
                <w:hideMark/>
              </w:tcPr>
            </w:tcPrChange>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41CF0A08" w14:textId="77777777" w:rsidTr="00E419CD">
        <w:trPr>
          <w:trHeight w:val="165"/>
          <w:trPrChange w:id="8178" w:author="Brian Bohman" w:date="2021-10-27T05:58:00Z">
            <w:trPr>
              <w:trHeight w:val="165"/>
            </w:trPr>
          </w:trPrChange>
        </w:trPr>
        <w:tc>
          <w:tcPr>
            <w:tcW w:w="360" w:type="dxa"/>
            <w:vAlign w:val="center"/>
            <w:hideMark/>
            <w:tcPrChange w:id="8179" w:author="Brian Bohman" w:date="2021-10-27T05:58:00Z">
              <w:tcPr>
                <w:tcW w:w="360" w:type="dxa"/>
                <w:vAlign w:val="center"/>
                <w:hideMark/>
              </w:tcPr>
            </w:tcPrChange>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Change w:id="8180" w:author="Brian Bohman" w:date="2021-10-27T05:58:00Z">
              <w:tcPr>
                <w:tcW w:w="864" w:type="dxa"/>
                <w:vAlign w:val="center"/>
                <w:hideMark/>
              </w:tcPr>
            </w:tcPrChange>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81" w:author="Brian Bohman" w:date="2021-10-27T05:58:00Z">
              <w:tcPr>
                <w:tcW w:w="1152" w:type="dxa"/>
                <w:vAlign w:val="center"/>
                <w:hideMark/>
              </w:tcPr>
            </w:tcPrChange>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82" w:author="Brian Bohman" w:date="2021-10-27T05:58:00Z">
              <w:tcPr>
                <w:tcW w:w="504" w:type="dxa"/>
                <w:vAlign w:val="center"/>
                <w:hideMark/>
              </w:tcPr>
            </w:tcPrChange>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183" w:author="Brian Bohman" w:date="2021-10-27T05:58:00Z">
              <w:tcPr>
                <w:tcW w:w="1008" w:type="dxa"/>
                <w:vAlign w:val="center"/>
                <w:hideMark/>
              </w:tcPr>
            </w:tcPrChange>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184" w:author="Brian Bohman" w:date="2021-10-27T05:58:00Z">
              <w:tcPr>
                <w:tcW w:w="1008" w:type="dxa"/>
                <w:vAlign w:val="center"/>
                <w:hideMark/>
              </w:tcPr>
            </w:tcPrChange>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85" w:author="Brian Bohman" w:date="2021-10-27T05:58:00Z">
              <w:tcPr>
                <w:tcW w:w="720" w:type="dxa"/>
                <w:vAlign w:val="center"/>
                <w:hideMark/>
              </w:tcPr>
            </w:tcPrChange>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86" w:author="Brian Bohman" w:date="2021-10-27T05:58:00Z">
              <w:tcPr>
                <w:tcW w:w="1008" w:type="dxa"/>
                <w:vAlign w:val="center"/>
                <w:hideMark/>
              </w:tcPr>
            </w:tcPrChange>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87" w:author="Brian Bohman" w:date="2021-10-27T05:58:00Z">
              <w:tcPr>
                <w:tcW w:w="1152" w:type="dxa"/>
                <w:vAlign w:val="center"/>
                <w:hideMark/>
              </w:tcPr>
            </w:tcPrChange>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440" w:type="dxa"/>
            <w:vAlign w:val="center"/>
            <w:hideMark/>
            <w:tcPrChange w:id="8188" w:author="Brian Bohman" w:date="2021-10-27T05:58:00Z">
              <w:tcPr>
                <w:tcW w:w="1008" w:type="dxa"/>
                <w:vAlign w:val="center"/>
                <w:hideMark/>
              </w:tcPr>
            </w:tcPrChange>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D6DAEFD" w14:textId="77777777" w:rsidTr="00E419CD">
        <w:trPr>
          <w:trHeight w:val="165"/>
          <w:trPrChange w:id="8189" w:author="Brian Bohman" w:date="2021-10-27T05:58:00Z">
            <w:trPr>
              <w:trHeight w:val="165"/>
            </w:trPr>
          </w:trPrChange>
        </w:trPr>
        <w:tc>
          <w:tcPr>
            <w:tcW w:w="360" w:type="dxa"/>
            <w:vAlign w:val="center"/>
            <w:hideMark/>
            <w:tcPrChange w:id="8190" w:author="Brian Bohman" w:date="2021-10-27T05:58:00Z">
              <w:tcPr>
                <w:tcW w:w="360" w:type="dxa"/>
                <w:vAlign w:val="center"/>
                <w:hideMark/>
              </w:tcPr>
            </w:tcPrChange>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Change w:id="8191" w:author="Brian Bohman" w:date="2021-10-27T05:58:00Z">
              <w:tcPr>
                <w:tcW w:w="864" w:type="dxa"/>
                <w:vAlign w:val="center"/>
                <w:hideMark/>
              </w:tcPr>
            </w:tcPrChange>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92" w:author="Brian Bohman" w:date="2021-10-27T05:58:00Z">
              <w:tcPr>
                <w:tcW w:w="1152" w:type="dxa"/>
                <w:vAlign w:val="center"/>
                <w:hideMark/>
              </w:tcPr>
            </w:tcPrChange>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93" w:author="Brian Bohman" w:date="2021-10-27T05:58:00Z">
              <w:tcPr>
                <w:tcW w:w="504" w:type="dxa"/>
                <w:vAlign w:val="center"/>
                <w:hideMark/>
              </w:tcPr>
            </w:tcPrChange>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194" w:author="Brian Bohman" w:date="2021-10-27T05:58:00Z">
              <w:tcPr>
                <w:tcW w:w="1008" w:type="dxa"/>
                <w:vAlign w:val="center"/>
                <w:hideMark/>
              </w:tcPr>
            </w:tcPrChange>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195" w:author="Brian Bohman" w:date="2021-10-27T05:58:00Z">
              <w:tcPr>
                <w:tcW w:w="1008" w:type="dxa"/>
                <w:vAlign w:val="center"/>
                <w:hideMark/>
              </w:tcPr>
            </w:tcPrChange>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96" w:author="Brian Bohman" w:date="2021-10-27T05:58:00Z">
              <w:tcPr>
                <w:tcW w:w="720" w:type="dxa"/>
                <w:vAlign w:val="center"/>
                <w:hideMark/>
              </w:tcPr>
            </w:tcPrChange>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97" w:author="Brian Bohman" w:date="2021-10-27T05:58:00Z">
              <w:tcPr>
                <w:tcW w:w="1008" w:type="dxa"/>
                <w:vAlign w:val="center"/>
                <w:hideMark/>
              </w:tcPr>
            </w:tcPrChange>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98" w:author="Brian Bohman" w:date="2021-10-27T05:58:00Z">
              <w:tcPr>
                <w:tcW w:w="1152" w:type="dxa"/>
                <w:vAlign w:val="center"/>
                <w:hideMark/>
              </w:tcPr>
            </w:tcPrChange>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199" w:author="Brian Bohman" w:date="2021-10-27T05:58:00Z">
              <w:tcPr>
                <w:tcW w:w="1008" w:type="dxa"/>
                <w:vAlign w:val="center"/>
                <w:hideMark/>
              </w:tcPr>
            </w:tcPrChange>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19CD" w:rsidRPr="009B3DCC" w14:paraId="11124C9A" w14:textId="77777777" w:rsidTr="00E419CD">
        <w:trPr>
          <w:trHeight w:val="180"/>
          <w:trPrChange w:id="8200" w:author="Brian Bohman" w:date="2021-10-27T05:58:00Z">
            <w:trPr>
              <w:trHeight w:val="180"/>
            </w:trPr>
          </w:trPrChange>
        </w:trPr>
        <w:tc>
          <w:tcPr>
            <w:tcW w:w="360" w:type="dxa"/>
            <w:vAlign w:val="center"/>
            <w:hideMark/>
            <w:tcPrChange w:id="8201" w:author="Brian Bohman" w:date="2021-10-27T05:58:00Z">
              <w:tcPr>
                <w:tcW w:w="360" w:type="dxa"/>
                <w:vAlign w:val="center"/>
                <w:hideMark/>
              </w:tcPr>
            </w:tcPrChange>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Change w:id="8202" w:author="Brian Bohman" w:date="2021-10-27T05:58:00Z">
              <w:tcPr>
                <w:tcW w:w="864" w:type="dxa"/>
                <w:vAlign w:val="center"/>
                <w:hideMark/>
              </w:tcPr>
            </w:tcPrChange>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03" w:author="Brian Bohman" w:date="2021-10-27T05:58:00Z">
              <w:tcPr>
                <w:tcW w:w="1152" w:type="dxa"/>
                <w:vAlign w:val="center"/>
                <w:hideMark/>
              </w:tcPr>
            </w:tcPrChange>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04" w:author="Brian Bohman" w:date="2021-10-27T05:58:00Z">
              <w:tcPr>
                <w:tcW w:w="504" w:type="dxa"/>
                <w:vAlign w:val="center"/>
                <w:hideMark/>
              </w:tcPr>
            </w:tcPrChange>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205" w:author="Brian Bohman" w:date="2021-10-27T05:58:00Z">
              <w:tcPr>
                <w:tcW w:w="1008" w:type="dxa"/>
                <w:vAlign w:val="center"/>
                <w:hideMark/>
              </w:tcPr>
            </w:tcPrChange>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206" w:author="Brian Bohman" w:date="2021-10-27T05:58:00Z">
              <w:tcPr>
                <w:tcW w:w="1008" w:type="dxa"/>
                <w:vAlign w:val="center"/>
                <w:hideMark/>
              </w:tcPr>
            </w:tcPrChange>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07" w:author="Brian Bohman" w:date="2021-10-27T05:58:00Z">
              <w:tcPr>
                <w:tcW w:w="720" w:type="dxa"/>
                <w:vAlign w:val="center"/>
                <w:hideMark/>
              </w:tcPr>
            </w:tcPrChange>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08" w:author="Brian Bohman" w:date="2021-10-27T05:58:00Z">
              <w:tcPr>
                <w:tcW w:w="1008" w:type="dxa"/>
                <w:vAlign w:val="center"/>
                <w:hideMark/>
              </w:tcPr>
            </w:tcPrChange>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209" w:author="Brian Bohman" w:date="2021-10-27T05:58:00Z">
              <w:tcPr>
                <w:tcW w:w="1152" w:type="dxa"/>
                <w:vAlign w:val="center"/>
                <w:hideMark/>
              </w:tcPr>
            </w:tcPrChange>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8210" w:author="Brian Bohman" w:date="2021-10-27T05:58:00Z">
              <w:tcPr>
                <w:tcW w:w="1008" w:type="dxa"/>
                <w:vAlign w:val="center"/>
                <w:hideMark/>
              </w:tcPr>
            </w:tcPrChange>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1385689" w14:textId="77777777" w:rsidTr="00E419CD">
        <w:trPr>
          <w:trHeight w:val="165"/>
          <w:trPrChange w:id="8211" w:author="Brian Bohman" w:date="2021-10-27T05:58:00Z">
            <w:trPr>
              <w:trHeight w:val="165"/>
            </w:trPr>
          </w:trPrChange>
        </w:trPr>
        <w:tc>
          <w:tcPr>
            <w:tcW w:w="360" w:type="dxa"/>
            <w:vAlign w:val="center"/>
            <w:hideMark/>
            <w:tcPrChange w:id="8212" w:author="Brian Bohman" w:date="2021-10-27T05:58:00Z">
              <w:tcPr>
                <w:tcW w:w="360" w:type="dxa"/>
                <w:vAlign w:val="center"/>
                <w:hideMark/>
              </w:tcPr>
            </w:tcPrChange>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Change w:id="8213" w:author="Brian Bohman" w:date="2021-10-27T05:58:00Z">
              <w:tcPr>
                <w:tcW w:w="864" w:type="dxa"/>
                <w:vAlign w:val="center"/>
                <w:hideMark/>
              </w:tcPr>
            </w:tcPrChange>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14" w:author="Brian Bohman" w:date="2021-10-27T05:58:00Z">
              <w:tcPr>
                <w:tcW w:w="1152" w:type="dxa"/>
                <w:vAlign w:val="center"/>
                <w:hideMark/>
              </w:tcPr>
            </w:tcPrChange>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15" w:author="Brian Bohman" w:date="2021-10-27T05:58:00Z">
              <w:tcPr>
                <w:tcW w:w="504" w:type="dxa"/>
                <w:vAlign w:val="center"/>
                <w:hideMark/>
              </w:tcPr>
            </w:tcPrChange>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216" w:author="Brian Bohman" w:date="2021-10-27T05:58:00Z">
              <w:tcPr>
                <w:tcW w:w="1008" w:type="dxa"/>
                <w:vAlign w:val="center"/>
                <w:hideMark/>
              </w:tcPr>
            </w:tcPrChange>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217" w:author="Brian Bohman" w:date="2021-10-27T05:58:00Z">
              <w:tcPr>
                <w:tcW w:w="1008" w:type="dxa"/>
                <w:vAlign w:val="center"/>
                <w:hideMark/>
              </w:tcPr>
            </w:tcPrChange>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18" w:author="Brian Bohman" w:date="2021-10-27T05:58:00Z">
              <w:tcPr>
                <w:tcW w:w="720" w:type="dxa"/>
                <w:vAlign w:val="center"/>
                <w:hideMark/>
              </w:tcPr>
            </w:tcPrChange>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19" w:author="Brian Bohman" w:date="2021-10-27T05:58:00Z">
              <w:tcPr>
                <w:tcW w:w="1008" w:type="dxa"/>
                <w:vAlign w:val="center"/>
                <w:hideMark/>
              </w:tcPr>
            </w:tcPrChange>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20" w:author="Brian Bohman" w:date="2021-10-27T05:58:00Z">
              <w:tcPr>
                <w:tcW w:w="1152" w:type="dxa"/>
                <w:vAlign w:val="center"/>
                <w:hideMark/>
              </w:tcPr>
            </w:tcPrChange>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440" w:type="dxa"/>
            <w:vAlign w:val="center"/>
            <w:hideMark/>
            <w:tcPrChange w:id="8221" w:author="Brian Bohman" w:date="2021-10-27T05:58:00Z">
              <w:tcPr>
                <w:tcW w:w="1008" w:type="dxa"/>
                <w:vAlign w:val="center"/>
                <w:hideMark/>
              </w:tcPr>
            </w:tcPrChange>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EB4BB5B" w14:textId="77777777" w:rsidTr="00E419CD">
        <w:trPr>
          <w:trHeight w:val="165"/>
          <w:trPrChange w:id="8222" w:author="Brian Bohman" w:date="2021-10-27T05:58:00Z">
            <w:trPr>
              <w:trHeight w:val="165"/>
            </w:trPr>
          </w:trPrChange>
        </w:trPr>
        <w:tc>
          <w:tcPr>
            <w:tcW w:w="360" w:type="dxa"/>
            <w:vAlign w:val="center"/>
            <w:hideMark/>
            <w:tcPrChange w:id="8223" w:author="Brian Bohman" w:date="2021-10-27T05:58:00Z">
              <w:tcPr>
                <w:tcW w:w="360" w:type="dxa"/>
                <w:vAlign w:val="center"/>
                <w:hideMark/>
              </w:tcPr>
            </w:tcPrChange>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Change w:id="8224" w:author="Brian Bohman" w:date="2021-10-27T05:58:00Z">
              <w:tcPr>
                <w:tcW w:w="864" w:type="dxa"/>
                <w:vAlign w:val="center"/>
                <w:hideMark/>
              </w:tcPr>
            </w:tcPrChange>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25" w:author="Brian Bohman" w:date="2021-10-27T05:58:00Z">
              <w:tcPr>
                <w:tcW w:w="1152" w:type="dxa"/>
                <w:vAlign w:val="center"/>
                <w:hideMark/>
              </w:tcPr>
            </w:tcPrChange>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26" w:author="Brian Bohman" w:date="2021-10-27T05:58:00Z">
              <w:tcPr>
                <w:tcW w:w="504" w:type="dxa"/>
                <w:vAlign w:val="center"/>
                <w:hideMark/>
              </w:tcPr>
            </w:tcPrChange>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227" w:author="Brian Bohman" w:date="2021-10-27T05:58:00Z">
              <w:tcPr>
                <w:tcW w:w="1008" w:type="dxa"/>
                <w:vAlign w:val="center"/>
                <w:hideMark/>
              </w:tcPr>
            </w:tcPrChange>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228" w:author="Brian Bohman" w:date="2021-10-27T05:58:00Z">
              <w:tcPr>
                <w:tcW w:w="1008" w:type="dxa"/>
                <w:vAlign w:val="center"/>
                <w:hideMark/>
              </w:tcPr>
            </w:tcPrChange>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29" w:author="Brian Bohman" w:date="2021-10-27T05:58:00Z">
              <w:tcPr>
                <w:tcW w:w="720" w:type="dxa"/>
                <w:vAlign w:val="center"/>
                <w:hideMark/>
              </w:tcPr>
            </w:tcPrChange>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30" w:author="Brian Bohman" w:date="2021-10-27T05:58:00Z">
              <w:tcPr>
                <w:tcW w:w="1008" w:type="dxa"/>
                <w:vAlign w:val="center"/>
                <w:hideMark/>
              </w:tcPr>
            </w:tcPrChange>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31" w:author="Brian Bohman" w:date="2021-10-27T05:58:00Z">
              <w:tcPr>
                <w:tcW w:w="1152" w:type="dxa"/>
                <w:vAlign w:val="center"/>
                <w:hideMark/>
              </w:tcPr>
            </w:tcPrChange>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8232" w:author="Brian Bohman" w:date="2021-10-27T05:58:00Z">
              <w:tcPr>
                <w:tcW w:w="1008" w:type="dxa"/>
                <w:vAlign w:val="center"/>
                <w:hideMark/>
              </w:tcPr>
            </w:tcPrChange>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63256568" w14:textId="77777777" w:rsidTr="00E419CD">
        <w:trPr>
          <w:trHeight w:val="165"/>
          <w:trPrChange w:id="8233" w:author="Brian Bohman" w:date="2021-10-27T05:58:00Z">
            <w:trPr>
              <w:trHeight w:val="165"/>
            </w:trPr>
          </w:trPrChange>
        </w:trPr>
        <w:tc>
          <w:tcPr>
            <w:tcW w:w="360" w:type="dxa"/>
            <w:vAlign w:val="center"/>
            <w:hideMark/>
            <w:tcPrChange w:id="8234" w:author="Brian Bohman" w:date="2021-10-27T05:58:00Z">
              <w:tcPr>
                <w:tcW w:w="360" w:type="dxa"/>
                <w:vAlign w:val="center"/>
                <w:hideMark/>
              </w:tcPr>
            </w:tcPrChange>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Change w:id="8235" w:author="Brian Bohman" w:date="2021-10-27T05:58:00Z">
              <w:tcPr>
                <w:tcW w:w="864" w:type="dxa"/>
                <w:vAlign w:val="center"/>
                <w:hideMark/>
              </w:tcPr>
            </w:tcPrChange>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36" w:author="Brian Bohman" w:date="2021-10-27T05:58:00Z">
              <w:tcPr>
                <w:tcW w:w="1152" w:type="dxa"/>
                <w:vAlign w:val="center"/>
                <w:hideMark/>
              </w:tcPr>
            </w:tcPrChange>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37" w:author="Brian Bohman" w:date="2021-10-27T05:58:00Z">
              <w:tcPr>
                <w:tcW w:w="504" w:type="dxa"/>
                <w:vAlign w:val="center"/>
                <w:hideMark/>
              </w:tcPr>
            </w:tcPrChange>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238" w:author="Brian Bohman" w:date="2021-10-27T05:58:00Z">
              <w:tcPr>
                <w:tcW w:w="1008" w:type="dxa"/>
                <w:vAlign w:val="center"/>
                <w:hideMark/>
              </w:tcPr>
            </w:tcPrChange>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239" w:author="Brian Bohman" w:date="2021-10-27T05:58:00Z">
              <w:tcPr>
                <w:tcW w:w="1008" w:type="dxa"/>
                <w:vAlign w:val="center"/>
                <w:hideMark/>
              </w:tcPr>
            </w:tcPrChange>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40" w:author="Brian Bohman" w:date="2021-10-27T05:58:00Z">
              <w:tcPr>
                <w:tcW w:w="720" w:type="dxa"/>
                <w:vAlign w:val="center"/>
                <w:hideMark/>
              </w:tcPr>
            </w:tcPrChange>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41" w:author="Brian Bohman" w:date="2021-10-27T05:58:00Z">
              <w:tcPr>
                <w:tcW w:w="1008" w:type="dxa"/>
                <w:vAlign w:val="center"/>
                <w:hideMark/>
              </w:tcPr>
            </w:tcPrChange>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42" w:author="Brian Bohman" w:date="2021-10-27T05:58:00Z">
              <w:tcPr>
                <w:tcW w:w="1152" w:type="dxa"/>
                <w:vAlign w:val="center"/>
                <w:hideMark/>
              </w:tcPr>
            </w:tcPrChange>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8243" w:author="Brian Bohman" w:date="2021-10-27T05:58:00Z">
              <w:tcPr>
                <w:tcW w:w="1008" w:type="dxa"/>
                <w:vAlign w:val="center"/>
                <w:hideMark/>
              </w:tcPr>
            </w:tcPrChange>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050A795" w14:textId="77777777" w:rsidTr="00E419CD">
        <w:trPr>
          <w:trHeight w:val="165"/>
          <w:trPrChange w:id="8244" w:author="Brian Bohman" w:date="2021-10-27T05:58:00Z">
            <w:trPr>
              <w:trHeight w:val="165"/>
            </w:trPr>
          </w:trPrChange>
        </w:trPr>
        <w:tc>
          <w:tcPr>
            <w:tcW w:w="360" w:type="dxa"/>
            <w:vAlign w:val="center"/>
            <w:hideMark/>
            <w:tcPrChange w:id="8245" w:author="Brian Bohman" w:date="2021-10-27T05:58:00Z">
              <w:tcPr>
                <w:tcW w:w="360" w:type="dxa"/>
                <w:vAlign w:val="center"/>
                <w:hideMark/>
              </w:tcPr>
            </w:tcPrChange>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Change w:id="8246" w:author="Brian Bohman" w:date="2021-10-27T05:58:00Z">
              <w:tcPr>
                <w:tcW w:w="864" w:type="dxa"/>
                <w:vAlign w:val="center"/>
                <w:hideMark/>
              </w:tcPr>
            </w:tcPrChange>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47" w:author="Brian Bohman" w:date="2021-10-27T05:58:00Z">
              <w:tcPr>
                <w:tcW w:w="1152" w:type="dxa"/>
                <w:vAlign w:val="center"/>
                <w:hideMark/>
              </w:tcPr>
            </w:tcPrChange>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48" w:author="Brian Bohman" w:date="2021-10-27T05:58:00Z">
              <w:tcPr>
                <w:tcW w:w="504" w:type="dxa"/>
                <w:vAlign w:val="center"/>
                <w:hideMark/>
              </w:tcPr>
            </w:tcPrChange>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249" w:author="Brian Bohman" w:date="2021-10-27T05:58:00Z">
              <w:tcPr>
                <w:tcW w:w="1008" w:type="dxa"/>
                <w:vAlign w:val="center"/>
                <w:hideMark/>
              </w:tcPr>
            </w:tcPrChange>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250" w:author="Brian Bohman" w:date="2021-10-27T05:58:00Z">
              <w:tcPr>
                <w:tcW w:w="1008" w:type="dxa"/>
                <w:vAlign w:val="center"/>
                <w:hideMark/>
              </w:tcPr>
            </w:tcPrChange>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51" w:author="Brian Bohman" w:date="2021-10-27T05:58:00Z">
              <w:tcPr>
                <w:tcW w:w="720" w:type="dxa"/>
                <w:vAlign w:val="center"/>
                <w:hideMark/>
              </w:tcPr>
            </w:tcPrChange>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52" w:author="Brian Bohman" w:date="2021-10-27T05:58:00Z">
              <w:tcPr>
                <w:tcW w:w="1008" w:type="dxa"/>
                <w:vAlign w:val="center"/>
                <w:hideMark/>
              </w:tcPr>
            </w:tcPrChange>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53" w:author="Brian Bohman" w:date="2021-10-27T05:58:00Z">
              <w:tcPr>
                <w:tcW w:w="1152" w:type="dxa"/>
                <w:vAlign w:val="center"/>
                <w:hideMark/>
              </w:tcPr>
            </w:tcPrChange>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8254" w:author="Brian Bohman" w:date="2021-10-27T05:58:00Z">
              <w:tcPr>
                <w:tcW w:w="1008" w:type="dxa"/>
                <w:vAlign w:val="center"/>
                <w:hideMark/>
              </w:tcPr>
            </w:tcPrChange>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630DBADD" w14:textId="77777777" w:rsidTr="00E419CD">
        <w:trPr>
          <w:trHeight w:val="165"/>
          <w:trPrChange w:id="8255" w:author="Brian Bohman" w:date="2021-10-27T05:58:00Z">
            <w:trPr>
              <w:trHeight w:val="165"/>
            </w:trPr>
          </w:trPrChange>
        </w:trPr>
        <w:tc>
          <w:tcPr>
            <w:tcW w:w="360" w:type="dxa"/>
            <w:vAlign w:val="center"/>
            <w:hideMark/>
            <w:tcPrChange w:id="8256" w:author="Brian Bohman" w:date="2021-10-27T05:58:00Z">
              <w:tcPr>
                <w:tcW w:w="360" w:type="dxa"/>
                <w:vAlign w:val="center"/>
                <w:hideMark/>
              </w:tcPr>
            </w:tcPrChange>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Change w:id="8257" w:author="Brian Bohman" w:date="2021-10-27T05:58:00Z">
              <w:tcPr>
                <w:tcW w:w="864" w:type="dxa"/>
                <w:vAlign w:val="center"/>
                <w:hideMark/>
              </w:tcPr>
            </w:tcPrChange>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58" w:author="Brian Bohman" w:date="2021-10-27T05:58:00Z">
              <w:tcPr>
                <w:tcW w:w="1152" w:type="dxa"/>
                <w:vAlign w:val="center"/>
                <w:hideMark/>
              </w:tcPr>
            </w:tcPrChange>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59" w:author="Brian Bohman" w:date="2021-10-27T05:58:00Z">
              <w:tcPr>
                <w:tcW w:w="504" w:type="dxa"/>
                <w:vAlign w:val="center"/>
                <w:hideMark/>
              </w:tcPr>
            </w:tcPrChange>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260" w:author="Brian Bohman" w:date="2021-10-27T05:58:00Z">
              <w:tcPr>
                <w:tcW w:w="1008" w:type="dxa"/>
                <w:vAlign w:val="center"/>
                <w:hideMark/>
              </w:tcPr>
            </w:tcPrChange>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261" w:author="Brian Bohman" w:date="2021-10-27T05:58:00Z">
              <w:tcPr>
                <w:tcW w:w="1008" w:type="dxa"/>
                <w:vAlign w:val="center"/>
                <w:hideMark/>
              </w:tcPr>
            </w:tcPrChange>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62" w:author="Brian Bohman" w:date="2021-10-27T05:58:00Z">
              <w:tcPr>
                <w:tcW w:w="720" w:type="dxa"/>
                <w:vAlign w:val="center"/>
                <w:hideMark/>
              </w:tcPr>
            </w:tcPrChange>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63" w:author="Brian Bohman" w:date="2021-10-27T05:58:00Z">
              <w:tcPr>
                <w:tcW w:w="1008" w:type="dxa"/>
                <w:vAlign w:val="center"/>
                <w:hideMark/>
              </w:tcPr>
            </w:tcPrChange>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64" w:author="Brian Bohman" w:date="2021-10-27T05:58:00Z">
              <w:tcPr>
                <w:tcW w:w="1152" w:type="dxa"/>
                <w:vAlign w:val="center"/>
                <w:hideMark/>
              </w:tcPr>
            </w:tcPrChange>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265" w:author="Brian Bohman" w:date="2021-10-27T05:58:00Z">
              <w:tcPr>
                <w:tcW w:w="1008" w:type="dxa"/>
                <w:vAlign w:val="center"/>
                <w:hideMark/>
              </w:tcPr>
            </w:tcPrChange>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2FA1BCC7" w14:textId="77777777" w:rsidTr="00E419CD">
        <w:trPr>
          <w:trHeight w:val="165"/>
          <w:trPrChange w:id="8266" w:author="Brian Bohman" w:date="2021-10-27T05:58:00Z">
            <w:trPr>
              <w:trHeight w:val="165"/>
            </w:trPr>
          </w:trPrChange>
        </w:trPr>
        <w:tc>
          <w:tcPr>
            <w:tcW w:w="360" w:type="dxa"/>
            <w:vAlign w:val="center"/>
            <w:hideMark/>
            <w:tcPrChange w:id="8267" w:author="Brian Bohman" w:date="2021-10-27T05:58:00Z">
              <w:tcPr>
                <w:tcW w:w="360" w:type="dxa"/>
                <w:vAlign w:val="center"/>
                <w:hideMark/>
              </w:tcPr>
            </w:tcPrChange>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Change w:id="8268" w:author="Brian Bohman" w:date="2021-10-27T05:58:00Z">
              <w:tcPr>
                <w:tcW w:w="864" w:type="dxa"/>
                <w:vAlign w:val="center"/>
                <w:hideMark/>
              </w:tcPr>
            </w:tcPrChange>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69" w:author="Brian Bohman" w:date="2021-10-27T05:58:00Z">
              <w:tcPr>
                <w:tcW w:w="1152" w:type="dxa"/>
                <w:vAlign w:val="center"/>
                <w:hideMark/>
              </w:tcPr>
            </w:tcPrChange>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70" w:author="Brian Bohman" w:date="2021-10-27T05:58:00Z">
              <w:tcPr>
                <w:tcW w:w="504" w:type="dxa"/>
                <w:vAlign w:val="center"/>
                <w:hideMark/>
              </w:tcPr>
            </w:tcPrChange>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271" w:author="Brian Bohman" w:date="2021-10-27T05:58:00Z">
              <w:tcPr>
                <w:tcW w:w="1008" w:type="dxa"/>
                <w:vAlign w:val="center"/>
                <w:hideMark/>
              </w:tcPr>
            </w:tcPrChange>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272" w:author="Brian Bohman" w:date="2021-10-27T05:58:00Z">
              <w:tcPr>
                <w:tcW w:w="1008" w:type="dxa"/>
                <w:vAlign w:val="center"/>
                <w:hideMark/>
              </w:tcPr>
            </w:tcPrChange>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73" w:author="Brian Bohman" w:date="2021-10-27T05:58:00Z">
              <w:tcPr>
                <w:tcW w:w="720" w:type="dxa"/>
                <w:vAlign w:val="center"/>
                <w:hideMark/>
              </w:tcPr>
            </w:tcPrChange>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74" w:author="Brian Bohman" w:date="2021-10-27T05:58:00Z">
              <w:tcPr>
                <w:tcW w:w="1008" w:type="dxa"/>
                <w:vAlign w:val="center"/>
                <w:hideMark/>
              </w:tcPr>
            </w:tcPrChange>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75" w:author="Brian Bohman" w:date="2021-10-27T05:58:00Z">
              <w:tcPr>
                <w:tcW w:w="1152" w:type="dxa"/>
                <w:vAlign w:val="center"/>
                <w:hideMark/>
              </w:tcPr>
            </w:tcPrChange>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440" w:type="dxa"/>
            <w:vAlign w:val="center"/>
            <w:hideMark/>
            <w:tcPrChange w:id="8276" w:author="Brian Bohman" w:date="2021-10-27T05:58:00Z">
              <w:tcPr>
                <w:tcW w:w="1008" w:type="dxa"/>
                <w:vAlign w:val="center"/>
                <w:hideMark/>
              </w:tcPr>
            </w:tcPrChange>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B2D53C0" w14:textId="77777777" w:rsidTr="00E419CD">
        <w:trPr>
          <w:trHeight w:val="165"/>
          <w:trPrChange w:id="8277" w:author="Brian Bohman" w:date="2021-10-27T05:58:00Z">
            <w:trPr>
              <w:trHeight w:val="165"/>
            </w:trPr>
          </w:trPrChange>
        </w:trPr>
        <w:tc>
          <w:tcPr>
            <w:tcW w:w="360" w:type="dxa"/>
            <w:vAlign w:val="center"/>
            <w:hideMark/>
            <w:tcPrChange w:id="8278" w:author="Brian Bohman" w:date="2021-10-27T05:58:00Z">
              <w:tcPr>
                <w:tcW w:w="360" w:type="dxa"/>
                <w:vAlign w:val="center"/>
                <w:hideMark/>
              </w:tcPr>
            </w:tcPrChange>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Change w:id="8279" w:author="Brian Bohman" w:date="2021-10-27T05:58:00Z">
              <w:tcPr>
                <w:tcW w:w="864" w:type="dxa"/>
                <w:vAlign w:val="center"/>
                <w:hideMark/>
              </w:tcPr>
            </w:tcPrChange>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80" w:author="Brian Bohman" w:date="2021-10-27T05:58:00Z">
              <w:tcPr>
                <w:tcW w:w="1152" w:type="dxa"/>
                <w:vAlign w:val="center"/>
                <w:hideMark/>
              </w:tcPr>
            </w:tcPrChange>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81" w:author="Brian Bohman" w:date="2021-10-27T05:58:00Z">
              <w:tcPr>
                <w:tcW w:w="504" w:type="dxa"/>
                <w:vAlign w:val="center"/>
                <w:hideMark/>
              </w:tcPr>
            </w:tcPrChange>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282" w:author="Brian Bohman" w:date="2021-10-27T05:58:00Z">
              <w:tcPr>
                <w:tcW w:w="1008" w:type="dxa"/>
                <w:vAlign w:val="center"/>
                <w:hideMark/>
              </w:tcPr>
            </w:tcPrChange>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283" w:author="Brian Bohman" w:date="2021-10-27T05:58:00Z">
              <w:tcPr>
                <w:tcW w:w="1008" w:type="dxa"/>
                <w:vAlign w:val="center"/>
                <w:hideMark/>
              </w:tcPr>
            </w:tcPrChange>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84" w:author="Brian Bohman" w:date="2021-10-27T05:58:00Z">
              <w:tcPr>
                <w:tcW w:w="720" w:type="dxa"/>
                <w:vAlign w:val="center"/>
                <w:hideMark/>
              </w:tcPr>
            </w:tcPrChange>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85" w:author="Brian Bohman" w:date="2021-10-27T05:58:00Z">
              <w:tcPr>
                <w:tcW w:w="1008" w:type="dxa"/>
                <w:vAlign w:val="center"/>
                <w:hideMark/>
              </w:tcPr>
            </w:tcPrChange>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286" w:author="Brian Bohman" w:date="2021-10-27T05:58:00Z">
              <w:tcPr>
                <w:tcW w:w="1152" w:type="dxa"/>
                <w:vAlign w:val="center"/>
                <w:hideMark/>
              </w:tcPr>
            </w:tcPrChange>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287" w:author="Brian Bohman" w:date="2021-10-27T05:58:00Z">
              <w:tcPr>
                <w:tcW w:w="1008" w:type="dxa"/>
                <w:vAlign w:val="center"/>
                <w:hideMark/>
              </w:tcPr>
            </w:tcPrChange>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149CBAA" w14:textId="77777777" w:rsidTr="00E419CD">
        <w:trPr>
          <w:trHeight w:val="165"/>
          <w:trPrChange w:id="8288" w:author="Brian Bohman" w:date="2021-10-27T05:58:00Z">
            <w:trPr>
              <w:trHeight w:val="165"/>
            </w:trPr>
          </w:trPrChange>
        </w:trPr>
        <w:tc>
          <w:tcPr>
            <w:tcW w:w="360" w:type="dxa"/>
            <w:vAlign w:val="center"/>
            <w:hideMark/>
            <w:tcPrChange w:id="8289" w:author="Brian Bohman" w:date="2021-10-27T05:58:00Z">
              <w:tcPr>
                <w:tcW w:w="360" w:type="dxa"/>
                <w:vAlign w:val="center"/>
                <w:hideMark/>
              </w:tcPr>
            </w:tcPrChange>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Change w:id="8290" w:author="Brian Bohman" w:date="2021-10-27T05:58:00Z">
              <w:tcPr>
                <w:tcW w:w="864" w:type="dxa"/>
                <w:vAlign w:val="center"/>
                <w:hideMark/>
              </w:tcPr>
            </w:tcPrChange>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91" w:author="Brian Bohman" w:date="2021-10-27T05:58:00Z">
              <w:tcPr>
                <w:tcW w:w="1152" w:type="dxa"/>
                <w:vAlign w:val="center"/>
                <w:hideMark/>
              </w:tcPr>
            </w:tcPrChange>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92" w:author="Brian Bohman" w:date="2021-10-27T05:58:00Z">
              <w:tcPr>
                <w:tcW w:w="504" w:type="dxa"/>
                <w:vAlign w:val="center"/>
                <w:hideMark/>
              </w:tcPr>
            </w:tcPrChange>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293" w:author="Brian Bohman" w:date="2021-10-27T05:58:00Z">
              <w:tcPr>
                <w:tcW w:w="1008" w:type="dxa"/>
                <w:vAlign w:val="center"/>
                <w:hideMark/>
              </w:tcPr>
            </w:tcPrChange>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294" w:author="Brian Bohman" w:date="2021-10-27T05:58:00Z">
              <w:tcPr>
                <w:tcW w:w="1008" w:type="dxa"/>
                <w:vAlign w:val="center"/>
                <w:hideMark/>
              </w:tcPr>
            </w:tcPrChange>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95" w:author="Brian Bohman" w:date="2021-10-27T05:58:00Z">
              <w:tcPr>
                <w:tcW w:w="720" w:type="dxa"/>
                <w:vAlign w:val="center"/>
                <w:hideMark/>
              </w:tcPr>
            </w:tcPrChange>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96" w:author="Brian Bohman" w:date="2021-10-27T05:58:00Z">
              <w:tcPr>
                <w:tcW w:w="1008" w:type="dxa"/>
                <w:vAlign w:val="center"/>
                <w:hideMark/>
              </w:tcPr>
            </w:tcPrChange>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297" w:author="Brian Bohman" w:date="2021-10-27T05:58:00Z">
              <w:tcPr>
                <w:tcW w:w="1152" w:type="dxa"/>
                <w:vAlign w:val="center"/>
                <w:hideMark/>
              </w:tcPr>
            </w:tcPrChange>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298" w:author="Brian Bohman" w:date="2021-10-27T05:58:00Z">
              <w:tcPr>
                <w:tcW w:w="1008" w:type="dxa"/>
                <w:vAlign w:val="center"/>
                <w:hideMark/>
              </w:tcPr>
            </w:tcPrChange>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482B3BE4" w14:textId="77777777" w:rsidTr="00E419CD">
        <w:trPr>
          <w:trHeight w:val="165"/>
          <w:trPrChange w:id="8299" w:author="Brian Bohman" w:date="2021-10-27T05:58:00Z">
            <w:trPr>
              <w:trHeight w:val="165"/>
            </w:trPr>
          </w:trPrChange>
        </w:trPr>
        <w:tc>
          <w:tcPr>
            <w:tcW w:w="360" w:type="dxa"/>
            <w:vAlign w:val="center"/>
            <w:hideMark/>
            <w:tcPrChange w:id="8300" w:author="Brian Bohman" w:date="2021-10-27T05:58:00Z">
              <w:tcPr>
                <w:tcW w:w="360" w:type="dxa"/>
                <w:vAlign w:val="center"/>
                <w:hideMark/>
              </w:tcPr>
            </w:tcPrChange>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Change w:id="8301" w:author="Brian Bohman" w:date="2021-10-27T05:58:00Z">
              <w:tcPr>
                <w:tcW w:w="864" w:type="dxa"/>
                <w:vAlign w:val="center"/>
                <w:hideMark/>
              </w:tcPr>
            </w:tcPrChange>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02" w:author="Brian Bohman" w:date="2021-10-27T05:58:00Z">
              <w:tcPr>
                <w:tcW w:w="1152" w:type="dxa"/>
                <w:vAlign w:val="center"/>
                <w:hideMark/>
              </w:tcPr>
            </w:tcPrChange>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03" w:author="Brian Bohman" w:date="2021-10-27T05:58:00Z">
              <w:tcPr>
                <w:tcW w:w="504" w:type="dxa"/>
                <w:vAlign w:val="center"/>
                <w:hideMark/>
              </w:tcPr>
            </w:tcPrChange>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304" w:author="Brian Bohman" w:date="2021-10-27T05:58:00Z">
              <w:tcPr>
                <w:tcW w:w="1008" w:type="dxa"/>
                <w:vAlign w:val="center"/>
                <w:hideMark/>
              </w:tcPr>
            </w:tcPrChange>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305" w:author="Brian Bohman" w:date="2021-10-27T05:58:00Z">
              <w:tcPr>
                <w:tcW w:w="1008" w:type="dxa"/>
                <w:vAlign w:val="center"/>
                <w:hideMark/>
              </w:tcPr>
            </w:tcPrChange>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06" w:author="Brian Bohman" w:date="2021-10-27T05:58:00Z">
              <w:tcPr>
                <w:tcW w:w="720" w:type="dxa"/>
                <w:vAlign w:val="center"/>
                <w:hideMark/>
              </w:tcPr>
            </w:tcPrChange>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07" w:author="Brian Bohman" w:date="2021-10-27T05:58:00Z">
              <w:tcPr>
                <w:tcW w:w="1008" w:type="dxa"/>
                <w:vAlign w:val="center"/>
                <w:hideMark/>
              </w:tcPr>
            </w:tcPrChange>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08" w:author="Brian Bohman" w:date="2021-10-27T05:58:00Z">
              <w:tcPr>
                <w:tcW w:w="1152" w:type="dxa"/>
                <w:vAlign w:val="center"/>
                <w:hideMark/>
              </w:tcPr>
            </w:tcPrChange>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440" w:type="dxa"/>
            <w:vAlign w:val="center"/>
            <w:hideMark/>
            <w:tcPrChange w:id="8309" w:author="Brian Bohman" w:date="2021-10-27T05:58:00Z">
              <w:tcPr>
                <w:tcW w:w="1008" w:type="dxa"/>
                <w:vAlign w:val="center"/>
                <w:hideMark/>
              </w:tcPr>
            </w:tcPrChange>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17DB477B" w14:textId="77777777" w:rsidTr="00E419CD">
        <w:trPr>
          <w:trHeight w:val="165"/>
          <w:trPrChange w:id="8310" w:author="Brian Bohman" w:date="2021-10-27T05:58:00Z">
            <w:trPr>
              <w:trHeight w:val="165"/>
            </w:trPr>
          </w:trPrChange>
        </w:trPr>
        <w:tc>
          <w:tcPr>
            <w:tcW w:w="360" w:type="dxa"/>
            <w:vAlign w:val="center"/>
            <w:hideMark/>
            <w:tcPrChange w:id="8311" w:author="Brian Bohman" w:date="2021-10-27T05:58:00Z">
              <w:tcPr>
                <w:tcW w:w="360" w:type="dxa"/>
                <w:vAlign w:val="center"/>
                <w:hideMark/>
              </w:tcPr>
            </w:tcPrChange>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Change w:id="8312" w:author="Brian Bohman" w:date="2021-10-27T05:58:00Z">
              <w:tcPr>
                <w:tcW w:w="864" w:type="dxa"/>
                <w:vAlign w:val="center"/>
                <w:hideMark/>
              </w:tcPr>
            </w:tcPrChange>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13" w:author="Brian Bohman" w:date="2021-10-27T05:58:00Z">
              <w:tcPr>
                <w:tcW w:w="1152" w:type="dxa"/>
                <w:vAlign w:val="center"/>
                <w:hideMark/>
              </w:tcPr>
            </w:tcPrChange>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14" w:author="Brian Bohman" w:date="2021-10-27T05:58:00Z">
              <w:tcPr>
                <w:tcW w:w="504" w:type="dxa"/>
                <w:vAlign w:val="center"/>
                <w:hideMark/>
              </w:tcPr>
            </w:tcPrChange>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315" w:author="Brian Bohman" w:date="2021-10-27T05:58:00Z">
              <w:tcPr>
                <w:tcW w:w="1008" w:type="dxa"/>
                <w:vAlign w:val="center"/>
                <w:hideMark/>
              </w:tcPr>
            </w:tcPrChange>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316" w:author="Brian Bohman" w:date="2021-10-27T05:58:00Z">
              <w:tcPr>
                <w:tcW w:w="1008" w:type="dxa"/>
                <w:vAlign w:val="center"/>
                <w:hideMark/>
              </w:tcPr>
            </w:tcPrChange>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17" w:author="Brian Bohman" w:date="2021-10-27T05:58:00Z">
              <w:tcPr>
                <w:tcW w:w="720" w:type="dxa"/>
                <w:vAlign w:val="center"/>
                <w:hideMark/>
              </w:tcPr>
            </w:tcPrChange>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18" w:author="Brian Bohman" w:date="2021-10-27T05:58:00Z">
              <w:tcPr>
                <w:tcW w:w="1008" w:type="dxa"/>
                <w:vAlign w:val="center"/>
                <w:hideMark/>
              </w:tcPr>
            </w:tcPrChange>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19" w:author="Brian Bohman" w:date="2021-10-27T05:58:00Z">
              <w:tcPr>
                <w:tcW w:w="1152" w:type="dxa"/>
                <w:vAlign w:val="center"/>
                <w:hideMark/>
              </w:tcPr>
            </w:tcPrChange>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8320" w:author="Brian Bohman" w:date="2021-10-27T05:58:00Z">
              <w:tcPr>
                <w:tcW w:w="1008" w:type="dxa"/>
                <w:vAlign w:val="center"/>
                <w:hideMark/>
              </w:tcPr>
            </w:tcPrChange>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483ABF01" w14:textId="77777777" w:rsidTr="00E419CD">
        <w:trPr>
          <w:trHeight w:val="165"/>
          <w:trPrChange w:id="8321" w:author="Brian Bohman" w:date="2021-10-27T05:58:00Z">
            <w:trPr>
              <w:trHeight w:val="165"/>
            </w:trPr>
          </w:trPrChange>
        </w:trPr>
        <w:tc>
          <w:tcPr>
            <w:tcW w:w="360" w:type="dxa"/>
            <w:vAlign w:val="center"/>
            <w:hideMark/>
            <w:tcPrChange w:id="8322" w:author="Brian Bohman" w:date="2021-10-27T05:58:00Z">
              <w:tcPr>
                <w:tcW w:w="360" w:type="dxa"/>
                <w:vAlign w:val="center"/>
                <w:hideMark/>
              </w:tcPr>
            </w:tcPrChange>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Change w:id="8323" w:author="Brian Bohman" w:date="2021-10-27T05:58:00Z">
              <w:tcPr>
                <w:tcW w:w="864" w:type="dxa"/>
                <w:vAlign w:val="center"/>
                <w:hideMark/>
              </w:tcPr>
            </w:tcPrChange>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24" w:author="Brian Bohman" w:date="2021-10-27T05:58:00Z">
              <w:tcPr>
                <w:tcW w:w="1152" w:type="dxa"/>
                <w:vAlign w:val="center"/>
                <w:hideMark/>
              </w:tcPr>
            </w:tcPrChange>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25" w:author="Brian Bohman" w:date="2021-10-27T05:58:00Z">
              <w:tcPr>
                <w:tcW w:w="504" w:type="dxa"/>
                <w:vAlign w:val="center"/>
                <w:hideMark/>
              </w:tcPr>
            </w:tcPrChange>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326" w:author="Brian Bohman" w:date="2021-10-27T05:58:00Z">
              <w:tcPr>
                <w:tcW w:w="1008" w:type="dxa"/>
                <w:vAlign w:val="center"/>
                <w:hideMark/>
              </w:tcPr>
            </w:tcPrChange>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327" w:author="Brian Bohman" w:date="2021-10-27T05:58:00Z">
              <w:tcPr>
                <w:tcW w:w="1008" w:type="dxa"/>
                <w:vAlign w:val="center"/>
                <w:hideMark/>
              </w:tcPr>
            </w:tcPrChange>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28" w:author="Brian Bohman" w:date="2021-10-27T05:58:00Z">
              <w:tcPr>
                <w:tcW w:w="720" w:type="dxa"/>
                <w:vAlign w:val="center"/>
                <w:hideMark/>
              </w:tcPr>
            </w:tcPrChange>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29" w:author="Brian Bohman" w:date="2021-10-27T05:58:00Z">
              <w:tcPr>
                <w:tcW w:w="1008" w:type="dxa"/>
                <w:vAlign w:val="center"/>
                <w:hideMark/>
              </w:tcPr>
            </w:tcPrChange>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30" w:author="Brian Bohman" w:date="2021-10-27T05:58:00Z">
              <w:tcPr>
                <w:tcW w:w="1152" w:type="dxa"/>
                <w:vAlign w:val="center"/>
                <w:hideMark/>
              </w:tcPr>
            </w:tcPrChange>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8331" w:author="Brian Bohman" w:date="2021-10-27T05:58:00Z">
              <w:tcPr>
                <w:tcW w:w="1008" w:type="dxa"/>
                <w:vAlign w:val="center"/>
                <w:hideMark/>
              </w:tcPr>
            </w:tcPrChange>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7F34CDDA" w14:textId="77777777" w:rsidTr="00E419CD">
        <w:trPr>
          <w:trHeight w:val="165"/>
          <w:trPrChange w:id="8332" w:author="Brian Bohman" w:date="2021-10-27T05:58:00Z">
            <w:trPr>
              <w:trHeight w:val="165"/>
            </w:trPr>
          </w:trPrChange>
        </w:trPr>
        <w:tc>
          <w:tcPr>
            <w:tcW w:w="360" w:type="dxa"/>
            <w:vAlign w:val="center"/>
            <w:hideMark/>
            <w:tcPrChange w:id="8333" w:author="Brian Bohman" w:date="2021-10-27T05:58:00Z">
              <w:tcPr>
                <w:tcW w:w="360" w:type="dxa"/>
                <w:vAlign w:val="center"/>
                <w:hideMark/>
              </w:tcPr>
            </w:tcPrChange>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Change w:id="8334" w:author="Brian Bohman" w:date="2021-10-27T05:58:00Z">
              <w:tcPr>
                <w:tcW w:w="864" w:type="dxa"/>
                <w:vAlign w:val="center"/>
                <w:hideMark/>
              </w:tcPr>
            </w:tcPrChange>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35" w:author="Brian Bohman" w:date="2021-10-27T05:58:00Z">
              <w:tcPr>
                <w:tcW w:w="1152" w:type="dxa"/>
                <w:vAlign w:val="center"/>
                <w:hideMark/>
              </w:tcPr>
            </w:tcPrChange>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36" w:author="Brian Bohman" w:date="2021-10-27T05:58:00Z">
              <w:tcPr>
                <w:tcW w:w="504" w:type="dxa"/>
                <w:vAlign w:val="center"/>
                <w:hideMark/>
              </w:tcPr>
            </w:tcPrChange>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337" w:author="Brian Bohman" w:date="2021-10-27T05:58:00Z">
              <w:tcPr>
                <w:tcW w:w="1008" w:type="dxa"/>
                <w:vAlign w:val="center"/>
                <w:hideMark/>
              </w:tcPr>
            </w:tcPrChange>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338" w:author="Brian Bohman" w:date="2021-10-27T05:58:00Z">
              <w:tcPr>
                <w:tcW w:w="1008" w:type="dxa"/>
                <w:vAlign w:val="center"/>
                <w:hideMark/>
              </w:tcPr>
            </w:tcPrChange>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39" w:author="Brian Bohman" w:date="2021-10-27T05:58:00Z">
              <w:tcPr>
                <w:tcW w:w="720" w:type="dxa"/>
                <w:vAlign w:val="center"/>
                <w:hideMark/>
              </w:tcPr>
            </w:tcPrChange>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40" w:author="Brian Bohman" w:date="2021-10-27T05:58:00Z">
              <w:tcPr>
                <w:tcW w:w="1008" w:type="dxa"/>
                <w:vAlign w:val="center"/>
                <w:hideMark/>
              </w:tcPr>
            </w:tcPrChange>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41" w:author="Brian Bohman" w:date="2021-10-27T05:58:00Z">
              <w:tcPr>
                <w:tcW w:w="1152" w:type="dxa"/>
                <w:vAlign w:val="center"/>
                <w:hideMark/>
              </w:tcPr>
            </w:tcPrChange>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8342" w:author="Brian Bohman" w:date="2021-10-27T05:58:00Z">
              <w:tcPr>
                <w:tcW w:w="1008" w:type="dxa"/>
                <w:vAlign w:val="center"/>
                <w:hideMark/>
              </w:tcPr>
            </w:tcPrChange>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4445A34" w14:textId="77777777" w:rsidTr="00E419CD">
        <w:trPr>
          <w:trHeight w:val="165"/>
          <w:trPrChange w:id="8343" w:author="Brian Bohman" w:date="2021-10-27T05:58:00Z">
            <w:trPr>
              <w:trHeight w:val="165"/>
            </w:trPr>
          </w:trPrChange>
        </w:trPr>
        <w:tc>
          <w:tcPr>
            <w:tcW w:w="360" w:type="dxa"/>
            <w:vAlign w:val="center"/>
            <w:hideMark/>
            <w:tcPrChange w:id="8344" w:author="Brian Bohman" w:date="2021-10-27T05:58:00Z">
              <w:tcPr>
                <w:tcW w:w="360" w:type="dxa"/>
                <w:vAlign w:val="center"/>
                <w:hideMark/>
              </w:tcPr>
            </w:tcPrChange>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Change w:id="8345" w:author="Brian Bohman" w:date="2021-10-27T05:58:00Z">
              <w:tcPr>
                <w:tcW w:w="864" w:type="dxa"/>
                <w:vAlign w:val="center"/>
                <w:hideMark/>
              </w:tcPr>
            </w:tcPrChange>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46" w:author="Brian Bohman" w:date="2021-10-27T05:58:00Z">
              <w:tcPr>
                <w:tcW w:w="1152" w:type="dxa"/>
                <w:vAlign w:val="center"/>
                <w:hideMark/>
              </w:tcPr>
            </w:tcPrChange>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47" w:author="Brian Bohman" w:date="2021-10-27T05:58:00Z">
              <w:tcPr>
                <w:tcW w:w="504" w:type="dxa"/>
                <w:vAlign w:val="center"/>
                <w:hideMark/>
              </w:tcPr>
            </w:tcPrChange>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348" w:author="Brian Bohman" w:date="2021-10-27T05:58:00Z">
              <w:tcPr>
                <w:tcW w:w="1008" w:type="dxa"/>
                <w:vAlign w:val="center"/>
                <w:hideMark/>
              </w:tcPr>
            </w:tcPrChange>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349" w:author="Brian Bohman" w:date="2021-10-27T05:58:00Z">
              <w:tcPr>
                <w:tcW w:w="1008" w:type="dxa"/>
                <w:vAlign w:val="center"/>
                <w:hideMark/>
              </w:tcPr>
            </w:tcPrChange>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50" w:author="Brian Bohman" w:date="2021-10-27T05:58:00Z">
              <w:tcPr>
                <w:tcW w:w="720" w:type="dxa"/>
                <w:vAlign w:val="center"/>
                <w:hideMark/>
              </w:tcPr>
            </w:tcPrChange>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51" w:author="Brian Bohman" w:date="2021-10-27T05:58:00Z">
              <w:tcPr>
                <w:tcW w:w="1008" w:type="dxa"/>
                <w:vAlign w:val="center"/>
                <w:hideMark/>
              </w:tcPr>
            </w:tcPrChange>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52" w:author="Brian Bohman" w:date="2021-10-27T05:58:00Z">
              <w:tcPr>
                <w:tcW w:w="1152" w:type="dxa"/>
                <w:vAlign w:val="center"/>
                <w:hideMark/>
              </w:tcPr>
            </w:tcPrChange>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440" w:type="dxa"/>
            <w:vAlign w:val="center"/>
            <w:hideMark/>
            <w:tcPrChange w:id="8353" w:author="Brian Bohman" w:date="2021-10-27T05:58:00Z">
              <w:tcPr>
                <w:tcW w:w="1008" w:type="dxa"/>
                <w:vAlign w:val="center"/>
                <w:hideMark/>
              </w:tcPr>
            </w:tcPrChange>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7EDD7244" w14:textId="77777777" w:rsidTr="00E419CD">
        <w:trPr>
          <w:trHeight w:val="180"/>
          <w:trPrChange w:id="8354" w:author="Brian Bohman" w:date="2021-10-27T05:58:00Z">
            <w:trPr>
              <w:trHeight w:val="180"/>
            </w:trPr>
          </w:trPrChange>
        </w:trPr>
        <w:tc>
          <w:tcPr>
            <w:tcW w:w="360" w:type="dxa"/>
            <w:vAlign w:val="center"/>
            <w:hideMark/>
            <w:tcPrChange w:id="8355" w:author="Brian Bohman" w:date="2021-10-27T05:58:00Z">
              <w:tcPr>
                <w:tcW w:w="360" w:type="dxa"/>
                <w:vAlign w:val="center"/>
                <w:hideMark/>
              </w:tcPr>
            </w:tcPrChange>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Change w:id="8356" w:author="Brian Bohman" w:date="2021-10-27T05:58:00Z">
              <w:tcPr>
                <w:tcW w:w="864" w:type="dxa"/>
                <w:vAlign w:val="center"/>
                <w:hideMark/>
              </w:tcPr>
            </w:tcPrChange>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57" w:author="Brian Bohman" w:date="2021-10-27T05:58:00Z">
              <w:tcPr>
                <w:tcW w:w="1152" w:type="dxa"/>
                <w:vAlign w:val="center"/>
                <w:hideMark/>
              </w:tcPr>
            </w:tcPrChange>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58" w:author="Brian Bohman" w:date="2021-10-27T05:58:00Z">
              <w:tcPr>
                <w:tcW w:w="504" w:type="dxa"/>
                <w:vAlign w:val="center"/>
                <w:hideMark/>
              </w:tcPr>
            </w:tcPrChange>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359" w:author="Brian Bohman" w:date="2021-10-27T05:58:00Z">
              <w:tcPr>
                <w:tcW w:w="1008" w:type="dxa"/>
                <w:vAlign w:val="center"/>
                <w:hideMark/>
              </w:tcPr>
            </w:tcPrChange>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360" w:author="Brian Bohman" w:date="2021-10-27T05:58:00Z">
              <w:tcPr>
                <w:tcW w:w="1008" w:type="dxa"/>
                <w:vAlign w:val="center"/>
                <w:hideMark/>
              </w:tcPr>
            </w:tcPrChange>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61" w:author="Brian Bohman" w:date="2021-10-27T05:58:00Z">
              <w:tcPr>
                <w:tcW w:w="720" w:type="dxa"/>
                <w:vAlign w:val="center"/>
                <w:hideMark/>
              </w:tcPr>
            </w:tcPrChange>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62" w:author="Brian Bohman" w:date="2021-10-27T05:58:00Z">
              <w:tcPr>
                <w:tcW w:w="1008" w:type="dxa"/>
                <w:vAlign w:val="center"/>
                <w:hideMark/>
              </w:tcPr>
            </w:tcPrChange>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63" w:author="Brian Bohman" w:date="2021-10-27T05:58:00Z">
              <w:tcPr>
                <w:tcW w:w="1152" w:type="dxa"/>
                <w:vAlign w:val="center"/>
                <w:hideMark/>
              </w:tcPr>
            </w:tcPrChange>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440" w:type="dxa"/>
            <w:vAlign w:val="center"/>
            <w:hideMark/>
            <w:tcPrChange w:id="8364" w:author="Brian Bohman" w:date="2021-10-27T05:58:00Z">
              <w:tcPr>
                <w:tcW w:w="1008" w:type="dxa"/>
                <w:vAlign w:val="center"/>
                <w:hideMark/>
              </w:tcPr>
            </w:tcPrChange>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F3F7346" w14:textId="77777777" w:rsidTr="00E419CD">
        <w:trPr>
          <w:trHeight w:val="165"/>
          <w:trPrChange w:id="8365" w:author="Brian Bohman" w:date="2021-10-27T05:58:00Z">
            <w:trPr>
              <w:trHeight w:val="165"/>
            </w:trPr>
          </w:trPrChange>
        </w:trPr>
        <w:tc>
          <w:tcPr>
            <w:tcW w:w="360" w:type="dxa"/>
            <w:vAlign w:val="center"/>
            <w:hideMark/>
            <w:tcPrChange w:id="8366" w:author="Brian Bohman" w:date="2021-10-27T05:58:00Z">
              <w:tcPr>
                <w:tcW w:w="360" w:type="dxa"/>
                <w:vAlign w:val="center"/>
                <w:hideMark/>
              </w:tcPr>
            </w:tcPrChange>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Change w:id="8367" w:author="Brian Bohman" w:date="2021-10-27T05:58:00Z">
              <w:tcPr>
                <w:tcW w:w="864" w:type="dxa"/>
                <w:vAlign w:val="center"/>
                <w:hideMark/>
              </w:tcPr>
            </w:tcPrChange>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68" w:author="Brian Bohman" w:date="2021-10-27T05:58:00Z">
              <w:tcPr>
                <w:tcW w:w="1152" w:type="dxa"/>
                <w:vAlign w:val="center"/>
                <w:hideMark/>
              </w:tcPr>
            </w:tcPrChange>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69" w:author="Brian Bohman" w:date="2021-10-27T05:58:00Z">
              <w:tcPr>
                <w:tcW w:w="504" w:type="dxa"/>
                <w:vAlign w:val="center"/>
                <w:hideMark/>
              </w:tcPr>
            </w:tcPrChange>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370" w:author="Brian Bohman" w:date="2021-10-27T05:58:00Z">
              <w:tcPr>
                <w:tcW w:w="1008" w:type="dxa"/>
                <w:vAlign w:val="center"/>
                <w:hideMark/>
              </w:tcPr>
            </w:tcPrChange>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371" w:author="Brian Bohman" w:date="2021-10-27T05:58:00Z">
              <w:tcPr>
                <w:tcW w:w="1008" w:type="dxa"/>
                <w:vAlign w:val="center"/>
                <w:hideMark/>
              </w:tcPr>
            </w:tcPrChange>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72" w:author="Brian Bohman" w:date="2021-10-27T05:58:00Z">
              <w:tcPr>
                <w:tcW w:w="720" w:type="dxa"/>
                <w:vAlign w:val="center"/>
                <w:hideMark/>
              </w:tcPr>
            </w:tcPrChange>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73" w:author="Brian Bohman" w:date="2021-10-27T05:58:00Z">
              <w:tcPr>
                <w:tcW w:w="1008" w:type="dxa"/>
                <w:vAlign w:val="center"/>
                <w:hideMark/>
              </w:tcPr>
            </w:tcPrChange>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374" w:author="Brian Bohman" w:date="2021-10-27T05:58:00Z">
              <w:tcPr>
                <w:tcW w:w="1152" w:type="dxa"/>
                <w:vAlign w:val="center"/>
                <w:hideMark/>
              </w:tcPr>
            </w:tcPrChange>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440" w:type="dxa"/>
            <w:vAlign w:val="center"/>
            <w:hideMark/>
            <w:tcPrChange w:id="8375" w:author="Brian Bohman" w:date="2021-10-27T05:58:00Z">
              <w:tcPr>
                <w:tcW w:w="1008" w:type="dxa"/>
                <w:vAlign w:val="center"/>
                <w:hideMark/>
              </w:tcPr>
            </w:tcPrChange>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14C56984" w14:textId="77777777" w:rsidTr="00E419CD">
        <w:trPr>
          <w:trHeight w:val="165"/>
          <w:trPrChange w:id="8376" w:author="Brian Bohman" w:date="2021-10-27T05:58:00Z">
            <w:trPr>
              <w:trHeight w:val="165"/>
            </w:trPr>
          </w:trPrChange>
        </w:trPr>
        <w:tc>
          <w:tcPr>
            <w:tcW w:w="360" w:type="dxa"/>
            <w:vAlign w:val="center"/>
            <w:hideMark/>
            <w:tcPrChange w:id="8377" w:author="Brian Bohman" w:date="2021-10-27T05:58:00Z">
              <w:tcPr>
                <w:tcW w:w="360" w:type="dxa"/>
                <w:vAlign w:val="center"/>
                <w:hideMark/>
              </w:tcPr>
            </w:tcPrChange>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Change w:id="8378" w:author="Brian Bohman" w:date="2021-10-27T05:58:00Z">
              <w:tcPr>
                <w:tcW w:w="864" w:type="dxa"/>
                <w:vAlign w:val="center"/>
                <w:hideMark/>
              </w:tcPr>
            </w:tcPrChange>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79" w:author="Brian Bohman" w:date="2021-10-27T05:58:00Z">
              <w:tcPr>
                <w:tcW w:w="1152" w:type="dxa"/>
                <w:vAlign w:val="center"/>
                <w:hideMark/>
              </w:tcPr>
            </w:tcPrChange>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80" w:author="Brian Bohman" w:date="2021-10-27T05:58:00Z">
              <w:tcPr>
                <w:tcW w:w="504" w:type="dxa"/>
                <w:vAlign w:val="center"/>
                <w:hideMark/>
              </w:tcPr>
            </w:tcPrChange>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381" w:author="Brian Bohman" w:date="2021-10-27T05:58:00Z">
              <w:tcPr>
                <w:tcW w:w="1008" w:type="dxa"/>
                <w:vAlign w:val="center"/>
                <w:hideMark/>
              </w:tcPr>
            </w:tcPrChange>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382" w:author="Brian Bohman" w:date="2021-10-27T05:58:00Z">
              <w:tcPr>
                <w:tcW w:w="1008" w:type="dxa"/>
                <w:vAlign w:val="center"/>
                <w:hideMark/>
              </w:tcPr>
            </w:tcPrChange>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83" w:author="Brian Bohman" w:date="2021-10-27T05:58:00Z">
              <w:tcPr>
                <w:tcW w:w="720" w:type="dxa"/>
                <w:vAlign w:val="center"/>
                <w:hideMark/>
              </w:tcPr>
            </w:tcPrChange>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84" w:author="Brian Bohman" w:date="2021-10-27T05:58:00Z">
              <w:tcPr>
                <w:tcW w:w="1008" w:type="dxa"/>
                <w:vAlign w:val="center"/>
                <w:hideMark/>
              </w:tcPr>
            </w:tcPrChange>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385" w:author="Brian Bohman" w:date="2021-10-27T05:58:00Z">
              <w:tcPr>
                <w:tcW w:w="1152" w:type="dxa"/>
                <w:vAlign w:val="center"/>
                <w:hideMark/>
              </w:tcPr>
            </w:tcPrChange>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440" w:type="dxa"/>
            <w:vAlign w:val="center"/>
            <w:hideMark/>
            <w:tcPrChange w:id="8386" w:author="Brian Bohman" w:date="2021-10-27T05:58:00Z">
              <w:tcPr>
                <w:tcW w:w="1008" w:type="dxa"/>
                <w:vAlign w:val="center"/>
                <w:hideMark/>
              </w:tcPr>
            </w:tcPrChange>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19CD" w:rsidRPr="009B3DCC" w14:paraId="275784C0" w14:textId="77777777" w:rsidTr="00E419CD">
        <w:trPr>
          <w:trHeight w:val="165"/>
          <w:trPrChange w:id="8387" w:author="Brian Bohman" w:date="2021-10-27T05:58:00Z">
            <w:trPr>
              <w:trHeight w:val="165"/>
            </w:trPr>
          </w:trPrChange>
        </w:trPr>
        <w:tc>
          <w:tcPr>
            <w:tcW w:w="360" w:type="dxa"/>
            <w:vAlign w:val="center"/>
            <w:hideMark/>
            <w:tcPrChange w:id="8388" w:author="Brian Bohman" w:date="2021-10-27T05:58:00Z">
              <w:tcPr>
                <w:tcW w:w="360" w:type="dxa"/>
                <w:vAlign w:val="center"/>
                <w:hideMark/>
              </w:tcPr>
            </w:tcPrChange>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Change w:id="8389" w:author="Brian Bohman" w:date="2021-10-27T05:58:00Z">
              <w:tcPr>
                <w:tcW w:w="864" w:type="dxa"/>
                <w:vAlign w:val="center"/>
                <w:hideMark/>
              </w:tcPr>
            </w:tcPrChange>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90" w:author="Brian Bohman" w:date="2021-10-27T05:58:00Z">
              <w:tcPr>
                <w:tcW w:w="1152" w:type="dxa"/>
                <w:vAlign w:val="center"/>
                <w:hideMark/>
              </w:tcPr>
            </w:tcPrChange>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91" w:author="Brian Bohman" w:date="2021-10-27T05:58:00Z">
              <w:tcPr>
                <w:tcW w:w="504" w:type="dxa"/>
                <w:vAlign w:val="center"/>
                <w:hideMark/>
              </w:tcPr>
            </w:tcPrChange>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392" w:author="Brian Bohman" w:date="2021-10-27T05:58:00Z">
              <w:tcPr>
                <w:tcW w:w="1008" w:type="dxa"/>
                <w:vAlign w:val="center"/>
                <w:hideMark/>
              </w:tcPr>
            </w:tcPrChange>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393" w:author="Brian Bohman" w:date="2021-10-27T05:58:00Z">
              <w:tcPr>
                <w:tcW w:w="1008" w:type="dxa"/>
                <w:vAlign w:val="center"/>
                <w:hideMark/>
              </w:tcPr>
            </w:tcPrChange>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94" w:author="Brian Bohman" w:date="2021-10-27T05:58:00Z">
              <w:tcPr>
                <w:tcW w:w="720" w:type="dxa"/>
                <w:vAlign w:val="center"/>
                <w:hideMark/>
              </w:tcPr>
            </w:tcPrChange>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95" w:author="Brian Bohman" w:date="2021-10-27T05:58:00Z">
              <w:tcPr>
                <w:tcW w:w="1008" w:type="dxa"/>
                <w:vAlign w:val="center"/>
                <w:hideMark/>
              </w:tcPr>
            </w:tcPrChange>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96" w:author="Brian Bohman" w:date="2021-10-27T05:58:00Z">
              <w:tcPr>
                <w:tcW w:w="1152" w:type="dxa"/>
                <w:vAlign w:val="center"/>
                <w:hideMark/>
              </w:tcPr>
            </w:tcPrChange>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8397" w:author="Brian Bohman" w:date="2021-10-27T05:58:00Z">
              <w:tcPr>
                <w:tcW w:w="1008" w:type="dxa"/>
                <w:vAlign w:val="center"/>
                <w:hideMark/>
              </w:tcPr>
            </w:tcPrChange>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17532917" w14:textId="77777777" w:rsidTr="00E419CD">
        <w:trPr>
          <w:trHeight w:val="165"/>
          <w:trPrChange w:id="8398" w:author="Brian Bohman" w:date="2021-10-27T05:58:00Z">
            <w:trPr>
              <w:trHeight w:val="165"/>
            </w:trPr>
          </w:trPrChange>
        </w:trPr>
        <w:tc>
          <w:tcPr>
            <w:tcW w:w="360" w:type="dxa"/>
            <w:vAlign w:val="center"/>
            <w:hideMark/>
            <w:tcPrChange w:id="8399" w:author="Brian Bohman" w:date="2021-10-27T05:58:00Z">
              <w:tcPr>
                <w:tcW w:w="360" w:type="dxa"/>
                <w:vAlign w:val="center"/>
                <w:hideMark/>
              </w:tcPr>
            </w:tcPrChange>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Change w:id="8400" w:author="Brian Bohman" w:date="2021-10-27T05:58:00Z">
              <w:tcPr>
                <w:tcW w:w="864" w:type="dxa"/>
                <w:vAlign w:val="center"/>
                <w:hideMark/>
              </w:tcPr>
            </w:tcPrChange>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01" w:author="Brian Bohman" w:date="2021-10-27T05:58:00Z">
              <w:tcPr>
                <w:tcW w:w="1152" w:type="dxa"/>
                <w:vAlign w:val="center"/>
                <w:hideMark/>
              </w:tcPr>
            </w:tcPrChange>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402" w:author="Brian Bohman" w:date="2021-10-27T05:58:00Z">
              <w:tcPr>
                <w:tcW w:w="504" w:type="dxa"/>
                <w:vAlign w:val="center"/>
                <w:hideMark/>
              </w:tcPr>
            </w:tcPrChange>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403" w:author="Brian Bohman" w:date="2021-10-27T05:58:00Z">
              <w:tcPr>
                <w:tcW w:w="1008" w:type="dxa"/>
                <w:vAlign w:val="center"/>
                <w:hideMark/>
              </w:tcPr>
            </w:tcPrChange>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404" w:author="Brian Bohman" w:date="2021-10-27T05:58:00Z">
              <w:tcPr>
                <w:tcW w:w="1008" w:type="dxa"/>
                <w:vAlign w:val="center"/>
                <w:hideMark/>
              </w:tcPr>
            </w:tcPrChange>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405" w:author="Brian Bohman" w:date="2021-10-27T05:58:00Z">
              <w:tcPr>
                <w:tcW w:w="720" w:type="dxa"/>
                <w:vAlign w:val="center"/>
                <w:hideMark/>
              </w:tcPr>
            </w:tcPrChange>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06" w:author="Brian Bohman" w:date="2021-10-27T05:58:00Z">
              <w:tcPr>
                <w:tcW w:w="1008" w:type="dxa"/>
                <w:vAlign w:val="center"/>
                <w:hideMark/>
              </w:tcPr>
            </w:tcPrChange>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407" w:author="Brian Bohman" w:date="2021-10-27T05:58:00Z">
              <w:tcPr>
                <w:tcW w:w="1152" w:type="dxa"/>
                <w:vAlign w:val="center"/>
                <w:hideMark/>
              </w:tcPr>
            </w:tcPrChange>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8408" w:author="Brian Bohman" w:date="2021-10-27T05:58:00Z">
              <w:tcPr>
                <w:tcW w:w="1008" w:type="dxa"/>
                <w:vAlign w:val="center"/>
                <w:hideMark/>
              </w:tcPr>
            </w:tcPrChange>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267443B4" w14:textId="77777777" w:rsidTr="00E419CD">
        <w:trPr>
          <w:trHeight w:val="165"/>
          <w:trPrChange w:id="8409" w:author="Brian Bohman" w:date="2021-10-27T05:58:00Z">
            <w:trPr>
              <w:trHeight w:val="165"/>
            </w:trPr>
          </w:trPrChange>
        </w:trPr>
        <w:tc>
          <w:tcPr>
            <w:tcW w:w="360" w:type="dxa"/>
            <w:vAlign w:val="center"/>
            <w:hideMark/>
            <w:tcPrChange w:id="8410" w:author="Brian Bohman" w:date="2021-10-27T05:58:00Z">
              <w:tcPr>
                <w:tcW w:w="360" w:type="dxa"/>
                <w:vAlign w:val="center"/>
                <w:hideMark/>
              </w:tcPr>
            </w:tcPrChange>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Change w:id="8411" w:author="Brian Bohman" w:date="2021-10-27T05:58:00Z">
              <w:tcPr>
                <w:tcW w:w="864" w:type="dxa"/>
                <w:vAlign w:val="center"/>
                <w:hideMark/>
              </w:tcPr>
            </w:tcPrChange>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12" w:author="Brian Bohman" w:date="2021-10-27T05:58:00Z">
              <w:tcPr>
                <w:tcW w:w="1152" w:type="dxa"/>
                <w:vAlign w:val="center"/>
                <w:hideMark/>
              </w:tcPr>
            </w:tcPrChange>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413" w:author="Brian Bohman" w:date="2021-10-27T05:58:00Z">
              <w:tcPr>
                <w:tcW w:w="504" w:type="dxa"/>
                <w:vAlign w:val="center"/>
                <w:hideMark/>
              </w:tcPr>
            </w:tcPrChange>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414" w:author="Brian Bohman" w:date="2021-10-27T05:58:00Z">
              <w:tcPr>
                <w:tcW w:w="1008" w:type="dxa"/>
                <w:vAlign w:val="center"/>
                <w:hideMark/>
              </w:tcPr>
            </w:tcPrChange>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415" w:author="Brian Bohman" w:date="2021-10-27T05:58:00Z">
              <w:tcPr>
                <w:tcW w:w="1008" w:type="dxa"/>
                <w:vAlign w:val="center"/>
                <w:hideMark/>
              </w:tcPr>
            </w:tcPrChange>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416" w:author="Brian Bohman" w:date="2021-10-27T05:58:00Z">
              <w:tcPr>
                <w:tcW w:w="720" w:type="dxa"/>
                <w:vAlign w:val="center"/>
                <w:hideMark/>
              </w:tcPr>
            </w:tcPrChange>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17" w:author="Brian Bohman" w:date="2021-10-27T05:58:00Z">
              <w:tcPr>
                <w:tcW w:w="1008" w:type="dxa"/>
                <w:vAlign w:val="center"/>
                <w:hideMark/>
              </w:tcPr>
            </w:tcPrChange>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418" w:author="Brian Bohman" w:date="2021-10-27T05:58:00Z">
              <w:tcPr>
                <w:tcW w:w="1152" w:type="dxa"/>
                <w:vAlign w:val="center"/>
                <w:hideMark/>
              </w:tcPr>
            </w:tcPrChange>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440" w:type="dxa"/>
            <w:vAlign w:val="center"/>
            <w:hideMark/>
            <w:tcPrChange w:id="8419" w:author="Brian Bohman" w:date="2021-10-27T05:58:00Z">
              <w:tcPr>
                <w:tcW w:w="1008" w:type="dxa"/>
                <w:vAlign w:val="center"/>
                <w:hideMark/>
              </w:tcPr>
            </w:tcPrChange>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2ECCA142" w14:textId="77777777" w:rsidTr="00E419CD">
        <w:trPr>
          <w:trHeight w:val="165"/>
          <w:trPrChange w:id="8420" w:author="Brian Bohman" w:date="2021-10-27T05:58:00Z">
            <w:trPr>
              <w:trHeight w:val="165"/>
            </w:trPr>
          </w:trPrChange>
        </w:trPr>
        <w:tc>
          <w:tcPr>
            <w:tcW w:w="360" w:type="dxa"/>
            <w:vAlign w:val="center"/>
            <w:hideMark/>
            <w:tcPrChange w:id="8421" w:author="Brian Bohman" w:date="2021-10-27T05:58:00Z">
              <w:tcPr>
                <w:tcW w:w="360" w:type="dxa"/>
                <w:vAlign w:val="center"/>
                <w:hideMark/>
              </w:tcPr>
            </w:tcPrChange>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Change w:id="8422" w:author="Brian Bohman" w:date="2021-10-27T05:58:00Z">
              <w:tcPr>
                <w:tcW w:w="864" w:type="dxa"/>
                <w:vAlign w:val="center"/>
                <w:hideMark/>
              </w:tcPr>
            </w:tcPrChange>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23" w:author="Brian Bohman" w:date="2021-10-27T05:58:00Z">
              <w:tcPr>
                <w:tcW w:w="1152" w:type="dxa"/>
                <w:vAlign w:val="center"/>
                <w:hideMark/>
              </w:tcPr>
            </w:tcPrChange>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424" w:author="Brian Bohman" w:date="2021-10-27T05:58:00Z">
              <w:tcPr>
                <w:tcW w:w="504" w:type="dxa"/>
                <w:vAlign w:val="center"/>
                <w:hideMark/>
              </w:tcPr>
            </w:tcPrChange>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425" w:author="Brian Bohman" w:date="2021-10-27T05:58:00Z">
              <w:tcPr>
                <w:tcW w:w="1008" w:type="dxa"/>
                <w:vAlign w:val="center"/>
                <w:hideMark/>
              </w:tcPr>
            </w:tcPrChange>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426" w:author="Brian Bohman" w:date="2021-10-27T05:58:00Z">
              <w:tcPr>
                <w:tcW w:w="1008" w:type="dxa"/>
                <w:vAlign w:val="center"/>
                <w:hideMark/>
              </w:tcPr>
            </w:tcPrChange>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427" w:author="Brian Bohman" w:date="2021-10-27T05:58:00Z">
              <w:tcPr>
                <w:tcW w:w="720" w:type="dxa"/>
                <w:vAlign w:val="center"/>
                <w:hideMark/>
              </w:tcPr>
            </w:tcPrChange>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28" w:author="Brian Bohman" w:date="2021-10-27T05:58:00Z">
              <w:tcPr>
                <w:tcW w:w="1008" w:type="dxa"/>
                <w:vAlign w:val="center"/>
                <w:hideMark/>
              </w:tcPr>
            </w:tcPrChange>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429" w:author="Brian Bohman" w:date="2021-10-27T05:58:00Z">
              <w:tcPr>
                <w:tcW w:w="1152" w:type="dxa"/>
                <w:vAlign w:val="center"/>
                <w:hideMark/>
              </w:tcPr>
            </w:tcPrChange>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8430" w:author="Brian Bohman" w:date="2021-10-27T05:58:00Z">
              <w:tcPr>
                <w:tcW w:w="1008" w:type="dxa"/>
                <w:vAlign w:val="center"/>
                <w:hideMark/>
              </w:tcPr>
            </w:tcPrChange>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52102825" w14:textId="77777777" w:rsidTr="00E419CD">
        <w:trPr>
          <w:trHeight w:val="165"/>
          <w:trPrChange w:id="8431" w:author="Brian Bohman" w:date="2021-10-27T05:58:00Z">
            <w:trPr>
              <w:trHeight w:val="165"/>
            </w:trPr>
          </w:trPrChange>
        </w:trPr>
        <w:tc>
          <w:tcPr>
            <w:tcW w:w="360" w:type="dxa"/>
            <w:vAlign w:val="center"/>
            <w:hideMark/>
            <w:tcPrChange w:id="8432" w:author="Brian Bohman" w:date="2021-10-27T05:58:00Z">
              <w:tcPr>
                <w:tcW w:w="360" w:type="dxa"/>
                <w:vAlign w:val="center"/>
                <w:hideMark/>
              </w:tcPr>
            </w:tcPrChange>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Change w:id="8433" w:author="Brian Bohman" w:date="2021-10-27T05:58:00Z">
              <w:tcPr>
                <w:tcW w:w="864" w:type="dxa"/>
                <w:vAlign w:val="center"/>
                <w:hideMark/>
              </w:tcPr>
            </w:tcPrChange>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34" w:author="Brian Bohman" w:date="2021-10-27T05:58:00Z">
              <w:tcPr>
                <w:tcW w:w="1152" w:type="dxa"/>
                <w:vAlign w:val="center"/>
                <w:hideMark/>
              </w:tcPr>
            </w:tcPrChange>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435" w:author="Brian Bohman" w:date="2021-10-27T05:58:00Z">
              <w:tcPr>
                <w:tcW w:w="504" w:type="dxa"/>
                <w:vAlign w:val="center"/>
                <w:hideMark/>
              </w:tcPr>
            </w:tcPrChange>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436" w:author="Brian Bohman" w:date="2021-10-27T05:58:00Z">
              <w:tcPr>
                <w:tcW w:w="1008" w:type="dxa"/>
                <w:vAlign w:val="center"/>
                <w:hideMark/>
              </w:tcPr>
            </w:tcPrChange>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437" w:author="Brian Bohman" w:date="2021-10-27T05:58:00Z">
              <w:tcPr>
                <w:tcW w:w="1008" w:type="dxa"/>
                <w:vAlign w:val="center"/>
                <w:hideMark/>
              </w:tcPr>
            </w:tcPrChange>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438" w:author="Brian Bohman" w:date="2021-10-27T05:58:00Z">
              <w:tcPr>
                <w:tcW w:w="720" w:type="dxa"/>
                <w:vAlign w:val="center"/>
                <w:hideMark/>
              </w:tcPr>
            </w:tcPrChange>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39" w:author="Brian Bohman" w:date="2021-10-27T05:58:00Z">
              <w:tcPr>
                <w:tcW w:w="1008" w:type="dxa"/>
                <w:vAlign w:val="center"/>
                <w:hideMark/>
              </w:tcPr>
            </w:tcPrChange>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440" w:author="Brian Bohman" w:date="2021-10-27T05:58:00Z">
              <w:tcPr>
                <w:tcW w:w="1152" w:type="dxa"/>
                <w:vAlign w:val="center"/>
                <w:hideMark/>
              </w:tcPr>
            </w:tcPrChange>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8441" w:author="Brian Bohman" w:date="2021-10-27T05:58:00Z">
              <w:tcPr>
                <w:tcW w:w="1008" w:type="dxa"/>
                <w:vAlign w:val="center"/>
                <w:hideMark/>
              </w:tcPr>
            </w:tcPrChange>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6CACC555" w14:textId="77777777" w:rsidTr="00E419CD">
        <w:trPr>
          <w:trHeight w:val="165"/>
          <w:trPrChange w:id="8442" w:author="Brian Bohman" w:date="2021-10-27T05:58:00Z">
            <w:trPr>
              <w:trHeight w:val="165"/>
            </w:trPr>
          </w:trPrChange>
        </w:trPr>
        <w:tc>
          <w:tcPr>
            <w:tcW w:w="360" w:type="dxa"/>
            <w:vAlign w:val="center"/>
            <w:hideMark/>
            <w:tcPrChange w:id="8443" w:author="Brian Bohman" w:date="2021-10-27T05:58:00Z">
              <w:tcPr>
                <w:tcW w:w="360" w:type="dxa"/>
                <w:vAlign w:val="center"/>
                <w:hideMark/>
              </w:tcPr>
            </w:tcPrChange>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Change w:id="8444" w:author="Brian Bohman" w:date="2021-10-27T05:58:00Z">
              <w:tcPr>
                <w:tcW w:w="864" w:type="dxa"/>
                <w:vAlign w:val="center"/>
                <w:hideMark/>
              </w:tcPr>
            </w:tcPrChange>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45" w:author="Brian Bohman" w:date="2021-10-27T05:58:00Z">
              <w:tcPr>
                <w:tcW w:w="1152" w:type="dxa"/>
                <w:vAlign w:val="center"/>
                <w:hideMark/>
              </w:tcPr>
            </w:tcPrChange>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446" w:author="Brian Bohman" w:date="2021-10-27T05:58:00Z">
              <w:tcPr>
                <w:tcW w:w="504" w:type="dxa"/>
                <w:vAlign w:val="center"/>
                <w:hideMark/>
              </w:tcPr>
            </w:tcPrChange>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447" w:author="Brian Bohman" w:date="2021-10-27T05:58:00Z">
              <w:tcPr>
                <w:tcW w:w="1008" w:type="dxa"/>
                <w:vAlign w:val="center"/>
                <w:hideMark/>
              </w:tcPr>
            </w:tcPrChange>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448" w:author="Brian Bohman" w:date="2021-10-27T05:58:00Z">
              <w:tcPr>
                <w:tcW w:w="1008" w:type="dxa"/>
                <w:vAlign w:val="center"/>
                <w:hideMark/>
              </w:tcPr>
            </w:tcPrChange>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449" w:author="Brian Bohman" w:date="2021-10-27T05:58:00Z">
              <w:tcPr>
                <w:tcW w:w="720" w:type="dxa"/>
                <w:vAlign w:val="center"/>
                <w:hideMark/>
              </w:tcPr>
            </w:tcPrChange>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50" w:author="Brian Bohman" w:date="2021-10-27T05:58:00Z">
              <w:tcPr>
                <w:tcW w:w="1008" w:type="dxa"/>
                <w:vAlign w:val="center"/>
                <w:hideMark/>
              </w:tcPr>
            </w:tcPrChange>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451" w:author="Brian Bohman" w:date="2021-10-27T05:58:00Z">
              <w:tcPr>
                <w:tcW w:w="1152" w:type="dxa"/>
                <w:vAlign w:val="center"/>
                <w:hideMark/>
              </w:tcPr>
            </w:tcPrChange>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8452" w:author="Brian Bohman" w:date="2021-10-27T05:58:00Z">
              <w:tcPr>
                <w:tcW w:w="1008" w:type="dxa"/>
                <w:vAlign w:val="center"/>
                <w:hideMark/>
              </w:tcPr>
            </w:tcPrChange>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92EF6E6" w14:textId="77777777" w:rsidTr="00E419CD">
        <w:trPr>
          <w:trHeight w:val="165"/>
          <w:trPrChange w:id="8453" w:author="Brian Bohman" w:date="2021-10-27T05:58:00Z">
            <w:trPr>
              <w:trHeight w:val="165"/>
            </w:trPr>
          </w:trPrChange>
        </w:trPr>
        <w:tc>
          <w:tcPr>
            <w:tcW w:w="360" w:type="dxa"/>
            <w:vAlign w:val="center"/>
            <w:hideMark/>
            <w:tcPrChange w:id="8454" w:author="Brian Bohman" w:date="2021-10-27T05:58:00Z">
              <w:tcPr>
                <w:tcW w:w="360" w:type="dxa"/>
                <w:vAlign w:val="center"/>
                <w:hideMark/>
              </w:tcPr>
            </w:tcPrChange>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Change w:id="8455" w:author="Brian Bohman" w:date="2021-10-27T05:58:00Z">
              <w:tcPr>
                <w:tcW w:w="864" w:type="dxa"/>
                <w:vAlign w:val="center"/>
                <w:hideMark/>
              </w:tcPr>
            </w:tcPrChange>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56" w:author="Brian Bohman" w:date="2021-10-27T05:58:00Z">
              <w:tcPr>
                <w:tcW w:w="1152" w:type="dxa"/>
                <w:vAlign w:val="center"/>
                <w:hideMark/>
              </w:tcPr>
            </w:tcPrChange>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457" w:author="Brian Bohman" w:date="2021-10-27T05:58:00Z">
              <w:tcPr>
                <w:tcW w:w="504" w:type="dxa"/>
                <w:vAlign w:val="center"/>
                <w:hideMark/>
              </w:tcPr>
            </w:tcPrChange>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458" w:author="Brian Bohman" w:date="2021-10-27T05:58:00Z">
              <w:tcPr>
                <w:tcW w:w="1008" w:type="dxa"/>
                <w:vAlign w:val="center"/>
                <w:hideMark/>
              </w:tcPr>
            </w:tcPrChange>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459" w:author="Brian Bohman" w:date="2021-10-27T05:58:00Z">
              <w:tcPr>
                <w:tcW w:w="1008" w:type="dxa"/>
                <w:vAlign w:val="center"/>
                <w:hideMark/>
              </w:tcPr>
            </w:tcPrChange>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460" w:author="Brian Bohman" w:date="2021-10-27T05:58:00Z">
              <w:tcPr>
                <w:tcW w:w="720" w:type="dxa"/>
                <w:vAlign w:val="center"/>
                <w:hideMark/>
              </w:tcPr>
            </w:tcPrChange>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61" w:author="Brian Bohman" w:date="2021-10-27T05:58:00Z">
              <w:tcPr>
                <w:tcW w:w="1008" w:type="dxa"/>
                <w:vAlign w:val="center"/>
                <w:hideMark/>
              </w:tcPr>
            </w:tcPrChange>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462" w:author="Brian Bohman" w:date="2021-10-27T05:58:00Z">
              <w:tcPr>
                <w:tcW w:w="1152" w:type="dxa"/>
                <w:vAlign w:val="center"/>
                <w:hideMark/>
              </w:tcPr>
            </w:tcPrChange>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8463" w:author="Brian Bohman" w:date="2021-10-27T05:58:00Z">
              <w:tcPr>
                <w:tcW w:w="1008" w:type="dxa"/>
                <w:vAlign w:val="center"/>
                <w:hideMark/>
              </w:tcPr>
            </w:tcPrChange>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994DDAE" w14:textId="77777777" w:rsidTr="00E419CD">
        <w:trPr>
          <w:trHeight w:val="165"/>
          <w:trPrChange w:id="8464" w:author="Brian Bohman" w:date="2021-10-27T05:58:00Z">
            <w:trPr>
              <w:trHeight w:val="165"/>
            </w:trPr>
          </w:trPrChange>
        </w:trPr>
        <w:tc>
          <w:tcPr>
            <w:tcW w:w="360" w:type="dxa"/>
            <w:vAlign w:val="center"/>
            <w:hideMark/>
            <w:tcPrChange w:id="8465" w:author="Brian Bohman" w:date="2021-10-27T05:58:00Z">
              <w:tcPr>
                <w:tcW w:w="360" w:type="dxa"/>
                <w:vAlign w:val="center"/>
                <w:hideMark/>
              </w:tcPr>
            </w:tcPrChange>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Change w:id="8466" w:author="Brian Bohman" w:date="2021-10-27T05:58:00Z">
              <w:tcPr>
                <w:tcW w:w="864" w:type="dxa"/>
                <w:vAlign w:val="center"/>
                <w:hideMark/>
              </w:tcPr>
            </w:tcPrChange>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67" w:author="Brian Bohman" w:date="2021-10-27T05:58:00Z">
              <w:tcPr>
                <w:tcW w:w="1152" w:type="dxa"/>
                <w:vAlign w:val="center"/>
                <w:hideMark/>
              </w:tcPr>
            </w:tcPrChange>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468" w:author="Brian Bohman" w:date="2021-10-27T05:58:00Z">
              <w:tcPr>
                <w:tcW w:w="504" w:type="dxa"/>
                <w:vAlign w:val="center"/>
                <w:hideMark/>
              </w:tcPr>
            </w:tcPrChange>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469" w:author="Brian Bohman" w:date="2021-10-27T05:58:00Z">
              <w:tcPr>
                <w:tcW w:w="1008" w:type="dxa"/>
                <w:vAlign w:val="center"/>
                <w:hideMark/>
              </w:tcPr>
            </w:tcPrChange>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470" w:author="Brian Bohman" w:date="2021-10-27T05:58:00Z">
              <w:tcPr>
                <w:tcW w:w="1008" w:type="dxa"/>
                <w:vAlign w:val="center"/>
                <w:hideMark/>
              </w:tcPr>
            </w:tcPrChange>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471" w:author="Brian Bohman" w:date="2021-10-27T05:58:00Z">
              <w:tcPr>
                <w:tcW w:w="720" w:type="dxa"/>
                <w:vAlign w:val="center"/>
                <w:hideMark/>
              </w:tcPr>
            </w:tcPrChange>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72" w:author="Brian Bohman" w:date="2021-10-27T05:58:00Z">
              <w:tcPr>
                <w:tcW w:w="1008" w:type="dxa"/>
                <w:vAlign w:val="center"/>
                <w:hideMark/>
              </w:tcPr>
            </w:tcPrChange>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473" w:author="Brian Bohman" w:date="2021-10-27T05:58:00Z">
              <w:tcPr>
                <w:tcW w:w="1152" w:type="dxa"/>
                <w:vAlign w:val="center"/>
                <w:hideMark/>
              </w:tcPr>
            </w:tcPrChange>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440" w:type="dxa"/>
            <w:vAlign w:val="center"/>
            <w:hideMark/>
            <w:tcPrChange w:id="8474" w:author="Brian Bohman" w:date="2021-10-27T05:58:00Z">
              <w:tcPr>
                <w:tcW w:w="1008" w:type="dxa"/>
                <w:vAlign w:val="center"/>
                <w:hideMark/>
              </w:tcPr>
            </w:tcPrChange>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25CF7324" w14:textId="77777777" w:rsidTr="00E419CD">
        <w:trPr>
          <w:trHeight w:val="165"/>
          <w:trPrChange w:id="8475" w:author="Brian Bohman" w:date="2021-10-27T05:58:00Z">
            <w:trPr>
              <w:trHeight w:val="165"/>
            </w:trPr>
          </w:trPrChange>
        </w:trPr>
        <w:tc>
          <w:tcPr>
            <w:tcW w:w="360" w:type="dxa"/>
            <w:vAlign w:val="center"/>
            <w:hideMark/>
            <w:tcPrChange w:id="8476" w:author="Brian Bohman" w:date="2021-10-27T05:58:00Z">
              <w:tcPr>
                <w:tcW w:w="360" w:type="dxa"/>
                <w:vAlign w:val="center"/>
                <w:hideMark/>
              </w:tcPr>
            </w:tcPrChange>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Change w:id="8477" w:author="Brian Bohman" w:date="2021-10-27T05:58:00Z">
              <w:tcPr>
                <w:tcW w:w="864" w:type="dxa"/>
                <w:vAlign w:val="center"/>
                <w:hideMark/>
              </w:tcPr>
            </w:tcPrChange>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78" w:author="Brian Bohman" w:date="2021-10-27T05:58:00Z">
              <w:tcPr>
                <w:tcW w:w="1152" w:type="dxa"/>
                <w:vAlign w:val="center"/>
                <w:hideMark/>
              </w:tcPr>
            </w:tcPrChange>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479" w:author="Brian Bohman" w:date="2021-10-27T05:58:00Z">
              <w:tcPr>
                <w:tcW w:w="504" w:type="dxa"/>
                <w:vAlign w:val="center"/>
                <w:hideMark/>
              </w:tcPr>
            </w:tcPrChange>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480" w:author="Brian Bohman" w:date="2021-10-27T05:58:00Z">
              <w:tcPr>
                <w:tcW w:w="1008" w:type="dxa"/>
                <w:vAlign w:val="center"/>
                <w:hideMark/>
              </w:tcPr>
            </w:tcPrChange>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481" w:author="Brian Bohman" w:date="2021-10-27T05:58:00Z">
              <w:tcPr>
                <w:tcW w:w="1008" w:type="dxa"/>
                <w:vAlign w:val="center"/>
                <w:hideMark/>
              </w:tcPr>
            </w:tcPrChange>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482" w:author="Brian Bohman" w:date="2021-10-27T05:58:00Z">
              <w:tcPr>
                <w:tcW w:w="720" w:type="dxa"/>
                <w:vAlign w:val="center"/>
                <w:hideMark/>
              </w:tcPr>
            </w:tcPrChange>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83" w:author="Brian Bohman" w:date="2021-10-27T05:58:00Z">
              <w:tcPr>
                <w:tcW w:w="1008" w:type="dxa"/>
                <w:vAlign w:val="center"/>
                <w:hideMark/>
              </w:tcPr>
            </w:tcPrChange>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484" w:author="Brian Bohman" w:date="2021-10-27T05:58:00Z">
              <w:tcPr>
                <w:tcW w:w="1152" w:type="dxa"/>
                <w:vAlign w:val="center"/>
                <w:hideMark/>
              </w:tcPr>
            </w:tcPrChange>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8485" w:author="Brian Bohman" w:date="2021-10-27T05:58:00Z">
              <w:tcPr>
                <w:tcW w:w="1008" w:type="dxa"/>
                <w:vAlign w:val="center"/>
                <w:hideMark/>
              </w:tcPr>
            </w:tcPrChange>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3529FC00" w14:textId="77777777" w:rsidTr="00E419CD">
        <w:trPr>
          <w:trHeight w:val="165"/>
          <w:trPrChange w:id="8486" w:author="Brian Bohman" w:date="2021-10-27T05:58:00Z">
            <w:trPr>
              <w:trHeight w:val="165"/>
            </w:trPr>
          </w:trPrChange>
        </w:trPr>
        <w:tc>
          <w:tcPr>
            <w:tcW w:w="360" w:type="dxa"/>
            <w:vAlign w:val="center"/>
            <w:hideMark/>
            <w:tcPrChange w:id="8487" w:author="Brian Bohman" w:date="2021-10-27T05:58:00Z">
              <w:tcPr>
                <w:tcW w:w="360" w:type="dxa"/>
                <w:vAlign w:val="center"/>
                <w:hideMark/>
              </w:tcPr>
            </w:tcPrChange>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Change w:id="8488" w:author="Brian Bohman" w:date="2021-10-27T05:58:00Z">
              <w:tcPr>
                <w:tcW w:w="864" w:type="dxa"/>
                <w:vAlign w:val="center"/>
                <w:hideMark/>
              </w:tcPr>
            </w:tcPrChange>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89" w:author="Brian Bohman" w:date="2021-10-27T05:58:00Z">
              <w:tcPr>
                <w:tcW w:w="1152" w:type="dxa"/>
                <w:vAlign w:val="center"/>
                <w:hideMark/>
              </w:tcPr>
            </w:tcPrChange>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490" w:author="Brian Bohman" w:date="2021-10-27T05:58:00Z">
              <w:tcPr>
                <w:tcW w:w="504" w:type="dxa"/>
                <w:vAlign w:val="center"/>
                <w:hideMark/>
              </w:tcPr>
            </w:tcPrChange>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491" w:author="Brian Bohman" w:date="2021-10-27T05:58:00Z">
              <w:tcPr>
                <w:tcW w:w="1008" w:type="dxa"/>
                <w:vAlign w:val="center"/>
                <w:hideMark/>
              </w:tcPr>
            </w:tcPrChange>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492" w:author="Brian Bohman" w:date="2021-10-27T05:58:00Z">
              <w:tcPr>
                <w:tcW w:w="1008" w:type="dxa"/>
                <w:vAlign w:val="center"/>
                <w:hideMark/>
              </w:tcPr>
            </w:tcPrChange>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493" w:author="Brian Bohman" w:date="2021-10-27T05:58:00Z">
              <w:tcPr>
                <w:tcW w:w="720" w:type="dxa"/>
                <w:vAlign w:val="center"/>
                <w:hideMark/>
              </w:tcPr>
            </w:tcPrChange>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494" w:author="Brian Bohman" w:date="2021-10-27T05:58:00Z">
              <w:tcPr>
                <w:tcW w:w="1008" w:type="dxa"/>
                <w:vAlign w:val="center"/>
                <w:hideMark/>
              </w:tcPr>
            </w:tcPrChange>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495" w:author="Brian Bohman" w:date="2021-10-27T05:58:00Z">
              <w:tcPr>
                <w:tcW w:w="1152" w:type="dxa"/>
                <w:vAlign w:val="center"/>
                <w:hideMark/>
              </w:tcPr>
            </w:tcPrChange>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8496" w:author="Brian Bohman" w:date="2021-10-27T05:58:00Z">
              <w:tcPr>
                <w:tcW w:w="1008" w:type="dxa"/>
                <w:vAlign w:val="center"/>
                <w:hideMark/>
              </w:tcPr>
            </w:tcPrChange>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80EF819" w14:textId="77777777" w:rsidTr="00E419CD">
        <w:trPr>
          <w:trHeight w:val="165"/>
          <w:trPrChange w:id="8497" w:author="Brian Bohman" w:date="2021-10-27T05:58:00Z">
            <w:trPr>
              <w:trHeight w:val="165"/>
            </w:trPr>
          </w:trPrChange>
        </w:trPr>
        <w:tc>
          <w:tcPr>
            <w:tcW w:w="360" w:type="dxa"/>
            <w:vAlign w:val="center"/>
            <w:hideMark/>
            <w:tcPrChange w:id="8498" w:author="Brian Bohman" w:date="2021-10-27T05:58:00Z">
              <w:tcPr>
                <w:tcW w:w="360" w:type="dxa"/>
                <w:vAlign w:val="center"/>
                <w:hideMark/>
              </w:tcPr>
            </w:tcPrChange>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Change w:id="8499" w:author="Brian Bohman" w:date="2021-10-27T05:58:00Z">
              <w:tcPr>
                <w:tcW w:w="864" w:type="dxa"/>
                <w:vAlign w:val="center"/>
                <w:hideMark/>
              </w:tcPr>
            </w:tcPrChange>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00" w:author="Brian Bohman" w:date="2021-10-27T05:58:00Z">
              <w:tcPr>
                <w:tcW w:w="1152" w:type="dxa"/>
                <w:vAlign w:val="center"/>
                <w:hideMark/>
              </w:tcPr>
            </w:tcPrChange>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501" w:author="Brian Bohman" w:date="2021-10-27T05:58:00Z">
              <w:tcPr>
                <w:tcW w:w="504" w:type="dxa"/>
                <w:vAlign w:val="center"/>
                <w:hideMark/>
              </w:tcPr>
            </w:tcPrChange>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502" w:author="Brian Bohman" w:date="2021-10-27T05:58:00Z">
              <w:tcPr>
                <w:tcW w:w="1008" w:type="dxa"/>
                <w:vAlign w:val="center"/>
                <w:hideMark/>
              </w:tcPr>
            </w:tcPrChange>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503" w:author="Brian Bohman" w:date="2021-10-27T05:58:00Z">
              <w:tcPr>
                <w:tcW w:w="1008" w:type="dxa"/>
                <w:vAlign w:val="center"/>
                <w:hideMark/>
              </w:tcPr>
            </w:tcPrChange>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504" w:author="Brian Bohman" w:date="2021-10-27T05:58:00Z">
              <w:tcPr>
                <w:tcW w:w="720" w:type="dxa"/>
                <w:vAlign w:val="center"/>
                <w:hideMark/>
              </w:tcPr>
            </w:tcPrChange>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05" w:author="Brian Bohman" w:date="2021-10-27T05:58:00Z">
              <w:tcPr>
                <w:tcW w:w="1008" w:type="dxa"/>
                <w:vAlign w:val="center"/>
                <w:hideMark/>
              </w:tcPr>
            </w:tcPrChange>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506" w:author="Brian Bohman" w:date="2021-10-27T05:58:00Z">
              <w:tcPr>
                <w:tcW w:w="1152" w:type="dxa"/>
                <w:vAlign w:val="center"/>
                <w:hideMark/>
              </w:tcPr>
            </w:tcPrChange>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8507" w:author="Brian Bohman" w:date="2021-10-27T05:58:00Z">
              <w:tcPr>
                <w:tcW w:w="1008" w:type="dxa"/>
                <w:vAlign w:val="center"/>
                <w:hideMark/>
              </w:tcPr>
            </w:tcPrChange>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698C2E7A" w14:textId="77777777" w:rsidTr="00E419CD">
        <w:trPr>
          <w:trHeight w:val="180"/>
          <w:trPrChange w:id="8508" w:author="Brian Bohman" w:date="2021-10-27T05:58:00Z">
            <w:trPr>
              <w:trHeight w:val="180"/>
            </w:trPr>
          </w:trPrChange>
        </w:trPr>
        <w:tc>
          <w:tcPr>
            <w:tcW w:w="360" w:type="dxa"/>
            <w:vAlign w:val="center"/>
            <w:hideMark/>
            <w:tcPrChange w:id="8509" w:author="Brian Bohman" w:date="2021-10-27T05:58:00Z">
              <w:tcPr>
                <w:tcW w:w="360" w:type="dxa"/>
                <w:vAlign w:val="center"/>
                <w:hideMark/>
              </w:tcPr>
            </w:tcPrChange>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Change w:id="8510" w:author="Brian Bohman" w:date="2021-10-27T05:58:00Z">
              <w:tcPr>
                <w:tcW w:w="864" w:type="dxa"/>
                <w:vAlign w:val="center"/>
                <w:hideMark/>
              </w:tcPr>
            </w:tcPrChange>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11" w:author="Brian Bohman" w:date="2021-10-27T05:58:00Z">
              <w:tcPr>
                <w:tcW w:w="1152" w:type="dxa"/>
                <w:vAlign w:val="center"/>
                <w:hideMark/>
              </w:tcPr>
            </w:tcPrChange>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512" w:author="Brian Bohman" w:date="2021-10-27T05:58:00Z">
              <w:tcPr>
                <w:tcW w:w="504" w:type="dxa"/>
                <w:vAlign w:val="center"/>
                <w:hideMark/>
              </w:tcPr>
            </w:tcPrChange>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513" w:author="Brian Bohman" w:date="2021-10-27T05:58:00Z">
              <w:tcPr>
                <w:tcW w:w="1008" w:type="dxa"/>
                <w:vAlign w:val="center"/>
                <w:hideMark/>
              </w:tcPr>
            </w:tcPrChange>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514" w:author="Brian Bohman" w:date="2021-10-27T05:58:00Z">
              <w:tcPr>
                <w:tcW w:w="1008" w:type="dxa"/>
                <w:vAlign w:val="center"/>
                <w:hideMark/>
              </w:tcPr>
            </w:tcPrChange>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515" w:author="Brian Bohman" w:date="2021-10-27T05:58:00Z">
              <w:tcPr>
                <w:tcW w:w="720" w:type="dxa"/>
                <w:vAlign w:val="center"/>
                <w:hideMark/>
              </w:tcPr>
            </w:tcPrChange>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16" w:author="Brian Bohman" w:date="2021-10-27T05:58:00Z">
              <w:tcPr>
                <w:tcW w:w="1008" w:type="dxa"/>
                <w:vAlign w:val="center"/>
                <w:hideMark/>
              </w:tcPr>
            </w:tcPrChange>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517" w:author="Brian Bohman" w:date="2021-10-27T05:58:00Z">
              <w:tcPr>
                <w:tcW w:w="1152" w:type="dxa"/>
                <w:vAlign w:val="center"/>
                <w:hideMark/>
              </w:tcPr>
            </w:tcPrChange>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440" w:type="dxa"/>
            <w:vAlign w:val="center"/>
            <w:hideMark/>
            <w:tcPrChange w:id="8518" w:author="Brian Bohman" w:date="2021-10-27T05:58:00Z">
              <w:tcPr>
                <w:tcW w:w="1008" w:type="dxa"/>
                <w:vAlign w:val="center"/>
                <w:hideMark/>
              </w:tcPr>
            </w:tcPrChange>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01B04FFC" w14:textId="77777777" w:rsidTr="00E419CD">
        <w:trPr>
          <w:trHeight w:val="165"/>
          <w:trPrChange w:id="8519" w:author="Brian Bohman" w:date="2021-10-27T05:58:00Z">
            <w:trPr>
              <w:trHeight w:val="165"/>
            </w:trPr>
          </w:trPrChange>
        </w:trPr>
        <w:tc>
          <w:tcPr>
            <w:tcW w:w="360" w:type="dxa"/>
            <w:vAlign w:val="center"/>
            <w:hideMark/>
            <w:tcPrChange w:id="8520" w:author="Brian Bohman" w:date="2021-10-27T05:58:00Z">
              <w:tcPr>
                <w:tcW w:w="360" w:type="dxa"/>
                <w:vAlign w:val="center"/>
                <w:hideMark/>
              </w:tcPr>
            </w:tcPrChange>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Change w:id="8521" w:author="Brian Bohman" w:date="2021-10-27T05:58:00Z">
              <w:tcPr>
                <w:tcW w:w="864" w:type="dxa"/>
                <w:vAlign w:val="center"/>
                <w:hideMark/>
              </w:tcPr>
            </w:tcPrChange>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22" w:author="Brian Bohman" w:date="2021-10-27T05:58:00Z">
              <w:tcPr>
                <w:tcW w:w="1152" w:type="dxa"/>
                <w:vAlign w:val="center"/>
                <w:hideMark/>
              </w:tcPr>
            </w:tcPrChange>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523" w:author="Brian Bohman" w:date="2021-10-27T05:58:00Z">
              <w:tcPr>
                <w:tcW w:w="504" w:type="dxa"/>
                <w:vAlign w:val="center"/>
                <w:hideMark/>
              </w:tcPr>
            </w:tcPrChange>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524" w:author="Brian Bohman" w:date="2021-10-27T05:58:00Z">
              <w:tcPr>
                <w:tcW w:w="1008" w:type="dxa"/>
                <w:vAlign w:val="center"/>
                <w:hideMark/>
              </w:tcPr>
            </w:tcPrChange>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525" w:author="Brian Bohman" w:date="2021-10-27T05:58:00Z">
              <w:tcPr>
                <w:tcW w:w="1008" w:type="dxa"/>
                <w:vAlign w:val="center"/>
                <w:hideMark/>
              </w:tcPr>
            </w:tcPrChange>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526" w:author="Brian Bohman" w:date="2021-10-27T05:58:00Z">
              <w:tcPr>
                <w:tcW w:w="720" w:type="dxa"/>
                <w:vAlign w:val="center"/>
                <w:hideMark/>
              </w:tcPr>
            </w:tcPrChange>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27" w:author="Brian Bohman" w:date="2021-10-27T05:58:00Z">
              <w:tcPr>
                <w:tcW w:w="1008" w:type="dxa"/>
                <w:vAlign w:val="center"/>
                <w:hideMark/>
              </w:tcPr>
            </w:tcPrChange>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528" w:author="Brian Bohman" w:date="2021-10-27T05:58:00Z">
              <w:tcPr>
                <w:tcW w:w="1152" w:type="dxa"/>
                <w:vAlign w:val="center"/>
                <w:hideMark/>
              </w:tcPr>
            </w:tcPrChange>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440" w:type="dxa"/>
            <w:vAlign w:val="center"/>
            <w:hideMark/>
            <w:tcPrChange w:id="8529" w:author="Brian Bohman" w:date="2021-10-27T05:58:00Z">
              <w:tcPr>
                <w:tcW w:w="1008" w:type="dxa"/>
                <w:vAlign w:val="center"/>
                <w:hideMark/>
              </w:tcPr>
            </w:tcPrChange>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19CD" w:rsidRPr="009B3DCC" w14:paraId="09F23C73" w14:textId="77777777" w:rsidTr="00E419CD">
        <w:trPr>
          <w:trHeight w:val="165"/>
          <w:trPrChange w:id="8530" w:author="Brian Bohman" w:date="2021-10-27T05:58:00Z">
            <w:trPr>
              <w:trHeight w:val="165"/>
            </w:trPr>
          </w:trPrChange>
        </w:trPr>
        <w:tc>
          <w:tcPr>
            <w:tcW w:w="360" w:type="dxa"/>
            <w:vAlign w:val="center"/>
            <w:hideMark/>
            <w:tcPrChange w:id="8531" w:author="Brian Bohman" w:date="2021-10-27T05:58:00Z">
              <w:tcPr>
                <w:tcW w:w="360" w:type="dxa"/>
                <w:vAlign w:val="center"/>
                <w:hideMark/>
              </w:tcPr>
            </w:tcPrChange>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Change w:id="8532" w:author="Brian Bohman" w:date="2021-10-27T05:58:00Z">
              <w:tcPr>
                <w:tcW w:w="864" w:type="dxa"/>
                <w:vAlign w:val="center"/>
                <w:hideMark/>
              </w:tcPr>
            </w:tcPrChange>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33" w:author="Brian Bohman" w:date="2021-10-27T05:58:00Z">
              <w:tcPr>
                <w:tcW w:w="1152" w:type="dxa"/>
                <w:vAlign w:val="center"/>
                <w:hideMark/>
              </w:tcPr>
            </w:tcPrChange>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534" w:author="Brian Bohman" w:date="2021-10-27T05:58:00Z">
              <w:tcPr>
                <w:tcW w:w="504" w:type="dxa"/>
                <w:vAlign w:val="center"/>
                <w:hideMark/>
              </w:tcPr>
            </w:tcPrChange>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535" w:author="Brian Bohman" w:date="2021-10-27T05:58:00Z">
              <w:tcPr>
                <w:tcW w:w="1008" w:type="dxa"/>
                <w:vAlign w:val="center"/>
                <w:hideMark/>
              </w:tcPr>
            </w:tcPrChange>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536" w:author="Brian Bohman" w:date="2021-10-27T05:58:00Z">
              <w:tcPr>
                <w:tcW w:w="1008" w:type="dxa"/>
                <w:vAlign w:val="center"/>
                <w:hideMark/>
              </w:tcPr>
            </w:tcPrChange>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537" w:author="Brian Bohman" w:date="2021-10-27T05:58:00Z">
              <w:tcPr>
                <w:tcW w:w="720" w:type="dxa"/>
                <w:vAlign w:val="center"/>
                <w:hideMark/>
              </w:tcPr>
            </w:tcPrChange>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38" w:author="Brian Bohman" w:date="2021-10-27T05:58:00Z">
              <w:tcPr>
                <w:tcW w:w="1008" w:type="dxa"/>
                <w:vAlign w:val="center"/>
                <w:hideMark/>
              </w:tcPr>
            </w:tcPrChange>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539" w:author="Brian Bohman" w:date="2021-10-27T05:58:00Z">
              <w:tcPr>
                <w:tcW w:w="1152" w:type="dxa"/>
                <w:vAlign w:val="center"/>
                <w:hideMark/>
              </w:tcPr>
            </w:tcPrChange>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540" w:author="Brian Bohman" w:date="2021-10-27T05:58:00Z">
              <w:tcPr>
                <w:tcW w:w="1008" w:type="dxa"/>
                <w:vAlign w:val="center"/>
                <w:hideMark/>
              </w:tcPr>
            </w:tcPrChange>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51472616" w14:textId="77777777" w:rsidTr="00E419CD">
        <w:trPr>
          <w:trHeight w:val="165"/>
          <w:trPrChange w:id="8541" w:author="Brian Bohman" w:date="2021-10-27T05:58:00Z">
            <w:trPr>
              <w:trHeight w:val="165"/>
            </w:trPr>
          </w:trPrChange>
        </w:trPr>
        <w:tc>
          <w:tcPr>
            <w:tcW w:w="360" w:type="dxa"/>
            <w:vAlign w:val="center"/>
            <w:hideMark/>
            <w:tcPrChange w:id="8542" w:author="Brian Bohman" w:date="2021-10-27T05:58:00Z">
              <w:tcPr>
                <w:tcW w:w="360" w:type="dxa"/>
                <w:vAlign w:val="center"/>
                <w:hideMark/>
              </w:tcPr>
            </w:tcPrChange>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Change w:id="8543" w:author="Brian Bohman" w:date="2021-10-27T05:58:00Z">
              <w:tcPr>
                <w:tcW w:w="864" w:type="dxa"/>
                <w:vAlign w:val="center"/>
                <w:hideMark/>
              </w:tcPr>
            </w:tcPrChange>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44" w:author="Brian Bohman" w:date="2021-10-27T05:58:00Z">
              <w:tcPr>
                <w:tcW w:w="1152" w:type="dxa"/>
                <w:vAlign w:val="center"/>
                <w:hideMark/>
              </w:tcPr>
            </w:tcPrChange>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545" w:author="Brian Bohman" w:date="2021-10-27T05:58:00Z">
              <w:tcPr>
                <w:tcW w:w="504" w:type="dxa"/>
                <w:vAlign w:val="center"/>
                <w:hideMark/>
              </w:tcPr>
            </w:tcPrChange>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546" w:author="Brian Bohman" w:date="2021-10-27T05:58:00Z">
              <w:tcPr>
                <w:tcW w:w="1008" w:type="dxa"/>
                <w:vAlign w:val="center"/>
                <w:hideMark/>
              </w:tcPr>
            </w:tcPrChange>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547" w:author="Brian Bohman" w:date="2021-10-27T05:58:00Z">
              <w:tcPr>
                <w:tcW w:w="1008" w:type="dxa"/>
                <w:vAlign w:val="center"/>
                <w:hideMark/>
              </w:tcPr>
            </w:tcPrChange>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548" w:author="Brian Bohman" w:date="2021-10-27T05:58:00Z">
              <w:tcPr>
                <w:tcW w:w="720" w:type="dxa"/>
                <w:vAlign w:val="center"/>
                <w:hideMark/>
              </w:tcPr>
            </w:tcPrChange>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49" w:author="Brian Bohman" w:date="2021-10-27T05:58:00Z">
              <w:tcPr>
                <w:tcW w:w="1008" w:type="dxa"/>
                <w:vAlign w:val="center"/>
                <w:hideMark/>
              </w:tcPr>
            </w:tcPrChange>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550" w:author="Brian Bohman" w:date="2021-10-27T05:58:00Z">
              <w:tcPr>
                <w:tcW w:w="1152" w:type="dxa"/>
                <w:vAlign w:val="center"/>
                <w:hideMark/>
              </w:tcPr>
            </w:tcPrChange>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440" w:type="dxa"/>
            <w:vAlign w:val="center"/>
            <w:hideMark/>
            <w:tcPrChange w:id="8551" w:author="Brian Bohman" w:date="2021-10-27T05:58:00Z">
              <w:tcPr>
                <w:tcW w:w="1008" w:type="dxa"/>
                <w:vAlign w:val="center"/>
                <w:hideMark/>
              </w:tcPr>
            </w:tcPrChange>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2BA97631" w14:textId="77777777" w:rsidTr="00E419CD">
        <w:trPr>
          <w:trHeight w:val="165"/>
          <w:trPrChange w:id="8552" w:author="Brian Bohman" w:date="2021-10-27T05:58:00Z">
            <w:trPr>
              <w:trHeight w:val="165"/>
            </w:trPr>
          </w:trPrChange>
        </w:trPr>
        <w:tc>
          <w:tcPr>
            <w:tcW w:w="360" w:type="dxa"/>
            <w:vAlign w:val="center"/>
            <w:hideMark/>
            <w:tcPrChange w:id="8553" w:author="Brian Bohman" w:date="2021-10-27T05:58:00Z">
              <w:tcPr>
                <w:tcW w:w="360" w:type="dxa"/>
                <w:vAlign w:val="center"/>
                <w:hideMark/>
              </w:tcPr>
            </w:tcPrChange>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Change w:id="8554" w:author="Brian Bohman" w:date="2021-10-27T05:58:00Z">
              <w:tcPr>
                <w:tcW w:w="864" w:type="dxa"/>
                <w:vAlign w:val="center"/>
                <w:hideMark/>
              </w:tcPr>
            </w:tcPrChange>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55" w:author="Brian Bohman" w:date="2021-10-27T05:58:00Z">
              <w:tcPr>
                <w:tcW w:w="1152" w:type="dxa"/>
                <w:vAlign w:val="center"/>
                <w:hideMark/>
              </w:tcPr>
            </w:tcPrChange>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56" w:author="Brian Bohman" w:date="2021-10-27T05:58:00Z">
              <w:tcPr>
                <w:tcW w:w="504" w:type="dxa"/>
                <w:vAlign w:val="center"/>
                <w:hideMark/>
              </w:tcPr>
            </w:tcPrChange>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557" w:author="Brian Bohman" w:date="2021-10-27T05:58:00Z">
              <w:tcPr>
                <w:tcW w:w="1008" w:type="dxa"/>
                <w:vAlign w:val="center"/>
                <w:hideMark/>
              </w:tcPr>
            </w:tcPrChange>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558" w:author="Brian Bohman" w:date="2021-10-27T05:58:00Z">
              <w:tcPr>
                <w:tcW w:w="1008" w:type="dxa"/>
                <w:vAlign w:val="center"/>
                <w:hideMark/>
              </w:tcPr>
            </w:tcPrChange>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59" w:author="Brian Bohman" w:date="2021-10-27T05:58:00Z">
              <w:tcPr>
                <w:tcW w:w="720" w:type="dxa"/>
                <w:vAlign w:val="center"/>
                <w:hideMark/>
              </w:tcPr>
            </w:tcPrChange>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60" w:author="Brian Bohman" w:date="2021-10-27T05:58:00Z">
              <w:tcPr>
                <w:tcW w:w="1008" w:type="dxa"/>
                <w:vAlign w:val="center"/>
                <w:hideMark/>
              </w:tcPr>
            </w:tcPrChange>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61" w:author="Brian Bohman" w:date="2021-10-27T05:58:00Z">
              <w:tcPr>
                <w:tcW w:w="1152" w:type="dxa"/>
                <w:vAlign w:val="center"/>
                <w:hideMark/>
              </w:tcPr>
            </w:tcPrChange>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8562" w:author="Brian Bohman" w:date="2021-10-27T05:58:00Z">
              <w:tcPr>
                <w:tcW w:w="1008" w:type="dxa"/>
                <w:vAlign w:val="center"/>
                <w:hideMark/>
              </w:tcPr>
            </w:tcPrChange>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19CD" w:rsidRPr="009B3DCC" w14:paraId="24E120DB" w14:textId="77777777" w:rsidTr="00E419CD">
        <w:trPr>
          <w:trHeight w:val="165"/>
          <w:trPrChange w:id="8563" w:author="Brian Bohman" w:date="2021-10-27T05:58:00Z">
            <w:trPr>
              <w:trHeight w:val="165"/>
            </w:trPr>
          </w:trPrChange>
        </w:trPr>
        <w:tc>
          <w:tcPr>
            <w:tcW w:w="360" w:type="dxa"/>
            <w:vAlign w:val="center"/>
            <w:hideMark/>
            <w:tcPrChange w:id="8564" w:author="Brian Bohman" w:date="2021-10-27T05:58:00Z">
              <w:tcPr>
                <w:tcW w:w="360" w:type="dxa"/>
                <w:vAlign w:val="center"/>
                <w:hideMark/>
              </w:tcPr>
            </w:tcPrChange>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Change w:id="8565" w:author="Brian Bohman" w:date="2021-10-27T05:58:00Z">
              <w:tcPr>
                <w:tcW w:w="864" w:type="dxa"/>
                <w:vAlign w:val="center"/>
                <w:hideMark/>
              </w:tcPr>
            </w:tcPrChange>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66" w:author="Brian Bohman" w:date="2021-10-27T05:58:00Z">
              <w:tcPr>
                <w:tcW w:w="1152" w:type="dxa"/>
                <w:vAlign w:val="center"/>
                <w:hideMark/>
              </w:tcPr>
            </w:tcPrChange>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67" w:author="Brian Bohman" w:date="2021-10-27T05:58:00Z">
              <w:tcPr>
                <w:tcW w:w="504" w:type="dxa"/>
                <w:vAlign w:val="center"/>
                <w:hideMark/>
              </w:tcPr>
            </w:tcPrChange>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568" w:author="Brian Bohman" w:date="2021-10-27T05:58:00Z">
              <w:tcPr>
                <w:tcW w:w="1008" w:type="dxa"/>
                <w:vAlign w:val="center"/>
                <w:hideMark/>
              </w:tcPr>
            </w:tcPrChange>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569" w:author="Brian Bohman" w:date="2021-10-27T05:58:00Z">
              <w:tcPr>
                <w:tcW w:w="1008" w:type="dxa"/>
                <w:vAlign w:val="center"/>
                <w:hideMark/>
              </w:tcPr>
            </w:tcPrChange>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70" w:author="Brian Bohman" w:date="2021-10-27T05:58:00Z">
              <w:tcPr>
                <w:tcW w:w="720" w:type="dxa"/>
                <w:vAlign w:val="center"/>
                <w:hideMark/>
              </w:tcPr>
            </w:tcPrChange>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71" w:author="Brian Bohman" w:date="2021-10-27T05:58:00Z">
              <w:tcPr>
                <w:tcW w:w="1008" w:type="dxa"/>
                <w:vAlign w:val="center"/>
                <w:hideMark/>
              </w:tcPr>
            </w:tcPrChange>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72" w:author="Brian Bohman" w:date="2021-10-27T05:58:00Z">
              <w:tcPr>
                <w:tcW w:w="1152" w:type="dxa"/>
                <w:vAlign w:val="center"/>
                <w:hideMark/>
              </w:tcPr>
            </w:tcPrChange>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8573" w:author="Brian Bohman" w:date="2021-10-27T05:58:00Z">
              <w:tcPr>
                <w:tcW w:w="1008" w:type="dxa"/>
                <w:vAlign w:val="center"/>
                <w:hideMark/>
              </w:tcPr>
            </w:tcPrChange>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6D36BDAE" w14:textId="77777777" w:rsidTr="00E419CD">
        <w:trPr>
          <w:trHeight w:val="165"/>
          <w:trPrChange w:id="8574" w:author="Brian Bohman" w:date="2021-10-27T05:58:00Z">
            <w:trPr>
              <w:trHeight w:val="165"/>
            </w:trPr>
          </w:trPrChange>
        </w:trPr>
        <w:tc>
          <w:tcPr>
            <w:tcW w:w="360" w:type="dxa"/>
            <w:vAlign w:val="center"/>
            <w:hideMark/>
            <w:tcPrChange w:id="8575" w:author="Brian Bohman" w:date="2021-10-27T05:58:00Z">
              <w:tcPr>
                <w:tcW w:w="360" w:type="dxa"/>
                <w:vAlign w:val="center"/>
                <w:hideMark/>
              </w:tcPr>
            </w:tcPrChange>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Change w:id="8576" w:author="Brian Bohman" w:date="2021-10-27T05:58:00Z">
              <w:tcPr>
                <w:tcW w:w="864" w:type="dxa"/>
                <w:vAlign w:val="center"/>
                <w:hideMark/>
              </w:tcPr>
            </w:tcPrChange>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77" w:author="Brian Bohman" w:date="2021-10-27T05:58:00Z">
              <w:tcPr>
                <w:tcW w:w="1152" w:type="dxa"/>
                <w:vAlign w:val="center"/>
                <w:hideMark/>
              </w:tcPr>
            </w:tcPrChange>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78" w:author="Brian Bohman" w:date="2021-10-27T05:58:00Z">
              <w:tcPr>
                <w:tcW w:w="504" w:type="dxa"/>
                <w:vAlign w:val="center"/>
                <w:hideMark/>
              </w:tcPr>
            </w:tcPrChange>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579" w:author="Brian Bohman" w:date="2021-10-27T05:58:00Z">
              <w:tcPr>
                <w:tcW w:w="1008" w:type="dxa"/>
                <w:vAlign w:val="center"/>
                <w:hideMark/>
              </w:tcPr>
            </w:tcPrChange>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580" w:author="Brian Bohman" w:date="2021-10-27T05:58:00Z">
              <w:tcPr>
                <w:tcW w:w="1008" w:type="dxa"/>
                <w:vAlign w:val="center"/>
                <w:hideMark/>
              </w:tcPr>
            </w:tcPrChange>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81" w:author="Brian Bohman" w:date="2021-10-27T05:58:00Z">
              <w:tcPr>
                <w:tcW w:w="720" w:type="dxa"/>
                <w:vAlign w:val="center"/>
                <w:hideMark/>
              </w:tcPr>
            </w:tcPrChange>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82" w:author="Brian Bohman" w:date="2021-10-27T05:58:00Z">
              <w:tcPr>
                <w:tcW w:w="1008" w:type="dxa"/>
                <w:vAlign w:val="center"/>
                <w:hideMark/>
              </w:tcPr>
            </w:tcPrChange>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83" w:author="Brian Bohman" w:date="2021-10-27T05:58:00Z">
              <w:tcPr>
                <w:tcW w:w="1152" w:type="dxa"/>
                <w:vAlign w:val="center"/>
                <w:hideMark/>
              </w:tcPr>
            </w:tcPrChange>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8584" w:author="Brian Bohman" w:date="2021-10-27T05:58:00Z">
              <w:tcPr>
                <w:tcW w:w="1008" w:type="dxa"/>
                <w:vAlign w:val="center"/>
                <w:hideMark/>
              </w:tcPr>
            </w:tcPrChange>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19CD" w:rsidRPr="009B3DCC" w14:paraId="663F396F" w14:textId="77777777" w:rsidTr="00E419CD">
        <w:trPr>
          <w:trHeight w:val="165"/>
          <w:trPrChange w:id="8585" w:author="Brian Bohman" w:date="2021-10-27T05:58:00Z">
            <w:trPr>
              <w:trHeight w:val="165"/>
            </w:trPr>
          </w:trPrChange>
        </w:trPr>
        <w:tc>
          <w:tcPr>
            <w:tcW w:w="360" w:type="dxa"/>
            <w:vAlign w:val="center"/>
            <w:hideMark/>
            <w:tcPrChange w:id="8586" w:author="Brian Bohman" w:date="2021-10-27T05:58:00Z">
              <w:tcPr>
                <w:tcW w:w="360" w:type="dxa"/>
                <w:vAlign w:val="center"/>
                <w:hideMark/>
              </w:tcPr>
            </w:tcPrChange>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Change w:id="8587" w:author="Brian Bohman" w:date="2021-10-27T05:58:00Z">
              <w:tcPr>
                <w:tcW w:w="864" w:type="dxa"/>
                <w:vAlign w:val="center"/>
                <w:hideMark/>
              </w:tcPr>
            </w:tcPrChange>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88" w:author="Brian Bohman" w:date="2021-10-27T05:58:00Z">
              <w:tcPr>
                <w:tcW w:w="1152" w:type="dxa"/>
                <w:vAlign w:val="center"/>
                <w:hideMark/>
              </w:tcPr>
            </w:tcPrChange>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89" w:author="Brian Bohman" w:date="2021-10-27T05:58:00Z">
              <w:tcPr>
                <w:tcW w:w="504" w:type="dxa"/>
                <w:vAlign w:val="center"/>
                <w:hideMark/>
              </w:tcPr>
            </w:tcPrChange>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590" w:author="Brian Bohman" w:date="2021-10-27T05:58:00Z">
              <w:tcPr>
                <w:tcW w:w="1008" w:type="dxa"/>
                <w:vAlign w:val="center"/>
                <w:hideMark/>
              </w:tcPr>
            </w:tcPrChange>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591" w:author="Brian Bohman" w:date="2021-10-27T05:58:00Z">
              <w:tcPr>
                <w:tcW w:w="1008" w:type="dxa"/>
                <w:vAlign w:val="center"/>
                <w:hideMark/>
              </w:tcPr>
            </w:tcPrChange>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92" w:author="Brian Bohman" w:date="2021-10-27T05:58:00Z">
              <w:tcPr>
                <w:tcW w:w="720" w:type="dxa"/>
                <w:vAlign w:val="center"/>
                <w:hideMark/>
              </w:tcPr>
            </w:tcPrChange>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93" w:author="Brian Bohman" w:date="2021-10-27T05:58:00Z">
              <w:tcPr>
                <w:tcW w:w="1008" w:type="dxa"/>
                <w:vAlign w:val="center"/>
                <w:hideMark/>
              </w:tcPr>
            </w:tcPrChange>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94" w:author="Brian Bohman" w:date="2021-10-27T05:58:00Z">
              <w:tcPr>
                <w:tcW w:w="1152" w:type="dxa"/>
                <w:vAlign w:val="center"/>
                <w:hideMark/>
              </w:tcPr>
            </w:tcPrChange>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8595" w:author="Brian Bohman" w:date="2021-10-27T05:58:00Z">
              <w:tcPr>
                <w:tcW w:w="1008" w:type="dxa"/>
                <w:vAlign w:val="center"/>
                <w:hideMark/>
              </w:tcPr>
            </w:tcPrChange>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04CC43E8" w14:textId="77777777" w:rsidTr="00E419CD">
        <w:trPr>
          <w:trHeight w:val="165"/>
          <w:trPrChange w:id="8596" w:author="Brian Bohman" w:date="2021-10-27T05:58:00Z">
            <w:trPr>
              <w:trHeight w:val="165"/>
            </w:trPr>
          </w:trPrChange>
        </w:trPr>
        <w:tc>
          <w:tcPr>
            <w:tcW w:w="360" w:type="dxa"/>
            <w:vAlign w:val="center"/>
            <w:hideMark/>
            <w:tcPrChange w:id="8597" w:author="Brian Bohman" w:date="2021-10-27T05:58:00Z">
              <w:tcPr>
                <w:tcW w:w="360" w:type="dxa"/>
                <w:vAlign w:val="center"/>
                <w:hideMark/>
              </w:tcPr>
            </w:tcPrChange>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Change w:id="8598" w:author="Brian Bohman" w:date="2021-10-27T05:58:00Z">
              <w:tcPr>
                <w:tcW w:w="864" w:type="dxa"/>
                <w:vAlign w:val="center"/>
                <w:hideMark/>
              </w:tcPr>
            </w:tcPrChange>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99" w:author="Brian Bohman" w:date="2021-10-27T05:58:00Z">
              <w:tcPr>
                <w:tcW w:w="1152" w:type="dxa"/>
                <w:vAlign w:val="center"/>
                <w:hideMark/>
              </w:tcPr>
            </w:tcPrChange>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00" w:author="Brian Bohman" w:date="2021-10-27T05:58:00Z">
              <w:tcPr>
                <w:tcW w:w="504" w:type="dxa"/>
                <w:vAlign w:val="center"/>
                <w:hideMark/>
              </w:tcPr>
            </w:tcPrChange>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601" w:author="Brian Bohman" w:date="2021-10-27T05:58:00Z">
              <w:tcPr>
                <w:tcW w:w="1008" w:type="dxa"/>
                <w:vAlign w:val="center"/>
                <w:hideMark/>
              </w:tcPr>
            </w:tcPrChange>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602" w:author="Brian Bohman" w:date="2021-10-27T05:58:00Z">
              <w:tcPr>
                <w:tcW w:w="1008" w:type="dxa"/>
                <w:vAlign w:val="center"/>
                <w:hideMark/>
              </w:tcPr>
            </w:tcPrChange>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03" w:author="Brian Bohman" w:date="2021-10-27T05:58:00Z">
              <w:tcPr>
                <w:tcW w:w="720" w:type="dxa"/>
                <w:vAlign w:val="center"/>
                <w:hideMark/>
              </w:tcPr>
            </w:tcPrChange>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04" w:author="Brian Bohman" w:date="2021-10-27T05:58:00Z">
              <w:tcPr>
                <w:tcW w:w="1008" w:type="dxa"/>
                <w:vAlign w:val="center"/>
                <w:hideMark/>
              </w:tcPr>
            </w:tcPrChange>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05" w:author="Brian Bohman" w:date="2021-10-27T05:58:00Z">
              <w:tcPr>
                <w:tcW w:w="1152" w:type="dxa"/>
                <w:vAlign w:val="center"/>
                <w:hideMark/>
              </w:tcPr>
            </w:tcPrChange>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8606" w:author="Brian Bohman" w:date="2021-10-27T05:58:00Z">
              <w:tcPr>
                <w:tcW w:w="1008" w:type="dxa"/>
                <w:vAlign w:val="center"/>
                <w:hideMark/>
              </w:tcPr>
            </w:tcPrChange>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2E3CC610" w14:textId="77777777" w:rsidTr="00E419CD">
        <w:trPr>
          <w:trHeight w:val="165"/>
          <w:trPrChange w:id="8607" w:author="Brian Bohman" w:date="2021-10-27T05:58:00Z">
            <w:trPr>
              <w:trHeight w:val="165"/>
            </w:trPr>
          </w:trPrChange>
        </w:trPr>
        <w:tc>
          <w:tcPr>
            <w:tcW w:w="360" w:type="dxa"/>
            <w:vAlign w:val="center"/>
            <w:hideMark/>
            <w:tcPrChange w:id="8608" w:author="Brian Bohman" w:date="2021-10-27T05:58:00Z">
              <w:tcPr>
                <w:tcW w:w="360" w:type="dxa"/>
                <w:vAlign w:val="center"/>
                <w:hideMark/>
              </w:tcPr>
            </w:tcPrChange>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Change w:id="8609" w:author="Brian Bohman" w:date="2021-10-27T05:58:00Z">
              <w:tcPr>
                <w:tcW w:w="864" w:type="dxa"/>
                <w:vAlign w:val="center"/>
                <w:hideMark/>
              </w:tcPr>
            </w:tcPrChange>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10" w:author="Brian Bohman" w:date="2021-10-27T05:58:00Z">
              <w:tcPr>
                <w:tcW w:w="1152" w:type="dxa"/>
                <w:vAlign w:val="center"/>
                <w:hideMark/>
              </w:tcPr>
            </w:tcPrChange>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11" w:author="Brian Bohman" w:date="2021-10-27T05:58:00Z">
              <w:tcPr>
                <w:tcW w:w="504" w:type="dxa"/>
                <w:vAlign w:val="center"/>
                <w:hideMark/>
              </w:tcPr>
            </w:tcPrChange>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612" w:author="Brian Bohman" w:date="2021-10-27T05:58:00Z">
              <w:tcPr>
                <w:tcW w:w="1008" w:type="dxa"/>
                <w:vAlign w:val="center"/>
                <w:hideMark/>
              </w:tcPr>
            </w:tcPrChange>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613" w:author="Brian Bohman" w:date="2021-10-27T05:58:00Z">
              <w:tcPr>
                <w:tcW w:w="1008" w:type="dxa"/>
                <w:vAlign w:val="center"/>
                <w:hideMark/>
              </w:tcPr>
            </w:tcPrChange>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14" w:author="Brian Bohman" w:date="2021-10-27T05:58:00Z">
              <w:tcPr>
                <w:tcW w:w="720" w:type="dxa"/>
                <w:vAlign w:val="center"/>
                <w:hideMark/>
              </w:tcPr>
            </w:tcPrChange>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15" w:author="Brian Bohman" w:date="2021-10-27T05:58:00Z">
              <w:tcPr>
                <w:tcW w:w="1008" w:type="dxa"/>
                <w:vAlign w:val="center"/>
                <w:hideMark/>
              </w:tcPr>
            </w:tcPrChange>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16" w:author="Brian Bohman" w:date="2021-10-27T05:58:00Z">
              <w:tcPr>
                <w:tcW w:w="1152" w:type="dxa"/>
                <w:vAlign w:val="center"/>
                <w:hideMark/>
              </w:tcPr>
            </w:tcPrChange>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440" w:type="dxa"/>
            <w:vAlign w:val="center"/>
            <w:hideMark/>
            <w:tcPrChange w:id="8617" w:author="Brian Bohman" w:date="2021-10-27T05:58:00Z">
              <w:tcPr>
                <w:tcW w:w="1008" w:type="dxa"/>
                <w:vAlign w:val="center"/>
                <w:hideMark/>
              </w:tcPr>
            </w:tcPrChange>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55C66C8E" w14:textId="77777777" w:rsidTr="00E419CD">
        <w:trPr>
          <w:trHeight w:val="165"/>
          <w:trPrChange w:id="8618" w:author="Brian Bohman" w:date="2021-10-27T05:58:00Z">
            <w:trPr>
              <w:trHeight w:val="165"/>
            </w:trPr>
          </w:trPrChange>
        </w:trPr>
        <w:tc>
          <w:tcPr>
            <w:tcW w:w="360" w:type="dxa"/>
            <w:vAlign w:val="center"/>
            <w:hideMark/>
            <w:tcPrChange w:id="8619" w:author="Brian Bohman" w:date="2021-10-27T05:58:00Z">
              <w:tcPr>
                <w:tcW w:w="360" w:type="dxa"/>
                <w:vAlign w:val="center"/>
                <w:hideMark/>
              </w:tcPr>
            </w:tcPrChange>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Change w:id="8620" w:author="Brian Bohman" w:date="2021-10-27T05:58:00Z">
              <w:tcPr>
                <w:tcW w:w="864" w:type="dxa"/>
                <w:vAlign w:val="center"/>
                <w:hideMark/>
              </w:tcPr>
            </w:tcPrChange>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21" w:author="Brian Bohman" w:date="2021-10-27T05:58:00Z">
              <w:tcPr>
                <w:tcW w:w="1152" w:type="dxa"/>
                <w:vAlign w:val="center"/>
                <w:hideMark/>
              </w:tcPr>
            </w:tcPrChange>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22" w:author="Brian Bohman" w:date="2021-10-27T05:58:00Z">
              <w:tcPr>
                <w:tcW w:w="504" w:type="dxa"/>
                <w:vAlign w:val="center"/>
                <w:hideMark/>
              </w:tcPr>
            </w:tcPrChange>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623" w:author="Brian Bohman" w:date="2021-10-27T05:58:00Z">
              <w:tcPr>
                <w:tcW w:w="1008" w:type="dxa"/>
                <w:vAlign w:val="center"/>
                <w:hideMark/>
              </w:tcPr>
            </w:tcPrChange>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624" w:author="Brian Bohman" w:date="2021-10-27T05:58:00Z">
              <w:tcPr>
                <w:tcW w:w="1008" w:type="dxa"/>
                <w:vAlign w:val="center"/>
                <w:hideMark/>
              </w:tcPr>
            </w:tcPrChange>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25" w:author="Brian Bohman" w:date="2021-10-27T05:58:00Z">
              <w:tcPr>
                <w:tcW w:w="720" w:type="dxa"/>
                <w:vAlign w:val="center"/>
                <w:hideMark/>
              </w:tcPr>
            </w:tcPrChange>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26" w:author="Brian Bohman" w:date="2021-10-27T05:58:00Z">
              <w:tcPr>
                <w:tcW w:w="1008" w:type="dxa"/>
                <w:vAlign w:val="center"/>
                <w:hideMark/>
              </w:tcPr>
            </w:tcPrChange>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27" w:author="Brian Bohman" w:date="2021-10-27T05:58:00Z">
              <w:tcPr>
                <w:tcW w:w="1152" w:type="dxa"/>
                <w:vAlign w:val="center"/>
                <w:hideMark/>
              </w:tcPr>
            </w:tcPrChange>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440" w:type="dxa"/>
            <w:vAlign w:val="center"/>
            <w:hideMark/>
            <w:tcPrChange w:id="8628" w:author="Brian Bohman" w:date="2021-10-27T05:58:00Z">
              <w:tcPr>
                <w:tcW w:w="1008" w:type="dxa"/>
                <w:vAlign w:val="center"/>
                <w:hideMark/>
              </w:tcPr>
            </w:tcPrChange>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0CADE2C" w14:textId="77777777" w:rsidTr="00E419CD">
        <w:trPr>
          <w:trHeight w:val="165"/>
          <w:trPrChange w:id="8629" w:author="Brian Bohman" w:date="2021-10-27T05:58:00Z">
            <w:trPr>
              <w:trHeight w:val="165"/>
            </w:trPr>
          </w:trPrChange>
        </w:trPr>
        <w:tc>
          <w:tcPr>
            <w:tcW w:w="360" w:type="dxa"/>
            <w:vAlign w:val="center"/>
            <w:hideMark/>
            <w:tcPrChange w:id="8630" w:author="Brian Bohman" w:date="2021-10-27T05:58:00Z">
              <w:tcPr>
                <w:tcW w:w="360" w:type="dxa"/>
                <w:vAlign w:val="center"/>
                <w:hideMark/>
              </w:tcPr>
            </w:tcPrChange>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Change w:id="8631" w:author="Brian Bohman" w:date="2021-10-27T05:58:00Z">
              <w:tcPr>
                <w:tcW w:w="864" w:type="dxa"/>
                <w:vAlign w:val="center"/>
                <w:hideMark/>
              </w:tcPr>
            </w:tcPrChange>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32" w:author="Brian Bohman" w:date="2021-10-27T05:58:00Z">
              <w:tcPr>
                <w:tcW w:w="1152" w:type="dxa"/>
                <w:vAlign w:val="center"/>
                <w:hideMark/>
              </w:tcPr>
            </w:tcPrChange>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33" w:author="Brian Bohman" w:date="2021-10-27T05:58:00Z">
              <w:tcPr>
                <w:tcW w:w="504" w:type="dxa"/>
                <w:vAlign w:val="center"/>
                <w:hideMark/>
              </w:tcPr>
            </w:tcPrChange>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634" w:author="Brian Bohman" w:date="2021-10-27T05:58:00Z">
              <w:tcPr>
                <w:tcW w:w="1008" w:type="dxa"/>
                <w:vAlign w:val="center"/>
                <w:hideMark/>
              </w:tcPr>
            </w:tcPrChange>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635" w:author="Brian Bohman" w:date="2021-10-27T05:58:00Z">
              <w:tcPr>
                <w:tcW w:w="1008" w:type="dxa"/>
                <w:vAlign w:val="center"/>
                <w:hideMark/>
              </w:tcPr>
            </w:tcPrChange>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36" w:author="Brian Bohman" w:date="2021-10-27T05:58:00Z">
              <w:tcPr>
                <w:tcW w:w="720" w:type="dxa"/>
                <w:vAlign w:val="center"/>
                <w:hideMark/>
              </w:tcPr>
            </w:tcPrChange>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37" w:author="Brian Bohman" w:date="2021-10-27T05:58:00Z">
              <w:tcPr>
                <w:tcW w:w="1008" w:type="dxa"/>
                <w:vAlign w:val="center"/>
                <w:hideMark/>
              </w:tcPr>
            </w:tcPrChange>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38" w:author="Brian Bohman" w:date="2021-10-27T05:58:00Z">
              <w:tcPr>
                <w:tcW w:w="1152" w:type="dxa"/>
                <w:vAlign w:val="center"/>
                <w:hideMark/>
              </w:tcPr>
            </w:tcPrChange>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639" w:author="Brian Bohman" w:date="2021-10-27T05:58:00Z">
              <w:tcPr>
                <w:tcW w:w="1008" w:type="dxa"/>
                <w:vAlign w:val="center"/>
                <w:hideMark/>
              </w:tcPr>
            </w:tcPrChange>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2D2DE013" w14:textId="77777777" w:rsidTr="00E419CD">
        <w:trPr>
          <w:trHeight w:val="165"/>
          <w:trPrChange w:id="8640" w:author="Brian Bohman" w:date="2021-10-27T05:58:00Z">
            <w:trPr>
              <w:trHeight w:val="165"/>
            </w:trPr>
          </w:trPrChange>
        </w:trPr>
        <w:tc>
          <w:tcPr>
            <w:tcW w:w="360" w:type="dxa"/>
            <w:vAlign w:val="center"/>
            <w:hideMark/>
            <w:tcPrChange w:id="8641" w:author="Brian Bohman" w:date="2021-10-27T05:58:00Z">
              <w:tcPr>
                <w:tcW w:w="360" w:type="dxa"/>
                <w:vAlign w:val="center"/>
                <w:hideMark/>
              </w:tcPr>
            </w:tcPrChange>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Change w:id="8642" w:author="Brian Bohman" w:date="2021-10-27T05:58:00Z">
              <w:tcPr>
                <w:tcW w:w="864" w:type="dxa"/>
                <w:vAlign w:val="center"/>
                <w:hideMark/>
              </w:tcPr>
            </w:tcPrChange>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43" w:author="Brian Bohman" w:date="2021-10-27T05:58:00Z">
              <w:tcPr>
                <w:tcW w:w="1152" w:type="dxa"/>
                <w:vAlign w:val="center"/>
                <w:hideMark/>
              </w:tcPr>
            </w:tcPrChange>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44" w:author="Brian Bohman" w:date="2021-10-27T05:58:00Z">
              <w:tcPr>
                <w:tcW w:w="504" w:type="dxa"/>
                <w:vAlign w:val="center"/>
                <w:hideMark/>
              </w:tcPr>
            </w:tcPrChange>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645" w:author="Brian Bohman" w:date="2021-10-27T05:58:00Z">
              <w:tcPr>
                <w:tcW w:w="1008" w:type="dxa"/>
                <w:vAlign w:val="center"/>
                <w:hideMark/>
              </w:tcPr>
            </w:tcPrChange>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646" w:author="Brian Bohman" w:date="2021-10-27T05:58:00Z">
              <w:tcPr>
                <w:tcW w:w="1008" w:type="dxa"/>
                <w:vAlign w:val="center"/>
                <w:hideMark/>
              </w:tcPr>
            </w:tcPrChange>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47" w:author="Brian Bohman" w:date="2021-10-27T05:58:00Z">
              <w:tcPr>
                <w:tcW w:w="720" w:type="dxa"/>
                <w:vAlign w:val="center"/>
                <w:hideMark/>
              </w:tcPr>
            </w:tcPrChange>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48" w:author="Brian Bohman" w:date="2021-10-27T05:58:00Z">
              <w:tcPr>
                <w:tcW w:w="1008" w:type="dxa"/>
                <w:vAlign w:val="center"/>
                <w:hideMark/>
              </w:tcPr>
            </w:tcPrChange>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49" w:author="Brian Bohman" w:date="2021-10-27T05:58:00Z">
              <w:tcPr>
                <w:tcW w:w="1152" w:type="dxa"/>
                <w:vAlign w:val="center"/>
                <w:hideMark/>
              </w:tcPr>
            </w:tcPrChange>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8650" w:author="Brian Bohman" w:date="2021-10-27T05:58:00Z">
              <w:tcPr>
                <w:tcW w:w="1008" w:type="dxa"/>
                <w:vAlign w:val="center"/>
                <w:hideMark/>
              </w:tcPr>
            </w:tcPrChange>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9755FBD" w14:textId="77777777" w:rsidTr="00E419CD">
        <w:trPr>
          <w:trHeight w:val="165"/>
          <w:trPrChange w:id="8651" w:author="Brian Bohman" w:date="2021-10-27T05:58:00Z">
            <w:trPr>
              <w:trHeight w:val="165"/>
            </w:trPr>
          </w:trPrChange>
        </w:trPr>
        <w:tc>
          <w:tcPr>
            <w:tcW w:w="360" w:type="dxa"/>
            <w:vAlign w:val="center"/>
            <w:hideMark/>
            <w:tcPrChange w:id="8652" w:author="Brian Bohman" w:date="2021-10-27T05:58:00Z">
              <w:tcPr>
                <w:tcW w:w="360" w:type="dxa"/>
                <w:vAlign w:val="center"/>
                <w:hideMark/>
              </w:tcPr>
            </w:tcPrChange>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Change w:id="8653" w:author="Brian Bohman" w:date="2021-10-27T05:58:00Z">
              <w:tcPr>
                <w:tcW w:w="864" w:type="dxa"/>
                <w:vAlign w:val="center"/>
                <w:hideMark/>
              </w:tcPr>
            </w:tcPrChange>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54" w:author="Brian Bohman" w:date="2021-10-27T05:58:00Z">
              <w:tcPr>
                <w:tcW w:w="1152" w:type="dxa"/>
                <w:vAlign w:val="center"/>
                <w:hideMark/>
              </w:tcPr>
            </w:tcPrChange>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55" w:author="Brian Bohman" w:date="2021-10-27T05:58:00Z">
              <w:tcPr>
                <w:tcW w:w="504" w:type="dxa"/>
                <w:vAlign w:val="center"/>
                <w:hideMark/>
              </w:tcPr>
            </w:tcPrChange>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656" w:author="Brian Bohman" w:date="2021-10-27T05:58:00Z">
              <w:tcPr>
                <w:tcW w:w="1008" w:type="dxa"/>
                <w:vAlign w:val="center"/>
                <w:hideMark/>
              </w:tcPr>
            </w:tcPrChange>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657" w:author="Brian Bohman" w:date="2021-10-27T05:58:00Z">
              <w:tcPr>
                <w:tcW w:w="1008" w:type="dxa"/>
                <w:vAlign w:val="center"/>
                <w:hideMark/>
              </w:tcPr>
            </w:tcPrChange>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58" w:author="Brian Bohman" w:date="2021-10-27T05:58:00Z">
              <w:tcPr>
                <w:tcW w:w="720" w:type="dxa"/>
                <w:vAlign w:val="center"/>
                <w:hideMark/>
              </w:tcPr>
            </w:tcPrChange>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59" w:author="Brian Bohman" w:date="2021-10-27T05:58:00Z">
              <w:tcPr>
                <w:tcW w:w="1008" w:type="dxa"/>
                <w:vAlign w:val="center"/>
                <w:hideMark/>
              </w:tcPr>
            </w:tcPrChange>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60" w:author="Brian Bohman" w:date="2021-10-27T05:58:00Z">
              <w:tcPr>
                <w:tcW w:w="1152" w:type="dxa"/>
                <w:vAlign w:val="center"/>
                <w:hideMark/>
              </w:tcPr>
            </w:tcPrChange>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8661" w:author="Brian Bohman" w:date="2021-10-27T05:58:00Z">
              <w:tcPr>
                <w:tcW w:w="1008" w:type="dxa"/>
                <w:vAlign w:val="center"/>
                <w:hideMark/>
              </w:tcPr>
            </w:tcPrChange>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798C0D8D" w14:textId="77777777" w:rsidTr="00E419CD">
        <w:trPr>
          <w:trHeight w:val="165"/>
          <w:trPrChange w:id="8662" w:author="Brian Bohman" w:date="2021-10-27T05:58:00Z">
            <w:trPr>
              <w:trHeight w:val="165"/>
            </w:trPr>
          </w:trPrChange>
        </w:trPr>
        <w:tc>
          <w:tcPr>
            <w:tcW w:w="360" w:type="dxa"/>
            <w:vAlign w:val="center"/>
            <w:hideMark/>
            <w:tcPrChange w:id="8663" w:author="Brian Bohman" w:date="2021-10-27T05:58:00Z">
              <w:tcPr>
                <w:tcW w:w="360" w:type="dxa"/>
                <w:vAlign w:val="center"/>
                <w:hideMark/>
              </w:tcPr>
            </w:tcPrChange>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Change w:id="8664" w:author="Brian Bohman" w:date="2021-10-27T05:58:00Z">
              <w:tcPr>
                <w:tcW w:w="864" w:type="dxa"/>
                <w:vAlign w:val="center"/>
                <w:hideMark/>
              </w:tcPr>
            </w:tcPrChange>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65" w:author="Brian Bohman" w:date="2021-10-27T05:58:00Z">
              <w:tcPr>
                <w:tcW w:w="1152" w:type="dxa"/>
                <w:vAlign w:val="center"/>
                <w:hideMark/>
              </w:tcPr>
            </w:tcPrChange>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66" w:author="Brian Bohman" w:date="2021-10-27T05:58:00Z">
              <w:tcPr>
                <w:tcW w:w="504" w:type="dxa"/>
                <w:vAlign w:val="center"/>
                <w:hideMark/>
              </w:tcPr>
            </w:tcPrChange>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667" w:author="Brian Bohman" w:date="2021-10-27T05:58:00Z">
              <w:tcPr>
                <w:tcW w:w="1008" w:type="dxa"/>
                <w:vAlign w:val="center"/>
                <w:hideMark/>
              </w:tcPr>
            </w:tcPrChange>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668" w:author="Brian Bohman" w:date="2021-10-27T05:58:00Z">
              <w:tcPr>
                <w:tcW w:w="1008" w:type="dxa"/>
                <w:vAlign w:val="center"/>
                <w:hideMark/>
              </w:tcPr>
            </w:tcPrChange>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69" w:author="Brian Bohman" w:date="2021-10-27T05:58:00Z">
              <w:tcPr>
                <w:tcW w:w="720" w:type="dxa"/>
                <w:vAlign w:val="center"/>
                <w:hideMark/>
              </w:tcPr>
            </w:tcPrChange>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70" w:author="Brian Bohman" w:date="2021-10-27T05:58:00Z">
              <w:tcPr>
                <w:tcW w:w="1008" w:type="dxa"/>
                <w:vAlign w:val="center"/>
                <w:hideMark/>
              </w:tcPr>
            </w:tcPrChange>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71" w:author="Brian Bohman" w:date="2021-10-27T05:58:00Z">
              <w:tcPr>
                <w:tcW w:w="1152" w:type="dxa"/>
                <w:vAlign w:val="center"/>
                <w:hideMark/>
              </w:tcPr>
            </w:tcPrChange>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8672" w:author="Brian Bohman" w:date="2021-10-27T05:58:00Z">
              <w:tcPr>
                <w:tcW w:w="1008" w:type="dxa"/>
                <w:vAlign w:val="center"/>
                <w:hideMark/>
              </w:tcPr>
            </w:tcPrChange>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75BB68D" w14:textId="77777777" w:rsidTr="00E419CD">
        <w:trPr>
          <w:trHeight w:val="180"/>
          <w:trPrChange w:id="8673" w:author="Brian Bohman" w:date="2021-10-27T05:58:00Z">
            <w:trPr>
              <w:trHeight w:val="180"/>
            </w:trPr>
          </w:trPrChange>
        </w:trPr>
        <w:tc>
          <w:tcPr>
            <w:tcW w:w="360" w:type="dxa"/>
            <w:vAlign w:val="center"/>
            <w:hideMark/>
            <w:tcPrChange w:id="8674" w:author="Brian Bohman" w:date="2021-10-27T05:58:00Z">
              <w:tcPr>
                <w:tcW w:w="360" w:type="dxa"/>
                <w:vAlign w:val="center"/>
                <w:hideMark/>
              </w:tcPr>
            </w:tcPrChange>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Change w:id="8675" w:author="Brian Bohman" w:date="2021-10-27T05:58:00Z">
              <w:tcPr>
                <w:tcW w:w="864" w:type="dxa"/>
                <w:vAlign w:val="center"/>
                <w:hideMark/>
              </w:tcPr>
            </w:tcPrChange>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76" w:author="Brian Bohman" w:date="2021-10-27T05:58:00Z">
              <w:tcPr>
                <w:tcW w:w="1152" w:type="dxa"/>
                <w:vAlign w:val="center"/>
                <w:hideMark/>
              </w:tcPr>
            </w:tcPrChange>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77" w:author="Brian Bohman" w:date="2021-10-27T05:58:00Z">
              <w:tcPr>
                <w:tcW w:w="504" w:type="dxa"/>
                <w:vAlign w:val="center"/>
                <w:hideMark/>
              </w:tcPr>
            </w:tcPrChange>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678" w:author="Brian Bohman" w:date="2021-10-27T05:58:00Z">
              <w:tcPr>
                <w:tcW w:w="1008" w:type="dxa"/>
                <w:vAlign w:val="center"/>
                <w:hideMark/>
              </w:tcPr>
            </w:tcPrChange>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679" w:author="Brian Bohman" w:date="2021-10-27T05:58:00Z">
              <w:tcPr>
                <w:tcW w:w="1008" w:type="dxa"/>
                <w:vAlign w:val="center"/>
                <w:hideMark/>
              </w:tcPr>
            </w:tcPrChange>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80" w:author="Brian Bohman" w:date="2021-10-27T05:58:00Z">
              <w:tcPr>
                <w:tcW w:w="720" w:type="dxa"/>
                <w:vAlign w:val="center"/>
                <w:hideMark/>
              </w:tcPr>
            </w:tcPrChange>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81" w:author="Brian Bohman" w:date="2021-10-27T05:58:00Z">
              <w:tcPr>
                <w:tcW w:w="1008" w:type="dxa"/>
                <w:vAlign w:val="center"/>
                <w:hideMark/>
              </w:tcPr>
            </w:tcPrChange>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82" w:author="Brian Bohman" w:date="2021-10-27T05:58:00Z">
              <w:tcPr>
                <w:tcW w:w="1152" w:type="dxa"/>
                <w:vAlign w:val="center"/>
                <w:hideMark/>
              </w:tcPr>
            </w:tcPrChange>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440" w:type="dxa"/>
            <w:vAlign w:val="center"/>
            <w:hideMark/>
            <w:tcPrChange w:id="8683" w:author="Brian Bohman" w:date="2021-10-27T05:58:00Z">
              <w:tcPr>
                <w:tcW w:w="1008" w:type="dxa"/>
                <w:vAlign w:val="center"/>
                <w:hideMark/>
              </w:tcPr>
            </w:tcPrChange>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11DBB33C" w14:textId="77777777" w:rsidTr="00E419CD">
        <w:trPr>
          <w:trHeight w:val="165"/>
          <w:trPrChange w:id="8684" w:author="Brian Bohman" w:date="2021-10-27T05:58:00Z">
            <w:trPr>
              <w:trHeight w:val="165"/>
            </w:trPr>
          </w:trPrChange>
        </w:trPr>
        <w:tc>
          <w:tcPr>
            <w:tcW w:w="360" w:type="dxa"/>
            <w:vAlign w:val="center"/>
            <w:hideMark/>
            <w:tcPrChange w:id="8685" w:author="Brian Bohman" w:date="2021-10-27T05:58:00Z">
              <w:tcPr>
                <w:tcW w:w="360" w:type="dxa"/>
                <w:vAlign w:val="center"/>
                <w:hideMark/>
              </w:tcPr>
            </w:tcPrChange>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Change w:id="8686" w:author="Brian Bohman" w:date="2021-10-27T05:58:00Z">
              <w:tcPr>
                <w:tcW w:w="864" w:type="dxa"/>
                <w:vAlign w:val="center"/>
                <w:hideMark/>
              </w:tcPr>
            </w:tcPrChange>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87" w:author="Brian Bohman" w:date="2021-10-27T05:58:00Z">
              <w:tcPr>
                <w:tcW w:w="1152" w:type="dxa"/>
                <w:vAlign w:val="center"/>
                <w:hideMark/>
              </w:tcPr>
            </w:tcPrChange>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88" w:author="Brian Bohman" w:date="2021-10-27T05:58:00Z">
              <w:tcPr>
                <w:tcW w:w="504" w:type="dxa"/>
                <w:vAlign w:val="center"/>
                <w:hideMark/>
              </w:tcPr>
            </w:tcPrChange>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689" w:author="Brian Bohman" w:date="2021-10-27T05:58:00Z">
              <w:tcPr>
                <w:tcW w:w="1008" w:type="dxa"/>
                <w:vAlign w:val="center"/>
                <w:hideMark/>
              </w:tcPr>
            </w:tcPrChange>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690" w:author="Brian Bohman" w:date="2021-10-27T05:58:00Z">
              <w:tcPr>
                <w:tcW w:w="1008" w:type="dxa"/>
                <w:vAlign w:val="center"/>
                <w:hideMark/>
              </w:tcPr>
            </w:tcPrChange>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91" w:author="Brian Bohman" w:date="2021-10-27T05:58:00Z">
              <w:tcPr>
                <w:tcW w:w="720" w:type="dxa"/>
                <w:vAlign w:val="center"/>
                <w:hideMark/>
              </w:tcPr>
            </w:tcPrChange>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692" w:author="Brian Bohman" w:date="2021-10-27T05:58:00Z">
              <w:tcPr>
                <w:tcW w:w="1008" w:type="dxa"/>
                <w:vAlign w:val="center"/>
                <w:hideMark/>
              </w:tcPr>
            </w:tcPrChange>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93" w:author="Brian Bohman" w:date="2021-10-27T05:58:00Z">
              <w:tcPr>
                <w:tcW w:w="1152" w:type="dxa"/>
                <w:vAlign w:val="center"/>
                <w:hideMark/>
              </w:tcPr>
            </w:tcPrChange>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8694" w:author="Brian Bohman" w:date="2021-10-27T05:58:00Z">
              <w:tcPr>
                <w:tcW w:w="1008" w:type="dxa"/>
                <w:vAlign w:val="center"/>
                <w:hideMark/>
              </w:tcPr>
            </w:tcPrChange>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16F080B" w14:textId="77777777" w:rsidTr="00E419CD">
        <w:trPr>
          <w:trHeight w:val="165"/>
          <w:trPrChange w:id="8695" w:author="Brian Bohman" w:date="2021-10-27T05:58:00Z">
            <w:trPr>
              <w:trHeight w:val="165"/>
            </w:trPr>
          </w:trPrChange>
        </w:trPr>
        <w:tc>
          <w:tcPr>
            <w:tcW w:w="360" w:type="dxa"/>
            <w:vAlign w:val="center"/>
            <w:hideMark/>
            <w:tcPrChange w:id="8696" w:author="Brian Bohman" w:date="2021-10-27T05:58:00Z">
              <w:tcPr>
                <w:tcW w:w="360" w:type="dxa"/>
                <w:vAlign w:val="center"/>
                <w:hideMark/>
              </w:tcPr>
            </w:tcPrChange>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Change w:id="8697" w:author="Brian Bohman" w:date="2021-10-27T05:58:00Z">
              <w:tcPr>
                <w:tcW w:w="864" w:type="dxa"/>
                <w:vAlign w:val="center"/>
                <w:hideMark/>
              </w:tcPr>
            </w:tcPrChange>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98" w:author="Brian Bohman" w:date="2021-10-27T05:58:00Z">
              <w:tcPr>
                <w:tcW w:w="1152" w:type="dxa"/>
                <w:vAlign w:val="center"/>
                <w:hideMark/>
              </w:tcPr>
            </w:tcPrChange>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99" w:author="Brian Bohman" w:date="2021-10-27T05:58:00Z">
              <w:tcPr>
                <w:tcW w:w="504" w:type="dxa"/>
                <w:vAlign w:val="center"/>
                <w:hideMark/>
              </w:tcPr>
            </w:tcPrChange>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700" w:author="Brian Bohman" w:date="2021-10-27T05:58:00Z">
              <w:tcPr>
                <w:tcW w:w="1008" w:type="dxa"/>
                <w:vAlign w:val="center"/>
                <w:hideMark/>
              </w:tcPr>
            </w:tcPrChange>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701" w:author="Brian Bohman" w:date="2021-10-27T05:58:00Z">
              <w:tcPr>
                <w:tcW w:w="1008" w:type="dxa"/>
                <w:vAlign w:val="center"/>
                <w:hideMark/>
              </w:tcPr>
            </w:tcPrChange>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02" w:author="Brian Bohman" w:date="2021-10-27T05:58:00Z">
              <w:tcPr>
                <w:tcW w:w="720" w:type="dxa"/>
                <w:vAlign w:val="center"/>
                <w:hideMark/>
              </w:tcPr>
            </w:tcPrChange>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03" w:author="Brian Bohman" w:date="2021-10-27T05:58:00Z">
              <w:tcPr>
                <w:tcW w:w="1008" w:type="dxa"/>
                <w:vAlign w:val="center"/>
                <w:hideMark/>
              </w:tcPr>
            </w:tcPrChange>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04" w:author="Brian Bohman" w:date="2021-10-27T05:58:00Z">
              <w:tcPr>
                <w:tcW w:w="1152" w:type="dxa"/>
                <w:vAlign w:val="center"/>
                <w:hideMark/>
              </w:tcPr>
            </w:tcPrChange>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440" w:type="dxa"/>
            <w:vAlign w:val="center"/>
            <w:hideMark/>
            <w:tcPrChange w:id="8705" w:author="Brian Bohman" w:date="2021-10-27T05:58:00Z">
              <w:tcPr>
                <w:tcW w:w="1008" w:type="dxa"/>
                <w:vAlign w:val="center"/>
                <w:hideMark/>
              </w:tcPr>
            </w:tcPrChange>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A587C05" w14:textId="77777777" w:rsidTr="00E419CD">
        <w:trPr>
          <w:trHeight w:val="165"/>
          <w:trPrChange w:id="8706" w:author="Brian Bohman" w:date="2021-10-27T05:58:00Z">
            <w:trPr>
              <w:trHeight w:val="165"/>
            </w:trPr>
          </w:trPrChange>
        </w:trPr>
        <w:tc>
          <w:tcPr>
            <w:tcW w:w="360" w:type="dxa"/>
            <w:vAlign w:val="center"/>
            <w:hideMark/>
            <w:tcPrChange w:id="8707" w:author="Brian Bohman" w:date="2021-10-27T05:58:00Z">
              <w:tcPr>
                <w:tcW w:w="360" w:type="dxa"/>
                <w:vAlign w:val="center"/>
                <w:hideMark/>
              </w:tcPr>
            </w:tcPrChange>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Change w:id="8708" w:author="Brian Bohman" w:date="2021-10-27T05:58:00Z">
              <w:tcPr>
                <w:tcW w:w="864" w:type="dxa"/>
                <w:vAlign w:val="center"/>
                <w:hideMark/>
              </w:tcPr>
            </w:tcPrChange>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09" w:author="Brian Bohman" w:date="2021-10-27T05:58:00Z">
              <w:tcPr>
                <w:tcW w:w="1152" w:type="dxa"/>
                <w:vAlign w:val="center"/>
                <w:hideMark/>
              </w:tcPr>
            </w:tcPrChange>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10" w:author="Brian Bohman" w:date="2021-10-27T05:58:00Z">
              <w:tcPr>
                <w:tcW w:w="504" w:type="dxa"/>
                <w:vAlign w:val="center"/>
                <w:hideMark/>
              </w:tcPr>
            </w:tcPrChange>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711" w:author="Brian Bohman" w:date="2021-10-27T05:58:00Z">
              <w:tcPr>
                <w:tcW w:w="1008" w:type="dxa"/>
                <w:vAlign w:val="center"/>
                <w:hideMark/>
              </w:tcPr>
            </w:tcPrChange>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712" w:author="Brian Bohman" w:date="2021-10-27T05:58:00Z">
              <w:tcPr>
                <w:tcW w:w="1008" w:type="dxa"/>
                <w:vAlign w:val="center"/>
                <w:hideMark/>
              </w:tcPr>
            </w:tcPrChange>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13" w:author="Brian Bohman" w:date="2021-10-27T05:58:00Z">
              <w:tcPr>
                <w:tcW w:w="720" w:type="dxa"/>
                <w:vAlign w:val="center"/>
                <w:hideMark/>
              </w:tcPr>
            </w:tcPrChange>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14" w:author="Brian Bohman" w:date="2021-10-27T05:58:00Z">
              <w:tcPr>
                <w:tcW w:w="1008" w:type="dxa"/>
                <w:vAlign w:val="center"/>
                <w:hideMark/>
              </w:tcPr>
            </w:tcPrChange>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15" w:author="Brian Bohman" w:date="2021-10-27T05:58:00Z">
              <w:tcPr>
                <w:tcW w:w="1152" w:type="dxa"/>
                <w:vAlign w:val="center"/>
                <w:hideMark/>
              </w:tcPr>
            </w:tcPrChange>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440" w:type="dxa"/>
            <w:vAlign w:val="center"/>
            <w:hideMark/>
            <w:tcPrChange w:id="8716" w:author="Brian Bohman" w:date="2021-10-27T05:58:00Z">
              <w:tcPr>
                <w:tcW w:w="1008" w:type="dxa"/>
                <w:vAlign w:val="center"/>
                <w:hideMark/>
              </w:tcPr>
            </w:tcPrChange>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19E203D8" w14:textId="77777777" w:rsidTr="00E419CD">
        <w:trPr>
          <w:trHeight w:val="165"/>
          <w:trPrChange w:id="8717" w:author="Brian Bohman" w:date="2021-10-27T05:58:00Z">
            <w:trPr>
              <w:trHeight w:val="165"/>
            </w:trPr>
          </w:trPrChange>
        </w:trPr>
        <w:tc>
          <w:tcPr>
            <w:tcW w:w="360" w:type="dxa"/>
            <w:vAlign w:val="center"/>
            <w:hideMark/>
            <w:tcPrChange w:id="8718" w:author="Brian Bohman" w:date="2021-10-27T05:58:00Z">
              <w:tcPr>
                <w:tcW w:w="360" w:type="dxa"/>
                <w:vAlign w:val="center"/>
                <w:hideMark/>
              </w:tcPr>
            </w:tcPrChange>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Change w:id="8719" w:author="Brian Bohman" w:date="2021-10-27T05:58:00Z">
              <w:tcPr>
                <w:tcW w:w="864" w:type="dxa"/>
                <w:vAlign w:val="center"/>
                <w:hideMark/>
              </w:tcPr>
            </w:tcPrChange>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20" w:author="Brian Bohman" w:date="2021-10-27T05:58:00Z">
              <w:tcPr>
                <w:tcW w:w="1152" w:type="dxa"/>
                <w:vAlign w:val="center"/>
                <w:hideMark/>
              </w:tcPr>
            </w:tcPrChange>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21" w:author="Brian Bohman" w:date="2021-10-27T05:58:00Z">
              <w:tcPr>
                <w:tcW w:w="504" w:type="dxa"/>
                <w:vAlign w:val="center"/>
                <w:hideMark/>
              </w:tcPr>
            </w:tcPrChange>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722" w:author="Brian Bohman" w:date="2021-10-27T05:58:00Z">
              <w:tcPr>
                <w:tcW w:w="1008" w:type="dxa"/>
                <w:vAlign w:val="center"/>
                <w:hideMark/>
              </w:tcPr>
            </w:tcPrChange>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723" w:author="Brian Bohman" w:date="2021-10-27T05:58:00Z">
              <w:tcPr>
                <w:tcW w:w="1008" w:type="dxa"/>
                <w:vAlign w:val="center"/>
                <w:hideMark/>
              </w:tcPr>
            </w:tcPrChange>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24" w:author="Brian Bohman" w:date="2021-10-27T05:58:00Z">
              <w:tcPr>
                <w:tcW w:w="720" w:type="dxa"/>
                <w:vAlign w:val="center"/>
                <w:hideMark/>
              </w:tcPr>
            </w:tcPrChange>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25" w:author="Brian Bohman" w:date="2021-10-27T05:58:00Z">
              <w:tcPr>
                <w:tcW w:w="1008" w:type="dxa"/>
                <w:vAlign w:val="center"/>
                <w:hideMark/>
              </w:tcPr>
            </w:tcPrChange>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26" w:author="Brian Bohman" w:date="2021-10-27T05:58:00Z">
              <w:tcPr>
                <w:tcW w:w="1152" w:type="dxa"/>
                <w:vAlign w:val="center"/>
                <w:hideMark/>
              </w:tcPr>
            </w:tcPrChange>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440" w:type="dxa"/>
            <w:vAlign w:val="center"/>
            <w:hideMark/>
            <w:tcPrChange w:id="8727" w:author="Brian Bohman" w:date="2021-10-27T05:58:00Z">
              <w:tcPr>
                <w:tcW w:w="1008" w:type="dxa"/>
                <w:vAlign w:val="center"/>
                <w:hideMark/>
              </w:tcPr>
            </w:tcPrChange>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19CD" w:rsidRPr="009B3DCC" w14:paraId="7E426402" w14:textId="77777777" w:rsidTr="00E419CD">
        <w:trPr>
          <w:trHeight w:val="165"/>
          <w:trPrChange w:id="8728" w:author="Brian Bohman" w:date="2021-10-27T05:58:00Z">
            <w:trPr>
              <w:trHeight w:val="165"/>
            </w:trPr>
          </w:trPrChange>
        </w:trPr>
        <w:tc>
          <w:tcPr>
            <w:tcW w:w="360" w:type="dxa"/>
            <w:vAlign w:val="center"/>
            <w:hideMark/>
            <w:tcPrChange w:id="8729" w:author="Brian Bohman" w:date="2021-10-27T05:58:00Z">
              <w:tcPr>
                <w:tcW w:w="360" w:type="dxa"/>
                <w:vAlign w:val="center"/>
                <w:hideMark/>
              </w:tcPr>
            </w:tcPrChange>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Change w:id="8730" w:author="Brian Bohman" w:date="2021-10-27T05:58:00Z">
              <w:tcPr>
                <w:tcW w:w="864" w:type="dxa"/>
                <w:vAlign w:val="center"/>
                <w:hideMark/>
              </w:tcPr>
            </w:tcPrChange>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31" w:author="Brian Bohman" w:date="2021-10-27T05:58:00Z">
              <w:tcPr>
                <w:tcW w:w="1152" w:type="dxa"/>
                <w:vAlign w:val="center"/>
                <w:hideMark/>
              </w:tcPr>
            </w:tcPrChange>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32" w:author="Brian Bohman" w:date="2021-10-27T05:58:00Z">
              <w:tcPr>
                <w:tcW w:w="504" w:type="dxa"/>
                <w:vAlign w:val="center"/>
                <w:hideMark/>
              </w:tcPr>
            </w:tcPrChange>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733" w:author="Brian Bohman" w:date="2021-10-27T05:58:00Z">
              <w:tcPr>
                <w:tcW w:w="1008" w:type="dxa"/>
                <w:vAlign w:val="center"/>
                <w:hideMark/>
              </w:tcPr>
            </w:tcPrChange>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734" w:author="Brian Bohman" w:date="2021-10-27T05:58:00Z">
              <w:tcPr>
                <w:tcW w:w="1008" w:type="dxa"/>
                <w:vAlign w:val="center"/>
                <w:hideMark/>
              </w:tcPr>
            </w:tcPrChange>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35" w:author="Brian Bohman" w:date="2021-10-27T05:58:00Z">
              <w:tcPr>
                <w:tcW w:w="720" w:type="dxa"/>
                <w:vAlign w:val="center"/>
                <w:hideMark/>
              </w:tcPr>
            </w:tcPrChange>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36" w:author="Brian Bohman" w:date="2021-10-27T05:58:00Z">
              <w:tcPr>
                <w:tcW w:w="1008" w:type="dxa"/>
                <w:vAlign w:val="center"/>
                <w:hideMark/>
              </w:tcPr>
            </w:tcPrChange>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37" w:author="Brian Bohman" w:date="2021-10-27T05:58:00Z">
              <w:tcPr>
                <w:tcW w:w="1152" w:type="dxa"/>
                <w:vAlign w:val="center"/>
                <w:hideMark/>
              </w:tcPr>
            </w:tcPrChange>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8738" w:author="Brian Bohman" w:date="2021-10-27T05:58:00Z">
              <w:tcPr>
                <w:tcW w:w="1008" w:type="dxa"/>
                <w:vAlign w:val="center"/>
                <w:hideMark/>
              </w:tcPr>
            </w:tcPrChange>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19CD" w:rsidRPr="009B3DCC" w14:paraId="65852DDD" w14:textId="77777777" w:rsidTr="00E419CD">
        <w:trPr>
          <w:trHeight w:val="165"/>
          <w:trPrChange w:id="8739" w:author="Brian Bohman" w:date="2021-10-27T05:58:00Z">
            <w:trPr>
              <w:trHeight w:val="165"/>
            </w:trPr>
          </w:trPrChange>
        </w:trPr>
        <w:tc>
          <w:tcPr>
            <w:tcW w:w="360" w:type="dxa"/>
            <w:vAlign w:val="center"/>
            <w:hideMark/>
            <w:tcPrChange w:id="8740" w:author="Brian Bohman" w:date="2021-10-27T05:58:00Z">
              <w:tcPr>
                <w:tcW w:w="360" w:type="dxa"/>
                <w:vAlign w:val="center"/>
                <w:hideMark/>
              </w:tcPr>
            </w:tcPrChange>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Change w:id="8741" w:author="Brian Bohman" w:date="2021-10-27T05:58:00Z">
              <w:tcPr>
                <w:tcW w:w="864" w:type="dxa"/>
                <w:vAlign w:val="center"/>
                <w:hideMark/>
              </w:tcPr>
            </w:tcPrChange>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42" w:author="Brian Bohman" w:date="2021-10-27T05:58:00Z">
              <w:tcPr>
                <w:tcW w:w="1152" w:type="dxa"/>
                <w:vAlign w:val="center"/>
                <w:hideMark/>
              </w:tcPr>
            </w:tcPrChange>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43" w:author="Brian Bohman" w:date="2021-10-27T05:58:00Z">
              <w:tcPr>
                <w:tcW w:w="504" w:type="dxa"/>
                <w:vAlign w:val="center"/>
                <w:hideMark/>
              </w:tcPr>
            </w:tcPrChange>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744" w:author="Brian Bohman" w:date="2021-10-27T05:58:00Z">
              <w:tcPr>
                <w:tcW w:w="1008" w:type="dxa"/>
                <w:vAlign w:val="center"/>
                <w:hideMark/>
              </w:tcPr>
            </w:tcPrChange>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745" w:author="Brian Bohman" w:date="2021-10-27T05:58:00Z">
              <w:tcPr>
                <w:tcW w:w="1008" w:type="dxa"/>
                <w:vAlign w:val="center"/>
                <w:hideMark/>
              </w:tcPr>
            </w:tcPrChange>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46" w:author="Brian Bohman" w:date="2021-10-27T05:58:00Z">
              <w:tcPr>
                <w:tcW w:w="720" w:type="dxa"/>
                <w:vAlign w:val="center"/>
                <w:hideMark/>
              </w:tcPr>
            </w:tcPrChange>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47" w:author="Brian Bohman" w:date="2021-10-27T05:58:00Z">
              <w:tcPr>
                <w:tcW w:w="1008" w:type="dxa"/>
                <w:vAlign w:val="center"/>
                <w:hideMark/>
              </w:tcPr>
            </w:tcPrChange>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48" w:author="Brian Bohman" w:date="2021-10-27T05:58:00Z">
              <w:tcPr>
                <w:tcW w:w="1152" w:type="dxa"/>
                <w:vAlign w:val="center"/>
                <w:hideMark/>
              </w:tcPr>
            </w:tcPrChange>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440" w:type="dxa"/>
            <w:vAlign w:val="center"/>
            <w:hideMark/>
            <w:tcPrChange w:id="8749" w:author="Brian Bohman" w:date="2021-10-27T05:58:00Z">
              <w:tcPr>
                <w:tcW w:w="1008" w:type="dxa"/>
                <w:vAlign w:val="center"/>
                <w:hideMark/>
              </w:tcPr>
            </w:tcPrChange>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19CD" w:rsidRPr="009B3DCC" w14:paraId="4D3AD67C" w14:textId="77777777" w:rsidTr="00E419CD">
        <w:trPr>
          <w:trHeight w:val="165"/>
          <w:trPrChange w:id="8750" w:author="Brian Bohman" w:date="2021-10-27T05:58:00Z">
            <w:trPr>
              <w:trHeight w:val="165"/>
            </w:trPr>
          </w:trPrChange>
        </w:trPr>
        <w:tc>
          <w:tcPr>
            <w:tcW w:w="360" w:type="dxa"/>
            <w:vAlign w:val="center"/>
            <w:hideMark/>
            <w:tcPrChange w:id="8751" w:author="Brian Bohman" w:date="2021-10-27T05:58:00Z">
              <w:tcPr>
                <w:tcW w:w="360" w:type="dxa"/>
                <w:vAlign w:val="center"/>
                <w:hideMark/>
              </w:tcPr>
            </w:tcPrChange>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Change w:id="8752" w:author="Brian Bohman" w:date="2021-10-27T05:58:00Z">
              <w:tcPr>
                <w:tcW w:w="864" w:type="dxa"/>
                <w:vAlign w:val="center"/>
                <w:hideMark/>
              </w:tcPr>
            </w:tcPrChange>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53" w:author="Brian Bohman" w:date="2021-10-27T05:58:00Z">
              <w:tcPr>
                <w:tcW w:w="1152" w:type="dxa"/>
                <w:vAlign w:val="center"/>
                <w:hideMark/>
              </w:tcPr>
            </w:tcPrChange>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54" w:author="Brian Bohman" w:date="2021-10-27T05:58:00Z">
              <w:tcPr>
                <w:tcW w:w="504" w:type="dxa"/>
                <w:vAlign w:val="center"/>
                <w:hideMark/>
              </w:tcPr>
            </w:tcPrChange>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755" w:author="Brian Bohman" w:date="2021-10-27T05:58:00Z">
              <w:tcPr>
                <w:tcW w:w="1008" w:type="dxa"/>
                <w:vAlign w:val="center"/>
                <w:hideMark/>
              </w:tcPr>
            </w:tcPrChange>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756" w:author="Brian Bohman" w:date="2021-10-27T05:58:00Z">
              <w:tcPr>
                <w:tcW w:w="1008" w:type="dxa"/>
                <w:vAlign w:val="center"/>
                <w:hideMark/>
              </w:tcPr>
            </w:tcPrChange>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57" w:author="Brian Bohman" w:date="2021-10-27T05:58:00Z">
              <w:tcPr>
                <w:tcW w:w="720" w:type="dxa"/>
                <w:vAlign w:val="center"/>
                <w:hideMark/>
              </w:tcPr>
            </w:tcPrChange>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58" w:author="Brian Bohman" w:date="2021-10-27T05:58:00Z">
              <w:tcPr>
                <w:tcW w:w="1008" w:type="dxa"/>
                <w:vAlign w:val="center"/>
                <w:hideMark/>
              </w:tcPr>
            </w:tcPrChange>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59" w:author="Brian Bohman" w:date="2021-10-27T05:58:00Z">
              <w:tcPr>
                <w:tcW w:w="1152" w:type="dxa"/>
                <w:vAlign w:val="center"/>
                <w:hideMark/>
              </w:tcPr>
            </w:tcPrChange>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440" w:type="dxa"/>
            <w:vAlign w:val="center"/>
            <w:hideMark/>
            <w:tcPrChange w:id="8760" w:author="Brian Bohman" w:date="2021-10-27T05:58:00Z">
              <w:tcPr>
                <w:tcW w:w="1008" w:type="dxa"/>
                <w:vAlign w:val="center"/>
                <w:hideMark/>
              </w:tcPr>
            </w:tcPrChange>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27FB1241" w14:textId="77777777" w:rsidTr="00E419CD">
        <w:trPr>
          <w:trHeight w:val="165"/>
          <w:trPrChange w:id="8761" w:author="Brian Bohman" w:date="2021-10-27T05:58:00Z">
            <w:trPr>
              <w:trHeight w:val="165"/>
            </w:trPr>
          </w:trPrChange>
        </w:trPr>
        <w:tc>
          <w:tcPr>
            <w:tcW w:w="360" w:type="dxa"/>
            <w:vAlign w:val="center"/>
            <w:hideMark/>
            <w:tcPrChange w:id="8762" w:author="Brian Bohman" w:date="2021-10-27T05:58:00Z">
              <w:tcPr>
                <w:tcW w:w="360" w:type="dxa"/>
                <w:vAlign w:val="center"/>
                <w:hideMark/>
              </w:tcPr>
            </w:tcPrChange>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Change w:id="8763" w:author="Brian Bohman" w:date="2021-10-27T05:58:00Z">
              <w:tcPr>
                <w:tcW w:w="864" w:type="dxa"/>
                <w:vAlign w:val="center"/>
                <w:hideMark/>
              </w:tcPr>
            </w:tcPrChange>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64" w:author="Brian Bohman" w:date="2021-10-27T05:58:00Z">
              <w:tcPr>
                <w:tcW w:w="1152" w:type="dxa"/>
                <w:vAlign w:val="center"/>
                <w:hideMark/>
              </w:tcPr>
            </w:tcPrChange>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65" w:author="Brian Bohman" w:date="2021-10-27T05:58:00Z">
              <w:tcPr>
                <w:tcW w:w="504" w:type="dxa"/>
                <w:vAlign w:val="center"/>
                <w:hideMark/>
              </w:tcPr>
            </w:tcPrChange>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766" w:author="Brian Bohman" w:date="2021-10-27T05:58:00Z">
              <w:tcPr>
                <w:tcW w:w="1008" w:type="dxa"/>
                <w:vAlign w:val="center"/>
                <w:hideMark/>
              </w:tcPr>
            </w:tcPrChange>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767" w:author="Brian Bohman" w:date="2021-10-27T05:58:00Z">
              <w:tcPr>
                <w:tcW w:w="1008" w:type="dxa"/>
                <w:vAlign w:val="center"/>
                <w:hideMark/>
              </w:tcPr>
            </w:tcPrChange>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68" w:author="Brian Bohman" w:date="2021-10-27T05:58:00Z">
              <w:tcPr>
                <w:tcW w:w="720" w:type="dxa"/>
                <w:vAlign w:val="center"/>
                <w:hideMark/>
              </w:tcPr>
            </w:tcPrChange>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69" w:author="Brian Bohman" w:date="2021-10-27T05:58:00Z">
              <w:tcPr>
                <w:tcW w:w="1008" w:type="dxa"/>
                <w:vAlign w:val="center"/>
                <w:hideMark/>
              </w:tcPr>
            </w:tcPrChange>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70" w:author="Brian Bohman" w:date="2021-10-27T05:58:00Z">
              <w:tcPr>
                <w:tcW w:w="1152" w:type="dxa"/>
                <w:vAlign w:val="center"/>
                <w:hideMark/>
              </w:tcPr>
            </w:tcPrChange>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8771" w:author="Brian Bohman" w:date="2021-10-27T05:58:00Z">
              <w:tcPr>
                <w:tcW w:w="1008" w:type="dxa"/>
                <w:vAlign w:val="center"/>
                <w:hideMark/>
              </w:tcPr>
            </w:tcPrChange>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93F5B25" w14:textId="77777777" w:rsidTr="00E419CD">
        <w:trPr>
          <w:trHeight w:val="165"/>
          <w:trPrChange w:id="8772" w:author="Brian Bohman" w:date="2021-10-27T05:58:00Z">
            <w:trPr>
              <w:trHeight w:val="165"/>
            </w:trPr>
          </w:trPrChange>
        </w:trPr>
        <w:tc>
          <w:tcPr>
            <w:tcW w:w="360" w:type="dxa"/>
            <w:vAlign w:val="center"/>
            <w:hideMark/>
            <w:tcPrChange w:id="8773" w:author="Brian Bohman" w:date="2021-10-27T05:58:00Z">
              <w:tcPr>
                <w:tcW w:w="360" w:type="dxa"/>
                <w:vAlign w:val="center"/>
                <w:hideMark/>
              </w:tcPr>
            </w:tcPrChange>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Change w:id="8774" w:author="Brian Bohman" w:date="2021-10-27T05:58:00Z">
              <w:tcPr>
                <w:tcW w:w="864" w:type="dxa"/>
                <w:vAlign w:val="center"/>
                <w:hideMark/>
              </w:tcPr>
            </w:tcPrChange>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75" w:author="Brian Bohman" w:date="2021-10-27T05:58:00Z">
              <w:tcPr>
                <w:tcW w:w="1152" w:type="dxa"/>
                <w:vAlign w:val="center"/>
                <w:hideMark/>
              </w:tcPr>
            </w:tcPrChange>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76" w:author="Brian Bohman" w:date="2021-10-27T05:58:00Z">
              <w:tcPr>
                <w:tcW w:w="504" w:type="dxa"/>
                <w:vAlign w:val="center"/>
                <w:hideMark/>
              </w:tcPr>
            </w:tcPrChange>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777" w:author="Brian Bohman" w:date="2021-10-27T05:58:00Z">
              <w:tcPr>
                <w:tcW w:w="1008" w:type="dxa"/>
                <w:vAlign w:val="center"/>
                <w:hideMark/>
              </w:tcPr>
            </w:tcPrChange>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778" w:author="Brian Bohman" w:date="2021-10-27T05:58:00Z">
              <w:tcPr>
                <w:tcW w:w="1008" w:type="dxa"/>
                <w:vAlign w:val="center"/>
                <w:hideMark/>
              </w:tcPr>
            </w:tcPrChange>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79" w:author="Brian Bohman" w:date="2021-10-27T05:58:00Z">
              <w:tcPr>
                <w:tcW w:w="720" w:type="dxa"/>
                <w:vAlign w:val="center"/>
                <w:hideMark/>
              </w:tcPr>
            </w:tcPrChange>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80" w:author="Brian Bohman" w:date="2021-10-27T05:58:00Z">
              <w:tcPr>
                <w:tcW w:w="1008" w:type="dxa"/>
                <w:vAlign w:val="center"/>
                <w:hideMark/>
              </w:tcPr>
            </w:tcPrChange>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81" w:author="Brian Bohman" w:date="2021-10-27T05:58:00Z">
              <w:tcPr>
                <w:tcW w:w="1152" w:type="dxa"/>
                <w:vAlign w:val="center"/>
                <w:hideMark/>
              </w:tcPr>
            </w:tcPrChange>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8782" w:author="Brian Bohman" w:date="2021-10-27T05:58:00Z">
              <w:tcPr>
                <w:tcW w:w="1008" w:type="dxa"/>
                <w:vAlign w:val="center"/>
                <w:hideMark/>
              </w:tcPr>
            </w:tcPrChange>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19CD" w:rsidRPr="009B3DCC" w14:paraId="3A352D72" w14:textId="77777777" w:rsidTr="00E419CD">
        <w:trPr>
          <w:trHeight w:val="165"/>
          <w:trPrChange w:id="8783" w:author="Brian Bohman" w:date="2021-10-27T05:58:00Z">
            <w:trPr>
              <w:trHeight w:val="165"/>
            </w:trPr>
          </w:trPrChange>
        </w:trPr>
        <w:tc>
          <w:tcPr>
            <w:tcW w:w="360" w:type="dxa"/>
            <w:vAlign w:val="center"/>
            <w:hideMark/>
            <w:tcPrChange w:id="8784" w:author="Brian Bohman" w:date="2021-10-27T05:58:00Z">
              <w:tcPr>
                <w:tcW w:w="360" w:type="dxa"/>
                <w:vAlign w:val="center"/>
                <w:hideMark/>
              </w:tcPr>
            </w:tcPrChange>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Change w:id="8785" w:author="Brian Bohman" w:date="2021-10-27T05:58:00Z">
              <w:tcPr>
                <w:tcW w:w="864" w:type="dxa"/>
                <w:vAlign w:val="center"/>
                <w:hideMark/>
              </w:tcPr>
            </w:tcPrChange>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86" w:author="Brian Bohman" w:date="2021-10-27T05:58:00Z">
              <w:tcPr>
                <w:tcW w:w="1152" w:type="dxa"/>
                <w:vAlign w:val="center"/>
                <w:hideMark/>
              </w:tcPr>
            </w:tcPrChange>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87" w:author="Brian Bohman" w:date="2021-10-27T05:58:00Z">
              <w:tcPr>
                <w:tcW w:w="504" w:type="dxa"/>
                <w:vAlign w:val="center"/>
                <w:hideMark/>
              </w:tcPr>
            </w:tcPrChange>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788" w:author="Brian Bohman" w:date="2021-10-27T05:58:00Z">
              <w:tcPr>
                <w:tcW w:w="1008" w:type="dxa"/>
                <w:vAlign w:val="center"/>
                <w:hideMark/>
              </w:tcPr>
            </w:tcPrChange>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789" w:author="Brian Bohman" w:date="2021-10-27T05:58:00Z">
              <w:tcPr>
                <w:tcW w:w="1008" w:type="dxa"/>
                <w:vAlign w:val="center"/>
                <w:hideMark/>
              </w:tcPr>
            </w:tcPrChange>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90" w:author="Brian Bohman" w:date="2021-10-27T05:58:00Z">
              <w:tcPr>
                <w:tcW w:w="720" w:type="dxa"/>
                <w:vAlign w:val="center"/>
                <w:hideMark/>
              </w:tcPr>
            </w:tcPrChange>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791" w:author="Brian Bohman" w:date="2021-10-27T05:58:00Z">
              <w:tcPr>
                <w:tcW w:w="1008" w:type="dxa"/>
                <w:vAlign w:val="center"/>
                <w:hideMark/>
              </w:tcPr>
            </w:tcPrChange>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92" w:author="Brian Bohman" w:date="2021-10-27T05:58:00Z">
              <w:tcPr>
                <w:tcW w:w="1152" w:type="dxa"/>
                <w:vAlign w:val="center"/>
                <w:hideMark/>
              </w:tcPr>
            </w:tcPrChange>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8793" w:author="Brian Bohman" w:date="2021-10-27T05:58:00Z">
              <w:tcPr>
                <w:tcW w:w="1008" w:type="dxa"/>
                <w:vAlign w:val="center"/>
                <w:hideMark/>
              </w:tcPr>
            </w:tcPrChange>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17B7E87A" w14:textId="77777777" w:rsidTr="00E419CD">
        <w:trPr>
          <w:trHeight w:val="165"/>
          <w:trPrChange w:id="8794" w:author="Brian Bohman" w:date="2021-10-27T05:58:00Z">
            <w:trPr>
              <w:trHeight w:val="165"/>
            </w:trPr>
          </w:trPrChange>
        </w:trPr>
        <w:tc>
          <w:tcPr>
            <w:tcW w:w="360" w:type="dxa"/>
            <w:vAlign w:val="center"/>
            <w:hideMark/>
            <w:tcPrChange w:id="8795" w:author="Brian Bohman" w:date="2021-10-27T05:58:00Z">
              <w:tcPr>
                <w:tcW w:w="360" w:type="dxa"/>
                <w:vAlign w:val="center"/>
                <w:hideMark/>
              </w:tcPr>
            </w:tcPrChange>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Change w:id="8796" w:author="Brian Bohman" w:date="2021-10-27T05:58:00Z">
              <w:tcPr>
                <w:tcW w:w="864" w:type="dxa"/>
                <w:vAlign w:val="center"/>
                <w:hideMark/>
              </w:tcPr>
            </w:tcPrChange>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97" w:author="Brian Bohman" w:date="2021-10-27T05:58:00Z">
              <w:tcPr>
                <w:tcW w:w="1152" w:type="dxa"/>
                <w:vAlign w:val="center"/>
                <w:hideMark/>
              </w:tcPr>
            </w:tcPrChange>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798" w:author="Brian Bohman" w:date="2021-10-27T05:58:00Z">
              <w:tcPr>
                <w:tcW w:w="504" w:type="dxa"/>
                <w:vAlign w:val="center"/>
                <w:hideMark/>
              </w:tcPr>
            </w:tcPrChange>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799" w:author="Brian Bohman" w:date="2021-10-27T05:58:00Z">
              <w:tcPr>
                <w:tcW w:w="1008" w:type="dxa"/>
                <w:vAlign w:val="center"/>
                <w:hideMark/>
              </w:tcPr>
            </w:tcPrChange>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800" w:author="Brian Bohman" w:date="2021-10-27T05:58:00Z">
              <w:tcPr>
                <w:tcW w:w="1008" w:type="dxa"/>
                <w:vAlign w:val="center"/>
                <w:hideMark/>
              </w:tcPr>
            </w:tcPrChange>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01" w:author="Brian Bohman" w:date="2021-10-27T05:58:00Z">
              <w:tcPr>
                <w:tcW w:w="720" w:type="dxa"/>
                <w:vAlign w:val="center"/>
                <w:hideMark/>
              </w:tcPr>
            </w:tcPrChange>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02" w:author="Brian Bohman" w:date="2021-10-27T05:58:00Z">
              <w:tcPr>
                <w:tcW w:w="1008" w:type="dxa"/>
                <w:vAlign w:val="center"/>
                <w:hideMark/>
              </w:tcPr>
            </w:tcPrChange>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03" w:author="Brian Bohman" w:date="2021-10-27T05:58:00Z">
              <w:tcPr>
                <w:tcW w:w="1152" w:type="dxa"/>
                <w:vAlign w:val="center"/>
                <w:hideMark/>
              </w:tcPr>
            </w:tcPrChange>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8804" w:author="Brian Bohman" w:date="2021-10-27T05:58:00Z">
              <w:tcPr>
                <w:tcW w:w="1008" w:type="dxa"/>
                <w:vAlign w:val="center"/>
                <w:hideMark/>
              </w:tcPr>
            </w:tcPrChange>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6E9F08EE" w14:textId="77777777" w:rsidTr="00E419CD">
        <w:trPr>
          <w:trHeight w:val="165"/>
          <w:trPrChange w:id="8805" w:author="Brian Bohman" w:date="2021-10-27T05:58:00Z">
            <w:trPr>
              <w:trHeight w:val="165"/>
            </w:trPr>
          </w:trPrChange>
        </w:trPr>
        <w:tc>
          <w:tcPr>
            <w:tcW w:w="360" w:type="dxa"/>
            <w:vAlign w:val="center"/>
            <w:hideMark/>
            <w:tcPrChange w:id="8806" w:author="Brian Bohman" w:date="2021-10-27T05:58:00Z">
              <w:tcPr>
                <w:tcW w:w="360" w:type="dxa"/>
                <w:vAlign w:val="center"/>
                <w:hideMark/>
              </w:tcPr>
            </w:tcPrChange>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Change w:id="8807" w:author="Brian Bohman" w:date="2021-10-27T05:58:00Z">
              <w:tcPr>
                <w:tcW w:w="864" w:type="dxa"/>
                <w:vAlign w:val="center"/>
                <w:hideMark/>
              </w:tcPr>
            </w:tcPrChange>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08" w:author="Brian Bohman" w:date="2021-10-27T05:58:00Z">
              <w:tcPr>
                <w:tcW w:w="1152" w:type="dxa"/>
                <w:vAlign w:val="center"/>
                <w:hideMark/>
              </w:tcPr>
            </w:tcPrChange>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809" w:author="Brian Bohman" w:date="2021-10-27T05:58:00Z">
              <w:tcPr>
                <w:tcW w:w="504" w:type="dxa"/>
                <w:vAlign w:val="center"/>
                <w:hideMark/>
              </w:tcPr>
            </w:tcPrChange>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810" w:author="Brian Bohman" w:date="2021-10-27T05:58:00Z">
              <w:tcPr>
                <w:tcW w:w="1008" w:type="dxa"/>
                <w:vAlign w:val="center"/>
                <w:hideMark/>
              </w:tcPr>
            </w:tcPrChange>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811" w:author="Brian Bohman" w:date="2021-10-27T05:58:00Z">
              <w:tcPr>
                <w:tcW w:w="1008" w:type="dxa"/>
                <w:vAlign w:val="center"/>
                <w:hideMark/>
              </w:tcPr>
            </w:tcPrChange>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12" w:author="Brian Bohman" w:date="2021-10-27T05:58:00Z">
              <w:tcPr>
                <w:tcW w:w="720" w:type="dxa"/>
                <w:vAlign w:val="center"/>
                <w:hideMark/>
              </w:tcPr>
            </w:tcPrChange>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13" w:author="Brian Bohman" w:date="2021-10-27T05:58:00Z">
              <w:tcPr>
                <w:tcW w:w="1008" w:type="dxa"/>
                <w:vAlign w:val="center"/>
                <w:hideMark/>
              </w:tcPr>
            </w:tcPrChange>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14" w:author="Brian Bohman" w:date="2021-10-27T05:58:00Z">
              <w:tcPr>
                <w:tcW w:w="1152" w:type="dxa"/>
                <w:vAlign w:val="center"/>
                <w:hideMark/>
              </w:tcPr>
            </w:tcPrChange>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8815" w:author="Brian Bohman" w:date="2021-10-27T05:58:00Z">
              <w:tcPr>
                <w:tcW w:w="1008" w:type="dxa"/>
                <w:vAlign w:val="center"/>
                <w:hideMark/>
              </w:tcPr>
            </w:tcPrChange>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5C8F3FA" w14:textId="77777777" w:rsidTr="00E419CD">
        <w:trPr>
          <w:trHeight w:val="165"/>
          <w:trPrChange w:id="8816" w:author="Brian Bohman" w:date="2021-10-27T05:58:00Z">
            <w:trPr>
              <w:trHeight w:val="165"/>
            </w:trPr>
          </w:trPrChange>
        </w:trPr>
        <w:tc>
          <w:tcPr>
            <w:tcW w:w="360" w:type="dxa"/>
            <w:vAlign w:val="center"/>
            <w:hideMark/>
            <w:tcPrChange w:id="8817" w:author="Brian Bohman" w:date="2021-10-27T05:58:00Z">
              <w:tcPr>
                <w:tcW w:w="360" w:type="dxa"/>
                <w:vAlign w:val="center"/>
                <w:hideMark/>
              </w:tcPr>
            </w:tcPrChange>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Change w:id="8818" w:author="Brian Bohman" w:date="2021-10-27T05:58:00Z">
              <w:tcPr>
                <w:tcW w:w="864" w:type="dxa"/>
                <w:vAlign w:val="center"/>
                <w:hideMark/>
              </w:tcPr>
            </w:tcPrChange>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19" w:author="Brian Bohman" w:date="2021-10-27T05:58:00Z">
              <w:tcPr>
                <w:tcW w:w="1152" w:type="dxa"/>
                <w:vAlign w:val="center"/>
                <w:hideMark/>
              </w:tcPr>
            </w:tcPrChange>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820" w:author="Brian Bohman" w:date="2021-10-27T05:58:00Z">
              <w:tcPr>
                <w:tcW w:w="504" w:type="dxa"/>
                <w:vAlign w:val="center"/>
                <w:hideMark/>
              </w:tcPr>
            </w:tcPrChange>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821" w:author="Brian Bohman" w:date="2021-10-27T05:58:00Z">
              <w:tcPr>
                <w:tcW w:w="1008" w:type="dxa"/>
                <w:vAlign w:val="center"/>
                <w:hideMark/>
              </w:tcPr>
            </w:tcPrChange>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822" w:author="Brian Bohman" w:date="2021-10-27T05:58:00Z">
              <w:tcPr>
                <w:tcW w:w="1008" w:type="dxa"/>
                <w:vAlign w:val="center"/>
                <w:hideMark/>
              </w:tcPr>
            </w:tcPrChange>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23" w:author="Brian Bohman" w:date="2021-10-27T05:58:00Z">
              <w:tcPr>
                <w:tcW w:w="720" w:type="dxa"/>
                <w:vAlign w:val="center"/>
                <w:hideMark/>
              </w:tcPr>
            </w:tcPrChange>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24" w:author="Brian Bohman" w:date="2021-10-27T05:58:00Z">
              <w:tcPr>
                <w:tcW w:w="1008" w:type="dxa"/>
                <w:vAlign w:val="center"/>
                <w:hideMark/>
              </w:tcPr>
            </w:tcPrChange>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25" w:author="Brian Bohman" w:date="2021-10-27T05:58:00Z">
              <w:tcPr>
                <w:tcW w:w="1152" w:type="dxa"/>
                <w:vAlign w:val="center"/>
                <w:hideMark/>
              </w:tcPr>
            </w:tcPrChange>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440" w:type="dxa"/>
            <w:vAlign w:val="center"/>
            <w:hideMark/>
            <w:tcPrChange w:id="8826" w:author="Brian Bohman" w:date="2021-10-27T05:58:00Z">
              <w:tcPr>
                <w:tcW w:w="1008" w:type="dxa"/>
                <w:vAlign w:val="center"/>
                <w:hideMark/>
              </w:tcPr>
            </w:tcPrChange>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5A6E59C" w14:textId="77777777" w:rsidTr="00E419CD">
        <w:trPr>
          <w:trHeight w:val="180"/>
          <w:trPrChange w:id="8827" w:author="Brian Bohman" w:date="2021-10-27T05:58:00Z">
            <w:trPr>
              <w:trHeight w:val="180"/>
            </w:trPr>
          </w:trPrChange>
        </w:trPr>
        <w:tc>
          <w:tcPr>
            <w:tcW w:w="360" w:type="dxa"/>
            <w:vAlign w:val="center"/>
            <w:hideMark/>
            <w:tcPrChange w:id="8828" w:author="Brian Bohman" w:date="2021-10-27T05:58:00Z">
              <w:tcPr>
                <w:tcW w:w="360" w:type="dxa"/>
                <w:vAlign w:val="center"/>
                <w:hideMark/>
              </w:tcPr>
            </w:tcPrChange>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Change w:id="8829" w:author="Brian Bohman" w:date="2021-10-27T05:58:00Z">
              <w:tcPr>
                <w:tcW w:w="864" w:type="dxa"/>
                <w:vAlign w:val="center"/>
                <w:hideMark/>
              </w:tcPr>
            </w:tcPrChange>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30" w:author="Brian Bohman" w:date="2021-10-27T05:58:00Z">
              <w:tcPr>
                <w:tcW w:w="1152" w:type="dxa"/>
                <w:vAlign w:val="center"/>
                <w:hideMark/>
              </w:tcPr>
            </w:tcPrChange>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831" w:author="Brian Bohman" w:date="2021-10-27T05:58:00Z">
              <w:tcPr>
                <w:tcW w:w="504" w:type="dxa"/>
                <w:vAlign w:val="center"/>
                <w:hideMark/>
              </w:tcPr>
            </w:tcPrChange>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832" w:author="Brian Bohman" w:date="2021-10-27T05:58:00Z">
              <w:tcPr>
                <w:tcW w:w="1008" w:type="dxa"/>
                <w:vAlign w:val="center"/>
                <w:hideMark/>
              </w:tcPr>
            </w:tcPrChange>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833" w:author="Brian Bohman" w:date="2021-10-27T05:58:00Z">
              <w:tcPr>
                <w:tcW w:w="1008" w:type="dxa"/>
                <w:vAlign w:val="center"/>
                <w:hideMark/>
              </w:tcPr>
            </w:tcPrChange>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34" w:author="Brian Bohman" w:date="2021-10-27T05:58:00Z">
              <w:tcPr>
                <w:tcW w:w="720" w:type="dxa"/>
                <w:vAlign w:val="center"/>
                <w:hideMark/>
              </w:tcPr>
            </w:tcPrChange>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35" w:author="Brian Bohman" w:date="2021-10-27T05:58:00Z">
              <w:tcPr>
                <w:tcW w:w="1008" w:type="dxa"/>
                <w:vAlign w:val="center"/>
                <w:hideMark/>
              </w:tcPr>
            </w:tcPrChange>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36" w:author="Brian Bohman" w:date="2021-10-27T05:58:00Z">
              <w:tcPr>
                <w:tcW w:w="1152" w:type="dxa"/>
                <w:vAlign w:val="center"/>
                <w:hideMark/>
              </w:tcPr>
            </w:tcPrChange>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440" w:type="dxa"/>
            <w:vAlign w:val="center"/>
            <w:hideMark/>
            <w:tcPrChange w:id="8837" w:author="Brian Bohman" w:date="2021-10-27T05:58:00Z">
              <w:tcPr>
                <w:tcW w:w="1008" w:type="dxa"/>
                <w:vAlign w:val="center"/>
                <w:hideMark/>
              </w:tcPr>
            </w:tcPrChange>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15914F19" w14:textId="77777777" w:rsidTr="00E419CD">
        <w:trPr>
          <w:trHeight w:val="165"/>
          <w:trPrChange w:id="8838" w:author="Brian Bohman" w:date="2021-10-27T05:58:00Z">
            <w:trPr>
              <w:trHeight w:val="165"/>
            </w:trPr>
          </w:trPrChange>
        </w:trPr>
        <w:tc>
          <w:tcPr>
            <w:tcW w:w="360" w:type="dxa"/>
            <w:vAlign w:val="center"/>
            <w:hideMark/>
            <w:tcPrChange w:id="8839" w:author="Brian Bohman" w:date="2021-10-27T05:58:00Z">
              <w:tcPr>
                <w:tcW w:w="360" w:type="dxa"/>
                <w:vAlign w:val="center"/>
                <w:hideMark/>
              </w:tcPr>
            </w:tcPrChange>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Change w:id="8840" w:author="Brian Bohman" w:date="2021-10-27T05:58:00Z">
              <w:tcPr>
                <w:tcW w:w="864" w:type="dxa"/>
                <w:vAlign w:val="center"/>
                <w:hideMark/>
              </w:tcPr>
            </w:tcPrChange>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41" w:author="Brian Bohman" w:date="2021-10-27T05:58:00Z">
              <w:tcPr>
                <w:tcW w:w="1152" w:type="dxa"/>
                <w:vAlign w:val="center"/>
                <w:hideMark/>
              </w:tcPr>
            </w:tcPrChange>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842" w:author="Brian Bohman" w:date="2021-10-27T05:58:00Z">
              <w:tcPr>
                <w:tcW w:w="504" w:type="dxa"/>
                <w:vAlign w:val="center"/>
                <w:hideMark/>
              </w:tcPr>
            </w:tcPrChange>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843" w:author="Brian Bohman" w:date="2021-10-27T05:58:00Z">
              <w:tcPr>
                <w:tcW w:w="1008" w:type="dxa"/>
                <w:vAlign w:val="center"/>
                <w:hideMark/>
              </w:tcPr>
            </w:tcPrChange>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844" w:author="Brian Bohman" w:date="2021-10-27T05:58:00Z">
              <w:tcPr>
                <w:tcW w:w="1008" w:type="dxa"/>
                <w:vAlign w:val="center"/>
                <w:hideMark/>
              </w:tcPr>
            </w:tcPrChange>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45" w:author="Brian Bohman" w:date="2021-10-27T05:58:00Z">
              <w:tcPr>
                <w:tcW w:w="720" w:type="dxa"/>
                <w:vAlign w:val="center"/>
                <w:hideMark/>
              </w:tcPr>
            </w:tcPrChange>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46" w:author="Brian Bohman" w:date="2021-10-27T05:58:00Z">
              <w:tcPr>
                <w:tcW w:w="1008" w:type="dxa"/>
                <w:vAlign w:val="center"/>
                <w:hideMark/>
              </w:tcPr>
            </w:tcPrChange>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47" w:author="Brian Bohman" w:date="2021-10-27T05:58:00Z">
              <w:tcPr>
                <w:tcW w:w="1152" w:type="dxa"/>
                <w:vAlign w:val="center"/>
                <w:hideMark/>
              </w:tcPr>
            </w:tcPrChange>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8848" w:author="Brian Bohman" w:date="2021-10-27T05:58:00Z">
              <w:tcPr>
                <w:tcW w:w="1008" w:type="dxa"/>
                <w:vAlign w:val="center"/>
                <w:hideMark/>
              </w:tcPr>
            </w:tcPrChange>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6FA2C1A0" w14:textId="77777777" w:rsidTr="00E419CD">
        <w:trPr>
          <w:trHeight w:val="165"/>
          <w:trPrChange w:id="8849" w:author="Brian Bohman" w:date="2021-10-27T05:58:00Z">
            <w:trPr>
              <w:trHeight w:val="165"/>
            </w:trPr>
          </w:trPrChange>
        </w:trPr>
        <w:tc>
          <w:tcPr>
            <w:tcW w:w="360" w:type="dxa"/>
            <w:vAlign w:val="center"/>
            <w:hideMark/>
            <w:tcPrChange w:id="8850" w:author="Brian Bohman" w:date="2021-10-27T05:58:00Z">
              <w:tcPr>
                <w:tcW w:w="360" w:type="dxa"/>
                <w:vAlign w:val="center"/>
                <w:hideMark/>
              </w:tcPr>
            </w:tcPrChange>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Change w:id="8851" w:author="Brian Bohman" w:date="2021-10-27T05:58:00Z">
              <w:tcPr>
                <w:tcW w:w="864" w:type="dxa"/>
                <w:vAlign w:val="center"/>
                <w:hideMark/>
              </w:tcPr>
            </w:tcPrChange>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52" w:author="Brian Bohman" w:date="2021-10-27T05:58:00Z">
              <w:tcPr>
                <w:tcW w:w="1152" w:type="dxa"/>
                <w:vAlign w:val="center"/>
                <w:hideMark/>
              </w:tcPr>
            </w:tcPrChange>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853" w:author="Brian Bohman" w:date="2021-10-27T05:58:00Z">
              <w:tcPr>
                <w:tcW w:w="504" w:type="dxa"/>
                <w:vAlign w:val="center"/>
                <w:hideMark/>
              </w:tcPr>
            </w:tcPrChange>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854" w:author="Brian Bohman" w:date="2021-10-27T05:58:00Z">
              <w:tcPr>
                <w:tcW w:w="1008" w:type="dxa"/>
                <w:vAlign w:val="center"/>
                <w:hideMark/>
              </w:tcPr>
            </w:tcPrChange>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855" w:author="Brian Bohman" w:date="2021-10-27T05:58:00Z">
              <w:tcPr>
                <w:tcW w:w="1008" w:type="dxa"/>
                <w:vAlign w:val="center"/>
                <w:hideMark/>
              </w:tcPr>
            </w:tcPrChange>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56" w:author="Brian Bohman" w:date="2021-10-27T05:58:00Z">
              <w:tcPr>
                <w:tcW w:w="720" w:type="dxa"/>
                <w:vAlign w:val="center"/>
                <w:hideMark/>
              </w:tcPr>
            </w:tcPrChange>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57" w:author="Brian Bohman" w:date="2021-10-27T05:58:00Z">
              <w:tcPr>
                <w:tcW w:w="1008" w:type="dxa"/>
                <w:vAlign w:val="center"/>
                <w:hideMark/>
              </w:tcPr>
            </w:tcPrChange>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58" w:author="Brian Bohman" w:date="2021-10-27T05:58:00Z">
              <w:tcPr>
                <w:tcW w:w="1152" w:type="dxa"/>
                <w:vAlign w:val="center"/>
                <w:hideMark/>
              </w:tcPr>
            </w:tcPrChange>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440" w:type="dxa"/>
            <w:vAlign w:val="center"/>
            <w:hideMark/>
            <w:tcPrChange w:id="8859" w:author="Brian Bohman" w:date="2021-10-27T05:58:00Z">
              <w:tcPr>
                <w:tcW w:w="1008" w:type="dxa"/>
                <w:vAlign w:val="center"/>
                <w:hideMark/>
              </w:tcPr>
            </w:tcPrChange>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FE32C22" w14:textId="77777777" w:rsidTr="00E419CD">
        <w:trPr>
          <w:trHeight w:val="165"/>
          <w:trPrChange w:id="8860" w:author="Brian Bohman" w:date="2021-10-27T05:58:00Z">
            <w:trPr>
              <w:trHeight w:val="165"/>
            </w:trPr>
          </w:trPrChange>
        </w:trPr>
        <w:tc>
          <w:tcPr>
            <w:tcW w:w="360" w:type="dxa"/>
            <w:vAlign w:val="center"/>
            <w:hideMark/>
            <w:tcPrChange w:id="8861" w:author="Brian Bohman" w:date="2021-10-27T05:58:00Z">
              <w:tcPr>
                <w:tcW w:w="360" w:type="dxa"/>
                <w:vAlign w:val="center"/>
                <w:hideMark/>
              </w:tcPr>
            </w:tcPrChange>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Change w:id="8862" w:author="Brian Bohman" w:date="2021-10-27T05:58:00Z">
              <w:tcPr>
                <w:tcW w:w="864" w:type="dxa"/>
                <w:vAlign w:val="center"/>
                <w:hideMark/>
              </w:tcPr>
            </w:tcPrChange>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63" w:author="Brian Bohman" w:date="2021-10-27T05:58:00Z">
              <w:tcPr>
                <w:tcW w:w="1152" w:type="dxa"/>
                <w:vAlign w:val="center"/>
                <w:hideMark/>
              </w:tcPr>
            </w:tcPrChange>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864" w:author="Brian Bohman" w:date="2021-10-27T05:58:00Z">
              <w:tcPr>
                <w:tcW w:w="504" w:type="dxa"/>
                <w:vAlign w:val="center"/>
                <w:hideMark/>
              </w:tcPr>
            </w:tcPrChange>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865" w:author="Brian Bohman" w:date="2021-10-27T05:58:00Z">
              <w:tcPr>
                <w:tcW w:w="1008" w:type="dxa"/>
                <w:vAlign w:val="center"/>
                <w:hideMark/>
              </w:tcPr>
            </w:tcPrChange>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866" w:author="Brian Bohman" w:date="2021-10-27T05:58:00Z">
              <w:tcPr>
                <w:tcW w:w="1008" w:type="dxa"/>
                <w:vAlign w:val="center"/>
                <w:hideMark/>
              </w:tcPr>
            </w:tcPrChange>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67" w:author="Brian Bohman" w:date="2021-10-27T05:58:00Z">
              <w:tcPr>
                <w:tcW w:w="720" w:type="dxa"/>
                <w:vAlign w:val="center"/>
                <w:hideMark/>
              </w:tcPr>
            </w:tcPrChange>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68" w:author="Brian Bohman" w:date="2021-10-27T05:58:00Z">
              <w:tcPr>
                <w:tcW w:w="1008" w:type="dxa"/>
                <w:vAlign w:val="center"/>
                <w:hideMark/>
              </w:tcPr>
            </w:tcPrChange>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69" w:author="Brian Bohman" w:date="2021-10-27T05:58:00Z">
              <w:tcPr>
                <w:tcW w:w="1152" w:type="dxa"/>
                <w:vAlign w:val="center"/>
                <w:hideMark/>
              </w:tcPr>
            </w:tcPrChange>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870" w:author="Brian Bohman" w:date="2021-10-27T05:58:00Z">
              <w:tcPr>
                <w:tcW w:w="1008" w:type="dxa"/>
                <w:vAlign w:val="center"/>
                <w:hideMark/>
              </w:tcPr>
            </w:tcPrChange>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6DC058F" w14:textId="77777777" w:rsidTr="00E419CD">
        <w:trPr>
          <w:trHeight w:val="165"/>
          <w:trPrChange w:id="8871" w:author="Brian Bohman" w:date="2021-10-27T05:58:00Z">
            <w:trPr>
              <w:trHeight w:val="165"/>
            </w:trPr>
          </w:trPrChange>
        </w:trPr>
        <w:tc>
          <w:tcPr>
            <w:tcW w:w="360" w:type="dxa"/>
            <w:vAlign w:val="center"/>
            <w:hideMark/>
            <w:tcPrChange w:id="8872" w:author="Brian Bohman" w:date="2021-10-27T05:58:00Z">
              <w:tcPr>
                <w:tcW w:w="360" w:type="dxa"/>
                <w:vAlign w:val="center"/>
                <w:hideMark/>
              </w:tcPr>
            </w:tcPrChange>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Change w:id="8873" w:author="Brian Bohman" w:date="2021-10-27T05:58:00Z">
              <w:tcPr>
                <w:tcW w:w="864" w:type="dxa"/>
                <w:vAlign w:val="center"/>
                <w:hideMark/>
              </w:tcPr>
            </w:tcPrChange>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74" w:author="Brian Bohman" w:date="2021-10-27T05:58:00Z">
              <w:tcPr>
                <w:tcW w:w="1152" w:type="dxa"/>
                <w:vAlign w:val="center"/>
                <w:hideMark/>
              </w:tcPr>
            </w:tcPrChange>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875" w:author="Brian Bohman" w:date="2021-10-27T05:58:00Z">
              <w:tcPr>
                <w:tcW w:w="504" w:type="dxa"/>
                <w:vAlign w:val="center"/>
                <w:hideMark/>
              </w:tcPr>
            </w:tcPrChange>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876" w:author="Brian Bohman" w:date="2021-10-27T05:58:00Z">
              <w:tcPr>
                <w:tcW w:w="1008" w:type="dxa"/>
                <w:vAlign w:val="center"/>
                <w:hideMark/>
              </w:tcPr>
            </w:tcPrChange>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877" w:author="Brian Bohman" w:date="2021-10-27T05:58:00Z">
              <w:tcPr>
                <w:tcW w:w="1008" w:type="dxa"/>
                <w:vAlign w:val="center"/>
                <w:hideMark/>
              </w:tcPr>
            </w:tcPrChange>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78" w:author="Brian Bohman" w:date="2021-10-27T05:58:00Z">
              <w:tcPr>
                <w:tcW w:w="720" w:type="dxa"/>
                <w:vAlign w:val="center"/>
                <w:hideMark/>
              </w:tcPr>
            </w:tcPrChange>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79" w:author="Brian Bohman" w:date="2021-10-27T05:58:00Z">
              <w:tcPr>
                <w:tcW w:w="1008" w:type="dxa"/>
                <w:vAlign w:val="center"/>
                <w:hideMark/>
              </w:tcPr>
            </w:tcPrChange>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80" w:author="Brian Bohman" w:date="2021-10-27T05:58:00Z">
              <w:tcPr>
                <w:tcW w:w="1152" w:type="dxa"/>
                <w:vAlign w:val="center"/>
                <w:hideMark/>
              </w:tcPr>
            </w:tcPrChange>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881" w:author="Brian Bohman" w:date="2021-10-27T05:58:00Z">
              <w:tcPr>
                <w:tcW w:w="1008" w:type="dxa"/>
                <w:vAlign w:val="center"/>
                <w:hideMark/>
              </w:tcPr>
            </w:tcPrChange>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3C4880E2" w14:textId="77777777" w:rsidTr="00E419CD">
        <w:trPr>
          <w:trHeight w:val="165"/>
          <w:trPrChange w:id="8882" w:author="Brian Bohman" w:date="2021-10-27T05:58:00Z">
            <w:trPr>
              <w:trHeight w:val="165"/>
            </w:trPr>
          </w:trPrChange>
        </w:trPr>
        <w:tc>
          <w:tcPr>
            <w:tcW w:w="360" w:type="dxa"/>
            <w:vAlign w:val="center"/>
            <w:hideMark/>
            <w:tcPrChange w:id="8883" w:author="Brian Bohman" w:date="2021-10-27T05:58:00Z">
              <w:tcPr>
                <w:tcW w:w="360" w:type="dxa"/>
                <w:vAlign w:val="center"/>
                <w:hideMark/>
              </w:tcPr>
            </w:tcPrChange>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Change w:id="8884" w:author="Brian Bohman" w:date="2021-10-27T05:58:00Z">
              <w:tcPr>
                <w:tcW w:w="864" w:type="dxa"/>
                <w:vAlign w:val="center"/>
                <w:hideMark/>
              </w:tcPr>
            </w:tcPrChange>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85" w:author="Brian Bohman" w:date="2021-10-27T05:58:00Z">
              <w:tcPr>
                <w:tcW w:w="1152" w:type="dxa"/>
                <w:vAlign w:val="center"/>
                <w:hideMark/>
              </w:tcPr>
            </w:tcPrChange>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86" w:author="Brian Bohman" w:date="2021-10-27T05:58:00Z">
              <w:tcPr>
                <w:tcW w:w="504" w:type="dxa"/>
                <w:vAlign w:val="center"/>
                <w:hideMark/>
              </w:tcPr>
            </w:tcPrChange>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887" w:author="Brian Bohman" w:date="2021-10-27T05:58:00Z">
              <w:tcPr>
                <w:tcW w:w="1008" w:type="dxa"/>
                <w:vAlign w:val="center"/>
                <w:hideMark/>
              </w:tcPr>
            </w:tcPrChange>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888" w:author="Brian Bohman" w:date="2021-10-27T05:58:00Z">
              <w:tcPr>
                <w:tcW w:w="1008" w:type="dxa"/>
                <w:vAlign w:val="center"/>
                <w:hideMark/>
              </w:tcPr>
            </w:tcPrChange>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89" w:author="Brian Bohman" w:date="2021-10-27T05:58:00Z">
              <w:tcPr>
                <w:tcW w:w="720" w:type="dxa"/>
                <w:vAlign w:val="center"/>
                <w:hideMark/>
              </w:tcPr>
            </w:tcPrChange>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90" w:author="Brian Bohman" w:date="2021-10-27T05:58:00Z">
              <w:tcPr>
                <w:tcW w:w="1008" w:type="dxa"/>
                <w:vAlign w:val="center"/>
                <w:hideMark/>
              </w:tcPr>
            </w:tcPrChange>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91" w:author="Brian Bohman" w:date="2021-10-27T05:58:00Z">
              <w:tcPr>
                <w:tcW w:w="1152" w:type="dxa"/>
                <w:vAlign w:val="center"/>
                <w:hideMark/>
              </w:tcPr>
            </w:tcPrChange>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440" w:type="dxa"/>
            <w:vAlign w:val="center"/>
            <w:hideMark/>
            <w:tcPrChange w:id="8892" w:author="Brian Bohman" w:date="2021-10-27T05:58:00Z">
              <w:tcPr>
                <w:tcW w:w="1008" w:type="dxa"/>
                <w:vAlign w:val="center"/>
                <w:hideMark/>
              </w:tcPr>
            </w:tcPrChange>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19CD" w:rsidRPr="009B3DCC" w14:paraId="4BBFF160" w14:textId="77777777" w:rsidTr="00E419CD">
        <w:trPr>
          <w:trHeight w:val="165"/>
          <w:trPrChange w:id="8893" w:author="Brian Bohman" w:date="2021-10-27T05:58:00Z">
            <w:trPr>
              <w:trHeight w:val="165"/>
            </w:trPr>
          </w:trPrChange>
        </w:trPr>
        <w:tc>
          <w:tcPr>
            <w:tcW w:w="360" w:type="dxa"/>
            <w:vAlign w:val="center"/>
            <w:hideMark/>
            <w:tcPrChange w:id="8894" w:author="Brian Bohman" w:date="2021-10-27T05:58:00Z">
              <w:tcPr>
                <w:tcW w:w="360" w:type="dxa"/>
                <w:vAlign w:val="center"/>
                <w:hideMark/>
              </w:tcPr>
            </w:tcPrChange>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Change w:id="8895" w:author="Brian Bohman" w:date="2021-10-27T05:58:00Z">
              <w:tcPr>
                <w:tcW w:w="864" w:type="dxa"/>
                <w:vAlign w:val="center"/>
                <w:hideMark/>
              </w:tcPr>
            </w:tcPrChange>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96" w:author="Brian Bohman" w:date="2021-10-27T05:58:00Z">
              <w:tcPr>
                <w:tcW w:w="1152" w:type="dxa"/>
                <w:vAlign w:val="center"/>
                <w:hideMark/>
              </w:tcPr>
            </w:tcPrChange>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97" w:author="Brian Bohman" w:date="2021-10-27T05:58:00Z">
              <w:tcPr>
                <w:tcW w:w="504" w:type="dxa"/>
                <w:vAlign w:val="center"/>
                <w:hideMark/>
              </w:tcPr>
            </w:tcPrChange>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898" w:author="Brian Bohman" w:date="2021-10-27T05:58:00Z">
              <w:tcPr>
                <w:tcW w:w="1008" w:type="dxa"/>
                <w:vAlign w:val="center"/>
                <w:hideMark/>
              </w:tcPr>
            </w:tcPrChange>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899" w:author="Brian Bohman" w:date="2021-10-27T05:58:00Z">
              <w:tcPr>
                <w:tcW w:w="1008" w:type="dxa"/>
                <w:vAlign w:val="center"/>
                <w:hideMark/>
              </w:tcPr>
            </w:tcPrChange>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00" w:author="Brian Bohman" w:date="2021-10-27T05:58:00Z">
              <w:tcPr>
                <w:tcW w:w="720" w:type="dxa"/>
                <w:vAlign w:val="center"/>
                <w:hideMark/>
              </w:tcPr>
            </w:tcPrChange>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01" w:author="Brian Bohman" w:date="2021-10-27T05:58:00Z">
              <w:tcPr>
                <w:tcW w:w="1008" w:type="dxa"/>
                <w:vAlign w:val="center"/>
                <w:hideMark/>
              </w:tcPr>
            </w:tcPrChange>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02" w:author="Brian Bohman" w:date="2021-10-27T05:58:00Z">
              <w:tcPr>
                <w:tcW w:w="1152" w:type="dxa"/>
                <w:vAlign w:val="center"/>
                <w:hideMark/>
              </w:tcPr>
            </w:tcPrChange>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8903" w:author="Brian Bohman" w:date="2021-10-27T05:58:00Z">
              <w:tcPr>
                <w:tcW w:w="1008" w:type="dxa"/>
                <w:vAlign w:val="center"/>
                <w:hideMark/>
              </w:tcPr>
            </w:tcPrChange>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19CD" w:rsidRPr="009B3DCC" w14:paraId="37A44A10" w14:textId="77777777" w:rsidTr="00E419CD">
        <w:trPr>
          <w:trHeight w:val="165"/>
          <w:trPrChange w:id="8904" w:author="Brian Bohman" w:date="2021-10-27T05:58:00Z">
            <w:trPr>
              <w:trHeight w:val="165"/>
            </w:trPr>
          </w:trPrChange>
        </w:trPr>
        <w:tc>
          <w:tcPr>
            <w:tcW w:w="360" w:type="dxa"/>
            <w:vAlign w:val="center"/>
            <w:hideMark/>
            <w:tcPrChange w:id="8905" w:author="Brian Bohman" w:date="2021-10-27T05:58:00Z">
              <w:tcPr>
                <w:tcW w:w="360" w:type="dxa"/>
                <w:vAlign w:val="center"/>
                <w:hideMark/>
              </w:tcPr>
            </w:tcPrChange>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Change w:id="8906" w:author="Brian Bohman" w:date="2021-10-27T05:58:00Z">
              <w:tcPr>
                <w:tcW w:w="864" w:type="dxa"/>
                <w:vAlign w:val="center"/>
                <w:hideMark/>
              </w:tcPr>
            </w:tcPrChange>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07" w:author="Brian Bohman" w:date="2021-10-27T05:58:00Z">
              <w:tcPr>
                <w:tcW w:w="1152" w:type="dxa"/>
                <w:vAlign w:val="center"/>
                <w:hideMark/>
              </w:tcPr>
            </w:tcPrChange>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08" w:author="Brian Bohman" w:date="2021-10-27T05:58:00Z">
              <w:tcPr>
                <w:tcW w:w="504" w:type="dxa"/>
                <w:vAlign w:val="center"/>
                <w:hideMark/>
              </w:tcPr>
            </w:tcPrChange>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909" w:author="Brian Bohman" w:date="2021-10-27T05:58:00Z">
              <w:tcPr>
                <w:tcW w:w="1008" w:type="dxa"/>
                <w:vAlign w:val="center"/>
                <w:hideMark/>
              </w:tcPr>
            </w:tcPrChange>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910" w:author="Brian Bohman" w:date="2021-10-27T05:58:00Z">
              <w:tcPr>
                <w:tcW w:w="1008" w:type="dxa"/>
                <w:vAlign w:val="center"/>
                <w:hideMark/>
              </w:tcPr>
            </w:tcPrChange>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11" w:author="Brian Bohman" w:date="2021-10-27T05:58:00Z">
              <w:tcPr>
                <w:tcW w:w="720" w:type="dxa"/>
                <w:vAlign w:val="center"/>
                <w:hideMark/>
              </w:tcPr>
            </w:tcPrChange>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12" w:author="Brian Bohman" w:date="2021-10-27T05:58:00Z">
              <w:tcPr>
                <w:tcW w:w="1008" w:type="dxa"/>
                <w:vAlign w:val="center"/>
                <w:hideMark/>
              </w:tcPr>
            </w:tcPrChange>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13" w:author="Brian Bohman" w:date="2021-10-27T05:58:00Z">
              <w:tcPr>
                <w:tcW w:w="1152" w:type="dxa"/>
                <w:vAlign w:val="center"/>
                <w:hideMark/>
              </w:tcPr>
            </w:tcPrChange>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8914" w:author="Brian Bohman" w:date="2021-10-27T05:58:00Z">
              <w:tcPr>
                <w:tcW w:w="1008" w:type="dxa"/>
                <w:vAlign w:val="center"/>
                <w:hideMark/>
              </w:tcPr>
            </w:tcPrChange>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CAEC670" w14:textId="77777777" w:rsidTr="00E419CD">
        <w:trPr>
          <w:trHeight w:val="165"/>
          <w:trPrChange w:id="8915" w:author="Brian Bohman" w:date="2021-10-27T05:58:00Z">
            <w:trPr>
              <w:trHeight w:val="165"/>
            </w:trPr>
          </w:trPrChange>
        </w:trPr>
        <w:tc>
          <w:tcPr>
            <w:tcW w:w="360" w:type="dxa"/>
            <w:vAlign w:val="center"/>
            <w:hideMark/>
            <w:tcPrChange w:id="8916" w:author="Brian Bohman" w:date="2021-10-27T05:58:00Z">
              <w:tcPr>
                <w:tcW w:w="360" w:type="dxa"/>
                <w:vAlign w:val="center"/>
                <w:hideMark/>
              </w:tcPr>
            </w:tcPrChange>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Change w:id="8917" w:author="Brian Bohman" w:date="2021-10-27T05:58:00Z">
              <w:tcPr>
                <w:tcW w:w="864" w:type="dxa"/>
                <w:vAlign w:val="center"/>
                <w:hideMark/>
              </w:tcPr>
            </w:tcPrChange>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18" w:author="Brian Bohman" w:date="2021-10-27T05:58:00Z">
              <w:tcPr>
                <w:tcW w:w="1152" w:type="dxa"/>
                <w:vAlign w:val="center"/>
                <w:hideMark/>
              </w:tcPr>
            </w:tcPrChange>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19" w:author="Brian Bohman" w:date="2021-10-27T05:58:00Z">
              <w:tcPr>
                <w:tcW w:w="504" w:type="dxa"/>
                <w:vAlign w:val="center"/>
                <w:hideMark/>
              </w:tcPr>
            </w:tcPrChange>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920" w:author="Brian Bohman" w:date="2021-10-27T05:58:00Z">
              <w:tcPr>
                <w:tcW w:w="1008" w:type="dxa"/>
                <w:vAlign w:val="center"/>
                <w:hideMark/>
              </w:tcPr>
            </w:tcPrChange>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921" w:author="Brian Bohman" w:date="2021-10-27T05:58:00Z">
              <w:tcPr>
                <w:tcW w:w="1008" w:type="dxa"/>
                <w:vAlign w:val="center"/>
                <w:hideMark/>
              </w:tcPr>
            </w:tcPrChange>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22" w:author="Brian Bohman" w:date="2021-10-27T05:58:00Z">
              <w:tcPr>
                <w:tcW w:w="720" w:type="dxa"/>
                <w:vAlign w:val="center"/>
                <w:hideMark/>
              </w:tcPr>
            </w:tcPrChange>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23" w:author="Brian Bohman" w:date="2021-10-27T05:58:00Z">
              <w:tcPr>
                <w:tcW w:w="1008" w:type="dxa"/>
                <w:vAlign w:val="center"/>
                <w:hideMark/>
              </w:tcPr>
            </w:tcPrChange>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24" w:author="Brian Bohman" w:date="2021-10-27T05:58:00Z">
              <w:tcPr>
                <w:tcW w:w="1152" w:type="dxa"/>
                <w:vAlign w:val="center"/>
                <w:hideMark/>
              </w:tcPr>
            </w:tcPrChange>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440" w:type="dxa"/>
            <w:vAlign w:val="center"/>
            <w:hideMark/>
            <w:tcPrChange w:id="8925" w:author="Brian Bohman" w:date="2021-10-27T05:58:00Z">
              <w:tcPr>
                <w:tcW w:w="1008" w:type="dxa"/>
                <w:vAlign w:val="center"/>
                <w:hideMark/>
              </w:tcPr>
            </w:tcPrChange>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5EF6CB2A" w14:textId="77777777" w:rsidTr="00E419CD">
        <w:trPr>
          <w:trHeight w:val="165"/>
          <w:trPrChange w:id="8926" w:author="Brian Bohman" w:date="2021-10-27T05:58:00Z">
            <w:trPr>
              <w:trHeight w:val="165"/>
            </w:trPr>
          </w:trPrChange>
        </w:trPr>
        <w:tc>
          <w:tcPr>
            <w:tcW w:w="360" w:type="dxa"/>
            <w:vAlign w:val="center"/>
            <w:hideMark/>
            <w:tcPrChange w:id="8927" w:author="Brian Bohman" w:date="2021-10-27T05:58:00Z">
              <w:tcPr>
                <w:tcW w:w="360" w:type="dxa"/>
                <w:vAlign w:val="center"/>
                <w:hideMark/>
              </w:tcPr>
            </w:tcPrChange>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Change w:id="8928" w:author="Brian Bohman" w:date="2021-10-27T05:58:00Z">
              <w:tcPr>
                <w:tcW w:w="864" w:type="dxa"/>
                <w:vAlign w:val="center"/>
                <w:hideMark/>
              </w:tcPr>
            </w:tcPrChange>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29" w:author="Brian Bohman" w:date="2021-10-27T05:58:00Z">
              <w:tcPr>
                <w:tcW w:w="1152" w:type="dxa"/>
                <w:vAlign w:val="center"/>
                <w:hideMark/>
              </w:tcPr>
            </w:tcPrChange>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30" w:author="Brian Bohman" w:date="2021-10-27T05:58:00Z">
              <w:tcPr>
                <w:tcW w:w="504" w:type="dxa"/>
                <w:vAlign w:val="center"/>
                <w:hideMark/>
              </w:tcPr>
            </w:tcPrChange>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931" w:author="Brian Bohman" w:date="2021-10-27T05:58:00Z">
              <w:tcPr>
                <w:tcW w:w="1008" w:type="dxa"/>
                <w:vAlign w:val="center"/>
                <w:hideMark/>
              </w:tcPr>
            </w:tcPrChange>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932" w:author="Brian Bohman" w:date="2021-10-27T05:58:00Z">
              <w:tcPr>
                <w:tcW w:w="1008" w:type="dxa"/>
                <w:vAlign w:val="center"/>
                <w:hideMark/>
              </w:tcPr>
            </w:tcPrChange>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33" w:author="Brian Bohman" w:date="2021-10-27T05:58:00Z">
              <w:tcPr>
                <w:tcW w:w="720" w:type="dxa"/>
                <w:vAlign w:val="center"/>
                <w:hideMark/>
              </w:tcPr>
            </w:tcPrChange>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34" w:author="Brian Bohman" w:date="2021-10-27T05:58:00Z">
              <w:tcPr>
                <w:tcW w:w="1008" w:type="dxa"/>
                <w:vAlign w:val="center"/>
                <w:hideMark/>
              </w:tcPr>
            </w:tcPrChange>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35" w:author="Brian Bohman" w:date="2021-10-27T05:58:00Z">
              <w:tcPr>
                <w:tcW w:w="1152" w:type="dxa"/>
                <w:vAlign w:val="center"/>
                <w:hideMark/>
              </w:tcPr>
            </w:tcPrChange>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8936" w:author="Brian Bohman" w:date="2021-10-27T05:58:00Z">
              <w:tcPr>
                <w:tcW w:w="1008" w:type="dxa"/>
                <w:vAlign w:val="center"/>
                <w:hideMark/>
              </w:tcPr>
            </w:tcPrChange>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85D99F7" w14:textId="77777777" w:rsidTr="00E419CD">
        <w:trPr>
          <w:trHeight w:val="165"/>
          <w:trPrChange w:id="8937" w:author="Brian Bohman" w:date="2021-10-27T05:58:00Z">
            <w:trPr>
              <w:trHeight w:val="165"/>
            </w:trPr>
          </w:trPrChange>
        </w:trPr>
        <w:tc>
          <w:tcPr>
            <w:tcW w:w="360" w:type="dxa"/>
            <w:vAlign w:val="center"/>
            <w:hideMark/>
            <w:tcPrChange w:id="8938" w:author="Brian Bohman" w:date="2021-10-27T05:58:00Z">
              <w:tcPr>
                <w:tcW w:w="360" w:type="dxa"/>
                <w:vAlign w:val="center"/>
                <w:hideMark/>
              </w:tcPr>
            </w:tcPrChange>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Change w:id="8939" w:author="Brian Bohman" w:date="2021-10-27T05:58:00Z">
              <w:tcPr>
                <w:tcW w:w="864" w:type="dxa"/>
                <w:vAlign w:val="center"/>
                <w:hideMark/>
              </w:tcPr>
            </w:tcPrChange>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40" w:author="Brian Bohman" w:date="2021-10-27T05:58:00Z">
              <w:tcPr>
                <w:tcW w:w="1152" w:type="dxa"/>
                <w:vAlign w:val="center"/>
                <w:hideMark/>
              </w:tcPr>
            </w:tcPrChange>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41" w:author="Brian Bohman" w:date="2021-10-27T05:58:00Z">
              <w:tcPr>
                <w:tcW w:w="504" w:type="dxa"/>
                <w:vAlign w:val="center"/>
                <w:hideMark/>
              </w:tcPr>
            </w:tcPrChange>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942" w:author="Brian Bohman" w:date="2021-10-27T05:58:00Z">
              <w:tcPr>
                <w:tcW w:w="1008" w:type="dxa"/>
                <w:vAlign w:val="center"/>
                <w:hideMark/>
              </w:tcPr>
            </w:tcPrChange>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943" w:author="Brian Bohman" w:date="2021-10-27T05:58:00Z">
              <w:tcPr>
                <w:tcW w:w="1008" w:type="dxa"/>
                <w:vAlign w:val="center"/>
                <w:hideMark/>
              </w:tcPr>
            </w:tcPrChange>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44" w:author="Brian Bohman" w:date="2021-10-27T05:58:00Z">
              <w:tcPr>
                <w:tcW w:w="720" w:type="dxa"/>
                <w:vAlign w:val="center"/>
                <w:hideMark/>
              </w:tcPr>
            </w:tcPrChange>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45" w:author="Brian Bohman" w:date="2021-10-27T05:58:00Z">
              <w:tcPr>
                <w:tcW w:w="1008" w:type="dxa"/>
                <w:vAlign w:val="center"/>
                <w:hideMark/>
              </w:tcPr>
            </w:tcPrChange>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46" w:author="Brian Bohman" w:date="2021-10-27T05:58:00Z">
              <w:tcPr>
                <w:tcW w:w="1152" w:type="dxa"/>
                <w:vAlign w:val="center"/>
                <w:hideMark/>
              </w:tcPr>
            </w:tcPrChange>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947" w:author="Brian Bohman" w:date="2021-10-27T05:58:00Z">
              <w:tcPr>
                <w:tcW w:w="1008" w:type="dxa"/>
                <w:vAlign w:val="center"/>
                <w:hideMark/>
              </w:tcPr>
            </w:tcPrChange>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8C38926" w14:textId="77777777" w:rsidTr="00E419CD">
        <w:trPr>
          <w:trHeight w:val="165"/>
          <w:trPrChange w:id="8948" w:author="Brian Bohman" w:date="2021-10-27T05:58:00Z">
            <w:trPr>
              <w:trHeight w:val="165"/>
            </w:trPr>
          </w:trPrChange>
        </w:trPr>
        <w:tc>
          <w:tcPr>
            <w:tcW w:w="360" w:type="dxa"/>
            <w:vAlign w:val="center"/>
            <w:hideMark/>
            <w:tcPrChange w:id="8949" w:author="Brian Bohman" w:date="2021-10-27T05:58:00Z">
              <w:tcPr>
                <w:tcW w:w="360" w:type="dxa"/>
                <w:vAlign w:val="center"/>
                <w:hideMark/>
              </w:tcPr>
            </w:tcPrChange>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Change w:id="8950" w:author="Brian Bohman" w:date="2021-10-27T05:58:00Z">
              <w:tcPr>
                <w:tcW w:w="864" w:type="dxa"/>
                <w:vAlign w:val="center"/>
                <w:hideMark/>
              </w:tcPr>
            </w:tcPrChange>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51" w:author="Brian Bohman" w:date="2021-10-27T05:58:00Z">
              <w:tcPr>
                <w:tcW w:w="1152" w:type="dxa"/>
                <w:vAlign w:val="center"/>
                <w:hideMark/>
              </w:tcPr>
            </w:tcPrChange>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52" w:author="Brian Bohman" w:date="2021-10-27T05:58:00Z">
              <w:tcPr>
                <w:tcW w:w="504" w:type="dxa"/>
                <w:vAlign w:val="center"/>
                <w:hideMark/>
              </w:tcPr>
            </w:tcPrChange>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953" w:author="Brian Bohman" w:date="2021-10-27T05:58:00Z">
              <w:tcPr>
                <w:tcW w:w="1008" w:type="dxa"/>
                <w:vAlign w:val="center"/>
                <w:hideMark/>
              </w:tcPr>
            </w:tcPrChange>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954" w:author="Brian Bohman" w:date="2021-10-27T05:58:00Z">
              <w:tcPr>
                <w:tcW w:w="1008" w:type="dxa"/>
                <w:vAlign w:val="center"/>
                <w:hideMark/>
              </w:tcPr>
            </w:tcPrChange>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55" w:author="Brian Bohman" w:date="2021-10-27T05:58:00Z">
              <w:tcPr>
                <w:tcW w:w="720" w:type="dxa"/>
                <w:vAlign w:val="center"/>
                <w:hideMark/>
              </w:tcPr>
            </w:tcPrChange>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56" w:author="Brian Bohman" w:date="2021-10-27T05:58:00Z">
              <w:tcPr>
                <w:tcW w:w="1008" w:type="dxa"/>
                <w:vAlign w:val="center"/>
                <w:hideMark/>
              </w:tcPr>
            </w:tcPrChange>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57" w:author="Brian Bohman" w:date="2021-10-27T05:58:00Z">
              <w:tcPr>
                <w:tcW w:w="1152" w:type="dxa"/>
                <w:vAlign w:val="center"/>
                <w:hideMark/>
              </w:tcPr>
            </w:tcPrChange>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8958" w:author="Brian Bohman" w:date="2021-10-27T05:58:00Z">
              <w:tcPr>
                <w:tcW w:w="1008" w:type="dxa"/>
                <w:vAlign w:val="center"/>
                <w:hideMark/>
              </w:tcPr>
            </w:tcPrChange>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EFD362C" w14:textId="77777777" w:rsidTr="00E419CD">
        <w:trPr>
          <w:trHeight w:val="165"/>
          <w:trPrChange w:id="8959" w:author="Brian Bohman" w:date="2021-10-27T05:58:00Z">
            <w:trPr>
              <w:trHeight w:val="165"/>
            </w:trPr>
          </w:trPrChange>
        </w:trPr>
        <w:tc>
          <w:tcPr>
            <w:tcW w:w="360" w:type="dxa"/>
            <w:vAlign w:val="center"/>
            <w:hideMark/>
            <w:tcPrChange w:id="8960" w:author="Brian Bohman" w:date="2021-10-27T05:58:00Z">
              <w:tcPr>
                <w:tcW w:w="360" w:type="dxa"/>
                <w:vAlign w:val="center"/>
                <w:hideMark/>
              </w:tcPr>
            </w:tcPrChange>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Change w:id="8961" w:author="Brian Bohman" w:date="2021-10-27T05:58:00Z">
              <w:tcPr>
                <w:tcW w:w="864" w:type="dxa"/>
                <w:vAlign w:val="center"/>
                <w:hideMark/>
              </w:tcPr>
            </w:tcPrChange>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62" w:author="Brian Bohman" w:date="2021-10-27T05:58:00Z">
              <w:tcPr>
                <w:tcW w:w="1152" w:type="dxa"/>
                <w:vAlign w:val="center"/>
                <w:hideMark/>
              </w:tcPr>
            </w:tcPrChange>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63" w:author="Brian Bohman" w:date="2021-10-27T05:58:00Z">
              <w:tcPr>
                <w:tcW w:w="504" w:type="dxa"/>
                <w:vAlign w:val="center"/>
                <w:hideMark/>
              </w:tcPr>
            </w:tcPrChange>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964" w:author="Brian Bohman" w:date="2021-10-27T05:58:00Z">
              <w:tcPr>
                <w:tcW w:w="1008" w:type="dxa"/>
                <w:vAlign w:val="center"/>
                <w:hideMark/>
              </w:tcPr>
            </w:tcPrChange>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965" w:author="Brian Bohman" w:date="2021-10-27T05:58:00Z">
              <w:tcPr>
                <w:tcW w:w="1008" w:type="dxa"/>
                <w:vAlign w:val="center"/>
                <w:hideMark/>
              </w:tcPr>
            </w:tcPrChange>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66" w:author="Brian Bohman" w:date="2021-10-27T05:58:00Z">
              <w:tcPr>
                <w:tcW w:w="720" w:type="dxa"/>
                <w:vAlign w:val="center"/>
                <w:hideMark/>
              </w:tcPr>
            </w:tcPrChange>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67" w:author="Brian Bohman" w:date="2021-10-27T05:58:00Z">
              <w:tcPr>
                <w:tcW w:w="1008" w:type="dxa"/>
                <w:vAlign w:val="center"/>
                <w:hideMark/>
              </w:tcPr>
            </w:tcPrChange>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68" w:author="Brian Bohman" w:date="2021-10-27T05:58:00Z">
              <w:tcPr>
                <w:tcW w:w="1152" w:type="dxa"/>
                <w:vAlign w:val="center"/>
                <w:hideMark/>
              </w:tcPr>
            </w:tcPrChange>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8969" w:author="Brian Bohman" w:date="2021-10-27T05:58:00Z">
              <w:tcPr>
                <w:tcW w:w="1008" w:type="dxa"/>
                <w:vAlign w:val="center"/>
                <w:hideMark/>
              </w:tcPr>
            </w:tcPrChange>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1FCA99BD" w14:textId="77777777" w:rsidTr="00E419CD">
        <w:trPr>
          <w:trHeight w:val="165"/>
          <w:trPrChange w:id="8970" w:author="Brian Bohman" w:date="2021-10-27T05:58:00Z">
            <w:trPr>
              <w:trHeight w:val="165"/>
            </w:trPr>
          </w:trPrChange>
        </w:trPr>
        <w:tc>
          <w:tcPr>
            <w:tcW w:w="360" w:type="dxa"/>
            <w:vAlign w:val="center"/>
            <w:hideMark/>
            <w:tcPrChange w:id="8971" w:author="Brian Bohman" w:date="2021-10-27T05:58:00Z">
              <w:tcPr>
                <w:tcW w:w="360" w:type="dxa"/>
                <w:vAlign w:val="center"/>
                <w:hideMark/>
              </w:tcPr>
            </w:tcPrChange>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Change w:id="8972" w:author="Brian Bohman" w:date="2021-10-27T05:58:00Z">
              <w:tcPr>
                <w:tcW w:w="864" w:type="dxa"/>
                <w:vAlign w:val="center"/>
                <w:hideMark/>
              </w:tcPr>
            </w:tcPrChange>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73" w:author="Brian Bohman" w:date="2021-10-27T05:58:00Z">
              <w:tcPr>
                <w:tcW w:w="1152" w:type="dxa"/>
                <w:vAlign w:val="center"/>
                <w:hideMark/>
              </w:tcPr>
            </w:tcPrChange>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74" w:author="Brian Bohman" w:date="2021-10-27T05:58:00Z">
              <w:tcPr>
                <w:tcW w:w="504" w:type="dxa"/>
                <w:vAlign w:val="center"/>
                <w:hideMark/>
              </w:tcPr>
            </w:tcPrChange>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975" w:author="Brian Bohman" w:date="2021-10-27T05:58:00Z">
              <w:tcPr>
                <w:tcW w:w="1008" w:type="dxa"/>
                <w:vAlign w:val="center"/>
                <w:hideMark/>
              </w:tcPr>
            </w:tcPrChange>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976" w:author="Brian Bohman" w:date="2021-10-27T05:58:00Z">
              <w:tcPr>
                <w:tcW w:w="1008" w:type="dxa"/>
                <w:vAlign w:val="center"/>
                <w:hideMark/>
              </w:tcPr>
            </w:tcPrChange>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77" w:author="Brian Bohman" w:date="2021-10-27T05:58:00Z">
              <w:tcPr>
                <w:tcW w:w="720" w:type="dxa"/>
                <w:vAlign w:val="center"/>
                <w:hideMark/>
              </w:tcPr>
            </w:tcPrChange>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78" w:author="Brian Bohman" w:date="2021-10-27T05:58:00Z">
              <w:tcPr>
                <w:tcW w:w="1008" w:type="dxa"/>
                <w:vAlign w:val="center"/>
                <w:hideMark/>
              </w:tcPr>
            </w:tcPrChange>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79" w:author="Brian Bohman" w:date="2021-10-27T05:58:00Z">
              <w:tcPr>
                <w:tcW w:w="1152" w:type="dxa"/>
                <w:vAlign w:val="center"/>
                <w:hideMark/>
              </w:tcPr>
            </w:tcPrChange>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8980" w:author="Brian Bohman" w:date="2021-10-27T05:58:00Z">
              <w:tcPr>
                <w:tcW w:w="1008" w:type="dxa"/>
                <w:vAlign w:val="center"/>
                <w:hideMark/>
              </w:tcPr>
            </w:tcPrChange>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D4D04DA" w14:textId="77777777" w:rsidTr="00E419CD">
        <w:trPr>
          <w:trHeight w:val="180"/>
          <w:trPrChange w:id="8981" w:author="Brian Bohman" w:date="2021-10-27T05:58:00Z">
            <w:trPr>
              <w:trHeight w:val="180"/>
            </w:trPr>
          </w:trPrChange>
        </w:trPr>
        <w:tc>
          <w:tcPr>
            <w:tcW w:w="360" w:type="dxa"/>
            <w:vAlign w:val="center"/>
            <w:hideMark/>
            <w:tcPrChange w:id="8982" w:author="Brian Bohman" w:date="2021-10-27T05:58:00Z">
              <w:tcPr>
                <w:tcW w:w="360" w:type="dxa"/>
                <w:vAlign w:val="center"/>
                <w:hideMark/>
              </w:tcPr>
            </w:tcPrChange>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Change w:id="8983" w:author="Brian Bohman" w:date="2021-10-27T05:58:00Z">
              <w:tcPr>
                <w:tcW w:w="864" w:type="dxa"/>
                <w:vAlign w:val="center"/>
                <w:hideMark/>
              </w:tcPr>
            </w:tcPrChange>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84" w:author="Brian Bohman" w:date="2021-10-27T05:58:00Z">
              <w:tcPr>
                <w:tcW w:w="1152" w:type="dxa"/>
                <w:vAlign w:val="center"/>
                <w:hideMark/>
              </w:tcPr>
            </w:tcPrChange>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85" w:author="Brian Bohman" w:date="2021-10-27T05:58:00Z">
              <w:tcPr>
                <w:tcW w:w="504" w:type="dxa"/>
                <w:vAlign w:val="center"/>
                <w:hideMark/>
              </w:tcPr>
            </w:tcPrChange>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986" w:author="Brian Bohman" w:date="2021-10-27T05:58:00Z">
              <w:tcPr>
                <w:tcW w:w="1008" w:type="dxa"/>
                <w:vAlign w:val="center"/>
                <w:hideMark/>
              </w:tcPr>
            </w:tcPrChange>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987" w:author="Brian Bohman" w:date="2021-10-27T05:58:00Z">
              <w:tcPr>
                <w:tcW w:w="1008" w:type="dxa"/>
                <w:vAlign w:val="center"/>
                <w:hideMark/>
              </w:tcPr>
            </w:tcPrChange>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88" w:author="Brian Bohman" w:date="2021-10-27T05:58:00Z">
              <w:tcPr>
                <w:tcW w:w="720" w:type="dxa"/>
                <w:vAlign w:val="center"/>
                <w:hideMark/>
              </w:tcPr>
            </w:tcPrChange>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989" w:author="Brian Bohman" w:date="2021-10-27T05:58:00Z">
              <w:tcPr>
                <w:tcW w:w="1008" w:type="dxa"/>
                <w:vAlign w:val="center"/>
                <w:hideMark/>
              </w:tcPr>
            </w:tcPrChange>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90" w:author="Brian Bohman" w:date="2021-10-27T05:58:00Z">
              <w:tcPr>
                <w:tcW w:w="1152" w:type="dxa"/>
                <w:vAlign w:val="center"/>
                <w:hideMark/>
              </w:tcPr>
            </w:tcPrChange>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8991" w:author="Brian Bohman" w:date="2021-10-27T05:58:00Z">
              <w:tcPr>
                <w:tcW w:w="1008" w:type="dxa"/>
                <w:vAlign w:val="center"/>
                <w:hideMark/>
              </w:tcPr>
            </w:tcPrChange>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2092D405" w14:textId="77777777" w:rsidTr="00E419CD">
        <w:trPr>
          <w:trHeight w:val="165"/>
          <w:trPrChange w:id="8992" w:author="Brian Bohman" w:date="2021-10-27T05:58:00Z">
            <w:trPr>
              <w:trHeight w:val="165"/>
            </w:trPr>
          </w:trPrChange>
        </w:trPr>
        <w:tc>
          <w:tcPr>
            <w:tcW w:w="360" w:type="dxa"/>
            <w:vAlign w:val="center"/>
            <w:hideMark/>
            <w:tcPrChange w:id="8993" w:author="Brian Bohman" w:date="2021-10-27T05:58:00Z">
              <w:tcPr>
                <w:tcW w:w="360" w:type="dxa"/>
                <w:vAlign w:val="center"/>
                <w:hideMark/>
              </w:tcPr>
            </w:tcPrChange>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Change w:id="8994" w:author="Brian Bohman" w:date="2021-10-27T05:58:00Z">
              <w:tcPr>
                <w:tcW w:w="864" w:type="dxa"/>
                <w:vAlign w:val="center"/>
                <w:hideMark/>
              </w:tcPr>
            </w:tcPrChange>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95" w:author="Brian Bohman" w:date="2021-10-27T05:58:00Z">
              <w:tcPr>
                <w:tcW w:w="1152" w:type="dxa"/>
                <w:vAlign w:val="center"/>
                <w:hideMark/>
              </w:tcPr>
            </w:tcPrChange>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96" w:author="Brian Bohman" w:date="2021-10-27T05:58:00Z">
              <w:tcPr>
                <w:tcW w:w="504" w:type="dxa"/>
                <w:vAlign w:val="center"/>
                <w:hideMark/>
              </w:tcPr>
            </w:tcPrChange>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997" w:author="Brian Bohman" w:date="2021-10-27T05:58:00Z">
              <w:tcPr>
                <w:tcW w:w="1008" w:type="dxa"/>
                <w:vAlign w:val="center"/>
                <w:hideMark/>
              </w:tcPr>
            </w:tcPrChange>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998" w:author="Brian Bohman" w:date="2021-10-27T05:58:00Z">
              <w:tcPr>
                <w:tcW w:w="1008" w:type="dxa"/>
                <w:vAlign w:val="center"/>
                <w:hideMark/>
              </w:tcPr>
            </w:tcPrChange>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99" w:author="Brian Bohman" w:date="2021-10-27T05:58:00Z">
              <w:tcPr>
                <w:tcW w:w="720" w:type="dxa"/>
                <w:vAlign w:val="center"/>
                <w:hideMark/>
              </w:tcPr>
            </w:tcPrChange>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00" w:author="Brian Bohman" w:date="2021-10-27T05:58:00Z">
              <w:tcPr>
                <w:tcW w:w="1008" w:type="dxa"/>
                <w:vAlign w:val="center"/>
                <w:hideMark/>
              </w:tcPr>
            </w:tcPrChange>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01" w:author="Brian Bohman" w:date="2021-10-27T05:58:00Z">
              <w:tcPr>
                <w:tcW w:w="1152" w:type="dxa"/>
                <w:vAlign w:val="center"/>
                <w:hideMark/>
              </w:tcPr>
            </w:tcPrChange>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440" w:type="dxa"/>
            <w:vAlign w:val="center"/>
            <w:hideMark/>
            <w:tcPrChange w:id="9002" w:author="Brian Bohman" w:date="2021-10-27T05:58:00Z">
              <w:tcPr>
                <w:tcW w:w="1008" w:type="dxa"/>
                <w:vAlign w:val="center"/>
                <w:hideMark/>
              </w:tcPr>
            </w:tcPrChange>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13653270" w14:textId="77777777" w:rsidTr="00E419CD">
        <w:trPr>
          <w:trHeight w:val="165"/>
          <w:trPrChange w:id="9003" w:author="Brian Bohman" w:date="2021-10-27T05:58:00Z">
            <w:trPr>
              <w:trHeight w:val="165"/>
            </w:trPr>
          </w:trPrChange>
        </w:trPr>
        <w:tc>
          <w:tcPr>
            <w:tcW w:w="360" w:type="dxa"/>
            <w:vAlign w:val="center"/>
            <w:hideMark/>
            <w:tcPrChange w:id="9004" w:author="Brian Bohman" w:date="2021-10-27T05:58:00Z">
              <w:tcPr>
                <w:tcW w:w="360" w:type="dxa"/>
                <w:vAlign w:val="center"/>
                <w:hideMark/>
              </w:tcPr>
            </w:tcPrChange>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Change w:id="9005" w:author="Brian Bohman" w:date="2021-10-27T05:58:00Z">
              <w:tcPr>
                <w:tcW w:w="864" w:type="dxa"/>
                <w:vAlign w:val="center"/>
                <w:hideMark/>
              </w:tcPr>
            </w:tcPrChange>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06" w:author="Brian Bohman" w:date="2021-10-27T05:58:00Z">
              <w:tcPr>
                <w:tcW w:w="1152" w:type="dxa"/>
                <w:vAlign w:val="center"/>
                <w:hideMark/>
              </w:tcPr>
            </w:tcPrChange>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07" w:author="Brian Bohman" w:date="2021-10-27T05:58:00Z">
              <w:tcPr>
                <w:tcW w:w="504" w:type="dxa"/>
                <w:vAlign w:val="center"/>
                <w:hideMark/>
              </w:tcPr>
            </w:tcPrChange>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9008" w:author="Brian Bohman" w:date="2021-10-27T05:58:00Z">
              <w:tcPr>
                <w:tcW w:w="1008" w:type="dxa"/>
                <w:vAlign w:val="center"/>
                <w:hideMark/>
              </w:tcPr>
            </w:tcPrChange>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009" w:author="Brian Bohman" w:date="2021-10-27T05:58:00Z">
              <w:tcPr>
                <w:tcW w:w="1008" w:type="dxa"/>
                <w:vAlign w:val="center"/>
                <w:hideMark/>
              </w:tcPr>
            </w:tcPrChange>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10" w:author="Brian Bohman" w:date="2021-10-27T05:58:00Z">
              <w:tcPr>
                <w:tcW w:w="720" w:type="dxa"/>
                <w:vAlign w:val="center"/>
                <w:hideMark/>
              </w:tcPr>
            </w:tcPrChange>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11" w:author="Brian Bohman" w:date="2021-10-27T05:58:00Z">
              <w:tcPr>
                <w:tcW w:w="1008" w:type="dxa"/>
                <w:vAlign w:val="center"/>
                <w:hideMark/>
              </w:tcPr>
            </w:tcPrChange>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12" w:author="Brian Bohman" w:date="2021-10-27T05:58:00Z">
              <w:tcPr>
                <w:tcW w:w="1152" w:type="dxa"/>
                <w:vAlign w:val="center"/>
                <w:hideMark/>
              </w:tcPr>
            </w:tcPrChange>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9013" w:author="Brian Bohman" w:date="2021-10-27T05:58:00Z">
              <w:tcPr>
                <w:tcW w:w="1008" w:type="dxa"/>
                <w:vAlign w:val="center"/>
                <w:hideMark/>
              </w:tcPr>
            </w:tcPrChange>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B065D1D" w14:textId="77777777" w:rsidTr="00E419CD">
        <w:trPr>
          <w:trHeight w:val="165"/>
          <w:trPrChange w:id="9014" w:author="Brian Bohman" w:date="2021-10-27T05:58:00Z">
            <w:trPr>
              <w:trHeight w:val="165"/>
            </w:trPr>
          </w:trPrChange>
        </w:trPr>
        <w:tc>
          <w:tcPr>
            <w:tcW w:w="360" w:type="dxa"/>
            <w:vAlign w:val="center"/>
            <w:hideMark/>
            <w:tcPrChange w:id="9015" w:author="Brian Bohman" w:date="2021-10-27T05:58:00Z">
              <w:tcPr>
                <w:tcW w:w="360" w:type="dxa"/>
                <w:vAlign w:val="center"/>
                <w:hideMark/>
              </w:tcPr>
            </w:tcPrChange>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Change w:id="9016" w:author="Brian Bohman" w:date="2021-10-27T05:58:00Z">
              <w:tcPr>
                <w:tcW w:w="864" w:type="dxa"/>
                <w:vAlign w:val="center"/>
                <w:hideMark/>
              </w:tcPr>
            </w:tcPrChange>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17" w:author="Brian Bohman" w:date="2021-10-27T05:58:00Z">
              <w:tcPr>
                <w:tcW w:w="1152" w:type="dxa"/>
                <w:vAlign w:val="center"/>
                <w:hideMark/>
              </w:tcPr>
            </w:tcPrChange>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18" w:author="Brian Bohman" w:date="2021-10-27T05:58:00Z">
              <w:tcPr>
                <w:tcW w:w="504" w:type="dxa"/>
                <w:vAlign w:val="center"/>
                <w:hideMark/>
              </w:tcPr>
            </w:tcPrChange>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9019" w:author="Brian Bohman" w:date="2021-10-27T05:58:00Z">
              <w:tcPr>
                <w:tcW w:w="1008" w:type="dxa"/>
                <w:vAlign w:val="center"/>
                <w:hideMark/>
              </w:tcPr>
            </w:tcPrChange>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020" w:author="Brian Bohman" w:date="2021-10-27T05:58:00Z">
              <w:tcPr>
                <w:tcW w:w="1008" w:type="dxa"/>
                <w:vAlign w:val="center"/>
                <w:hideMark/>
              </w:tcPr>
            </w:tcPrChange>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21" w:author="Brian Bohman" w:date="2021-10-27T05:58:00Z">
              <w:tcPr>
                <w:tcW w:w="720" w:type="dxa"/>
                <w:vAlign w:val="center"/>
                <w:hideMark/>
              </w:tcPr>
            </w:tcPrChange>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22" w:author="Brian Bohman" w:date="2021-10-27T05:58:00Z">
              <w:tcPr>
                <w:tcW w:w="1008" w:type="dxa"/>
                <w:vAlign w:val="center"/>
                <w:hideMark/>
              </w:tcPr>
            </w:tcPrChange>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23" w:author="Brian Bohman" w:date="2021-10-27T05:58:00Z">
              <w:tcPr>
                <w:tcW w:w="1152" w:type="dxa"/>
                <w:vAlign w:val="center"/>
                <w:hideMark/>
              </w:tcPr>
            </w:tcPrChange>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440" w:type="dxa"/>
            <w:vAlign w:val="center"/>
            <w:hideMark/>
            <w:tcPrChange w:id="9024" w:author="Brian Bohman" w:date="2021-10-27T05:58:00Z">
              <w:tcPr>
                <w:tcW w:w="1008" w:type="dxa"/>
                <w:vAlign w:val="center"/>
                <w:hideMark/>
              </w:tcPr>
            </w:tcPrChange>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D0D3B9F" w14:textId="77777777" w:rsidTr="00E419CD">
        <w:trPr>
          <w:trHeight w:val="165"/>
          <w:trPrChange w:id="9025" w:author="Brian Bohman" w:date="2021-10-27T05:58:00Z">
            <w:trPr>
              <w:trHeight w:val="165"/>
            </w:trPr>
          </w:trPrChange>
        </w:trPr>
        <w:tc>
          <w:tcPr>
            <w:tcW w:w="360" w:type="dxa"/>
            <w:vAlign w:val="center"/>
            <w:hideMark/>
            <w:tcPrChange w:id="9026" w:author="Brian Bohman" w:date="2021-10-27T05:58:00Z">
              <w:tcPr>
                <w:tcW w:w="360" w:type="dxa"/>
                <w:vAlign w:val="center"/>
                <w:hideMark/>
              </w:tcPr>
            </w:tcPrChange>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Change w:id="9027" w:author="Brian Bohman" w:date="2021-10-27T05:58:00Z">
              <w:tcPr>
                <w:tcW w:w="864" w:type="dxa"/>
                <w:vAlign w:val="center"/>
                <w:hideMark/>
              </w:tcPr>
            </w:tcPrChange>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28" w:author="Brian Bohman" w:date="2021-10-27T05:58:00Z">
              <w:tcPr>
                <w:tcW w:w="1152" w:type="dxa"/>
                <w:vAlign w:val="center"/>
                <w:hideMark/>
              </w:tcPr>
            </w:tcPrChange>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29" w:author="Brian Bohman" w:date="2021-10-27T05:58:00Z">
              <w:tcPr>
                <w:tcW w:w="504" w:type="dxa"/>
                <w:vAlign w:val="center"/>
                <w:hideMark/>
              </w:tcPr>
            </w:tcPrChange>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9030" w:author="Brian Bohman" w:date="2021-10-27T05:58:00Z">
              <w:tcPr>
                <w:tcW w:w="1008" w:type="dxa"/>
                <w:vAlign w:val="center"/>
                <w:hideMark/>
              </w:tcPr>
            </w:tcPrChange>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031" w:author="Brian Bohman" w:date="2021-10-27T05:58:00Z">
              <w:tcPr>
                <w:tcW w:w="1008" w:type="dxa"/>
                <w:vAlign w:val="center"/>
                <w:hideMark/>
              </w:tcPr>
            </w:tcPrChange>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32" w:author="Brian Bohman" w:date="2021-10-27T05:58:00Z">
              <w:tcPr>
                <w:tcW w:w="720" w:type="dxa"/>
                <w:vAlign w:val="center"/>
                <w:hideMark/>
              </w:tcPr>
            </w:tcPrChange>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33" w:author="Brian Bohman" w:date="2021-10-27T05:58:00Z">
              <w:tcPr>
                <w:tcW w:w="1008" w:type="dxa"/>
                <w:vAlign w:val="center"/>
                <w:hideMark/>
              </w:tcPr>
            </w:tcPrChange>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34" w:author="Brian Bohman" w:date="2021-10-27T05:58:00Z">
              <w:tcPr>
                <w:tcW w:w="1152" w:type="dxa"/>
                <w:vAlign w:val="center"/>
                <w:hideMark/>
              </w:tcPr>
            </w:tcPrChange>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9035" w:author="Brian Bohman" w:date="2021-10-27T05:58:00Z">
              <w:tcPr>
                <w:tcW w:w="1008" w:type="dxa"/>
                <w:vAlign w:val="center"/>
                <w:hideMark/>
              </w:tcPr>
            </w:tcPrChange>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43C4B782" w14:textId="77777777" w:rsidTr="00E419CD">
        <w:trPr>
          <w:trHeight w:val="165"/>
          <w:trPrChange w:id="9036" w:author="Brian Bohman" w:date="2021-10-27T05:58:00Z">
            <w:trPr>
              <w:trHeight w:val="165"/>
            </w:trPr>
          </w:trPrChange>
        </w:trPr>
        <w:tc>
          <w:tcPr>
            <w:tcW w:w="360" w:type="dxa"/>
            <w:vAlign w:val="center"/>
            <w:hideMark/>
            <w:tcPrChange w:id="9037" w:author="Brian Bohman" w:date="2021-10-27T05:58:00Z">
              <w:tcPr>
                <w:tcW w:w="360" w:type="dxa"/>
                <w:vAlign w:val="center"/>
                <w:hideMark/>
              </w:tcPr>
            </w:tcPrChange>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Change w:id="9038" w:author="Brian Bohman" w:date="2021-10-27T05:58:00Z">
              <w:tcPr>
                <w:tcW w:w="864" w:type="dxa"/>
                <w:vAlign w:val="center"/>
                <w:hideMark/>
              </w:tcPr>
            </w:tcPrChange>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39" w:author="Brian Bohman" w:date="2021-10-27T05:58:00Z">
              <w:tcPr>
                <w:tcW w:w="1152" w:type="dxa"/>
                <w:vAlign w:val="center"/>
                <w:hideMark/>
              </w:tcPr>
            </w:tcPrChange>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40" w:author="Brian Bohman" w:date="2021-10-27T05:58:00Z">
              <w:tcPr>
                <w:tcW w:w="504" w:type="dxa"/>
                <w:vAlign w:val="center"/>
                <w:hideMark/>
              </w:tcPr>
            </w:tcPrChange>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9041" w:author="Brian Bohman" w:date="2021-10-27T05:58:00Z">
              <w:tcPr>
                <w:tcW w:w="1008" w:type="dxa"/>
                <w:vAlign w:val="center"/>
                <w:hideMark/>
              </w:tcPr>
            </w:tcPrChange>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042" w:author="Brian Bohman" w:date="2021-10-27T05:58:00Z">
              <w:tcPr>
                <w:tcW w:w="1008" w:type="dxa"/>
                <w:vAlign w:val="center"/>
                <w:hideMark/>
              </w:tcPr>
            </w:tcPrChange>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43" w:author="Brian Bohman" w:date="2021-10-27T05:58:00Z">
              <w:tcPr>
                <w:tcW w:w="720" w:type="dxa"/>
                <w:vAlign w:val="center"/>
                <w:hideMark/>
              </w:tcPr>
            </w:tcPrChange>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44" w:author="Brian Bohman" w:date="2021-10-27T05:58:00Z">
              <w:tcPr>
                <w:tcW w:w="1008" w:type="dxa"/>
                <w:vAlign w:val="center"/>
                <w:hideMark/>
              </w:tcPr>
            </w:tcPrChange>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45" w:author="Brian Bohman" w:date="2021-10-27T05:58:00Z">
              <w:tcPr>
                <w:tcW w:w="1152" w:type="dxa"/>
                <w:vAlign w:val="center"/>
                <w:hideMark/>
              </w:tcPr>
            </w:tcPrChange>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440" w:type="dxa"/>
            <w:vAlign w:val="center"/>
            <w:hideMark/>
            <w:tcPrChange w:id="9046" w:author="Brian Bohman" w:date="2021-10-27T05:58:00Z">
              <w:tcPr>
                <w:tcW w:w="1008" w:type="dxa"/>
                <w:vAlign w:val="center"/>
                <w:hideMark/>
              </w:tcPr>
            </w:tcPrChange>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81A864E" w14:textId="77777777" w:rsidTr="00E419CD">
        <w:trPr>
          <w:trHeight w:val="165"/>
          <w:trPrChange w:id="9047" w:author="Brian Bohman" w:date="2021-10-27T05:58:00Z">
            <w:trPr>
              <w:trHeight w:val="165"/>
            </w:trPr>
          </w:trPrChange>
        </w:trPr>
        <w:tc>
          <w:tcPr>
            <w:tcW w:w="360" w:type="dxa"/>
            <w:vAlign w:val="center"/>
            <w:hideMark/>
            <w:tcPrChange w:id="9048" w:author="Brian Bohman" w:date="2021-10-27T05:58:00Z">
              <w:tcPr>
                <w:tcW w:w="360" w:type="dxa"/>
                <w:vAlign w:val="center"/>
                <w:hideMark/>
              </w:tcPr>
            </w:tcPrChange>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Change w:id="9049" w:author="Brian Bohman" w:date="2021-10-27T05:58:00Z">
              <w:tcPr>
                <w:tcW w:w="864" w:type="dxa"/>
                <w:vAlign w:val="center"/>
                <w:hideMark/>
              </w:tcPr>
            </w:tcPrChange>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50" w:author="Brian Bohman" w:date="2021-10-27T05:58:00Z">
              <w:tcPr>
                <w:tcW w:w="1152" w:type="dxa"/>
                <w:vAlign w:val="center"/>
                <w:hideMark/>
              </w:tcPr>
            </w:tcPrChange>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51" w:author="Brian Bohman" w:date="2021-10-27T05:58:00Z">
              <w:tcPr>
                <w:tcW w:w="504" w:type="dxa"/>
                <w:vAlign w:val="center"/>
                <w:hideMark/>
              </w:tcPr>
            </w:tcPrChange>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9052" w:author="Brian Bohman" w:date="2021-10-27T05:58:00Z">
              <w:tcPr>
                <w:tcW w:w="1008" w:type="dxa"/>
                <w:vAlign w:val="center"/>
                <w:hideMark/>
              </w:tcPr>
            </w:tcPrChange>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053" w:author="Brian Bohman" w:date="2021-10-27T05:58:00Z">
              <w:tcPr>
                <w:tcW w:w="1008" w:type="dxa"/>
                <w:vAlign w:val="center"/>
                <w:hideMark/>
              </w:tcPr>
            </w:tcPrChange>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54" w:author="Brian Bohman" w:date="2021-10-27T05:58:00Z">
              <w:tcPr>
                <w:tcW w:w="720" w:type="dxa"/>
                <w:vAlign w:val="center"/>
                <w:hideMark/>
              </w:tcPr>
            </w:tcPrChange>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55" w:author="Brian Bohman" w:date="2021-10-27T05:58:00Z">
              <w:tcPr>
                <w:tcW w:w="1008" w:type="dxa"/>
                <w:vAlign w:val="center"/>
                <w:hideMark/>
              </w:tcPr>
            </w:tcPrChange>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56" w:author="Brian Bohman" w:date="2021-10-27T05:58:00Z">
              <w:tcPr>
                <w:tcW w:w="1152" w:type="dxa"/>
                <w:vAlign w:val="center"/>
                <w:hideMark/>
              </w:tcPr>
            </w:tcPrChange>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9057" w:author="Brian Bohman" w:date="2021-10-27T05:58:00Z">
              <w:tcPr>
                <w:tcW w:w="1008" w:type="dxa"/>
                <w:vAlign w:val="center"/>
                <w:hideMark/>
              </w:tcPr>
            </w:tcPrChange>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0572FDDC" w14:textId="77777777" w:rsidTr="00E419CD">
        <w:trPr>
          <w:trHeight w:val="165"/>
          <w:trPrChange w:id="9058" w:author="Brian Bohman" w:date="2021-10-27T05:58:00Z">
            <w:trPr>
              <w:trHeight w:val="165"/>
            </w:trPr>
          </w:trPrChange>
        </w:trPr>
        <w:tc>
          <w:tcPr>
            <w:tcW w:w="360" w:type="dxa"/>
            <w:vAlign w:val="center"/>
            <w:hideMark/>
            <w:tcPrChange w:id="9059" w:author="Brian Bohman" w:date="2021-10-27T05:58:00Z">
              <w:tcPr>
                <w:tcW w:w="360" w:type="dxa"/>
                <w:vAlign w:val="center"/>
                <w:hideMark/>
              </w:tcPr>
            </w:tcPrChange>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Change w:id="9060" w:author="Brian Bohman" w:date="2021-10-27T05:58:00Z">
              <w:tcPr>
                <w:tcW w:w="864" w:type="dxa"/>
                <w:vAlign w:val="center"/>
                <w:hideMark/>
              </w:tcPr>
            </w:tcPrChange>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61" w:author="Brian Bohman" w:date="2021-10-27T05:58:00Z">
              <w:tcPr>
                <w:tcW w:w="1152" w:type="dxa"/>
                <w:vAlign w:val="center"/>
                <w:hideMark/>
              </w:tcPr>
            </w:tcPrChange>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62" w:author="Brian Bohman" w:date="2021-10-27T05:58:00Z">
              <w:tcPr>
                <w:tcW w:w="504" w:type="dxa"/>
                <w:vAlign w:val="center"/>
                <w:hideMark/>
              </w:tcPr>
            </w:tcPrChange>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9063" w:author="Brian Bohman" w:date="2021-10-27T05:58:00Z">
              <w:tcPr>
                <w:tcW w:w="1008" w:type="dxa"/>
                <w:vAlign w:val="center"/>
                <w:hideMark/>
              </w:tcPr>
            </w:tcPrChange>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064" w:author="Brian Bohman" w:date="2021-10-27T05:58:00Z">
              <w:tcPr>
                <w:tcW w:w="1008" w:type="dxa"/>
                <w:vAlign w:val="center"/>
                <w:hideMark/>
              </w:tcPr>
            </w:tcPrChange>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65" w:author="Brian Bohman" w:date="2021-10-27T05:58:00Z">
              <w:tcPr>
                <w:tcW w:w="720" w:type="dxa"/>
                <w:vAlign w:val="center"/>
                <w:hideMark/>
              </w:tcPr>
            </w:tcPrChange>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66" w:author="Brian Bohman" w:date="2021-10-27T05:58:00Z">
              <w:tcPr>
                <w:tcW w:w="1008" w:type="dxa"/>
                <w:vAlign w:val="center"/>
                <w:hideMark/>
              </w:tcPr>
            </w:tcPrChange>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67" w:author="Brian Bohman" w:date="2021-10-27T05:58:00Z">
              <w:tcPr>
                <w:tcW w:w="1152" w:type="dxa"/>
                <w:vAlign w:val="center"/>
                <w:hideMark/>
              </w:tcPr>
            </w:tcPrChange>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9068" w:author="Brian Bohman" w:date="2021-10-27T05:58:00Z">
              <w:tcPr>
                <w:tcW w:w="1008" w:type="dxa"/>
                <w:vAlign w:val="center"/>
                <w:hideMark/>
              </w:tcPr>
            </w:tcPrChange>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19CD" w:rsidRPr="009B3DCC" w14:paraId="602F7C78" w14:textId="77777777" w:rsidTr="00E419CD">
        <w:trPr>
          <w:trHeight w:val="165"/>
          <w:trPrChange w:id="9069" w:author="Brian Bohman" w:date="2021-10-27T05:58:00Z">
            <w:trPr>
              <w:trHeight w:val="165"/>
            </w:trPr>
          </w:trPrChange>
        </w:trPr>
        <w:tc>
          <w:tcPr>
            <w:tcW w:w="360" w:type="dxa"/>
            <w:vAlign w:val="center"/>
            <w:hideMark/>
            <w:tcPrChange w:id="9070" w:author="Brian Bohman" w:date="2021-10-27T05:58:00Z">
              <w:tcPr>
                <w:tcW w:w="360" w:type="dxa"/>
                <w:vAlign w:val="center"/>
                <w:hideMark/>
              </w:tcPr>
            </w:tcPrChange>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Change w:id="9071" w:author="Brian Bohman" w:date="2021-10-27T05:58:00Z">
              <w:tcPr>
                <w:tcW w:w="864" w:type="dxa"/>
                <w:vAlign w:val="center"/>
                <w:hideMark/>
              </w:tcPr>
            </w:tcPrChange>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72" w:author="Brian Bohman" w:date="2021-10-27T05:58:00Z">
              <w:tcPr>
                <w:tcW w:w="1152" w:type="dxa"/>
                <w:vAlign w:val="center"/>
                <w:hideMark/>
              </w:tcPr>
            </w:tcPrChange>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73" w:author="Brian Bohman" w:date="2021-10-27T05:58:00Z">
              <w:tcPr>
                <w:tcW w:w="504" w:type="dxa"/>
                <w:vAlign w:val="center"/>
                <w:hideMark/>
              </w:tcPr>
            </w:tcPrChange>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9074" w:author="Brian Bohman" w:date="2021-10-27T05:58:00Z">
              <w:tcPr>
                <w:tcW w:w="1008" w:type="dxa"/>
                <w:vAlign w:val="center"/>
                <w:hideMark/>
              </w:tcPr>
            </w:tcPrChange>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075" w:author="Brian Bohman" w:date="2021-10-27T05:58:00Z">
              <w:tcPr>
                <w:tcW w:w="1008" w:type="dxa"/>
                <w:vAlign w:val="center"/>
                <w:hideMark/>
              </w:tcPr>
            </w:tcPrChange>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76" w:author="Brian Bohman" w:date="2021-10-27T05:58:00Z">
              <w:tcPr>
                <w:tcW w:w="720" w:type="dxa"/>
                <w:vAlign w:val="center"/>
                <w:hideMark/>
              </w:tcPr>
            </w:tcPrChange>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77" w:author="Brian Bohman" w:date="2021-10-27T05:58:00Z">
              <w:tcPr>
                <w:tcW w:w="1008" w:type="dxa"/>
                <w:vAlign w:val="center"/>
                <w:hideMark/>
              </w:tcPr>
            </w:tcPrChange>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78" w:author="Brian Bohman" w:date="2021-10-27T05:58:00Z">
              <w:tcPr>
                <w:tcW w:w="1152" w:type="dxa"/>
                <w:vAlign w:val="center"/>
                <w:hideMark/>
              </w:tcPr>
            </w:tcPrChange>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9079" w:author="Brian Bohman" w:date="2021-10-27T05:58:00Z">
              <w:tcPr>
                <w:tcW w:w="1008" w:type="dxa"/>
                <w:vAlign w:val="center"/>
                <w:hideMark/>
              </w:tcPr>
            </w:tcPrChange>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86B0099" w14:textId="77777777" w:rsidTr="00E419CD">
        <w:trPr>
          <w:trHeight w:val="165"/>
          <w:trPrChange w:id="9080" w:author="Brian Bohman" w:date="2021-10-27T05:58:00Z">
            <w:trPr>
              <w:trHeight w:val="165"/>
            </w:trPr>
          </w:trPrChange>
        </w:trPr>
        <w:tc>
          <w:tcPr>
            <w:tcW w:w="360" w:type="dxa"/>
            <w:vAlign w:val="center"/>
            <w:hideMark/>
            <w:tcPrChange w:id="9081" w:author="Brian Bohman" w:date="2021-10-27T05:58:00Z">
              <w:tcPr>
                <w:tcW w:w="360" w:type="dxa"/>
                <w:vAlign w:val="center"/>
                <w:hideMark/>
              </w:tcPr>
            </w:tcPrChange>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Change w:id="9082" w:author="Brian Bohman" w:date="2021-10-27T05:58:00Z">
              <w:tcPr>
                <w:tcW w:w="864" w:type="dxa"/>
                <w:vAlign w:val="center"/>
                <w:hideMark/>
              </w:tcPr>
            </w:tcPrChange>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83" w:author="Brian Bohman" w:date="2021-10-27T05:58:00Z">
              <w:tcPr>
                <w:tcW w:w="1152" w:type="dxa"/>
                <w:vAlign w:val="center"/>
                <w:hideMark/>
              </w:tcPr>
            </w:tcPrChange>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84" w:author="Brian Bohman" w:date="2021-10-27T05:58:00Z">
              <w:tcPr>
                <w:tcW w:w="504" w:type="dxa"/>
                <w:vAlign w:val="center"/>
                <w:hideMark/>
              </w:tcPr>
            </w:tcPrChange>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9085" w:author="Brian Bohman" w:date="2021-10-27T05:58:00Z">
              <w:tcPr>
                <w:tcW w:w="1008" w:type="dxa"/>
                <w:vAlign w:val="center"/>
                <w:hideMark/>
              </w:tcPr>
            </w:tcPrChange>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086" w:author="Brian Bohman" w:date="2021-10-27T05:58:00Z">
              <w:tcPr>
                <w:tcW w:w="1008" w:type="dxa"/>
                <w:vAlign w:val="center"/>
                <w:hideMark/>
              </w:tcPr>
            </w:tcPrChange>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87" w:author="Brian Bohman" w:date="2021-10-27T05:58:00Z">
              <w:tcPr>
                <w:tcW w:w="720" w:type="dxa"/>
                <w:vAlign w:val="center"/>
                <w:hideMark/>
              </w:tcPr>
            </w:tcPrChange>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88" w:author="Brian Bohman" w:date="2021-10-27T05:58:00Z">
              <w:tcPr>
                <w:tcW w:w="1008" w:type="dxa"/>
                <w:vAlign w:val="center"/>
                <w:hideMark/>
              </w:tcPr>
            </w:tcPrChange>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89" w:author="Brian Bohman" w:date="2021-10-27T05:58:00Z">
              <w:tcPr>
                <w:tcW w:w="1152" w:type="dxa"/>
                <w:vAlign w:val="center"/>
                <w:hideMark/>
              </w:tcPr>
            </w:tcPrChange>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9090" w:author="Brian Bohman" w:date="2021-10-27T05:58:00Z">
              <w:tcPr>
                <w:tcW w:w="1008" w:type="dxa"/>
                <w:vAlign w:val="center"/>
                <w:hideMark/>
              </w:tcPr>
            </w:tcPrChange>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6CEB254E" w14:textId="77777777" w:rsidTr="00E419CD">
        <w:trPr>
          <w:trHeight w:val="165"/>
          <w:trPrChange w:id="9091" w:author="Brian Bohman" w:date="2021-10-27T05:58:00Z">
            <w:trPr>
              <w:trHeight w:val="165"/>
            </w:trPr>
          </w:trPrChange>
        </w:trPr>
        <w:tc>
          <w:tcPr>
            <w:tcW w:w="360" w:type="dxa"/>
            <w:vAlign w:val="center"/>
            <w:hideMark/>
            <w:tcPrChange w:id="9092" w:author="Brian Bohman" w:date="2021-10-27T05:58:00Z">
              <w:tcPr>
                <w:tcW w:w="360" w:type="dxa"/>
                <w:vAlign w:val="center"/>
                <w:hideMark/>
              </w:tcPr>
            </w:tcPrChange>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Change w:id="9093" w:author="Brian Bohman" w:date="2021-10-27T05:58:00Z">
              <w:tcPr>
                <w:tcW w:w="864" w:type="dxa"/>
                <w:vAlign w:val="center"/>
                <w:hideMark/>
              </w:tcPr>
            </w:tcPrChange>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94" w:author="Brian Bohman" w:date="2021-10-27T05:58:00Z">
              <w:tcPr>
                <w:tcW w:w="1152" w:type="dxa"/>
                <w:vAlign w:val="center"/>
                <w:hideMark/>
              </w:tcPr>
            </w:tcPrChange>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95" w:author="Brian Bohman" w:date="2021-10-27T05:58:00Z">
              <w:tcPr>
                <w:tcW w:w="504" w:type="dxa"/>
                <w:vAlign w:val="center"/>
                <w:hideMark/>
              </w:tcPr>
            </w:tcPrChange>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9096" w:author="Brian Bohman" w:date="2021-10-27T05:58:00Z">
              <w:tcPr>
                <w:tcW w:w="1008" w:type="dxa"/>
                <w:vAlign w:val="center"/>
                <w:hideMark/>
              </w:tcPr>
            </w:tcPrChange>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097" w:author="Brian Bohman" w:date="2021-10-27T05:58:00Z">
              <w:tcPr>
                <w:tcW w:w="1008" w:type="dxa"/>
                <w:vAlign w:val="center"/>
                <w:hideMark/>
              </w:tcPr>
            </w:tcPrChange>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98" w:author="Brian Bohman" w:date="2021-10-27T05:58:00Z">
              <w:tcPr>
                <w:tcW w:w="720" w:type="dxa"/>
                <w:vAlign w:val="center"/>
                <w:hideMark/>
              </w:tcPr>
            </w:tcPrChange>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99" w:author="Brian Bohman" w:date="2021-10-27T05:58:00Z">
              <w:tcPr>
                <w:tcW w:w="1008" w:type="dxa"/>
                <w:vAlign w:val="center"/>
                <w:hideMark/>
              </w:tcPr>
            </w:tcPrChange>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00" w:author="Brian Bohman" w:date="2021-10-27T05:58:00Z">
              <w:tcPr>
                <w:tcW w:w="1152" w:type="dxa"/>
                <w:vAlign w:val="center"/>
                <w:hideMark/>
              </w:tcPr>
            </w:tcPrChange>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9101" w:author="Brian Bohman" w:date="2021-10-27T05:58:00Z">
              <w:tcPr>
                <w:tcW w:w="1008" w:type="dxa"/>
                <w:vAlign w:val="center"/>
                <w:hideMark/>
              </w:tcPr>
            </w:tcPrChange>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B3DB1B6" w14:textId="77777777" w:rsidTr="00E419CD">
        <w:trPr>
          <w:trHeight w:val="165"/>
          <w:trPrChange w:id="9102" w:author="Brian Bohman" w:date="2021-10-27T05:58:00Z">
            <w:trPr>
              <w:trHeight w:val="165"/>
            </w:trPr>
          </w:trPrChange>
        </w:trPr>
        <w:tc>
          <w:tcPr>
            <w:tcW w:w="360" w:type="dxa"/>
            <w:vAlign w:val="center"/>
            <w:hideMark/>
            <w:tcPrChange w:id="9103" w:author="Brian Bohman" w:date="2021-10-27T05:58:00Z">
              <w:tcPr>
                <w:tcW w:w="360" w:type="dxa"/>
                <w:vAlign w:val="center"/>
                <w:hideMark/>
              </w:tcPr>
            </w:tcPrChange>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Change w:id="9104" w:author="Brian Bohman" w:date="2021-10-27T05:58:00Z">
              <w:tcPr>
                <w:tcW w:w="864" w:type="dxa"/>
                <w:vAlign w:val="center"/>
                <w:hideMark/>
              </w:tcPr>
            </w:tcPrChange>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05" w:author="Brian Bohman" w:date="2021-10-27T05:58:00Z">
              <w:tcPr>
                <w:tcW w:w="1152" w:type="dxa"/>
                <w:vAlign w:val="center"/>
                <w:hideMark/>
              </w:tcPr>
            </w:tcPrChange>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106" w:author="Brian Bohman" w:date="2021-10-27T05:58:00Z">
              <w:tcPr>
                <w:tcW w:w="504" w:type="dxa"/>
                <w:vAlign w:val="center"/>
                <w:hideMark/>
              </w:tcPr>
            </w:tcPrChange>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9107" w:author="Brian Bohman" w:date="2021-10-27T05:58:00Z">
              <w:tcPr>
                <w:tcW w:w="1008" w:type="dxa"/>
                <w:vAlign w:val="center"/>
                <w:hideMark/>
              </w:tcPr>
            </w:tcPrChange>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108" w:author="Brian Bohman" w:date="2021-10-27T05:58:00Z">
              <w:tcPr>
                <w:tcW w:w="1008" w:type="dxa"/>
                <w:vAlign w:val="center"/>
                <w:hideMark/>
              </w:tcPr>
            </w:tcPrChange>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09" w:author="Brian Bohman" w:date="2021-10-27T05:58:00Z">
              <w:tcPr>
                <w:tcW w:w="720" w:type="dxa"/>
                <w:vAlign w:val="center"/>
                <w:hideMark/>
              </w:tcPr>
            </w:tcPrChange>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10" w:author="Brian Bohman" w:date="2021-10-27T05:58:00Z">
              <w:tcPr>
                <w:tcW w:w="1008" w:type="dxa"/>
                <w:vAlign w:val="center"/>
                <w:hideMark/>
              </w:tcPr>
            </w:tcPrChange>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11" w:author="Brian Bohman" w:date="2021-10-27T05:58:00Z">
              <w:tcPr>
                <w:tcW w:w="1152" w:type="dxa"/>
                <w:vAlign w:val="center"/>
                <w:hideMark/>
              </w:tcPr>
            </w:tcPrChange>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9112" w:author="Brian Bohman" w:date="2021-10-27T05:58:00Z">
              <w:tcPr>
                <w:tcW w:w="1008" w:type="dxa"/>
                <w:vAlign w:val="center"/>
                <w:hideMark/>
              </w:tcPr>
            </w:tcPrChange>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19CD" w:rsidRPr="009B3DCC" w14:paraId="5C329B5A" w14:textId="77777777" w:rsidTr="00E419CD">
        <w:trPr>
          <w:trHeight w:val="165"/>
          <w:trPrChange w:id="9113" w:author="Brian Bohman" w:date="2021-10-27T05:58:00Z">
            <w:trPr>
              <w:trHeight w:val="165"/>
            </w:trPr>
          </w:trPrChange>
        </w:trPr>
        <w:tc>
          <w:tcPr>
            <w:tcW w:w="360" w:type="dxa"/>
            <w:vAlign w:val="center"/>
            <w:hideMark/>
            <w:tcPrChange w:id="9114" w:author="Brian Bohman" w:date="2021-10-27T05:58:00Z">
              <w:tcPr>
                <w:tcW w:w="360" w:type="dxa"/>
                <w:vAlign w:val="center"/>
                <w:hideMark/>
              </w:tcPr>
            </w:tcPrChange>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Change w:id="9115" w:author="Brian Bohman" w:date="2021-10-27T05:58:00Z">
              <w:tcPr>
                <w:tcW w:w="864" w:type="dxa"/>
                <w:vAlign w:val="center"/>
                <w:hideMark/>
              </w:tcPr>
            </w:tcPrChange>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16" w:author="Brian Bohman" w:date="2021-10-27T05:58:00Z">
              <w:tcPr>
                <w:tcW w:w="1152" w:type="dxa"/>
                <w:vAlign w:val="center"/>
                <w:hideMark/>
              </w:tcPr>
            </w:tcPrChange>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117" w:author="Brian Bohman" w:date="2021-10-27T05:58:00Z">
              <w:tcPr>
                <w:tcW w:w="504" w:type="dxa"/>
                <w:vAlign w:val="center"/>
                <w:hideMark/>
              </w:tcPr>
            </w:tcPrChange>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9118" w:author="Brian Bohman" w:date="2021-10-27T05:58:00Z">
              <w:tcPr>
                <w:tcW w:w="1008" w:type="dxa"/>
                <w:vAlign w:val="center"/>
                <w:hideMark/>
              </w:tcPr>
            </w:tcPrChange>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119" w:author="Brian Bohman" w:date="2021-10-27T05:58:00Z">
              <w:tcPr>
                <w:tcW w:w="1008" w:type="dxa"/>
                <w:vAlign w:val="center"/>
                <w:hideMark/>
              </w:tcPr>
            </w:tcPrChange>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20" w:author="Brian Bohman" w:date="2021-10-27T05:58:00Z">
              <w:tcPr>
                <w:tcW w:w="720" w:type="dxa"/>
                <w:vAlign w:val="center"/>
                <w:hideMark/>
              </w:tcPr>
            </w:tcPrChange>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21" w:author="Brian Bohman" w:date="2021-10-27T05:58:00Z">
              <w:tcPr>
                <w:tcW w:w="1008" w:type="dxa"/>
                <w:vAlign w:val="center"/>
                <w:hideMark/>
              </w:tcPr>
            </w:tcPrChange>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22" w:author="Brian Bohman" w:date="2021-10-27T05:58:00Z">
              <w:tcPr>
                <w:tcW w:w="1152" w:type="dxa"/>
                <w:vAlign w:val="center"/>
                <w:hideMark/>
              </w:tcPr>
            </w:tcPrChange>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9123" w:author="Brian Bohman" w:date="2021-10-27T05:58:00Z">
              <w:tcPr>
                <w:tcW w:w="1008" w:type="dxa"/>
                <w:vAlign w:val="center"/>
                <w:hideMark/>
              </w:tcPr>
            </w:tcPrChange>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F78F557" w14:textId="77777777" w:rsidTr="00E419CD">
        <w:trPr>
          <w:trHeight w:val="165"/>
          <w:trPrChange w:id="9124" w:author="Brian Bohman" w:date="2021-10-27T05:58:00Z">
            <w:trPr>
              <w:trHeight w:val="165"/>
            </w:trPr>
          </w:trPrChange>
        </w:trPr>
        <w:tc>
          <w:tcPr>
            <w:tcW w:w="360" w:type="dxa"/>
            <w:vAlign w:val="center"/>
            <w:hideMark/>
            <w:tcPrChange w:id="9125" w:author="Brian Bohman" w:date="2021-10-27T05:58:00Z">
              <w:tcPr>
                <w:tcW w:w="360" w:type="dxa"/>
                <w:vAlign w:val="center"/>
                <w:hideMark/>
              </w:tcPr>
            </w:tcPrChange>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Change w:id="9126" w:author="Brian Bohman" w:date="2021-10-27T05:58:00Z">
              <w:tcPr>
                <w:tcW w:w="864" w:type="dxa"/>
                <w:vAlign w:val="center"/>
                <w:hideMark/>
              </w:tcPr>
            </w:tcPrChange>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27" w:author="Brian Bohman" w:date="2021-10-27T05:58:00Z">
              <w:tcPr>
                <w:tcW w:w="1152" w:type="dxa"/>
                <w:vAlign w:val="center"/>
                <w:hideMark/>
              </w:tcPr>
            </w:tcPrChange>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128" w:author="Brian Bohman" w:date="2021-10-27T05:58:00Z">
              <w:tcPr>
                <w:tcW w:w="504" w:type="dxa"/>
                <w:vAlign w:val="center"/>
                <w:hideMark/>
              </w:tcPr>
            </w:tcPrChange>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9129" w:author="Brian Bohman" w:date="2021-10-27T05:58:00Z">
              <w:tcPr>
                <w:tcW w:w="1008" w:type="dxa"/>
                <w:vAlign w:val="center"/>
                <w:hideMark/>
              </w:tcPr>
            </w:tcPrChange>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130" w:author="Brian Bohman" w:date="2021-10-27T05:58:00Z">
              <w:tcPr>
                <w:tcW w:w="1008" w:type="dxa"/>
                <w:vAlign w:val="center"/>
                <w:hideMark/>
              </w:tcPr>
            </w:tcPrChange>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31" w:author="Brian Bohman" w:date="2021-10-27T05:58:00Z">
              <w:tcPr>
                <w:tcW w:w="720" w:type="dxa"/>
                <w:vAlign w:val="center"/>
                <w:hideMark/>
              </w:tcPr>
            </w:tcPrChange>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32" w:author="Brian Bohman" w:date="2021-10-27T05:58:00Z">
              <w:tcPr>
                <w:tcW w:w="1008" w:type="dxa"/>
                <w:vAlign w:val="center"/>
                <w:hideMark/>
              </w:tcPr>
            </w:tcPrChange>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33" w:author="Brian Bohman" w:date="2021-10-27T05:58:00Z">
              <w:tcPr>
                <w:tcW w:w="1152" w:type="dxa"/>
                <w:vAlign w:val="center"/>
                <w:hideMark/>
              </w:tcPr>
            </w:tcPrChange>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440" w:type="dxa"/>
            <w:vAlign w:val="center"/>
            <w:hideMark/>
            <w:tcPrChange w:id="9134" w:author="Brian Bohman" w:date="2021-10-27T05:58:00Z">
              <w:tcPr>
                <w:tcW w:w="1008" w:type="dxa"/>
                <w:vAlign w:val="center"/>
                <w:hideMark/>
              </w:tcPr>
            </w:tcPrChange>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7C302EDE" w14:textId="77777777" w:rsidTr="00E419CD">
        <w:trPr>
          <w:trHeight w:val="165"/>
          <w:trPrChange w:id="9135" w:author="Brian Bohman" w:date="2021-10-27T05:58:00Z">
            <w:trPr>
              <w:trHeight w:val="165"/>
            </w:trPr>
          </w:trPrChange>
        </w:trPr>
        <w:tc>
          <w:tcPr>
            <w:tcW w:w="360" w:type="dxa"/>
            <w:vAlign w:val="center"/>
            <w:hideMark/>
            <w:tcPrChange w:id="9136" w:author="Brian Bohman" w:date="2021-10-27T05:58:00Z">
              <w:tcPr>
                <w:tcW w:w="360" w:type="dxa"/>
                <w:vAlign w:val="center"/>
                <w:hideMark/>
              </w:tcPr>
            </w:tcPrChange>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Change w:id="9137" w:author="Brian Bohman" w:date="2021-10-27T05:58:00Z">
              <w:tcPr>
                <w:tcW w:w="864" w:type="dxa"/>
                <w:vAlign w:val="center"/>
                <w:hideMark/>
              </w:tcPr>
            </w:tcPrChange>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38" w:author="Brian Bohman" w:date="2021-10-27T05:58:00Z">
              <w:tcPr>
                <w:tcW w:w="1152" w:type="dxa"/>
                <w:vAlign w:val="center"/>
                <w:hideMark/>
              </w:tcPr>
            </w:tcPrChange>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139" w:author="Brian Bohman" w:date="2021-10-27T05:58:00Z">
              <w:tcPr>
                <w:tcW w:w="504" w:type="dxa"/>
                <w:vAlign w:val="center"/>
                <w:hideMark/>
              </w:tcPr>
            </w:tcPrChange>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9140" w:author="Brian Bohman" w:date="2021-10-27T05:58:00Z">
              <w:tcPr>
                <w:tcW w:w="1008" w:type="dxa"/>
                <w:vAlign w:val="center"/>
                <w:hideMark/>
              </w:tcPr>
            </w:tcPrChange>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141" w:author="Brian Bohman" w:date="2021-10-27T05:58:00Z">
              <w:tcPr>
                <w:tcW w:w="1008" w:type="dxa"/>
                <w:vAlign w:val="center"/>
                <w:hideMark/>
              </w:tcPr>
            </w:tcPrChange>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42" w:author="Brian Bohman" w:date="2021-10-27T05:58:00Z">
              <w:tcPr>
                <w:tcW w:w="720" w:type="dxa"/>
                <w:vAlign w:val="center"/>
                <w:hideMark/>
              </w:tcPr>
            </w:tcPrChange>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43" w:author="Brian Bohman" w:date="2021-10-27T05:58:00Z">
              <w:tcPr>
                <w:tcW w:w="1008" w:type="dxa"/>
                <w:vAlign w:val="center"/>
                <w:hideMark/>
              </w:tcPr>
            </w:tcPrChange>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44" w:author="Brian Bohman" w:date="2021-10-27T05:58:00Z">
              <w:tcPr>
                <w:tcW w:w="1152" w:type="dxa"/>
                <w:vAlign w:val="center"/>
                <w:hideMark/>
              </w:tcPr>
            </w:tcPrChange>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9145" w:author="Brian Bohman" w:date="2021-10-27T05:58:00Z">
              <w:tcPr>
                <w:tcW w:w="1008" w:type="dxa"/>
                <w:vAlign w:val="center"/>
                <w:hideMark/>
              </w:tcPr>
            </w:tcPrChange>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08D4260E" w14:textId="77777777" w:rsidTr="00E419CD">
        <w:trPr>
          <w:trHeight w:val="180"/>
          <w:trPrChange w:id="9146" w:author="Brian Bohman" w:date="2021-10-27T05:58:00Z">
            <w:trPr>
              <w:trHeight w:val="180"/>
            </w:trPr>
          </w:trPrChange>
        </w:trPr>
        <w:tc>
          <w:tcPr>
            <w:tcW w:w="360" w:type="dxa"/>
            <w:vAlign w:val="center"/>
            <w:hideMark/>
            <w:tcPrChange w:id="9147" w:author="Brian Bohman" w:date="2021-10-27T05:58:00Z">
              <w:tcPr>
                <w:tcW w:w="360" w:type="dxa"/>
                <w:vAlign w:val="center"/>
                <w:hideMark/>
              </w:tcPr>
            </w:tcPrChange>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Change w:id="9148" w:author="Brian Bohman" w:date="2021-10-27T05:58:00Z">
              <w:tcPr>
                <w:tcW w:w="864" w:type="dxa"/>
                <w:vAlign w:val="center"/>
                <w:hideMark/>
              </w:tcPr>
            </w:tcPrChange>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49" w:author="Brian Bohman" w:date="2021-10-27T05:58:00Z">
              <w:tcPr>
                <w:tcW w:w="1152" w:type="dxa"/>
                <w:vAlign w:val="center"/>
                <w:hideMark/>
              </w:tcPr>
            </w:tcPrChange>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150" w:author="Brian Bohman" w:date="2021-10-27T05:58:00Z">
              <w:tcPr>
                <w:tcW w:w="504" w:type="dxa"/>
                <w:vAlign w:val="center"/>
                <w:hideMark/>
              </w:tcPr>
            </w:tcPrChange>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9151" w:author="Brian Bohman" w:date="2021-10-27T05:58:00Z">
              <w:tcPr>
                <w:tcW w:w="1008" w:type="dxa"/>
                <w:vAlign w:val="center"/>
                <w:hideMark/>
              </w:tcPr>
            </w:tcPrChange>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152" w:author="Brian Bohman" w:date="2021-10-27T05:58:00Z">
              <w:tcPr>
                <w:tcW w:w="1008" w:type="dxa"/>
                <w:vAlign w:val="center"/>
                <w:hideMark/>
              </w:tcPr>
            </w:tcPrChange>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53" w:author="Brian Bohman" w:date="2021-10-27T05:58:00Z">
              <w:tcPr>
                <w:tcW w:w="720" w:type="dxa"/>
                <w:vAlign w:val="center"/>
                <w:hideMark/>
              </w:tcPr>
            </w:tcPrChange>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54" w:author="Brian Bohman" w:date="2021-10-27T05:58:00Z">
              <w:tcPr>
                <w:tcW w:w="1008" w:type="dxa"/>
                <w:vAlign w:val="center"/>
                <w:hideMark/>
              </w:tcPr>
            </w:tcPrChange>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55" w:author="Brian Bohman" w:date="2021-10-27T05:58:00Z">
              <w:tcPr>
                <w:tcW w:w="1152" w:type="dxa"/>
                <w:vAlign w:val="center"/>
                <w:hideMark/>
              </w:tcPr>
            </w:tcPrChange>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440" w:type="dxa"/>
            <w:vAlign w:val="center"/>
            <w:hideMark/>
            <w:tcPrChange w:id="9156" w:author="Brian Bohman" w:date="2021-10-27T05:58:00Z">
              <w:tcPr>
                <w:tcW w:w="1008" w:type="dxa"/>
                <w:vAlign w:val="center"/>
                <w:hideMark/>
              </w:tcPr>
            </w:tcPrChange>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FFD92D8" w14:textId="77777777" w:rsidTr="00E419CD">
        <w:trPr>
          <w:trHeight w:val="165"/>
          <w:trPrChange w:id="9157" w:author="Brian Bohman" w:date="2021-10-27T05:58:00Z">
            <w:trPr>
              <w:trHeight w:val="165"/>
            </w:trPr>
          </w:trPrChange>
        </w:trPr>
        <w:tc>
          <w:tcPr>
            <w:tcW w:w="360" w:type="dxa"/>
            <w:vAlign w:val="center"/>
            <w:hideMark/>
            <w:tcPrChange w:id="9158" w:author="Brian Bohman" w:date="2021-10-27T05:58:00Z">
              <w:tcPr>
                <w:tcW w:w="360" w:type="dxa"/>
                <w:vAlign w:val="center"/>
                <w:hideMark/>
              </w:tcPr>
            </w:tcPrChange>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Change w:id="9159" w:author="Brian Bohman" w:date="2021-10-27T05:58:00Z">
              <w:tcPr>
                <w:tcW w:w="864" w:type="dxa"/>
                <w:vAlign w:val="center"/>
                <w:hideMark/>
              </w:tcPr>
            </w:tcPrChange>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60" w:author="Brian Bohman" w:date="2021-10-27T05:58:00Z">
              <w:tcPr>
                <w:tcW w:w="1152" w:type="dxa"/>
                <w:vAlign w:val="center"/>
                <w:hideMark/>
              </w:tcPr>
            </w:tcPrChange>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161" w:author="Brian Bohman" w:date="2021-10-27T05:58:00Z">
              <w:tcPr>
                <w:tcW w:w="504" w:type="dxa"/>
                <w:vAlign w:val="center"/>
                <w:hideMark/>
              </w:tcPr>
            </w:tcPrChange>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9162" w:author="Brian Bohman" w:date="2021-10-27T05:58:00Z">
              <w:tcPr>
                <w:tcW w:w="1008" w:type="dxa"/>
                <w:vAlign w:val="center"/>
                <w:hideMark/>
              </w:tcPr>
            </w:tcPrChange>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163" w:author="Brian Bohman" w:date="2021-10-27T05:58:00Z">
              <w:tcPr>
                <w:tcW w:w="1008" w:type="dxa"/>
                <w:vAlign w:val="center"/>
                <w:hideMark/>
              </w:tcPr>
            </w:tcPrChange>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64" w:author="Brian Bohman" w:date="2021-10-27T05:58:00Z">
              <w:tcPr>
                <w:tcW w:w="720" w:type="dxa"/>
                <w:vAlign w:val="center"/>
                <w:hideMark/>
              </w:tcPr>
            </w:tcPrChange>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65" w:author="Brian Bohman" w:date="2021-10-27T05:58:00Z">
              <w:tcPr>
                <w:tcW w:w="1008" w:type="dxa"/>
                <w:vAlign w:val="center"/>
                <w:hideMark/>
              </w:tcPr>
            </w:tcPrChange>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66" w:author="Brian Bohman" w:date="2021-10-27T05:58:00Z">
              <w:tcPr>
                <w:tcW w:w="1152" w:type="dxa"/>
                <w:vAlign w:val="center"/>
                <w:hideMark/>
              </w:tcPr>
            </w:tcPrChange>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440" w:type="dxa"/>
            <w:vAlign w:val="center"/>
            <w:hideMark/>
            <w:tcPrChange w:id="9167" w:author="Brian Bohman" w:date="2021-10-27T05:58:00Z">
              <w:tcPr>
                <w:tcW w:w="1008" w:type="dxa"/>
                <w:vAlign w:val="center"/>
                <w:hideMark/>
              </w:tcPr>
            </w:tcPrChange>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EF88D7F" w14:textId="77777777" w:rsidTr="00E419CD">
        <w:trPr>
          <w:trHeight w:val="165"/>
          <w:trPrChange w:id="9168" w:author="Brian Bohman" w:date="2021-10-27T05:58:00Z">
            <w:trPr>
              <w:trHeight w:val="165"/>
            </w:trPr>
          </w:trPrChange>
        </w:trPr>
        <w:tc>
          <w:tcPr>
            <w:tcW w:w="360" w:type="dxa"/>
            <w:vAlign w:val="center"/>
            <w:hideMark/>
            <w:tcPrChange w:id="9169" w:author="Brian Bohman" w:date="2021-10-27T05:58:00Z">
              <w:tcPr>
                <w:tcW w:w="360" w:type="dxa"/>
                <w:vAlign w:val="center"/>
                <w:hideMark/>
              </w:tcPr>
            </w:tcPrChange>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Change w:id="9170" w:author="Brian Bohman" w:date="2021-10-27T05:58:00Z">
              <w:tcPr>
                <w:tcW w:w="864" w:type="dxa"/>
                <w:vAlign w:val="center"/>
                <w:hideMark/>
              </w:tcPr>
            </w:tcPrChange>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71" w:author="Brian Bohman" w:date="2021-10-27T05:58:00Z">
              <w:tcPr>
                <w:tcW w:w="1152" w:type="dxa"/>
                <w:vAlign w:val="center"/>
                <w:hideMark/>
              </w:tcPr>
            </w:tcPrChange>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172" w:author="Brian Bohman" w:date="2021-10-27T05:58:00Z">
              <w:tcPr>
                <w:tcW w:w="504" w:type="dxa"/>
                <w:vAlign w:val="center"/>
                <w:hideMark/>
              </w:tcPr>
            </w:tcPrChange>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9173" w:author="Brian Bohman" w:date="2021-10-27T05:58:00Z">
              <w:tcPr>
                <w:tcW w:w="1008" w:type="dxa"/>
                <w:vAlign w:val="center"/>
                <w:hideMark/>
              </w:tcPr>
            </w:tcPrChange>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174" w:author="Brian Bohman" w:date="2021-10-27T05:58:00Z">
              <w:tcPr>
                <w:tcW w:w="1008" w:type="dxa"/>
                <w:vAlign w:val="center"/>
                <w:hideMark/>
              </w:tcPr>
            </w:tcPrChange>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75" w:author="Brian Bohman" w:date="2021-10-27T05:58:00Z">
              <w:tcPr>
                <w:tcW w:w="720" w:type="dxa"/>
                <w:vAlign w:val="center"/>
                <w:hideMark/>
              </w:tcPr>
            </w:tcPrChange>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76" w:author="Brian Bohman" w:date="2021-10-27T05:58:00Z">
              <w:tcPr>
                <w:tcW w:w="1008" w:type="dxa"/>
                <w:vAlign w:val="center"/>
                <w:hideMark/>
              </w:tcPr>
            </w:tcPrChange>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77" w:author="Brian Bohman" w:date="2021-10-27T05:58:00Z">
              <w:tcPr>
                <w:tcW w:w="1152" w:type="dxa"/>
                <w:vAlign w:val="center"/>
                <w:hideMark/>
              </w:tcPr>
            </w:tcPrChange>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440" w:type="dxa"/>
            <w:vAlign w:val="center"/>
            <w:hideMark/>
            <w:tcPrChange w:id="9178" w:author="Brian Bohman" w:date="2021-10-27T05:58:00Z">
              <w:tcPr>
                <w:tcW w:w="1008" w:type="dxa"/>
                <w:vAlign w:val="center"/>
                <w:hideMark/>
              </w:tcPr>
            </w:tcPrChange>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F20E498" w14:textId="77777777" w:rsidTr="00E419CD">
        <w:trPr>
          <w:trHeight w:val="165"/>
          <w:trPrChange w:id="9179" w:author="Brian Bohman" w:date="2021-10-27T05:58:00Z">
            <w:trPr>
              <w:trHeight w:val="165"/>
            </w:trPr>
          </w:trPrChange>
        </w:trPr>
        <w:tc>
          <w:tcPr>
            <w:tcW w:w="360" w:type="dxa"/>
            <w:vAlign w:val="center"/>
            <w:hideMark/>
            <w:tcPrChange w:id="9180" w:author="Brian Bohman" w:date="2021-10-27T05:58:00Z">
              <w:tcPr>
                <w:tcW w:w="360" w:type="dxa"/>
                <w:vAlign w:val="center"/>
                <w:hideMark/>
              </w:tcPr>
            </w:tcPrChange>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Change w:id="9181" w:author="Brian Bohman" w:date="2021-10-27T05:58:00Z">
              <w:tcPr>
                <w:tcW w:w="864" w:type="dxa"/>
                <w:vAlign w:val="center"/>
                <w:hideMark/>
              </w:tcPr>
            </w:tcPrChange>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82" w:author="Brian Bohman" w:date="2021-10-27T05:58:00Z">
              <w:tcPr>
                <w:tcW w:w="1152" w:type="dxa"/>
                <w:vAlign w:val="center"/>
                <w:hideMark/>
              </w:tcPr>
            </w:tcPrChange>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183" w:author="Brian Bohman" w:date="2021-10-27T05:58:00Z">
              <w:tcPr>
                <w:tcW w:w="504" w:type="dxa"/>
                <w:vAlign w:val="center"/>
                <w:hideMark/>
              </w:tcPr>
            </w:tcPrChange>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184" w:author="Brian Bohman" w:date="2021-10-27T05:58:00Z">
              <w:tcPr>
                <w:tcW w:w="1008" w:type="dxa"/>
                <w:vAlign w:val="center"/>
                <w:hideMark/>
              </w:tcPr>
            </w:tcPrChange>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185" w:author="Brian Bohman" w:date="2021-10-27T05:58:00Z">
              <w:tcPr>
                <w:tcW w:w="1008" w:type="dxa"/>
                <w:vAlign w:val="center"/>
                <w:hideMark/>
              </w:tcPr>
            </w:tcPrChange>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86" w:author="Brian Bohman" w:date="2021-10-27T05:58:00Z">
              <w:tcPr>
                <w:tcW w:w="720" w:type="dxa"/>
                <w:vAlign w:val="center"/>
                <w:hideMark/>
              </w:tcPr>
            </w:tcPrChange>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87" w:author="Brian Bohman" w:date="2021-10-27T05:58:00Z">
              <w:tcPr>
                <w:tcW w:w="1008" w:type="dxa"/>
                <w:vAlign w:val="center"/>
                <w:hideMark/>
              </w:tcPr>
            </w:tcPrChange>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88" w:author="Brian Bohman" w:date="2021-10-27T05:58:00Z">
              <w:tcPr>
                <w:tcW w:w="1152" w:type="dxa"/>
                <w:vAlign w:val="center"/>
                <w:hideMark/>
              </w:tcPr>
            </w:tcPrChange>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9189" w:author="Brian Bohman" w:date="2021-10-27T05:58:00Z">
              <w:tcPr>
                <w:tcW w:w="1008" w:type="dxa"/>
                <w:vAlign w:val="center"/>
                <w:hideMark/>
              </w:tcPr>
            </w:tcPrChange>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0D696F14" w14:textId="77777777" w:rsidTr="00E419CD">
        <w:trPr>
          <w:trHeight w:val="165"/>
          <w:trPrChange w:id="9190" w:author="Brian Bohman" w:date="2021-10-27T05:58:00Z">
            <w:trPr>
              <w:trHeight w:val="165"/>
            </w:trPr>
          </w:trPrChange>
        </w:trPr>
        <w:tc>
          <w:tcPr>
            <w:tcW w:w="360" w:type="dxa"/>
            <w:vAlign w:val="center"/>
            <w:hideMark/>
            <w:tcPrChange w:id="9191" w:author="Brian Bohman" w:date="2021-10-27T05:58:00Z">
              <w:tcPr>
                <w:tcW w:w="360" w:type="dxa"/>
                <w:vAlign w:val="center"/>
                <w:hideMark/>
              </w:tcPr>
            </w:tcPrChange>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Change w:id="9192" w:author="Brian Bohman" w:date="2021-10-27T05:58:00Z">
              <w:tcPr>
                <w:tcW w:w="864" w:type="dxa"/>
                <w:vAlign w:val="center"/>
                <w:hideMark/>
              </w:tcPr>
            </w:tcPrChange>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93" w:author="Brian Bohman" w:date="2021-10-27T05:58:00Z">
              <w:tcPr>
                <w:tcW w:w="1152" w:type="dxa"/>
                <w:vAlign w:val="center"/>
                <w:hideMark/>
              </w:tcPr>
            </w:tcPrChange>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194" w:author="Brian Bohman" w:date="2021-10-27T05:58:00Z">
              <w:tcPr>
                <w:tcW w:w="504" w:type="dxa"/>
                <w:vAlign w:val="center"/>
                <w:hideMark/>
              </w:tcPr>
            </w:tcPrChange>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195" w:author="Brian Bohman" w:date="2021-10-27T05:58:00Z">
              <w:tcPr>
                <w:tcW w:w="1008" w:type="dxa"/>
                <w:vAlign w:val="center"/>
                <w:hideMark/>
              </w:tcPr>
            </w:tcPrChange>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196" w:author="Brian Bohman" w:date="2021-10-27T05:58:00Z">
              <w:tcPr>
                <w:tcW w:w="1008" w:type="dxa"/>
                <w:vAlign w:val="center"/>
                <w:hideMark/>
              </w:tcPr>
            </w:tcPrChange>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97" w:author="Brian Bohman" w:date="2021-10-27T05:58:00Z">
              <w:tcPr>
                <w:tcW w:w="720" w:type="dxa"/>
                <w:vAlign w:val="center"/>
                <w:hideMark/>
              </w:tcPr>
            </w:tcPrChange>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198" w:author="Brian Bohman" w:date="2021-10-27T05:58:00Z">
              <w:tcPr>
                <w:tcW w:w="1008" w:type="dxa"/>
                <w:vAlign w:val="center"/>
                <w:hideMark/>
              </w:tcPr>
            </w:tcPrChange>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99" w:author="Brian Bohman" w:date="2021-10-27T05:58:00Z">
              <w:tcPr>
                <w:tcW w:w="1152" w:type="dxa"/>
                <w:vAlign w:val="center"/>
                <w:hideMark/>
              </w:tcPr>
            </w:tcPrChange>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440" w:type="dxa"/>
            <w:vAlign w:val="center"/>
            <w:hideMark/>
            <w:tcPrChange w:id="9200" w:author="Brian Bohman" w:date="2021-10-27T05:58:00Z">
              <w:tcPr>
                <w:tcW w:w="1008" w:type="dxa"/>
                <w:vAlign w:val="center"/>
                <w:hideMark/>
              </w:tcPr>
            </w:tcPrChange>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A084382" w14:textId="77777777" w:rsidTr="00E419CD">
        <w:trPr>
          <w:trHeight w:val="165"/>
          <w:trPrChange w:id="9201" w:author="Brian Bohman" w:date="2021-10-27T05:58:00Z">
            <w:trPr>
              <w:trHeight w:val="165"/>
            </w:trPr>
          </w:trPrChange>
        </w:trPr>
        <w:tc>
          <w:tcPr>
            <w:tcW w:w="360" w:type="dxa"/>
            <w:vAlign w:val="center"/>
            <w:hideMark/>
            <w:tcPrChange w:id="9202" w:author="Brian Bohman" w:date="2021-10-27T05:58:00Z">
              <w:tcPr>
                <w:tcW w:w="360" w:type="dxa"/>
                <w:vAlign w:val="center"/>
                <w:hideMark/>
              </w:tcPr>
            </w:tcPrChange>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Change w:id="9203" w:author="Brian Bohman" w:date="2021-10-27T05:58:00Z">
              <w:tcPr>
                <w:tcW w:w="864" w:type="dxa"/>
                <w:vAlign w:val="center"/>
                <w:hideMark/>
              </w:tcPr>
            </w:tcPrChange>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04" w:author="Brian Bohman" w:date="2021-10-27T05:58:00Z">
              <w:tcPr>
                <w:tcW w:w="1152" w:type="dxa"/>
                <w:vAlign w:val="center"/>
                <w:hideMark/>
              </w:tcPr>
            </w:tcPrChange>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205" w:author="Brian Bohman" w:date="2021-10-27T05:58:00Z">
              <w:tcPr>
                <w:tcW w:w="504" w:type="dxa"/>
                <w:vAlign w:val="center"/>
                <w:hideMark/>
              </w:tcPr>
            </w:tcPrChange>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206" w:author="Brian Bohman" w:date="2021-10-27T05:58:00Z">
              <w:tcPr>
                <w:tcW w:w="1008" w:type="dxa"/>
                <w:vAlign w:val="center"/>
                <w:hideMark/>
              </w:tcPr>
            </w:tcPrChange>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207" w:author="Brian Bohman" w:date="2021-10-27T05:58:00Z">
              <w:tcPr>
                <w:tcW w:w="1008" w:type="dxa"/>
                <w:vAlign w:val="center"/>
                <w:hideMark/>
              </w:tcPr>
            </w:tcPrChange>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08" w:author="Brian Bohman" w:date="2021-10-27T05:58:00Z">
              <w:tcPr>
                <w:tcW w:w="720" w:type="dxa"/>
                <w:vAlign w:val="center"/>
                <w:hideMark/>
              </w:tcPr>
            </w:tcPrChange>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09" w:author="Brian Bohman" w:date="2021-10-27T05:58:00Z">
              <w:tcPr>
                <w:tcW w:w="1008" w:type="dxa"/>
                <w:vAlign w:val="center"/>
                <w:hideMark/>
              </w:tcPr>
            </w:tcPrChange>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10" w:author="Brian Bohman" w:date="2021-10-27T05:58:00Z">
              <w:tcPr>
                <w:tcW w:w="1152" w:type="dxa"/>
                <w:vAlign w:val="center"/>
                <w:hideMark/>
              </w:tcPr>
            </w:tcPrChange>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440" w:type="dxa"/>
            <w:vAlign w:val="center"/>
            <w:hideMark/>
            <w:tcPrChange w:id="9211" w:author="Brian Bohman" w:date="2021-10-27T05:58:00Z">
              <w:tcPr>
                <w:tcW w:w="1008" w:type="dxa"/>
                <w:vAlign w:val="center"/>
                <w:hideMark/>
              </w:tcPr>
            </w:tcPrChange>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56843CE5" w14:textId="77777777" w:rsidTr="00E419CD">
        <w:trPr>
          <w:trHeight w:val="165"/>
          <w:trPrChange w:id="9212" w:author="Brian Bohman" w:date="2021-10-27T05:58:00Z">
            <w:trPr>
              <w:trHeight w:val="165"/>
            </w:trPr>
          </w:trPrChange>
        </w:trPr>
        <w:tc>
          <w:tcPr>
            <w:tcW w:w="360" w:type="dxa"/>
            <w:vAlign w:val="center"/>
            <w:hideMark/>
            <w:tcPrChange w:id="9213" w:author="Brian Bohman" w:date="2021-10-27T05:58:00Z">
              <w:tcPr>
                <w:tcW w:w="360" w:type="dxa"/>
                <w:vAlign w:val="center"/>
                <w:hideMark/>
              </w:tcPr>
            </w:tcPrChange>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Change w:id="9214" w:author="Brian Bohman" w:date="2021-10-27T05:58:00Z">
              <w:tcPr>
                <w:tcW w:w="864" w:type="dxa"/>
                <w:vAlign w:val="center"/>
                <w:hideMark/>
              </w:tcPr>
            </w:tcPrChange>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15" w:author="Brian Bohman" w:date="2021-10-27T05:58:00Z">
              <w:tcPr>
                <w:tcW w:w="1152" w:type="dxa"/>
                <w:vAlign w:val="center"/>
                <w:hideMark/>
              </w:tcPr>
            </w:tcPrChange>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16" w:author="Brian Bohman" w:date="2021-10-27T05:58:00Z">
              <w:tcPr>
                <w:tcW w:w="504" w:type="dxa"/>
                <w:vAlign w:val="center"/>
                <w:hideMark/>
              </w:tcPr>
            </w:tcPrChange>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217" w:author="Brian Bohman" w:date="2021-10-27T05:58:00Z">
              <w:tcPr>
                <w:tcW w:w="1008" w:type="dxa"/>
                <w:vAlign w:val="center"/>
                <w:hideMark/>
              </w:tcPr>
            </w:tcPrChange>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218" w:author="Brian Bohman" w:date="2021-10-27T05:58:00Z">
              <w:tcPr>
                <w:tcW w:w="1008" w:type="dxa"/>
                <w:vAlign w:val="center"/>
                <w:hideMark/>
              </w:tcPr>
            </w:tcPrChange>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19" w:author="Brian Bohman" w:date="2021-10-27T05:58:00Z">
              <w:tcPr>
                <w:tcW w:w="720" w:type="dxa"/>
                <w:vAlign w:val="center"/>
                <w:hideMark/>
              </w:tcPr>
            </w:tcPrChange>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220" w:author="Brian Bohman" w:date="2021-10-27T05:58:00Z">
              <w:tcPr>
                <w:tcW w:w="1008" w:type="dxa"/>
                <w:vAlign w:val="center"/>
                <w:hideMark/>
              </w:tcPr>
            </w:tcPrChange>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21" w:author="Brian Bohman" w:date="2021-10-27T05:58:00Z">
              <w:tcPr>
                <w:tcW w:w="1152" w:type="dxa"/>
                <w:vAlign w:val="center"/>
                <w:hideMark/>
              </w:tcPr>
            </w:tcPrChange>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222" w:author="Brian Bohman" w:date="2021-10-27T05:58:00Z">
              <w:tcPr>
                <w:tcW w:w="1008" w:type="dxa"/>
                <w:vAlign w:val="center"/>
                <w:hideMark/>
              </w:tcPr>
            </w:tcPrChange>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19CD" w:rsidRPr="009B3DCC" w14:paraId="637FCA39" w14:textId="77777777" w:rsidTr="00E419CD">
        <w:trPr>
          <w:trHeight w:val="165"/>
          <w:trPrChange w:id="9223" w:author="Brian Bohman" w:date="2021-10-27T05:58:00Z">
            <w:trPr>
              <w:trHeight w:val="165"/>
            </w:trPr>
          </w:trPrChange>
        </w:trPr>
        <w:tc>
          <w:tcPr>
            <w:tcW w:w="360" w:type="dxa"/>
            <w:vAlign w:val="center"/>
            <w:hideMark/>
            <w:tcPrChange w:id="9224" w:author="Brian Bohman" w:date="2021-10-27T05:58:00Z">
              <w:tcPr>
                <w:tcW w:w="360" w:type="dxa"/>
                <w:vAlign w:val="center"/>
                <w:hideMark/>
              </w:tcPr>
            </w:tcPrChange>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Change w:id="9225" w:author="Brian Bohman" w:date="2021-10-27T05:58:00Z">
              <w:tcPr>
                <w:tcW w:w="864" w:type="dxa"/>
                <w:vAlign w:val="center"/>
                <w:hideMark/>
              </w:tcPr>
            </w:tcPrChange>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26" w:author="Brian Bohman" w:date="2021-10-27T05:58:00Z">
              <w:tcPr>
                <w:tcW w:w="1152" w:type="dxa"/>
                <w:vAlign w:val="center"/>
                <w:hideMark/>
              </w:tcPr>
            </w:tcPrChange>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27" w:author="Brian Bohman" w:date="2021-10-27T05:58:00Z">
              <w:tcPr>
                <w:tcW w:w="504" w:type="dxa"/>
                <w:vAlign w:val="center"/>
                <w:hideMark/>
              </w:tcPr>
            </w:tcPrChange>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228" w:author="Brian Bohman" w:date="2021-10-27T05:58:00Z">
              <w:tcPr>
                <w:tcW w:w="1008" w:type="dxa"/>
                <w:vAlign w:val="center"/>
                <w:hideMark/>
              </w:tcPr>
            </w:tcPrChange>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229" w:author="Brian Bohman" w:date="2021-10-27T05:58:00Z">
              <w:tcPr>
                <w:tcW w:w="1008" w:type="dxa"/>
                <w:vAlign w:val="center"/>
                <w:hideMark/>
              </w:tcPr>
            </w:tcPrChange>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30" w:author="Brian Bohman" w:date="2021-10-27T05:58:00Z">
              <w:tcPr>
                <w:tcW w:w="720" w:type="dxa"/>
                <w:vAlign w:val="center"/>
                <w:hideMark/>
              </w:tcPr>
            </w:tcPrChange>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231" w:author="Brian Bohman" w:date="2021-10-27T05:58:00Z">
              <w:tcPr>
                <w:tcW w:w="1008" w:type="dxa"/>
                <w:vAlign w:val="center"/>
                <w:hideMark/>
              </w:tcPr>
            </w:tcPrChange>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32" w:author="Brian Bohman" w:date="2021-10-27T05:58:00Z">
              <w:tcPr>
                <w:tcW w:w="1152" w:type="dxa"/>
                <w:vAlign w:val="center"/>
                <w:hideMark/>
              </w:tcPr>
            </w:tcPrChange>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9233" w:author="Brian Bohman" w:date="2021-10-27T05:58:00Z">
              <w:tcPr>
                <w:tcW w:w="1008" w:type="dxa"/>
                <w:vAlign w:val="center"/>
                <w:hideMark/>
              </w:tcPr>
            </w:tcPrChange>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19CD" w:rsidRPr="009B3DCC" w14:paraId="50A86829" w14:textId="77777777" w:rsidTr="00E419CD">
        <w:trPr>
          <w:trHeight w:val="165"/>
          <w:trPrChange w:id="9234" w:author="Brian Bohman" w:date="2021-10-27T05:58:00Z">
            <w:trPr>
              <w:trHeight w:val="165"/>
            </w:trPr>
          </w:trPrChange>
        </w:trPr>
        <w:tc>
          <w:tcPr>
            <w:tcW w:w="360" w:type="dxa"/>
            <w:vAlign w:val="center"/>
            <w:hideMark/>
            <w:tcPrChange w:id="9235" w:author="Brian Bohman" w:date="2021-10-27T05:58:00Z">
              <w:tcPr>
                <w:tcW w:w="360" w:type="dxa"/>
                <w:vAlign w:val="center"/>
                <w:hideMark/>
              </w:tcPr>
            </w:tcPrChange>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Change w:id="9236" w:author="Brian Bohman" w:date="2021-10-27T05:58:00Z">
              <w:tcPr>
                <w:tcW w:w="864" w:type="dxa"/>
                <w:vAlign w:val="center"/>
                <w:hideMark/>
              </w:tcPr>
            </w:tcPrChange>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37" w:author="Brian Bohman" w:date="2021-10-27T05:58:00Z">
              <w:tcPr>
                <w:tcW w:w="1152" w:type="dxa"/>
                <w:vAlign w:val="center"/>
                <w:hideMark/>
              </w:tcPr>
            </w:tcPrChange>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38" w:author="Brian Bohman" w:date="2021-10-27T05:58:00Z">
              <w:tcPr>
                <w:tcW w:w="504" w:type="dxa"/>
                <w:vAlign w:val="center"/>
                <w:hideMark/>
              </w:tcPr>
            </w:tcPrChange>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239" w:author="Brian Bohman" w:date="2021-10-27T05:58:00Z">
              <w:tcPr>
                <w:tcW w:w="1008" w:type="dxa"/>
                <w:vAlign w:val="center"/>
                <w:hideMark/>
              </w:tcPr>
            </w:tcPrChange>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240" w:author="Brian Bohman" w:date="2021-10-27T05:58:00Z">
              <w:tcPr>
                <w:tcW w:w="1008" w:type="dxa"/>
                <w:vAlign w:val="center"/>
                <w:hideMark/>
              </w:tcPr>
            </w:tcPrChange>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41" w:author="Brian Bohman" w:date="2021-10-27T05:58:00Z">
              <w:tcPr>
                <w:tcW w:w="720" w:type="dxa"/>
                <w:vAlign w:val="center"/>
                <w:hideMark/>
              </w:tcPr>
            </w:tcPrChange>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242" w:author="Brian Bohman" w:date="2021-10-27T05:58:00Z">
              <w:tcPr>
                <w:tcW w:w="1008" w:type="dxa"/>
                <w:vAlign w:val="center"/>
                <w:hideMark/>
              </w:tcPr>
            </w:tcPrChange>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43" w:author="Brian Bohman" w:date="2021-10-27T05:58:00Z">
              <w:tcPr>
                <w:tcW w:w="1152" w:type="dxa"/>
                <w:vAlign w:val="center"/>
                <w:hideMark/>
              </w:tcPr>
            </w:tcPrChange>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440" w:type="dxa"/>
            <w:vAlign w:val="center"/>
            <w:hideMark/>
            <w:tcPrChange w:id="9244" w:author="Brian Bohman" w:date="2021-10-27T05:58:00Z">
              <w:tcPr>
                <w:tcW w:w="1008" w:type="dxa"/>
                <w:vAlign w:val="center"/>
                <w:hideMark/>
              </w:tcPr>
            </w:tcPrChange>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19CD" w:rsidRPr="009B3DCC" w14:paraId="3E92D590" w14:textId="77777777" w:rsidTr="00E419CD">
        <w:trPr>
          <w:trHeight w:val="165"/>
          <w:trPrChange w:id="9245" w:author="Brian Bohman" w:date="2021-10-27T05:58:00Z">
            <w:trPr>
              <w:trHeight w:val="165"/>
            </w:trPr>
          </w:trPrChange>
        </w:trPr>
        <w:tc>
          <w:tcPr>
            <w:tcW w:w="360" w:type="dxa"/>
            <w:vAlign w:val="center"/>
            <w:hideMark/>
            <w:tcPrChange w:id="9246" w:author="Brian Bohman" w:date="2021-10-27T05:58:00Z">
              <w:tcPr>
                <w:tcW w:w="360" w:type="dxa"/>
                <w:vAlign w:val="center"/>
                <w:hideMark/>
              </w:tcPr>
            </w:tcPrChange>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Change w:id="9247" w:author="Brian Bohman" w:date="2021-10-27T05:58:00Z">
              <w:tcPr>
                <w:tcW w:w="864" w:type="dxa"/>
                <w:vAlign w:val="center"/>
                <w:hideMark/>
              </w:tcPr>
            </w:tcPrChange>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48" w:author="Brian Bohman" w:date="2021-10-27T05:58:00Z">
              <w:tcPr>
                <w:tcW w:w="1152" w:type="dxa"/>
                <w:vAlign w:val="center"/>
                <w:hideMark/>
              </w:tcPr>
            </w:tcPrChange>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49" w:author="Brian Bohman" w:date="2021-10-27T05:58:00Z">
              <w:tcPr>
                <w:tcW w:w="504" w:type="dxa"/>
                <w:vAlign w:val="center"/>
                <w:hideMark/>
              </w:tcPr>
            </w:tcPrChange>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250" w:author="Brian Bohman" w:date="2021-10-27T05:58:00Z">
              <w:tcPr>
                <w:tcW w:w="1008" w:type="dxa"/>
                <w:vAlign w:val="center"/>
                <w:hideMark/>
              </w:tcPr>
            </w:tcPrChange>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251" w:author="Brian Bohman" w:date="2021-10-27T05:58:00Z">
              <w:tcPr>
                <w:tcW w:w="1008" w:type="dxa"/>
                <w:vAlign w:val="center"/>
                <w:hideMark/>
              </w:tcPr>
            </w:tcPrChange>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52" w:author="Brian Bohman" w:date="2021-10-27T05:58:00Z">
              <w:tcPr>
                <w:tcW w:w="720" w:type="dxa"/>
                <w:vAlign w:val="center"/>
                <w:hideMark/>
              </w:tcPr>
            </w:tcPrChange>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253" w:author="Brian Bohman" w:date="2021-10-27T05:58:00Z">
              <w:tcPr>
                <w:tcW w:w="1008" w:type="dxa"/>
                <w:vAlign w:val="center"/>
                <w:hideMark/>
              </w:tcPr>
            </w:tcPrChange>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54" w:author="Brian Bohman" w:date="2021-10-27T05:58:00Z">
              <w:tcPr>
                <w:tcW w:w="1152" w:type="dxa"/>
                <w:vAlign w:val="center"/>
                <w:hideMark/>
              </w:tcPr>
            </w:tcPrChange>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9255" w:author="Brian Bohman" w:date="2021-10-27T05:58:00Z">
              <w:tcPr>
                <w:tcW w:w="1008" w:type="dxa"/>
                <w:vAlign w:val="center"/>
                <w:hideMark/>
              </w:tcPr>
            </w:tcPrChange>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04238D41" w14:textId="77777777" w:rsidTr="00E419CD">
        <w:trPr>
          <w:trHeight w:val="165"/>
          <w:trPrChange w:id="9256" w:author="Brian Bohman" w:date="2021-10-27T05:58:00Z">
            <w:trPr>
              <w:trHeight w:val="165"/>
            </w:trPr>
          </w:trPrChange>
        </w:trPr>
        <w:tc>
          <w:tcPr>
            <w:tcW w:w="360" w:type="dxa"/>
            <w:vAlign w:val="center"/>
            <w:hideMark/>
            <w:tcPrChange w:id="9257" w:author="Brian Bohman" w:date="2021-10-27T05:58:00Z">
              <w:tcPr>
                <w:tcW w:w="360" w:type="dxa"/>
                <w:vAlign w:val="center"/>
                <w:hideMark/>
              </w:tcPr>
            </w:tcPrChange>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Change w:id="9258" w:author="Brian Bohman" w:date="2021-10-27T05:58:00Z">
              <w:tcPr>
                <w:tcW w:w="864" w:type="dxa"/>
                <w:vAlign w:val="center"/>
                <w:hideMark/>
              </w:tcPr>
            </w:tcPrChange>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59" w:author="Brian Bohman" w:date="2021-10-27T05:58:00Z">
              <w:tcPr>
                <w:tcW w:w="1152" w:type="dxa"/>
                <w:vAlign w:val="center"/>
                <w:hideMark/>
              </w:tcPr>
            </w:tcPrChange>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60" w:author="Brian Bohman" w:date="2021-10-27T05:58:00Z">
              <w:tcPr>
                <w:tcW w:w="504" w:type="dxa"/>
                <w:vAlign w:val="center"/>
                <w:hideMark/>
              </w:tcPr>
            </w:tcPrChange>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261" w:author="Brian Bohman" w:date="2021-10-27T05:58:00Z">
              <w:tcPr>
                <w:tcW w:w="1008" w:type="dxa"/>
                <w:vAlign w:val="center"/>
                <w:hideMark/>
              </w:tcPr>
            </w:tcPrChange>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262" w:author="Brian Bohman" w:date="2021-10-27T05:58:00Z">
              <w:tcPr>
                <w:tcW w:w="1008" w:type="dxa"/>
                <w:vAlign w:val="center"/>
                <w:hideMark/>
              </w:tcPr>
            </w:tcPrChange>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63" w:author="Brian Bohman" w:date="2021-10-27T05:58:00Z">
              <w:tcPr>
                <w:tcW w:w="720" w:type="dxa"/>
                <w:vAlign w:val="center"/>
                <w:hideMark/>
              </w:tcPr>
            </w:tcPrChange>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264" w:author="Brian Bohman" w:date="2021-10-27T05:58:00Z">
              <w:tcPr>
                <w:tcW w:w="1008" w:type="dxa"/>
                <w:vAlign w:val="center"/>
                <w:hideMark/>
              </w:tcPr>
            </w:tcPrChange>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65" w:author="Brian Bohman" w:date="2021-10-27T05:58:00Z">
              <w:tcPr>
                <w:tcW w:w="1152" w:type="dxa"/>
                <w:vAlign w:val="center"/>
                <w:hideMark/>
              </w:tcPr>
            </w:tcPrChange>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440" w:type="dxa"/>
            <w:vAlign w:val="center"/>
            <w:hideMark/>
            <w:tcPrChange w:id="9266" w:author="Brian Bohman" w:date="2021-10-27T05:58:00Z">
              <w:tcPr>
                <w:tcW w:w="1008" w:type="dxa"/>
                <w:vAlign w:val="center"/>
                <w:hideMark/>
              </w:tcPr>
            </w:tcPrChange>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19CD" w:rsidRPr="009B3DCC" w14:paraId="7028416D" w14:textId="77777777" w:rsidTr="00E419CD">
        <w:trPr>
          <w:trHeight w:val="165"/>
          <w:trPrChange w:id="9267" w:author="Brian Bohman" w:date="2021-10-27T05:58:00Z">
            <w:trPr>
              <w:trHeight w:val="165"/>
            </w:trPr>
          </w:trPrChange>
        </w:trPr>
        <w:tc>
          <w:tcPr>
            <w:tcW w:w="360" w:type="dxa"/>
            <w:vAlign w:val="center"/>
            <w:hideMark/>
            <w:tcPrChange w:id="9268" w:author="Brian Bohman" w:date="2021-10-27T05:58:00Z">
              <w:tcPr>
                <w:tcW w:w="360" w:type="dxa"/>
                <w:vAlign w:val="center"/>
                <w:hideMark/>
              </w:tcPr>
            </w:tcPrChange>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Change w:id="9269" w:author="Brian Bohman" w:date="2021-10-27T05:58:00Z">
              <w:tcPr>
                <w:tcW w:w="864" w:type="dxa"/>
                <w:vAlign w:val="center"/>
                <w:hideMark/>
              </w:tcPr>
            </w:tcPrChange>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70" w:author="Brian Bohman" w:date="2021-10-27T05:58:00Z">
              <w:tcPr>
                <w:tcW w:w="1152" w:type="dxa"/>
                <w:vAlign w:val="center"/>
                <w:hideMark/>
              </w:tcPr>
            </w:tcPrChange>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71" w:author="Brian Bohman" w:date="2021-10-27T05:58:00Z">
              <w:tcPr>
                <w:tcW w:w="504" w:type="dxa"/>
                <w:vAlign w:val="center"/>
                <w:hideMark/>
              </w:tcPr>
            </w:tcPrChange>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272" w:author="Brian Bohman" w:date="2021-10-27T05:58:00Z">
              <w:tcPr>
                <w:tcW w:w="1008" w:type="dxa"/>
                <w:vAlign w:val="center"/>
                <w:hideMark/>
              </w:tcPr>
            </w:tcPrChange>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273" w:author="Brian Bohman" w:date="2021-10-27T05:58:00Z">
              <w:tcPr>
                <w:tcW w:w="1008" w:type="dxa"/>
                <w:vAlign w:val="center"/>
                <w:hideMark/>
              </w:tcPr>
            </w:tcPrChange>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74" w:author="Brian Bohman" w:date="2021-10-27T05:58:00Z">
              <w:tcPr>
                <w:tcW w:w="720" w:type="dxa"/>
                <w:vAlign w:val="center"/>
                <w:hideMark/>
              </w:tcPr>
            </w:tcPrChange>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275" w:author="Brian Bohman" w:date="2021-10-27T05:58:00Z">
              <w:tcPr>
                <w:tcW w:w="1008" w:type="dxa"/>
                <w:vAlign w:val="center"/>
                <w:hideMark/>
              </w:tcPr>
            </w:tcPrChange>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76" w:author="Brian Bohman" w:date="2021-10-27T05:58:00Z">
              <w:tcPr>
                <w:tcW w:w="1152" w:type="dxa"/>
                <w:vAlign w:val="center"/>
                <w:hideMark/>
              </w:tcPr>
            </w:tcPrChange>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277" w:author="Brian Bohman" w:date="2021-10-27T05:58:00Z">
              <w:tcPr>
                <w:tcW w:w="1008" w:type="dxa"/>
                <w:vAlign w:val="center"/>
                <w:hideMark/>
              </w:tcPr>
            </w:tcPrChange>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19CD" w:rsidRPr="009B3DCC" w14:paraId="20721EE4" w14:textId="77777777" w:rsidTr="00E419CD">
        <w:trPr>
          <w:trHeight w:val="165"/>
          <w:trPrChange w:id="9278" w:author="Brian Bohman" w:date="2021-10-27T05:58:00Z">
            <w:trPr>
              <w:trHeight w:val="165"/>
            </w:trPr>
          </w:trPrChange>
        </w:trPr>
        <w:tc>
          <w:tcPr>
            <w:tcW w:w="360" w:type="dxa"/>
            <w:vAlign w:val="center"/>
            <w:hideMark/>
            <w:tcPrChange w:id="9279" w:author="Brian Bohman" w:date="2021-10-27T05:58:00Z">
              <w:tcPr>
                <w:tcW w:w="360" w:type="dxa"/>
                <w:vAlign w:val="center"/>
                <w:hideMark/>
              </w:tcPr>
            </w:tcPrChange>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Change w:id="9280" w:author="Brian Bohman" w:date="2021-10-27T05:58:00Z">
              <w:tcPr>
                <w:tcW w:w="864" w:type="dxa"/>
                <w:vAlign w:val="center"/>
                <w:hideMark/>
              </w:tcPr>
            </w:tcPrChange>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81" w:author="Brian Bohman" w:date="2021-10-27T05:58:00Z">
              <w:tcPr>
                <w:tcW w:w="1152" w:type="dxa"/>
                <w:vAlign w:val="center"/>
                <w:hideMark/>
              </w:tcPr>
            </w:tcPrChange>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82" w:author="Brian Bohman" w:date="2021-10-27T05:58:00Z">
              <w:tcPr>
                <w:tcW w:w="504" w:type="dxa"/>
                <w:vAlign w:val="center"/>
                <w:hideMark/>
              </w:tcPr>
            </w:tcPrChange>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283" w:author="Brian Bohman" w:date="2021-10-27T05:58:00Z">
              <w:tcPr>
                <w:tcW w:w="1008" w:type="dxa"/>
                <w:vAlign w:val="center"/>
                <w:hideMark/>
              </w:tcPr>
            </w:tcPrChange>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284" w:author="Brian Bohman" w:date="2021-10-27T05:58:00Z">
              <w:tcPr>
                <w:tcW w:w="1008" w:type="dxa"/>
                <w:vAlign w:val="center"/>
                <w:hideMark/>
              </w:tcPr>
            </w:tcPrChange>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85" w:author="Brian Bohman" w:date="2021-10-27T05:58:00Z">
              <w:tcPr>
                <w:tcW w:w="720" w:type="dxa"/>
                <w:vAlign w:val="center"/>
                <w:hideMark/>
              </w:tcPr>
            </w:tcPrChange>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286" w:author="Brian Bohman" w:date="2021-10-27T05:58:00Z">
              <w:tcPr>
                <w:tcW w:w="1008" w:type="dxa"/>
                <w:vAlign w:val="center"/>
                <w:hideMark/>
              </w:tcPr>
            </w:tcPrChange>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87" w:author="Brian Bohman" w:date="2021-10-27T05:58:00Z">
              <w:tcPr>
                <w:tcW w:w="1152" w:type="dxa"/>
                <w:vAlign w:val="center"/>
                <w:hideMark/>
              </w:tcPr>
            </w:tcPrChange>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440" w:type="dxa"/>
            <w:vAlign w:val="center"/>
            <w:hideMark/>
            <w:tcPrChange w:id="9288" w:author="Brian Bohman" w:date="2021-10-27T05:58:00Z">
              <w:tcPr>
                <w:tcW w:w="1008" w:type="dxa"/>
                <w:vAlign w:val="center"/>
                <w:hideMark/>
              </w:tcPr>
            </w:tcPrChange>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8B790B6" w14:textId="77777777" w:rsidTr="00E419CD">
        <w:trPr>
          <w:trHeight w:val="165"/>
          <w:trPrChange w:id="9289" w:author="Brian Bohman" w:date="2021-10-27T05:58:00Z">
            <w:trPr>
              <w:trHeight w:val="165"/>
            </w:trPr>
          </w:trPrChange>
        </w:trPr>
        <w:tc>
          <w:tcPr>
            <w:tcW w:w="360" w:type="dxa"/>
            <w:vAlign w:val="center"/>
            <w:hideMark/>
            <w:tcPrChange w:id="9290" w:author="Brian Bohman" w:date="2021-10-27T05:58:00Z">
              <w:tcPr>
                <w:tcW w:w="360" w:type="dxa"/>
                <w:vAlign w:val="center"/>
                <w:hideMark/>
              </w:tcPr>
            </w:tcPrChange>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Change w:id="9291" w:author="Brian Bohman" w:date="2021-10-27T05:58:00Z">
              <w:tcPr>
                <w:tcW w:w="864" w:type="dxa"/>
                <w:vAlign w:val="center"/>
                <w:hideMark/>
              </w:tcPr>
            </w:tcPrChange>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92" w:author="Brian Bohman" w:date="2021-10-27T05:58:00Z">
              <w:tcPr>
                <w:tcW w:w="1152" w:type="dxa"/>
                <w:vAlign w:val="center"/>
                <w:hideMark/>
              </w:tcPr>
            </w:tcPrChange>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93" w:author="Brian Bohman" w:date="2021-10-27T05:58:00Z">
              <w:tcPr>
                <w:tcW w:w="504" w:type="dxa"/>
                <w:vAlign w:val="center"/>
                <w:hideMark/>
              </w:tcPr>
            </w:tcPrChange>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294" w:author="Brian Bohman" w:date="2021-10-27T05:58:00Z">
              <w:tcPr>
                <w:tcW w:w="1008" w:type="dxa"/>
                <w:vAlign w:val="center"/>
                <w:hideMark/>
              </w:tcPr>
            </w:tcPrChange>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295" w:author="Brian Bohman" w:date="2021-10-27T05:58:00Z">
              <w:tcPr>
                <w:tcW w:w="1008" w:type="dxa"/>
                <w:vAlign w:val="center"/>
                <w:hideMark/>
              </w:tcPr>
            </w:tcPrChange>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96" w:author="Brian Bohman" w:date="2021-10-27T05:58:00Z">
              <w:tcPr>
                <w:tcW w:w="720" w:type="dxa"/>
                <w:vAlign w:val="center"/>
                <w:hideMark/>
              </w:tcPr>
            </w:tcPrChange>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297" w:author="Brian Bohman" w:date="2021-10-27T05:58:00Z">
              <w:tcPr>
                <w:tcW w:w="1008" w:type="dxa"/>
                <w:vAlign w:val="center"/>
                <w:hideMark/>
              </w:tcPr>
            </w:tcPrChange>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98" w:author="Brian Bohman" w:date="2021-10-27T05:58:00Z">
              <w:tcPr>
                <w:tcW w:w="1152" w:type="dxa"/>
                <w:vAlign w:val="center"/>
                <w:hideMark/>
              </w:tcPr>
            </w:tcPrChange>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9299" w:author="Brian Bohman" w:date="2021-10-27T05:58:00Z">
              <w:tcPr>
                <w:tcW w:w="1008" w:type="dxa"/>
                <w:vAlign w:val="center"/>
                <w:hideMark/>
              </w:tcPr>
            </w:tcPrChange>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BD0FA22" w14:textId="77777777" w:rsidTr="00E419CD">
        <w:trPr>
          <w:trHeight w:val="180"/>
          <w:trPrChange w:id="9300" w:author="Brian Bohman" w:date="2021-10-27T05:58:00Z">
            <w:trPr>
              <w:trHeight w:val="180"/>
            </w:trPr>
          </w:trPrChange>
        </w:trPr>
        <w:tc>
          <w:tcPr>
            <w:tcW w:w="360" w:type="dxa"/>
            <w:vAlign w:val="center"/>
            <w:hideMark/>
            <w:tcPrChange w:id="9301" w:author="Brian Bohman" w:date="2021-10-27T05:58:00Z">
              <w:tcPr>
                <w:tcW w:w="360" w:type="dxa"/>
                <w:vAlign w:val="center"/>
                <w:hideMark/>
              </w:tcPr>
            </w:tcPrChange>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Change w:id="9302" w:author="Brian Bohman" w:date="2021-10-27T05:58:00Z">
              <w:tcPr>
                <w:tcW w:w="864" w:type="dxa"/>
                <w:vAlign w:val="center"/>
                <w:hideMark/>
              </w:tcPr>
            </w:tcPrChange>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03" w:author="Brian Bohman" w:date="2021-10-27T05:58:00Z">
              <w:tcPr>
                <w:tcW w:w="1152" w:type="dxa"/>
                <w:vAlign w:val="center"/>
                <w:hideMark/>
              </w:tcPr>
            </w:tcPrChange>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04" w:author="Brian Bohman" w:date="2021-10-27T05:58:00Z">
              <w:tcPr>
                <w:tcW w:w="504" w:type="dxa"/>
                <w:vAlign w:val="center"/>
                <w:hideMark/>
              </w:tcPr>
            </w:tcPrChange>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305" w:author="Brian Bohman" w:date="2021-10-27T05:58:00Z">
              <w:tcPr>
                <w:tcW w:w="1008" w:type="dxa"/>
                <w:vAlign w:val="center"/>
                <w:hideMark/>
              </w:tcPr>
            </w:tcPrChange>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306" w:author="Brian Bohman" w:date="2021-10-27T05:58:00Z">
              <w:tcPr>
                <w:tcW w:w="1008" w:type="dxa"/>
                <w:vAlign w:val="center"/>
                <w:hideMark/>
              </w:tcPr>
            </w:tcPrChange>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07" w:author="Brian Bohman" w:date="2021-10-27T05:58:00Z">
              <w:tcPr>
                <w:tcW w:w="720" w:type="dxa"/>
                <w:vAlign w:val="center"/>
                <w:hideMark/>
              </w:tcPr>
            </w:tcPrChange>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308" w:author="Brian Bohman" w:date="2021-10-27T05:58:00Z">
              <w:tcPr>
                <w:tcW w:w="1008" w:type="dxa"/>
                <w:vAlign w:val="center"/>
                <w:hideMark/>
              </w:tcPr>
            </w:tcPrChange>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09" w:author="Brian Bohman" w:date="2021-10-27T05:58:00Z">
              <w:tcPr>
                <w:tcW w:w="1152" w:type="dxa"/>
                <w:vAlign w:val="center"/>
                <w:hideMark/>
              </w:tcPr>
            </w:tcPrChange>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310" w:author="Brian Bohman" w:date="2021-10-27T05:58:00Z">
              <w:tcPr>
                <w:tcW w:w="1008" w:type="dxa"/>
                <w:vAlign w:val="center"/>
                <w:hideMark/>
              </w:tcPr>
            </w:tcPrChange>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17312198" w14:textId="77777777" w:rsidTr="00E419CD">
        <w:trPr>
          <w:trHeight w:val="165"/>
          <w:trPrChange w:id="9311" w:author="Brian Bohman" w:date="2021-10-27T05:58:00Z">
            <w:trPr>
              <w:trHeight w:val="165"/>
            </w:trPr>
          </w:trPrChange>
        </w:trPr>
        <w:tc>
          <w:tcPr>
            <w:tcW w:w="360" w:type="dxa"/>
            <w:vAlign w:val="center"/>
            <w:hideMark/>
            <w:tcPrChange w:id="9312" w:author="Brian Bohman" w:date="2021-10-27T05:58:00Z">
              <w:tcPr>
                <w:tcW w:w="360" w:type="dxa"/>
                <w:vAlign w:val="center"/>
                <w:hideMark/>
              </w:tcPr>
            </w:tcPrChange>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Change w:id="9313" w:author="Brian Bohman" w:date="2021-10-27T05:58:00Z">
              <w:tcPr>
                <w:tcW w:w="864" w:type="dxa"/>
                <w:vAlign w:val="center"/>
                <w:hideMark/>
              </w:tcPr>
            </w:tcPrChange>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14" w:author="Brian Bohman" w:date="2021-10-27T05:58:00Z">
              <w:tcPr>
                <w:tcW w:w="1152" w:type="dxa"/>
                <w:vAlign w:val="center"/>
                <w:hideMark/>
              </w:tcPr>
            </w:tcPrChange>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15" w:author="Brian Bohman" w:date="2021-10-27T05:58:00Z">
              <w:tcPr>
                <w:tcW w:w="504" w:type="dxa"/>
                <w:vAlign w:val="center"/>
                <w:hideMark/>
              </w:tcPr>
            </w:tcPrChange>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316" w:author="Brian Bohman" w:date="2021-10-27T05:58:00Z">
              <w:tcPr>
                <w:tcW w:w="1008" w:type="dxa"/>
                <w:vAlign w:val="center"/>
                <w:hideMark/>
              </w:tcPr>
            </w:tcPrChange>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317" w:author="Brian Bohman" w:date="2021-10-27T05:58:00Z">
              <w:tcPr>
                <w:tcW w:w="1008" w:type="dxa"/>
                <w:vAlign w:val="center"/>
                <w:hideMark/>
              </w:tcPr>
            </w:tcPrChange>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18" w:author="Brian Bohman" w:date="2021-10-27T05:58:00Z">
              <w:tcPr>
                <w:tcW w:w="720" w:type="dxa"/>
                <w:vAlign w:val="center"/>
                <w:hideMark/>
              </w:tcPr>
            </w:tcPrChange>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319" w:author="Brian Bohman" w:date="2021-10-27T05:58:00Z">
              <w:tcPr>
                <w:tcW w:w="1008" w:type="dxa"/>
                <w:vAlign w:val="center"/>
                <w:hideMark/>
              </w:tcPr>
            </w:tcPrChange>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20" w:author="Brian Bohman" w:date="2021-10-27T05:58:00Z">
              <w:tcPr>
                <w:tcW w:w="1152" w:type="dxa"/>
                <w:vAlign w:val="center"/>
                <w:hideMark/>
              </w:tcPr>
            </w:tcPrChange>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440" w:type="dxa"/>
            <w:vAlign w:val="center"/>
            <w:hideMark/>
            <w:tcPrChange w:id="9321" w:author="Brian Bohman" w:date="2021-10-27T05:58:00Z">
              <w:tcPr>
                <w:tcW w:w="1008" w:type="dxa"/>
                <w:vAlign w:val="center"/>
                <w:hideMark/>
              </w:tcPr>
            </w:tcPrChange>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B6F48F7" w14:textId="77777777" w:rsidTr="00E419CD">
        <w:trPr>
          <w:trHeight w:val="165"/>
          <w:trPrChange w:id="9322" w:author="Brian Bohman" w:date="2021-10-27T05:58:00Z">
            <w:trPr>
              <w:trHeight w:val="165"/>
            </w:trPr>
          </w:trPrChange>
        </w:trPr>
        <w:tc>
          <w:tcPr>
            <w:tcW w:w="360" w:type="dxa"/>
            <w:vAlign w:val="center"/>
            <w:hideMark/>
            <w:tcPrChange w:id="9323" w:author="Brian Bohman" w:date="2021-10-27T05:58:00Z">
              <w:tcPr>
                <w:tcW w:w="360" w:type="dxa"/>
                <w:vAlign w:val="center"/>
                <w:hideMark/>
              </w:tcPr>
            </w:tcPrChange>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Change w:id="9324" w:author="Brian Bohman" w:date="2021-10-27T05:58:00Z">
              <w:tcPr>
                <w:tcW w:w="864" w:type="dxa"/>
                <w:vAlign w:val="center"/>
                <w:hideMark/>
              </w:tcPr>
            </w:tcPrChange>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25" w:author="Brian Bohman" w:date="2021-10-27T05:58:00Z">
              <w:tcPr>
                <w:tcW w:w="1152" w:type="dxa"/>
                <w:vAlign w:val="center"/>
                <w:hideMark/>
              </w:tcPr>
            </w:tcPrChange>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26" w:author="Brian Bohman" w:date="2021-10-27T05:58:00Z">
              <w:tcPr>
                <w:tcW w:w="504" w:type="dxa"/>
                <w:vAlign w:val="center"/>
                <w:hideMark/>
              </w:tcPr>
            </w:tcPrChange>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327" w:author="Brian Bohman" w:date="2021-10-27T05:58:00Z">
              <w:tcPr>
                <w:tcW w:w="1008" w:type="dxa"/>
                <w:vAlign w:val="center"/>
                <w:hideMark/>
              </w:tcPr>
            </w:tcPrChange>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328" w:author="Brian Bohman" w:date="2021-10-27T05:58:00Z">
              <w:tcPr>
                <w:tcW w:w="1008" w:type="dxa"/>
                <w:vAlign w:val="center"/>
                <w:hideMark/>
              </w:tcPr>
            </w:tcPrChange>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29" w:author="Brian Bohman" w:date="2021-10-27T05:58:00Z">
              <w:tcPr>
                <w:tcW w:w="720" w:type="dxa"/>
                <w:vAlign w:val="center"/>
                <w:hideMark/>
              </w:tcPr>
            </w:tcPrChange>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330" w:author="Brian Bohman" w:date="2021-10-27T05:58:00Z">
              <w:tcPr>
                <w:tcW w:w="1008" w:type="dxa"/>
                <w:vAlign w:val="center"/>
                <w:hideMark/>
              </w:tcPr>
            </w:tcPrChange>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31" w:author="Brian Bohman" w:date="2021-10-27T05:58:00Z">
              <w:tcPr>
                <w:tcW w:w="1152" w:type="dxa"/>
                <w:vAlign w:val="center"/>
                <w:hideMark/>
              </w:tcPr>
            </w:tcPrChange>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440" w:type="dxa"/>
            <w:vAlign w:val="center"/>
            <w:hideMark/>
            <w:tcPrChange w:id="9332" w:author="Brian Bohman" w:date="2021-10-27T05:58:00Z">
              <w:tcPr>
                <w:tcW w:w="1008" w:type="dxa"/>
                <w:vAlign w:val="center"/>
                <w:hideMark/>
              </w:tcPr>
            </w:tcPrChange>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3B745C0B" w14:textId="77777777" w:rsidTr="00E419CD">
        <w:trPr>
          <w:trHeight w:val="165"/>
          <w:trPrChange w:id="9333" w:author="Brian Bohman" w:date="2021-10-27T05:58:00Z">
            <w:trPr>
              <w:trHeight w:val="165"/>
            </w:trPr>
          </w:trPrChange>
        </w:trPr>
        <w:tc>
          <w:tcPr>
            <w:tcW w:w="360" w:type="dxa"/>
            <w:vAlign w:val="center"/>
            <w:hideMark/>
            <w:tcPrChange w:id="9334" w:author="Brian Bohman" w:date="2021-10-27T05:58:00Z">
              <w:tcPr>
                <w:tcW w:w="360" w:type="dxa"/>
                <w:vAlign w:val="center"/>
                <w:hideMark/>
              </w:tcPr>
            </w:tcPrChange>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Change w:id="9335" w:author="Brian Bohman" w:date="2021-10-27T05:58:00Z">
              <w:tcPr>
                <w:tcW w:w="864" w:type="dxa"/>
                <w:vAlign w:val="center"/>
                <w:hideMark/>
              </w:tcPr>
            </w:tcPrChange>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36" w:author="Brian Bohman" w:date="2021-10-27T05:58:00Z">
              <w:tcPr>
                <w:tcW w:w="1152" w:type="dxa"/>
                <w:vAlign w:val="center"/>
                <w:hideMark/>
              </w:tcPr>
            </w:tcPrChange>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37" w:author="Brian Bohman" w:date="2021-10-27T05:58:00Z">
              <w:tcPr>
                <w:tcW w:w="504" w:type="dxa"/>
                <w:vAlign w:val="center"/>
                <w:hideMark/>
              </w:tcPr>
            </w:tcPrChange>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338" w:author="Brian Bohman" w:date="2021-10-27T05:58:00Z">
              <w:tcPr>
                <w:tcW w:w="1008" w:type="dxa"/>
                <w:vAlign w:val="center"/>
                <w:hideMark/>
              </w:tcPr>
            </w:tcPrChange>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339" w:author="Brian Bohman" w:date="2021-10-27T05:58:00Z">
              <w:tcPr>
                <w:tcW w:w="1008" w:type="dxa"/>
                <w:vAlign w:val="center"/>
                <w:hideMark/>
              </w:tcPr>
            </w:tcPrChange>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40" w:author="Brian Bohman" w:date="2021-10-27T05:58:00Z">
              <w:tcPr>
                <w:tcW w:w="720" w:type="dxa"/>
                <w:vAlign w:val="center"/>
                <w:hideMark/>
              </w:tcPr>
            </w:tcPrChange>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341" w:author="Brian Bohman" w:date="2021-10-27T05:58:00Z">
              <w:tcPr>
                <w:tcW w:w="1008" w:type="dxa"/>
                <w:vAlign w:val="center"/>
                <w:hideMark/>
              </w:tcPr>
            </w:tcPrChange>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42" w:author="Brian Bohman" w:date="2021-10-27T05:58:00Z">
              <w:tcPr>
                <w:tcW w:w="1152" w:type="dxa"/>
                <w:vAlign w:val="center"/>
                <w:hideMark/>
              </w:tcPr>
            </w:tcPrChange>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343" w:author="Brian Bohman" w:date="2021-10-27T05:58:00Z">
              <w:tcPr>
                <w:tcW w:w="1008" w:type="dxa"/>
                <w:vAlign w:val="center"/>
                <w:hideMark/>
              </w:tcPr>
            </w:tcPrChange>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A028275" w14:textId="77777777" w:rsidTr="00E419CD">
        <w:trPr>
          <w:trHeight w:val="165"/>
          <w:trPrChange w:id="9344" w:author="Brian Bohman" w:date="2021-10-27T05:58:00Z">
            <w:trPr>
              <w:trHeight w:val="165"/>
            </w:trPr>
          </w:trPrChange>
        </w:trPr>
        <w:tc>
          <w:tcPr>
            <w:tcW w:w="360" w:type="dxa"/>
            <w:vAlign w:val="center"/>
            <w:hideMark/>
            <w:tcPrChange w:id="9345" w:author="Brian Bohman" w:date="2021-10-27T05:58:00Z">
              <w:tcPr>
                <w:tcW w:w="360" w:type="dxa"/>
                <w:vAlign w:val="center"/>
                <w:hideMark/>
              </w:tcPr>
            </w:tcPrChange>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Change w:id="9346" w:author="Brian Bohman" w:date="2021-10-27T05:58:00Z">
              <w:tcPr>
                <w:tcW w:w="864" w:type="dxa"/>
                <w:vAlign w:val="center"/>
                <w:hideMark/>
              </w:tcPr>
            </w:tcPrChange>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47" w:author="Brian Bohman" w:date="2021-10-27T05:58:00Z">
              <w:tcPr>
                <w:tcW w:w="1152" w:type="dxa"/>
                <w:vAlign w:val="center"/>
                <w:hideMark/>
              </w:tcPr>
            </w:tcPrChange>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48" w:author="Brian Bohman" w:date="2021-10-27T05:58:00Z">
              <w:tcPr>
                <w:tcW w:w="504" w:type="dxa"/>
                <w:vAlign w:val="center"/>
                <w:hideMark/>
              </w:tcPr>
            </w:tcPrChange>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349" w:author="Brian Bohman" w:date="2021-10-27T05:58:00Z">
              <w:tcPr>
                <w:tcW w:w="1008" w:type="dxa"/>
                <w:vAlign w:val="center"/>
                <w:hideMark/>
              </w:tcPr>
            </w:tcPrChange>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350" w:author="Brian Bohman" w:date="2021-10-27T05:58:00Z">
              <w:tcPr>
                <w:tcW w:w="1008" w:type="dxa"/>
                <w:vAlign w:val="center"/>
                <w:hideMark/>
              </w:tcPr>
            </w:tcPrChange>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51" w:author="Brian Bohman" w:date="2021-10-27T05:58:00Z">
              <w:tcPr>
                <w:tcW w:w="720" w:type="dxa"/>
                <w:vAlign w:val="center"/>
                <w:hideMark/>
              </w:tcPr>
            </w:tcPrChange>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352" w:author="Brian Bohman" w:date="2021-10-27T05:58:00Z">
              <w:tcPr>
                <w:tcW w:w="1008" w:type="dxa"/>
                <w:vAlign w:val="center"/>
                <w:hideMark/>
              </w:tcPr>
            </w:tcPrChange>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53" w:author="Brian Bohman" w:date="2021-10-27T05:58:00Z">
              <w:tcPr>
                <w:tcW w:w="1152" w:type="dxa"/>
                <w:vAlign w:val="center"/>
                <w:hideMark/>
              </w:tcPr>
            </w:tcPrChange>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440" w:type="dxa"/>
            <w:vAlign w:val="center"/>
            <w:hideMark/>
            <w:tcPrChange w:id="9354" w:author="Brian Bohman" w:date="2021-10-27T05:58:00Z">
              <w:tcPr>
                <w:tcW w:w="1008" w:type="dxa"/>
                <w:vAlign w:val="center"/>
                <w:hideMark/>
              </w:tcPr>
            </w:tcPrChange>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0027E8B" w14:textId="77777777" w:rsidTr="00E419CD">
        <w:trPr>
          <w:trHeight w:val="165"/>
          <w:trPrChange w:id="9355" w:author="Brian Bohman" w:date="2021-10-27T05:58:00Z">
            <w:trPr>
              <w:trHeight w:val="165"/>
            </w:trPr>
          </w:trPrChange>
        </w:trPr>
        <w:tc>
          <w:tcPr>
            <w:tcW w:w="360" w:type="dxa"/>
            <w:vAlign w:val="center"/>
            <w:hideMark/>
            <w:tcPrChange w:id="9356" w:author="Brian Bohman" w:date="2021-10-27T05:58:00Z">
              <w:tcPr>
                <w:tcW w:w="360" w:type="dxa"/>
                <w:vAlign w:val="center"/>
                <w:hideMark/>
              </w:tcPr>
            </w:tcPrChange>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Change w:id="9357" w:author="Brian Bohman" w:date="2021-10-27T05:58:00Z">
              <w:tcPr>
                <w:tcW w:w="864" w:type="dxa"/>
                <w:vAlign w:val="center"/>
                <w:hideMark/>
              </w:tcPr>
            </w:tcPrChange>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58" w:author="Brian Bohman" w:date="2021-10-27T05:58:00Z">
              <w:tcPr>
                <w:tcW w:w="1152" w:type="dxa"/>
                <w:vAlign w:val="center"/>
                <w:hideMark/>
              </w:tcPr>
            </w:tcPrChange>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59" w:author="Brian Bohman" w:date="2021-10-27T05:58:00Z">
              <w:tcPr>
                <w:tcW w:w="504" w:type="dxa"/>
                <w:vAlign w:val="center"/>
                <w:hideMark/>
              </w:tcPr>
            </w:tcPrChange>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360" w:author="Brian Bohman" w:date="2021-10-27T05:58:00Z">
              <w:tcPr>
                <w:tcW w:w="1008" w:type="dxa"/>
                <w:vAlign w:val="center"/>
                <w:hideMark/>
              </w:tcPr>
            </w:tcPrChange>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361" w:author="Brian Bohman" w:date="2021-10-27T05:58:00Z">
              <w:tcPr>
                <w:tcW w:w="1008" w:type="dxa"/>
                <w:vAlign w:val="center"/>
                <w:hideMark/>
              </w:tcPr>
            </w:tcPrChange>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62" w:author="Brian Bohman" w:date="2021-10-27T05:58:00Z">
              <w:tcPr>
                <w:tcW w:w="720" w:type="dxa"/>
                <w:vAlign w:val="center"/>
                <w:hideMark/>
              </w:tcPr>
            </w:tcPrChange>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363" w:author="Brian Bohman" w:date="2021-10-27T05:58:00Z">
              <w:tcPr>
                <w:tcW w:w="1008" w:type="dxa"/>
                <w:vAlign w:val="center"/>
                <w:hideMark/>
              </w:tcPr>
            </w:tcPrChange>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64" w:author="Brian Bohman" w:date="2021-10-27T05:58:00Z">
              <w:tcPr>
                <w:tcW w:w="1152" w:type="dxa"/>
                <w:vAlign w:val="center"/>
                <w:hideMark/>
              </w:tcPr>
            </w:tcPrChange>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9365" w:author="Brian Bohman" w:date="2021-10-27T05:58:00Z">
              <w:tcPr>
                <w:tcW w:w="1008" w:type="dxa"/>
                <w:vAlign w:val="center"/>
                <w:hideMark/>
              </w:tcPr>
            </w:tcPrChange>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7D75EE84" w14:textId="77777777" w:rsidTr="00E419CD">
        <w:trPr>
          <w:trHeight w:val="165"/>
          <w:trPrChange w:id="9366" w:author="Brian Bohman" w:date="2021-10-27T05:58:00Z">
            <w:trPr>
              <w:trHeight w:val="165"/>
            </w:trPr>
          </w:trPrChange>
        </w:trPr>
        <w:tc>
          <w:tcPr>
            <w:tcW w:w="360" w:type="dxa"/>
            <w:vAlign w:val="center"/>
            <w:hideMark/>
            <w:tcPrChange w:id="9367" w:author="Brian Bohman" w:date="2021-10-27T05:58:00Z">
              <w:tcPr>
                <w:tcW w:w="360" w:type="dxa"/>
                <w:vAlign w:val="center"/>
                <w:hideMark/>
              </w:tcPr>
            </w:tcPrChange>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Change w:id="9368" w:author="Brian Bohman" w:date="2021-10-27T05:58:00Z">
              <w:tcPr>
                <w:tcW w:w="864" w:type="dxa"/>
                <w:vAlign w:val="center"/>
                <w:hideMark/>
              </w:tcPr>
            </w:tcPrChange>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69" w:author="Brian Bohman" w:date="2021-10-27T05:58:00Z">
              <w:tcPr>
                <w:tcW w:w="1152" w:type="dxa"/>
                <w:vAlign w:val="center"/>
                <w:hideMark/>
              </w:tcPr>
            </w:tcPrChange>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70" w:author="Brian Bohman" w:date="2021-10-27T05:58:00Z">
              <w:tcPr>
                <w:tcW w:w="504" w:type="dxa"/>
                <w:vAlign w:val="center"/>
                <w:hideMark/>
              </w:tcPr>
            </w:tcPrChange>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371" w:author="Brian Bohman" w:date="2021-10-27T05:58:00Z">
              <w:tcPr>
                <w:tcW w:w="1008" w:type="dxa"/>
                <w:vAlign w:val="center"/>
                <w:hideMark/>
              </w:tcPr>
            </w:tcPrChange>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372" w:author="Brian Bohman" w:date="2021-10-27T05:58:00Z">
              <w:tcPr>
                <w:tcW w:w="1008" w:type="dxa"/>
                <w:vAlign w:val="center"/>
                <w:hideMark/>
              </w:tcPr>
            </w:tcPrChange>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73" w:author="Brian Bohman" w:date="2021-10-27T05:58:00Z">
              <w:tcPr>
                <w:tcW w:w="720" w:type="dxa"/>
                <w:vAlign w:val="center"/>
                <w:hideMark/>
              </w:tcPr>
            </w:tcPrChange>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374" w:author="Brian Bohman" w:date="2021-10-27T05:58:00Z">
              <w:tcPr>
                <w:tcW w:w="1008" w:type="dxa"/>
                <w:vAlign w:val="center"/>
                <w:hideMark/>
              </w:tcPr>
            </w:tcPrChange>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75" w:author="Brian Bohman" w:date="2021-10-27T05:58:00Z">
              <w:tcPr>
                <w:tcW w:w="1152" w:type="dxa"/>
                <w:vAlign w:val="center"/>
                <w:hideMark/>
              </w:tcPr>
            </w:tcPrChange>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440" w:type="dxa"/>
            <w:vAlign w:val="center"/>
            <w:hideMark/>
            <w:tcPrChange w:id="9376" w:author="Brian Bohman" w:date="2021-10-27T05:58:00Z">
              <w:tcPr>
                <w:tcW w:w="1008" w:type="dxa"/>
                <w:vAlign w:val="center"/>
                <w:hideMark/>
              </w:tcPr>
            </w:tcPrChange>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11C8CBB" w14:textId="77777777" w:rsidTr="00E419CD">
        <w:trPr>
          <w:trHeight w:val="165"/>
          <w:trPrChange w:id="9377" w:author="Brian Bohman" w:date="2021-10-27T05:58:00Z">
            <w:trPr>
              <w:trHeight w:val="165"/>
            </w:trPr>
          </w:trPrChange>
        </w:trPr>
        <w:tc>
          <w:tcPr>
            <w:tcW w:w="360" w:type="dxa"/>
            <w:vAlign w:val="center"/>
            <w:hideMark/>
            <w:tcPrChange w:id="9378" w:author="Brian Bohman" w:date="2021-10-27T05:58:00Z">
              <w:tcPr>
                <w:tcW w:w="360" w:type="dxa"/>
                <w:vAlign w:val="center"/>
                <w:hideMark/>
              </w:tcPr>
            </w:tcPrChange>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Change w:id="9379" w:author="Brian Bohman" w:date="2021-10-27T05:58:00Z">
              <w:tcPr>
                <w:tcW w:w="864" w:type="dxa"/>
                <w:vAlign w:val="center"/>
                <w:hideMark/>
              </w:tcPr>
            </w:tcPrChange>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80" w:author="Brian Bohman" w:date="2021-10-27T05:58:00Z">
              <w:tcPr>
                <w:tcW w:w="1152" w:type="dxa"/>
                <w:vAlign w:val="center"/>
                <w:hideMark/>
              </w:tcPr>
            </w:tcPrChange>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81" w:author="Brian Bohman" w:date="2021-10-27T05:58:00Z">
              <w:tcPr>
                <w:tcW w:w="504" w:type="dxa"/>
                <w:vAlign w:val="center"/>
                <w:hideMark/>
              </w:tcPr>
            </w:tcPrChange>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382" w:author="Brian Bohman" w:date="2021-10-27T05:58:00Z">
              <w:tcPr>
                <w:tcW w:w="1008" w:type="dxa"/>
                <w:vAlign w:val="center"/>
                <w:hideMark/>
              </w:tcPr>
            </w:tcPrChange>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383" w:author="Brian Bohman" w:date="2021-10-27T05:58:00Z">
              <w:tcPr>
                <w:tcW w:w="1008" w:type="dxa"/>
                <w:vAlign w:val="center"/>
                <w:hideMark/>
              </w:tcPr>
            </w:tcPrChange>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84" w:author="Brian Bohman" w:date="2021-10-27T05:58:00Z">
              <w:tcPr>
                <w:tcW w:w="720" w:type="dxa"/>
                <w:vAlign w:val="center"/>
                <w:hideMark/>
              </w:tcPr>
            </w:tcPrChange>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85" w:author="Brian Bohman" w:date="2021-10-27T05:58:00Z">
              <w:tcPr>
                <w:tcW w:w="1008" w:type="dxa"/>
                <w:vAlign w:val="center"/>
                <w:hideMark/>
              </w:tcPr>
            </w:tcPrChange>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86" w:author="Brian Bohman" w:date="2021-10-27T05:58:00Z">
              <w:tcPr>
                <w:tcW w:w="1152" w:type="dxa"/>
                <w:vAlign w:val="center"/>
                <w:hideMark/>
              </w:tcPr>
            </w:tcPrChange>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387" w:author="Brian Bohman" w:date="2021-10-27T05:58:00Z">
              <w:tcPr>
                <w:tcW w:w="1008" w:type="dxa"/>
                <w:vAlign w:val="center"/>
                <w:hideMark/>
              </w:tcPr>
            </w:tcPrChange>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19CD" w:rsidRPr="009B3DCC" w14:paraId="37A4E801" w14:textId="77777777" w:rsidTr="00E419CD">
        <w:trPr>
          <w:trHeight w:val="165"/>
          <w:trPrChange w:id="9388" w:author="Brian Bohman" w:date="2021-10-27T05:58:00Z">
            <w:trPr>
              <w:trHeight w:val="165"/>
            </w:trPr>
          </w:trPrChange>
        </w:trPr>
        <w:tc>
          <w:tcPr>
            <w:tcW w:w="360" w:type="dxa"/>
            <w:vAlign w:val="center"/>
            <w:hideMark/>
            <w:tcPrChange w:id="9389" w:author="Brian Bohman" w:date="2021-10-27T05:58:00Z">
              <w:tcPr>
                <w:tcW w:w="360" w:type="dxa"/>
                <w:vAlign w:val="center"/>
                <w:hideMark/>
              </w:tcPr>
            </w:tcPrChange>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Change w:id="9390" w:author="Brian Bohman" w:date="2021-10-27T05:58:00Z">
              <w:tcPr>
                <w:tcW w:w="864" w:type="dxa"/>
                <w:vAlign w:val="center"/>
                <w:hideMark/>
              </w:tcPr>
            </w:tcPrChange>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91" w:author="Brian Bohman" w:date="2021-10-27T05:58:00Z">
              <w:tcPr>
                <w:tcW w:w="1152" w:type="dxa"/>
                <w:vAlign w:val="center"/>
                <w:hideMark/>
              </w:tcPr>
            </w:tcPrChange>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92" w:author="Brian Bohman" w:date="2021-10-27T05:58:00Z">
              <w:tcPr>
                <w:tcW w:w="504" w:type="dxa"/>
                <w:vAlign w:val="center"/>
                <w:hideMark/>
              </w:tcPr>
            </w:tcPrChange>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393" w:author="Brian Bohman" w:date="2021-10-27T05:58:00Z">
              <w:tcPr>
                <w:tcW w:w="1008" w:type="dxa"/>
                <w:vAlign w:val="center"/>
                <w:hideMark/>
              </w:tcPr>
            </w:tcPrChange>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394" w:author="Brian Bohman" w:date="2021-10-27T05:58:00Z">
              <w:tcPr>
                <w:tcW w:w="1008" w:type="dxa"/>
                <w:vAlign w:val="center"/>
                <w:hideMark/>
              </w:tcPr>
            </w:tcPrChange>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95" w:author="Brian Bohman" w:date="2021-10-27T05:58:00Z">
              <w:tcPr>
                <w:tcW w:w="720" w:type="dxa"/>
                <w:vAlign w:val="center"/>
                <w:hideMark/>
              </w:tcPr>
            </w:tcPrChange>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96" w:author="Brian Bohman" w:date="2021-10-27T05:58:00Z">
              <w:tcPr>
                <w:tcW w:w="1008" w:type="dxa"/>
                <w:vAlign w:val="center"/>
                <w:hideMark/>
              </w:tcPr>
            </w:tcPrChange>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97" w:author="Brian Bohman" w:date="2021-10-27T05:58:00Z">
              <w:tcPr>
                <w:tcW w:w="1152" w:type="dxa"/>
                <w:vAlign w:val="center"/>
                <w:hideMark/>
              </w:tcPr>
            </w:tcPrChange>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440" w:type="dxa"/>
            <w:vAlign w:val="center"/>
            <w:hideMark/>
            <w:tcPrChange w:id="9398" w:author="Brian Bohman" w:date="2021-10-27T05:58:00Z">
              <w:tcPr>
                <w:tcW w:w="1008" w:type="dxa"/>
                <w:vAlign w:val="center"/>
                <w:hideMark/>
              </w:tcPr>
            </w:tcPrChange>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19CD" w:rsidRPr="009B3DCC" w14:paraId="2076B2A3" w14:textId="77777777" w:rsidTr="00E419CD">
        <w:trPr>
          <w:trHeight w:val="165"/>
          <w:trPrChange w:id="9399" w:author="Brian Bohman" w:date="2021-10-27T05:58:00Z">
            <w:trPr>
              <w:trHeight w:val="165"/>
            </w:trPr>
          </w:trPrChange>
        </w:trPr>
        <w:tc>
          <w:tcPr>
            <w:tcW w:w="360" w:type="dxa"/>
            <w:vAlign w:val="center"/>
            <w:hideMark/>
            <w:tcPrChange w:id="9400" w:author="Brian Bohman" w:date="2021-10-27T05:58:00Z">
              <w:tcPr>
                <w:tcW w:w="360" w:type="dxa"/>
                <w:vAlign w:val="center"/>
                <w:hideMark/>
              </w:tcPr>
            </w:tcPrChange>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Change w:id="9401" w:author="Brian Bohman" w:date="2021-10-27T05:58:00Z">
              <w:tcPr>
                <w:tcW w:w="864" w:type="dxa"/>
                <w:vAlign w:val="center"/>
                <w:hideMark/>
              </w:tcPr>
            </w:tcPrChange>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02" w:author="Brian Bohman" w:date="2021-10-27T05:58:00Z">
              <w:tcPr>
                <w:tcW w:w="1152" w:type="dxa"/>
                <w:vAlign w:val="center"/>
                <w:hideMark/>
              </w:tcPr>
            </w:tcPrChange>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403" w:author="Brian Bohman" w:date="2021-10-27T05:58:00Z">
              <w:tcPr>
                <w:tcW w:w="504" w:type="dxa"/>
                <w:vAlign w:val="center"/>
                <w:hideMark/>
              </w:tcPr>
            </w:tcPrChange>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404" w:author="Brian Bohman" w:date="2021-10-27T05:58:00Z">
              <w:tcPr>
                <w:tcW w:w="1008" w:type="dxa"/>
                <w:vAlign w:val="center"/>
                <w:hideMark/>
              </w:tcPr>
            </w:tcPrChange>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405" w:author="Brian Bohman" w:date="2021-10-27T05:58:00Z">
              <w:tcPr>
                <w:tcW w:w="1008" w:type="dxa"/>
                <w:vAlign w:val="center"/>
                <w:hideMark/>
              </w:tcPr>
            </w:tcPrChange>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406" w:author="Brian Bohman" w:date="2021-10-27T05:58:00Z">
              <w:tcPr>
                <w:tcW w:w="720" w:type="dxa"/>
                <w:vAlign w:val="center"/>
                <w:hideMark/>
              </w:tcPr>
            </w:tcPrChange>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407" w:author="Brian Bohman" w:date="2021-10-27T05:58:00Z">
              <w:tcPr>
                <w:tcW w:w="1008" w:type="dxa"/>
                <w:vAlign w:val="center"/>
                <w:hideMark/>
              </w:tcPr>
            </w:tcPrChange>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08" w:author="Brian Bohman" w:date="2021-10-27T05:58:00Z">
              <w:tcPr>
                <w:tcW w:w="1152" w:type="dxa"/>
                <w:vAlign w:val="center"/>
                <w:hideMark/>
              </w:tcPr>
            </w:tcPrChange>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409" w:author="Brian Bohman" w:date="2021-10-27T05:58:00Z">
              <w:tcPr>
                <w:tcW w:w="1008" w:type="dxa"/>
                <w:vAlign w:val="center"/>
                <w:hideMark/>
              </w:tcPr>
            </w:tcPrChange>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19CD" w:rsidRPr="009B3DCC" w14:paraId="267DC405" w14:textId="77777777" w:rsidTr="00E419CD">
        <w:trPr>
          <w:trHeight w:val="165"/>
          <w:trPrChange w:id="9410" w:author="Brian Bohman" w:date="2021-10-27T05:58:00Z">
            <w:trPr>
              <w:trHeight w:val="165"/>
            </w:trPr>
          </w:trPrChange>
        </w:trPr>
        <w:tc>
          <w:tcPr>
            <w:tcW w:w="360" w:type="dxa"/>
            <w:vAlign w:val="center"/>
            <w:hideMark/>
            <w:tcPrChange w:id="9411" w:author="Brian Bohman" w:date="2021-10-27T05:58:00Z">
              <w:tcPr>
                <w:tcW w:w="360" w:type="dxa"/>
                <w:vAlign w:val="center"/>
                <w:hideMark/>
              </w:tcPr>
            </w:tcPrChange>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Change w:id="9412" w:author="Brian Bohman" w:date="2021-10-27T05:58:00Z">
              <w:tcPr>
                <w:tcW w:w="864" w:type="dxa"/>
                <w:vAlign w:val="center"/>
                <w:hideMark/>
              </w:tcPr>
            </w:tcPrChange>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13" w:author="Brian Bohman" w:date="2021-10-27T05:58:00Z">
              <w:tcPr>
                <w:tcW w:w="1152" w:type="dxa"/>
                <w:vAlign w:val="center"/>
                <w:hideMark/>
              </w:tcPr>
            </w:tcPrChange>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414" w:author="Brian Bohman" w:date="2021-10-27T05:58:00Z">
              <w:tcPr>
                <w:tcW w:w="504" w:type="dxa"/>
                <w:vAlign w:val="center"/>
                <w:hideMark/>
              </w:tcPr>
            </w:tcPrChange>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415" w:author="Brian Bohman" w:date="2021-10-27T05:58:00Z">
              <w:tcPr>
                <w:tcW w:w="1008" w:type="dxa"/>
                <w:vAlign w:val="center"/>
                <w:hideMark/>
              </w:tcPr>
            </w:tcPrChange>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416" w:author="Brian Bohman" w:date="2021-10-27T05:58:00Z">
              <w:tcPr>
                <w:tcW w:w="1008" w:type="dxa"/>
                <w:vAlign w:val="center"/>
                <w:hideMark/>
              </w:tcPr>
            </w:tcPrChange>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417" w:author="Brian Bohman" w:date="2021-10-27T05:58:00Z">
              <w:tcPr>
                <w:tcW w:w="720" w:type="dxa"/>
                <w:vAlign w:val="center"/>
                <w:hideMark/>
              </w:tcPr>
            </w:tcPrChange>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418" w:author="Brian Bohman" w:date="2021-10-27T05:58:00Z">
              <w:tcPr>
                <w:tcW w:w="1008" w:type="dxa"/>
                <w:vAlign w:val="center"/>
                <w:hideMark/>
              </w:tcPr>
            </w:tcPrChange>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19" w:author="Brian Bohman" w:date="2021-10-27T05:58:00Z">
              <w:tcPr>
                <w:tcW w:w="1152" w:type="dxa"/>
                <w:vAlign w:val="center"/>
                <w:hideMark/>
              </w:tcPr>
            </w:tcPrChange>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440" w:type="dxa"/>
            <w:vAlign w:val="center"/>
            <w:hideMark/>
            <w:tcPrChange w:id="9420" w:author="Brian Bohman" w:date="2021-10-27T05:58:00Z">
              <w:tcPr>
                <w:tcW w:w="1008" w:type="dxa"/>
                <w:vAlign w:val="center"/>
                <w:hideMark/>
              </w:tcPr>
            </w:tcPrChange>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44EAC7B7" w14:textId="77777777" w:rsidTr="00E419CD">
        <w:trPr>
          <w:trHeight w:val="165"/>
          <w:trPrChange w:id="9421" w:author="Brian Bohman" w:date="2021-10-27T05:58:00Z">
            <w:trPr>
              <w:trHeight w:val="165"/>
            </w:trPr>
          </w:trPrChange>
        </w:trPr>
        <w:tc>
          <w:tcPr>
            <w:tcW w:w="360" w:type="dxa"/>
            <w:vAlign w:val="center"/>
            <w:hideMark/>
            <w:tcPrChange w:id="9422" w:author="Brian Bohman" w:date="2021-10-27T05:58:00Z">
              <w:tcPr>
                <w:tcW w:w="360" w:type="dxa"/>
                <w:vAlign w:val="center"/>
                <w:hideMark/>
              </w:tcPr>
            </w:tcPrChange>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Change w:id="9423" w:author="Brian Bohman" w:date="2021-10-27T05:58:00Z">
              <w:tcPr>
                <w:tcW w:w="864" w:type="dxa"/>
                <w:vAlign w:val="center"/>
                <w:hideMark/>
              </w:tcPr>
            </w:tcPrChange>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24" w:author="Brian Bohman" w:date="2021-10-27T05:58:00Z">
              <w:tcPr>
                <w:tcW w:w="1152" w:type="dxa"/>
                <w:vAlign w:val="center"/>
                <w:hideMark/>
              </w:tcPr>
            </w:tcPrChange>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425" w:author="Brian Bohman" w:date="2021-10-27T05:58:00Z">
              <w:tcPr>
                <w:tcW w:w="504" w:type="dxa"/>
                <w:vAlign w:val="center"/>
                <w:hideMark/>
              </w:tcPr>
            </w:tcPrChange>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426" w:author="Brian Bohman" w:date="2021-10-27T05:58:00Z">
              <w:tcPr>
                <w:tcW w:w="1008" w:type="dxa"/>
                <w:vAlign w:val="center"/>
                <w:hideMark/>
              </w:tcPr>
            </w:tcPrChange>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427" w:author="Brian Bohman" w:date="2021-10-27T05:58:00Z">
              <w:tcPr>
                <w:tcW w:w="1008" w:type="dxa"/>
                <w:vAlign w:val="center"/>
                <w:hideMark/>
              </w:tcPr>
            </w:tcPrChange>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428" w:author="Brian Bohman" w:date="2021-10-27T05:58:00Z">
              <w:tcPr>
                <w:tcW w:w="720" w:type="dxa"/>
                <w:vAlign w:val="center"/>
                <w:hideMark/>
              </w:tcPr>
            </w:tcPrChange>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429" w:author="Brian Bohman" w:date="2021-10-27T05:58:00Z">
              <w:tcPr>
                <w:tcW w:w="1008" w:type="dxa"/>
                <w:vAlign w:val="center"/>
                <w:hideMark/>
              </w:tcPr>
            </w:tcPrChange>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430" w:author="Brian Bohman" w:date="2021-10-27T05:58:00Z">
              <w:tcPr>
                <w:tcW w:w="1152" w:type="dxa"/>
                <w:vAlign w:val="center"/>
                <w:hideMark/>
              </w:tcPr>
            </w:tcPrChange>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440" w:type="dxa"/>
            <w:vAlign w:val="center"/>
            <w:hideMark/>
            <w:tcPrChange w:id="9431" w:author="Brian Bohman" w:date="2021-10-27T05:58:00Z">
              <w:tcPr>
                <w:tcW w:w="1008" w:type="dxa"/>
                <w:vAlign w:val="center"/>
                <w:hideMark/>
              </w:tcPr>
            </w:tcPrChange>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19CD" w:rsidRPr="009B3DCC" w14:paraId="2F04EDBF" w14:textId="77777777" w:rsidTr="00E419CD">
        <w:trPr>
          <w:trHeight w:val="165"/>
          <w:trPrChange w:id="9432" w:author="Brian Bohman" w:date="2021-10-27T05:58:00Z">
            <w:trPr>
              <w:trHeight w:val="165"/>
            </w:trPr>
          </w:trPrChange>
        </w:trPr>
        <w:tc>
          <w:tcPr>
            <w:tcW w:w="360" w:type="dxa"/>
            <w:vAlign w:val="center"/>
            <w:hideMark/>
            <w:tcPrChange w:id="9433" w:author="Brian Bohman" w:date="2021-10-27T05:58:00Z">
              <w:tcPr>
                <w:tcW w:w="360" w:type="dxa"/>
                <w:vAlign w:val="center"/>
                <w:hideMark/>
              </w:tcPr>
            </w:tcPrChange>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Change w:id="9434" w:author="Brian Bohman" w:date="2021-10-27T05:58:00Z">
              <w:tcPr>
                <w:tcW w:w="864" w:type="dxa"/>
                <w:vAlign w:val="center"/>
                <w:hideMark/>
              </w:tcPr>
            </w:tcPrChange>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35" w:author="Brian Bohman" w:date="2021-10-27T05:58:00Z">
              <w:tcPr>
                <w:tcW w:w="1152" w:type="dxa"/>
                <w:vAlign w:val="center"/>
                <w:hideMark/>
              </w:tcPr>
            </w:tcPrChange>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436" w:author="Brian Bohman" w:date="2021-10-27T05:58:00Z">
              <w:tcPr>
                <w:tcW w:w="504" w:type="dxa"/>
                <w:vAlign w:val="center"/>
                <w:hideMark/>
              </w:tcPr>
            </w:tcPrChange>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437" w:author="Brian Bohman" w:date="2021-10-27T05:58:00Z">
              <w:tcPr>
                <w:tcW w:w="1008" w:type="dxa"/>
                <w:vAlign w:val="center"/>
                <w:hideMark/>
              </w:tcPr>
            </w:tcPrChange>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438" w:author="Brian Bohman" w:date="2021-10-27T05:58:00Z">
              <w:tcPr>
                <w:tcW w:w="1008" w:type="dxa"/>
                <w:vAlign w:val="center"/>
                <w:hideMark/>
              </w:tcPr>
            </w:tcPrChange>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439" w:author="Brian Bohman" w:date="2021-10-27T05:58:00Z">
              <w:tcPr>
                <w:tcW w:w="720" w:type="dxa"/>
                <w:vAlign w:val="center"/>
                <w:hideMark/>
              </w:tcPr>
            </w:tcPrChange>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440" w:author="Brian Bohman" w:date="2021-10-27T05:58:00Z">
              <w:tcPr>
                <w:tcW w:w="1008" w:type="dxa"/>
                <w:vAlign w:val="center"/>
                <w:hideMark/>
              </w:tcPr>
            </w:tcPrChange>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41" w:author="Brian Bohman" w:date="2021-10-27T05:58:00Z">
              <w:tcPr>
                <w:tcW w:w="1152" w:type="dxa"/>
                <w:vAlign w:val="center"/>
                <w:hideMark/>
              </w:tcPr>
            </w:tcPrChange>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9442" w:author="Brian Bohman" w:date="2021-10-27T05:58:00Z">
              <w:tcPr>
                <w:tcW w:w="1008" w:type="dxa"/>
                <w:vAlign w:val="center"/>
                <w:hideMark/>
              </w:tcPr>
            </w:tcPrChange>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7CF59ADB" w14:textId="77777777" w:rsidTr="00E419CD">
        <w:trPr>
          <w:trHeight w:val="165"/>
          <w:trPrChange w:id="9443" w:author="Brian Bohman" w:date="2021-10-27T05:58:00Z">
            <w:trPr>
              <w:trHeight w:val="165"/>
            </w:trPr>
          </w:trPrChange>
        </w:trPr>
        <w:tc>
          <w:tcPr>
            <w:tcW w:w="360" w:type="dxa"/>
            <w:vAlign w:val="center"/>
            <w:hideMark/>
            <w:tcPrChange w:id="9444" w:author="Brian Bohman" w:date="2021-10-27T05:58:00Z">
              <w:tcPr>
                <w:tcW w:w="360" w:type="dxa"/>
                <w:vAlign w:val="center"/>
                <w:hideMark/>
              </w:tcPr>
            </w:tcPrChange>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Change w:id="9445" w:author="Brian Bohman" w:date="2021-10-27T05:58:00Z">
              <w:tcPr>
                <w:tcW w:w="864" w:type="dxa"/>
                <w:vAlign w:val="center"/>
                <w:hideMark/>
              </w:tcPr>
            </w:tcPrChange>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46" w:author="Brian Bohman" w:date="2021-10-27T05:58:00Z">
              <w:tcPr>
                <w:tcW w:w="1152" w:type="dxa"/>
                <w:vAlign w:val="center"/>
                <w:hideMark/>
              </w:tcPr>
            </w:tcPrChange>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447" w:author="Brian Bohman" w:date="2021-10-27T05:58:00Z">
              <w:tcPr>
                <w:tcW w:w="504" w:type="dxa"/>
                <w:vAlign w:val="center"/>
                <w:hideMark/>
              </w:tcPr>
            </w:tcPrChange>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448" w:author="Brian Bohman" w:date="2021-10-27T05:58:00Z">
              <w:tcPr>
                <w:tcW w:w="1008" w:type="dxa"/>
                <w:vAlign w:val="center"/>
                <w:hideMark/>
              </w:tcPr>
            </w:tcPrChange>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449" w:author="Brian Bohman" w:date="2021-10-27T05:58:00Z">
              <w:tcPr>
                <w:tcW w:w="1008" w:type="dxa"/>
                <w:vAlign w:val="center"/>
                <w:hideMark/>
              </w:tcPr>
            </w:tcPrChange>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450" w:author="Brian Bohman" w:date="2021-10-27T05:58:00Z">
              <w:tcPr>
                <w:tcW w:w="720" w:type="dxa"/>
                <w:vAlign w:val="center"/>
                <w:hideMark/>
              </w:tcPr>
            </w:tcPrChange>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451" w:author="Brian Bohman" w:date="2021-10-27T05:58:00Z">
              <w:tcPr>
                <w:tcW w:w="1008" w:type="dxa"/>
                <w:vAlign w:val="center"/>
                <w:hideMark/>
              </w:tcPr>
            </w:tcPrChange>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52" w:author="Brian Bohman" w:date="2021-10-27T05:58:00Z">
              <w:tcPr>
                <w:tcW w:w="1152" w:type="dxa"/>
                <w:vAlign w:val="center"/>
                <w:hideMark/>
              </w:tcPr>
            </w:tcPrChange>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440" w:type="dxa"/>
            <w:vAlign w:val="center"/>
            <w:hideMark/>
            <w:tcPrChange w:id="9453" w:author="Brian Bohman" w:date="2021-10-27T05:58:00Z">
              <w:tcPr>
                <w:tcW w:w="1008" w:type="dxa"/>
                <w:vAlign w:val="center"/>
                <w:hideMark/>
              </w:tcPr>
            </w:tcPrChange>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43D585CE" w14:textId="77777777" w:rsidTr="00E419CD">
        <w:trPr>
          <w:trHeight w:val="180"/>
          <w:trPrChange w:id="9454" w:author="Brian Bohman" w:date="2021-10-27T05:58:00Z">
            <w:trPr>
              <w:trHeight w:val="180"/>
            </w:trPr>
          </w:trPrChange>
        </w:trPr>
        <w:tc>
          <w:tcPr>
            <w:tcW w:w="360" w:type="dxa"/>
            <w:vAlign w:val="center"/>
            <w:hideMark/>
            <w:tcPrChange w:id="9455" w:author="Brian Bohman" w:date="2021-10-27T05:58:00Z">
              <w:tcPr>
                <w:tcW w:w="360" w:type="dxa"/>
                <w:vAlign w:val="center"/>
                <w:hideMark/>
              </w:tcPr>
            </w:tcPrChange>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Change w:id="9456" w:author="Brian Bohman" w:date="2021-10-27T05:58:00Z">
              <w:tcPr>
                <w:tcW w:w="864" w:type="dxa"/>
                <w:vAlign w:val="center"/>
                <w:hideMark/>
              </w:tcPr>
            </w:tcPrChange>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57" w:author="Brian Bohman" w:date="2021-10-27T05:58:00Z">
              <w:tcPr>
                <w:tcW w:w="1152" w:type="dxa"/>
                <w:vAlign w:val="center"/>
                <w:hideMark/>
              </w:tcPr>
            </w:tcPrChange>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458" w:author="Brian Bohman" w:date="2021-10-27T05:58:00Z">
              <w:tcPr>
                <w:tcW w:w="504" w:type="dxa"/>
                <w:vAlign w:val="center"/>
                <w:hideMark/>
              </w:tcPr>
            </w:tcPrChange>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459" w:author="Brian Bohman" w:date="2021-10-27T05:58:00Z">
              <w:tcPr>
                <w:tcW w:w="1008" w:type="dxa"/>
                <w:vAlign w:val="center"/>
                <w:hideMark/>
              </w:tcPr>
            </w:tcPrChange>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460" w:author="Brian Bohman" w:date="2021-10-27T05:58:00Z">
              <w:tcPr>
                <w:tcW w:w="1008" w:type="dxa"/>
                <w:vAlign w:val="center"/>
                <w:hideMark/>
              </w:tcPr>
            </w:tcPrChange>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461" w:author="Brian Bohman" w:date="2021-10-27T05:58:00Z">
              <w:tcPr>
                <w:tcW w:w="720" w:type="dxa"/>
                <w:vAlign w:val="center"/>
                <w:hideMark/>
              </w:tcPr>
            </w:tcPrChange>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462" w:author="Brian Bohman" w:date="2021-10-27T05:58:00Z">
              <w:tcPr>
                <w:tcW w:w="1008" w:type="dxa"/>
                <w:vAlign w:val="center"/>
                <w:hideMark/>
              </w:tcPr>
            </w:tcPrChange>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463" w:author="Brian Bohman" w:date="2021-10-27T05:58:00Z">
              <w:tcPr>
                <w:tcW w:w="1152" w:type="dxa"/>
                <w:vAlign w:val="center"/>
                <w:hideMark/>
              </w:tcPr>
            </w:tcPrChange>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9464" w:author="Brian Bohman" w:date="2021-10-27T05:58:00Z">
              <w:tcPr>
                <w:tcW w:w="1008" w:type="dxa"/>
                <w:vAlign w:val="center"/>
                <w:hideMark/>
              </w:tcPr>
            </w:tcPrChange>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14D32B87" w14:textId="77777777" w:rsidTr="00E419CD">
        <w:trPr>
          <w:trHeight w:val="165"/>
          <w:trPrChange w:id="9465" w:author="Brian Bohman" w:date="2021-10-27T05:58:00Z">
            <w:trPr>
              <w:trHeight w:val="165"/>
            </w:trPr>
          </w:trPrChange>
        </w:trPr>
        <w:tc>
          <w:tcPr>
            <w:tcW w:w="360" w:type="dxa"/>
            <w:vAlign w:val="center"/>
            <w:hideMark/>
            <w:tcPrChange w:id="9466" w:author="Brian Bohman" w:date="2021-10-27T05:58:00Z">
              <w:tcPr>
                <w:tcW w:w="360" w:type="dxa"/>
                <w:vAlign w:val="center"/>
                <w:hideMark/>
              </w:tcPr>
            </w:tcPrChange>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Change w:id="9467" w:author="Brian Bohman" w:date="2021-10-27T05:58:00Z">
              <w:tcPr>
                <w:tcW w:w="864" w:type="dxa"/>
                <w:vAlign w:val="center"/>
                <w:hideMark/>
              </w:tcPr>
            </w:tcPrChange>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68" w:author="Brian Bohman" w:date="2021-10-27T05:58:00Z">
              <w:tcPr>
                <w:tcW w:w="1152" w:type="dxa"/>
                <w:vAlign w:val="center"/>
                <w:hideMark/>
              </w:tcPr>
            </w:tcPrChange>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469" w:author="Brian Bohman" w:date="2021-10-27T05:58:00Z">
              <w:tcPr>
                <w:tcW w:w="504" w:type="dxa"/>
                <w:vAlign w:val="center"/>
                <w:hideMark/>
              </w:tcPr>
            </w:tcPrChange>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470" w:author="Brian Bohman" w:date="2021-10-27T05:58:00Z">
              <w:tcPr>
                <w:tcW w:w="1008" w:type="dxa"/>
                <w:vAlign w:val="center"/>
                <w:hideMark/>
              </w:tcPr>
            </w:tcPrChange>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471" w:author="Brian Bohman" w:date="2021-10-27T05:58:00Z">
              <w:tcPr>
                <w:tcW w:w="1008" w:type="dxa"/>
                <w:vAlign w:val="center"/>
                <w:hideMark/>
              </w:tcPr>
            </w:tcPrChange>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472" w:author="Brian Bohman" w:date="2021-10-27T05:58:00Z">
              <w:tcPr>
                <w:tcW w:w="720" w:type="dxa"/>
                <w:vAlign w:val="center"/>
                <w:hideMark/>
              </w:tcPr>
            </w:tcPrChange>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473" w:author="Brian Bohman" w:date="2021-10-27T05:58:00Z">
              <w:tcPr>
                <w:tcW w:w="1008" w:type="dxa"/>
                <w:vAlign w:val="center"/>
                <w:hideMark/>
              </w:tcPr>
            </w:tcPrChange>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74" w:author="Brian Bohman" w:date="2021-10-27T05:58:00Z">
              <w:tcPr>
                <w:tcW w:w="1152" w:type="dxa"/>
                <w:vAlign w:val="center"/>
                <w:hideMark/>
              </w:tcPr>
            </w:tcPrChange>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440" w:type="dxa"/>
            <w:vAlign w:val="center"/>
            <w:hideMark/>
            <w:tcPrChange w:id="9475" w:author="Brian Bohman" w:date="2021-10-27T05:58:00Z">
              <w:tcPr>
                <w:tcW w:w="1008" w:type="dxa"/>
                <w:vAlign w:val="center"/>
                <w:hideMark/>
              </w:tcPr>
            </w:tcPrChange>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7203EBE2" w14:textId="77777777" w:rsidTr="00E419CD">
        <w:trPr>
          <w:trHeight w:val="165"/>
          <w:trPrChange w:id="9476" w:author="Brian Bohman" w:date="2021-10-27T05:58:00Z">
            <w:trPr>
              <w:trHeight w:val="165"/>
            </w:trPr>
          </w:trPrChange>
        </w:trPr>
        <w:tc>
          <w:tcPr>
            <w:tcW w:w="360" w:type="dxa"/>
            <w:vAlign w:val="center"/>
            <w:hideMark/>
            <w:tcPrChange w:id="9477" w:author="Brian Bohman" w:date="2021-10-27T05:58:00Z">
              <w:tcPr>
                <w:tcW w:w="360" w:type="dxa"/>
                <w:vAlign w:val="center"/>
                <w:hideMark/>
              </w:tcPr>
            </w:tcPrChange>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Change w:id="9478" w:author="Brian Bohman" w:date="2021-10-27T05:58:00Z">
              <w:tcPr>
                <w:tcW w:w="864" w:type="dxa"/>
                <w:vAlign w:val="center"/>
                <w:hideMark/>
              </w:tcPr>
            </w:tcPrChange>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79" w:author="Brian Bohman" w:date="2021-10-27T05:58:00Z">
              <w:tcPr>
                <w:tcW w:w="1152" w:type="dxa"/>
                <w:vAlign w:val="center"/>
                <w:hideMark/>
              </w:tcPr>
            </w:tcPrChange>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480" w:author="Brian Bohman" w:date="2021-10-27T05:58:00Z">
              <w:tcPr>
                <w:tcW w:w="504" w:type="dxa"/>
                <w:vAlign w:val="center"/>
                <w:hideMark/>
              </w:tcPr>
            </w:tcPrChange>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481" w:author="Brian Bohman" w:date="2021-10-27T05:58:00Z">
              <w:tcPr>
                <w:tcW w:w="1008" w:type="dxa"/>
                <w:vAlign w:val="center"/>
                <w:hideMark/>
              </w:tcPr>
            </w:tcPrChange>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482" w:author="Brian Bohman" w:date="2021-10-27T05:58:00Z">
              <w:tcPr>
                <w:tcW w:w="1008" w:type="dxa"/>
                <w:vAlign w:val="center"/>
                <w:hideMark/>
              </w:tcPr>
            </w:tcPrChange>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483" w:author="Brian Bohman" w:date="2021-10-27T05:58:00Z">
              <w:tcPr>
                <w:tcW w:w="720" w:type="dxa"/>
                <w:vAlign w:val="center"/>
                <w:hideMark/>
              </w:tcPr>
            </w:tcPrChange>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484" w:author="Brian Bohman" w:date="2021-10-27T05:58:00Z">
              <w:tcPr>
                <w:tcW w:w="1008" w:type="dxa"/>
                <w:vAlign w:val="center"/>
                <w:hideMark/>
              </w:tcPr>
            </w:tcPrChange>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85" w:author="Brian Bohman" w:date="2021-10-27T05:58:00Z">
              <w:tcPr>
                <w:tcW w:w="1152" w:type="dxa"/>
                <w:vAlign w:val="center"/>
                <w:hideMark/>
              </w:tcPr>
            </w:tcPrChange>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9486" w:author="Brian Bohman" w:date="2021-10-27T05:58:00Z">
              <w:tcPr>
                <w:tcW w:w="1008" w:type="dxa"/>
                <w:vAlign w:val="center"/>
                <w:hideMark/>
              </w:tcPr>
            </w:tcPrChange>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6D0589B" w14:textId="77777777" w:rsidTr="00E419CD">
        <w:trPr>
          <w:trHeight w:val="165"/>
          <w:trPrChange w:id="9487" w:author="Brian Bohman" w:date="2021-10-27T05:58:00Z">
            <w:trPr>
              <w:trHeight w:val="165"/>
            </w:trPr>
          </w:trPrChange>
        </w:trPr>
        <w:tc>
          <w:tcPr>
            <w:tcW w:w="360" w:type="dxa"/>
            <w:vAlign w:val="center"/>
            <w:hideMark/>
            <w:tcPrChange w:id="9488" w:author="Brian Bohman" w:date="2021-10-27T05:58:00Z">
              <w:tcPr>
                <w:tcW w:w="360" w:type="dxa"/>
                <w:vAlign w:val="center"/>
                <w:hideMark/>
              </w:tcPr>
            </w:tcPrChange>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Change w:id="9489" w:author="Brian Bohman" w:date="2021-10-27T05:58:00Z">
              <w:tcPr>
                <w:tcW w:w="864" w:type="dxa"/>
                <w:vAlign w:val="center"/>
                <w:hideMark/>
              </w:tcPr>
            </w:tcPrChange>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90" w:author="Brian Bohman" w:date="2021-10-27T05:58:00Z">
              <w:tcPr>
                <w:tcW w:w="1152" w:type="dxa"/>
                <w:vAlign w:val="center"/>
                <w:hideMark/>
              </w:tcPr>
            </w:tcPrChange>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491" w:author="Brian Bohman" w:date="2021-10-27T05:58:00Z">
              <w:tcPr>
                <w:tcW w:w="504" w:type="dxa"/>
                <w:vAlign w:val="center"/>
                <w:hideMark/>
              </w:tcPr>
            </w:tcPrChange>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492" w:author="Brian Bohman" w:date="2021-10-27T05:58:00Z">
              <w:tcPr>
                <w:tcW w:w="1008" w:type="dxa"/>
                <w:vAlign w:val="center"/>
                <w:hideMark/>
              </w:tcPr>
            </w:tcPrChange>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493" w:author="Brian Bohman" w:date="2021-10-27T05:58:00Z">
              <w:tcPr>
                <w:tcW w:w="1008" w:type="dxa"/>
                <w:vAlign w:val="center"/>
                <w:hideMark/>
              </w:tcPr>
            </w:tcPrChange>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494" w:author="Brian Bohman" w:date="2021-10-27T05:58:00Z">
              <w:tcPr>
                <w:tcW w:w="720" w:type="dxa"/>
                <w:vAlign w:val="center"/>
                <w:hideMark/>
              </w:tcPr>
            </w:tcPrChange>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495" w:author="Brian Bohman" w:date="2021-10-27T05:58:00Z">
              <w:tcPr>
                <w:tcW w:w="1008" w:type="dxa"/>
                <w:vAlign w:val="center"/>
                <w:hideMark/>
              </w:tcPr>
            </w:tcPrChange>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496" w:author="Brian Bohman" w:date="2021-10-27T05:58:00Z">
              <w:tcPr>
                <w:tcW w:w="1152" w:type="dxa"/>
                <w:vAlign w:val="center"/>
                <w:hideMark/>
              </w:tcPr>
            </w:tcPrChange>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9497" w:author="Brian Bohman" w:date="2021-10-27T05:58:00Z">
              <w:tcPr>
                <w:tcW w:w="1008" w:type="dxa"/>
                <w:vAlign w:val="center"/>
                <w:hideMark/>
              </w:tcPr>
            </w:tcPrChange>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EAB72F6" w14:textId="77777777" w:rsidTr="00E419CD">
        <w:trPr>
          <w:trHeight w:val="165"/>
          <w:trPrChange w:id="9498" w:author="Brian Bohman" w:date="2021-10-27T05:58:00Z">
            <w:trPr>
              <w:trHeight w:val="165"/>
            </w:trPr>
          </w:trPrChange>
        </w:trPr>
        <w:tc>
          <w:tcPr>
            <w:tcW w:w="360" w:type="dxa"/>
            <w:vAlign w:val="center"/>
            <w:hideMark/>
            <w:tcPrChange w:id="9499" w:author="Brian Bohman" w:date="2021-10-27T05:58:00Z">
              <w:tcPr>
                <w:tcW w:w="360" w:type="dxa"/>
                <w:vAlign w:val="center"/>
                <w:hideMark/>
              </w:tcPr>
            </w:tcPrChange>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Change w:id="9500" w:author="Brian Bohman" w:date="2021-10-27T05:58:00Z">
              <w:tcPr>
                <w:tcW w:w="864" w:type="dxa"/>
                <w:vAlign w:val="center"/>
                <w:hideMark/>
              </w:tcPr>
            </w:tcPrChange>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01" w:author="Brian Bohman" w:date="2021-10-27T05:58:00Z">
              <w:tcPr>
                <w:tcW w:w="1152" w:type="dxa"/>
                <w:vAlign w:val="center"/>
                <w:hideMark/>
              </w:tcPr>
            </w:tcPrChange>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502" w:author="Brian Bohman" w:date="2021-10-27T05:58:00Z">
              <w:tcPr>
                <w:tcW w:w="504" w:type="dxa"/>
                <w:vAlign w:val="center"/>
                <w:hideMark/>
              </w:tcPr>
            </w:tcPrChange>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503" w:author="Brian Bohman" w:date="2021-10-27T05:58:00Z">
              <w:tcPr>
                <w:tcW w:w="1008" w:type="dxa"/>
                <w:vAlign w:val="center"/>
                <w:hideMark/>
              </w:tcPr>
            </w:tcPrChange>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504" w:author="Brian Bohman" w:date="2021-10-27T05:58:00Z">
              <w:tcPr>
                <w:tcW w:w="1008" w:type="dxa"/>
                <w:vAlign w:val="center"/>
                <w:hideMark/>
              </w:tcPr>
            </w:tcPrChange>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505" w:author="Brian Bohman" w:date="2021-10-27T05:58:00Z">
              <w:tcPr>
                <w:tcW w:w="720" w:type="dxa"/>
                <w:vAlign w:val="center"/>
                <w:hideMark/>
              </w:tcPr>
            </w:tcPrChange>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506" w:author="Brian Bohman" w:date="2021-10-27T05:58:00Z">
              <w:tcPr>
                <w:tcW w:w="1008" w:type="dxa"/>
                <w:vAlign w:val="center"/>
                <w:hideMark/>
              </w:tcPr>
            </w:tcPrChange>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07" w:author="Brian Bohman" w:date="2021-10-27T05:58:00Z">
              <w:tcPr>
                <w:tcW w:w="1152" w:type="dxa"/>
                <w:vAlign w:val="center"/>
                <w:hideMark/>
              </w:tcPr>
            </w:tcPrChange>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9508" w:author="Brian Bohman" w:date="2021-10-27T05:58:00Z">
              <w:tcPr>
                <w:tcW w:w="1008" w:type="dxa"/>
                <w:vAlign w:val="center"/>
                <w:hideMark/>
              </w:tcPr>
            </w:tcPrChange>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68B1D068" w14:textId="77777777" w:rsidTr="00E419CD">
        <w:trPr>
          <w:trHeight w:val="165"/>
          <w:trPrChange w:id="9509" w:author="Brian Bohman" w:date="2021-10-27T05:58:00Z">
            <w:trPr>
              <w:trHeight w:val="165"/>
            </w:trPr>
          </w:trPrChange>
        </w:trPr>
        <w:tc>
          <w:tcPr>
            <w:tcW w:w="360" w:type="dxa"/>
            <w:vAlign w:val="center"/>
            <w:hideMark/>
            <w:tcPrChange w:id="9510" w:author="Brian Bohman" w:date="2021-10-27T05:58:00Z">
              <w:tcPr>
                <w:tcW w:w="360" w:type="dxa"/>
                <w:vAlign w:val="center"/>
                <w:hideMark/>
              </w:tcPr>
            </w:tcPrChange>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Change w:id="9511" w:author="Brian Bohman" w:date="2021-10-27T05:58:00Z">
              <w:tcPr>
                <w:tcW w:w="864" w:type="dxa"/>
                <w:vAlign w:val="center"/>
                <w:hideMark/>
              </w:tcPr>
            </w:tcPrChange>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12" w:author="Brian Bohman" w:date="2021-10-27T05:58:00Z">
              <w:tcPr>
                <w:tcW w:w="1152" w:type="dxa"/>
                <w:vAlign w:val="center"/>
                <w:hideMark/>
              </w:tcPr>
            </w:tcPrChange>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513" w:author="Brian Bohman" w:date="2021-10-27T05:58:00Z">
              <w:tcPr>
                <w:tcW w:w="504" w:type="dxa"/>
                <w:vAlign w:val="center"/>
                <w:hideMark/>
              </w:tcPr>
            </w:tcPrChange>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514" w:author="Brian Bohman" w:date="2021-10-27T05:58:00Z">
              <w:tcPr>
                <w:tcW w:w="1008" w:type="dxa"/>
                <w:vAlign w:val="center"/>
                <w:hideMark/>
              </w:tcPr>
            </w:tcPrChange>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515" w:author="Brian Bohman" w:date="2021-10-27T05:58:00Z">
              <w:tcPr>
                <w:tcW w:w="1008" w:type="dxa"/>
                <w:vAlign w:val="center"/>
                <w:hideMark/>
              </w:tcPr>
            </w:tcPrChange>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516" w:author="Brian Bohman" w:date="2021-10-27T05:58:00Z">
              <w:tcPr>
                <w:tcW w:w="720" w:type="dxa"/>
                <w:vAlign w:val="center"/>
                <w:hideMark/>
              </w:tcPr>
            </w:tcPrChange>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517" w:author="Brian Bohman" w:date="2021-10-27T05:58:00Z">
              <w:tcPr>
                <w:tcW w:w="1008" w:type="dxa"/>
                <w:vAlign w:val="center"/>
                <w:hideMark/>
              </w:tcPr>
            </w:tcPrChange>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18" w:author="Brian Bohman" w:date="2021-10-27T05:58:00Z">
              <w:tcPr>
                <w:tcW w:w="1152" w:type="dxa"/>
                <w:vAlign w:val="center"/>
                <w:hideMark/>
              </w:tcPr>
            </w:tcPrChange>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440" w:type="dxa"/>
            <w:vAlign w:val="center"/>
            <w:hideMark/>
            <w:tcPrChange w:id="9519" w:author="Brian Bohman" w:date="2021-10-27T05:58:00Z">
              <w:tcPr>
                <w:tcW w:w="1008" w:type="dxa"/>
                <w:vAlign w:val="center"/>
                <w:hideMark/>
              </w:tcPr>
            </w:tcPrChange>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98C679F" w14:textId="77777777" w:rsidTr="00E419CD">
        <w:trPr>
          <w:trHeight w:val="165"/>
          <w:trPrChange w:id="9520" w:author="Brian Bohman" w:date="2021-10-27T05:58:00Z">
            <w:trPr>
              <w:trHeight w:val="165"/>
            </w:trPr>
          </w:trPrChange>
        </w:trPr>
        <w:tc>
          <w:tcPr>
            <w:tcW w:w="360" w:type="dxa"/>
            <w:vAlign w:val="center"/>
            <w:hideMark/>
            <w:tcPrChange w:id="9521" w:author="Brian Bohman" w:date="2021-10-27T05:58:00Z">
              <w:tcPr>
                <w:tcW w:w="360" w:type="dxa"/>
                <w:vAlign w:val="center"/>
                <w:hideMark/>
              </w:tcPr>
            </w:tcPrChange>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Change w:id="9522" w:author="Brian Bohman" w:date="2021-10-27T05:58:00Z">
              <w:tcPr>
                <w:tcW w:w="864" w:type="dxa"/>
                <w:vAlign w:val="center"/>
                <w:hideMark/>
              </w:tcPr>
            </w:tcPrChange>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23" w:author="Brian Bohman" w:date="2021-10-27T05:58:00Z">
              <w:tcPr>
                <w:tcW w:w="1152" w:type="dxa"/>
                <w:vAlign w:val="center"/>
                <w:hideMark/>
              </w:tcPr>
            </w:tcPrChange>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524" w:author="Brian Bohman" w:date="2021-10-27T05:58:00Z">
              <w:tcPr>
                <w:tcW w:w="504" w:type="dxa"/>
                <w:vAlign w:val="center"/>
                <w:hideMark/>
              </w:tcPr>
            </w:tcPrChange>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525" w:author="Brian Bohman" w:date="2021-10-27T05:58:00Z">
              <w:tcPr>
                <w:tcW w:w="1008" w:type="dxa"/>
                <w:vAlign w:val="center"/>
                <w:hideMark/>
              </w:tcPr>
            </w:tcPrChange>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526" w:author="Brian Bohman" w:date="2021-10-27T05:58:00Z">
              <w:tcPr>
                <w:tcW w:w="1008" w:type="dxa"/>
                <w:vAlign w:val="center"/>
                <w:hideMark/>
              </w:tcPr>
            </w:tcPrChange>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527" w:author="Brian Bohman" w:date="2021-10-27T05:58:00Z">
              <w:tcPr>
                <w:tcW w:w="720" w:type="dxa"/>
                <w:vAlign w:val="center"/>
                <w:hideMark/>
              </w:tcPr>
            </w:tcPrChange>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528" w:author="Brian Bohman" w:date="2021-10-27T05:58:00Z">
              <w:tcPr>
                <w:tcW w:w="1008" w:type="dxa"/>
                <w:vAlign w:val="center"/>
                <w:hideMark/>
              </w:tcPr>
            </w:tcPrChange>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29" w:author="Brian Bohman" w:date="2021-10-27T05:58:00Z">
              <w:tcPr>
                <w:tcW w:w="1152" w:type="dxa"/>
                <w:vAlign w:val="center"/>
                <w:hideMark/>
              </w:tcPr>
            </w:tcPrChange>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440" w:type="dxa"/>
            <w:vAlign w:val="center"/>
            <w:hideMark/>
            <w:tcPrChange w:id="9530" w:author="Brian Bohman" w:date="2021-10-27T05:58:00Z">
              <w:tcPr>
                <w:tcW w:w="1008" w:type="dxa"/>
                <w:vAlign w:val="center"/>
                <w:hideMark/>
              </w:tcPr>
            </w:tcPrChange>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0FFFFB8" w14:textId="77777777" w:rsidTr="00E419CD">
        <w:trPr>
          <w:trHeight w:val="165"/>
          <w:trPrChange w:id="9531" w:author="Brian Bohman" w:date="2021-10-27T05:58:00Z">
            <w:trPr>
              <w:trHeight w:val="165"/>
            </w:trPr>
          </w:trPrChange>
        </w:trPr>
        <w:tc>
          <w:tcPr>
            <w:tcW w:w="360" w:type="dxa"/>
            <w:vAlign w:val="center"/>
            <w:hideMark/>
            <w:tcPrChange w:id="9532" w:author="Brian Bohman" w:date="2021-10-27T05:58:00Z">
              <w:tcPr>
                <w:tcW w:w="360" w:type="dxa"/>
                <w:vAlign w:val="center"/>
                <w:hideMark/>
              </w:tcPr>
            </w:tcPrChange>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Change w:id="9533" w:author="Brian Bohman" w:date="2021-10-27T05:58:00Z">
              <w:tcPr>
                <w:tcW w:w="864" w:type="dxa"/>
                <w:vAlign w:val="center"/>
                <w:hideMark/>
              </w:tcPr>
            </w:tcPrChange>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34" w:author="Brian Bohman" w:date="2021-10-27T05:58:00Z">
              <w:tcPr>
                <w:tcW w:w="1152" w:type="dxa"/>
                <w:vAlign w:val="center"/>
                <w:hideMark/>
              </w:tcPr>
            </w:tcPrChange>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535" w:author="Brian Bohman" w:date="2021-10-27T05:58:00Z">
              <w:tcPr>
                <w:tcW w:w="504" w:type="dxa"/>
                <w:vAlign w:val="center"/>
                <w:hideMark/>
              </w:tcPr>
            </w:tcPrChange>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536" w:author="Brian Bohman" w:date="2021-10-27T05:58:00Z">
              <w:tcPr>
                <w:tcW w:w="1008" w:type="dxa"/>
                <w:vAlign w:val="center"/>
                <w:hideMark/>
              </w:tcPr>
            </w:tcPrChange>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537" w:author="Brian Bohman" w:date="2021-10-27T05:58:00Z">
              <w:tcPr>
                <w:tcW w:w="1008" w:type="dxa"/>
                <w:vAlign w:val="center"/>
                <w:hideMark/>
              </w:tcPr>
            </w:tcPrChange>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538" w:author="Brian Bohman" w:date="2021-10-27T05:58:00Z">
              <w:tcPr>
                <w:tcW w:w="720" w:type="dxa"/>
                <w:vAlign w:val="center"/>
                <w:hideMark/>
              </w:tcPr>
            </w:tcPrChange>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539" w:author="Brian Bohman" w:date="2021-10-27T05:58:00Z">
              <w:tcPr>
                <w:tcW w:w="1008" w:type="dxa"/>
                <w:vAlign w:val="center"/>
                <w:hideMark/>
              </w:tcPr>
            </w:tcPrChange>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40" w:author="Brian Bohman" w:date="2021-10-27T05:58:00Z">
              <w:tcPr>
                <w:tcW w:w="1152" w:type="dxa"/>
                <w:vAlign w:val="center"/>
                <w:hideMark/>
              </w:tcPr>
            </w:tcPrChange>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440" w:type="dxa"/>
            <w:vAlign w:val="center"/>
            <w:hideMark/>
            <w:tcPrChange w:id="9541" w:author="Brian Bohman" w:date="2021-10-27T05:58:00Z">
              <w:tcPr>
                <w:tcW w:w="1008" w:type="dxa"/>
                <w:vAlign w:val="center"/>
                <w:hideMark/>
              </w:tcPr>
            </w:tcPrChange>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4C4573AC" w14:textId="77777777" w:rsidTr="00E419CD">
        <w:trPr>
          <w:trHeight w:val="165"/>
          <w:trPrChange w:id="9542" w:author="Brian Bohman" w:date="2021-10-27T05:58:00Z">
            <w:trPr>
              <w:trHeight w:val="165"/>
            </w:trPr>
          </w:trPrChange>
        </w:trPr>
        <w:tc>
          <w:tcPr>
            <w:tcW w:w="360" w:type="dxa"/>
            <w:vAlign w:val="center"/>
            <w:hideMark/>
            <w:tcPrChange w:id="9543" w:author="Brian Bohman" w:date="2021-10-27T05:58:00Z">
              <w:tcPr>
                <w:tcW w:w="360" w:type="dxa"/>
                <w:vAlign w:val="center"/>
                <w:hideMark/>
              </w:tcPr>
            </w:tcPrChange>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Change w:id="9544" w:author="Brian Bohman" w:date="2021-10-27T05:58:00Z">
              <w:tcPr>
                <w:tcW w:w="864" w:type="dxa"/>
                <w:vAlign w:val="center"/>
                <w:hideMark/>
              </w:tcPr>
            </w:tcPrChange>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45" w:author="Brian Bohman" w:date="2021-10-27T05:58:00Z">
              <w:tcPr>
                <w:tcW w:w="1152" w:type="dxa"/>
                <w:vAlign w:val="center"/>
                <w:hideMark/>
              </w:tcPr>
            </w:tcPrChange>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46" w:author="Brian Bohman" w:date="2021-10-27T05:58:00Z">
              <w:tcPr>
                <w:tcW w:w="504" w:type="dxa"/>
                <w:vAlign w:val="center"/>
                <w:hideMark/>
              </w:tcPr>
            </w:tcPrChange>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547" w:author="Brian Bohman" w:date="2021-10-27T05:58:00Z">
              <w:tcPr>
                <w:tcW w:w="1008" w:type="dxa"/>
                <w:vAlign w:val="center"/>
                <w:hideMark/>
              </w:tcPr>
            </w:tcPrChange>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548" w:author="Brian Bohman" w:date="2021-10-27T05:58:00Z">
              <w:tcPr>
                <w:tcW w:w="1008" w:type="dxa"/>
                <w:vAlign w:val="center"/>
                <w:hideMark/>
              </w:tcPr>
            </w:tcPrChange>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49" w:author="Brian Bohman" w:date="2021-10-27T05:58:00Z">
              <w:tcPr>
                <w:tcW w:w="720" w:type="dxa"/>
                <w:vAlign w:val="center"/>
                <w:hideMark/>
              </w:tcPr>
            </w:tcPrChange>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50" w:author="Brian Bohman" w:date="2021-10-27T05:58:00Z">
              <w:tcPr>
                <w:tcW w:w="1008" w:type="dxa"/>
                <w:vAlign w:val="center"/>
                <w:hideMark/>
              </w:tcPr>
            </w:tcPrChange>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51" w:author="Brian Bohman" w:date="2021-10-27T05:58:00Z">
              <w:tcPr>
                <w:tcW w:w="1152" w:type="dxa"/>
                <w:vAlign w:val="center"/>
                <w:hideMark/>
              </w:tcPr>
            </w:tcPrChange>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552" w:author="Brian Bohman" w:date="2021-10-27T05:58:00Z">
              <w:tcPr>
                <w:tcW w:w="1008" w:type="dxa"/>
                <w:vAlign w:val="center"/>
                <w:hideMark/>
              </w:tcPr>
            </w:tcPrChange>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40F8933C" w14:textId="77777777" w:rsidTr="00E419CD">
        <w:trPr>
          <w:trHeight w:val="165"/>
          <w:trPrChange w:id="9553" w:author="Brian Bohman" w:date="2021-10-27T05:58:00Z">
            <w:trPr>
              <w:trHeight w:val="165"/>
            </w:trPr>
          </w:trPrChange>
        </w:trPr>
        <w:tc>
          <w:tcPr>
            <w:tcW w:w="360" w:type="dxa"/>
            <w:vAlign w:val="center"/>
            <w:hideMark/>
            <w:tcPrChange w:id="9554" w:author="Brian Bohman" w:date="2021-10-27T05:58:00Z">
              <w:tcPr>
                <w:tcW w:w="360" w:type="dxa"/>
                <w:vAlign w:val="center"/>
                <w:hideMark/>
              </w:tcPr>
            </w:tcPrChange>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Change w:id="9555" w:author="Brian Bohman" w:date="2021-10-27T05:58:00Z">
              <w:tcPr>
                <w:tcW w:w="864" w:type="dxa"/>
                <w:vAlign w:val="center"/>
                <w:hideMark/>
              </w:tcPr>
            </w:tcPrChange>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56" w:author="Brian Bohman" w:date="2021-10-27T05:58:00Z">
              <w:tcPr>
                <w:tcW w:w="1152" w:type="dxa"/>
                <w:vAlign w:val="center"/>
                <w:hideMark/>
              </w:tcPr>
            </w:tcPrChange>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57" w:author="Brian Bohman" w:date="2021-10-27T05:58:00Z">
              <w:tcPr>
                <w:tcW w:w="504" w:type="dxa"/>
                <w:vAlign w:val="center"/>
                <w:hideMark/>
              </w:tcPr>
            </w:tcPrChange>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558" w:author="Brian Bohman" w:date="2021-10-27T05:58:00Z">
              <w:tcPr>
                <w:tcW w:w="1008" w:type="dxa"/>
                <w:vAlign w:val="center"/>
                <w:hideMark/>
              </w:tcPr>
            </w:tcPrChange>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559" w:author="Brian Bohman" w:date="2021-10-27T05:58:00Z">
              <w:tcPr>
                <w:tcW w:w="1008" w:type="dxa"/>
                <w:vAlign w:val="center"/>
                <w:hideMark/>
              </w:tcPr>
            </w:tcPrChange>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60" w:author="Brian Bohman" w:date="2021-10-27T05:58:00Z">
              <w:tcPr>
                <w:tcW w:w="720" w:type="dxa"/>
                <w:vAlign w:val="center"/>
                <w:hideMark/>
              </w:tcPr>
            </w:tcPrChange>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61" w:author="Brian Bohman" w:date="2021-10-27T05:58:00Z">
              <w:tcPr>
                <w:tcW w:w="1008" w:type="dxa"/>
                <w:vAlign w:val="center"/>
                <w:hideMark/>
              </w:tcPr>
            </w:tcPrChange>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62" w:author="Brian Bohman" w:date="2021-10-27T05:58:00Z">
              <w:tcPr>
                <w:tcW w:w="1152" w:type="dxa"/>
                <w:vAlign w:val="center"/>
                <w:hideMark/>
              </w:tcPr>
            </w:tcPrChange>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563" w:author="Brian Bohman" w:date="2021-10-27T05:58:00Z">
              <w:tcPr>
                <w:tcW w:w="1008" w:type="dxa"/>
                <w:vAlign w:val="center"/>
                <w:hideMark/>
              </w:tcPr>
            </w:tcPrChange>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719B628E" w14:textId="77777777" w:rsidTr="00E419CD">
        <w:trPr>
          <w:trHeight w:val="165"/>
          <w:trPrChange w:id="9564" w:author="Brian Bohman" w:date="2021-10-27T05:58:00Z">
            <w:trPr>
              <w:trHeight w:val="165"/>
            </w:trPr>
          </w:trPrChange>
        </w:trPr>
        <w:tc>
          <w:tcPr>
            <w:tcW w:w="360" w:type="dxa"/>
            <w:vAlign w:val="center"/>
            <w:hideMark/>
            <w:tcPrChange w:id="9565" w:author="Brian Bohman" w:date="2021-10-27T05:58:00Z">
              <w:tcPr>
                <w:tcW w:w="360" w:type="dxa"/>
                <w:vAlign w:val="center"/>
                <w:hideMark/>
              </w:tcPr>
            </w:tcPrChange>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Change w:id="9566" w:author="Brian Bohman" w:date="2021-10-27T05:58:00Z">
              <w:tcPr>
                <w:tcW w:w="864" w:type="dxa"/>
                <w:vAlign w:val="center"/>
                <w:hideMark/>
              </w:tcPr>
            </w:tcPrChange>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67" w:author="Brian Bohman" w:date="2021-10-27T05:58:00Z">
              <w:tcPr>
                <w:tcW w:w="1152" w:type="dxa"/>
                <w:vAlign w:val="center"/>
                <w:hideMark/>
              </w:tcPr>
            </w:tcPrChange>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68" w:author="Brian Bohman" w:date="2021-10-27T05:58:00Z">
              <w:tcPr>
                <w:tcW w:w="504" w:type="dxa"/>
                <w:vAlign w:val="center"/>
                <w:hideMark/>
              </w:tcPr>
            </w:tcPrChange>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569" w:author="Brian Bohman" w:date="2021-10-27T05:58:00Z">
              <w:tcPr>
                <w:tcW w:w="1008" w:type="dxa"/>
                <w:vAlign w:val="center"/>
                <w:hideMark/>
              </w:tcPr>
            </w:tcPrChange>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570" w:author="Brian Bohman" w:date="2021-10-27T05:58:00Z">
              <w:tcPr>
                <w:tcW w:w="1008" w:type="dxa"/>
                <w:vAlign w:val="center"/>
                <w:hideMark/>
              </w:tcPr>
            </w:tcPrChange>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71" w:author="Brian Bohman" w:date="2021-10-27T05:58:00Z">
              <w:tcPr>
                <w:tcW w:w="720" w:type="dxa"/>
                <w:vAlign w:val="center"/>
                <w:hideMark/>
              </w:tcPr>
            </w:tcPrChange>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72" w:author="Brian Bohman" w:date="2021-10-27T05:58:00Z">
              <w:tcPr>
                <w:tcW w:w="1008" w:type="dxa"/>
                <w:vAlign w:val="center"/>
                <w:hideMark/>
              </w:tcPr>
            </w:tcPrChange>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73" w:author="Brian Bohman" w:date="2021-10-27T05:58:00Z">
              <w:tcPr>
                <w:tcW w:w="1152" w:type="dxa"/>
                <w:vAlign w:val="center"/>
                <w:hideMark/>
              </w:tcPr>
            </w:tcPrChange>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9574" w:author="Brian Bohman" w:date="2021-10-27T05:58:00Z">
              <w:tcPr>
                <w:tcW w:w="1008" w:type="dxa"/>
                <w:vAlign w:val="center"/>
                <w:hideMark/>
              </w:tcPr>
            </w:tcPrChange>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1A31A79C" w14:textId="77777777" w:rsidTr="00E419CD">
        <w:trPr>
          <w:trHeight w:val="165"/>
          <w:trPrChange w:id="9575" w:author="Brian Bohman" w:date="2021-10-27T05:58:00Z">
            <w:trPr>
              <w:trHeight w:val="165"/>
            </w:trPr>
          </w:trPrChange>
        </w:trPr>
        <w:tc>
          <w:tcPr>
            <w:tcW w:w="360" w:type="dxa"/>
            <w:vAlign w:val="center"/>
            <w:hideMark/>
            <w:tcPrChange w:id="9576" w:author="Brian Bohman" w:date="2021-10-27T05:58:00Z">
              <w:tcPr>
                <w:tcW w:w="360" w:type="dxa"/>
                <w:vAlign w:val="center"/>
                <w:hideMark/>
              </w:tcPr>
            </w:tcPrChange>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Change w:id="9577" w:author="Brian Bohman" w:date="2021-10-27T05:58:00Z">
              <w:tcPr>
                <w:tcW w:w="864" w:type="dxa"/>
                <w:vAlign w:val="center"/>
                <w:hideMark/>
              </w:tcPr>
            </w:tcPrChange>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78" w:author="Brian Bohman" w:date="2021-10-27T05:58:00Z">
              <w:tcPr>
                <w:tcW w:w="1152" w:type="dxa"/>
                <w:vAlign w:val="center"/>
                <w:hideMark/>
              </w:tcPr>
            </w:tcPrChange>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79" w:author="Brian Bohman" w:date="2021-10-27T05:58:00Z">
              <w:tcPr>
                <w:tcW w:w="504" w:type="dxa"/>
                <w:vAlign w:val="center"/>
                <w:hideMark/>
              </w:tcPr>
            </w:tcPrChange>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580" w:author="Brian Bohman" w:date="2021-10-27T05:58:00Z">
              <w:tcPr>
                <w:tcW w:w="1008" w:type="dxa"/>
                <w:vAlign w:val="center"/>
                <w:hideMark/>
              </w:tcPr>
            </w:tcPrChange>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581" w:author="Brian Bohman" w:date="2021-10-27T05:58:00Z">
              <w:tcPr>
                <w:tcW w:w="1008" w:type="dxa"/>
                <w:vAlign w:val="center"/>
                <w:hideMark/>
              </w:tcPr>
            </w:tcPrChange>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82" w:author="Brian Bohman" w:date="2021-10-27T05:58:00Z">
              <w:tcPr>
                <w:tcW w:w="720" w:type="dxa"/>
                <w:vAlign w:val="center"/>
                <w:hideMark/>
              </w:tcPr>
            </w:tcPrChange>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83" w:author="Brian Bohman" w:date="2021-10-27T05:58:00Z">
              <w:tcPr>
                <w:tcW w:w="1008" w:type="dxa"/>
                <w:vAlign w:val="center"/>
                <w:hideMark/>
              </w:tcPr>
            </w:tcPrChange>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84" w:author="Brian Bohman" w:date="2021-10-27T05:58:00Z">
              <w:tcPr>
                <w:tcW w:w="1152" w:type="dxa"/>
                <w:vAlign w:val="center"/>
                <w:hideMark/>
              </w:tcPr>
            </w:tcPrChange>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9585" w:author="Brian Bohman" w:date="2021-10-27T05:58:00Z">
              <w:tcPr>
                <w:tcW w:w="1008" w:type="dxa"/>
                <w:vAlign w:val="center"/>
                <w:hideMark/>
              </w:tcPr>
            </w:tcPrChange>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19CD" w:rsidRPr="009B3DCC" w14:paraId="647F208B" w14:textId="77777777" w:rsidTr="00E419CD">
        <w:trPr>
          <w:trHeight w:val="165"/>
          <w:trPrChange w:id="9586" w:author="Brian Bohman" w:date="2021-10-27T05:58:00Z">
            <w:trPr>
              <w:trHeight w:val="165"/>
            </w:trPr>
          </w:trPrChange>
        </w:trPr>
        <w:tc>
          <w:tcPr>
            <w:tcW w:w="360" w:type="dxa"/>
            <w:vAlign w:val="center"/>
            <w:hideMark/>
            <w:tcPrChange w:id="9587" w:author="Brian Bohman" w:date="2021-10-27T05:58:00Z">
              <w:tcPr>
                <w:tcW w:w="360" w:type="dxa"/>
                <w:vAlign w:val="center"/>
                <w:hideMark/>
              </w:tcPr>
            </w:tcPrChange>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Change w:id="9588" w:author="Brian Bohman" w:date="2021-10-27T05:58:00Z">
              <w:tcPr>
                <w:tcW w:w="864" w:type="dxa"/>
                <w:vAlign w:val="center"/>
                <w:hideMark/>
              </w:tcPr>
            </w:tcPrChange>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89" w:author="Brian Bohman" w:date="2021-10-27T05:58:00Z">
              <w:tcPr>
                <w:tcW w:w="1152" w:type="dxa"/>
                <w:vAlign w:val="center"/>
                <w:hideMark/>
              </w:tcPr>
            </w:tcPrChange>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90" w:author="Brian Bohman" w:date="2021-10-27T05:58:00Z">
              <w:tcPr>
                <w:tcW w:w="504" w:type="dxa"/>
                <w:vAlign w:val="center"/>
                <w:hideMark/>
              </w:tcPr>
            </w:tcPrChange>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591" w:author="Brian Bohman" w:date="2021-10-27T05:58:00Z">
              <w:tcPr>
                <w:tcW w:w="1008" w:type="dxa"/>
                <w:vAlign w:val="center"/>
                <w:hideMark/>
              </w:tcPr>
            </w:tcPrChange>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592" w:author="Brian Bohman" w:date="2021-10-27T05:58:00Z">
              <w:tcPr>
                <w:tcW w:w="1008" w:type="dxa"/>
                <w:vAlign w:val="center"/>
                <w:hideMark/>
              </w:tcPr>
            </w:tcPrChange>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93" w:author="Brian Bohman" w:date="2021-10-27T05:58:00Z">
              <w:tcPr>
                <w:tcW w:w="720" w:type="dxa"/>
                <w:vAlign w:val="center"/>
                <w:hideMark/>
              </w:tcPr>
            </w:tcPrChange>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94" w:author="Brian Bohman" w:date="2021-10-27T05:58:00Z">
              <w:tcPr>
                <w:tcW w:w="1008" w:type="dxa"/>
                <w:vAlign w:val="center"/>
                <w:hideMark/>
              </w:tcPr>
            </w:tcPrChange>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95" w:author="Brian Bohman" w:date="2021-10-27T05:58:00Z">
              <w:tcPr>
                <w:tcW w:w="1152" w:type="dxa"/>
                <w:vAlign w:val="center"/>
                <w:hideMark/>
              </w:tcPr>
            </w:tcPrChange>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440" w:type="dxa"/>
            <w:vAlign w:val="center"/>
            <w:hideMark/>
            <w:tcPrChange w:id="9596" w:author="Brian Bohman" w:date="2021-10-27T05:58:00Z">
              <w:tcPr>
                <w:tcW w:w="1008" w:type="dxa"/>
                <w:vAlign w:val="center"/>
                <w:hideMark/>
              </w:tcPr>
            </w:tcPrChange>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19CD" w:rsidRPr="009B3DCC" w14:paraId="02ECC9CB" w14:textId="77777777" w:rsidTr="00E419CD">
        <w:trPr>
          <w:trHeight w:val="165"/>
          <w:trPrChange w:id="9597" w:author="Brian Bohman" w:date="2021-10-27T05:58:00Z">
            <w:trPr>
              <w:trHeight w:val="165"/>
            </w:trPr>
          </w:trPrChange>
        </w:trPr>
        <w:tc>
          <w:tcPr>
            <w:tcW w:w="360" w:type="dxa"/>
            <w:vAlign w:val="center"/>
            <w:hideMark/>
            <w:tcPrChange w:id="9598" w:author="Brian Bohman" w:date="2021-10-27T05:58:00Z">
              <w:tcPr>
                <w:tcW w:w="360" w:type="dxa"/>
                <w:vAlign w:val="center"/>
                <w:hideMark/>
              </w:tcPr>
            </w:tcPrChange>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Change w:id="9599" w:author="Brian Bohman" w:date="2021-10-27T05:58:00Z">
              <w:tcPr>
                <w:tcW w:w="864" w:type="dxa"/>
                <w:vAlign w:val="center"/>
                <w:hideMark/>
              </w:tcPr>
            </w:tcPrChange>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00" w:author="Brian Bohman" w:date="2021-10-27T05:58:00Z">
              <w:tcPr>
                <w:tcW w:w="1152" w:type="dxa"/>
                <w:vAlign w:val="center"/>
                <w:hideMark/>
              </w:tcPr>
            </w:tcPrChange>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01" w:author="Brian Bohman" w:date="2021-10-27T05:58:00Z">
              <w:tcPr>
                <w:tcW w:w="504" w:type="dxa"/>
                <w:vAlign w:val="center"/>
                <w:hideMark/>
              </w:tcPr>
            </w:tcPrChange>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602" w:author="Brian Bohman" w:date="2021-10-27T05:58:00Z">
              <w:tcPr>
                <w:tcW w:w="1008" w:type="dxa"/>
                <w:vAlign w:val="center"/>
                <w:hideMark/>
              </w:tcPr>
            </w:tcPrChange>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603" w:author="Brian Bohman" w:date="2021-10-27T05:58:00Z">
              <w:tcPr>
                <w:tcW w:w="1008" w:type="dxa"/>
                <w:vAlign w:val="center"/>
                <w:hideMark/>
              </w:tcPr>
            </w:tcPrChange>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04" w:author="Brian Bohman" w:date="2021-10-27T05:58:00Z">
              <w:tcPr>
                <w:tcW w:w="720" w:type="dxa"/>
                <w:vAlign w:val="center"/>
                <w:hideMark/>
              </w:tcPr>
            </w:tcPrChange>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05" w:author="Brian Bohman" w:date="2021-10-27T05:58:00Z">
              <w:tcPr>
                <w:tcW w:w="1008" w:type="dxa"/>
                <w:vAlign w:val="center"/>
                <w:hideMark/>
              </w:tcPr>
            </w:tcPrChange>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06" w:author="Brian Bohman" w:date="2021-10-27T05:58:00Z">
              <w:tcPr>
                <w:tcW w:w="1152" w:type="dxa"/>
                <w:vAlign w:val="center"/>
                <w:hideMark/>
              </w:tcPr>
            </w:tcPrChange>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9607" w:author="Brian Bohman" w:date="2021-10-27T05:58:00Z">
              <w:tcPr>
                <w:tcW w:w="1008" w:type="dxa"/>
                <w:vAlign w:val="center"/>
                <w:hideMark/>
              </w:tcPr>
            </w:tcPrChange>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7A63757C" w14:textId="77777777" w:rsidTr="00E419CD">
        <w:trPr>
          <w:trHeight w:val="180"/>
          <w:trPrChange w:id="9608" w:author="Brian Bohman" w:date="2021-10-27T05:58:00Z">
            <w:trPr>
              <w:trHeight w:val="180"/>
            </w:trPr>
          </w:trPrChange>
        </w:trPr>
        <w:tc>
          <w:tcPr>
            <w:tcW w:w="360" w:type="dxa"/>
            <w:vAlign w:val="center"/>
            <w:hideMark/>
            <w:tcPrChange w:id="9609" w:author="Brian Bohman" w:date="2021-10-27T05:58:00Z">
              <w:tcPr>
                <w:tcW w:w="360" w:type="dxa"/>
                <w:vAlign w:val="center"/>
                <w:hideMark/>
              </w:tcPr>
            </w:tcPrChange>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Change w:id="9610" w:author="Brian Bohman" w:date="2021-10-27T05:58:00Z">
              <w:tcPr>
                <w:tcW w:w="864" w:type="dxa"/>
                <w:vAlign w:val="center"/>
                <w:hideMark/>
              </w:tcPr>
            </w:tcPrChange>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11" w:author="Brian Bohman" w:date="2021-10-27T05:58:00Z">
              <w:tcPr>
                <w:tcW w:w="1152" w:type="dxa"/>
                <w:vAlign w:val="center"/>
                <w:hideMark/>
              </w:tcPr>
            </w:tcPrChange>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12" w:author="Brian Bohman" w:date="2021-10-27T05:58:00Z">
              <w:tcPr>
                <w:tcW w:w="504" w:type="dxa"/>
                <w:vAlign w:val="center"/>
                <w:hideMark/>
              </w:tcPr>
            </w:tcPrChange>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613" w:author="Brian Bohman" w:date="2021-10-27T05:58:00Z">
              <w:tcPr>
                <w:tcW w:w="1008" w:type="dxa"/>
                <w:vAlign w:val="center"/>
                <w:hideMark/>
              </w:tcPr>
            </w:tcPrChange>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614" w:author="Brian Bohman" w:date="2021-10-27T05:58:00Z">
              <w:tcPr>
                <w:tcW w:w="1008" w:type="dxa"/>
                <w:vAlign w:val="center"/>
                <w:hideMark/>
              </w:tcPr>
            </w:tcPrChange>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15" w:author="Brian Bohman" w:date="2021-10-27T05:58:00Z">
              <w:tcPr>
                <w:tcW w:w="720" w:type="dxa"/>
                <w:vAlign w:val="center"/>
                <w:hideMark/>
              </w:tcPr>
            </w:tcPrChange>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16" w:author="Brian Bohman" w:date="2021-10-27T05:58:00Z">
              <w:tcPr>
                <w:tcW w:w="1008" w:type="dxa"/>
                <w:vAlign w:val="center"/>
                <w:hideMark/>
              </w:tcPr>
            </w:tcPrChange>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617" w:author="Brian Bohman" w:date="2021-10-27T05:58:00Z">
              <w:tcPr>
                <w:tcW w:w="1152" w:type="dxa"/>
                <w:vAlign w:val="center"/>
                <w:hideMark/>
              </w:tcPr>
            </w:tcPrChange>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440" w:type="dxa"/>
            <w:vAlign w:val="center"/>
            <w:hideMark/>
            <w:tcPrChange w:id="9618" w:author="Brian Bohman" w:date="2021-10-27T05:58:00Z">
              <w:tcPr>
                <w:tcW w:w="1008" w:type="dxa"/>
                <w:vAlign w:val="center"/>
                <w:hideMark/>
              </w:tcPr>
            </w:tcPrChange>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BA0CF90" w14:textId="77777777" w:rsidTr="00E419CD">
        <w:trPr>
          <w:trHeight w:val="165"/>
          <w:trPrChange w:id="9619" w:author="Brian Bohman" w:date="2021-10-27T05:58:00Z">
            <w:trPr>
              <w:trHeight w:val="165"/>
            </w:trPr>
          </w:trPrChange>
        </w:trPr>
        <w:tc>
          <w:tcPr>
            <w:tcW w:w="360" w:type="dxa"/>
            <w:vAlign w:val="center"/>
            <w:hideMark/>
            <w:tcPrChange w:id="9620" w:author="Brian Bohman" w:date="2021-10-27T05:58:00Z">
              <w:tcPr>
                <w:tcW w:w="360" w:type="dxa"/>
                <w:vAlign w:val="center"/>
                <w:hideMark/>
              </w:tcPr>
            </w:tcPrChange>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Change w:id="9621" w:author="Brian Bohman" w:date="2021-10-27T05:58:00Z">
              <w:tcPr>
                <w:tcW w:w="864" w:type="dxa"/>
                <w:vAlign w:val="center"/>
                <w:hideMark/>
              </w:tcPr>
            </w:tcPrChange>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22" w:author="Brian Bohman" w:date="2021-10-27T05:58:00Z">
              <w:tcPr>
                <w:tcW w:w="1152" w:type="dxa"/>
                <w:vAlign w:val="center"/>
                <w:hideMark/>
              </w:tcPr>
            </w:tcPrChange>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23" w:author="Brian Bohman" w:date="2021-10-27T05:58:00Z">
              <w:tcPr>
                <w:tcW w:w="504" w:type="dxa"/>
                <w:vAlign w:val="center"/>
                <w:hideMark/>
              </w:tcPr>
            </w:tcPrChange>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624" w:author="Brian Bohman" w:date="2021-10-27T05:58:00Z">
              <w:tcPr>
                <w:tcW w:w="1008" w:type="dxa"/>
                <w:vAlign w:val="center"/>
                <w:hideMark/>
              </w:tcPr>
            </w:tcPrChange>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625" w:author="Brian Bohman" w:date="2021-10-27T05:58:00Z">
              <w:tcPr>
                <w:tcW w:w="1008" w:type="dxa"/>
                <w:vAlign w:val="center"/>
                <w:hideMark/>
              </w:tcPr>
            </w:tcPrChange>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26" w:author="Brian Bohman" w:date="2021-10-27T05:58:00Z">
              <w:tcPr>
                <w:tcW w:w="720" w:type="dxa"/>
                <w:vAlign w:val="center"/>
                <w:hideMark/>
              </w:tcPr>
            </w:tcPrChange>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27" w:author="Brian Bohman" w:date="2021-10-27T05:58:00Z">
              <w:tcPr>
                <w:tcW w:w="1008" w:type="dxa"/>
                <w:vAlign w:val="center"/>
                <w:hideMark/>
              </w:tcPr>
            </w:tcPrChange>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28" w:author="Brian Bohman" w:date="2021-10-27T05:58:00Z">
              <w:tcPr>
                <w:tcW w:w="1152" w:type="dxa"/>
                <w:vAlign w:val="center"/>
                <w:hideMark/>
              </w:tcPr>
            </w:tcPrChange>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9629" w:author="Brian Bohman" w:date="2021-10-27T05:58:00Z">
              <w:tcPr>
                <w:tcW w:w="1008" w:type="dxa"/>
                <w:vAlign w:val="center"/>
                <w:hideMark/>
              </w:tcPr>
            </w:tcPrChange>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D76085C" w14:textId="77777777" w:rsidTr="00E419CD">
        <w:trPr>
          <w:trHeight w:val="165"/>
          <w:trPrChange w:id="9630" w:author="Brian Bohman" w:date="2021-10-27T05:58:00Z">
            <w:trPr>
              <w:trHeight w:val="165"/>
            </w:trPr>
          </w:trPrChange>
        </w:trPr>
        <w:tc>
          <w:tcPr>
            <w:tcW w:w="360" w:type="dxa"/>
            <w:vAlign w:val="center"/>
            <w:hideMark/>
            <w:tcPrChange w:id="9631" w:author="Brian Bohman" w:date="2021-10-27T05:58:00Z">
              <w:tcPr>
                <w:tcW w:w="360" w:type="dxa"/>
                <w:vAlign w:val="center"/>
                <w:hideMark/>
              </w:tcPr>
            </w:tcPrChange>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Change w:id="9632" w:author="Brian Bohman" w:date="2021-10-27T05:58:00Z">
              <w:tcPr>
                <w:tcW w:w="864" w:type="dxa"/>
                <w:vAlign w:val="center"/>
                <w:hideMark/>
              </w:tcPr>
            </w:tcPrChange>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33" w:author="Brian Bohman" w:date="2021-10-27T05:58:00Z">
              <w:tcPr>
                <w:tcW w:w="1152" w:type="dxa"/>
                <w:vAlign w:val="center"/>
                <w:hideMark/>
              </w:tcPr>
            </w:tcPrChange>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34" w:author="Brian Bohman" w:date="2021-10-27T05:58:00Z">
              <w:tcPr>
                <w:tcW w:w="504" w:type="dxa"/>
                <w:vAlign w:val="center"/>
                <w:hideMark/>
              </w:tcPr>
            </w:tcPrChange>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635" w:author="Brian Bohman" w:date="2021-10-27T05:58:00Z">
              <w:tcPr>
                <w:tcW w:w="1008" w:type="dxa"/>
                <w:vAlign w:val="center"/>
                <w:hideMark/>
              </w:tcPr>
            </w:tcPrChange>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636" w:author="Brian Bohman" w:date="2021-10-27T05:58:00Z">
              <w:tcPr>
                <w:tcW w:w="1008" w:type="dxa"/>
                <w:vAlign w:val="center"/>
                <w:hideMark/>
              </w:tcPr>
            </w:tcPrChange>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37" w:author="Brian Bohman" w:date="2021-10-27T05:58:00Z">
              <w:tcPr>
                <w:tcW w:w="720" w:type="dxa"/>
                <w:vAlign w:val="center"/>
                <w:hideMark/>
              </w:tcPr>
            </w:tcPrChange>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38" w:author="Brian Bohman" w:date="2021-10-27T05:58:00Z">
              <w:tcPr>
                <w:tcW w:w="1008" w:type="dxa"/>
                <w:vAlign w:val="center"/>
                <w:hideMark/>
              </w:tcPr>
            </w:tcPrChange>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39" w:author="Brian Bohman" w:date="2021-10-27T05:58:00Z">
              <w:tcPr>
                <w:tcW w:w="1152" w:type="dxa"/>
                <w:vAlign w:val="center"/>
                <w:hideMark/>
              </w:tcPr>
            </w:tcPrChange>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440" w:type="dxa"/>
            <w:vAlign w:val="center"/>
            <w:hideMark/>
            <w:tcPrChange w:id="9640" w:author="Brian Bohman" w:date="2021-10-27T05:58:00Z">
              <w:tcPr>
                <w:tcW w:w="1008" w:type="dxa"/>
                <w:vAlign w:val="center"/>
                <w:hideMark/>
              </w:tcPr>
            </w:tcPrChange>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B4E5188" w14:textId="77777777" w:rsidTr="00E419CD">
        <w:trPr>
          <w:trHeight w:val="165"/>
          <w:trPrChange w:id="9641" w:author="Brian Bohman" w:date="2021-10-27T05:58:00Z">
            <w:trPr>
              <w:trHeight w:val="165"/>
            </w:trPr>
          </w:trPrChange>
        </w:trPr>
        <w:tc>
          <w:tcPr>
            <w:tcW w:w="360" w:type="dxa"/>
            <w:vAlign w:val="center"/>
            <w:hideMark/>
            <w:tcPrChange w:id="9642" w:author="Brian Bohman" w:date="2021-10-27T05:58:00Z">
              <w:tcPr>
                <w:tcW w:w="360" w:type="dxa"/>
                <w:vAlign w:val="center"/>
                <w:hideMark/>
              </w:tcPr>
            </w:tcPrChange>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Change w:id="9643" w:author="Brian Bohman" w:date="2021-10-27T05:58:00Z">
              <w:tcPr>
                <w:tcW w:w="864" w:type="dxa"/>
                <w:vAlign w:val="center"/>
                <w:hideMark/>
              </w:tcPr>
            </w:tcPrChange>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44" w:author="Brian Bohman" w:date="2021-10-27T05:58:00Z">
              <w:tcPr>
                <w:tcW w:w="1152" w:type="dxa"/>
                <w:vAlign w:val="center"/>
                <w:hideMark/>
              </w:tcPr>
            </w:tcPrChange>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45" w:author="Brian Bohman" w:date="2021-10-27T05:58:00Z">
              <w:tcPr>
                <w:tcW w:w="504" w:type="dxa"/>
                <w:vAlign w:val="center"/>
                <w:hideMark/>
              </w:tcPr>
            </w:tcPrChange>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646" w:author="Brian Bohman" w:date="2021-10-27T05:58:00Z">
              <w:tcPr>
                <w:tcW w:w="1008" w:type="dxa"/>
                <w:vAlign w:val="center"/>
                <w:hideMark/>
              </w:tcPr>
            </w:tcPrChange>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647" w:author="Brian Bohman" w:date="2021-10-27T05:58:00Z">
              <w:tcPr>
                <w:tcW w:w="1008" w:type="dxa"/>
                <w:vAlign w:val="center"/>
                <w:hideMark/>
              </w:tcPr>
            </w:tcPrChange>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48" w:author="Brian Bohman" w:date="2021-10-27T05:58:00Z">
              <w:tcPr>
                <w:tcW w:w="720" w:type="dxa"/>
                <w:vAlign w:val="center"/>
                <w:hideMark/>
              </w:tcPr>
            </w:tcPrChange>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49" w:author="Brian Bohman" w:date="2021-10-27T05:58:00Z">
              <w:tcPr>
                <w:tcW w:w="1008" w:type="dxa"/>
                <w:vAlign w:val="center"/>
                <w:hideMark/>
              </w:tcPr>
            </w:tcPrChange>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50" w:author="Brian Bohman" w:date="2021-10-27T05:58:00Z">
              <w:tcPr>
                <w:tcW w:w="1152" w:type="dxa"/>
                <w:vAlign w:val="center"/>
                <w:hideMark/>
              </w:tcPr>
            </w:tcPrChange>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440" w:type="dxa"/>
            <w:vAlign w:val="center"/>
            <w:hideMark/>
            <w:tcPrChange w:id="9651" w:author="Brian Bohman" w:date="2021-10-27T05:58:00Z">
              <w:tcPr>
                <w:tcW w:w="1008" w:type="dxa"/>
                <w:vAlign w:val="center"/>
                <w:hideMark/>
              </w:tcPr>
            </w:tcPrChange>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C1ED9BB" w14:textId="77777777" w:rsidTr="00E419CD">
        <w:trPr>
          <w:trHeight w:val="165"/>
          <w:trPrChange w:id="9652" w:author="Brian Bohman" w:date="2021-10-27T05:58:00Z">
            <w:trPr>
              <w:trHeight w:val="165"/>
            </w:trPr>
          </w:trPrChange>
        </w:trPr>
        <w:tc>
          <w:tcPr>
            <w:tcW w:w="360" w:type="dxa"/>
            <w:vAlign w:val="center"/>
            <w:hideMark/>
            <w:tcPrChange w:id="9653" w:author="Brian Bohman" w:date="2021-10-27T05:58:00Z">
              <w:tcPr>
                <w:tcW w:w="360" w:type="dxa"/>
                <w:vAlign w:val="center"/>
                <w:hideMark/>
              </w:tcPr>
            </w:tcPrChange>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Change w:id="9654" w:author="Brian Bohman" w:date="2021-10-27T05:58:00Z">
              <w:tcPr>
                <w:tcW w:w="864" w:type="dxa"/>
                <w:vAlign w:val="center"/>
                <w:hideMark/>
              </w:tcPr>
            </w:tcPrChange>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55" w:author="Brian Bohman" w:date="2021-10-27T05:58:00Z">
              <w:tcPr>
                <w:tcW w:w="1152" w:type="dxa"/>
                <w:vAlign w:val="center"/>
                <w:hideMark/>
              </w:tcPr>
            </w:tcPrChange>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56" w:author="Brian Bohman" w:date="2021-10-27T05:58:00Z">
              <w:tcPr>
                <w:tcW w:w="504" w:type="dxa"/>
                <w:vAlign w:val="center"/>
                <w:hideMark/>
              </w:tcPr>
            </w:tcPrChange>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657" w:author="Brian Bohman" w:date="2021-10-27T05:58:00Z">
              <w:tcPr>
                <w:tcW w:w="1008" w:type="dxa"/>
                <w:vAlign w:val="center"/>
                <w:hideMark/>
              </w:tcPr>
            </w:tcPrChange>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658" w:author="Brian Bohman" w:date="2021-10-27T05:58:00Z">
              <w:tcPr>
                <w:tcW w:w="1008" w:type="dxa"/>
                <w:vAlign w:val="center"/>
                <w:hideMark/>
              </w:tcPr>
            </w:tcPrChange>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59" w:author="Brian Bohman" w:date="2021-10-27T05:58:00Z">
              <w:tcPr>
                <w:tcW w:w="720" w:type="dxa"/>
                <w:vAlign w:val="center"/>
                <w:hideMark/>
              </w:tcPr>
            </w:tcPrChange>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60" w:author="Brian Bohman" w:date="2021-10-27T05:58:00Z">
              <w:tcPr>
                <w:tcW w:w="1008" w:type="dxa"/>
                <w:vAlign w:val="center"/>
                <w:hideMark/>
              </w:tcPr>
            </w:tcPrChange>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61" w:author="Brian Bohman" w:date="2021-10-27T05:58:00Z">
              <w:tcPr>
                <w:tcW w:w="1152" w:type="dxa"/>
                <w:vAlign w:val="center"/>
                <w:hideMark/>
              </w:tcPr>
            </w:tcPrChange>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440" w:type="dxa"/>
            <w:vAlign w:val="center"/>
            <w:hideMark/>
            <w:tcPrChange w:id="9662" w:author="Brian Bohman" w:date="2021-10-27T05:58:00Z">
              <w:tcPr>
                <w:tcW w:w="1008" w:type="dxa"/>
                <w:vAlign w:val="center"/>
                <w:hideMark/>
              </w:tcPr>
            </w:tcPrChange>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5A6DB6C5" w14:textId="77777777" w:rsidTr="00E419CD">
        <w:trPr>
          <w:trHeight w:val="165"/>
          <w:trPrChange w:id="9663" w:author="Brian Bohman" w:date="2021-10-27T05:58:00Z">
            <w:trPr>
              <w:trHeight w:val="165"/>
            </w:trPr>
          </w:trPrChange>
        </w:trPr>
        <w:tc>
          <w:tcPr>
            <w:tcW w:w="360" w:type="dxa"/>
            <w:vAlign w:val="center"/>
            <w:hideMark/>
            <w:tcPrChange w:id="9664" w:author="Brian Bohman" w:date="2021-10-27T05:58:00Z">
              <w:tcPr>
                <w:tcW w:w="360" w:type="dxa"/>
                <w:vAlign w:val="center"/>
                <w:hideMark/>
              </w:tcPr>
            </w:tcPrChange>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Change w:id="9665" w:author="Brian Bohman" w:date="2021-10-27T05:58:00Z">
              <w:tcPr>
                <w:tcW w:w="864" w:type="dxa"/>
                <w:vAlign w:val="center"/>
                <w:hideMark/>
              </w:tcPr>
            </w:tcPrChange>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66" w:author="Brian Bohman" w:date="2021-10-27T05:58:00Z">
              <w:tcPr>
                <w:tcW w:w="1152" w:type="dxa"/>
                <w:vAlign w:val="center"/>
                <w:hideMark/>
              </w:tcPr>
            </w:tcPrChange>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67" w:author="Brian Bohman" w:date="2021-10-27T05:58:00Z">
              <w:tcPr>
                <w:tcW w:w="504" w:type="dxa"/>
                <w:vAlign w:val="center"/>
                <w:hideMark/>
              </w:tcPr>
            </w:tcPrChange>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668" w:author="Brian Bohman" w:date="2021-10-27T05:58:00Z">
              <w:tcPr>
                <w:tcW w:w="1008" w:type="dxa"/>
                <w:vAlign w:val="center"/>
                <w:hideMark/>
              </w:tcPr>
            </w:tcPrChange>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669" w:author="Brian Bohman" w:date="2021-10-27T05:58:00Z">
              <w:tcPr>
                <w:tcW w:w="1008" w:type="dxa"/>
                <w:vAlign w:val="center"/>
                <w:hideMark/>
              </w:tcPr>
            </w:tcPrChange>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70" w:author="Brian Bohman" w:date="2021-10-27T05:58:00Z">
              <w:tcPr>
                <w:tcW w:w="720" w:type="dxa"/>
                <w:vAlign w:val="center"/>
                <w:hideMark/>
              </w:tcPr>
            </w:tcPrChange>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71" w:author="Brian Bohman" w:date="2021-10-27T05:58:00Z">
              <w:tcPr>
                <w:tcW w:w="1008" w:type="dxa"/>
                <w:vAlign w:val="center"/>
                <w:hideMark/>
              </w:tcPr>
            </w:tcPrChange>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672" w:author="Brian Bohman" w:date="2021-10-27T05:58:00Z">
              <w:tcPr>
                <w:tcW w:w="1152" w:type="dxa"/>
                <w:vAlign w:val="center"/>
                <w:hideMark/>
              </w:tcPr>
            </w:tcPrChange>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440" w:type="dxa"/>
            <w:vAlign w:val="center"/>
            <w:hideMark/>
            <w:tcPrChange w:id="9673" w:author="Brian Bohman" w:date="2021-10-27T05:58:00Z">
              <w:tcPr>
                <w:tcW w:w="1008" w:type="dxa"/>
                <w:vAlign w:val="center"/>
                <w:hideMark/>
              </w:tcPr>
            </w:tcPrChange>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19CD" w:rsidRPr="009B3DCC" w14:paraId="1475FB5F" w14:textId="77777777" w:rsidTr="00E419CD">
        <w:trPr>
          <w:trHeight w:val="165"/>
          <w:trPrChange w:id="9674" w:author="Brian Bohman" w:date="2021-10-27T05:58:00Z">
            <w:trPr>
              <w:trHeight w:val="165"/>
            </w:trPr>
          </w:trPrChange>
        </w:trPr>
        <w:tc>
          <w:tcPr>
            <w:tcW w:w="360" w:type="dxa"/>
            <w:vAlign w:val="center"/>
            <w:hideMark/>
            <w:tcPrChange w:id="9675" w:author="Brian Bohman" w:date="2021-10-27T05:58:00Z">
              <w:tcPr>
                <w:tcW w:w="360" w:type="dxa"/>
                <w:vAlign w:val="center"/>
                <w:hideMark/>
              </w:tcPr>
            </w:tcPrChange>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Change w:id="9676" w:author="Brian Bohman" w:date="2021-10-27T05:58:00Z">
              <w:tcPr>
                <w:tcW w:w="864" w:type="dxa"/>
                <w:vAlign w:val="center"/>
                <w:hideMark/>
              </w:tcPr>
            </w:tcPrChange>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77" w:author="Brian Bohman" w:date="2021-10-27T05:58:00Z">
              <w:tcPr>
                <w:tcW w:w="1152" w:type="dxa"/>
                <w:vAlign w:val="center"/>
                <w:hideMark/>
              </w:tcPr>
            </w:tcPrChange>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78" w:author="Brian Bohman" w:date="2021-10-27T05:58:00Z">
              <w:tcPr>
                <w:tcW w:w="504" w:type="dxa"/>
                <w:vAlign w:val="center"/>
                <w:hideMark/>
              </w:tcPr>
            </w:tcPrChange>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679" w:author="Brian Bohman" w:date="2021-10-27T05:58:00Z">
              <w:tcPr>
                <w:tcW w:w="1008" w:type="dxa"/>
                <w:vAlign w:val="center"/>
                <w:hideMark/>
              </w:tcPr>
            </w:tcPrChange>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680" w:author="Brian Bohman" w:date="2021-10-27T05:58:00Z">
              <w:tcPr>
                <w:tcW w:w="1008" w:type="dxa"/>
                <w:vAlign w:val="center"/>
                <w:hideMark/>
              </w:tcPr>
            </w:tcPrChange>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81" w:author="Brian Bohman" w:date="2021-10-27T05:58:00Z">
              <w:tcPr>
                <w:tcW w:w="720" w:type="dxa"/>
                <w:vAlign w:val="center"/>
                <w:hideMark/>
              </w:tcPr>
            </w:tcPrChange>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82" w:author="Brian Bohman" w:date="2021-10-27T05:58:00Z">
              <w:tcPr>
                <w:tcW w:w="1008" w:type="dxa"/>
                <w:vAlign w:val="center"/>
                <w:hideMark/>
              </w:tcPr>
            </w:tcPrChange>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83" w:author="Brian Bohman" w:date="2021-10-27T05:58:00Z">
              <w:tcPr>
                <w:tcW w:w="1152" w:type="dxa"/>
                <w:vAlign w:val="center"/>
                <w:hideMark/>
              </w:tcPr>
            </w:tcPrChange>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440" w:type="dxa"/>
            <w:vAlign w:val="center"/>
            <w:hideMark/>
            <w:tcPrChange w:id="9684" w:author="Brian Bohman" w:date="2021-10-27T05:58:00Z">
              <w:tcPr>
                <w:tcW w:w="1008" w:type="dxa"/>
                <w:vAlign w:val="center"/>
                <w:hideMark/>
              </w:tcPr>
            </w:tcPrChange>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0988F8E6" w14:textId="77777777" w:rsidTr="00E419CD">
        <w:trPr>
          <w:trHeight w:val="165"/>
          <w:trPrChange w:id="9685" w:author="Brian Bohman" w:date="2021-10-27T05:58:00Z">
            <w:trPr>
              <w:trHeight w:val="165"/>
            </w:trPr>
          </w:trPrChange>
        </w:trPr>
        <w:tc>
          <w:tcPr>
            <w:tcW w:w="360" w:type="dxa"/>
            <w:vAlign w:val="center"/>
            <w:hideMark/>
            <w:tcPrChange w:id="9686" w:author="Brian Bohman" w:date="2021-10-27T05:58:00Z">
              <w:tcPr>
                <w:tcW w:w="360" w:type="dxa"/>
                <w:vAlign w:val="center"/>
                <w:hideMark/>
              </w:tcPr>
            </w:tcPrChange>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Change w:id="9687" w:author="Brian Bohman" w:date="2021-10-27T05:58:00Z">
              <w:tcPr>
                <w:tcW w:w="864" w:type="dxa"/>
                <w:vAlign w:val="center"/>
                <w:hideMark/>
              </w:tcPr>
            </w:tcPrChange>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88" w:author="Brian Bohman" w:date="2021-10-27T05:58:00Z">
              <w:tcPr>
                <w:tcW w:w="1152" w:type="dxa"/>
                <w:vAlign w:val="center"/>
                <w:hideMark/>
              </w:tcPr>
            </w:tcPrChange>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89" w:author="Brian Bohman" w:date="2021-10-27T05:58:00Z">
              <w:tcPr>
                <w:tcW w:w="504" w:type="dxa"/>
                <w:vAlign w:val="center"/>
                <w:hideMark/>
              </w:tcPr>
            </w:tcPrChange>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690" w:author="Brian Bohman" w:date="2021-10-27T05:58:00Z">
              <w:tcPr>
                <w:tcW w:w="1008" w:type="dxa"/>
                <w:vAlign w:val="center"/>
                <w:hideMark/>
              </w:tcPr>
            </w:tcPrChange>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691" w:author="Brian Bohman" w:date="2021-10-27T05:58:00Z">
              <w:tcPr>
                <w:tcW w:w="1008" w:type="dxa"/>
                <w:vAlign w:val="center"/>
                <w:hideMark/>
              </w:tcPr>
            </w:tcPrChange>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92" w:author="Brian Bohman" w:date="2021-10-27T05:58:00Z">
              <w:tcPr>
                <w:tcW w:w="720" w:type="dxa"/>
                <w:vAlign w:val="center"/>
                <w:hideMark/>
              </w:tcPr>
            </w:tcPrChange>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93" w:author="Brian Bohman" w:date="2021-10-27T05:58:00Z">
              <w:tcPr>
                <w:tcW w:w="1008" w:type="dxa"/>
                <w:vAlign w:val="center"/>
                <w:hideMark/>
              </w:tcPr>
            </w:tcPrChange>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94" w:author="Brian Bohman" w:date="2021-10-27T05:58:00Z">
              <w:tcPr>
                <w:tcW w:w="1152" w:type="dxa"/>
                <w:vAlign w:val="center"/>
                <w:hideMark/>
              </w:tcPr>
            </w:tcPrChange>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440" w:type="dxa"/>
            <w:vAlign w:val="center"/>
            <w:hideMark/>
            <w:tcPrChange w:id="9695" w:author="Brian Bohman" w:date="2021-10-27T05:58:00Z">
              <w:tcPr>
                <w:tcW w:w="1008" w:type="dxa"/>
                <w:vAlign w:val="center"/>
                <w:hideMark/>
              </w:tcPr>
            </w:tcPrChange>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5C635C1C" w14:textId="77777777" w:rsidTr="00E419CD">
        <w:trPr>
          <w:trHeight w:val="165"/>
          <w:trPrChange w:id="9696" w:author="Brian Bohman" w:date="2021-10-27T05:58:00Z">
            <w:trPr>
              <w:trHeight w:val="165"/>
            </w:trPr>
          </w:trPrChange>
        </w:trPr>
        <w:tc>
          <w:tcPr>
            <w:tcW w:w="360" w:type="dxa"/>
            <w:vAlign w:val="center"/>
            <w:hideMark/>
            <w:tcPrChange w:id="9697" w:author="Brian Bohman" w:date="2021-10-27T05:58:00Z">
              <w:tcPr>
                <w:tcW w:w="360" w:type="dxa"/>
                <w:vAlign w:val="center"/>
                <w:hideMark/>
              </w:tcPr>
            </w:tcPrChange>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Change w:id="9698" w:author="Brian Bohman" w:date="2021-10-27T05:58:00Z">
              <w:tcPr>
                <w:tcW w:w="864" w:type="dxa"/>
                <w:vAlign w:val="center"/>
                <w:hideMark/>
              </w:tcPr>
            </w:tcPrChange>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99" w:author="Brian Bohman" w:date="2021-10-27T05:58:00Z">
              <w:tcPr>
                <w:tcW w:w="1152" w:type="dxa"/>
                <w:vAlign w:val="center"/>
                <w:hideMark/>
              </w:tcPr>
            </w:tcPrChange>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00" w:author="Brian Bohman" w:date="2021-10-27T05:58:00Z">
              <w:tcPr>
                <w:tcW w:w="504" w:type="dxa"/>
                <w:vAlign w:val="center"/>
                <w:hideMark/>
              </w:tcPr>
            </w:tcPrChange>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701" w:author="Brian Bohman" w:date="2021-10-27T05:58:00Z">
              <w:tcPr>
                <w:tcW w:w="1008" w:type="dxa"/>
                <w:vAlign w:val="center"/>
                <w:hideMark/>
              </w:tcPr>
            </w:tcPrChange>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702" w:author="Brian Bohman" w:date="2021-10-27T05:58:00Z">
              <w:tcPr>
                <w:tcW w:w="1008" w:type="dxa"/>
                <w:vAlign w:val="center"/>
                <w:hideMark/>
              </w:tcPr>
            </w:tcPrChange>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03" w:author="Brian Bohman" w:date="2021-10-27T05:58:00Z">
              <w:tcPr>
                <w:tcW w:w="720" w:type="dxa"/>
                <w:vAlign w:val="center"/>
                <w:hideMark/>
              </w:tcPr>
            </w:tcPrChange>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04" w:author="Brian Bohman" w:date="2021-10-27T05:58:00Z">
              <w:tcPr>
                <w:tcW w:w="1008" w:type="dxa"/>
                <w:vAlign w:val="center"/>
                <w:hideMark/>
              </w:tcPr>
            </w:tcPrChange>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05" w:author="Brian Bohman" w:date="2021-10-27T05:58:00Z">
              <w:tcPr>
                <w:tcW w:w="1152" w:type="dxa"/>
                <w:vAlign w:val="center"/>
                <w:hideMark/>
              </w:tcPr>
            </w:tcPrChange>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440" w:type="dxa"/>
            <w:vAlign w:val="center"/>
            <w:hideMark/>
            <w:tcPrChange w:id="9706" w:author="Brian Bohman" w:date="2021-10-27T05:58:00Z">
              <w:tcPr>
                <w:tcW w:w="1008" w:type="dxa"/>
                <w:vAlign w:val="center"/>
                <w:hideMark/>
              </w:tcPr>
            </w:tcPrChange>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082FE44D" w14:textId="77777777" w:rsidTr="00E419CD">
        <w:trPr>
          <w:trHeight w:val="165"/>
          <w:trPrChange w:id="9707" w:author="Brian Bohman" w:date="2021-10-27T05:58:00Z">
            <w:trPr>
              <w:trHeight w:val="165"/>
            </w:trPr>
          </w:trPrChange>
        </w:trPr>
        <w:tc>
          <w:tcPr>
            <w:tcW w:w="360" w:type="dxa"/>
            <w:vAlign w:val="center"/>
            <w:hideMark/>
            <w:tcPrChange w:id="9708" w:author="Brian Bohman" w:date="2021-10-27T05:58:00Z">
              <w:tcPr>
                <w:tcW w:w="360" w:type="dxa"/>
                <w:vAlign w:val="center"/>
                <w:hideMark/>
              </w:tcPr>
            </w:tcPrChange>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Change w:id="9709" w:author="Brian Bohman" w:date="2021-10-27T05:58:00Z">
              <w:tcPr>
                <w:tcW w:w="864" w:type="dxa"/>
                <w:vAlign w:val="center"/>
                <w:hideMark/>
              </w:tcPr>
            </w:tcPrChange>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10" w:author="Brian Bohman" w:date="2021-10-27T05:58:00Z">
              <w:tcPr>
                <w:tcW w:w="1152" w:type="dxa"/>
                <w:vAlign w:val="center"/>
                <w:hideMark/>
              </w:tcPr>
            </w:tcPrChange>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11" w:author="Brian Bohman" w:date="2021-10-27T05:58:00Z">
              <w:tcPr>
                <w:tcW w:w="504" w:type="dxa"/>
                <w:vAlign w:val="center"/>
                <w:hideMark/>
              </w:tcPr>
            </w:tcPrChange>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712" w:author="Brian Bohman" w:date="2021-10-27T05:58:00Z">
              <w:tcPr>
                <w:tcW w:w="1008" w:type="dxa"/>
                <w:vAlign w:val="center"/>
                <w:hideMark/>
              </w:tcPr>
            </w:tcPrChange>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713" w:author="Brian Bohman" w:date="2021-10-27T05:58:00Z">
              <w:tcPr>
                <w:tcW w:w="1008" w:type="dxa"/>
                <w:vAlign w:val="center"/>
                <w:hideMark/>
              </w:tcPr>
            </w:tcPrChange>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14" w:author="Brian Bohman" w:date="2021-10-27T05:58:00Z">
              <w:tcPr>
                <w:tcW w:w="720" w:type="dxa"/>
                <w:vAlign w:val="center"/>
                <w:hideMark/>
              </w:tcPr>
            </w:tcPrChange>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15" w:author="Brian Bohman" w:date="2021-10-27T05:58:00Z">
              <w:tcPr>
                <w:tcW w:w="1008" w:type="dxa"/>
                <w:vAlign w:val="center"/>
                <w:hideMark/>
              </w:tcPr>
            </w:tcPrChange>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716" w:author="Brian Bohman" w:date="2021-10-27T05:58:00Z">
              <w:tcPr>
                <w:tcW w:w="1152" w:type="dxa"/>
                <w:vAlign w:val="center"/>
                <w:hideMark/>
              </w:tcPr>
            </w:tcPrChange>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9717" w:author="Brian Bohman" w:date="2021-10-27T05:58:00Z">
              <w:tcPr>
                <w:tcW w:w="1008" w:type="dxa"/>
                <w:vAlign w:val="center"/>
                <w:hideMark/>
              </w:tcPr>
            </w:tcPrChange>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0FD997B7" w14:textId="77777777" w:rsidTr="00E419CD">
        <w:trPr>
          <w:trHeight w:val="165"/>
          <w:trPrChange w:id="9718" w:author="Brian Bohman" w:date="2021-10-27T05:58:00Z">
            <w:trPr>
              <w:trHeight w:val="165"/>
            </w:trPr>
          </w:trPrChange>
        </w:trPr>
        <w:tc>
          <w:tcPr>
            <w:tcW w:w="360" w:type="dxa"/>
            <w:vAlign w:val="center"/>
            <w:hideMark/>
            <w:tcPrChange w:id="9719" w:author="Brian Bohman" w:date="2021-10-27T05:58:00Z">
              <w:tcPr>
                <w:tcW w:w="360" w:type="dxa"/>
                <w:vAlign w:val="center"/>
                <w:hideMark/>
              </w:tcPr>
            </w:tcPrChange>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Change w:id="9720" w:author="Brian Bohman" w:date="2021-10-27T05:58:00Z">
              <w:tcPr>
                <w:tcW w:w="864" w:type="dxa"/>
                <w:vAlign w:val="center"/>
                <w:hideMark/>
              </w:tcPr>
            </w:tcPrChange>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21" w:author="Brian Bohman" w:date="2021-10-27T05:58:00Z">
              <w:tcPr>
                <w:tcW w:w="1152" w:type="dxa"/>
                <w:vAlign w:val="center"/>
                <w:hideMark/>
              </w:tcPr>
            </w:tcPrChange>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22" w:author="Brian Bohman" w:date="2021-10-27T05:58:00Z">
              <w:tcPr>
                <w:tcW w:w="504" w:type="dxa"/>
                <w:vAlign w:val="center"/>
                <w:hideMark/>
              </w:tcPr>
            </w:tcPrChange>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723" w:author="Brian Bohman" w:date="2021-10-27T05:58:00Z">
              <w:tcPr>
                <w:tcW w:w="1008" w:type="dxa"/>
                <w:vAlign w:val="center"/>
                <w:hideMark/>
              </w:tcPr>
            </w:tcPrChange>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724" w:author="Brian Bohman" w:date="2021-10-27T05:58:00Z">
              <w:tcPr>
                <w:tcW w:w="1008" w:type="dxa"/>
                <w:vAlign w:val="center"/>
                <w:hideMark/>
              </w:tcPr>
            </w:tcPrChange>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25" w:author="Brian Bohman" w:date="2021-10-27T05:58:00Z">
              <w:tcPr>
                <w:tcW w:w="720" w:type="dxa"/>
                <w:vAlign w:val="center"/>
                <w:hideMark/>
              </w:tcPr>
            </w:tcPrChange>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26" w:author="Brian Bohman" w:date="2021-10-27T05:58:00Z">
              <w:tcPr>
                <w:tcW w:w="1008" w:type="dxa"/>
                <w:vAlign w:val="center"/>
                <w:hideMark/>
              </w:tcPr>
            </w:tcPrChange>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27" w:author="Brian Bohman" w:date="2021-10-27T05:58:00Z">
              <w:tcPr>
                <w:tcW w:w="1152" w:type="dxa"/>
                <w:vAlign w:val="center"/>
                <w:hideMark/>
              </w:tcPr>
            </w:tcPrChange>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9728" w:author="Brian Bohman" w:date="2021-10-27T05:58:00Z">
              <w:tcPr>
                <w:tcW w:w="1008" w:type="dxa"/>
                <w:vAlign w:val="center"/>
                <w:hideMark/>
              </w:tcPr>
            </w:tcPrChange>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055C82F2" w14:textId="77777777" w:rsidTr="00E419CD">
        <w:trPr>
          <w:trHeight w:val="165"/>
          <w:trPrChange w:id="9729" w:author="Brian Bohman" w:date="2021-10-27T05:58:00Z">
            <w:trPr>
              <w:trHeight w:val="165"/>
            </w:trPr>
          </w:trPrChange>
        </w:trPr>
        <w:tc>
          <w:tcPr>
            <w:tcW w:w="360" w:type="dxa"/>
            <w:vAlign w:val="center"/>
            <w:hideMark/>
            <w:tcPrChange w:id="9730" w:author="Brian Bohman" w:date="2021-10-27T05:58:00Z">
              <w:tcPr>
                <w:tcW w:w="360" w:type="dxa"/>
                <w:vAlign w:val="center"/>
                <w:hideMark/>
              </w:tcPr>
            </w:tcPrChange>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Change w:id="9731" w:author="Brian Bohman" w:date="2021-10-27T05:58:00Z">
              <w:tcPr>
                <w:tcW w:w="864" w:type="dxa"/>
                <w:vAlign w:val="center"/>
                <w:hideMark/>
              </w:tcPr>
            </w:tcPrChange>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32" w:author="Brian Bohman" w:date="2021-10-27T05:58:00Z">
              <w:tcPr>
                <w:tcW w:w="1152" w:type="dxa"/>
                <w:vAlign w:val="center"/>
                <w:hideMark/>
              </w:tcPr>
            </w:tcPrChange>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33" w:author="Brian Bohman" w:date="2021-10-27T05:58:00Z">
              <w:tcPr>
                <w:tcW w:w="504" w:type="dxa"/>
                <w:vAlign w:val="center"/>
                <w:hideMark/>
              </w:tcPr>
            </w:tcPrChange>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734" w:author="Brian Bohman" w:date="2021-10-27T05:58:00Z">
              <w:tcPr>
                <w:tcW w:w="1008" w:type="dxa"/>
                <w:vAlign w:val="center"/>
                <w:hideMark/>
              </w:tcPr>
            </w:tcPrChange>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735" w:author="Brian Bohman" w:date="2021-10-27T05:58:00Z">
              <w:tcPr>
                <w:tcW w:w="1008" w:type="dxa"/>
                <w:vAlign w:val="center"/>
                <w:hideMark/>
              </w:tcPr>
            </w:tcPrChange>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36" w:author="Brian Bohman" w:date="2021-10-27T05:58:00Z">
              <w:tcPr>
                <w:tcW w:w="720" w:type="dxa"/>
                <w:vAlign w:val="center"/>
                <w:hideMark/>
              </w:tcPr>
            </w:tcPrChange>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37" w:author="Brian Bohman" w:date="2021-10-27T05:58:00Z">
              <w:tcPr>
                <w:tcW w:w="1008" w:type="dxa"/>
                <w:vAlign w:val="center"/>
                <w:hideMark/>
              </w:tcPr>
            </w:tcPrChange>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38" w:author="Brian Bohman" w:date="2021-10-27T05:58:00Z">
              <w:tcPr>
                <w:tcW w:w="1152" w:type="dxa"/>
                <w:vAlign w:val="center"/>
                <w:hideMark/>
              </w:tcPr>
            </w:tcPrChange>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9739" w:author="Brian Bohman" w:date="2021-10-27T05:58:00Z">
              <w:tcPr>
                <w:tcW w:w="1008" w:type="dxa"/>
                <w:vAlign w:val="center"/>
                <w:hideMark/>
              </w:tcPr>
            </w:tcPrChange>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19CD" w:rsidRPr="009B3DCC" w14:paraId="27FD82D9" w14:textId="77777777" w:rsidTr="00E419CD">
        <w:trPr>
          <w:trHeight w:val="165"/>
          <w:trPrChange w:id="9740" w:author="Brian Bohman" w:date="2021-10-27T05:58:00Z">
            <w:trPr>
              <w:trHeight w:val="165"/>
            </w:trPr>
          </w:trPrChange>
        </w:trPr>
        <w:tc>
          <w:tcPr>
            <w:tcW w:w="360" w:type="dxa"/>
            <w:vAlign w:val="center"/>
            <w:hideMark/>
            <w:tcPrChange w:id="9741" w:author="Brian Bohman" w:date="2021-10-27T05:58:00Z">
              <w:tcPr>
                <w:tcW w:w="360" w:type="dxa"/>
                <w:vAlign w:val="center"/>
                <w:hideMark/>
              </w:tcPr>
            </w:tcPrChange>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Change w:id="9742" w:author="Brian Bohman" w:date="2021-10-27T05:58:00Z">
              <w:tcPr>
                <w:tcW w:w="864" w:type="dxa"/>
                <w:vAlign w:val="center"/>
                <w:hideMark/>
              </w:tcPr>
            </w:tcPrChange>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43" w:author="Brian Bohman" w:date="2021-10-27T05:58:00Z">
              <w:tcPr>
                <w:tcW w:w="1152" w:type="dxa"/>
                <w:vAlign w:val="center"/>
                <w:hideMark/>
              </w:tcPr>
            </w:tcPrChange>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44" w:author="Brian Bohman" w:date="2021-10-27T05:58:00Z">
              <w:tcPr>
                <w:tcW w:w="504" w:type="dxa"/>
                <w:vAlign w:val="center"/>
                <w:hideMark/>
              </w:tcPr>
            </w:tcPrChange>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745" w:author="Brian Bohman" w:date="2021-10-27T05:58:00Z">
              <w:tcPr>
                <w:tcW w:w="1008" w:type="dxa"/>
                <w:vAlign w:val="center"/>
                <w:hideMark/>
              </w:tcPr>
            </w:tcPrChange>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746" w:author="Brian Bohman" w:date="2021-10-27T05:58:00Z">
              <w:tcPr>
                <w:tcW w:w="1008" w:type="dxa"/>
                <w:vAlign w:val="center"/>
                <w:hideMark/>
              </w:tcPr>
            </w:tcPrChange>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47" w:author="Brian Bohman" w:date="2021-10-27T05:58:00Z">
              <w:tcPr>
                <w:tcW w:w="720" w:type="dxa"/>
                <w:vAlign w:val="center"/>
                <w:hideMark/>
              </w:tcPr>
            </w:tcPrChange>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48" w:author="Brian Bohman" w:date="2021-10-27T05:58:00Z">
              <w:tcPr>
                <w:tcW w:w="1008" w:type="dxa"/>
                <w:vAlign w:val="center"/>
                <w:hideMark/>
              </w:tcPr>
            </w:tcPrChange>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49" w:author="Brian Bohman" w:date="2021-10-27T05:58:00Z">
              <w:tcPr>
                <w:tcW w:w="1152" w:type="dxa"/>
                <w:vAlign w:val="center"/>
                <w:hideMark/>
              </w:tcPr>
            </w:tcPrChange>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440" w:type="dxa"/>
            <w:vAlign w:val="center"/>
            <w:hideMark/>
            <w:tcPrChange w:id="9750" w:author="Brian Bohman" w:date="2021-10-27T05:58:00Z">
              <w:tcPr>
                <w:tcW w:w="1008" w:type="dxa"/>
                <w:vAlign w:val="center"/>
                <w:hideMark/>
              </w:tcPr>
            </w:tcPrChange>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72FB7DDD" w14:textId="77777777" w:rsidTr="00E419CD">
        <w:trPr>
          <w:trHeight w:val="165"/>
          <w:trPrChange w:id="9751" w:author="Brian Bohman" w:date="2021-10-27T05:58:00Z">
            <w:trPr>
              <w:trHeight w:val="165"/>
            </w:trPr>
          </w:trPrChange>
        </w:trPr>
        <w:tc>
          <w:tcPr>
            <w:tcW w:w="360" w:type="dxa"/>
            <w:vAlign w:val="center"/>
            <w:hideMark/>
            <w:tcPrChange w:id="9752" w:author="Brian Bohman" w:date="2021-10-27T05:58:00Z">
              <w:tcPr>
                <w:tcW w:w="360" w:type="dxa"/>
                <w:vAlign w:val="center"/>
                <w:hideMark/>
              </w:tcPr>
            </w:tcPrChange>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Change w:id="9753" w:author="Brian Bohman" w:date="2021-10-27T05:58:00Z">
              <w:tcPr>
                <w:tcW w:w="864" w:type="dxa"/>
                <w:vAlign w:val="center"/>
                <w:hideMark/>
              </w:tcPr>
            </w:tcPrChange>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54" w:author="Brian Bohman" w:date="2021-10-27T05:58:00Z">
              <w:tcPr>
                <w:tcW w:w="1152" w:type="dxa"/>
                <w:vAlign w:val="center"/>
                <w:hideMark/>
              </w:tcPr>
            </w:tcPrChange>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55" w:author="Brian Bohman" w:date="2021-10-27T05:58:00Z">
              <w:tcPr>
                <w:tcW w:w="504" w:type="dxa"/>
                <w:vAlign w:val="center"/>
                <w:hideMark/>
              </w:tcPr>
            </w:tcPrChange>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756" w:author="Brian Bohman" w:date="2021-10-27T05:58:00Z">
              <w:tcPr>
                <w:tcW w:w="1008" w:type="dxa"/>
                <w:vAlign w:val="center"/>
                <w:hideMark/>
              </w:tcPr>
            </w:tcPrChange>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757" w:author="Brian Bohman" w:date="2021-10-27T05:58:00Z">
              <w:tcPr>
                <w:tcW w:w="1008" w:type="dxa"/>
                <w:vAlign w:val="center"/>
                <w:hideMark/>
              </w:tcPr>
            </w:tcPrChange>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58" w:author="Brian Bohman" w:date="2021-10-27T05:58:00Z">
              <w:tcPr>
                <w:tcW w:w="720" w:type="dxa"/>
                <w:vAlign w:val="center"/>
                <w:hideMark/>
              </w:tcPr>
            </w:tcPrChange>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59" w:author="Brian Bohman" w:date="2021-10-27T05:58:00Z">
              <w:tcPr>
                <w:tcW w:w="1008" w:type="dxa"/>
                <w:vAlign w:val="center"/>
                <w:hideMark/>
              </w:tcPr>
            </w:tcPrChange>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60" w:author="Brian Bohman" w:date="2021-10-27T05:58:00Z">
              <w:tcPr>
                <w:tcW w:w="1152" w:type="dxa"/>
                <w:vAlign w:val="center"/>
                <w:hideMark/>
              </w:tcPr>
            </w:tcPrChange>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9761" w:author="Brian Bohman" w:date="2021-10-27T05:58:00Z">
              <w:tcPr>
                <w:tcW w:w="1008" w:type="dxa"/>
                <w:vAlign w:val="center"/>
                <w:hideMark/>
              </w:tcPr>
            </w:tcPrChange>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7EE10976" w14:textId="77777777" w:rsidTr="00E419CD">
        <w:trPr>
          <w:trHeight w:val="165"/>
          <w:trPrChange w:id="9762" w:author="Brian Bohman" w:date="2021-10-27T05:58:00Z">
            <w:trPr>
              <w:trHeight w:val="165"/>
            </w:trPr>
          </w:trPrChange>
        </w:trPr>
        <w:tc>
          <w:tcPr>
            <w:tcW w:w="360" w:type="dxa"/>
            <w:vAlign w:val="center"/>
            <w:hideMark/>
            <w:tcPrChange w:id="9763" w:author="Brian Bohman" w:date="2021-10-27T05:58:00Z">
              <w:tcPr>
                <w:tcW w:w="360" w:type="dxa"/>
                <w:vAlign w:val="center"/>
                <w:hideMark/>
              </w:tcPr>
            </w:tcPrChange>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Change w:id="9764" w:author="Brian Bohman" w:date="2021-10-27T05:58:00Z">
              <w:tcPr>
                <w:tcW w:w="864" w:type="dxa"/>
                <w:vAlign w:val="center"/>
                <w:hideMark/>
              </w:tcPr>
            </w:tcPrChange>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65" w:author="Brian Bohman" w:date="2021-10-27T05:58:00Z">
              <w:tcPr>
                <w:tcW w:w="1152" w:type="dxa"/>
                <w:vAlign w:val="center"/>
                <w:hideMark/>
              </w:tcPr>
            </w:tcPrChange>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66" w:author="Brian Bohman" w:date="2021-10-27T05:58:00Z">
              <w:tcPr>
                <w:tcW w:w="504" w:type="dxa"/>
                <w:vAlign w:val="center"/>
                <w:hideMark/>
              </w:tcPr>
            </w:tcPrChange>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767" w:author="Brian Bohman" w:date="2021-10-27T05:58:00Z">
              <w:tcPr>
                <w:tcW w:w="1008" w:type="dxa"/>
                <w:vAlign w:val="center"/>
                <w:hideMark/>
              </w:tcPr>
            </w:tcPrChange>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768" w:author="Brian Bohman" w:date="2021-10-27T05:58:00Z">
              <w:tcPr>
                <w:tcW w:w="1008" w:type="dxa"/>
                <w:vAlign w:val="center"/>
                <w:hideMark/>
              </w:tcPr>
            </w:tcPrChange>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69" w:author="Brian Bohman" w:date="2021-10-27T05:58:00Z">
              <w:tcPr>
                <w:tcW w:w="720" w:type="dxa"/>
                <w:vAlign w:val="center"/>
                <w:hideMark/>
              </w:tcPr>
            </w:tcPrChange>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70" w:author="Brian Bohman" w:date="2021-10-27T05:58:00Z">
              <w:tcPr>
                <w:tcW w:w="1008" w:type="dxa"/>
                <w:vAlign w:val="center"/>
                <w:hideMark/>
              </w:tcPr>
            </w:tcPrChange>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771" w:author="Brian Bohman" w:date="2021-10-27T05:58:00Z">
              <w:tcPr>
                <w:tcW w:w="1152" w:type="dxa"/>
                <w:vAlign w:val="center"/>
                <w:hideMark/>
              </w:tcPr>
            </w:tcPrChange>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9772" w:author="Brian Bohman" w:date="2021-10-27T05:58:00Z">
              <w:tcPr>
                <w:tcW w:w="1008" w:type="dxa"/>
                <w:vAlign w:val="center"/>
                <w:hideMark/>
              </w:tcPr>
            </w:tcPrChange>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174B89C4" w14:textId="77777777" w:rsidTr="00E419CD">
        <w:trPr>
          <w:trHeight w:val="180"/>
          <w:trPrChange w:id="9773" w:author="Brian Bohman" w:date="2021-10-27T05:58:00Z">
            <w:trPr>
              <w:trHeight w:val="180"/>
            </w:trPr>
          </w:trPrChange>
        </w:trPr>
        <w:tc>
          <w:tcPr>
            <w:tcW w:w="360" w:type="dxa"/>
            <w:vAlign w:val="center"/>
            <w:hideMark/>
            <w:tcPrChange w:id="9774" w:author="Brian Bohman" w:date="2021-10-27T05:58:00Z">
              <w:tcPr>
                <w:tcW w:w="360" w:type="dxa"/>
                <w:vAlign w:val="center"/>
                <w:hideMark/>
              </w:tcPr>
            </w:tcPrChange>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Change w:id="9775" w:author="Brian Bohman" w:date="2021-10-27T05:58:00Z">
              <w:tcPr>
                <w:tcW w:w="864" w:type="dxa"/>
                <w:vAlign w:val="center"/>
                <w:hideMark/>
              </w:tcPr>
            </w:tcPrChange>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76" w:author="Brian Bohman" w:date="2021-10-27T05:58:00Z">
              <w:tcPr>
                <w:tcW w:w="1152" w:type="dxa"/>
                <w:vAlign w:val="center"/>
                <w:hideMark/>
              </w:tcPr>
            </w:tcPrChange>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77" w:author="Brian Bohman" w:date="2021-10-27T05:58:00Z">
              <w:tcPr>
                <w:tcW w:w="504" w:type="dxa"/>
                <w:vAlign w:val="center"/>
                <w:hideMark/>
              </w:tcPr>
            </w:tcPrChange>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778" w:author="Brian Bohman" w:date="2021-10-27T05:58:00Z">
              <w:tcPr>
                <w:tcW w:w="1008" w:type="dxa"/>
                <w:vAlign w:val="center"/>
                <w:hideMark/>
              </w:tcPr>
            </w:tcPrChange>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779" w:author="Brian Bohman" w:date="2021-10-27T05:58:00Z">
              <w:tcPr>
                <w:tcW w:w="1008" w:type="dxa"/>
                <w:vAlign w:val="center"/>
                <w:hideMark/>
              </w:tcPr>
            </w:tcPrChange>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80" w:author="Brian Bohman" w:date="2021-10-27T05:58:00Z">
              <w:tcPr>
                <w:tcW w:w="720" w:type="dxa"/>
                <w:vAlign w:val="center"/>
                <w:hideMark/>
              </w:tcPr>
            </w:tcPrChange>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81" w:author="Brian Bohman" w:date="2021-10-27T05:58:00Z">
              <w:tcPr>
                <w:tcW w:w="1008" w:type="dxa"/>
                <w:vAlign w:val="center"/>
                <w:hideMark/>
              </w:tcPr>
            </w:tcPrChange>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82" w:author="Brian Bohman" w:date="2021-10-27T05:58:00Z">
              <w:tcPr>
                <w:tcW w:w="1152" w:type="dxa"/>
                <w:vAlign w:val="center"/>
                <w:hideMark/>
              </w:tcPr>
            </w:tcPrChange>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9783" w:author="Brian Bohman" w:date="2021-10-27T05:58:00Z">
              <w:tcPr>
                <w:tcW w:w="1008" w:type="dxa"/>
                <w:vAlign w:val="center"/>
                <w:hideMark/>
              </w:tcPr>
            </w:tcPrChange>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34E05DD6" w14:textId="77777777" w:rsidTr="00E419CD">
        <w:trPr>
          <w:trHeight w:val="165"/>
          <w:trPrChange w:id="9784" w:author="Brian Bohman" w:date="2021-10-27T05:58:00Z">
            <w:trPr>
              <w:trHeight w:val="165"/>
            </w:trPr>
          </w:trPrChange>
        </w:trPr>
        <w:tc>
          <w:tcPr>
            <w:tcW w:w="360" w:type="dxa"/>
            <w:vAlign w:val="center"/>
            <w:hideMark/>
            <w:tcPrChange w:id="9785" w:author="Brian Bohman" w:date="2021-10-27T05:58:00Z">
              <w:tcPr>
                <w:tcW w:w="360" w:type="dxa"/>
                <w:vAlign w:val="center"/>
                <w:hideMark/>
              </w:tcPr>
            </w:tcPrChange>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Change w:id="9786" w:author="Brian Bohman" w:date="2021-10-27T05:58:00Z">
              <w:tcPr>
                <w:tcW w:w="864" w:type="dxa"/>
                <w:vAlign w:val="center"/>
                <w:hideMark/>
              </w:tcPr>
            </w:tcPrChange>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87" w:author="Brian Bohman" w:date="2021-10-27T05:58:00Z">
              <w:tcPr>
                <w:tcW w:w="1152" w:type="dxa"/>
                <w:vAlign w:val="center"/>
                <w:hideMark/>
              </w:tcPr>
            </w:tcPrChange>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88" w:author="Brian Bohman" w:date="2021-10-27T05:58:00Z">
              <w:tcPr>
                <w:tcW w:w="504" w:type="dxa"/>
                <w:vAlign w:val="center"/>
                <w:hideMark/>
              </w:tcPr>
            </w:tcPrChange>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789" w:author="Brian Bohman" w:date="2021-10-27T05:58:00Z">
              <w:tcPr>
                <w:tcW w:w="1008" w:type="dxa"/>
                <w:vAlign w:val="center"/>
                <w:hideMark/>
              </w:tcPr>
            </w:tcPrChange>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790" w:author="Brian Bohman" w:date="2021-10-27T05:58:00Z">
              <w:tcPr>
                <w:tcW w:w="1008" w:type="dxa"/>
                <w:vAlign w:val="center"/>
                <w:hideMark/>
              </w:tcPr>
            </w:tcPrChange>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91" w:author="Brian Bohman" w:date="2021-10-27T05:58:00Z">
              <w:tcPr>
                <w:tcW w:w="720" w:type="dxa"/>
                <w:vAlign w:val="center"/>
                <w:hideMark/>
              </w:tcPr>
            </w:tcPrChange>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92" w:author="Brian Bohman" w:date="2021-10-27T05:58:00Z">
              <w:tcPr>
                <w:tcW w:w="1008" w:type="dxa"/>
                <w:vAlign w:val="center"/>
                <w:hideMark/>
              </w:tcPr>
            </w:tcPrChange>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93" w:author="Brian Bohman" w:date="2021-10-27T05:58:00Z">
              <w:tcPr>
                <w:tcW w:w="1152" w:type="dxa"/>
                <w:vAlign w:val="center"/>
                <w:hideMark/>
              </w:tcPr>
            </w:tcPrChange>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440" w:type="dxa"/>
            <w:vAlign w:val="center"/>
            <w:hideMark/>
            <w:tcPrChange w:id="9794" w:author="Brian Bohman" w:date="2021-10-27T05:58:00Z">
              <w:tcPr>
                <w:tcW w:w="1008" w:type="dxa"/>
                <w:vAlign w:val="center"/>
                <w:hideMark/>
              </w:tcPr>
            </w:tcPrChange>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12FC1313" w14:textId="77777777" w:rsidTr="00E419CD">
        <w:trPr>
          <w:trHeight w:val="165"/>
          <w:trPrChange w:id="9795" w:author="Brian Bohman" w:date="2021-10-27T05:58:00Z">
            <w:trPr>
              <w:trHeight w:val="165"/>
            </w:trPr>
          </w:trPrChange>
        </w:trPr>
        <w:tc>
          <w:tcPr>
            <w:tcW w:w="360" w:type="dxa"/>
            <w:vAlign w:val="center"/>
            <w:hideMark/>
            <w:tcPrChange w:id="9796" w:author="Brian Bohman" w:date="2021-10-27T05:58:00Z">
              <w:tcPr>
                <w:tcW w:w="360" w:type="dxa"/>
                <w:vAlign w:val="center"/>
                <w:hideMark/>
              </w:tcPr>
            </w:tcPrChange>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Change w:id="9797" w:author="Brian Bohman" w:date="2021-10-27T05:58:00Z">
              <w:tcPr>
                <w:tcW w:w="864" w:type="dxa"/>
                <w:vAlign w:val="center"/>
                <w:hideMark/>
              </w:tcPr>
            </w:tcPrChange>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98" w:author="Brian Bohman" w:date="2021-10-27T05:58:00Z">
              <w:tcPr>
                <w:tcW w:w="1152" w:type="dxa"/>
                <w:vAlign w:val="center"/>
                <w:hideMark/>
              </w:tcPr>
            </w:tcPrChange>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99" w:author="Brian Bohman" w:date="2021-10-27T05:58:00Z">
              <w:tcPr>
                <w:tcW w:w="504" w:type="dxa"/>
                <w:vAlign w:val="center"/>
                <w:hideMark/>
              </w:tcPr>
            </w:tcPrChange>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800" w:author="Brian Bohman" w:date="2021-10-27T05:58:00Z">
              <w:tcPr>
                <w:tcW w:w="1008" w:type="dxa"/>
                <w:vAlign w:val="center"/>
                <w:hideMark/>
              </w:tcPr>
            </w:tcPrChange>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801" w:author="Brian Bohman" w:date="2021-10-27T05:58:00Z">
              <w:tcPr>
                <w:tcW w:w="1008" w:type="dxa"/>
                <w:vAlign w:val="center"/>
                <w:hideMark/>
              </w:tcPr>
            </w:tcPrChange>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02" w:author="Brian Bohman" w:date="2021-10-27T05:58:00Z">
              <w:tcPr>
                <w:tcW w:w="720" w:type="dxa"/>
                <w:vAlign w:val="center"/>
                <w:hideMark/>
              </w:tcPr>
            </w:tcPrChange>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803" w:author="Brian Bohman" w:date="2021-10-27T05:58:00Z">
              <w:tcPr>
                <w:tcW w:w="1008" w:type="dxa"/>
                <w:vAlign w:val="center"/>
                <w:hideMark/>
              </w:tcPr>
            </w:tcPrChange>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04" w:author="Brian Bohman" w:date="2021-10-27T05:58:00Z">
              <w:tcPr>
                <w:tcW w:w="1152" w:type="dxa"/>
                <w:vAlign w:val="center"/>
                <w:hideMark/>
              </w:tcPr>
            </w:tcPrChange>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9805" w:author="Brian Bohman" w:date="2021-10-27T05:58:00Z">
              <w:tcPr>
                <w:tcW w:w="1008" w:type="dxa"/>
                <w:vAlign w:val="center"/>
                <w:hideMark/>
              </w:tcPr>
            </w:tcPrChange>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5878A393" w14:textId="77777777" w:rsidTr="00E419CD">
        <w:trPr>
          <w:trHeight w:val="165"/>
          <w:trPrChange w:id="9806" w:author="Brian Bohman" w:date="2021-10-27T05:58:00Z">
            <w:trPr>
              <w:trHeight w:val="165"/>
            </w:trPr>
          </w:trPrChange>
        </w:trPr>
        <w:tc>
          <w:tcPr>
            <w:tcW w:w="360" w:type="dxa"/>
            <w:vAlign w:val="center"/>
            <w:hideMark/>
            <w:tcPrChange w:id="9807" w:author="Brian Bohman" w:date="2021-10-27T05:58:00Z">
              <w:tcPr>
                <w:tcW w:w="360" w:type="dxa"/>
                <w:vAlign w:val="center"/>
                <w:hideMark/>
              </w:tcPr>
            </w:tcPrChange>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Change w:id="9808" w:author="Brian Bohman" w:date="2021-10-27T05:58:00Z">
              <w:tcPr>
                <w:tcW w:w="864" w:type="dxa"/>
                <w:vAlign w:val="center"/>
                <w:hideMark/>
              </w:tcPr>
            </w:tcPrChange>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09" w:author="Brian Bohman" w:date="2021-10-27T05:58:00Z">
              <w:tcPr>
                <w:tcW w:w="1152" w:type="dxa"/>
                <w:vAlign w:val="center"/>
                <w:hideMark/>
              </w:tcPr>
            </w:tcPrChange>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10" w:author="Brian Bohman" w:date="2021-10-27T05:58:00Z">
              <w:tcPr>
                <w:tcW w:w="504" w:type="dxa"/>
                <w:vAlign w:val="center"/>
                <w:hideMark/>
              </w:tcPr>
            </w:tcPrChange>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811" w:author="Brian Bohman" w:date="2021-10-27T05:58:00Z">
              <w:tcPr>
                <w:tcW w:w="1008" w:type="dxa"/>
                <w:vAlign w:val="center"/>
                <w:hideMark/>
              </w:tcPr>
            </w:tcPrChange>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812" w:author="Brian Bohman" w:date="2021-10-27T05:58:00Z">
              <w:tcPr>
                <w:tcW w:w="1008" w:type="dxa"/>
                <w:vAlign w:val="center"/>
                <w:hideMark/>
              </w:tcPr>
            </w:tcPrChange>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13" w:author="Brian Bohman" w:date="2021-10-27T05:58:00Z">
              <w:tcPr>
                <w:tcW w:w="720" w:type="dxa"/>
                <w:vAlign w:val="center"/>
                <w:hideMark/>
              </w:tcPr>
            </w:tcPrChange>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814" w:author="Brian Bohman" w:date="2021-10-27T05:58:00Z">
              <w:tcPr>
                <w:tcW w:w="1008" w:type="dxa"/>
                <w:vAlign w:val="center"/>
                <w:hideMark/>
              </w:tcPr>
            </w:tcPrChange>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815" w:author="Brian Bohman" w:date="2021-10-27T05:58:00Z">
              <w:tcPr>
                <w:tcW w:w="1152" w:type="dxa"/>
                <w:vAlign w:val="center"/>
                <w:hideMark/>
              </w:tcPr>
            </w:tcPrChange>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816" w:author="Brian Bohman" w:date="2021-10-27T05:58:00Z">
              <w:tcPr>
                <w:tcW w:w="1008" w:type="dxa"/>
                <w:vAlign w:val="center"/>
                <w:hideMark/>
              </w:tcPr>
            </w:tcPrChange>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5B59E961" w14:textId="77777777" w:rsidTr="00E419CD">
        <w:trPr>
          <w:trHeight w:val="165"/>
          <w:trPrChange w:id="9817" w:author="Brian Bohman" w:date="2021-10-27T05:58:00Z">
            <w:trPr>
              <w:trHeight w:val="165"/>
            </w:trPr>
          </w:trPrChange>
        </w:trPr>
        <w:tc>
          <w:tcPr>
            <w:tcW w:w="360" w:type="dxa"/>
            <w:vAlign w:val="center"/>
            <w:hideMark/>
            <w:tcPrChange w:id="9818" w:author="Brian Bohman" w:date="2021-10-27T05:58:00Z">
              <w:tcPr>
                <w:tcW w:w="360" w:type="dxa"/>
                <w:vAlign w:val="center"/>
                <w:hideMark/>
              </w:tcPr>
            </w:tcPrChange>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Change w:id="9819" w:author="Brian Bohman" w:date="2021-10-27T05:58:00Z">
              <w:tcPr>
                <w:tcW w:w="864" w:type="dxa"/>
                <w:vAlign w:val="center"/>
                <w:hideMark/>
              </w:tcPr>
            </w:tcPrChange>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20" w:author="Brian Bohman" w:date="2021-10-27T05:58:00Z">
              <w:tcPr>
                <w:tcW w:w="1152" w:type="dxa"/>
                <w:vAlign w:val="center"/>
                <w:hideMark/>
              </w:tcPr>
            </w:tcPrChange>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21" w:author="Brian Bohman" w:date="2021-10-27T05:58:00Z">
              <w:tcPr>
                <w:tcW w:w="504" w:type="dxa"/>
                <w:vAlign w:val="center"/>
                <w:hideMark/>
              </w:tcPr>
            </w:tcPrChange>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822" w:author="Brian Bohman" w:date="2021-10-27T05:58:00Z">
              <w:tcPr>
                <w:tcW w:w="1008" w:type="dxa"/>
                <w:vAlign w:val="center"/>
                <w:hideMark/>
              </w:tcPr>
            </w:tcPrChange>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823" w:author="Brian Bohman" w:date="2021-10-27T05:58:00Z">
              <w:tcPr>
                <w:tcW w:w="1008" w:type="dxa"/>
                <w:vAlign w:val="center"/>
                <w:hideMark/>
              </w:tcPr>
            </w:tcPrChange>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24" w:author="Brian Bohman" w:date="2021-10-27T05:58:00Z">
              <w:tcPr>
                <w:tcW w:w="720" w:type="dxa"/>
                <w:vAlign w:val="center"/>
                <w:hideMark/>
              </w:tcPr>
            </w:tcPrChange>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825" w:author="Brian Bohman" w:date="2021-10-27T05:58:00Z">
              <w:tcPr>
                <w:tcW w:w="1008" w:type="dxa"/>
                <w:vAlign w:val="center"/>
                <w:hideMark/>
              </w:tcPr>
            </w:tcPrChange>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26" w:author="Brian Bohman" w:date="2021-10-27T05:58:00Z">
              <w:tcPr>
                <w:tcW w:w="1152" w:type="dxa"/>
                <w:vAlign w:val="center"/>
                <w:hideMark/>
              </w:tcPr>
            </w:tcPrChange>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440" w:type="dxa"/>
            <w:vAlign w:val="center"/>
            <w:hideMark/>
            <w:tcPrChange w:id="9827" w:author="Brian Bohman" w:date="2021-10-27T05:58:00Z">
              <w:tcPr>
                <w:tcW w:w="1008" w:type="dxa"/>
                <w:vAlign w:val="center"/>
                <w:hideMark/>
              </w:tcPr>
            </w:tcPrChange>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47EF1219" w14:textId="77777777" w:rsidTr="00E419CD">
        <w:trPr>
          <w:trHeight w:val="165"/>
          <w:trPrChange w:id="9828" w:author="Brian Bohman" w:date="2021-10-27T05:58:00Z">
            <w:trPr>
              <w:trHeight w:val="165"/>
            </w:trPr>
          </w:trPrChange>
        </w:trPr>
        <w:tc>
          <w:tcPr>
            <w:tcW w:w="360" w:type="dxa"/>
            <w:vAlign w:val="center"/>
            <w:hideMark/>
            <w:tcPrChange w:id="9829" w:author="Brian Bohman" w:date="2021-10-27T05:58:00Z">
              <w:tcPr>
                <w:tcW w:w="360" w:type="dxa"/>
                <w:vAlign w:val="center"/>
                <w:hideMark/>
              </w:tcPr>
            </w:tcPrChange>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Change w:id="9830" w:author="Brian Bohman" w:date="2021-10-27T05:58:00Z">
              <w:tcPr>
                <w:tcW w:w="864" w:type="dxa"/>
                <w:vAlign w:val="center"/>
                <w:hideMark/>
              </w:tcPr>
            </w:tcPrChange>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31" w:author="Brian Bohman" w:date="2021-10-27T05:58:00Z">
              <w:tcPr>
                <w:tcW w:w="1152" w:type="dxa"/>
                <w:vAlign w:val="center"/>
                <w:hideMark/>
              </w:tcPr>
            </w:tcPrChange>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32" w:author="Brian Bohman" w:date="2021-10-27T05:58:00Z">
              <w:tcPr>
                <w:tcW w:w="504" w:type="dxa"/>
                <w:vAlign w:val="center"/>
                <w:hideMark/>
              </w:tcPr>
            </w:tcPrChange>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833" w:author="Brian Bohman" w:date="2021-10-27T05:58:00Z">
              <w:tcPr>
                <w:tcW w:w="1008" w:type="dxa"/>
                <w:vAlign w:val="center"/>
                <w:hideMark/>
              </w:tcPr>
            </w:tcPrChange>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834" w:author="Brian Bohman" w:date="2021-10-27T05:58:00Z">
              <w:tcPr>
                <w:tcW w:w="1008" w:type="dxa"/>
                <w:vAlign w:val="center"/>
                <w:hideMark/>
              </w:tcPr>
            </w:tcPrChange>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35" w:author="Brian Bohman" w:date="2021-10-27T05:58:00Z">
              <w:tcPr>
                <w:tcW w:w="720" w:type="dxa"/>
                <w:vAlign w:val="center"/>
                <w:hideMark/>
              </w:tcPr>
            </w:tcPrChange>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836" w:author="Brian Bohman" w:date="2021-10-27T05:58:00Z">
              <w:tcPr>
                <w:tcW w:w="1008" w:type="dxa"/>
                <w:vAlign w:val="center"/>
                <w:hideMark/>
              </w:tcPr>
            </w:tcPrChange>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37" w:author="Brian Bohman" w:date="2021-10-27T05:58:00Z">
              <w:tcPr>
                <w:tcW w:w="1152" w:type="dxa"/>
                <w:vAlign w:val="center"/>
                <w:hideMark/>
              </w:tcPr>
            </w:tcPrChange>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440" w:type="dxa"/>
            <w:vAlign w:val="center"/>
            <w:hideMark/>
            <w:tcPrChange w:id="9838" w:author="Brian Bohman" w:date="2021-10-27T05:58:00Z">
              <w:tcPr>
                <w:tcW w:w="1008" w:type="dxa"/>
                <w:vAlign w:val="center"/>
                <w:hideMark/>
              </w:tcPr>
            </w:tcPrChange>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2769583" w14:textId="77777777" w:rsidTr="00E419CD">
        <w:trPr>
          <w:trHeight w:val="165"/>
          <w:trPrChange w:id="9839" w:author="Brian Bohman" w:date="2021-10-27T05:58:00Z">
            <w:trPr>
              <w:trHeight w:val="165"/>
            </w:trPr>
          </w:trPrChange>
        </w:trPr>
        <w:tc>
          <w:tcPr>
            <w:tcW w:w="360" w:type="dxa"/>
            <w:vAlign w:val="center"/>
            <w:hideMark/>
            <w:tcPrChange w:id="9840" w:author="Brian Bohman" w:date="2021-10-27T05:58:00Z">
              <w:tcPr>
                <w:tcW w:w="360" w:type="dxa"/>
                <w:vAlign w:val="center"/>
                <w:hideMark/>
              </w:tcPr>
            </w:tcPrChange>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Change w:id="9841" w:author="Brian Bohman" w:date="2021-10-27T05:58:00Z">
              <w:tcPr>
                <w:tcW w:w="864" w:type="dxa"/>
                <w:vAlign w:val="center"/>
                <w:hideMark/>
              </w:tcPr>
            </w:tcPrChange>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42" w:author="Brian Bohman" w:date="2021-10-27T05:58:00Z">
              <w:tcPr>
                <w:tcW w:w="1152" w:type="dxa"/>
                <w:vAlign w:val="center"/>
                <w:hideMark/>
              </w:tcPr>
            </w:tcPrChange>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43" w:author="Brian Bohman" w:date="2021-10-27T05:58:00Z">
              <w:tcPr>
                <w:tcW w:w="504" w:type="dxa"/>
                <w:vAlign w:val="center"/>
                <w:hideMark/>
              </w:tcPr>
            </w:tcPrChange>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844" w:author="Brian Bohman" w:date="2021-10-27T05:58:00Z">
              <w:tcPr>
                <w:tcW w:w="1008" w:type="dxa"/>
                <w:vAlign w:val="center"/>
                <w:hideMark/>
              </w:tcPr>
            </w:tcPrChange>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845" w:author="Brian Bohman" w:date="2021-10-27T05:58:00Z">
              <w:tcPr>
                <w:tcW w:w="1008" w:type="dxa"/>
                <w:vAlign w:val="center"/>
                <w:hideMark/>
              </w:tcPr>
            </w:tcPrChange>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46" w:author="Brian Bohman" w:date="2021-10-27T05:58:00Z">
              <w:tcPr>
                <w:tcW w:w="720" w:type="dxa"/>
                <w:vAlign w:val="center"/>
                <w:hideMark/>
              </w:tcPr>
            </w:tcPrChange>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847" w:author="Brian Bohman" w:date="2021-10-27T05:58:00Z">
              <w:tcPr>
                <w:tcW w:w="1008" w:type="dxa"/>
                <w:vAlign w:val="center"/>
                <w:hideMark/>
              </w:tcPr>
            </w:tcPrChange>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48" w:author="Brian Bohman" w:date="2021-10-27T05:58:00Z">
              <w:tcPr>
                <w:tcW w:w="1152" w:type="dxa"/>
                <w:vAlign w:val="center"/>
                <w:hideMark/>
              </w:tcPr>
            </w:tcPrChange>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9849" w:author="Brian Bohman" w:date="2021-10-27T05:58:00Z">
              <w:tcPr>
                <w:tcW w:w="1008" w:type="dxa"/>
                <w:vAlign w:val="center"/>
                <w:hideMark/>
              </w:tcPr>
            </w:tcPrChange>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FF8623D" w14:textId="77777777" w:rsidTr="00E419CD">
        <w:trPr>
          <w:trHeight w:val="165"/>
          <w:trPrChange w:id="9850" w:author="Brian Bohman" w:date="2021-10-27T05:58:00Z">
            <w:trPr>
              <w:trHeight w:val="165"/>
            </w:trPr>
          </w:trPrChange>
        </w:trPr>
        <w:tc>
          <w:tcPr>
            <w:tcW w:w="360" w:type="dxa"/>
            <w:vAlign w:val="center"/>
            <w:hideMark/>
            <w:tcPrChange w:id="9851" w:author="Brian Bohman" w:date="2021-10-27T05:58:00Z">
              <w:tcPr>
                <w:tcW w:w="360" w:type="dxa"/>
                <w:vAlign w:val="center"/>
                <w:hideMark/>
              </w:tcPr>
            </w:tcPrChange>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Change w:id="9852" w:author="Brian Bohman" w:date="2021-10-27T05:58:00Z">
              <w:tcPr>
                <w:tcW w:w="864" w:type="dxa"/>
                <w:vAlign w:val="center"/>
                <w:hideMark/>
              </w:tcPr>
            </w:tcPrChange>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53" w:author="Brian Bohman" w:date="2021-10-27T05:58:00Z">
              <w:tcPr>
                <w:tcW w:w="1152" w:type="dxa"/>
                <w:vAlign w:val="center"/>
                <w:hideMark/>
              </w:tcPr>
            </w:tcPrChange>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54" w:author="Brian Bohman" w:date="2021-10-27T05:58:00Z">
              <w:tcPr>
                <w:tcW w:w="504" w:type="dxa"/>
                <w:vAlign w:val="center"/>
                <w:hideMark/>
              </w:tcPr>
            </w:tcPrChange>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855" w:author="Brian Bohman" w:date="2021-10-27T05:58:00Z">
              <w:tcPr>
                <w:tcW w:w="1008" w:type="dxa"/>
                <w:vAlign w:val="center"/>
                <w:hideMark/>
              </w:tcPr>
            </w:tcPrChange>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856" w:author="Brian Bohman" w:date="2021-10-27T05:58:00Z">
              <w:tcPr>
                <w:tcW w:w="1008" w:type="dxa"/>
                <w:vAlign w:val="center"/>
                <w:hideMark/>
              </w:tcPr>
            </w:tcPrChange>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57" w:author="Brian Bohman" w:date="2021-10-27T05:58:00Z">
              <w:tcPr>
                <w:tcW w:w="720" w:type="dxa"/>
                <w:vAlign w:val="center"/>
                <w:hideMark/>
              </w:tcPr>
            </w:tcPrChange>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858" w:author="Brian Bohman" w:date="2021-10-27T05:58:00Z">
              <w:tcPr>
                <w:tcW w:w="1008" w:type="dxa"/>
                <w:vAlign w:val="center"/>
                <w:hideMark/>
              </w:tcPr>
            </w:tcPrChange>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59" w:author="Brian Bohman" w:date="2021-10-27T05:58:00Z">
              <w:tcPr>
                <w:tcW w:w="1152" w:type="dxa"/>
                <w:vAlign w:val="center"/>
                <w:hideMark/>
              </w:tcPr>
            </w:tcPrChange>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440" w:type="dxa"/>
            <w:vAlign w:val="center"/>
            <w:hideMark/>
            <w:tcPrChange w:id="9860" w:author="Brian Bohman" w:date="2021-10-27T05:58:00Z">
              <w:tcPr>
                <w:tcW w:w="1008" w:type="dxa"/>
                <w:vAlign w:val="center"/>
                <w:hideMark/>
              </w:tcPr>
            </w:tcPrChange>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0F53DCAF" w14:textId="77777777" w:rsidTr="00E419CD">
        <w:trPr>
          <w:trHeight w:val="165"/>
          <w:trPrChange w:id="9861" w:author="Brian Bohman" w:date="2021-10-27T05:58:00Z">
            <w:trPr>
              <w:trHeight w:val="165"/>
            </w:trPr>
          </w:trPrChange>
        </w:trPr>
        <w:tc>
          <w:tcPr>
            <w:tcW w:w="360" w:type="dxa"/>
            <w:vAlign w:val="center"/>
            <w:hideMark/>
            <w:tcPrChange w:id="9862" w:author="Brian Bohman" w:date="2021-10-27T05:58:00Z">
              <w:tcPr>
                <w:tcW w:w="360" w:type="dxa"/>
                <w:vAlign w:val="center"/>
                <w:hideMark/>
              </w:tcPr>
            </w:tcPrChange>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Change w:id="9863" w:author="Brian Bohman" w:date="2021-10-27T05:58:00Z">
              <w:tcPr>
                <w:tcW w:w="864" w:type="dxa"/>
                <w:vAlign w:val="center"/>
                <w:hideMark/>
              </w:tcPr>
            </w:tcPrChange>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64" w:author="Brian Bohman" w:date="2021-10-27T05:58:00Z">
              <w:tcPr>
                <w:tcW w:w="1152" w:type="dxa"/>
                <w:vAlign w:val="center"/>
                <w:hideMark/>
              </w:tcPr>
            </w:tcPrChange>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65" w:author="Brian Bohman" w:date="2021-10-27T05:58:00Z">
              <w:tcPr>
                <w:tcW w:w="504" w:type="dxa"/>
                <w:vAlign w:val="center"/>
                <w:hideMark/>
              </w:tcPr>
            </w:tcPrChange>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866" w:author="Brian Bohman" w:date="2021-10-27T05:58:00Z">
              <w:tcPr>
                <w:tcW w:w="1008" w:type="dxa"/>
                <w:vAlign w:val="center"/>
                <w:hideMark/>
              </w:tcPr>
            </w:tcPrChange>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867" w:author="Brian Bohman" w:date="2021-10-27T05:58:00Z">
              <w:tcPr>
                <w:tcW w:w="1008" w:type="dxa"/>
                <w:vAlign w:val="center"/>
                <w:hideMark/>
              </w:tcPr>
            </w:tcPrChange>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68" w:author="Brian Bohman" w:date="2021-10-27T05:58:00Z">
              <w:tcPr>
                <w:tcW w:w="720" w:type="dxa"/>
                <w:vAlign w:val="center"/>
                <w:hideMark/>
              </w:tcPr>
            </w:tcPrChange>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869" w:author="Brian Bohman" w:date="2021-10-27T05:58:00Z">
              <w:tcPr>
                <w:tcW w:w="1008" w:type="dxa"/>
                <w:vAlign w:val="center"/>
                <w:hideMark/>
              </w:tcPr>
            </w:tcPrChange>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870" w:author="Brian Bohman" w:date="2021-10-27T05:58:00Z">
              <w:tcPr>
                <w:tcW w:w="1152" w:type="dxa"/>
                <w:vAlign w:val="center"/>
                <w:hideMark/>
              </w:tcPr>
            </w:tcPrChange>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871" w:author="Brian Bohman" w:date="2021-10-27T05:58:00Z">
              <w:tcPr>
                <w:tcW w:w="1008" w:type="dxa"/>
                <w:vAlign w:val="center"/>
                <w:hideMark/>
              </w:tcPr>
            </w:tcPrChange>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4CBFE545" w14:textId="77777777" w:rsidTr="00E419CD">
        <w:trPr>
          <w:trHeight w:val="165"/>
          <w:trPrChange w:id="9872" w:author="Brian Bohman" w:date="2021-10-27T05:58:00Z">
            <w:trPr>
              <w:trHeight w:val="165"/>
            </w:trPr>
          </w:trPrChange>
        </w:trPr>
        <w:tc>
          <w:tcPr>
            <w:tcW w:w="360" w:type="dxa"/>
            <w:vAlign w:val="center"/>
            <w:hideMark/>
            <w:tcPrChange w:id="9873" w:author="Brian Bohman" w:date="2021-10-27T05:58:00Z">
              <w:tcPr>
                <w:tcW w:w="360" w:type="dxa"/>
                <w:vAlign w:val="center"/>
                <w:hideMark/>
              </w:tcPr>
            </w:tcPrChange>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Change w:id="9874" w:author="Brian Bohman" w:date="2021-10-27T05:58:00Z">
              <w:tcPr>
                <w:tcW w:w="864" w:type="dxa"/>
                <w:vAlign w:val="center"/>
                <w:hideMark/>
              </w:tcPr>
            </w:tcPrChange>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75" w:author="Brian Bohman" w:date="2021-10-27T05:58:00Z">
              <w:tcPr>
                <w:tcW w:w="1152" w:type="dxa"/>
                <w:vAlign w:val="center"/>
                <w:hideMark/>
              </w:tcPr>
            </w:tcPrChange>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76" w:author="Brian Bohman" w:date="2021-10-27T05:58:00Z">
              <w:tcPr>
                <w:tcW w:w="504" w:type="dxa"/>
                <w:vAlign w:val="center"/>
                <w:hideMark/>
              </w:tcPr>
            </w:tcPrChange>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877" w:author="Brian Bohman" w:date="2021-10-27T05:58:00Z">
              <w:tcPr>
                <w:tcW w:w="1008" w:type="dxa"/>
                <w:vAlign w:val="center"/>
                <w:hideMark/>
              </w:tcPr>
            </w:tcPrChange>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878" w:author="Brian Bohman" w:date="2021-10-27T05:58:00Z">
              <w:tcPr>
                <w:tcW w:w="1008" w:type="dxa"/>
                <w:vAlign w:val="center"/>
                <w:hideMark/>
              </w:tcPr>
            </w:tcPrChange>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79" w:author="Brian Bohman" w:date="2021-10-27T05:58:00Z">
              <w:tcPr>
                <w:tcW w:w="720" w:type="dxa"/>
                <w:vAlign w:val="center"/>
                <w:hideMark/>
              </w:tcPr>
            </w:tcPrChange>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880" w:author="Brian Bohman" w:date="2021-10-27T05:58:00Z">
              <w:tcPr>
                <w:tcW w:w="1008" w:type="dxa"/>
                <w:vAlign w:val="center"/>
                <w:hideMark/>
              </w:tcPr>
            </w:tcPrChange>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81" w:author="Brian Bohman" w:date="2021-10-27T05:58:00Z">
              <w:tcPr>
                <w:tcW w:w="1152" w:type="dxa"/>
                <w:vAlign w:val="center"/>
                <w:hideMark/>
              </w:tcPr>
            </w:tcPrChange>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440" w:type="dxa"/>
            <w:vAlign w:val="center"/>
            <w:hideMark/>
            <w:tcPrChange w:id="9882" w:author="Brian Bohman" w:date="2021-10-27T05:58:00Z">
              <w:tcPr>
                <w:tcW w:w="1008" w:type="dxa"/>
                <w:vAlign w:val="center"/>
                <w:hideMark/>
              </w:tcPr>
            </w:tcPrChange>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4A3E97F2" w14:textId="77777777" w:rsidTr="00E419CD">
        <w:trPr>
          <w:trHeight w:val="165"/>
          <w:trPrChange w:id="9883" w:author="Brian Bohman" w:date="2021-10-27T05:58:00Z">
            <w:trPr>
              <w:trHeight w:val="165"/>
            </w:trPr>
          </w:trPrChange>
        </w:trPr>
        <w:tc>
          <w:tcPr>
            <w:tcW w:w="360" w:type="dxa"/>
            <w:vAlign w:val="center"/>
            <w:hideMark/>
            <w:tcPrChange w:id="9884" w:author="Brian Bohman" w:date="2021-10-27T05:58:00Z">
              <w:tcPr>
                <w:tcW w:w="360" w:type="dxa"/>
                <w:vAlign w:val="center"/>
                <w:hideMark/>
              </w:tcPr>
            </w:tcPrChange>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Change w:id="9885" w:author="Brian Bohman" w:date="2021-10-27T05:58:00Z">
              <w:tcPr>
                <w:tcW w:w="864" w:type="dxa"/>
                <w:vAlign w:val="center"/>
                <w:hideMark/>
              </w:tcPr>
            </w:tcPrChange>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86" w:author="Brian Bohman" w:date="2021-10-27T05:58:00Z">
              <w:tcPr>
                <w:tcW w:w="1152" w:type="dxa"/>
                <w:vAlign w:val="center"/>
                <w:hideMark/>
              </w:tcPr>
            </w:tcPrChange>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87" w:author="Brian Bohman" w:date="2021-10-27T05:58:00Z">
              <w:tcPr>
                <w:tcW w:w="504" w:type="dxa"/>
                <w:vAlign w:val="center"/>
                <w:hideMark/>
              </w:tcPr>
            </w:tcPrChange>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888" w:author="Brian Bohman" w:date="2021-10-27T05:58:00Z">
              <w:tcPr>
                <w:tcW w:w="1008" w:type="dxa"/>
                <w:vAlign w:val="center"/>
                <w:hideMark/>
              </w:tcPr>
            </w:tcPrChange>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889" w:author="Brian Bohman" w:date="2021-10-27T05:58:00Z">
              <w:tcPr>
                <w:tcW w:w="1008" w:type="dxa"/>
                <w:vAlign w:val="center"/>
                <w:hideMark/>
              </w:tcPr>
            </w:tcPrChange>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90" w:author="Brian Bohman" w:date="2021-10-27T05:58:00Z">
              <w:tcPr>
                <w:tcW w:w="720" w:type="dxa"/>
                <w:vAlign w:val="center"/>
                <w:hideMark/>
              </w:tcPr>
            </w:tcPrChange>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891" w:author="Brian Bohman" w:date="2021-10-27T05:58:00Z">
              <w:tcPr>
                <w:tcW w:w="1008" w:type="dxa"/>
                <w:vAlign w:val="center"/>
                <w:hideMark/>
              </w:tcPr>
            </w:tcPrChange>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92" w:author="Brian Bohman" w:date="2021-10-27T05:58:00Z">
              <w:tcPr>
                <w:tcW w:w="1152" w:type="dxa"/>
                <w:vAlign w:val="center"/>
                <w:hideMark/>
              </w:tcPr>
            </w:tcPrChange>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440" w:type="dxa"/>
            <w:vAlign w:val="center"/>
            <w:hideMark/>
            <w:tcPrChange w:id="9893" w:author="Brian Bohman" w:date="2021-10-27T05:58:00Z">
              <w:tcPr>
                <w:tcW w:w="1008" w:type="dxa"/>
                <w:vAlign w:val="center"/>
                <w:hideMark/>
              </w:tcPr>
            </w:tcPrChange>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7953C16" w14:textId="77777777" w:rsidTr="00E419CD">
        <w:trPr>
          <w:trHeight w:val="165"/>
          <w:trPrChange w:id="9894" w:author="Brian Bohman" w:date="2021-10-27T05:58:00Z">
            <w:trPr>
              <w:trHeight w:val="165"/>
            </w:trPr>
          </w:trPrChange>
        </w:trPr>
        <w:tc>
          <w:tcPr>
            <w:tcW w:w="360" w:type="dxa"/>
            <w:vAlign w:val="center"/>
            <w:hideMark/>
            <w:tcPrChange w:id="9895" w:author="Brian Bohman" w:date="2021-10-27T05:58:00Z">
              <w:tcPr>
                <w:tcW w:w="360" w:type="dxa"/>
                <w:vAlign w:val="center"/>
                <w:hideMark/>
              </w:tcPr>
            </w:tcPrChange>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Change w:id="9896" w:author="Brian Bohman" w:date="2021-10-27T05:58:00Z">
              <w:tcPr>
                <w:tcW w:w="864" w:type="dxa"/>
                <w:vAlign w:val="center"/>
                <w:hideMark/>
              </w:tcPr>
            </w:tcPrChange>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97" w:author="Brian Bohman" w:date="2021-10-27T05:58:00Z">
              <w:tcPr>
                <w:tcW w:w="1152" w:type="dxa"/>
                <w:vAlign w:val="center"/>
                <w:hideMark/>
              </w:tcPr>
            </w:tcPrChange>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98" w:author="Brian Bohman" w:date="2021-10-27T05:58:00Z">
              <w:tcPr>
                <w:tcW w:w="504" w:type="dxa"/>
                <w:vAlign w:val="center"/>
                <w:hideMark/>
              </w:tcPr>
            </w:tcPrChange>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899" w:author="Brian Bohman" w:date="2021-10-27T05:58:00Z">
              <w:tcPr>
                <w:tcW w:w="1008" w:type="dxa"/>
                <w:vAlign w:val="center"/>
                <w:hideMark/>
              </w:tcPr>
            </w:tcPrChange>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900" w:author="Brian Bohman" w:date="2021-10-27T05:58:00Z">
              <w:tcPr>
                <w:tcW w:w="1008" w:type="dxa"/>
                <w:vAlign w:val="center"/>
                <w:hideMark/>
              </w:tcPr>
            </w:tcPrChange>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01" w:author="Brian Bohman" w:date="2021-10-27T05:58:00Z">
              <w:tcPr>
                <w:tcW w:w="720" w:type="dxa"/>
                <w:vAlign w:val="center"/>
                <w:hideMark/>
              </w:tcPr>
            </w:tcPrChange>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902" w:author="Brian Bohman" w:date="2021-10-27T05:58:00Z">
              <w:tcPr>
                <w:tcW w:w="1008" w:type="dxa"/>
                <w:vAlign w:val="center"/>
                <w:hideMark/>
              </w:tcPr>
            </w:tcPrChange>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03" w:author="Brian Bohman" w:date="2021-10-27T05:58:00Z">
              <w:tcPr>
                <w:tcW w:w="1152" w:type="dxa"/>
                <w:vAlign w:val="center"/>
                <w:hideMark/>
              </w:tcPr>
            </w:tcPrChange>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9904" w:author="Brian Bohman" w:date="2021-10-27T05:58:00Z">
              <w:tcPr>
                <w:tcW w:w="1008" w:type="dxa"/>
                <w:vAlign w:val="center"/>
                <w:hideMark/>
              </w:tcPr>
            </w:tcPrChange>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1E6D2869" w14:textId="77777777" w:rsidTr="00E419CD">
        <w:trPr>
          <w:trHeight w:val="165"/>
          <w:trPrChange w:id="9905" w:author="Brian Bohman" w:date="2021-10-27T05:58:00Z">
            <w:trPr>
              <w:trHeight w:val="165"/>
            </w:trPr>
          </w:trPrChange>
        </w:trPr>
        <w:tc>
          <w:tcPr>
            <w:tcW w:w="360" w:type="dxa"/>
            <w:vAlign w:val="center"/>
            <w:hideMark/>
            <w:tcPrChange w:id="9906" w:author="Brian Bohman" w:date="2021-10-27T05:58:00Z">
              <w:tcPr>
                <w:tcW w:w="360" w:type="dxa"/>
                <w:vAlign w:val="center"/>
                <w:hideMark/>
              </w:tcPr>
            </w:tcPrChange>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Change w:id="9907" w:author="Brian Bohman" w:date="2021-10-27T05:58:00Z">
              <w:tcPr>
                <w:tcW w:w="864" w:type="dxa"/>
                <w:vAlign w:val="center"/>
                <w:hideMark/>
              </w:tcPr>
            </w:tcPrChange>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08" w:author="Brian Bohman" w:date="2021-10-27T05:58:00Z">
              <w:tcPr>
                <w:tcW w:w="1152" w:type="dxa"/>
                <w:vAlign w:val="center"/>
                <w:hideMark/>
              </w:tcPr>
            </w:tcPrChange>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09" w:author="Brian Bohman" w:date="2021-10-27T05:58:00Z">
              <w:tcPr>
                <w:tcW w:w="504" w:type="dxa"/>
                <w:vAlign w:val="center"/>
                <w:hideMark/>
              </w:tcPr>
            </w:tcPrChange>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910" w:author="Brian Bohman" w:date="2021-10-27T05:58:00Z">
              <w:tcPr>
                <w:tcW w:w="1008" w:type="dxa"/>
                <w:vAlign w:val="center"/>
                <w:hideMark/>
              </w:tcPr>
            </w:tcPrChange>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911" w:author="Brian Bohman" w:date="2021-10-27T05:58:00Z">
              <w:tcPr>
                <w:tcW w:w="1008" w:type="dxa"/>
                <w:vAlign w:val="center"/>
                <w:hideMark/>
              </w:tcPr>
            </w:tcPrChange>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12" w:author="Brian Bohman" w:date="2021-10-27T05:58:00Z">
              <w:tcPr>
                <w:tcW w:w="720" w:type="dxa"/>
                <w:vAlign w:val="center"/>
                <w:hideMark/>
              </w:tcPr>
            </w:tcPrChange>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913" w:author="Brian Bohman" w:date="2021-10-27T05:58:00Z">
              <w:tcPr>
                <w:tcW w:w="1008" w:type="dxa"/>
                <w:vAlign w:val="center"/>
                <w:hideMark/>
              </w:tcPr>
            </w:tcPrChange>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914" w:author="Brian Bohman" w:date="2021-10-27T05:58:00Z">
              <w:tcPr>
                <w:tcW w:w="1152" w:type="dxa"/>
                <w:vAlign w:val="center"/>
                <w:hideMark/>
              </w:tcPr>
            </w:tcPrChange>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440" w:type="dxa"/>
            <w:vAlign w:val="center"/>
            <w:hideMark/>
            <w:tcPrChange w:id="9915" w:author="Brian Bohman" w:date="2021-10-27T05:58:00Z">
              <w:tcPr>
                <w:tcW w:w="1008" w:type="dxa"/>
                <w:vAlign w:val="center"/>
                <w:hideMark/>
              </w:tcPr>
            </w:tcPrChange>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6E43F10A" w14:textId="77777777" w:rsidTr="00E419CD">
        <w:trPr>
          <w:trHeight w:val="165"/>
          <w:trPrChange w:id="9916" w:author="Brian Bohman" w:date="2021-10-27T05:58:00Z">
            <w:trPr>
              <w:trHeight w:val="165"/>
            </w:trPr>
          </w:trPrChange>
        </w:trPr>
        <w:tc>
          <w:tcPr>
            <w:tcW w:w="360" w:type="dxa"/>
            <w:vAlign w:val="center"/>
            <w:hideMark/>
            <w:tcPrChange w:id="9917" w:author="Brian Bohman" w:date="2021-10-27T05:58:00Z">
              <w:tcPr>
                <w:tcW w:w="360" w:type="dxa"/>
                <w:vAlign w:val="center"/>
                <w:hideMark/>
              </w:tcPr>
            </w:tcPrChange>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Change w:id="9918" w:author="Brian Bohman" w:date="2021-10-27T05:58:00Z">
              <w:tcPr>
                <w:tcW w:w="864" w:type="dxa"/>
                <w:vAlign w:val="center"/>
                <w:hideMark/>
              </w:tcPr>
            </w:tcPrChange>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19" w:author="Brian Bohman" w:date="2021-10-27T05:58:00Z">
              <w:tcPr>
                <w:tcW w:w="1152" w:type="dxa"/>
                <w:vAlign w:val="center"/>
                <w:hideMark/>
              </w:tcPr>
            </w:tcPrChange>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20" w:author="Brian Bohman" w:date="2021-10-27T05:58:00Z">
              <w:tcPr>
                <w:tcW w:w="504" w:type="dxa"/>
                <w:vAlign w:val="center"/>
                <w:hideMark/>
              </w:tcPr>
            </w:tcPrChange>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921" w:author="Brian Bohman" w:date="2021-10-27T05:58:00Z">
              <w:tcPr>
                <w:tcW w:w="1008" w:type="dxa"/>
                <w:vAlign w:val="center"/>
                <w:hideMark/>
              </w:tcPr>
            </w:tcPrChange>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922" w:author="Brian Bohman" w:date="2021-10-27T05:58:00Z">
              <w:tcPr>
                <w:tcW w:w="1008" w:type="dxa"/>
                <w:vAlign w:val="center"/>
                <w:hideMark/>
              </w:tcPr>
            </w:tcPrChange>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23" w:author="Brian Bohman" w:date="2021-10-27T05:58:00Z">
              <w:tcPr>
                <w:tcW w:w="720" w:type="dxa"/>
                <w:vAlign w:val="center"/>
                <w:hideMark/>
              </w:tcPr>
            </w:tcPrChange>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924" w:author="Brian Bohman" w:date="2021-10-27T05:58:00Z">
              <w:tcPr>
                <w:tcW w:w="1008" w:type="dxa"/>
                <w:vAlign w:val="center"/>
                <w:hideMark/>
              </w:tcPr>
            </w:tcPrChange>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25" w:author="Brian Bohman" w:date="2021-10-27T05:58:00Z">
              <w:tcPr>
                <w:tcW w:w="1152" w:type="dxa"/>
                <w:vAlign w:val="center"/>
                <w:hideMark/>
              </w:tcPr>
            </w:tcPrChange>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926" w:author="Brian Bohman" w:date="2021-10-27T05:58:00Z">
              <w:tcPr>
                <w:tcW w:w="1008" w:type="dxa"/>
                <w:vAlign w:val="center"/>
                <w:hideMark/>
              </w:tcPr>
            </w:tcPrChange>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1CEF98D3" w14:textId="77777777" w:rsidTr="00E419CD">
        <w:trPr>
          <w:trHeight w:val="180"/>
          <w:trPrChange w:id="9927" w:author="Brian Bohman" w:date="2021-10-27T05:58:00Z">
            <w:trPr>
              <w:trHeight w:val="180"/>
            </w:trPr>
          </w:trPrChange>
        </w:trPr>
        <w:tc>
          <w:tcPr>
            <w:tcW w:w="360" w:type="dxa"/>
            <w:vAlign w:val="center"/>
            <w:hideMark/>
            <w:tcPrChange w:id="9928" w:author="Brian Bohman" w:date="2021-10-27T05:58:00Z">
              <w:tcPr>
                <w:tcW w:w="360" w:type="dxa"/>
                <w:vAlign w:val="center"/>
                <w:hideMark/>
              </w:tcPr>
            </w:tcPrChange>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Change w:id="9929" w:author="Brian Bohman" w:date="2021-10-27T05:58:00Z">
              <w:tcPr>
                <w:tcW w:w="864" w:type="dxa"/>
                <w:vAlign w:val="center"/>
                <w:hideMark/>
              </w:tcPr>
            </w:tcPrChange>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30" w:author="Brian Bohman" w:date="2021-10-27T05:58:00Z">
              <w:tcPr>
                <w:tcW w:w="1152" w:type="dxa"/>
                <w:vAlign w:val="center"/>
                <w:hideMark/>
              </w:tcPr>
            </w:tcPrChange>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31" w:author="Brian Bohman" w:date="2021-10-27T05:58:00Z">
              <w:tcPr>
                <w:tcW w:w="504" w:type="dxa"/>
                <w:vAlign w:val="center"/>
                <w:hideMark/>
              </w:tcPr>
            </w:tcPrChange>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932" w:author="Brian Bohman" w:date="2021-10-27T05:58:00Z">
              <w:tcPr>
                <w:tcW w:w="1008" w:type="dxa"/>
                <w:vAlign w:val="center"/>
                <w:hideMark/>
              </w:tcPr>
            </w:tcPrChange>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933" w:author="Brian Bohman" w:date="2021-10-27T05:58:00Z">
              <w:tcPr>
                <w:tcW w:w="1008" w:type="dxa"/>
                <w:vAlign w:val="center"/>
                <w:hideMark/>
              </w:tcPr>
            </w:tcPrChange>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34" w:author="Brian Bohman" w:date="2021-10-27T05:58:00Z">
              <w:tcPr>
                <w:tcW w:w="720" w:type="dxa"/>
                <w:vAlign w:val="center"/>
                <w:hideMark/>
              </w:tcPr>
            </w:tcPrChange>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35" w:author="Brian Bohman" w:date="2021-10-27T05:58:00Z">
              <w:tcPr>
                <w:tcW w:w="1008" w:type="dxa"/>
                <w:vAlign w:val="center"/>
                <w:hideMark/>
              </w:tcPr>
            </w:tcPrChange>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36" w:author="Brian Bohman" w:date="2021-10-27T05:58:00Z">
              <w:tcPr>
                <w:tcW w:w="1152" w:type="dxa"/>
                <w:vAlign w:val="center"/>
                <w:hideMark/>
              </w:tcPr>
            </w:tcPrChange>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9937" w:author="Brian Bohman" w:date="2021-10-27T05:58:00Z">
              <w:tcPr>
                <w:tcW w:w="1008" w:type="dxa"/>
                <w:vAlign w:val="center"/>
                <w:hideMark/>
              </w:tcPr>
            </w:tcPrChange>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7F1EABB3" w14:textId="77777777" w:rsidTr="00E419CD">
        <w:trPr>
          <w:trHeight w:val="165"/>
          <w:trPrChange w:id="9938" w:author="Brian Bohman" w:date="2021-10-27T05:58:00Z">
            <w:trPr>
              <w:trHeight w:val="165"/>
            </w:trPr>
          </w:trPrChange>
        </w:trPr>
        <w:tc>
          <w:tcPr>
            <w:tcW w:w="360" w:type="dxa"/>
            <w:vAlign w:val="center"/>
            <w:hideMark/>
            <w:tcPrChange w:id="9939" w:author="Brian Bohman" w:date="2021-10-27T05:58:00Z">
              <w:tcPr>
                <w:tcW w:w="360" w:type="dxa"/>
                <w:vAlign w:val="center"/>
                <w:hideMark/>
              </w:tcPr>
            </w:tcPrChange>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Change w:id="9940" w:author="Brian Bohman" w:date="2021-10-27T05:58:00Z">
              <w:tcPr>
                <w:tcW w:w="864" w:type="dxa"/>
                <w:vAlign w:val="center"/>
                <w:hideMark/>
              </w:tcPr>
            </w:tcPrChange>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41" w:author="Brian Bohman" w:date="2021-10-27T05:58:00Z">
              <w:tcPr>
                <w:tcW w:w="1152" w:type="dxa"/>
                <w:vAlign w:val="center"/>
                <w:hideMark/>
              </w:tcPr>
            </w:tcPrChange>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42" w:author="Brian Bohman" w:date="2021-10-27T05:58:00Z">
              <w:tcPr>
                <w:tcW w:w="504" w:type="dxa"/>
                <w:vAlign w:val="center"/>
                <w:hideMark/>
              </w:tcPr>
            </w:tcPrChange>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943" w:author="Brian Bohman" w:date="2021-10-27T05:58:00Z">
              <w:tcPr>
                <w:tcW w:w="1008" w:type="dxa"/>
                <w:vAlign w:val="center"/>
                <w:hideMark/>
              </w:tcPr>
            </w:tcPrChange>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944" w:author="Brian Bohman" w:date="2021-10-27T05:58:00Z">
              <w:tcPr>
                <w:tcW w:w="1008" w:type="dxa"/>
                <w:vAlign w:val="center"/>
                <w:hideMark/>
              </w:tcPr>
            </w:tcPrChange>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45" w:author="Brian Bohman" w:date="2021-10-27T05:58:00Z">
              <w:tcPr>
                <w:tcW w:w="720" w:type="dxa"/>
                <w:vAlign w:val="center"/>
                <w:hideMark/>
              </w:tcPr>
            </w:tcPrChange>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46" w:author="Brian Bohman" w:date="2021-10-27T05:58:00Z">
              <w:tcPr>
                <w:tcW w:w="1008" w:type="dxa"/>
                <w:vAlign w:val="center"/>
                <w:hideMark/>
              </w:tcPr>
            </w:tcPrChange>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47" w:author="Brian Bohman" w:date="2021-10-27T05:58:00Z">
              <w:tcPr>
                <w:tcW w:w="1152" w:type="dxa"/>
                <w:vAlign w:val="center"/>
                <w:hideMark/>
              </w:tcPr>
            </w:tcPrChange>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9948" w:author="Brian Bohman" w:date="2021-10-27T05:58:00Z">
              <w:tcPr>
                <w:tcW w:w="1008" w:type="dxa"/>
                <w:vAlign w:val="center"/>
                <w:hideMark/>
              </w:tcPr>
            </w:tcPrChange>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6DE28555" w14:textId="77777777" w:rsidTr="00E419CD">
        <w:trPr>
          <w:trHeight w:val="165"/>
          <w:trPrChange w:id="9949" w:author="Brian Bohman" w:date="2021-10-27T05:58:00Z">
            <w:trPr>
              <w:trHeight w:val="165"/>
            </w:trPr>
          </w:trPrChange>
        </w:trPr>
        <w:tc>
          <w:tcPr>
            <w:tcW w:w="360" w:type="dxa"/>
            <w:vAlign w:val="center"/>
            <w:hideMark/>
            <w:tcPrChange w:id="9950" w:author="Brian Bohman" w:date="2021-10-27T05:58:00Z">
              <w:tcPr>
                <w:tcW w:w="360" w:type="dxa"/>
                <w:vAlign w:val="center"/>
                <w:hideMark/>
              </w:tcPr>
            </w:tcPrChange>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Change w:id="9951" w:author="Brian Bohman" w:date="2021-10-27T05:58:00Z">
              <w:tcPr>
                <w:tcW w:w="864" w:type="dxa"/>
                <w:vAlign w:val="center"/>
                <w:hideMark/>
              </w:tcPr>
            </w:tcPrChange>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52" w:author="Brian Bohman" w:date="2021-10-27T05:58:00Z">
              <w:tcPr>
                <w:tcW w:w="1152" w:type="dxa"/>
                <w:vAlign w:val="center"/>
                <w:hideMark/>
              </w:tcPr>
            </w:tcPrChange>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53" w:author="Brian Bohman" w:date="2021-10-27T05:58:00Z">
              <w:tcPr>
                <w:tcW w:w="504" w:type="dxa"/>
                <w:vAlign w:val="center"/>
                <w:hideMark/>
              </w:tcPr>
            </w:tcPrChange>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954" w:author="Brian Bohman" w:date="2021-10-27T05:58:00Z">
              <w:tcPr>
                <w:tcW w:w="1008" w:type="dxa"/>
                <w:vAlign w:val="center"/>
                <w:hideMark/>
              </w:tcPr>
            </w:tcPrChange>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955" w:author="Brian Bohman" w:date="2021-10-27T05:58:00Z">
              <w:tcPr>
                <w:tcW w:w="1008" w:type="dxa"/>
                <w:vAlign w:val="center"/>
                <w:hideMark/>
              </w:tcPr>
            </w:tcPrChange>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56" w:author="Brian Bohman" w:date="2021-10-27T05:58:00Z">
              <w:tcPr>
                <w:tcW w:w="720" w:type="dxa"/>
                <w:vAlign w:val="center"/>
                <w:hideMark/>
              </w:tcPr>
            </w:tcPrChange>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57" w:author="Brian Bohman" w:date="2021-10-27T05:58:00Z">
              <w:tcPr>
                <w:tcW w:w="1008" w:type="dxa"/>
                <w:vAlign w:val="center"/>
                <w:hideMark/>
              </w:tcPr>
            </w:tcPrChange>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58" w:author="Brian Bohman" w:date="2021-10-27T05:58:00Z">
              <w:tcPr>
                <w:tcW w:w="1152" w:type="dxa"/>
                <w:vAlign w:val="center"/>
                <w:hideMark/>
              </w:tcPr>
            </w:tcPrChange>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440" w:type="dxa"/>
            <w:vAlign w:val="center"/>
            <w:hideMark/>
            <w:tcPrChange w:id="9959" w:author="Brian Bohman" w:date="2021-10-27T05:58:00Z">
              <w:tcPr>
                <w:tcW w:w="1008" w:type="dxa"/>
                <w:vAlign w:val="center"/>
                <w:hideMark/>
              </w:tcPr>
            </w:tcPrChange>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19CD" w:rsidRPr="009B3DCC" w14:paraId="5AABF5D7" w14:textId="77777777" w:rsidTr="00E419CD">
        <w:trPr>
          <w:trHeight w:val="165"/>
          <w:trPrChange w:id="9960" w:author="Brian Bohman" w:date="2021-10-27T05:58:00Z">
            <w:trPr>
              <w:trHeight w:val="165"/>
            </w:trPr>
          </w:trPrChange>
        </w:trPr>
        <w:tc>
          <w:tcPr>
            <w:tcW w:w="360" w:type="dxa"/>
            <w:vAlign w:val="center"/>
            <w:hideMark/>
            <w:tcPrChange w:id="9961" w:author="Brian Bohman" w:date="2021-10-27T05:58:00Z">
              <w:tcPr>
                <w:tcW w:w="360" w:type="dxa"/>
                <w:vAlign w:val="center"/>
                <w:hideMark/>
              </w:tcPr>
            </w:tcPrChange>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Change w:id="9962" w:author="Brian Bohman" w:date="2021-10-27T05:58:00Z">
              <w:tcPr>
                <w:tcW w:w="864" w:type="dxa"/>
                <w:vAlign w:val="center"/>
                <w:hideMark/>
              </w:tcPr>
            </w:tcPrChange>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63" w:author="Brian Bohman" w:date="2021-10-27T05:58:00Z">
              <w:tcPr>
                <w:tcW w:w="1152" w:type="dxa"/>
                <w:vAlign w:val="center"/>
                <w:hideMark/>
              </w:tcPr>
            </w:tcPrChange>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64" w:author="Brian Bohman" w:date="2021-10-27T05:58:00Z">
              <w:tcPr>
                <w:tcW w:w="504" w:type="dxa"/>
                <w:vAlign w:val="center"/>
                <w:hideMark/>
              </w:tcPr>
            </w:tcPrChange>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965" w:author="Brian Bohman" w:date="2021-10-27T05:58:00Z">
              <w:tcPr>
                <w:tcW w:w="1008" w:type="dxa"/>
                <w:vAlign w:val="center"/>
                <w:hideMark/>
              </w:tcPr>
            </w:tcPrChange>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966" w:author="Brian Bohman" w:date="2021-10-27T05:58:00Z">
              <w:tcPr>
                <w:tcW w:w="1008" w:type="dxa"/>
                <w:vAlign w:val="center"/>
                <w:hideMark/>
              </w:tcPr>
            </w:tcPrChange>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67" w:author="Brian Bohman" w:date="2021-10-27T05:58:00Z">
              <w:tcPr>
                <w:tcW w:w="720" w:type="dxa"/>
                <w:vAlign w:val="center"/>
                <w:hideMark/>
              </w:tcPr>
            </w:tcPrChange>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68" w:author="Brian Bohman" w:date="2021-10-27T05:58:00Z">
              <w:tcPr>
                <w:tcW w:w="1008" w:type="dxa"/>
                <w:vAlign w:val="center"/>
                <w:hideMark/>
              </w:tcPr>
            </w:tcPrChange>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969" w:author="Brian Bohman" w:date="2021-10-27T05:58:00Z">
              <w:tcPr>
                <w:tcW w:w="1152" w:type="dxa"/>
                <w:vAlign w:val="center"/>
                <w:hideMark/>
              </w:tcPr>
            </w:tcPrChange>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9970" w:author="Brian Bohman" w:date="2021-10-27T05:58:00Z">
              <w:tcPr>
                <w:tcW w:w="1008" w:type="dxa"/>
                <w:vAlign w:val="center"/>
                <w:hideMark/>
              </w:tcPr>
            </w:tcPrChange>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1954EF40" w14:textId="77777777" w:rsidTr="00E419CD">
        <w:trPr>
          <w:trHeight w:val="165"/>
          <w:trPrChange w:id="9971" w:author="Brian Bohman" w:date="2021-10-27T05:58:00Z">
            <w:trPr>
              <w:trHeight w:val="165"/>
            </w:trPr>
          </w:trPrChange>
        </w:trPr>
        <w:tc>
          <w:tcPr>
            <w:tcW w:w="360" w:type="dxa"/>
            <w:vAlign w:val="center"/>
            <w:hideMark/>
            <w:tcPrChange w:id="9972" w:author="Brian Bohman" w:date="2021-10-27T05:58:00Z">
              <w:tcPr>
                <w:tcW w:w="360" w:type="dxa"/>
                <w:vAlign w:val="center"/>
                <w:hideMark/>
              </w:tcPr>
            </w:tcPrChange>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Change w:id="9973" w:author="Brian Bohman" w:date="2021-10-27T05:58:00Z">
              <w:tcPr>
                <w:tcW w:w="864" w:type="dxa"/>
                <w:vAlign w:val="center"/>
                <w:hideMark/>
              </w:tcPr>
            </w:tcPrChange>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74" w:author="Brian Bohman" w:date="2021-10-27T05:58:00Z">
              <w:tcPr>
                <w:tcW w:w="1152" w:type="dxa"/>
                <w:vAlign w:val="center"/>
                <w:hideMark/>
              </w:tcPr>
            </w:tcPrChange>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75" w:author="Brian Bohman" w:date="2021-10-27T05:58:00Z">
              <w:tcPr>
                <w:tcW w:w="504" w:type="dxa"/>
                <w:vAlign w:val="center"/>
                <w:hideMark/>
              </w:tcPr>
            </w:tcPrChange>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976" w:author="Brian Bohman" w:date="2021-10-27T05:58:00Z">
              <w:tcPr>
                <w:tcW w:w="1008" w:type="dxa"/>
                <w:vAlign w:val="center"/>
                <w:hideMark/>
              </w:tcPr>
            </w:tcPrChange>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977" w:author="Brian Bohman" w:date="2021-10-27T05:58:00Z">
              <w:tcPr>
                <w:tcW w:w="1008" w:type="dxa"/>
                <w:vAlign w:val="center"/>
                <w:hideMark/>
              </w:tcPr>
            </w:tcPrChange>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78" w:author="Brian Bohman" w:date="2021-10-27T05:58:00Z">
              <w:tcPr>
                <w:tcW w:w="720" w:type="dxa"/>
                <w:vAlign w:val="center"/>
                <w:hideMark/>
              </w:tcPr>
            </w:tcPrChange>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79" w:author="Brian Bohman" w:date="2021-10-27T05:58:00Z">
              <w:tcPr>
                <w:tcW w:w="1008" w:type="dxa"/>
                <w:vAlign w:val="center"/>
                <w:hideMark/>
              </w:tcPr>
            </w:tcPrChange>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80" w:author="Brian Bohman" w:date="2021-10-27T05:58:00Z">
              <w:tcPr>
                <w:tcW w:w="1152" w:type="dxa"/>
                <w:vAlign w:val="center"/>
                <w:hideMark/>
              </w:tcPr>
            </w:tcPrChange>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440" w:type="dxa"/>
            <w:vAlign w:val="center"/>
            <w:hideMark/>
            <w:tcPrChange w:id="9981" w:author="Brian Bohman" w:date="2021-10-27T05:58:00Z">
              <w:tcPr>
                <w:tcW w:w="1008" w:type="dxa"/>
                <w:vAlign w:val="center"/>
                <w:hideMark/>
              </w:tcPr>
            </w:tcPrChange>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4F865A54" w14:textId="77777777" w:rsidTr="00E419CD">
        <w:trPr>
          <w:trHeight w:val="165"/>
          <w:trPrChange w:id="9982" w:author="Brian Bohman" w:date="2021-10-27T05:58:00Z">
            <w:trPr>
              <w:trHeight w:val="165"/>
            </w:trPr>
          </w:trPrChange>
        </w:trPr>
        <w:tc>
          <w:tcPr>
            <w:tcW w:w="360" w:type="dxa"/>
            <w:vAlign w:val="center"/>
            <w:hideMark/>
            <w:tcPrChange w:id="9983" w:author="Brian Bohman" w:date="2021-10-27T05:58:00Z">
              <w:tcPr>
                <w:tcW w:w="360" w:type="dxa"/>
                <w:vAlign w:val="center"/>
                <w:hideMark/>
              </w:tcPr>
            </w:tcPrChange>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Change w:id="9984" w:author="Brian Bohman" w:date="2021-10-27T05:58:00Z">
              <w:tcPr>
                <w:tcW w:w="864" w:type="dxa"/>
                <w:vAlign w:val="center"/>
                <w:hideMark/>
              </w:tcPr>
            </w:tcPrChange>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85" w:author="Brian Bohman" w:date="2021-10-27T05:58:00Z">
              <w:tcPr>
                <w:tcW w:w="1152" w:type="dxa"/>
                <w:vAlign w:val="center"/>
                <w:hideMark/>
              </w:tcPr>
            </w:tcPrChange>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86" w:author="Brian Bohman" w:date="2021-10-27T05:58:00Z">
              <w:tcPr>
                <w:tcW w:w="504" w:type="dxa"/>
                <w:vAlign w:val="center"/>
                <w:hideMark/>
              </w:tcPr>
            </w:tcPrChange>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987" w:author="Brian Bohman" w:date="2021-10-27T05:58:00Z">
              <w:tcPr>
                <w:tcW w:w="1008" w:type="dxa"/>
                <w:vAlign w:val="center"/>
                <w:hideMark/>
              </w:tcPr>
            </w:tcPrChange>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988" w:author="Brian Bohman" w:date="2021-10-27T05:58:00Z">
              <w:tcPr>
                <w:tcW w:w="1008" w:type="dxa"/>
                <w:vAlign w:val="center"/>
                <w:hideMark/>
              </w:tcPr>
            </w:tcPrChange>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89" w:author="Brian Bohman" w:date="2021-10-27T05:58:00Z">
              <w:tcPr>
                <w:tcW w:w="720" w:type="dxa"/>
                <w:vAlign w:val="center"/>
                <w:hideMark/>
              </w:tcPr>
            </w:tcPrChange>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90" w:author="Brian Bohman" w:date="2021-10-27T05:58:00Z">
              <w:tcPr>
                <w:tcW w:w="1008" w:type="dxa"/>
                <w:vAlign w:val="center"/>
                <w:hideMark/>
              </w:tcPr>
            </w:tcPrChange>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91" w:author="Brian Bohman" w:date="2021-10-27T05:58:00Z">
              <w:tcPr>
                <w:tcW w:w="1152" w:type="dxa"/>
                <w:vAlign w:val="center"/>
                <w:hideMark/>
              </w:tcPr>
            </w:tcPrChange>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440" w:type="dxa"/>
            <w:vAlign w:val="center"/>
            <w:hideMark/>
            <w:tcPrChange w:id="9992" w:author="Brian Bohman" w:date="2021-10-27T05:58:00Z">
              <w:tcPr>
                <w:tcW w:w="1008" w:type="dxa"/>
                <w:vAlign w:val="center"/>
                <w:hideMark/>
              </w:tcPr>
            </w:tcPrChange>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11628A83" w14:textId="77777777" w:rsidTr="00E419CD">
        <w:trPr>
          <w:trHeight w:val="165"/>
          <w:trPrChange w:id="9993" w:author="Brian Bohman" w:date="2021-10-27T05:58:00Z">
            <w:trPr>
              <w:trHeight w:val="165"/>
            </w:trPr>
          </w:trPrChange>
        </w:trPr>
        <w:tc>
          <w:tcPr>
            <w:tcW w:w="360" w:type="dxa"/>
            <w:vAlign w:val="center"/>
            <w:hideMark/>
            <w:tcPrChange w:id="9994" w:author="Brian Bohman" w:date="2021-10-27T05:58:00Z">
              <w:tcPr>
                <w:tcW w:w="360" w:type="dxa"/>
                <w:vAlign w:val="center"/>
                <w:hideMark/>
              </w:tcPr>
            </w:tcPrChange>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Change w:id="9995" w:author="Brian Bohman" w:date="2021-10-27T05:58:00Z">
              <w:tcPr>
                <w:tcW w:w="864" w:type="dxa"/>
                <w:vAlign w:val="center"/>
                <w:hideMark/>
              </w:tcPr>
            </w:tcPrChange>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96" w:author="Brian Bohman" w:date="2021-10-27T05:58:00Z">
              <w:tcPr>
                <w:tcW w:w="1152" w:type="dxa"/>
                <w:vAlign w:val="center"/>
                <w:hideMark/>
              </w:tcPr>
            </w:tcPrChange>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97" w:author="Brian Bohman" w:date="2021-10-27T05:58:00Z">
              <w:tcPr>
                <w:tcW w:w="504" w:type="dxa"/>
                <w:vAlign w:val="center"/>
                <w:hideMark/>
              </w:tcPr>
            </w:tcPrChange>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998" w:author="Brian Bohman" w:date="2021-10-27T05:58:00Z">
              <w:tcPr>
                <w:tcW w:w="1008" w:type="dxa"/>
                <w:vAlign w:val="center"/>
                <w:hideMark/>
              </w:tcPr>
            </w:tcPrChange>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999" w:author="Brian Bohman" w:date="2021-10-27T05:58:00Z">
              <w:tcPr>
                <w:tcW w:w="1008" w:type="dxa"/>
                <w:vAlign w:val="center"/>
                <w:hideMark/>
              </w:tcPr>
            </w:tcPrChange>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00" w:author="Brian Bohman" w:date="2021-10-27T05:58:00Z">
              <w:tcPr>
                <w:tcW w:w="720" w:type="dxa"/>
                <w:vAlign w:val="center"/>
                <w:hideMark/>
              </w:tcPr>
            </w:tcPrChange>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01" w:author="Brian Bohman" w:date="2021-10-27T05:58:00Z">
              <w:tcPr>
                <w:tcW w:w="1008" w:type="dxa"/>
                <w:vAlign w:val="center"/>
                <w:hideMark/>
              </w:tcPr>
            </w:tcPrChange>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02" w:author="Brian Bohman" w:date="2021-10-27T05:58:00Z">
              <w:tcPr>
                <w:tcW w:w="1152" w:type="dxa"/>
                <w:vAlign w:val="center"/>
                <w:hideMark/>
              </w:tcPr>
            </w:tcPrChange>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440" w:type="dxa"/>
            <w:vAlign w:val="center"/>
            <w:hideMark/>
            <w:tcPrChange w:id="10003" w:author="Brian Bohman" w:date="2021-10-27T05:58:00Z">
              <w:tcPr>
                <w:tcW w:w="1008" w:type="dxa"/>
                <w:vAlign w:val="center"/>
                <w:hideMark/>
              </w:tcPr>
            </w:tcPrChange>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B2A7276" w14:textId="77777777" w:rsidTr="00E419CD">
        <w:trPr>
          <w:trHeight w:val="165"/>
          <w:trPrChange w:id="10004" w:author="Brian Bohman" w:date="2021-10-27T05:58:00Z">
            <w:trPr>
              <w:trHeight w:val="165"/>
            </w:trPr>
          </w:trPrChange>
        </w:trPr>
        <w:tc>
          <w:tcPr>
            <w:tcW w:w="360" w:type="dxa"/>
            <w:vAlign w:val="center"/>
            <w:hideMark/>
            <w:tcPrChange w:id="10005" w:author="Brian Bohman" w:date="2021-10-27T05:58:00Z">
              <w:tcPr>
                <w:tcW w:w="360" w:type="dxa"/>
                <w:vAlign w:val="center"/>
                <w:hideMark/>
              </w:tcPr>
            </w:tcPrChange>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Change w:id="10006" w:author="Brian Bohman" w:date="2021-10-27T05:58:00Z">
              <w:tcPr>
                <w:tcW w:w="864" w:type="dxa"/>
                <w:vAlign w:val="center"/>
                <w:hideMark/>
              </w:tcPr>
            </w:tcPrChange>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07" w:author="Brian Bohman" w:date="2021-10-27T05:58:00Z">
              <w:tcPr>
                <w:tcW w:w="1152" w:type="dxa"/>
                <w:vAlign w:val="center"/>
                <w:hideMark/>
              </w:tcPr>
            </w:tcPrChange>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08" w:author="Brian Bohman" w:date="2021-10-27T05:58:00Z">
              <w:tcPr>
                <w:tcW w:w="504" w:type="dxa"/>
                <w:vAlign w:val="center"/>
                <w:hideMark/>
              </w:tcPr>
            </w:tcPrChange>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10009" w:author="Brian Bohman" w:date="2021-10-27T05:58:00Z">
              <w:tcPr>
                <w:tcW w:w="1008" w:type="dxa"/>
                <w:vAlign w:val="center"/>
                <w:hideMark/>
              </w:tcPr>
            </w:tcPrChange>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010" w:author="Brian Bohman" w:date="2021-10-27T05:58:00Z">
              <w:tcPr>
                <w:tcW w:w="1008" w:type="dxa"/>
                <w:vAlign w:val="center"/>
                <w:hideMark/>
              </w:tcPr>
            </w:tcPrChange>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11" w:author="Brian Bohman" w:date="2021-10-27T05:58:00Z">
              <w:tcPr>
                <w:tcW w:w="720" w:type="dxa"/>
                <w:vAlign w:val="center"/>
                <w:hideMark/>
              </w:tcPr>
            </w:tcPrChange>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12" w:author="Brian Bohman" w:date="2021-10-27T05:58:00Z">
              <w:tcPr>
                <w:tcW w:w="1008" w:type="dxa"/>
                <w:vAlign w:val="center"/>
                <w:hideMark/>
              </w:tcPr>
            </w:tcPrChange>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013" w:author="Brian Bohman" w:date="2021-10-27T05:58:00Z">
              <w:tcPr>
                <w:tcW w:w="1152" w:type="dxa"/>
                <w:vAlign w:val="center"/>
                <w:hideMark/>
              </w:tcPr>
            </w:tcPrChange>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10014" w:author="Brian Bohman" w:date="2021-10-27T05:58:00Z">
              <w:tcPr>
                <w:tcW w:w="1008" w:type="dxa"/>
                <w:vAlign w:val="center"/>
                <w:hideMark/>
              </w:tcPr>
            </w:tcPrChange>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D66E166" w14:textId="77777777" w:rsidTr="00E419CD">
        <w:trPr>
          <w:trHeight w:val="165"/>
          <w:trPrChange w:id="10015" w:author="Brian Bohman" w:date="2021-10-27T05:58:00Z">
            <w:trPr>
              <w:trHeight w:val="165"/>
            </w:trPr>
          </w:trPrChange>
        </w:trPr>
        <w:tc>
          <w:tcPr>
            <w:tcW w:w="360" w:type="dxa"/>
            <w:vAlign w:val="center"/>
            <w:hideMark/>
            <w:tcPrChange w:id="10016" w:author="Brian Bohman" w:date="2021-10-27T05:58:00Z">
              <w:tcPr>
                <w:tcW w:w="360" w:type="dxa"/>
                <w:vAlign w:val="center"/>
                <w:hideMark/>
              </w:tcPr>
            </w:tcPrChange>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Change w:id="10017" w:author="Brian Bohman" w:date="2021-10-27T05:58:00Z">
              <w:tcPr>
                <w:tcW w:w="864" w:type="dxa"/>
                <w:vAlign w:val="center"/>
                <w:hideMark/>
              </w:tcPr>
            </w:tcPrChange>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18" w:author="Brian Bohman" w:date="2021-10-27T05:58:00Z">
              <w:tcPr>
                <w:tcW w:w="1152" w:type="dxa"/>
                <w:vAlign w:val="center"/>
                <w:hideMark/>
              </w:tcPr>
            </w:tcPrChange>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19" w:author="Brian Bohman" w:date="2021-10-27T05:58:00Z">
              <w:tcPr>
                <w:tcW w:w="504" w:type="dxa"/>
                <w:vAlign w:val="center"/>
                <w:hideMark/>
              </w:tcPr>
            </w:tcPrChange>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10020" w:author="Brian Bohman" w:date="2021-10-27T05:58:00Z">
              <w:tcPr>
                <w:tcW w:w="1008" w:type="dxa"/>
                <w:vAlign w:val="center"/>
                <w:hideMark/>
              </w:tcPr>
            </w:tcPrChange>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021" w:author="Brian Bohman" w:date="2021-10-27T05:58:00Z">
              <w:tcPr>
                <w:tcW w:w="1008" w:type="dxa"/>
                <w:vAlign w:val="center"/>
                <w:hideMark/>
              </w:tcPr>
            </w:tcPrChange>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22" w:author="Brian Bohman" w:date="2021-10-27T05:58:00Z">
              <w:tcPr>
                <w:tcW w:w="720" w:type="dxa"/>
                <w:vAlign w:val="center"/>
                <w:hideMark/>
              </w:tcPr>
            </w:tcPrChange>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23" w:author="Brian Bohman" w:date="2021-10-27T05:58:00Z">
              <w:tcPr>
                <w:tcW w:w="1008" w:type="dxa"/>
                <w:vAlign w:val="center"/>
                <w:hideMark/>
              </w:tcPr>
            </w:tcPrChange>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24" w:author="Brian Bohman" w:date="2021-10-27T05:58:00Z">
              <w:tcPr>
                <w:tcW w:w="1152" w:type="dxa"/>
                <w:vAlign w:val="center"/>
                <w:hideMark/>
              </w:tcPr>
            </w:tcPrChange>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440" w:type="dxa"/>
            <w:vAlign w:val="center"/>
            <w:hideMark/>
            <w:tcPrChange w:id="10025" w:author="Brian Bohman" w:date="2021-10-27T05:58:00Z">
              <w:tcPr>
                <w:tcW w:w="1008" w:type="dxa"/>
                <w:vAlign w:val="center"/>
                <w:hideMark/>
              </w:tcPr>
            </w:tcPrChange>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94C6722" w14:textId="77777777" w:rsidTr="00E419CD">
        <w:trPr>
          <w:trHeight w:val="165"/>
          <w:trPrChange w:id="10026" w:author="Brian Bohman" w:date="2021-10-27T05:58:00Z">
            <w:trPr>
              <w:trHeight w:val="165"/>
            </w:trPr>
          </w:trPrChange>
        </w:trPr>
        <w:tc>
          <w:tcPr>
            <w:tcW w:w="360" w:type="dxa"/>
            <w:vAlign w:val="center"/>
            <w:hideMark/>
            <w:tcPrChange w:id="10027" w:author="Brian Bohman" w:date="2021-10-27T05:58:00Z">
              <w:tcPr>
                <w:tcW w:w="360" w:type="dxa"/>
                <w:vAlign w:val="center"/>
                <w:hideMark/>
              </w:tcPr>
            </w:tcPrChange>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Change w:id="10028" w:author="Brian Bohman" w:date="2021-10-27T05:58:00Z">
              <w:tcPr>
                <w:tcW w:w="864" w:type="dxa"/>
                <w:vAlign w:val="center"/>
                <w:hideMark/>
              </w:tcPr>
            </w:tcPrChange>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29" w:author="Brian Bohman" w:date="2021-10-27T05:58:00Z">
              <w:tcPr>
                <w:tcW w:w="1152" w:type="dxa"/>
                <w:vAlign w:val="center"/>
                <w:hideMark/>
              </w:tcPr>
            </w:tcPrChange>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30" w:author="Brian Bohman" w:date="2021-10-27T05:58:00Z">
              <w:tcPr>
                <w:tcW w:w="504" w:type="dxa"/>
                <w:vAlign w:val="center"/>
                <w:hideMark/>
              </w:tcPr>
            </w:tcPrChange>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10031" w:author="Brian Bohman" w:date="2021-10-27T05:58:00Z">
              <w:tcPr>
                <w:tcW w:w="1008" w:type="dxa"/>
                <w:vAlign w:val="center"/>
                <w:hideMark/>
              </w:tcPr>
            </w:tcPrChange>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032" w:author="Brian Bohman" w:date="2021-10-27T05:58:00Z">
              <w:tcPr>
                <w:tcW w:w="1008" w:type="dxa"/>
                <w:vAlign w:val="center"/>
                <w:hideMark/>
              </w:tcPr>
            </w:tcPrChange>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33" w:author="Brian Bohman" w:date="2021-10-27T05:58:00Z">
              <w:tcPr>
                <w:tcW w:w="720" w:type="dxa"/>
                <w:vAlign w:val="center"/>
                <w:hideMark/>
              </w:tcPr>
            </w:tcPrChange>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34" w:author="Brian Bohman" w:date="2021-10-27T05:58:00Z">
              <w:tcPr>
                <w:tcW w:w="1008" w:type="dxa"/>
                <w:vAlign w:val="center"/>
                <w:hideMark/>
              </w:tcPr>
            </w:tcPrChange>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35" w:author="Brian Bohman" w:date="2021-10-27T05:58:00Z">
              <w:tcPr>
                <w:tcW w:w="1152" w:type="dxa"/>
                <w:vAlign w:val="center"/>
                <w:hideMark/>
              </w:tcPr>
            </w:tcPrChange>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440" w:type="dxa"/>
            <w:vAlign w:val="center"/>
            <w:hideMark/>
            <w:tcPrChange w:id="10036" w:author="Brian Bohman" w:date="2021-10-27T05:58:00Z">
              <w:tcPr>
                <w:tcW w:w="1008" w:type="dxa"/>
                <w:vAlign w:val="center"/>
                <w:hideMark/>
              </w:tcPr>
            </w:tcPrChange>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5FB35516" w14:textId="77777777" w:rsidTr="00E419CD">
        <w:trPr>
          <w:trHeight w:val="165"/>
          <w:trPrChange w:id="10037" w:author="Brian Bohman" w:date="2021-10-27T05:58:00Z">
            <w:trPr>
              <w:trHeight w:val="165"/>
            </w:trPr>
          </w:trPrChange>
        </w:trPr>
        <w:tc>
          <w:tcPr>
            <w:tcW w:w="360" w:type="dxa"/>
            <w:vAlign w:val="center"/>
            <w:hideMark/>
            <w:tcPrChange w:id="10038" w:author="Brian Bohman" w:date="2021-10-27T05:58:00Z">
              <w:tcPr>
                <w:tcW w:w="360" w:type="dxa"/>
                <w:vAlign w:val="center"/>
                <w:hideMark/>
              </w:tcPr>
            </w:tcPrChange>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Change w:id="10039" w:author="Brian Bohman" w:date="2021-10-27T05:58:00Z">
              <w:tcPr>
                <w:tcW w:w="864" w:type="dxa"/>
                <w:vAlign w:val="center"/>
                <w:hideMark/>
              </w:tcPr>
            </w:tcPrChange>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40" w:author="Brian Bohman" w:date="2021-10-27T05:58:00Z">
              <w:tcPr>
                <w:tcW w:w="1152" w:type="dxa"/>
                <w:vAlign w:val="center"/>
                <w:hideMark/>
              </w:tcPr>
            </w:tcPrChange>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41" w:author="Brian Bohman" w:date="2021-10-27T05:58:00Z">
              <w:tcPr>
                <w:tcW w:w="504" w:type="dxa"/>
                <w:vAlign w:val="center"/>
                <w:hideMark/>
              </w:tcPr>
            </w:tcPrChange>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10042" w:author="Brian Bohman" w:date="2021-10-27T05:58:00Z">
              <w:tcPr>
                <w:tcW w:w="1008" w:type="dxa"/>
                <w:vAlign w:val="center"/>
                <w:hideMark/>
              </w:tcPr>
            </w:tcPrChange>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043" w:author="Brian Bohman" w:date="2021-10-27T05:58:00Z">
              <w:tcPr>
                <w:tcW w:w="1008" w:type="dxa"/>
                <w:vAlign w:val="center"/>
                <w:hideMark/>
              </w:tcPr>
            </w:tcPrChange>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44" w:author="Brian Bohman" w:date="2021-10-27T05:58:00Z">
              <w:tcPr>
                <w:tcW w:w="720" w:type="dxa"/>
                <w:vAlign w:val="center"/>
                <w:hideMark/>
              </w:tcPr>
            </w:tcPrChange>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45" w:author="Brian Bohman" w:date="2021-10-27T05:58:00Z">
              <w:tcPr>
                <w:tcW w:w="1008" w:type="dxa"/>
                <w:vAlign w:val="center"/>
                <w:hideMark/>
              </w:tcPr>
            </w:tcPrChange>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46" w:author="Brian Bohman" w:date="2021-10-27T05:58:00Z">
              <w:tcPr>
                <w:tcW w:w="1152" w:type="dxa"/>
                <w:vAlign w:val="center"/>
                <w:hideMark/>
              </w:tcPr>
            </w:tcPrChange>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10047" w:author="Brian Bohman" w:date="2021-10-27T05:58:00Z">
              <w:tcPr>
                <w:tcW w:w="1008" w:type="dxa"/>
                <w:vAlign w:val="center"/>
                <w:hideMark/>
              </w:tcPr>
            </w:tcPrChange>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4CDC7D7" w14:textId="77777777" w:rsidTr="00E419CD">
        <w:trPr>
          <w:trHeight w:val="165"/>
          <w:trPrChange w:id="10048" w:author="Brian Bohman" w:date="2021-10-27T05:58:00Z">
            <w:trPr>
              <w:trHeight w:val="165"/>
            </w:trPr>
          </w:trPrChange>
        </w:trPr>
        <w:tc>
          <w:tcPr>
            <w:tcW w:w="360" w:type="dxa"/>
            <w:vAlign w:val="center"/>
            <w:hideMark/>
            <w:tcPrChange w:id="10049" w:author="Brian Bohman" w:date="2021-10-27T05:58:00Z">
              <w:tcPr>
                <w:tcW w:w="360" w:type="dxa"/>
                <w:vAlign w:val="center"/>
                <w:hideMark/>
              </w:tcPr>
            </w:tcPrChange>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Change w:id="10050" w:author="Brian Bohman" w:date="2021-10-27T05:58:00Z">
              <w:tcPr>
                <w:tcW w:w="864" w:type="dxa"/>
                <w:vAlign w:val="center"/>
                <w:hideMark/>
              </w:tcPr>
            </w:tcPrChange>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51" w:author="Brian Bohman" w:date="2021-10-27T05:58:00Z">
              <w:tcPr>
                <w:tcW w:w="1152" w:type="dxa"/>
                <w:vAlign w:val="center"/>
                <w:hideMark/>
              </w:tcPr>
            </w:tcPrChange>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52" w:author="Brian Bohman" w:date="2021-10-27T05:58:00Z">
              <w:tcPr>
                <w:tcW w:w="504" w:type="dxa"/>
                <w:vAlign w:val="center"/>
                <w:hideMark/>
              </w:tcPr>
            </w:tcPrChange>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10053" w:author="Brian Bohman" w:date="2021-10-27T05:58:00Z">
              <w:tcPr>
                <w:tcW w:w="1008" w:type="dxa"/>
                <w:vAlign w:val="center"/>
                <w:hideMark/>
              </w:tcPr>
            </w:tcPrChange>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054" w:author="Brian Bohman" w:date="2021-10-27T05:58:00Z">
              <w:tcPr>
                <w:tcW w:w="1008" w:type="dxa"/>
                <w:vAlign w:val="center"/>
                <w:hideMark/>
              </w:tcPr>
            </w:tcPrChange>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55" w:author="Brian Bohman" w:date="2021-10-27T05:58:00Z">
              <w:tcPr>
                <w:tcW w:w="720" w:type="dxa"/>
                <w:vAlign w:val="center"/>
                <w:hideMark/>
              </w:tcPr>
            </w:tcPrChange>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56" w:author="Brian Bohman" w:date="2021-10-27T05:58:00Z">
              <w:tcPr>
                <w:tcW w:w="1008" w:type="dxa"/>
                <w:vAlign w:val="center"/>
                <w:hideMark/>
              </w:tcPr>
            </w:tcPrChange>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57" w:author="Brian Bohman" w:date="2021-10-27T05:58:00Z">
              <w:tcPr>
                <w:tcW w:w="1152" w:type="dxa"/>
                <w:vAlign w:val="center"/>
                <w:hideMark/>
              </w:tcPr>
            </w:tcPrChange>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440" w:type="dxa"/>
            <w:vAlign w:val="center"/>
            <w:hideMark/>
            <w:tcPrChange w:id="10058" w:author="Brian Bohman" w:date="2021-10-27T05:58:00Z">
              <w:tcPr>
                <w:tcW w:w="1008" w:type="dxa"/>
                <w:vAlign w:val="center"/>
                <w:hideMark/>
              </w:tcPr>
            </w:tcPrChange>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4FC1BCC" w14:textId="77777777" w:rsidTr="00E419CD">
        <w:trPr>
          <w:trHeight w:val="165"/>
          <w:trPrChange w:id="10059" w:author="Brian Bohman" w:date="2021-10-27T05:58:00Z">
            <w:trPr>
              <w:trHeight w:val="165"/>
            </w:trPr>
          </w:trPrChange>
        </w:trPr>
        <w:tc>
          <w:tcPr>
            <w:tcW w:w="360" w:type="dxa"/>
            <w:vAlign w:val="center"/>
            <w:hideMark/>
            <w:tcPrChange w:id="10060" w:author="Brian Bohman" w:date="2021-10-27T05:58:00Z">
              <w:tcPr>
                <w:tcW w:w="360" w:type="dxa"/>
                <w:vAlign w:val="center"/>
                <w:hideMark/>
              </w:tcPr>
            </w:tcPrChange>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Change w:id="10061" w:author="Brian Bohman" w:date="2021-10-27T05:58:00Z">
              <w:tcPr>
                <w:tcW w:w="864" w:type="dxa"/>
                <w:vAlign w:val="center"/>
                <w:hideMark/>
              </w:tcPr>
            </w:tcPrChange>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62" w:author="Brian Bohman" w:date="2021-10-27T05:58:00Z">
              <w:tcPr>
                <w:tcW w:w="1152" w:type="dxa"/>
                <w:vAlign w:val="center"/>
                <w:hideMark/>
              </w:tcPr>
            </w:tcPrChange>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63" w:author="Brian Bohman" w:date="2021-10-27T05:58:00Z">
              <w:tcPr>
                <w:tcW w:w="504" w:type="dxa"/>
                <w:vAlign w:val="center"/>
                <w:hideMark/>
              </w:tcPr>
            </w:tcPrChange>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10064" w:author="Brian Bohman" w:date="2021-10-27T05:58:00Z">
              <w:tcPr>
                <w:tcW w:w="1008" w:type="dxa"/>
                <w:vAlign w:val="center"/>
                <w:hideMark/>
              </w:tcPr>
            </w:tcPrChange>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065" w:author="Brian Bohman" w:date="2021-10-27T05:58:00Z">
              <w:tcPr>
                <w:tcW w:w="1008" w:type="dxa"/>
                <w:vAlign w:val="center"/>
                <w:hideMark/>
              </w:tcPr>
            </w:tcPrChange>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66" w:author="Brian Bohman" w:date="2021-10-27T05:58:00Z">
              <w:tcPr>
                <w:tcW w:w="720" w:type="dxa"/>
                <w:vAlign w:val="center"/>
                <w:hideMark/>
              </w:tcPr>
            </w:tcPrChange>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67" w:author="Brian Bohman" w:date="2021-10-27T05:58:00Z">
              <w:tcPr>
                <w:tcW w:w="1008" w:type="dxa"/>
                <w:vAlign w:val="center"/>
                <w:hideMark/>
              </w:tcPr>
            </w:tcPrChange>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068" w:author="Brian Bohman" w:date="2021-10-27T05:58:00Z">
              <w:tcPr>
                <w:tcW w:w="1152" w:type="dxa"/>
                <w:vAlign w:val="center"/>
                <w:hideMark/>
              </w:tcPr>
            </w:tcPrChange>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10069" w:author="Brian Bohman" w:date="2021-10-27T05:58:00Z">
              <w:tcPr>
                <w:tcW w:w="1008" w:type="dxa"/>
                <w:vAlign w:val="center"/>
                <w:hideMark/>
              </w:tcPr>
            </w:tcPrChange>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7F324E2E" w14:textId="77777777" w:rsidTr="00E419CD">
        <w:trPr>
          <w:trHeight w:val="165"/>
          <w:trPrChange w:id="10070" w:author="Brian Bohman" w:date="2021-10-27T05:58:00Z">
            <w:trPr>
              <w:trHeight w:val="165"/>
            </w:trPr>
          </w:trPrChange>
        </w:trPr>
        <w:tc>
          <w:tcPr>
            <w:tcW w:w="360" w:type="dxa"/>
            <w:vAlign w:val="center"/>
            <w:hideMark/>
            <w:tcPrChange w:id="10071" w:author="Brian Bohman" w:date="2021-10-27T05:58:00Z">
              <w:tcPr>
                <w:tcW w:w="360" w:type="dxa"/>
                <w:vAlign w:val="center"/>
                <w:hideMark/>
              </w:tcPr>
            </w:tcPrChange>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Change w:id="10072" w:author="Brian Bohman" w:date="2021-10-27T05:58:00Z">
              <w:tcPr>
                <w:tcW w:w="864" w:type="dxa"/>
                <w:vAlign w:val="center"/>
                <w:hideMark/>
              </w:tcPr>
            </w:tcPrChange>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73" w:author="Brian Bohman" w:date="2021-10-27T05:58:00Z">
              <w:tcPr>
                <w:tcW w:w="1152" w:type="dxa"/>
                <w:vAlign w:val="center"/>
                <w:hideMark/>
              </w:tcPr>
            </w:tcPrChange>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74" w:author="Brian Bohman" w:date="2021-10-27T05:58:00Z">
              <w:tcPr>
                <w:tcW w:w="504" w:type="dxa"/>
                <w:vAlign w:val="center"/>
                <w:hideMark/>
              </w:tcPr>
            </w:tcPrChange>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10075" w:author="Brian Bohman" w:date="2021-10-27T05:58:00Z">
              <w:tcPr>
                <w:tcW w:w="1008" w:type="dxa"/>
                <w:vAlign w:val="center"/>
                <w:hideMark/>
              </w:tcPr>
            </w:tcPrChange>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076" w:author="Brian Bohman" w:date="2021-10-27T05:58:00Z">
              <w:tcPr>
                <w:tcW w:w="1008" w:type="dxa"/>
                <w:vAlign w:val="center"/>
                <w:hideMark/>
              </w:tcPr>
            </w:tcPrChange>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77" w:author="Brian Bohman" w:date="2021-10-27T05:58:00Z">
              <w:tcPr>
                <w:tcW w:w="720" w:type="dxa"/>
                <w:vAlign w:val="center"/>
                <w:hideMark/>
              </w:tcPr>
            </w:tcPrChange>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78" w:author="Brian Bohman" w:date="2021-10-27T05:58:00Z">
              <w:tcPr>
                <w:tcW w:w="1008" w:type="dxa"/>
                <w:vAlign w:val="center"/>
                <w:hideMark/>
              </w:tcPr>
            </w:tcPrChange>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79" w:author="Brian Bohman" w:date="2021-10-27T05:58:00Z">
              <w:tcPr>
                <w:tcW w:w="1152" w:type="dxa"/>
                <w:vAlign w:val="center"/>
                <w:hideMark/>
              </w:tcPr>
            </w:tcPrChange>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440" w:type="dxa"/>
            <w:vAlign w:val="center"/>
            <w:hideMark/>
            <w:tcPrChange w:id="10080" w:author="Brian Bohman" w:date="2021-10-27T05:58:00Z">
              <w:tcPr>
                <w:tcW w:w="1008" w:type="dxa"/>
                <w:vAlign w:val="center"/>
                <w:hideMark/>
              </w:tcPr>
            </w:tcPrChange>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425C3C62" w14:textId="77777777" w:rsidTr="00E419CD">
        <w:trPr>
          <w:trHeight w:val="180"/>
          <w:trPrChange w:id="10081" w:author="Brian Bohman" w:date="2021-10-27T05:58:00Z">
            <w:trPr>
              <w:trHeight w:val="180"/>
            </w:trPr>
          </w:trPrChange>
        </w:trPr>
        <w:tc>
          <w:tcPr>
            <w:tcW w:w="360" w:type="dxa"/>
            <w:vAlign w:val="center"/>
            <w:hideMark/>
            <w:tcPrChange w:id="10082" w:author="Brian Bohman" w:date="2021-10-27T05:58:00Z">
              <w:tcPr>
                <w:tcW w:w="360" w:type="dxa"/>
                <w:vAlign w:val="center"/>
                <w:hideMark/>
              </w:tcPr>
            </w:tcPrChange>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Change w:id="10083" w:author="Brian Bohman" w:date="2021-10-27T05:58:00Z">
              <w:tcPr>
                <w:tcW w:w="864" w:type="dxa"/>
                <w:vAlign w:val="center"/>
                <w:hideMark/>
              </w:tcPr>
            </w:tcPrChange>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84" w:author="Brian Bohman" w:date="2021-10-27T05:58:00Z">
              <w:tcPr>
                <w:tcW w:w="1152" w:type="dxa"/>
                <w:vAlign w:val="center"/>
                <w:hideMark/>
              </w:tcPr>
            </w:tcPrChange>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85" w:author="Brian Bohman" w:date="2021-10-27T05:58:00Z">
              <w:tcPr>
                <w:tcW w:w="504" w:type="dxa"/>
                <w:vAlign w:val="center"/>
                <w:hideMark/>
              </w:tcPr>
            </w:tcPrChange>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10086" w:author="Brian Bohman" w:date="2021-10-27T05:58:00Z">
              <w:tcPr>
                <w:tcW w:w="1008" w:type="dxa"/>
                <w:vAlign w:val="center"/>
                <w:hideMark/>
              </w:tcPr>
            </w:tcPrChange>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087" w:author="Brian Bohman" w:date="2021-10-27T05:58:00Z">
              <w:tcPr>
                <w:tcW w:w="1008" w:type="dxa"/>
                <w:vAlign w:val="center"/>
                <w:hideMark/>
              </w:tcPr>
            </w:tcPrChange>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88" w:author="Brian Bohman" w:date="2021-10-27T05:58:00Z">
              <w:tcPr>
                <w:tcW w:w="720" w:type="dxa"/>
                <w:vAlign w:val="center"/>
                <w:hideMark/>
              </w:tcPr>
            </w:tcPrChange>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89" w:author="Brian Bohman" w:date="2021-10-27T05:58:00Z">
              <w:tcPr>
                <w:tcW w:w="1008" w:type="dxa"/>
                <w:vAlign w:val="center"/>
                <w:hideMark/>
              </w:tcPr>
            </w:tcPrChange>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90" w:author="Brian Bohman" w:date="2021-10-27T05:58:00Z">
              <w:tcPr>
                <w:tcW w:w="1152" w:type="dxa"/>
                <w:vAlign w:val="center"/>
                <w:hideMark/>
              </w:tcPr>
            </w:tcPrChange>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10091" w:author="Brian Bohman" w:date="2021-10-27T05:58:00Z">
              <w:tcPr>
                <w:tcW w:w="1008" w:type="dxa"/>
                <w:vAlign w:val="center"/>
                <w:hideMark/>
              </w:tcPr>
            </w:tcPrChange>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552B7091" w14:textId="77777777" w:rsidTr="00E419CD">
        <w:trPr>
          <w:trHeight w:val="165"/>
          <w:trPrChange w:id="10092" w:author="Brian Bohman" w:date="2021-10-27T05:58:00Z">
            <w:trPr>
              <w:trHeight w:val="165"/>
            </w:trPr>
          </w:trPrChange>
        </w:trPr>
        <w:tc>
          <w:tcPr>
            <w:tcW w:w="360" w:type="dxa"/>
            <w:vAlign w:val="center"/>
            <w:hideMark/>
            <w:tcPrChange w:id="10093" w:author="Brian Bohman" w:date="2021-10-27T05:58:00Z">
              <w:tcPr>
                <w:tcW w:w="360" w:type="dxa"/>
                <w:vAlign w:val="center"/>
                <w:hideMark/>
              </w:tcPr>
            </w:tcPrChange>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Change w:id="10094" w:author="Brian Bohman" w:date="2021-10-27T05:58:00Z">
              <w:tcPr>
                <w:tcW w:w="864" w:type="dxa"/>
                <w:vAlign w:val="center"/>
                <w:hideMark/>
              </w:tcPr>
            </w:tcPrChange>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95" w:author="Brian Bohman" w:date="2021-10-27T05:58:00Z">
              <w:tcPr>
                <w:tcW w:w="1152" w:type="dxa"/>
                <w:vAlign w:val="center"/>
                <w:hideMark/>
              </w:tcPr>
            </w:tcPrChange>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96" w:author="Brian Bohman" w:date="2021-10-27T05:58:00Z">
              <w:tcPr>
                <w:tcW w:w="504" w:type="dxa"/>
                <w:vAlign w:val="center"/>
                <w:hideMark/>
              </w:tcPr>
            </w:tcPrChange>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10097" w:author="Brian Bohman" w:date="2021-10-27T05:58:00Z">
              <w:tcPr>
                <w:tcW w:w="1008" w:type="dxa"/>
                <w:vAlign w:val="center"/>
                <w:hideMark/>
              </w:tcPr>
            </w:tcPrChange>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098" w:author="Brian Bohman" w:date="2021-10-27T05:58:00Z">
              <w:tcPr>
                <w:tcW w:w="1008" w:type="dxa"/>
                <w:vAlign w:val="center"/>
                <w:hideMark/>
              </w:tcPr>
            </w:tcPrChange>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99" w:author="Brian Bohman" w:date="2021-10-27T05:58:00Z">
              <w:tcPr>
                <w:tcW w:w="720" w:type="dxa"/>
                <w:vAlign w:val="center"/>
                <w:hideMark/>
              </w:tcPr>
            </w:tcPrChange>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00" w:author="Brian Bohman" w:date="2021-10-27T05:58:00Z">
              <w:tcPr>
                <w:tcW w:w="1008" w:type="dxa"/>
                <w:vAlign w:val="center"/>
                <w:hideMark/>
              </w:tcPr>
            </w:tcPrChange>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01" w:author="Brian Bohman" w:date="2021-10-27T05:58:00Z">
              <w:tcPr>
                <w:tcW w:w="1152" w:type="dxa"/>
                <w:vAlign w:val="center"/>
                <w:hideMark/>
              </w:tcPr>
            </w:tcPrChange>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440" w:type="dxa"/>
            <w:vAlign w:val="center"/>
            <w:hideMark/>
            <w:tcPrChange w:id="10102" w:author="Brian Bohman" w:date="2021-10-27T05:58:00Z">
              <w:tcPr>
                <w:tcW w:w="1008" w:type="dxa"/>
                <w:vAlign w:val="center"/>
                <w:hideMark/>
              </w:tcPr>
            </w:tcPrChange>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3B3B1BBA" w14:textId="77777777" w:rsidTr="00E419CD">
        <w:trPr>
          <w:trHeight w:val="165"/>
          <w:trPrChange w:id="10103" w:author="Brian Bohman" w:date="2021-10-27T05:58:00Z">
            <w:trPr>
              <w:trHeight w:val="165"/>
            </w:trPr>
          </w:trPrChange>
        </w:trPr>
        <w:tc>
          <w:tcPr>
            <w:tcW w:w="360" w:type="dxa"/>
            <w:vAlign w:val="center"/>
            <w:hideMark/>
            <w:tcPrChange w:id="10104" w:author="Brian Bohman" w:date="2021-10-27T05:58:00Z">
              <w:tcPr>
                <w:tcW w:w="360" w:type="dxa"/>
                <w:vAlign w:val="center"/>
                <w:hideMark/>
              </w:tcPr>
            </w:tcPrChange>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Change w:id="10105" w:author="Brian Bohman" w:date="2021-10-27T05:58:00Z">
              <w:tcPr>
                <w:tcW w:w="864" w:type="dxa"/>
                <w:vAlign w:val="center"/>
                <w:hideMark/>
              </w:tcPr>
            </w:tcPrChange>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06" w:author="Brian Bohman" w:date="2021-10-27T05:58:00Z">
              <w:tcPr>
                <w:tcW w:w="1152" w:type="dxa"/>
                <w:vAlign w:val="center"/>
                <w:hideMark/>
              </w:tcPr>
            </w:tcPrChange>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07" w:author="Brian Bohman" w:date="2021-10-27T05:58:00Z">
              <w:tcPr>
                <w:tcW w:w="504" w:type="dxa"/>
                <w:vAlign w:val="center"/>
                <w:hideMark/>
              </w:tcPr>
            </w:tcPrChange>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10108" w:author="Brian Bohman" w:date="2021-10-27T05:58:00Z">
              <w:tcPr>
                <w:tcW w:w="1008" w:type="dxa"/>
                <w:vAlign w:val="center"/>
                <w:hideMark/>
              </w:tcPr>
            </w:tcPrChange>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109" w:author="Brian Bohman" w:date="2021-10-27T05:58:00Z">
              <w:tcPr>
                <w:tcW w:w="1008" w:type="dxa"/>
                <w:vAlign w:val="center"/>
                <w:hideMark/>
              </w:tcPr>
            </w:tcPrChange>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10" w:author="Brian Bohman" w:date="2021-10-27T05:58:00Z">
              <w:tcPr>
                <w:tcW w:w="720" w:type="dxa"/>
                <w:vAlign w:val="center"/>
                <w:hideMark/>
              </w:tcPr>
            </w:tcPrChange>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11" w:author="Brian Bohman" w:date="2021-10-27T05:58:00Z">
              <w:tcPr>
                <w:tcW w:w="1008" w:type="dxa"/>
                <w:vAlign w:val="center"/>
                <w:hideMark/>
              </w:tcPr>
            </w:tcPrChange>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112" w:author="Brian Bohman" w:date="2021-10-27T05:58:00Z">
              <w:tcPr>
                <w:tcW w:w="1152" w:type="dxa"/>
                <w:vAlign w:val="center"/>
                <w:hideMark/>
              </w:tcPr>
            </w:tcPrChange>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0113" w:author="Brian Bohman" w:date="2021-10-27T05:58:00Z">
              <w:tcPr>
                <w:tcW w:w="1008" w:type="dxa"/>
                <w:vAlign w:val="center"/>
                <w:hideMark/>
              </w:tcPr>
            </w:tcPrChange>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A20FFCD" w14:textId="77777777" w:rsidTr="00E419CD">
        <w:trPr>
          <w:trHeight w:val="165"/>
          <w:trPrChange w:id="10114" w:author="Brian Bohman" w:date="2021-10-27T05:58:00Z">
            <w:trPr>
              <w:trHeight w:val="165"/>
            </w:trPr>
          </w:trPrChange>
        </w:trPr>
        <w:tc>
          <w:tcPr>
            <w:tcW w:w="360" w:type="dxa"/>
            <w:vAlign w:val="center"/>
            <w:hideMark/>
            <w:tcPrChange w:id="10115" w:author="Brian Bohman" w:date="2021-10-27T05:58:00Z">
              <w:tcPr>
                <w:tcW w:w="360" w:type="dxa"/>
                <w:vAlign w:val="center"/>
                <w:hideMark/>
              </w:tcPr>
            </w:tcPrChange>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Change w:id="10116" w:author="Brian Bohman" w:date="2021-10-27T05:58:00Z">
              <w:tcPr>
                <w:tcW w:w="864" w:type="dxa"/>
                <w:vAlign w:val="center"/>
                <w:hideMark/>
              </w:tcPr>
            </w:tcPrChange>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17" w:author="Brian Bohman" w:date="2021-10-27T05:58:00Z">
              <w:tcPr>
                <w:tcW w:w="1152" w:type="dxa"/>
                <w:vAlign w:val="center"/>
                <w:hideMark/>
              </w:tcPr>
            </w:tcPrChange>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18" w:author="Brian Bohman" w:date="2021-10-27T05:58:00Z">
              <w:tcPr>
                <w:tcW w:w="504" w:type="dxa"/>
                <w:vAlign w:val="center"/>
                <w:hideMark/>
              </w:tcPr>
            </w:tcPrChange>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10119" w:author="Brian Bohman" w:date="2021-10-27T05:58:00Z">
              <w:tcPr>
                <w:tcW w:w="1008" w:type="dxa"/>
                <w:vAlign w:val="center"/>
                <w:hideMark/>
              </w:tcPr>
            </w:tcPrChange>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120" w:author="Brian Bohman" w:date="2021-10-27T05:58:00Z">
              <w:tcPr>
                <w:tcW w:w="1008" w:type="dxa"/>
                <w:vAlign w:val="center"/>
                <w:hideMark/>
              </w:tcPr>
            </w:tcPrChange>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21" w:author="Brian Bohman" w:date="2021-10-27T05:58:00Z">
              <w:tcPr>
                <w:tcW w:w="720" w:type="dxa"/>
                <w:vAlign w:val="center"/>
                <w:hideMark/>
              </w:tcPr>
            </w:tcPrChange>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22" w:author="Brian Bohman" w:date="2021-10-27T05:58:00Z">
              <w:tcPr>
                <w:tcW w:w="1008" w:type="dxa"/>
                <w:vAlign w:val="center"/>
                <w:hideMark/>
              </w:tcPr>
            </w:tcPrChange>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23" w:author="Brian Bohman" w:date="2021-10-27T05:58:00Z">
              <w:tcPr>
                <w:tcW w:w="1152" w:type="dxa"/>
                <w:vAlign w:val="center"/>
                <w:hideMark/>
              </w:tcPr>
            </w:tcPrChange>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440" w:type="dxa"/>
            <w:vAlign w:val="center"/>
            <w:hideMark/>
            <w:tcPrChange w:id="10124" w:author="Brian Bohman" w:date="2021-10-27T05:58:00Z">
              <w:tcPr>
                <w:tcW w:w="1008" w:type="dxa"/>
                <w:vAlign w:val="center"/>
                <w:hideMark/>
              </w:tcPr>
            </w:tcPrChange>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E88DD92" w14:textId="77777777" w:rsidTr="00E419CD">
        <w:trPr>
          <w:trHeight w:val="165"/>
          <w:trPrChange w:id="10125" w:author="Brian Bohman" w:date="2021-10-27T05:58:00Z">
            <w:trPr>
              <w:trHeight w:val="165"/>
            </w:trPr>
          </w:trPrChange>
        </w:trPr>
        <w:tc>
          <w:tcPr>
            <w:tcW w:w="360" w:type="dxa"/>
            <w:vAlign w:val="center"/>
            <w:hideMark/>
            <w:tcPrChange w:id="10126" w:author="Brian Bohman" w:date="2021-10-27T05:58:00Z">
              <w:tcPr>
                <w:tcW w:w="360" w:type="dxa"/>
                <w:vAlign w:val="center"/>
                <w:hideMark/>
              </w:tcPr>
            </w:tcPrChange>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Change w:id="10127" w:author="Brian Bohman" w:date="2021-10-27T05:58:00Z">
              <w:tcPr>
                <w:tcW w:w="864" w:type="dxa"/>
                <w:vAlign w:val="center"/>
                <w:hideMark/>
              </w:tcPr>
            </w:tcPrChange>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28" w:author="Brian Bohman" w:date="2021-10-27T05:58:00Z">
              <w:tcPr>
                <w:tcW w:w="1152" w:type="dxa"/>
                <w:vAlign w:val="center"/>
                <w:hideMark/>
              </w:tcPr>
            </w:tcPrChange>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29" w:author="Brian Bohman" w:date="2021-10-27T05:58:00Z">
              <w:tcPr>
                <w:tcW w:w="504" w:type="dxa"/>
                <w:vAlign w:val="center"/>
                <w:hideMark/>
              </w:tcPr>
            </w:tcPrChange>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10130" w:author="Brian Bohman" w:date="2021-10-27T05:58:00Z">
              <w:tcPr>
                <w:tcW w:w="1008" w:type="dxa"/>
                <w:vAlign w:val="center"/>
                <w:hideMark/>
              </w:tcPr>
            </w:tcPrChange>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131" w:author="Brian Bohman" w:date="2021-10-27T05:58:00Z">
              <w:tcPr>
                <w:tcW w:w="1008" w:type="dxa"/>
                <w:vAlign w:val="center"/>
                <w:hideMark/>
              </w:tcPr>
            </w:tcPrChange>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32" w:author="Brian Bohman" w:date="2021-10-27T05:58:00Z">
              <w:tcPr>
                <w:tcW w:w="720" w:type="dxa"/>
                <w:vAlign w:val="center"/>
                <w:hideMark/>
              </w:tcPr>
            </w:tcPrChange>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33" w:author="Brian Bohman" w:date="2021-10-27T05:58:00Z">
              <w:tcPr>
                <w:tcW w:w="1008" w:type="dxa"/>
                <w:vAlign w:val="center"/>
                <w:hideMark/>
              </w:tcPr>
            </w:tcPrChange>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34" w:author="Brian Bohman" w:date="2021-10-27T05:58:00Z">
              <w:tcPr>
                <w:tcW w:w="1152" w:type="dxa"/>
                <w:vAlign w:val="center"/>
                <w:hideMark/>
              </w:tcPr>
            </w:tcPrChange>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440" w:type="dxa"/>
            <w:vAlign w:val="center"/>
            <w:hideMark/>
            <w:tcPrChange w:id="10135" w:author="Brian Bohman" w:date="2021-10-27T05:58:00Z">
              <w:tcPr>
                <w:tcW w:w="1008" w:type="dxa"/>
                <w:vAlign w:val="center"/>
                <w:hideMark/>
              </w:tcPr>
            </w:tcPrChange>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68F17B21" w14:textId="77777777" w:rsidTr="00E419CD">
        <w:trPr>
          <w:trHeight w:val="165"/>
          <w:trPrChange w:id="10136" w:author="Brian Bohman" w:date="2021-10-27T05:58:00Z">
            <w:trPr>
              <w:trHeight w:val="165"/>
            </w:trPr>
          </w:trPrChange>
        </w:trPr>
        <w:tc>
          <w:tcPr>
            <w:tcW w:w="360" w:type="dxa"/>
            <w:vAlign w:val="center"/>
            <w:hideMark/>
            <w:tcPrChange w:id="10137" w:author="Brian Bohman" w:date="2021-10-27T05:58:00Z">
              <w:tcPr>
                <w:tcW w:w="360" w:type="dxa"/>
                <w:vAlign w:val="center"/>
                <w:hideMark/>
              </w:tcPr>
            </w:tcPrChange>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Change w:id="10138" w:author="Brian Bohman" w:date="2021-10-27T05:58:00Z">
              <w:tcPr>
                <w:tcW w:w="864" w:type="dxa"/>
                <w:vAlign w:val="center"/>
                <w:hideMark/>
              </w:tcPr>
            </w:tcPrChange>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39" w:author="Brian Bohman" w:date="2021-10-27T05:58:00Z">
              <w:tcPr>
                <w:tcW w:w="1152" w:type="dxa"/>
                <w:vAlign w:val="center"/>
                <w:hideMark/>
              </w:tcPr>
            </w:tcPrChange>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40" w:author="Brian Bohman" w:date="2021-10-27T05:58:00Z">
              <w:tcPr>
                <w:tcW w:w="504" w:type="dxa"/>
                <w:vAlign w:val="center"/>
                <w:hideMark/>
              </w:tcPr>
            </w:tcPrChange>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10141" w:author="Brian Bohman" w:date="2021-10-27T05:58:00Z">
              <w:tcPr>
                <w:tcW w:w="1008" w:type="dxa"/>
                <w:vAlign w:val="center"/>
                <w:hideMark/>
              </w:tcPr>
            </w:tcPrChange>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142" w:author="Brian Bohman" w:date="2021-10-27T05:58:00Z">
              <w:tcPr>
                <w:tcW w:w="1008" w:type="dxa"/>
                <w:vAlign w:val="center"/>
                <w:hideMark/>
              </w:tcPr>
            </w:tcPrChange>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43" w:author="Brian Bohman" w:date="2021-10-27T05:58:00Z">
              <w:tcPr>
                <w:tcW w:w="720" w:type="dxa"/>
                <w:vAlign w:val="center"/>
                <w:hideMark/>
              </w:tcPr>
            </w:tcPrChange>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44" w:author="Brian Bohman" w:date="2021-10-27T05:58:00Z">
              <w:tcPr>
                <w:tcW w:w="1008" w:type="dxa"/>
                <w:vAlign w:val="center"/>
                <w:hideMark/>
              </w:tcPr>
            </w:tcPrChange>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45" w:author="Brian Bohman" w:date="2021-10-27T05:58:00Z">
              <w:tcPr>
                <w:tcW w:w="1152" w:type="dxa"/>
                <w:vAlign w:val="center"/>
                <w:hideMark/>
              </w:tcPr>
            </w:tcPrChange>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440" w:type="dxa"/>
            <w:vAlign w:val="center"/>
            <w:hideMark/>
            <w:tcPrChange w:id="10146" w:author="Brian Bohman" w:date="2021-10-27T05:58:00Z">
              <w:tcPr>
                <w:tcW w:w="1008" w:type="dxa"/>
                <w:vAlign w:val="center"/>
                <w:hideMark/>
              </w:tcPr>
            </w:tcPrChange>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12EEB2FD" w14:textId="77777777" w:rsidTr="00E419CD">
        <w:trPr>
          <w:trHeight w:val="165"/>
          <w:trPrChange w:id="10147" w:author="Brian Bohman" w:date="2021-10-27T05:58:00Z">
            <w:trPr>
              <w:trHeight w:val="165"/>
            </w:trPr>
          </w:trPrChange>
        </w:trPr>
        <w:tc>
          <w:tcPr>
            <w:tcW w:w="360" w:type="dxa"/>
            <w:vAlign w:val="center"/>
            <w:hideMark/>
            <w:tcPrChange w:id="10148" w:author="Brian Bohman" w:date="2021-10-27T05:58:00Z">
              <w:tcPr>
                <w:tcW w:w="360" w:type="dxa"/>
                <w:vAlign w:val="center"/>
                <w:hideMark/>
              </w:tcPr>
            </w:tcPrChange>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Change w:id="10149" w:author="Brian Bohman" w:date="2021-10-27T05:58:00Z">
              <w:tcPr>
                <w:tcW w:w="864" w:type="dxa"/>
                <w:vAlign w:val="center"/>
                <w:hideMark/>
              </w:tcPr>
            </w:tcPrChange>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50" w:author="Brian Bohman" w:date="2021-10-27T05:58:00Z">
              <w:tcPr>
                <w:tcW w:w="1152" w:type="dxa"/>
                <w:vAlign w:val="center"/>
                <w:hideMark/>
              </w:tcPr>
            </w:tcPrChange>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51" w:author="Brian Bohman" w:date="2021-10-27T05:58:00Z">
              <w:tcPr>
                <w:tcW w:w="504" w:type="dxa"/>
                <w:vAlign w:val="center"/>
                <w:hideMark/>
              </w:tcPr>
            </w:tcPrChange>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152" w:author="Brian Bohman" w:date="2021-10-27T05:58:00Z">
              <w:tcPr>
                <w:tcW w:w="1008" w:type="dxa"/>
                <w:vAlign w:val="center"/>
                <w:hideMark/>
              </w:tcPr>
            </w:tcPrChange>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153" w:author="Brian Bohman" w:date="2021-10-27T05:58:00Z">
              <w:tcPr>
                <w:tcW w:w="1008" w:type="dxa"/>
                <w:vAlign w:val="center"/>
                <w:hideMark/>
              </w:tcPr>
            </w:tcPrChange>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54" w:author="Brian Bohman" w:date="2021-10-27T05:58:00Z">
              <w:tcPr>
                <w:tcW w:w="720" w:type="dxa"/>
                <w:vAlign w:val="center"/>
                <w:hideMark/>
              </w:tcPr>
            </w:tcPrChange>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55" w:author="Brian Bohman" w:date="2021-10-27T05:58:00Z">
              <w:tcPr>
                <w:tcW w:w="1008" w:type="dxa"/>
                <w:vAlign w:val="center"/>
                <w:hideMark/>
              </w:tcPr>
            </w:tcPrChange>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56" w:author="Brian Bohman" w:date="2021-10-27T05:58:00Z">
              <w:tcPr>
                <w:tcW w:w="1152" w:type="dxa"/>
                <w:vAlign w:val="center"/>
                <w:hideMark/>
              </w:tcPr>
            </w:tcPrChange>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440" w:type="dxa"/>
            <w:vAlign w:val="center"/>
            <w:hideMark/>
            <w:tcPrChange w:id="10157" w:author="Brian Bohman" w:date="2021-10-27T05:58:00Z">
              <w:tcPr>
                <w:tcW w:w="1008" w:type="dxa"/>
                <w:vAlign w:val="center"/>
                <w:hideMark/>
              </w:tcPr>
            </w:tcPrChange>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4F0A4452" w14:textId="77777777" w:rsidTr="00E419CD">
        <w:trPr>
          <w:trHeight w:val="165"/>
          <w:trPrChange w:id="10158" w:author="Brian Bohman" w:date="2021-10-27T05:58:00Z">
            <w:trPr>
              <w:trHeight w:val="165"/>
            </w:trPr>
          </w:trPrChange>
        </w:trPr>
        <w:tc>
          <w:tcPr>
            <w:tcW w:w="360" w:type="dxa"/>
            <w:vAlign w:val="center"/>
            <w:hideMark/>
            <w:tcPrChange w:id="10159" w:author="Brian Bohman" w:date="2021-10-27T05:58:00Z">
              <w:tcPr>
                <w:tcW w:w="360" w:type="dxa"/>
                <w:vAlign w:val="center"/>
                <w:hideMark/>
              </w:tcPr>
            </w:tcPrChange>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Change w:id="10160" w:author="Brian Bohman" w:date="2021-10-27T05:58:00Z">
              <w:tcPr>
                <w:tcW w:w="864" w:type="dxa"/>
                <w:vAlign w:val="center"/>
                <w:hideMark/>
              </w:tcPr>
            </w:tcPrChange>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61" w:author="Brian Bohman" w:date="2021-10-27T05:58:00Z">
              <w:tcPr>
                <w:tcW w:w="1152" w:type="dxa"/>
                <w:vAlign w:val="center"/>
                <w:hideMark/>
              </w:tcPr>
            </w:tcPrChange>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62" w:author="Brian Bohman" w:date="2021-10-27T05:58:00Z">
              <w:tcPr>
                <w:tcW w:w="504" w:type="dxa"/>
                <w:vAlign w:val="center"/>
                <w:hideMark/>
              </w:tcPr>
            </w:tcPrChange>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163" w:author="Brian Bohman" w:date="2021-10-27T05:58:00Z">
              <w:tcPr>
                <w:tcW w:w="1008" w:type="dxa"/>
                <w:vAlign w:val="center"/>
                <w:hideMark/>
              </w:tcPr>
            </w:tcPrChange>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164" w:author="Brian Bohman" w:date="2021-10-27T05:58:00Z">
              <w:tcPr>
                <w:tcW w:w="1008" w:type="dxa"/>
                <w:vAlign w:val="center"/>
                <w:hideMark/>
              </w:tcPr>
            </w:tcPrChange>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65" w:author="Brian Bohman" w:date="2021-10-27T05:58:00Z">
              <w:tcPr>
                <w:tcW w:w="720" w:type="dxa"/>
                <w:vAlign w:val="center"/>
                <w:hideMark/>
              </w:tcPr>
            </w:tcPrChange>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66" w:author="Brian Bohman" w:date="2021-10-27T05:58:00Z">
              <w:tcPr>
                <w:tcW w:w="1008" w:type="dxa"/>
                <w:vAlign w:val="center"/>
                <w:hideMark/>
              </w:tcPr>
            </w:tcPrChange>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167" w:author="Brian Bohman" w:date="2021-10-27T05:58:00Z">
              <w:tcPr>
                <w:tcW w:w="1152" w:type="dxa"/>
                <w:vAlign w:val="center"/>
                <w:hideMark/>
              </w:tcPr>
            </w:tcPrChange>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10168" w:author="Brian Bohman" w:date="2021-10-27T05:58:00Z">
              <w:tcPr>
                <w:tcW w:w="1008" w:type="dxa"/>
                <w:vAlign w:val="center"/>
                <w:hideMark/>
              </w:tcPr>
            </w:tcPrChange>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3185E2BA" w14:textId="77777777" w:rsidTr="00E419CD">
        <w:trPr>
          <w:trHeight w:val="165"/>
          <w:trPrChange w:id="10169" w:author="Brian Bohman" w:date="2021-10-27T05:58:00Z">
            <w:trPr>
              <w:trHeight w:val="165"/>
            </w:trPr>
          </w:trPrChange>
        </w:trPr>
        <w:tc>
          <w:tcPr>
            <w:tcW w:w="360" w:type="dxa"/>
            <w:vAlign w:val="center"/>
            <w:hideMark/>
            <w:tcPrChange w:id="10170" w:author="Brian Bohman" w:date="2021-10-27T05:58:00Z">
              <w:tcPr>
                <w:tcW w:w="360" w:type="dxa"/>
                <w:vAlign w:val="center"/>
                <w:hideMark/>
              </w:tcPr>
            </w:tcPrChange>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Change w:id="10171" w:author="Brian Bohman" w:date="2021-10-27T05:58:00Z">
              <w:tcPr>
                <w:tcW w:w="864" w:type="dxa"/>
                <w:vAlign w:val="center"/>
                <w:hideMark/>
              </w:tcPr>
            </w:tcPrChange>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72" w:author="Brian Bohman" w:date="2021-10-27T05:58:00Z">
              <w:tcPr>
                <w:tcW w:w="1152" w:type="dxa"/>
                <w:vAlign w:val="center"/>
                <w:hideMark/>
              </w:tcPr>
            </w:tcPrChange>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73" w:author="Brian Bohman" w:date="2021-10-27T05:58:00Z">
              <w:tcPr>
                <w:tcW w:w="504" w:type="dxa"/>
                <w:vAlign w:val="center"/>
                <w:hideMark/>
              </w:tcPr>
            </w:tcPrChange>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174" w:author="Brian Bohman" w:date="2021-10-27T05:58:00Z">
              <w:tcPr>
                <w:tcW w:w="1008" w:type="dxa"/>
                <w:vAlign w:val="center"/>
                <w:hideMark/>
              </w:tcPr>
            </w:tcPrChange>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175" w:author="Brian Bohman" w:date="2021-10-27T05:58:00Z">
              <w:tcPr>
                <w:tcW w:w="1008" w:type="dxa"/>
                <w:vAlign w:val="center"/>
                <w:hideMark/>
              </w:tcPr>
            </w:tcPrChange>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76" w:author="Brian Bohman" w:date="2021-10-27T05:58:00Z">
              <w:tcPr>
                <w:tcW w:w="720" w:type="dxa"/>
                <w:vAlign w:val="center"/>
                <w:hideMark/>
              </w:tcPr>
            </w:tcPrChange>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77" w:author="Brian Bohman" w:date="2021-10-27T05:58:00Z">
              <w:tcPr>
                <w:tcW w:w="1008" w:type="dxa"/>
                <w:vAlign w:val="center"/>
                <w:hideMark/>
              </w:tcPr>
            </w:tcPrChange>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78" w:author="Brian Bohman" w:date="2021-10-27T05:58:00Z">
              <w:tcPr>
                <w:tcW w:w="1152" w:type="dxa"/>
                <w:vAlign w:val="center"/>
                <w:hideMark/>
              </w:tcPr>
            </w:tcPrChange>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440" w:type="dxa"/>
            <w:vAlign w:val="center"/>
            <w:hideMark/>
            <w:tcPrChange w:id="10179" w:author="Brian Bohman" w:date="2021-10-27T05:58:00Z">
              <w:tcPr>
                <w:tcW w:w="1008" w:type="dxa"/>
                <w:vAlign w:val="center"/>
                <w:hideMark/>
              </w:tcPr>
            </w:tcPrChange>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3C43B9F6" w14:textId="77777777" w:rsidTr="00E419CD">
        <w:trPr>
          <w:trHeight w:val="165"/>
          <w:trPrChange w:id="10180" w:author="Brian Bohman" w:date="2021-10-27T05:58:00Z">
            <w:trPr>
              <w:trHeight w:val="165"/>
            </w:trPr>
          </w:trPrChange>
        </w:trPr>
        <w:tc>
          <w:tcPr>
            <w:tcW w:w="360" w:type="dxa"/>
            <w:vAlign w:val="center"/>
            <w:hideMark/>
            <w:tcPrChange w:id="10181" w:author="Brian Bohman" w:date="2021-10-27T05:58:00Z">
              <w:tcPr>
                <w:tcW w:w="360" w:type="dxa"/>
                <w:vAlign w:val="center"/>
                <w:hideMark/>
              </w:tcPr>
            </w:tcPrChange>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Change w:id="10182" w:author="Brian Bohman" w:date="2021-10-27T05:58:00Z">
              <w:tcPr>
                <w:tcW w:w="864" w:type="dxa"/>
                <w:vAlign w:val="center"/>
                <w:hideMark/>
              </w:tcPr>
            </w:tcPrChange>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83" w:author="Brian Bohman" w:date="2021-10-27T05:58:00Z">
              <w:tcPr>
                <w:tcW w:w="1152" w:type="dxa"/>
                <w:vAlign w:val="center"/>
                <w:hideMark/>
              </w:tcPr>
            </w:tcPrChange>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84" w:author="Brian Bohman" w:date="2021-10-27T05:58:00Z">
              <w:tcPr>
                <w:tcW w:w="504" w:type="dxa"/>
                <w:vAlign w:val="center"/>
                <w:hideMark/>
              </w:tcPr>
            </w:tcPrChange>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185" w:author="Brian Bohman" w:date="2021-10-27T05:58:00Z">
              <w:tcPr>
                <w:tcW w:w="1008" w:type="dxa"/>
                <w:vAlign w:val="center"/>
                <w:hideMark/>
              </w:tcPr>
            </w:tcPrChange>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186" w:author="Brian Bohman" w:date="2021-10-27T05:58:00Z">
              <w:tcPr>
                <w:tcW w:w="1008" w:type="dxa"/>
                <w:vAlign w:val="center"/>
                <w:hideMark/>
              </w:tcPr>
            </w:tcPrChange>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87" w:author="Brian Bohman" w:date="2021-10-27T05:58:00Z">
              <w:tcPr>
                <w:tcW w:w="720" w:type="dxa"/>
                <w:vAlign w:val="center"/>
                <w:hideMark/>
              </w:tcPr>
            </w:tcPrChange>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88" w:author="Brian Bohman" w:date="2021-10-27T05:58:00Z">
              <w:tcPr>
                <w:tcW w:w="1008" w:type="dxa"/>
                <w:vAlign w:val="center"/>
                <w:hideMark/>
              </w:tcPr>
            </w:tcPrChange>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89" w:author="Brian Bohman" w:date="2021-10-27T05:58:00Z">
              <w:tcPr>
                <w:tcW w:w="1152" w:type="dxa"/>
                <w:vAlign w:val="center"/>
                <w:hideMark/>
              </w:tcPr>
            </w:tcPrChange>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440" w:type="dxa"/>
            <w:vAlign w:val="center"/>
            <w:hideMark/>
            <w:tcPrChange w:id="10190" w:author="Brian Bohman" w:date="2021-10-27T05:58:00Z">
              <w:tcPr>
                <w:tcW w:w="1008" w:type="dxa"/>
                <w:vAlign w:val="center"/>
                <w:hideMark/>
              </w:tcPr>
            </w:tcPrChange>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580CFF12" w14:textId="77777777" w:rsidTr="00E419CD">
        <w:trPr>
          <w:trHeight w:val="165"/>
          <w:trPrChange w:id="10191" w:author="Brian Bohman" w:date="2021-10-27T05:58:00Z">
            <w:trPr>
              <w:trHeight w:val="165"/>
            </w:trPr>
          </w:trPrChange>
        </w:trPr>
        <w:tc>
          <w:tcPr>
            <w:tcW w:w="360" w:type="dxa"/>
            <w:vAlign w:val="center"/>
            <w:hideMark/>
            <w:tcPrChange w:id="10192" w:author="Brian Bohman" w:date="2021-10-27T05:58:00Z">
              <w:tcPr>
                <w:tcW w:w="360" w:type="dxa"/>
                <w:vAlign w:val="center"/>
                <w:hideMark/>
              </w:tcPr>
            </w:tcPrChange>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Change w:id="10193" w:author="Brian Bohman" w:date="2021-10-27T05:58:00Z">
              <w:tcPr>
                <w:tcW w:w="864" w:type="dxa"/>
                <w:vAlign w:val="center"/>
                <w:hideMark/>
              </w:tcPr>
            </w:tcPrChange>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94" w:author="Brian Bohman" w:date="2021-10-27T05:58:00Z">
              <w:tcPr>
                <w:tcW w:w="1152" w:type="dxa"/>
                <w:vAlign w:val="center"/>
                <w:hideMark/>
              </w:tcPr>
            </w:tcPrChange>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95" w:author="Brian Bohman" w:date="2021-10-27T05:58:00Z">
              <w:tcPr>
                <w:tcW w:w="504" w:type="dxa"/>
                <w:vAlign w:val="center"/>
                <w:hideMark/>
              </w:tcPr>
            </w:tcPrChange>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196" w:author="Brian Bohman" w:date="2021-10-27T05:58:00Z">
              <w:tcPr>
                <w:tcW w:w="1008" w:type="dxa"/>
                <w:vAlign w:val="center"/>
                <w:hideMark/>
              </w:tcPr>
            </w:tcPrChange>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197" w:author="Brian Bohman" w:date="2021-10-27T05:58:00Z">
              <w:tcPr>
                <w:tcW w:w="1008" w:type="dxa"/>
                <w:vAlign w:val="center"/>
                <w:hideMark/>
              </w:tcPr>
            </w:tcPrChange>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98" w:author="Brian Bohman" w:date="2021-10-27T05:58:00Z">
              <w:tcPr>
                <w:tcW w:w="720" w:type="dxa"/>
                <w:vAlign w:val="center"/>
                <w:hideMark/>
              </w:tcPr>
            </w:tcPrChange>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99" w:author="Brian Bohman" w:date="2021-10-27T05:58:00Z">
              <w:tcPr>
                <w:tcW w:w="1008" w:type="dxa"/>
                <w:vAlign w:val="center"/>
                <w:hideMark/>
              </w:tcPr>
            </w:tcPrChange>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00" w:author="Brian Bohman" w:date="2021-10-27T05:58:00Z">
              <w:tcPr>
                <w:tcW w:w="1152" w:type="dxa"/>
                <w:vAlign w:val="center"/>
                <w:hideMark/>
              </w:tcPr>
            </w:tcPrChange>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440" w:type="dxa"/>
            <w:vAlign w:val="center"/>
            <w:hideMark/>
            <w:tcPrChange w:id="10201" w:author="Brian Bohman" w:date="2021-10-27T05:58:00Z">
              <w:tcPr>
                <w:tcW w:w="1008" w:type="dxa"/>
                <w:vAlign w:val="center"/>
                <w:hideMark/>
              </w:tcPr>
            </w:tcPrChange>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0651D3D9" w14:textId="77777777" w:rsidTr="00E419CD">
        <w:trPr>
          <w:trHeight w:val="165"/>
          <w:trPrChange w:id="10202" w:author="Brian Bohman" w:date="2021-10-27T05:58:00Z">
            <w:trPr>
              <w:trHeight w:val="165"/>
            </w:trPr>
          </w:trPrChange>
        </w:trPr>
        <w:tc>
          <w:tcPr>
            <w:tcW w:w="360" w:type="dxa"/>
            <w:vAlign w:val="center"/>
            <w:hideMark/>
            <w:tcPrChange w:id="10203" w:author="Brian Bohman" w:date="2021-10-27T05:58:00Z">
              <w:tcPr>
                <w:tcW w:w="360" w:type="dxa"/>
                <w:vAlign w:val="center"/>
                <w:hideMark/>
              </w:tcPr>
            </w:tcPrChange>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Change w:id="10204" w:author="Brian Bohman" w:date="2021-10-27T05:58:00Z">
              <w:tcPr>
                <w:tcW w:w="864" w:type="dxa"/>
                <w:vAlign w:val="center"/>
                <w:hideMark/>
              </w:tcPr>
            </w:tcPrChange>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05" w:author="Brian Bohman" w:date="2021-10-27T05:58:00Z">
              <w:tcPr>
                <w:tcW w:w="1152" w:type="dxa"/>
                <w:vAlign w:val="center"/>
                <w:hideMark/>
              </w:tcPr>
            </w:tcPrChange>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206" w:author="Brian Bohman" w:date="2021-10-27T05:58:00Z">
              <w:tcPr>
                <w:tcW w:w="504" w:type="dxa"/>
                <w:vAlign w:val="center"/>
                <w:hideMark/>
              </w:tcPr>
            </w:tcPrChange>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207" w:author="Brian Bohman" w:date="2021-10-27T05:58:00Z">
              <w:tcPr>
                <w:tcW w:w="1008" w:type="dxa"/>
                <w:vAlign w:val="center"/>
                <w:hideMark/>
              </w:tcPr>
            </w:tcPrChange>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208" w:author="Brian Bohman" w:date="2021-10-27T05:58:00Z">
              <w:tcPr>
                <w:tcW w:w="1008" w:type="dxa"/>
                <w:vAlign w:val="center"/>
                <w:hideMark/>
              </w:tcPr>
            </w:tcPrChange>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09" w:author="Brian Bohman" w:date="2021-10-27T05:58:00Z">
              <w:tcPr>
                <w:tcW w:w="720" w:type="dxa"/>
                <w:vAlign w:val="center"/>
                <w:hideMark/>
              </w:tcPr>
            </w:tcPrChange>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210" w:author="Brian Bohman" w:date="2021-10-27T05:58:00Z">
              <w:tcPr>
                <w:tcW w:w="1008" w:type="dxa"/>
                <w:vAlign w:val="center"/>
                <w:hideMark/>
              </w:tcPr>
            </w:tcPrChange>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211" w:author="Brian Bohman" w:date="2021-10-27T05:58:00Z">
              <w:tcPr>
                <w:tcW w:w="1152" w:type="dxa"/>
                <w:vAlign w:val="center"/>
                <w:hideMark/>
              </w:tcPr>
            </w:tcPrChange>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212" w:author="Brian Bohman" w:date="2021-10-27T05:58:00Z">
              <w:tcPr>
                <w:tcW w:w="1008" w:type="dxa"/>
                <w:vAlign w:val="center"/>
                <w:hideMark/>
              </w:tcPr>
            </w:tcPrChange>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00844857" w14:textId="77777777" w:rsidTr="00E419CD">
        <w:trPr>
          <w:trHeight w:val="165"/>
          <w:trPrChange w:id="10213" w:author="Brian Bohman" w:date="2021-10-27T05:58:00Z">
            <w:trPr>
              <w:trHeight w:val="165"/>
            </w:trPr>
          </w:trPrChange>
        </w:trPr>
        <w:tc>
          <w:tcPr>
            <w:tcW w:w="360" w:type="dxa"/>
            <w:vAlign w:val="center"/>
            <w:hideMark/>
            <w:tcPrChange w:id="10214" w:author="Brian Bohman" w:date="2021-10-27T05:58:00Z">
              <w:tcPr>
                <w:tcW w:w="360" w:type="dxa"/>
                <w:vAlign w:val="center"/>
                <w:hideMark/>
              </w:tcPr>
            </w:tcPrChange>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Change w:id="10215" w:author="Brian Bohman" w:date="2021-10-27T05:58:00Z">
              <w:tcPr>
                <w:tcW w:w="864" w:type="dxa"/>
                <w:vAlign w:val="center"/>
                <w:hideMark/>
              </w:tcPr>
            </w:tcPrChange>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16" w:author="Brian Bohman" w:date="2021-10-27T05:58:00Z">
              <w:tcPr>
                <w:tcW w:w="1152" w:type="dxa"/>
                <w:vAlign w:val="center"/>
                <w:hideMark/>
              </w:tcPr>
            </w:tcPrChange>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217" w:author="Brian Bohman" w:date="2021-10-27T05:58:00Z">
              <w:tcPr>
                <w:tcW w:w="504" w:type="dxa"/>
                <w:vAlign w:val="center"/>
                <w:hideMark/>
              </w:tcPr>
            </w:tcPrChange>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218" w:author="Brian Bohman" w:date="2021-10-27T05:58:00Z">
              <w:tcPr>
                <w:tcW w:w="1008" w:type="dxa"/>
                <w:vAlign w:val="center"/>
                <w:hideMark/>
              </w:tcPr>
            </w:tcPrChange>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219" w:author="Brian Bohman" w:date="2021-10-27T05:58:00Z">
              <w:tcPr>
                <w:tcW w:w="1008" w:type="dxa"/>
                <w:vAlign w:val="center"/>
                <w:hideMark/>
              </w:tcPr>
            </w:tcPrChange>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20" w:author="Brian Bohman" w:date="2021-10-27T05:58:00Z">
              <w:tcPr>
                <w:tcW w:w="720" w:type="dxa"/>
                <w:vAlign w:val="center"/>
                <w:hideMark/>
              </w:tcPr>
            </w:tcPrChange>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221" w:author="Brian Bohman" w:date="2021-10-27T05:58:00Z">
              <w:tcPr>
                <w:tcW w:w="1008" w:type="dxa"/>
                <w:vAlign w:val="center"/>
                <w:hideMark/>
              </w:tcPr>
            </w:tcPrChange>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22" w:author="Brian Bohman" w:date="2021-10-27T05:58:00Z">
              <w:tcPr>
                <w:tcW w:w="1152" w:type="dxa"/>
                <w:vAlign w:val="center"/>
                <w:hideMark/>
              </w:tcPr>
            </w:tcPrChange>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440" w:type="dxa"/>
            <w:vAlign w:val="center"/>
            <w:hideMark/>
            <w:tcPrChange w:id="10223" w:author="Brian Bohman" w:date="2021-10-27T05:58:00Z">
              <w:tcPr>
                <w:tcW w:w="1008" w:type="dxa"/>
                <w:vAlign w:val="center"/>
                <w:hideMark/>
              </w:tcPr>
            </w:tcPrChange>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D706B8" w14:textId="77777777" w:rsidTr="00E419CD">
        <w:trPr>
          <w:trHeight w:val="165"/>
          <w:trPrChange w:id="10224" w:author="Brian Bohman" w:date="2021-10-27T05:58:00Z">
            <w:trPr>
              <w:trHeight w:val="165"/>
            </w:trPr>
          </w:trPrChange>
        </w:trPr>
        <w:tc>
          <w:tcPr>
            <w:tcW w:w="360" w:type="dxa"/>
            <w:vAlign w:val="center"/>
            <w:hideMark/>
            <w:tcPrChange w:id="10225" w:author="Brian Bohman" w:date="2021-10-27T05:58:00Z">
              <w:tcPr>
                <w:tcW w:w="360" w:type="dxa"/>
                <w:vAlign w:val="center"/>
                <w:hideMark/>
              </w:tcPr>
            </w:tcPrChange>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Change w:id="10226" w:author="Brian Bohman" w:date="2021-10-27T05:58:00Z">
              <w:tcPr>
                <w:tcW w:w="864" w:type="dxa"/>
                <w:vAlign w:val="center"/>
                <w:hideMark/>
              </w:tcPr>
            </w:tcPrChange>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27" w:author="Brian Bohman" w:date="2021-10-27T05:58:00Z">
              <w:tcPr>
                <w:tcW w:w="1152" w:type="dxa"/>
                <w:vAlign w:val="center"/>
                <w:hideMark/>
              </w:tcPr>
            </w:tcPrChange>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228" w:author="Brian Bohman" w:date="2021-10-27T05:58:00Z">
              <w:tcPr>
                <w:tcW w:w="504" w:type="dxa"/>
                <w:vAlign w:val="center"/>
                <w:hideMark/>
              </w:tcPr>
            </w:tcPrChange>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229" w:author="Brian Bohman" w:date="2021-10-27T05:58:00Z">
              <w:tcPr>
                <w:tcW w:w="1008" w:type="dxa"/>
                <w:vAlign w:val="center"/>
                <w:hideMark/>
              </w:tcPr>
            </w:tcPrChange>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230" w:author="Brian Bohman" w:date="2021-10-27T05:58:00Z">
              <w:tcPr>
                <w:tcW w:w="1008" w:type="dxa"/>
                <w:vAlign w:val="center"/>
                <w:hideMark/>
              </w:tcPr>
            </w:tcPrChange>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31" w:author="Brian Bohman" w:date="2021-10-27T05:58:00Z">
              <w:tcPr>
                <w:tcW w:w="720" w:type="dxa"/>
                <w:vAlign w:val="center"/>
                <w:hideMark/>
              </w:tcPr>
            </w:tcPrChange>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232" w:author="Brian Bohman" w:date="2021-10-27T05:58:00Z">
              <w:tcPr>
                <w:tcW w:w="1008" w:type="dxa"/>
                <w:vAlign w:val="center"/>
                <w:hideMark/>
              </w:tcPr>
            </w:tcPrChange>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33" w:author="Brian Bohman" w:date="2021-10-27T05:58:00Z">
              <w:tcPr>
                <w:tcW w:w="1152" w:type="dxa"/>
                <w:vAlign w:val="center"/>
                <w:hideMark/>
              </w:tcPr>
            </w:tcPrChange>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440" w:type="dxa"/>
            <w:vAlign w:val="center"/>
            <w:hideMark/>
            <w:tcPrChange w:id="10234" w:author="Brian Bohman" w:date="2021-10-27T05:58:00Z">
              <w:tcPr>
                <w:tcW w:w="1008" w:type="dxa"/>
                <w:vAlign w:val="center"/>
                <w:hideMark/>
              </w:tcPr>
            </w:tcPrChange>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074E4CA5" w14:textId="77777777" w:rsidTr="00E419CD">
        <w:trPr>
          <w:trHeight w:val="165"/>
          <w:trPrChange w:id="10235" w:author="Brian Bohman" w:date="2021-10-27T05:58:00Z">
            <w:trPr>
              <w:trHeight w:val="165"/>
            </w:trPr>
          </w:trPrChange>
        </w:trPr>
        <w:tc>
          <w:tcPr>
            <w:tcW w:w="360" w:type="dxa"/>
            <w:vAlign w:val="center"/>
            <w:hideMark/>
            <w:tcPrChange w:id="10236" w:author="Brian Bohman" w:date="2021-10-27T05:58:00Z">
              <w:tcPr>
                <w:tcW w:w="360" w:type="dxa"/>
                <w:vAlign w:val="center"/>
                <w:hideMark/>
              </w:tcPr>
            </w:tcPrChange>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Change w:id="10237" w:author="Brian Bohman" w:date="2021-10-27T05:58:00Z">
              <w:tcPr>
                <w:tcW w:w="864" w:type="dxa"/>
                <w:vAlign w:val="center"/>
                <w:hideMark/>
              </w:tcPr>
            </w:tcPrChange>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38" w:author="Brian Bohman" w:date="2021-10-27T05:58:00Z">
              <w:tcPr>
                <w:tcW w:w="1152" w:type="dxa"/>
                <w:vAlign w:val="center"/>
                <w:hideMark/>
              </w:tcPr>
            </w:tcPrChange>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239" w:author="Brian Bohman" w:date="2021-10-27T05:58:00Z">
              <w:tcPr>
                <w:tcW w:w="504" w:type="dxa"/>
                <w:vAlign w:val="center"/>
                <w:hideMark/>
              </w:tcPr>
            </w:tcPrChange>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240" w:author="Brian Bohman" w:date="2021-10-27T05:58:00Z">
              <w:tcPr>
                <w:tcW w:w="1008" w:type="dxa"/>
                <w:vAlign w:val="center"/>
                <w:hideMark/>
              </w:tcPr>
            </w:tcPrChange>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241" w:author="Brian Bohman" w:date="2021-10-27T05:58:00Z">
              <w:tcPr>
                <w:tcW w:w="1008" w:type="dxa"/>
                <w:vAlign w:val="center"/>
                <w:hideMark/>
              </w:tcPr>
            </w:tcPrChange>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42" w:author="Brian Bohman" w:date="2021-10-27T05:58:00Z">
              <w:tcPr>
                <w:tcW w:w="720" w:type="dxa"/>
                <w:vAlign w:val="center"/>
                <w:hideMark/>
              </w:tcPr>
            </w:tcPrChange>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243" w:author="Brian Bohman" w:date="2021-10-27T05:58:00Z">
              <w:tcPr>
                <w:tcW w:w="1008" w:type="dxa"/>
                <w:vAlign w:val="center"/>
                <w:hideMark/>
              </w:tcPr>
            </w:tcPrChange>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44" w:author="Brian Bohman" w:date="2021-10-27T05:58:00Z">
              <w:tcPr>
                <w:tcW w:w="1152" w:type="dxa"/>
                <w:vAlign w:val="center"/>
                <w:hideMark/>
              </w:tcPr>
            </w:tcPrChange>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440" w:type="dxa"/>
            <w:vAlign w:val="center"/>
            <w:hideMark/>
            <w:tcPrChange w:id="10245" w:author="Brian Bohman" w:date="2021-10-27T05:58:00Z">
              <w:tcPr>
                <w:tcW w:w="1008" w:type="dxa"/>
                <w:vAlign w:val="center"/>
                <w:hideMark/>
              </w:tcPr>
            </w:tcPrChange>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913694" w14:textId="77777777" w:rsidTr="00E419CD">
        <w:trPr>
          <w:trHeight w:val="180"/>
          <w:trPrChange w:id="10246" w:author="Brian Bohman" w:date="2021-10-27T05:58:00Z">
            <w:trPr>
              <w:trHeight w:val="180"/>
            </w:trPr>
          </w:trPrChange>
        </w:trPr>
        <w:tc>
          <w:tcPr>
            <w:tcW w:w="360" w:type="dxa"/>
            <w:vAlign w:val="center"/>
            <w:hideMark/>
            <w:tcPrChange w:id="10247" w:author="Brian Bohman" w:date="2021-10-27T05:58:00Z">
              <w:tcPr>
                <w:tcW w:w="360" w:type="dxa"/>
                <w:vAlign w:val="center"/>
                <w:hideMark/>
              </w:tcPr>
            </w:tcPrChange>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Change w:id="10248" w:author="Brian Bohman" w:date="2021-10-27T05:58:00Z">
              <w:tcPr>
                <w:tcW w:w="864" w:type="dxa"/>
                <w:vAlign w:val="center"/>
                <w:hideMark/>
              </w:tcPr>
            </w:tcPrChange>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49" w:author="Brian Bohman" w:date="2021-10-27T05:58:00Z">
              <w:tcPr>
                <w:tcW w:w="1152" w:type="dxa"/>
                <w:vAlign w:val="center"/>
                <w:hideMark/>
              </w:tcPr>
            </w:tcPrChange>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250" w:author="Brian Bohman" w:date="2021-10-27T05:58:00Z">
              <w:tcPr>
                <w:tcW w:w="504" w:type="dxa"/>
                <w:vAlign w:val="center"/>
                <w:hideMark/>
              </w:tcPr>
            </w:tcPrChange>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251" w:author="Brian Bohman" w:date="2021-10-27T05:58:00Z">
              <w:tcPr>
                <w:tcW w:w="1008" w:type="dxa"/>
                <w:vAlign w:val="center"/>
                <w:hideMark/>
              </w:tcPr>
            </w:tcPrChange>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252" w:author="Brian Bohman" w:date="2021-10-27T05:58:00Z">
              <w:tcPr>
                <w:tcW w:w="1008" w:type="dxa"/>
                <w:vAlign w:val="center"/>
                <w:hideMark/>
              </w:tcPr>
            </w:tcPrChange>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53" w:author="Brian Bohman" w:date="2021-10-27T05:58:00Z">
              <w:tcPr>
                <w:tcW w:w="720" w:type="dxa"/>
                <w:vAlign w:val="center"/>
                <w:hideMark/>
              </w:tcPr>
            </w:tcPrChange>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254" w:author="Brian Bohman" w:date="2021-10-27T05:58:00Z">
              <w:tcPr>
                <w:tcW w:w="1008" w:type="dxa"/>
                <w:vAlign w:val="center"/>
                <w:hideMark/>
              </w:tcPr>
            </w:tcPrChange>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55" w:author="Brian Bohman" w:date="2021-10-27T05:58:00Z">
              <w:tcPr>
                <w:tcW w:w="1152" w:type="dxa"/>
                <w:vAlign w:val="center"/>
                <w:hideMark/>
              </w:tcPr>
            </w:tcPrChange>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256" w:author="Brian Bohman" w:date="2021-10-27T05:58:00Z">
              <w:tcPr>
                <w:tcW w:w="1008" w:type="dxa"/>
                <w:vAlign w:val="center"/>
                <w:hideMark/>
              </w:tcPr>
            </w:tcPrChange>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0BF556D2" w14:textId="77777777" w:rsidTr="00E419CD">
        <w:trPr>
          <w:trHeight w:val="165"/>
          <w:trPrChange w:id="10257" w:author="Brian Bohman" w:date="2021-10-27T05:58:00Z">
            <w:trPr>
              <w:trHeight w:val="165"/>
            </w:trPr>
          </w:trPrChange>
        </w:trPr>
        <w:tc>
          <w:tcPr>
            <w:tcW w:w="360" w:type="dxa"/>
            <w:vAlign w:val="center"/>
            <w:hideMark/>
            <w:tcPrChange w:id="10258" w:author="Brian Bohman" w:date="2021-10-27T05:58:00Z">
              <w:tcPr>
                <w:tcW w:w="360" w:type="dxa"/>
                <w:vAlign w:val="center"/>
                <w:hideMark/>
              </w:tcPr>
            </w:tcPrChange>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Change w:id="10259" w:author="Brian Bohman" w:date="2021-10-27T05:58:00Z">
              <w:tcPr>
                <w:tcW w:w="864" w:type="dxa"/>
                <w:vAlign w:val="center"/>
                <w:hideMark/>
              </w:tcPr>
            </w:tcPrChange>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60" w:author="Brian Bohman" w:date="2021-10-27T05:58:00Z">
              <w:tcPr>
                <w:tcW w:w="1152" w:type="dxa"/>
                <w:vAlign w:val="center"/>
                <w:hideMark/>
              </w:tcPr>
            </w:tcPrChange>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261" w:author="Brian Bohman" w:date="2021-10-27T05:58:00Z">
              <w:tcPr>
                <w:tcW w:w="504" w:type="dxa"/>
                <w:vAlign w:val="center"/>
                <w:hideMark/>
              </w:tcPr>
            </w:tcPrChange>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262" w:author="Brian Bohman" w:date="2021-10-27T05:58:00Z">
              <w:tcPr>
                <w:tcW w:w="1008" w:type="dxa"/>
                <w:vAlign w:val="center"/>
                <w:hideMark/>
              </w:tcPr>
            </w:tcPrChange>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263" w:author="Brian Bohman" w:date="2021-10-27T05:58:00Z">
              <w:tcPr>
                <w:tcW w:w="1008" w:type="dxa"/>
                <w:vAlign w:val="center"/>
                <w:hideMark/>
              </w:tcPr>
            </w:tcPrChange>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64" w:author="Brian Bohman" w:date="2021-10-27T05:58:00Z">
              <w:tcPr>
                <w:tcW w:w="720" w:type="dxa"/>
                <w:vAlign w:val="center"/>
                <w:hideMark/>
              </w:tcPr>
            </w:tcPrChange>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265" w:author="Brian Bohman" w:date="2021-10-27T05:58:00Z">
              <w:tcPr>
                <w:tcW w:w="1008" w:type="dxa"/>
                <w:vAlign w:val="center"/>
                <w:hideMark/>
              </w:tcPr>
            </w:tcPrChange>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266" w:author="Brian Bohman" w:date="2021-10-27T05:58:00Z">
              <w:tcPr>
                <w:tcW w:w="1152" w:type="dxa"/>
                <w:vAlign w:val="center"/>
                <w:hideMark/>
              </w:tcPr>
            </w:tcPrChange>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440" w:type="dxa"/>
            <w:vAlign w:val="center"/>
            <w:hideMark/>
            <w:tcPrChange w:id="10267" w:author="Brian Bohman" w:date="2021-10-27T05:58:00Z">
              <w:tcPr>
                <w:tcW w:w="1008" w:type="dxa"/>
                <w:vAlign w:val="center"/>
                <w:hideMark/>
              </w:tcPr>
            </w:tcPrChange>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04BC9453" w14:textId="77777777" w:rsidTr="00E419CD">
        <w:trPr>
          <w:trHeight w:val="165"/>
          <w:trPrChange w:id="10268" w:author="Brian Bohman" w:date="2021-10-27T05:58:00Z">
            <w:trPr>
              <w:trHeight w:val="165"/>
            </w:trPr>
          </w:trPrChange>
        </w:trPr>
        <w:tc>
          <w:tcPr>
            <w:tcW w:w="360" w:type="dxa"/>
            <w:vAlign w:val="center"/>
            <w:hideMark/>
            <w:tcPrChange w:id="10269" w:author="Brian Bohman" w:date="2021-10-27T05:58:00Z">
              <w:tcPr>
                <w:tcW w:w="360" w:type="dxa"/>
                <w:vAlign w:val="center"/>
                <w:hideMark/>
              </w:tcPr>
            </w:tcPrChange>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Change w:id="10270" w:author="Brian Bohman" w:date="2021-10-27T05:58:00Z">
              <w:tcPr>
                <w:tcW w:w="864" w:type="dxa"/>
                <w:vAlign w:val="center"/>
                <w:hideMark/>
              </w:tcPr>
            </w:tcPrChange>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71" w:author="Brian Bohman" w:date="2021-10-27T05:58:00Z">
              <w:tcPr>
                <w:tcW w:w="1152" w:type="dxa"/>
                <w:vAlign w:val="center"/>
                <w:hideMark/>
              </w:tcPr>
            </w:tcPrChange>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272" w:author="Brian Bohman" w:date="2021-10-27T05:58:00Z">
              <w:tcPr>
                <w:tcW w:w="504" w:type="dxa"/>
                <w:vAlign w:val="center"/>
                <w:hideMark/>
              </w:tcPr>
            </w:tcPrChange>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273" w:author="Brian Bohman" w:date="2021-10-27T05:58:00Z">
              <w:tcPr>
                <w:tcW w:w="1008" w:type="dxa"/>
                <w:vAlign w:val="center"/>
                <w:hideMark/>
              </w:tcPr>
            </w:tcPrChange>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274" w:author="Brian Bohman" w:date="2021-10-27T05:58:00Z">
              <w:tcPr>
                <w:tcW w:w="1008" w:type="dxa"/>
                <w:vAlign w:val="center"/>
                <w:hideMark/>
              </w:tcPr>
            </w:tcPrChange>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75" w:author="Brian Bohman" w:date="2021-10-27T05:58:00Z">
              <w:tcPr>
                <w:tcW w:w="720" w:type="dxa"/>
                <w:vAlign w:val="center"/>
                <w:hideMark/>
              </w:tcPr>
            </w:tcPrChange>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276" w:author="Brian Bohman" w:date="2021-10-27T05:58:00Z">
              <w:tcPr>
                <w:tcW w:w="1008" w:type="dxa"/>
                <w:vAlign w:val="center"/>
                <w:hideMark/>
              </w:tcPr>
            </w:tcPrChange>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77" w:author="Brian Bohman" w:date="2021-10-27T05:58:00Z">
              <w:tcPr>
                <w:tcW w:w="1152" w:type="dxa"/>
                <w:vAlign w:val="center"/>
                <w:hideMark/>
              </w:tcPr>
            </w:tcPrChange>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0278" w:author="Brian Bohman" w:date="2021-10-27T05:58:00Z">
              <w:tcPr>
                <w:tcW w:w="1008" w:type="dxa"/>
                <w:vAlign w:val="center"/>
                <w:hideMark/>
              </w:tcPr>
            </w:tcPrChange>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19CD" w:rsidRPr="009B3DCC" w14:paraId="74204C99" w14:textId="77777777" w:rsidTr="00E419CD">
        <w:trPr>
          <w:trHeight w:val="165"/>
          <w:trPrChange w:id="10279" w:author="Brian Bohman" w:date="2021-10-27T05:58:00Z">
            <w:trPr>
              <w:trHeight w:val="165"/>
            </w:trPr>
          </w:trPrChange>
        </w:trPr>
        <w:tc>
          <w:tcPr>
            <w:tcW w:w="360" w:type="dxa"/>
            <w:vAlign w:val="center"/>
            <w:hideMark/>
            <w:tcPrChange w:id="10280" w:author="Brian Bohman" w:date="2021-10-27T05:58:00Z">
              <w:tcPr>
                <w:tcW w:w="360" w:type="dxa"/>
                <w:vAlign w:val="center"/>
                <w:hideMark/>
              </w:tcPr>
            </w:tcPrChange>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Change w:id="10281" w:author="Brian Bohman" w:date="2021-10-27T05:58:00Z">
              <w:tcPr>
                <w:tcW w:w="864" w:type="dxa"/>
                <w:vAlign w:val="center"/>
                <w:hideMark/>
              </w:tcPr>
            </w:tcPrChange>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82" w:author="Brian Bohman" w:date="2021-10-27T05:58:00Z">
              <w:tcPr>
                <w:tcW w:w="1152" w:type="dxa"/>
                <w:vAlign w:val="center"/>
                <w:hideMark/>
              </w:tcPr>
            </w:tcPrChange>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283" w:author="Brian Bohman" w:date="2021-10-27T05:58:00Z">
              <w:tcPr>
                <w:tcW w:w="504" w:type="dxa"/>
                <w:vAlign w:val="center"/>
                <w:hideMark/>
              </w:tcPr>
            </w:tcPrChange>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284" w:author="Brian Bohman" w:date="2021-10-27T05:58:00Z">
              <w:tcPr>
                <w:tcW w:w="1008" w:type="dxa"/>
                <w:vAlign w:val="center"/>
                <w:hideMark/>
              </w:tcPr>
            </w:tcPrChange>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285" w:author="Brian Bohman" w:date="2021-10-27T05:58:00Z">
              <w:tcPr>
                <w:tcW w:w="1008" w:type="dxa"/>
                <w:vAlign w:val="center"/>
                <w:hideMark/>
              </w:tcPr>
            </w:tcPrChange>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86" w:author="Brian Bohman" w:date="2021-10-27T05:58:00Z">
              <w:tcPr>
                <w:tcW w:w="720" w:type="dxa"/>
                <w:vAlign w:val="center"/>
                <w:hideMark/>
              </w:tcPr>
            </w:tcPrChange>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287" w:author="Brian Bohman" w:date="2021-10-27T05:58:00Z">
              <w:tcPr>
                <w:tcW w:w="1008" w:type="dxa"/>
                <w:vAlign w:val="center"/>
                <w:hideMark/>
              </w:tcPr>
            </w:tcPrChange>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88" w:author="Brian Bohman" w:date="2021-10-27T05:58:00Z">
              <w:tcPr>
                <w:tcW w:w="1152" w:type="dxa"/>
                <w:vAlign w:val="center"/>
                <w:hideMark/>
              </w:tcPr>
            </w:tcPrChange>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440" w:type="dxa"/>
            <w:vAlign w:val="center"/>
            <w:hideMark/>
            <w:tcPrChange w:id="10289" w:author="Brian Bohman" w:date="2021-10-27T05:58:00Z">
              <w:tcPr>
                <w:tcW w:w="1008" w:type="dxa"/>
                <w:vAlign w:val="center"/>
                <w:hideMark/>
              </w:tcPr>
            </w:tcPrChange>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567A9521" w14:textId="77777777" w:rsidTr="00E419CD">
        <w:trPr>
          <w:trHeight w:val="165"/>
          <w:trPrChange w:id="10290" w:author="Brian Bohman" w:date="2021-10-27T05:58:00Z">
            <w:trPr>
              <w:trHeight w:val="165"/>
            </w:trPr>
          </w:trPrChange>
        </w:trPr>
        <w:tc>
          <w:tcPr>
            <w:tcW w:w="360" w:type="dxa"/>
            <w:vAlign w:val="center"/>
            <w:hideMark/>
            <w:tcPrChange w:id="10291" w:author="Brian Bohman" w:date="2021-10-27T05:58:00Z">
              <w:tcPr>
                <w:tcW w:w="360" w:type="dxa"/>
                <w:vAlign w:val="center"/>
                <w:hideMark/>
              </w:tcPr>
            </w:tcPrChange>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Change w:id="10292" w:author="Brian Bohman" w:date="2021-10-27T05:58:00Z">
              <w:tcPr>
                <w:tcW w:w="864" w:type="dxa"/>
                <w:vAlign w:val="center"/>
                <w:hideMark/>
              </w:tcPr>
            </w:tcPrChange>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93" w:author="Brian Bohman" w:date="2021-10-27T05:58:00Z">
              <w:tcPr>
                <w:tcW w:w="1152" w:type="dxa"/>
                <w:vAlign w:val="center"/>
                <w:hideMark/>
              </w:tcPr>
            </w:tcPrChange>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294" w:author="Brian Bohman" w:date="2021-10-27T05:58:00Z">
              <w:tcPr>
                <w:tcW w:w="504" w:type="dxa"/>
                <w:vAlign w:val="center"/>
                <w:hideMark/>
              </w:tcPr>
            </w:tcPrChange>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295" w:author="Brian Bohman" w:date="2021-10-27T05:58:00Z">
              <w:tcPr>
                <w:tcW w:w="1008" w:type="dxa"/>
                <w:vAlign w:val="center"/>
                <w:hideMark/>
              </w:tcPr>
            </w:tcPrChange>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296" w:author="Brian Bohman" w:date="2021-10-27T05:58:00Z">
              <w:tcPr>
                <w:tcW w:w="1008" w:type="dxa"/>
                <w:vAlign w:val="center"/>
                <w:hideMark/>
              </w:tcPr>
            </w:tcPrChange>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97" w:author="Brian Bohman" w:date="2021-10-27T05:58:00Z">
              <w:tcPr>
                <w:tcW w:w="720" w:type="dxa"/>
                <w:vAlign w:val="center"/>
                <w:hideMark/>
              </w:tcPr>
            </w:tcPrChange>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298" w:author="Brian Bohman" w:date="2021-10-27T05:58:00Z">
              <w:tcPr>
                <w:tcW w:w="1008" w:type="dxa"/>
                <w:vAlign w:val="center"/>
                <w:hideMark/>
              </w:tcPr>
            </w:tcPrChange>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99" w:author="Brian Bohman" w:date="2021-10-27T05:58:00Z">
              <w:tcPr>
                <w:tcW w:w="1152" w:type="dxa"/>
                <w:vAlign w:val="center"/>
                <w:hideMark/>
              </w:tcPr>
            </w:tcPrChange>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440" w:type="dxa"/>
            <w:vAlign w:val="center"/>
            <w:hideMark/>
            <w:tcPrChange w:id="10300" w:author="Brian Bohman" w:date="2021-10-27T05:58:00Z">
              <w:tcPr>
                <w:tcW w:w="1008" w:type="dxa"/>
                <w:vAlign w:val="center"/>
                <w:hideMark/>
              </w:tcPr>
            </w:tcPrChange>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ECB0039" w14:textId="77777777" w:rsidTr="00E419CD">
        <w:trPr>
          <w:trHeight w:val="165"/>
          <w:trPrChange w:id="10301" w:author="Brian Bohman" w:date="2021-10-27T05:58:00Z">
            <w:trPr>
              <w:trHeight w:val="165"/>
            </w:trPr>
          </w:trPrChange>
        </w:trPr>
        <w:tc>
          <w:tcPr>
            <w:tcW w:w="360" w:type="dxa"/>
            <w:vAlign w:val="center"/>
            <w:hideMark/>
            <w:tcPrChange w:id="10302" w:author="Brian Bohman" w:date="2021-10-27T05:58:00Z">
              <w:tcPr>
                <w:tcW w:w="360" w:type="dxa"/>
                <w:vAlign w:val="center"/>
                <w:hideMark/>
              </w:tcPr>
            </w:tcPrChange>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Change w:id="10303" w:author="Brian Bohman" w:date="2021-10-27T05:58:00Z">
              <w:tcPr>
                <w:tcW w:w="864" w:type="dxa"/>
                <w:vAlign w:val="center"/>
                <w:hideMark/>
              </w:tcPr>
            </w:tcPrChange>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04" w:author="Brian Bohman" w:date="2021-10-27T05:58:00Z">
              <w:tcPr>
                <w:tcW w:w="1152" w:type="dxa"/>
                <w:vAlign w:val="center"/>
                <w:hideMark/>
              </w:tcPr>
            </w:tcPrChange>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305" w:author="Brian Bohman" w:date="2021-10-27T05:58:00Z">
              <w:tcPr>
                <w:tcW w:w="504" w:type="dxa"/>
                <w:vAlign w:val="center"/>
                <w:hideMark/>
              </w:tcPr>
            </w:tcPrChange>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306" w:author="Brian Bohman" w:date="2021-10-27T05:58:00Z">
              <w:tcPr>
                <w:tcW w:w="1008" w:type="dxa"/>
                <w:vAlign w:val="center"/>
                <w:hideMark/>
              </w:tcPr>
            </w:tcPrChange>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307" w:author="Brian Bohman" w:date="2021-10-27T05:58:00Z">
              <w:tcPr>
                <w:tcW w:w="1008" w:type="dxa"/>
                <w:vAlign w:val="center"/>
                <w:hideMark/>
              </w:tcPr>
            </w:tcPrChange>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08" w:author="Brian Bohman" w:date="2021-10-27T05:58:00Z">
              <w:tcPr>
                <w:tcW w:w="720" w:type="dxa"/>
                <w:vAlign w:val="center"/>
                <w:hideMark/>
              </w:tcPr>
            </w:tcPrChange>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309" w:author="Brian Bohman" w:date="2021-10-27T05:58:00Z">
              <w:tcPr>
                <w:tcW w:w="1008" w:type="dxa"/>
                <w:vAlign w:val="center"/>
                <w:hideMark/>
              </w:tcPr>
            </w:tcPrChange>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310" w:author="Brian Bohman" w:date="2021-10-27T05:58:00Z">
              <w:tcPr>
                <w:tcW w:w="1152" w:type="dxa"/>
                <w:vAlign w:val="center"/>
                <w:hideMark/>
              </w:tcPr>
            </w:tcPrChange>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440" w:type="dxa"/>
            <w:vAlign w:val="center"/>
            <w:hideMark/>
            <w:tcPrChange w:id="10311" w:author="Brian Bohman" w:date="2021-10-27T05:58:00Z">
              <w:tcPr>
                <w:tcW w:w="1008" w:type="dxa"/>
                <w:vAlign w:val="center"/>
                <w:hideMark/>
              </w:tcPr>
            </w:tcPrChange>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62AE60C" w14:textId="77777777" w:rsidTr="00E419CD">
        <w:trPr>
          <w:trHeight w:val="165"/>
          <w:trPrChange w:id="10312" w:author="Brian Bohman" w:date="2021-10-27T05:58:00Z">
            <w:trPr>
              <w:trHeight w:val="165"/>
            </w:trPr>
          </w:trPrChange>
        </w:trPr>
        <w:tc>
          <w:tcPr>
            <w:tcW w:w="360" w:type="dxa"/>
            <w:vAlign w:val="center"/>
            <w:hideMark/>
            <w:tcPrChange w:id="10313" w:author="Brian Bohman" w:date="2021-10-27T05:58:00Z">
              <w:tcPr>
                <w:tcW w:w="360" w:type="dxa"/>
                <w:vAlign w:val="center"/>
                <w:hideMark/>
              </w:tcPr>
            </w:tcPrChange>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Change w:id="10314" w:author="Brian Bohman" w:date="2021-10-27T05:58:00Z">
              <w:tcPr>
                <w:tcW w:w="864" w:type="dxa"/>
                <w:vAlign w:val="center"/>
                <w:hideMark/>
              </w:tcPr>
            </w:tcPrChange>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15" w:author="Brian Bohman" w:date="2021-10-27T05:58:00Z">
              <w:tcPr>
                <w:tcW w:w="1152" w:type="dxa"/>
                <w:vAlign w:val="center"/>
                <w:hideMark/>
              </w:tcPr>
            </w:tcPrChange>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16" w:author="Brian Bohman" w:date="2021-10-27T05:58:00Z">
              <w:tcPr>
                <w:tcW w:w="504" w:type="dxa"/>
                <w:vAlign w:val="center"/>
                <w:hideMark/>
              </w:tcPr>
            </w:tcPrChange>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317" w:author="Brian Bohman" w:date="2021-10-27T05:58:00Z">
              <w:tcPr>
                <w:tcW w:w="1008" w:type="dxa"/>
                <w:vAlign w:val="center"/>
                <w:hideMark/>
              </w:tcPr>
            </w:tcPrChange>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318" w:author="Brian Bohman" w:date="2021-10-27T05:58:00Z">
              <w:tcPr>
                <w:tcW w:w="1008" w:type="dxa"/>
                <w:vAlign w:val="center"/>
                <w:hideMark/>
              </w:tcPr>
            </w:tcPrChange>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19" w:author="Brian Bohman" w:date="2021-10-27T05:58:00Z">
              <w:tcPr>
                <w:tcW w:w="720" w:type="dxa"/>
                <w:vAlign w:val="center"/>
                <w:hideMark/>
              </w:tcPr>
            </w:tcPrChange>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20" w:author="Brian Bohman" w:date="2021-10-27T05:58:00Z">
              <w:tcPr>
                <w:tcW w:w="1008" w:type="dxa"/>
                <w:vAlign w:val="center"/>
                <w:hideMark/>
              </w:tcPr>
            </w:tcPrChange>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21" w:author="Brian Bohman" w:date="2021-10-27T05:58:00Z">
              <w:tcPr>
                <w:tcW w:w="1152" w:type="dxa"/>
                <w:vAlign w:val="center"/>
                <w:hideMark/>
              </w:tcPr>
            </w:tcPrChange>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10322" w:author="Brian Bohman" w:date="2021-10-27T05:58:00Z">
              <w:tcPr>
                <w:tcW w:w="1008" w:type="dxa"/>
                <w:vAlign w:val="center"/>
                <w:hideMark/>
              </w:tcPr>
            </w:tcPrChange>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19CD" w:rsidRPr="009B3DCC" w14:paraId="1BD8D2A2" w14:textId="77777777" w:rsidTr="00E419CD">
        <w:trPr>
          <w:trHeight w:val="165"/>
          <w:trPrChange w:id="10323" w:author="Brian Bohman" w:date="2021-10-27T05:58:00Z">
            <w:trPr>
              <w:trHeight w:val="165"/>
            </w:trPr>
          </w:trPrChange>
        </w:trPr>
        <w:tc>
          <w:tcPr>
            <w:tcW w:w="360" w:type="dxa"/>
            <w:vAlign w:val="center"/>
            <w:hideMark/>
            <w:tcPrChange w:id="10324" w:author="Brian Bohman" w:date="2021-10-27T05:58:00Z">
              <w:tcPr>
                <w:tcW w:w="360" w:type="dxa"/>
                <w:vAlign w:val="center"/>
                <w:hideMark/>
              </w:tcPr>
            </w:tcPrChange>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Change w:id="10325" w:author="Brian Bohman" w:date="2021-10-27T05:58:00Z">
              <w:tcPr>
                <w:tcW w:w="864" w:type="dxa"/>
                <w:vAlign w:val="center"/>
                <w:hideMark/>
              </w:tcPr>
            </w:tcPrChange>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26" w:author="Brian Bohman" w:date="2021-10-27T05:58:00Z">
              <w:tcPr>
                <w:tcW w:w="1152" w:type="dxa"/>
                <w:vAlign w:val="center"/>
                <w:hideMark/>
              </w:tcPr>
            </w:tcPrChange>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27" w:author="Brian Bohman" w:date="2021-10-27T05:58:00Z">
              <w:tcPr>
                <w:tcW w:w="504" w:type="dxa"/>
                <w:vAlign w:val="center"/>
                <w:hideMark/>
              </w:tcPr>
            </w:tcPrChange>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328" w:author="Brian Bohman" w:date="2021-10-27T05:58:00Z">
              <w:tcPr>
                <w:tcW w:w="1008" w:type="dxa"/>
                <w:vAlign w:val="center"/>
                <w:hideMark/>
              </w:tcPr>
            </w:tcPrChange>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329" w:author="Brian Bohman" w:date="2021-10-27T05:58:00Z">
              <w:tcPr>
                <w:tcW w:w="1008" w:type="dxa"/>
                <w:vAlign w:val="center"/>
                <w:hideMark/>
              </w:tcPr>
            </w:tcPrChange>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30" w:author="Brian Bohman" w:date="2021-10-27T05:58:00Z">
              <w:tcPr>
                <w:tcW w:w="720" w:type="dxa"/>
                <w:vAlign w:val="center"/>
                <w:hideMark/>
              </w:tcPr>
            </w:tcPrChange>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31" w:author="Brian Bohman" w:date="2021-10-27T05:58:00Z">
              <w:tcPr>
                <w:tcW w:w="1008" w:type="dxa"/>
                <w:vAlign w:val="center"/>
                <w:hideMark/>
              </w:tcPr>
            </w:tcPrChange>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32" w:author="Brian Bohman" w:date="2021-10-27T05:58:00Z">
              <w:tcPr>
                <w:tcW w:w="1152" w:type="dxa"/>
                <w:vAlign w:val="center"/>
                <w:hideMark/>
              </w:tcPr>
            </w:tcPrChange>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10333" w:author="Brian Bohman" w:date="2021-10-27T05:58:00Z">
              <w:tcPr>
                <w:tcW w:w="1008" w:type="dxa"/>
                <w:vAlign w:val="center"/>
                <w:hideMark/>
              </w:tcPr>
            </w:tcPrChange>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1E44C106" w14:textId="77777777" w:rsidTr="00E419CD">
        <w:trPr>
          <w:trHeight w:val="165"/>
          <w:trPrChange w:id="10334" w:author="Brian Bohman" w:date="2021-10-27T05:58:00Z">
            <w:trPr>
              <w:trHeight w:val="165"/>
            </w:trPr>
          </w:trPrChange>
        </w:trPr>
        <w:tc>
          <w:tcPr>
            <w:tcW w:w="360" w:type="dxa"/>
            <w:vAlign w:val="center"/>
            <w:hideMark/>
            <w:tcPrChange w:id="10335" w:author="Brian Bohman" w:date="2021-10-27T05:58:00Z">
              <w:tcPr>
                <w:tcW w:w="360" w:type="dxa"/>
                <w:vAlign w:val="center"/>
                <w:hideMark/>
              </w:tcPr>
            </w:tcPrChange>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Change w:id="10336" w:author="Brian Bohman" w:date="2021-10-27T05:58:00Z">
              <w:tcPr>
                <w:tcW w:w="864" w:type="dxa"/>
                <w:vAlign w:val="center"/>
                <w:hideMark/>
              </w:tcPr>
            </w:tcPrChange>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37" w:author="Brian Bohman" w:date="2021-10-27T05:58:00Z">
              <w:tcPr>
                <w:tcW w:w="1152" w:type="dxa"/>
                <w:vAlign w:val="center"/>
                <w:hideMark/>
              </w:tcPr>
            </w:tcPrChange>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38" w:author="Brian Bohman" w:date="2021-10-27T05:58:00Z">
              <w:tcPr>
                <w:tcW w:w="504" w:type="dxa"/>
                <w:vAlign w:val="center"/>
                <w:hideMark/>
              </w:tcPr>
            </w:tcPrChange>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339" w:author="Brian Bohman" w:date="2021-10-27T05:58:00Z">
              <w:tcPr>
                <w:tcW w:w="1008" w:type="dxa"/>
                <w:vAlign w:val="center"/>
                <w:hideMark/>
              </w:tcPr>
            </w:tcPrChange>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340" w:author="Brian Bohman" w:date="2021-10-27T05:58:00Z">
              <w:tcPr>
                <w:tcW w:w="1008" w:type="dxa"/>
                <w:vAlign w:val="center"/>
                <w:hideMark/>
              </w:tcPr>
            </w:tcPrChange>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41" w:author="Brian Bohman" w:date="2021-10-27T05:58:00Z">
              <w:tcPr>
                <w:tcW w:w="720" w:type="dxa"/>
                <w:vAlign w:val="center"/>
                <w:hideMark/>
              </w:tcPr>
            </w:tcPrChange>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42" w:author="Brian Bohman" w:date="2021-10-27T05:58:00Z">
              <w:tcPr>
                <w:tcW w:w="1008" w:type="dxa"/>
                <w:vAlign w:val="center"/>
                <w:hideMark/>
              </w:tcPr>
            </w:tcPrChange>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43" w:author="Brian Bohman" w:date="2021-10-27T05:58:00Z">
              <w:tcPr>
                <w:tcW w:w="1152" w:type="dxa"/>
                <w:vAlign w:val="center"/>
                <w:hideMark/>
              </w:tcPr>
            </w:tcPrChange>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440" w:type="dxa"/>
            <w:vAlign w:val="center"/>
            <w:hideMark/>
            <w:tcPrChange w:id="10344" w:author="Brian Bohman" w:date="2021-10-27T05:58:00Z">
              <w:tcPr>
                <w:tcW w:w="1008" w:type="dxa"/>
                <w:vAlign w:val="center"/>
                <w:hideMark/>
              </w:tcPr>
            </w:tcPrChange>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5AA90906" w14:textId="77777777" w:rsidTr="00E419CD">
        <w:trPr>
          <w:trHeight w:val="165"/>
          <w:trPrChange w:id="10345" w:author="Brian Bohman" w:date="2021-10-27T05:58:00Z">
            <w:trPr>
              <w:trHeight w:val="165"/>
            </w:trPr>
          </w:trPrChange>
        </w:trPr>
        <w:tc>
          <w:tcPr>
            <w:tcW w:w="360" w:type="dxa"/>
            <w:vAlign w:val="center"/>
            <w:hideMark/>
            <w:tcPrChange w:id="10346" w:author="Brian Bohman" w:date="2021-10-27T05:58:00Z">
              <w:tcPr>
                <w:tcW w:w="360" w:type="dxa"/>
                <w:vAlign w:val="center"/>
                <w:hideMark/>
              </w:tcPr>
            </w:tcPrChange>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Change w:id="10347" w:author="Brian Bohman" w:date="2021-10-27T05:58:00Z">
              <w:tcPr>
                <w:tcW w:w="864" w:type="dxa"/>
                <w:vAlign w:val="center"/>
                <w:hideMark/>
              </w:tcPr>
            </w:tcPrChange>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48" w:author="Brian Bohman" w:date="2021-10-27T05:58:00Z">
              <w:tcPr>
                <w:tcW w:w="1152" w:type="dxa"/>
                <w:vAlign w:val="center"/>
                <w:hideMark/>
              </w:tcPr>
            </w:tcPrChange>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49" w:author="Brian Bohman" w:date="2021-10-27T05:58:00Z">
              <w:tcPr>
                <w:tcW w:w="504" w:type="dxa"/>
                <w:vAlign w:val="center"/>
                <w:hideMark/>
              </w:tcPr>
            </w:tcPrChange>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350" w:author="Brian Bohman" w:date="2021-10-27T05:58:00Z">
              <w:tcPr>
                <w:tcW w:w="1008" w:type="dxa"/>
                <w:vAlign w:val="center"/>
                <w:hideMark/>
              </w:tcPr>
            </w:tcPrChange>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351" w:author="Brian Bohman" w:date="2021-10-27T05:58:00Z">
              <w:tcPr>
                <w:tcW w:w="1008" w:type="dxa"/>
                <w:vAlign w:val="center"/>
                <w:hideMark/>
              </w:tcPr>
            </w:tcPrChange>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52" w:author="Brian Bohman" w:date="2021-10-27T05:58:00Z">
              <w:tcPr>
                <w:tcW w:w="720" w:type="dxa"/>
                <w:vAlign w:val="center"/>
                <w:hideMark/>
              </w:tcPr>
            </w:tcPrChange>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53" w:author="Brian Bohman" w:date="2021-10-27T05:58:00Z">
              <w:tcPr>
                <w:tcW w:w="1008" w:type="dxa"/>
                <w:vAlign w:val="center"/>
                <w:hideMark/>
              </w:tcPr>
            </w:tcPrChange>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54" w:author="Brian Bohman" w:date="2021-10-27T05:58:00Z">
              <w:tcPr>
                <w:tcW w:w="1152" w:type="dxa"/>
                <w:vAlign w:val="center"/>
                <w:hideMark/>
              </w:tcPr>
            </w:tcPrChange>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440" w:type="dxa"/>
            <w:vAlign w:val="center"/>
            <w:hideMark/>
            <w:tcPrChange w:id="10355" w:author="Brian Bohman" w:date="2021-10-27T05:58:00Z">
              <w:tcPr>
                <w:tcW w:w="1008" w:type="dxa"/>
                <w:vAlign w:val="center"/>
                <w:hideMark/>
              </w:tcPr>
            </w:tcPrChange>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2BEA11DA" w14:textId="77777777" w:rsidTr="00E419CD">
        <w:trPr>
          <w:trHeight w:val="165"/>
          <w:trPrChange w:id="10356" w:author="Brian Bohman" w:date="2021-10-27T05:58:00Z">
            <w:trPr>
              <w:trHeight w:val="165"/>
            </w:trPr>
          </w:trPrChange>
        </w:trPr>
        <w:tc>
          <w:tcPr>
            <w:tcW w:w="360" w:type="dxa"/>
            <w:vAlign w:val="center"/>
            <w:hideMark/>
            <w:tcPrChange w:id="10357" w:author="Brian Bohman" w:date="2021-10-27T05:58:00Z">
              <w:tcPr>
                <w:tcW w:w="360" w:type="dxa"/>
                <w:vAlign w:val="center"/>
                <w:hideMark/>
              </w:tcPr>
            </w:tcPrChange>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Change w:id="10358" w:author="Brian Bohman" w:date="2021-10-27T05:58:00Z">
              <w:tcPr>
                <w:tcW w:w="864" w:type="dxa"/>
                <w:vAlign w:val="center"/>
                <w:hideMark/>
              </w:tcPr>
            </w:tcPrChange>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59" w:author="Brian Bohman" w:date="2021-10-27T05:58:00Z">
              <w:tcPr>
                <w:tcW w:w="1152" w:type="dxa"/>
                <w:vAlign w:val="center"/>
                <w:hideMark/>
              </w:tcPr>
            </w:tcPrChange>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60" w:author="Brian Bohman" w:date="2021-10-27T05:58:00Z">
              <w:tcPr>
                <w:tcW w:w="504" w:type="dxa"/>
                <w:vAlign w:val="center"/>
                <w:hideMark/>
              </w:tcPr>
            </w:tcPrChange>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361" w:author="Brian Bohman" w:date="2021-10-27T05:58:00Z">
              <w:tcPr>
                <w:tcW w:w="1008" w:type="dxa"/>
                <w:vAlign w:val="center"/>
                <w:hideMark/>
              </w:tcPr>
            </w:tcPrChange>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362" w:author="Brian Bohman" w:date="2021-10-27T05:58:00Z">
              <w:tcPr>
                <w:tcW w:w="1008" w:type="dxa"/>
                <w:vAlign w:val="center"/>
                <w:hideMark/>
              </w:tcPr>
            </w:tcPrChange>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63" w:author="Brian Bohman" w:date="2021-10-27T05:58:00Z">
              <w:tcPr>
                <w:tcW w:w="720" w:type="dxa"/>
                <w:vAlign w:val="center"/>
                <w:hideMark/>
              </w:tcPr>
            </w:tcPrChange>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64" w:author="Brian Bohman" w:date="2021-10-27T05:58:00Z">
              <w:tcPr>
                <w:tcW w:w="1008" w:type="dxa"/>
                <w:vAlign w:val="center"/>
                <w:hideMark/>
              </w:tcPr>
            </w:tcPrChange>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365" w:author="Brian Bohman" w:date="2021-10-27T05:58:00Z">
              <w:tcPr>
                <w:tcW w:w="1152" w:type="dxa"/>
                <w:vAlign w:val="center"/>
                <w:hideMark/>
              </w:tcPr>
            </w:tcPrChange>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440" w:type="dxa"/>
            <w:vAlign w:val="center"/>
            <w:hideMark/>
            <w:tcPrChange w:id="10366" w:author="Brian Bohman" w:date="2021-10-27T05:58:00Z">
              <w:tcPr>
                <w:tcW w:w="1008" w:type="dxa"/>
                <w:vAlign w:val="center"/>
                <w:hideMark/>
              </w:tcPr>
            </w:tcPrChange>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8F22A60" w14:textId="77777777" w:rsidTr="00E419CD">
        <w:trPr>
          <w:trHeight w:val="165"/>
          <w:trPrChange w:id="10367" w:author="Brian Bohman" w:date="2021-10-27T05:58:00Z">
            <w:trPr>
              <w:trHeight w:val="165"/>
            </w:trPr>
          </w:trPrChange>
        </w:trPr>
        <w:tc>
          <w:tcPr>
            <w:tcW w:w="360" w:type="dxa"/>
            <w:vAlign w:val="center"/>
            <w:hideMark/>
            <w:tcPrChange w:id="10368" w:author="Brian Bohman" w:date="2021-10-27T05:58:00Z">
              <w:tcPr>
                <w:tcW w:w="360" w:type="dxa"/>
                <w:vAlign w:val="center"/>
                <w:hideMark/>
              </w:tcPr>
            </w:tcPrChange>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Change w:id="10369" w:author="Brian Bohman" w:date="2021-10-27T05:58:00Z">
              <w:tcPr>
                <w:tcW w:w="864" w:type="dxa"/>
                <w:vAlign w:val="center"/>
                <w:hideMark/>
              </w:tcPr>
            </w:tcPrChange>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70" w:author="Brian Bohman" w:date="2021-10-27T05:58:00Z">
              <w:tcPr>
                <w:tcW w:w="1152" w:type="dxa"/>
                <w:vAlign w:val="center"/>
                <w:hideMark/>
              </w:tcPr>
            </w:tcPrChange>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71" w:author="Brian Bohman" w:date="2021-10-27T05:58:00Z">
              <w:tcPr>
                <w:tcW w:w="504" w:type="dxa"/>
                <w:vAlign w:val="center"/>
                <w:hideMark/>
              </w:tcPr>
            </w:tcPrChange>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372" w:author="Brian Bohman" w:date="2021-10-27T05:58:00Z">
              <w:tcPr>
                <w:tcW w:w="1008" w:type="dxa"/>
                <w:vAlign w:val="center"/>
                <w:hideMark/>
              </w:tcPr>
            </w:tcPrChange>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373" w:author="Brian Bohman" w:date="2021-10-27T05:58:00Z">
              <w:tcPr>
                <w:tcW w:w="1008" w:type="dxa"/>
                <w:vAlign w:val="center"/>
                <w:hideMark/>
              </w:tcPr>
            </w:tcPrChange>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74" w:author="Brian Bohman" w:date="2021-10-27T05:58:00Z">
              <w:tcPr>
                <w:tcW w:w="720" w:type="dxa"/>
                <w:vAlign w:val="center"/>
                <w:hideMark/>
              </w:tcPr>
            </w:tcPrChange>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75" w:author="Brian Bohman" w:date="2021-10-27T05:58:00Z">
              <w:tcPr>
                <w:tcW w:w="1008" w:type="dxa"/>
                <w:vAlign w:val="center"/>
                <w:hideMark/>
              </w:tcPr>
            </w:tcPrChange>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76" w:author="Brian Bohman" w:date="2021-10-27T05:58:00Z">
              <w:tcPr>
                <w:tcW w:w="1152" w:type="dxa"/>
                <w:vAlign w:val="center"/>
                <w:hideMark/>
              </w:tcPr>
            </w:tcPrChange>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10377" w:author="Brian Bohman" w:date="2021-10-27T05:58:00Z">
              <w:tcPr>
                <w:tcW w:w="1008" w:type="dxa"/>
                <w:vAlign w:val="center"/>
                <w:hideMark/>
              </w:tcPr>
            </w:tcPrChange>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388E0847" w14:textId="77777777" w:rsidTr="00E419CD">
        <w:trPr>
          <w:trHeight w:val="165"/>
          <w:trPrChange w:id="10378" w:author="Brian Bohman" w:date="2021-10-27T05:58:00Z">
            <w:trPr>
              <w:trHeight w:val="165"/>
            </w:trPr>
          </w:trPrChange>
        </w:trPr>
        <w:tc>
          <w:tcPr>
            <w:tcW w:w="360" w:type="dxa"/>
            <w:vAlign w:val="center"/>
            <w:hideMark/>
            <w:tcPrChange w:id="10379" w:author="Brian Bohman" w:date="2021-10-27T05:58:00Z">
              <w:tcPr>
                <w:tcW w:w="360" w:type="dxa"/>
                <w:vAlign w:val="center"/>
                <w:hideMark/>
              </w:tcPr>
            </w:tcPrChange>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Change w:id="10380" w:author="Brian Bohman" w:date="2021-10-27T05:58:00Z">
              <w:tcPr>
                <w:tcW w:w="864" w:type="dxa"/>
                <w:vAlign w:val="center"/>
                <w:hideMark/>
              </w:tcPr>
            </w:tcPrChange>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81" w:author="Brian Bohman" w:date="2021-10-27T05:58:00Z">
              <w:tcPr>
                <w:tcW w:w="1152" w:type="dxa"/>
                <w:vAlign w:val="center"/>
                <w:hideMark/>
              </w:tcPr>
            </w:tcPrChange>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82" w:author="Brian Bohman" w:date="2021-10-27T05:58:00Z">
              <w:tcPr>
                <w:tcW w:w="504" w:type="dxa"/>
                <w:vAlign w:val="center"/>
                <w:hideMark/>
              </w:tcPr>
            </w:tcPrChange>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383" w:author="Brian Bohman" w:date="2021-10-27T05:58:00Z">
              <w:tcPr>
                <w:tcW w:w="1008" w:type="dxa"/>
                <w:vAlign w:val="center"/>
                <w:hideMark/>
              </w:tcPr>
            </w:tcPrChange>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384" w:author="Brian Bohman" w:date="2021-10-27T05:58:00Z">
              <w:tcPr>
                <w:tcW w:w="1008" w:type="dxa"/>
                <w:vAlign w:val="center"/>
                <w:hideMark/>
              </w:tcPr>
            </w:tcPrChange>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85" w:author="Brian Bohman" w:date="2021-10-27T05:58:00Z">
              <w:tcPr>
                <w:tcW w:w="720" w:type="dxa"/>
                <w:vAlign w:val="center"/>
                <w:hideMark/>
              </w:tcPr>
            </w:tcPrChange>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86" w:author="Brian Bohman" w:date="2021-10-27T05:58:00Z">
              <w:tcPr>
                <w:tcW w:w="1008" w:type="dxa"/>
                <w:vAlign w:val="center"/>
                <w:hideMark/>
              </w:tcPr>
            </w:tcPrChange>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87" w:author="Brian Bohman" w:date="2021-10-27T05:58:00Z">
              <w:tcPr>
                <w:tcW w:w="1152" w:type="dxa"/>
                <w:vAlign w:val="center"/>
                <w:hideMark/>
              </w:tcPr>
            </w:tcPrChange>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440" w:type="dxa"/>
            <w:vAlign w:val="center"/>
            <w:hideMark/>
            <w:tcPrChange w:id="10388" w:author="Brian Bohman" w:date="2021-10-27T05:58:00Z">
              <w:tcPr>
                <w:tcW w:w="1008" w:type="dxa"/>
                <w:vAlign w:val="center"/>
                <w:hideMark/>
              </w:tcPr>
            </w:tcPrChange>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79855800" w14:textId="77777777" w:rsidTr="00E419CD">
        <w:trPr>
          <w:trHeight w:val="165"/>
          <w:trPrChange w:id="10389" w:author="Brian Bohman" w:date="2021-10-27T05:58:00Z">
            <w:trPr>
              <w:trHeight w:val="165"/>
            </w:trPr>
          </w:trPrChange>
        </w:trPr>
        <w:tc>
          <w:tcPr>
            <w:tcW w:w="360" w:type="dxa"/>
            <w:vAlign w:val="center"/>
            <w:hideMark/>
            <w:tcPrChange w:id="10390" w:author="Brian Bohman" w:date="2021-10-27T05:58:00Z">
              <w:tcPr>
                <w:tcW w:w="360" w:type="dxa"/>
                <w:vAlign w:val="center"/>
                <w:hideMark/>
              </w:tcPr>
            </w:tcPrChange>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Change w:id="10391" w:author="Brian Bohman" w:date="2021-10-27T05:58:00Z">
              <w:tcPr>
                <w:tcW w:w="864" w:type="dxa"/>
                <w:vAlign w:val="center"/>
                <w:hideMark/>
              </w:tcPr>
            </w:tcPrChange>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92" w:author="Brian Bohman" w:date="2021-10-27T05:58:00Z">
              <w:tcPr>
                <w:tcW w:w="1152" w:type="dxa"/>
                <w:vAlign w:val="center"/>
                <w:hideMark/>
              </w:tcPr>
            </w:tcPrChange>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93" w:author="Brian Bohman" w:date="2021-10-27T05:58:00Z">
              <w:tcPr>
                <w:tcW w:w="504" w:type="dxa"/>
                <w:vAlign w:val="center"/>
                <w:hideMark/>
              </w:tcPr>
            </w:tcPrChange>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394" w:author="Brian Bohman" w:date="2021-10-27T05:58:00Z">
              <w:tcPr>
                <w:tcW w:w="1008" w:type="dxa"/>
                <w:vAlign w:val="center"/>
                <w:hideMark/>
              </w:tcPr>
            </w:tcPrChange>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395" w:author="Brian Bohman" w:date="2021-10-27T05:58:00Z">
              <w:tcPr>
                <w:tcW w:w="1008" w:type="dxa"/>
                <w:vAlign w:val="center"/>
                <w:hideMark/>
              </w:tcPr>
            </w:tcPrChange>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96" w:author="Brian Bohman" w:date="2021-10-27T05:58:00Z">
              <w:tcPr>
                <w:tcW w:w="720" w:type="dxa"/>
                <w:vAlign w:val="center"/>
                <w:hideMark/>
              </w:tcPr>
            </w:tcPrChange>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97" w:author="Brian Bohman" w:date="2021-10-27T05:58:00Z">
              <w:tcPr>
                <w:tcW w:w="1008" w:type="dxa"/>
                <w:vAlign w:val="center"/>
                <w:hideMark/>
              </w:tcPr>
            </w:tcPrChange>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98" w:author="Brian Bohman" w:date="2021-10-27T05:58:00Z">
              <w:tcPr>
                <w:tcW w:w="1152" w:type="dxa"/>
                <w:vAlign w:val="center"/>
                <w:hideMark/>
              </w:tcPr>
            </w:tcPrChange>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0399" w:author="Brian Bohman" w:date="2021-10-27T05:58:00Z">
              <w:tcPr>
                <w:tcW w:w="1008" w:type="dxa"/>
                <w:vAlign w:val="center"/>
                <w:hideMark/>
              </w:tcPr>
            </w:tcPrChange>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19CD" w:rsidRPr="009B3DCC" w14:paraId="17DEA84F" w14:textId="77777777" w:rsidTr="00E419CD">
        <w:trPr>
          <w:trHeight w:val="180"/>
          <w:trPrChange w:id="10400" w:author="Brian Bohman" w:date="2021-10-27T05:58:00Z">
            <w:trPr>
              <w:trHeight w:val="180"/>
            </w:trPr>
          </w:trPrChange>
        </w:trPr>
        <w:tc>
          <w:tcPr>
            <w:tcW w:w="360" w:type="dxa"/>
            <w:vAlign w:val="center"/>
            <w:hideMark/>
            <w:tcPrChange w:id="10401" w:author="Brian Bohman" w:date="2021-10-27T05:58:00Z">
              <w:tcPr>
                <w:tcW w:w="360" w:type="dxa"/>
                <w:vAlign w:val="center"/>
                <w:hideMark/>
              </w:tcPr>
            </w:tcPrChange>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Change w:id="10402" w:author="Brian Bohman" w:date="2021-10-27T05:58:00Z">
              <w:tcPr>
                <w:tcW w:w="864" w:type="dxa"/>
                <w:vAlign w:val="center"/>
                <w:hideMark/>
              </w:tcPr>
            </w:tcPrChange>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03" w:author="Brian Bohman" w:date="2021-10-27T05:58:00Z">
              <w:tcPr>
                <w:tcW w:w="1152" w:type="dxa"/>
                <w:vAlign w:val="center"/>
                <w:hideMark/>
              </w:tcPr>
            </w:tcPrChange>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04" w:author="Brian Bohman" w:date="2021-10-27T05:58:00Z">
              <w:tcPr>
                <w:tcW w:w="504" w:type="dxa"/>
                <w:vAlign w:val="center"/>
                <w:hideMark/>
              </w:tcPr>
            </w:tcPrChange>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405" w:author="Brian Bohman" w:date="2021-10-27T05:58:00Z">
              <w:tcPr>
                <w:tcW w:w="1008" w:type="dxa"/>
                <w:vAlign w:val="center"/>
                <w:hideMark/>
              </w:tcPr>
            </w:tcPrChange>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406" w:author="Brian Bohman" w:date="2021-10-27T05:58:00Z">
              <w:tcPr>
                <w:tcW w:w="1008" w:type="dxa"/>
                <w:vAlign w:val="center"/>
                <w:hideMark/>
              </w:tcPr>
            </w:tcPrChange>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07" w:author="Brian Bohman" w:date="2021-10-27T05:58:00Z">
              <w:tcPr>
                <w:tcW w:w="720" w:type="dxa"/>
                <w:vAlign w:val="center"/>
                <w:hideMark/>
              </w:tcPr>
            </w:tcPrChange>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08" w:author="Brian Bohman" w:date="2021-10-27T05:58:00Z">
              <w:tcPr>
                <w:tcW w:w="1008" w:type="dxa"/>
                <w:vAlign w:val="center"/>
                <w:hideMark/>
              </w:tcPr>
            </w:tcPrChange>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409" w:author="Brian Bohman" w:date="2021-10-27T05:58:00Z">
              <w:tcPr>
                <w:tcW w:w="1152" w:type="dxa"/>
                <w:vAlign w:val="center"/>
                <w:hideMark/>
              </w:tcPr>
            </w:tcPrChange>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0410" w:author="Brian Bohman" w:date="2021-10-27T05:58:00Z">
              <w:tcPr>
                <w:tcW w:w="1008" w:type="dxa"/>
                <w:vAlign w:val="center"/>
                <w:hideMark/>
              </w:tcPr>
            </w:tcPrChange>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15E97B3B" w14:textId="77777777" w:rsidTr="00E419CD">
        <w:trPr>
          <w:trHeight w:val="165"/>
          <w:trPrChange w:id="10411" w:author="Brian Bohman" w:date="2021-10-27T05:58:00Z">
            <w:trPr>
              <w:trHeight w:val="165"/>
            </w:trPr>
          </w:trPrChange>
        </w:trPr>
        <w:tc>
          <w:tcPr>
            <w:tcW w:w="360" w:type="dxa"/>
            <w:vAlign w:val="center"/>
            <w:hideMark/>
            <w:tcPrChange w:id="10412" w:author="Brian Bohman" w:date="2021-10-27T05:58:00Z">
              <w:tcPr>
                <w:tcW w:w="360" w:type="dxa"/>
                <w:vAlign w:val="center"/>
                <w:hideMark/>
              </w:tcPr>
            </w:tcPrChange>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Change w:id="10413" w:author="Brian Bohman" w:date="2021-10-27T05:58:00Z">
              <w:tcPr>
                <w:tcW w:w="864" w:type="dxa"/>
                <w:vAlign w:val="center"/>
                <w:hideMark/>
              </w:tcPr>
            </w:tcPrChange>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14" w:author="Brian Bohman" w:date="2021-10-27T05:58:00Z">
              <w:tcPr>
                <w:tcW w:w="1152" w:type="dxa"/>
                <w:vAlign w:val="center"/>
                <w:hideMark/>
              </w:tcPr>
            </w:tcPrChange>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15" w:author="Brian Bohman" w:date="2021-10-27T05:58:00Z">
              <w:tcPr>
                <w:tcW w:w="504" w:type="dxa"/>
                <w:vAlign w:val="center"/>
                <w:hideMark/>
              </w:tcPr>
            </w:tcPrChange>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416" w:author="Brian Bohman" w:date="2021-10-27T05:58:00Z">
              <w:tcPr>
                <w:tcW w:w="1008" w:type="dxa"/>
                <w:vAlign w:val="center"/>
                <w:hideMark/>
              </w:tcPr>
            </w:tcPrChange>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417" w:author="Brian Bohman" w:date="2021-10-27T05:58:00Z">
              <w:tcPr>
                <w:tcW w:w="1008" w:type="dxa"/>
                <w:vAlign w:val="center"/>
                <w:hideMark/>
              </w:tcPr>
            </w:tcPrChange>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18" w:author="Brian Bohman" w:date="2021-10-27T05:58:00Z">
              <w:tcPr>
                <w:tcW w:w="720" w:type="dxa"/>
                <w:vAlign w:val="center"/>
                <w:hideMark/>
              </w:tcPr>
            </w:tcPrChange>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19" w:author="Brian Bohman" w:date="2021-10-27T05:58:00Z">
              <w:tcPr>
                <w:tcW w:w="1008" w:type="dxa"/>
                <w:vAlign w:val="center"/>
                <w:hideMark/>
              </w:tcPr>
            </w:tcPrChange>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20" w:author="Brian Bohman" w:date="2021-10-27T05:58:00Z">
              <w:tcPr>
                <w:tcW w:w="1152" w:type="dxa"/>
                <w:vAlign w:val="center"/>
                <w:hideMark/>
              </w:tcPr>
            </w:tcPrChange>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440" w:type="dxa"/>
            <w:vAlign w:val="center"/>
            <w:hideMark/>
            <w:tcPrChange w:id="10421" w:author="Brian Bohman" w:date="2021-10-27T05:58:00Z">
              <w:tcPr>
                <w:tcW w:w="1008" w:type="dxa"/>
                <w:vAlign w:val="center"/>
                <w:hideMark/>
              </w:tcPr>
            </w:tcPrChange>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4F4C0846" w14:textId="77777777" w:rsidTr="00E419CD">
        <w:trPr>
          <w:trHeight w:val="165"/>
          <w:trPrChange w:id="10422" w:author="Brian Bohman" w:date="2021-10-27T05:58:00Z">
            <w:trPr>
              <w:trHeight w:val="165"/>
            </w:trPr>
          </w:trPrChange>
        </w:trPr>
        <w:tc>
          <w:tcPr>
            <w:tcW w:w="360" w:type="dxa"/>
            <w:vAlign w:val="center"/>
            <w:hideMark/>
            <w:tcPrChange w:id="10423" w:author="Brian Bohman" w:date="2021-10-27T05:58:00Z">
              <w:tcPr>
                <w:tcW w:w="360" w:type="dxa"/>
                <w:vAlign w:val="center"/>
                <w:hideMark/>
              </w:tcPr>
            </w:tcPrChange>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Change w:id="10424" w:author="Brian Bohman" w:date="2021-10-27T05:58:00Z">
              <w:tcPr>
                <w:tcW w:w="864" w:type="dxa"/>
                <w:vAlign w:val="center"/>
                <w:hideMark/>
              </w:tcPr>
            </w:tcPrChange>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25" w:author="Brian Bohman" w:date="2021-10-27T05:58:00Z">
              <w:tcPr>
                <w:tcW w:w="1152" w:type="dxa"/>
                <w:vAlign w:val="center"/>
                <w:hideMark/>
              </w:tcPr>
            </w:tcPrChange>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26" w:author="Brian Bohman" w:date="2021-10-27T05:58:00Z">
              <w:tcPr>
                <w:tcW w:w="504" w:type="dxa"/>
                <w:vAlign w:val="center"/>
                <w:hideMark/>
              </w:tcPr>
            </w:tcPrChange>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427" w:author="Brian Bohman" w:date="2021-10-27T05:58:00Z">
              <w:tcPr>
                <w:tcW w:w="1008" w:type="dxa"/>
                <w:vAlign w:val="center"/>
                <w:hideMark/>
              </w:tcPr>
            </w:tcPrChange>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428" w:author="Brian Bohman" w:date="2021-10-27T05:58:00Z">
              <w:tcPr>
                <w:tcW w:w="1008" w:type="dxa"/>
                <w:vAlign w:val="center"/>
                <w:hideMark/>
              </w:tcPr>
            </w:tcPrChange>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29" w:author="Brian Bohman" w:date="2021-10-27T05:58:00Z">
              <w:tcPr>
                <w:tcW w:w="720" w:type="dxa"/>
                <w:vAlign w:val="center"/>
                <w:hideMark/>
              </w:tcPr>
            </w:tcPrChange>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30" w:author="Brian Bohman" w:date="2021-10-27T05:58:00Z">
              <w:tcPr>
                <w:tcW w:w="1008" w:type="dxa"/>
                <w:vAlign w:val="center"/>
                <w:hideMark/>
              </w:tcPr>
            </w:tcPrChange>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31" w:author="Brian Bohman" w:date="2021-10-27T05:58:00Z">
              <w:tcPr>
                <w:tcW w:w="1152" w:type="dxa"/>
                <w:vAlign w:val="center"/>
                <w:hideMark/>
              </w:tcPr>
            </w:tcPrChange>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440" w:type="dxa"/>
            <w:vAlign w:val="center"/>
            <w:hideMark/>
            <w:tcPrChange w:id="10432" w:author="Brian Bohman" w:date="2021-10-27T05:58:00Z">
              <w:tcPr>
                <w:tcW w:w="1008" w:type="dxa"/>
                <w:vAlign w:val="center"/>
                <w:hideMark/>
              </w:tcPr>
            </w:tcPrChange>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0B3C4914" w14:textId="77777777" w:rsidTr="00E419CD">
        <w:trPr>
          <w:trHeight w:val="165"/>
          <w:trPrChange w:id="10433" w:author="Brian Bohman" w:date="2021-10-27T05:58:00Z">
            <w:trPr>
              <w:trHeight w:val="165"/>
            </w:trPr>
          </w:trPrChange>
        </w:trPr>
        <w:tc>
          <w:tcPr>
            <w:tcW w:w="360" w:type="dxa"/>
            <w:vAlign w:val="center"/>
            <w:hideMark/>
            <w:tcPrChange w:id="10434" w:author="Brian Bohman" w:date="2021-10-27T05:58:00Z">
              <w:tcPr>
                <w:tcW w:w="360" w:type="dxa"/>
                <w:vAlign w:val="center"/>
                <w:hideMark/>
              </w:tcPr>
            </w:tcPrChange>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Change w:id="10435" w:author="Brian Bohman" w:date="2021-10-27T05:58:00Z">
              <w:tcPr>
                <w:tcW w:w="864" w:type="dxa"/>
                <w:vAlign w:val="center"/>
                <w:hideMark/>
              </w:tcPr>
            </w:tcPrChange>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36" w:author="Brian Bohman" w:date="2021-10-27T05:58:00Z">
              <w:tcPr>
                <w:tcW w:w="1152" w:type="dxa"/>
                <w:vAlign w:val="center"/>
                <w:hideMark/>
              </w:tcPr>
            </w:tcPrChange>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37" w:author="Brian Bohman" w:date="2021-10-27T05:58:00Z">
              <w:tcPr>
                <w:tcW w:w="504" w:type="dxa"/>
                <w:vAlign w:val="center"/>
                <w:hideMark/>
              </w:tcPr>
            </w:tcPrChange>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438" w:author="Brian Bohman" w:date="2021-10-27T05:58:00Z">
              <w:tcPr>
                <w:tcW w:w="1008" w:type="dxa"/>
                <w:vAlign w:val="center"/>
                <w:hideMark/>
              </w:tcPr>
            </w:tcPrChange>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439" w:author="Brian Bohman" w:date="2021-10-27T05:58:00Z">
              <w:tcPr>
                <w:tcW w:w="1008" w:type="dxa"/>
                <w:vAlign w:val="center"/>
                <w:hideMark/>
              </w:tcPr>
            </w:tcPrChange>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40" w:author="Brian Bohman" w:date="2021-10-27T05:58:00Z">
              <w:tcPr>
                <w:tcW w:w="720" w:type="dxa"/>
                <w:vAlign w:val="center"/>
                <w:hideMark/>
              </w:tcPr>
            </w:tcPrChange>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41" w:author="Brian Bohman" w:date="2021-10-27T05:58:00Z">
              <w:tcPr>
                <w:tcW w:w="1008" w:type="dxa"/>
                <w:vAlign w:val="center"/>
                <w:hideMark/>
              </w:tcPr>
            </w:tcPrChange>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42" w:author="Brian Bohman" w:date="2021-10-27T05:58:00Z">
              <w:tcPr>
                <w:tcW w:w="1152" w:type="dxa"/>
                <w:vAlign w:val="center"/>
                <w:hideMark/>
              </w:tcPr>
            </w:tcPrChange>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440" w:type="dxa"/>
            <w:vAlign w:val="center"/>
            <w:hideMark/>
            <w:tcPrChange w:id="10443" w:author="Brian Bohman" w:date="2021-10-27T05:58:00Z">
              <w:tcPr>
                <w:tcW w:w="1008" w:type="dxa"/>
                <w:vAlign w:val="center"/>
                <w:hideMark/>
              </w:tcPr>
            </w:tcPrChange>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3E47616D" w14:textId="77777777" w:rsidTr="00E419CD">
        <w:trPr>
          <w:trHeight w:val="165"/>
          <w:trPrChange w:id="10444" w:author="Brian Bohman" w:date="2021-10-27T05:58:00Z">
            <w:trPr>
              <w:trHeight w:val="165"/>
            </w:trPr>
          </w:trPrChange>
        </w:trPr>
        <w:tc>
          <w:tcPr>
            <w:tcW w:w="360" w:type="dxa"/>
            <w:vAlign w:val="center"/>
            <w:hideMark/>
            <w:tcPrChange w:id="10445" w:author="Brian Bohman" w:date="2021-10-27T05:58:00Z">
              <w:tcPr>
                <w:tcW w:w="360" w:type="dxa"/>
                <w:vAlign w:val="center"/>
                <w:hideMark/>
              </w:tcPr>
            </w:tcPrChange>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Change w:id="10446" w:author="Brian Bohman" w:date="2021-10-27T05:58:00Z">
              <w:tcPr>
                <w:tcW w:w="864" w:type="dxa"/>
                <w:vAlign w:val="center"/>
                <w:hideMark/>
              </w:tcPr>
            </w:tcPrChange>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47" w:author="Brian Bohman" w:date="2021-10-27T05:58:00Z">
              <w:tcPr>
                <w:tcW w:w="1152" w:type="dxa"/>
                <w:vAlign w:val="center"/>
                <w:hideMark/>
              </w:tcPr>
            </w:tcPrChange>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48" w:author="Brian Bohman" w:date="2021-10-27T05:58:00Z">
              <w:tcPr>
                <w:tcW w:w="504" w:type="dxa"/>
                <w:vAlign w:val="center"/>
                <w:hideMark/>
              </w:tcPr>
            </w:tcPrChange>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449" w:author="Brian Bohman" w:date="2021-10-27T05:58:00Z">
              <w:tcPr>
                <w:tcW w:w="1008" w:type="dxa"/>
                <w:vAlign w:val="center"/>
                <w:hideMark/>
              </w:tcPr>
            </w:tcPrChange>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450" w:author="Brian Bohman" w:date="2021-10-27T05:58:00Z">
              <w:tcPr>
                <w:tcW w:w="1008" w:type="dxa"/>
                <w:vAlign w:val="center"/>
                <w:hideMark/>
              </w:tcPr>
            </w:tcPrChange>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51" w:author="Brian Bohman" w:date="2021-10-27T05:58:00Z">
              <w:tcPr>
                <w:tcW w:w="720" w:type="dxa"/>
                <w:vAlign w:val="center"/>
                <w:hideMark/>
              </w:tcPr>
            </w:tcPrChange>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52" w:author="Brian Bohman" w:date="2021-10-27T05:58:00Z">
              <w:tcPr>
                <w:tcW w:w="1008" w:type="dxa"/>
                <w:vAlign w:val="center"/>
                <w:hideMark/>
              </w:tcPr>
            </w:tcPrChange>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53" w:author="Brian Bohman" w:date="2021-10-27T05:58:00Z">
              <w:tcPr>
                <w:tcW w:w="1152" w:type="dxa"/>
                <w:vAlign w:val="center"/>
                <w:hideMark/>
              </w:tcPr>
            </w:tcPrChange>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10454" w:author="Brian Bohman" w:date="2021-10-27T05:58:00Z">
              <w:tcPr>
                <w:tcW w:w="1008" w:type="dxa"/>
                <w:vAlign w:val="center"/>
                <w:hideMark/>
              </w:tcPr>
            </w:tcPrChange>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19CD" w:rsidRPr="009B3DCC" w14:paraId="45B07499" w14:textId="77777777" w:rsidTr="00E419CD">
        <w:trPr>
          <w:trHeight w:val="165"/>
          <w:trPrChange w:id="10455" w:author="Brian Bohman" w:date="2021-10-27T05:58:00Z">
            <w:trPr>
              <w:trHeight w:val="165"/>
            </w:trPr>
          </w:trPrChange>
        </w:trPr>
        <w:tc>
          <w:tcPr>
            <w:tcW w:w="360" w:type="dxa"/>
            <w:vAlign w:val="center"/>
            <w:hideMark/>
            <w:tcPrChange w:id="10456" w:author="Brian Bohman" w:date="2021-10-27T05:58:00Z">
              <w:tcPr>
                <w:tcW w:w="360" w:type="dxa"/>
                <w:vAlign w:val="center"/>
                <w:hideMark/>
              </w:tcPr>
            </w:tcPrChange>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Change w:id="10457" w:author="Brian Bohman" w:date="2021-10-27T05:58:00Z">
              <w:tcPr>
                <w:tcW w:w="864" w:type="dxa"/>
                <w:vAlign w:val="center"/>
                <w:hideMark/>
              </w:tcPr>
            </w:tcPrChange>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58" w:author="Brian Bohman" w:date="2021-10-27T05:58:00Z">
              <w:tcPr>
                <w:tcW w:w="1152" w:type="dxa"/>
                <w:vAlign w:val="center"/>
                <w:hideMark/>
              </w:tcPr>
            </w:tcPrChange>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59" w:author="Brian Bohman" w:date="2021-10-27T05:58:00Z">
              <w:tcPr>
                <w:tcW w:w="504" w:type="dxa"/>
                <w:vAlign w:val="center"/>
                <w:hideMark/>
              </w:tcPr>
            </w:tcPrChange>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460" w:author="Brian Bohman" w:date="2021-10-27T05:58:00Z">
              <w:tcPr>
                <w:tcW w:w="1008" w:type="dxa"/>
                <w:vAlign w:val="center"/>
                <w:hideMark/>
              </w:tcPr>
            </w:tcPrChange>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461" w:author="Brian Bohman" w:date="2021-10-27T05:58:00Z">
              <w:tcPr>
                <w:tcW w:w="1008" w:type="dxa"/>
                <w:vAlign w:val="center"/>
                <w:hideMark/>
              </w:tcPr>
            </w:tcPrChange>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62" w:author="Brian Bohman" w:date="2021-10-27T05:58:00Z">
              <w:tcPr>
                <w:tcW w:w="720" w:type="dxa"/>
                <w:vAlign w:val="center"/>
                <w:hideMark/>
              </w:tcPr>
            </w:tcPrChange>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63" w:author="Brian Bohman" w:date="2021-10-27T05:58:00Z">
              <w:tcPr>
                <w:tcW w:w="1008" w:type="dxa"/>
                <w:vAlign w:val="center"/>
                <w:hideMark/>
              </w:tcPr>
            </w:tcPrChange>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464" w:author="Brian Bohman" w:date="2021-10-27T05:58:00Z">
              <w:tcPr>
                <w:tcW w:w="1152" w:type="dxa"/>
                <w:vAlign w:val="center"/>
                <w:hideMark/>
              </w:tcPr>
            </w:tcPrChange>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10465" w:author="Brian Bohman" w:date="2021-10-27T05:58:00Z">
              <w:tcPr>
                <w:tcW w:w="1008" w:type="dxa"/>
                <w:vAlign w:val="center"/>
                <w:hideMark/>
              </w:tcPr>
            </w:tcPrChange>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52084A" w14:textId="77777777" w:rsidTr="00E419CD">
        <w:trPr>
          <w:trHeight w:val="165"/>
          <w:trPrChange w:id="10466" w:author="Brian Bohman" w:date="2021-10-27T05:58:00Z">
            <w:trPr>
              <w:trHeight w:val="165"/>
            </w:trPr>
          </w:trPrChange>
        </w:trPr>
        <w:tc>
          <w:tcPr>
            <w:tcW w:w="360" w:type="dxa"/>
            <w:vAlign w:val="center"/>
            <w:hideMark/>
            <w:tcPrChange w:id="10467" w:author="Brian Bohman" w:date="2021-10-27T05:58:00Z">
              <w:tcPr>
                <w:tcW w:w="360" w:type="dxa"/>
                <w:vAlign w:val="center"/>
                <w:hideMark/>
              </w:tcPr>
            </w:tcPrChange>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Change w:id="10468" w:author="Brian Bohman" w:date="2021-10-27T05:58:00Z">
              <w:tcPr>
                <w:tcW w:w="864" w:type="dxa"/>
                <w:vAlign w:val="center"/>
                <w:hideMark/>
              </w:tcPr>
            </w:tcPrChange>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69" w:author="Brian Bohman" w:date="2021-10-27T05:58:00Z">
              <w:tcPr>
                <w:tcW w:w="1152" w:type="dxa"/>
                <w:vAlign w:val="center"/>
                <w:hideMark/>
              </w:tcPr>
            </w:tcPrChange>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70" w:author="Brian Bohman" w:date="2021-10-27T05:58:00Z">
              <w:tcPr>
                <w:tcW w:w="504" w:type="dxa"/>
                <w:vAlign w:val="center"/>
                <w:hideMark/>
              </w:tcPr>
            </w:tcPrChange>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471" w:author="Brian Bohman" w:date="2021-10-27T05:58:00Z">
              <w:tcPr>
                <w:tcW w:w="1008" w:type="dxa"/>
                <w:vAlign w:val="center"/>
                <w:hideMark/>
              </w:tcPr>
            </w:tcPrChange>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472" w:author="Brian Bohman" w:date="2021-10-27T05:58:00Z">
              <w:tcPr>
                <w:tcW w:w="1008" w:type="dxa"/>
                <w:vAlign w:val="center"/>
                <w:hideMark/>
              </w:tcPr>
            </w:tcPrChange>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73" w:author="Brian Bohman" w:date="2021-10-27T05:58:00Z">
              <w:tcPr>
                <w:tcW w:w="720" w:type="dxa"/>
                <w:vAlign w:val="center"/>
                <w:hideMark/>
              </w:tcPr>
            </w:tcPrChange>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74" w:author="Brian Bohman" w:date="2021-10-27T05:58:00Z">
              <w:tcPr>
                <w:tcW w:w="1008" w:type="dxa"/>
                <w:vAlign w:val="center"/>
                <w:hideMark/>
              </w:tcPr>
            </w:tcPrChange>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75" w:author="Brian Bohman" w:date="2021-10-27T05:58:00Z">
              <w:tcPr>
                <w:tcW w:w="1152" w:type="dxa"/>
                <w:vAlign w:val="center"/>
                <w:hideMark/>
              </w:tcPr>
            </w:tcPrChange>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440" w:type="dxa"/>
            <w:vAlign w:val="center"/>
            <w:hideMark/>
            <w:tcPrChange w:id="10476" w:author="Brian Bohman" w:date="2021-10-27T05:58:00Z">
              <w:tcPr>
                <w:tcW w:w="1008" w:type="dxa"/>
                <w:vAlign w:val="center"/>
                <w:hideMark/>
              </w:tcPr>
            </w:tcPrChange>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396053CF" w14:textId="77777777" w:rsidTr="00E419CD">
        <w:trPr>
          <w:trHeight w:val="165"/>
          <w:trPrChange w:id="10477" w:author="Brian Bohman" w:date="2021-10-27T05:58:00Z">
            <w:trPr>
              <w:trHeight w:val="165"/>
            </w:trPr>
          </w:trPrChange>
        </w:trPr>
        <w:tc>
          <w:tcPr>
            <w:tcW w:w="360" w:type="dxa"/>
            <w:vAlign w:val="center"/>
            <w:hideMark/>
            <w:tcPrChange w:id="10478" w:author="Brian Bohman" w:date="2021-10-27T05:58:00Z">
              <w:tcPr>
                <w:tcW w:w="360" w:type="dxa"/>
                <w:vAlign w:val="center"/>
                <w:hideMark/>
              </w:tcPr>
            </w:tcPrChange>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Change w:id="10479" w:author="Brian Bohman" w:date="2021-10-27T05:58:00Z">
              <w:tcPr>
                <w:tcW w:w="864" w:type="dxa"/>
                <w:vAlign w:val="center"/>
                <w:hideMark/>
              </w:tcPr>
            </w:tcPrChange>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80" w:author="Brian Bohman" w:date="2021-10-27T05:58:00Z">
              <w:tcPr>
                <w:tcW w:w="1152" w:type="dxa"/>
                <w:vAlign w:val="center"/>
                <w:hideMark/>
              </w:tcPr>
            </w:tcPrChange>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81" w:author="Brian Bohman" w:date="2021-10-27T05:58:00Z">
              <w:tcPr>
                <w:tcW w:w="504" w:type="dxa"/>
                <w:vAlign w:val="center"/>
                <w:hideMark/>
              </w:tcPr>
            </w:tcPrChange>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482" w:author="Brian Bohman" w:date="2021-10-27T05:58:00Z">
              <w:tcPr>
                <w:tcW w:w="1008" w:type="dxa"/>
                <w:vAlign w:val="center"/>
                <w:hideMark/>
              </w:tcPr>
            </w:tcPrChange>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483" w:author="Brian Bohman" w:date="2021-10-27T05:58:00Z">
              <w:tcPr>
                <w:tcW w:w="1008" w:type="dxa"/>
                <w:vAlign w:val="center"/>
                <w:hideMark/>
              </w:tcPr>
            </w:tcPrChange>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84" w:author="Brian Bohman" w:date="2021-10-27T05:58:00Z">
              <w:tcPr>
                <w:tcW w:w="720" w:type="dxa"/>
                <w:vAlign w:val="center"/>
                <w:hideMark/>
              </w:tcPr>
            </w:tcPrChange>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85" w:author="Brian Bohman" w:date="2021-10-27T05:58:00Z">
              <w:tcPr>
                <w:tcW w:w="1008" w:type="dxa"/>
                <w:vAlign w:val="center"/>
                <w:hideMark/>
              </w:tcPr>
            </w:tcPrChange>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86" w:author="Brian Bohman" w:date="2021-10-27T05:58:00Z">
              <w:tcPr>
                <w:tcW w:w="1152" w:type="dxa"/>
                <w:vAlign w:val="center"/>
                <w:hideMark/>
              </w:tcPr>
            </w:tcPrChange>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440" w:type="dxa"/>
            <w:vAlign w:val="center"/>
            <w:hideMark/>
            <w:tcPrChange w:id="10487" w:author="Brian Bohman" w:date="2021-10-27T05:58:00Z">
              <w:tcPr>
                <w:tcW w:w="1008" w:type="dxa"/>
                <w:vAlign w:val="center"/>
                <w:hideMark/>
              </w:tcPr>
            </w:tcPrChange>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7AA2B990" w14:textId="77777777" w:rsidTr="00E419CD">
        <w:trPr>
          <w:trHeight w:val="165"/>
          <w:trPrChange w:id="10488" w:author="Brian Bohman" w:date="2021-10-27T05:58:00Z">
            <w:trPr>
              <w:trHeight w:val="165"/>
            </w:trPr>
          </w:trPrChange>
        </w:trPr>
        <w:tc>
          <w:tcPr>
            <w:tcW w:w="360" w:type="dxa"/>
            <w:vAlign w:val="center"/>
            <w:hideMark/>
            <w:tcPrChange w:id="10489" w:author="Brian Bohman" w:date="2021-10-27T05:58:00Z">
              <w:tcPr>
                <w:tcW w:w="360" w:type="dxa"/>
                <w:vAlign w:val="center"/>
                <w:hideMark/>
              </w:tcPr>
            </w:tcPrChange>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Change w:id="10490" w:author="Brian Bohman" w:date="2021-10-27T05:58:00Z">
              <w:tcPr>
                <w:tcW w:w="864" w:type="dxa"/>
                <w:vAlign w:val="center"/>
                <w:hideMark/>
              </w:tcPr>
            </w:tcPrChange>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91" w:author="Brian Bohman" w:date="2021-10-27T05:58:00Z">
              <w:tcPr>
                <w:tcW w:w="1152" w:type="dxa"/>
                <w:vAlign w:val="center"/>
                <w:hideMark/>
              </w:tcPr>
            </w:tcPrChange>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92" w:author="Brian Bohman" w:date="2021-10-27T05:58:00Z">
              <w:tcPr>
                <w:tcW w:w="504" w:type="dxa"/>
                <w:vAlign w:val="center"/>
                <w:hideMark/>
              </w:tcPr>
            </w:tcPrChange>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493" w:author="Brian Bohman" w:date="2021-10-27T05:58:00Z">
              <w:tcPr>
                <w:tcW w:w="1008" w:type="dxa"/>
                <w:vAlign w:val="center"/>
                <w:hideMark/>
              </w:tcPr>
            </w:tcPrChange>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494" w:author="Brian Bohman" w:date="2021-10-27T05:58:00Z">
              <w:tcPr>
                <w:tcW w:w="1008" w:type="dxa"/>
                <w:vAlign w:val="center"/>
                <w:hideMark/>
              </w:tcPr>
            </w:tcPrChange>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95" w:author="Brian Bohman" w:date="2021-10-27T05:58:00Z">
              <w:tcPr>
                <w:tcW w:w="720" w:type="dxa"/>
                <w:vAlign w:val="center"/>
                <w:hideMark/>
              </w:tcPr>
            </w:tcPrChange>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96" w:author="Brian Bohman" w:date="2021-10-27T05:58:00Z">
              <w:tcPr>
                <w:tcW w:w="1008" w:type="dxa"/>
                <w:vAlign w:val="center"/>
                <w:hideMark/>
              </w:tcPr>
            </w:tcPrChange>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97" w:author="Brian Bohman" w:date="2021-10-27T05:58:00Z">
              <w:tcPr>
                <w:tcW w:w="1152" w:type="dxa"/>
                <w:vAlign w:val="center"/>
                <w:hideMark/>
              </w:tcPr>
            </w:tcPrChange>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0498" w:author="Brian Bohman" w:date="2021-10-27T05:58:00Z">
              <w:tcPr>
                <w:tcW w:w="1008" w:type="dxa"/>
                <w:vAlign w:val="center"/>
                <w:hideMark/>
              </w:tcPr>
            </w:tcPrChange>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26EBF6D" w14:textId="77777777" w:rsidTr="00E419CD">
        <w:trPr>
          <w:trHeight w:val="165"/>
          <w:trPrChange w:id="10499" w:author="Brian Bohman" w:date="2021-10-27T05:58:00Z">
            <w:trPr>
              <w:trHeight w:val="165"/>
            </w:trPr>
          </w:trPrChange>
        </w:trPr>
        <w:tc>
          <w:tcPr>
            <w:tcW w:w="360" w:type="dxa"/>
            <w:vAlign w:val="center"/>
            <w:hideMark/>
            <w:tcPrChange w:id="10500" w:author="Brian Bohman" w:date="2021-10-27T05:58:00Z">
              <w:tcPr>
                <w:tcW w:w="360" w:type="dxa"/>
                <w:vAlign w:val="center"/>
                <w:hideMark/>
              </w:tcPr>
            </w:tcPrChange>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Change w:id="10501" w:author="Brian Bohman" w:date="2021-10-27T05:58:00Z">
              <w:tcPr>
                <w:tcW w:w="864" w:type="dxa"/>
                <w:vAlign w:val="center"/>
                <w:hideMark/>
              </w:tcPr>
            </w:tcPrChange>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02" w:author="Brian Bohman" w:date="2021-10-27T05:58:00Z">
              <w:tcPr>
                <w:tcW w:w="1152" w:type="dxa"/>
                <w:vAlign w:val="center"/>
                <w:hideMark/>
              </w:tcPr>
            </w:tcPrChange>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03" w:author="Brian Bohman" w:date="2021-10-27T05:58:00Z">
              <w:tcPr>
                <w:tcW w:w="504" w:type="dxa"/>
                <w:vAlign w:val="center"/>
                <w:hideMark/>
              </w:tcPr>
            </w:tcPrChange>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504" w:author="Brian Bohman" w:date="2021-10-27T05:58:00Z">
              <w:tcPr>
                <w:tcW w:w="1008" w:type="dxa"/>
                <w:vAlign w:val="center"/>
                <w:hideMark/>
              </w:tcPr>
            </w:tcPrChange>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505" w:author="Brian Bohman" w:date="2021-10-27T05:58:00Z">
              <w:tcPr>
                <w:tcW w:w="1008" w:type="dxa"/>
                <w:vAlign w:val="center"/>
                <w:hideMark/>
              </w:tcPr>
            </w:tcPrChange>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06" w:author="Brian Bohman" w:date="2021-10-27T05:58:00Z">
              <w:tcPr>
                <w:tcW w:w="720" w:type="dxa"/>
                <w:vAlign w:val="center"/>
                <w:hideMark/>
              </w:tcPr>
            </w:tcPrChange>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07" w:author="Brian Bohman" w:date="2021-10-27T05:58:00Z">
              <w:tcPr>
                <w:tcW w:w="1008" w:type="dxa"/>
                <w:vAlign w:val="center"/>
                <w:hideMark/>
              </w:tcPr>
            </w:tcPrChange>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508" w:author="Brian Bohman" w:date="2021-10-27T05:58:00Z">
              <w:tcPr>
                <w:tcW w:w="1152" w:type="dxa"/>
                <w:vAlign w:val="center"/>
                <w:hideMark/>
              </w:tcPr>
            </w:tcPrChange>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440" w:type="dxa"/>
            <w:vAlign w:val="center"/>
            <w:hideMark/>
            <w:tcPrChange w:id="10509" w:author="Brian Bohman" w:date="2021-10-27T05:58:00Z">
              <w:tcPr>
                <w:tcW w:w="1008" w:type="dxa"/>
                <w:vAlign w:val="center"/>
                <w:hideMark/>
              </w:tcPr>
            </w:tcPrChange>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0BD9DA9D" w14:textId="77777777" w:rsidTr="00E419CD">
        <w:trPr>
          <w:trHeight w:val="165"/>
          <w:trPrChange w:id="10510" w:author="Brian Bohman" w:date="2021-10-27T05:58:00Z">
            <w:trPr>
              <w:trHeight w:val="165"/>
            </w:trPr>
          </w:trPrChange>
        </w:trPr>
        <w:tc>
          <w:tcPr>
            <w:tcW w:w="360" w:type="dxa"/>
            <w:vAlign w:val="center"/>
            <w:hideMark/>
            <w:tcPrChange w:id="10511" w:author="Brian Bohman" w:date="2021-10-27T05:58:00Z">
              <w:tcPr>
                <w:tcW w:w="360" w:type="dxa"/>
                <w:vAlign w:val="center"/>
                <w:hideMark/>
              </w:tcPr>
            </w:tcPrChange>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Change w:id="10512" w:author="Brian Bohman" w:date="2021-10-27T05:58:00Z">
              <w:tcPr>
                <w:tcW w:w="864" w:type="dxa"/>
                <w:vAlign w:val="center"/>
                <w:hideMark/>
              </w:tcPr>
            </w:tcPrChange>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13" w:author="Brian Bohman" w:date="2021-10-27T05:58:00Z">
              <w:tcPr>
                <w:tcW w:w="1152" w:type="dxa"/>
                <w:vAlign w:val="center"/>
                <w:hideMark/>
              </w:tcPr>
            </w:tcPrChange>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14" w:author="Brian Bohman" w:date="2021-10-27T05:58:00Z">
              <w:tcPr>
                <w:tcW w:w="504" w:type="dxa"/>
                <w:vAlign w:val="center"/>
                <w:hideMark/>
              </w:tcPr>
            </w:tcPrChange>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515" w:author="Brian Bohman" w:date="2021-10-27T05:58:00Z">
              <w:tcPr>
                <w:tcW w:w="1008" w:type="dxa"/>
                <w:vAlign w:val="center"/>
                <w:hideMark/>
              </w:tcPr>
            </w:tcPrChange>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516" w:author="Brian Bohman" w:date="2021-10-27T05:58:00Z">
              <w:tcPr>
                <w:tcW w:w="1008" w:type="dxa"/>
                <w:vAlign w:val="center"/>
                <w:hideMark/>
              </w:tcPr>
            </w:tcPrChange>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17" w:author="Brian Bohman" w:date="2021-10-27T05:58:00Z">
              <w:tcPr>
                <w:tcW w:w="720" w:type="dxa"/>
                <w:vAlign w:val="center"/>
                <w:hideMark/>
              </w:tcPr>
            </w:tcPrChange>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18" w:author="Brian Bohman" w:date="2021-10-27T05:58:00Z">
              <w:tcPr>
                <w:tcW w:w="1008" w:type="dxa"/>
                <w:vAlign w:val="center"/>
                <w:hideMark/>
              </w:tcPr>
            </w:tcPrChange>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19" w:author="Brian Bohman" w:date="2021-10-27T05:58:00Z">
              <w:tcPr>
                <w:tcW w:w="1152" w:type="dxa"/>
                <w:vAlign w:val="center"/>
                <w:hideMark/>
              </w:tcPr>
            </w:tcPrChange>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440" w:type="dxa"/>
            <w:vAlign w:val="center"/>
            <w:hideMark/>
            <w:tcPrChange w:id="10520" w:author="Brian Bohman" w:date="2021-10-27T05:58:00Z">
              <w:tcPr>
                <w:tcW w:w="1008" w:type="dxa"/>
                <w:vAlign w:val="center"/>
                <w:hideMark/>
              </w:tcPr>
            </w:tcPrChange>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06976B1F" w14:textId="77777777" w:rsidTr="00E419CD">
        <w:trPr>
          <w:trHeight w:val="165"/>
          <w:trPrChange w:id="10521" w:author="Brian Bohman" w:date="2021-10-27T05:58:00Z">
            <w:trPr>
              <w:trHeight w:val="165"/>
            </w:trPr>
          </w:trPrChange>
        </w:trPr>
        <w:tc>
          <w:tcPr>
            <w:tcW w:w="360" w:type="dxa"/>
            <w:vAlign w:val="center"/>
            <w:hideMark/>
            <w:tcPrChange w:id="10522" w:author="Brian Bohman" w:date="2021-10-27T05:58:00Z">
              <w:tcPr>
                <w:tcW w:w="360" w:type="dxa"/>
                <w:vAlign w:val="center"/>
                <w:hideMark/>
              </w:tcPr>
            </w:tcPrChange>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Change w:id="10523" w:author="Brian Bohman" w:date="2021-10-27T05:58:00Z">
              <w:tcPr>
                <w:tcW w:w="864" w:type="dxa"/>
                <w:vAlign w:val="center"/>
                <w:hideMark/>
              </w:tcPr>
            </w:tcPrChange>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24" w:author="Brian Bohman" w:date="2021-10-27T05:58:00Z">
              <w:tcPr>
                <w:tcW w:w="1152" w:type="dxa"/>
                <w:vAlign w:val="center"/>
                <w:hideMark/>
              </w:tcPr>
            </w:tcPrChange>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25" w:author="Brian Bohman" w:date="2021-10-27T05:58:00Z">
              <w:tcPr>
                <w:tcW w:w="504" w:type="dxa"/>
                <w:vAlign w:val="center"/>
                <w:hideMark/>
              </w:tcPr>
            </w:tcPrChange>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526" w:author="Brian Bohman" w:date="2021-10-27T05:58:00Z">
              <w:tcPr>
                <w:tcW w:w="1008" w:type="dxa"/>
                <w:vAlign w:val="center"/>
                <w:hideMark/>
              </w:tcPr>
            </w:tcPrChange>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527" w:author="Brian Bohman" w:date="2021-10-27T05:58:00Z">
              <w:tcPr>
                <w:tcW w:w="1008" w:type="dxa"/>
                <w:vAlign w:val="center"/>
                <w:hideMark/>
              </w:tcPr>
            </w:tcPrChange>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28" w:author="Brian Bohman" w:date="2021-10-27T05:58:00Z">
              <w:tcPr>
                <w:tcW w:w="720" w:type="dxa"/>
                <w:vAlign w:val="center"/>
                <w:hideMark/>
              </w:tcPr>
            </w:tcPrChange>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29" w:author="Brian Bohman" w:date="2021-10-27T05:58:00Z">
              <w:tcPr>
                <w:tcW w:w="1008" w:type="dxa"/>
                <w:vAlign w:val="center"/>
                <w:hideMark/>
              </w:tcPr>
            </w:tcPrChange>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30" w:author="Brian Bohman" w:date="2021-10-27T05:58:00Z">
              <w:tcPr>
                <w:tcW w:w="1152" w:type="dxa"/>
                <w:vAlign w:val="center"/>
                <w:hideMark/>
              </w:tcPr>
            </w:tcPrChange>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440" w:type="dxa"/>
            <w:vAlign w:val="center"/>
            <w:hideMark/>
            <w:tcPrChange w:id="10531" w:author="Brian Bohman" w:date="2021-10-27T05:58:00Z">
              <w:tcPr>
                <w:tcW w:w="1008" w:type="dxa"/>
                <w:vAlign w:val="center"/>
                <w:hideMark/>
              </w:tcPr>
            </w:tcPrChange>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31262F6C" w14:textId="77777777" w:rsidTr="00E419CD">
        <w:trPr>
          <w:trHeight w:val="165"/>
          <w:trPrChange w:id="10532" w:author="Brian Bohman" w:date="2021-10-27T05:58:00Z">
            <w:trPr>
              <w:trHeight w:val="165"/>
            </w:trPr>
          </w:trPrChange>
        </w:trPr>
        <w:tc>
          <w:tcPr>
            <w:tcW w:w="360" w:type="dxa"/>
            <w:vAlign w:val="center"/>
            <w:hideMark/>
            <w:tcPrChange w:id="10533" w:author="Brian Bohman" w:date="2021-10-27T05:58:00Z">
              <w:tcPr>
                <w:tcW w:w="360" w:type="dxa"/>
                <w:vAlign w:val="center"/>
                <w:hideMark/>
              </w:tcPr>
            </w:tcPrChange>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Change w:id="10534" w:author="Brian Bohman" w:date="2021-10-27T05:58:00Z">
              <w:tcPr>
                <w:tcW w:w="864" w:type="dxa"/>
                <w:vAlign w:val="center"/>
                <w:hideMark/>
              </w:tcPr>
            </w:tcPrChange>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35" w:author="Brian Bohman" w:date="2021-10-27T05:58:00Z">
              <w:tcPr>
                <w:tcW w:w="1152" w:type="dxa"/>
                <w:vAlign w:val="center"/>
                <w:hideMark/>
              </w:tcPr>
            </w:tcPrChange>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36" w:author="Brian Bohman" w:date="2021-10-27T05:58:00Z">
              <w:tcPr>
                <w:tcW w:w="504" w:type="dxa"/>
                <w:vAlign w:val="center"/>
                <w:hideMark/>
              </w:tcPr>
            </w:tcPrChange>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537" w:author="Brian Bohman" w:date="2021-10-27T05:58:00Z">
              <w:tcPr>
                <w:tcW w:w="1008" w:type="dxa"/>
                <w:vAlign w:val="center"/>
                <w:hideMark/>
              </w:tcPr>
            </w:tcPrChange>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538" w:author="Brian Bohman" w:date="2021-10-27T05:58:00Z">
              <w:tcPr>
                <w:tcW w:w="1008" w:type="dxa"/>
                <w:vAlign w:val="center"/>
                <w:hideMark/>
              </w:tcPr>
            </w:tcPrChange>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39" w:author="Brian Bohman" w:date="2021-10-27T05:58:00Z">
              <w:tcPr>
                <w:tcW w:w="720" w:type="dxa"/>
                <w:vAlign w:val="center"/>
                <w:hideMark/>
              </w:tcPr>
            </w:tcPrChange>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40" w:author="Brian Bohman" w:date="2021-10-27T05:58:00Z">
              <w:tcPr>
                <w:tcW w:w="1008" w:type="dxa"/>
                <w:vAlign w:val="center"/>
                <w:hideMark/>
              </w:tcPr>
            </w:tcPrChange>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41" w:author="Brian Bohman" w:date="2021-10-27T05:58:00Z">
              <w:tcPr>
                <w:tcW w:w="1152" w:type="dxa"/>
                <w:vAlign w:val="center"/>
                <w:hideMark/>
              </w:tcPr>
            </w:tcPrChange>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440" w:type="dxa"/>
            <w:vAlign w:val="center"/>
            <w:hideMark/>
            <w:tcPrChange w:id="10542" w:author="Brian Bohman" w:date="2021-10-27T05:58:00Z">
              <w:tcPr>
                <w:tcW w:w="1008" w:type="dxa"/>
                <w:vAlign w:val="center"/>
                <w:hideMark/>
              </w:tcPr>
            </w:tcPrChange>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3E9614C0" w14:textId="77777777" w:rsidTr="00E419CD">
        <w:trPr>
          <w:trHeight w:val="165"/>
          <w:trPrChange w:id="10543" w:author="Brian Bohman" w:date="2021-10-27T05:58:00Z">
            <w:trPr>
              <w:trHeight w:val="165"/>
            </w:trPr>
          </w:trPrChange>
        </w:trPr>
        <w:tc>
          <w:tcPr>
            <w:tcW w:w="360" w:type="dxa"/>
            <w:vAlign w:val="center"/>
            <w:hideMark/>
            <w:tcPrChange w:id="10544" w:author="Brian Bohman" w:date="2021-10-27T05:58:00Z">
              <w:tcPr>
                <w:tcW w:w="360" w:type="dxa"/>
                <w:vAlign w:val="center"/>
                <w:hideMark/>
              </w:tcPr>
            </w:tcPrChange>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Change w:id="10545" w:author="Brian Bohman" w:date="2021-10-27T05:58:00Z">
              <w:tcPr>
                <w:tcW w:w="864" w:type="dxa"/>
                <w:vAlign w:val="center"/>
                <w:hideMark/>
              </w:tcPr>
            </w:tcPrChange>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46" w:author="Brian Bohman" w:date="2021-10-27T05:58:00Z">
              <w:tcPr>
                <w:tcW w:w="1152" w:type="dxa"/>
                <w:vAlign w:val="center"/>
                <w:hideMark/>
              </w:tcPr>
            </w:tcPrChange>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47" w:author="Brian Bohman" w:date="2021-10-27T05:58:00Z">
              <w:tcPr>
                <w:tcW w:w="504" w:type="dxa"/>
                <w:vAlign w:val="center"/>
                <w:hideMark/>
              </w:tcPr>
            </w:tcPrChange>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548" w:author="Brian Bohman" w:date="2021-10-27T05:58:00Z">
              <w:tcPr>
                <w:tcW w:w="1008" w:type="dxa"/>
                <w:vAlign w:val="center"/>
                <w:hideMark/>
              </w:tcPr>
            </w:tcPrChange>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549" w:author="Brian Bohman" w:date="2021-10-27T05:58:00Z">
              <w:tcPr>
                <w:tcW w:w="1008" w:type="dxa"/>
                <w:vAlign w:val="center"/>
                <w:hideMark/>
              </w:tcPr>
            </w:tcPrChange>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50" w:author="Brian Bohman" w:date="2021-10-27T05:58:00Z">
              <w:tcPr>
                <w:tcW w:w="720" w:type="dxa"/>
                <w:vAlign w:val="center"/>
                <w:hideMark/>
              </w:tcPr>
            </w:tcPrChange>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51" w:author="Brian Bohman" w:date="2021-10-27T05:58:00Z">
              <w:tcPr>
                <w:tcW w:w="1008" w:type="dxa"/>
                <w:vAlign w:val="center"/>
                <w:hideMark/>
              </w:tcPr>
            </w:tcPrChange>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52" w:author="Brian Bohman" w:date="2021-10-27T05:58:00Z">
              <w:tcPr>
                <w:tcW w:w="1152" w:type="dxa"/>
                <w:vAlign w:val="center"/>
                <w:hideMark/>
              </w:tcPr>
            </w:tcPrChange>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440" w:type="dxa"/>
            <w:vAlign w:val="center"/>
            <w:hideMark/>
            <w:tcPrChange w:id="10553" w:author="Brian Bohman" w:date="2021-10-27T05:58:00Z">
              <w:tcPr>
                <w:tcW w:w="1008" w:type="dxa"/>
                <w:vAlign w:val="center"/>
                <w:hideMark/>
              </w:tcPr>
            </w:tcPrChange>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4BEFED78" w14:textId="77777777" w:rsidTr="00E419CD">
        <w:trPr>
          <w:trHeight w:val="180"/>
          <w:trPrChange w:id="10554" w:author="Brian Bohman" w:date="2021-10-27T05:58:00Z">
            <w:trPr>
              <w:trHeight w:val="180"/>
            </w:trPr>
          </w:trPrChange>
        </w:trPr>
        <w:tc>
          <w:tcPr>
            <w:tcW w:w="360" w:type="dxa"/>
            <w:vAlign w:val="center"/>
            <w:hideMark/>
            <w:tcPrChange w:id="10555" w:author="Brian Bohman" w:date="2021-10-27T05:58:00Z">
              <w:tcPr>
                <w:tcW w:w="360" w:type="dxa"/>
                <w:vAlign w:val="center"/>
                <w:hideMark/>
              </w:tcPr>
            </w:tcPrChange>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Change w:id="10556" w:author="Brian Bohman" w:date="2021-10-27T05:58:00Z">
              <w:tcPr>
                <w:tcW w:w="864" w:type="dxa"/>
                <w:vAlign w:val="center"/>
                <w:hideMark/>
              </w:tcPr>
            </w:tcPrChange>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57" w:author="Brian Bohman" w:date="2021-10-27T05:58:00Z">
              <w:tcPr>
                <w:tcW w:w="1152" w:type="dxa"/>
                <w:vAlign w:val="center"/>
                <w:hideMark/>
              </w:tcPr>
            </w:tcPrChange>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58" w:author="Brian Bohman" w:date="2021-10-27T05:58:00Z">
              <w:tcPr>
                <w:tcW w:w="504" w:type="dxa"/>
                <w:vAlign w:val="center"/>
                <w:hideMark/>
              </w:tcPr>
            </w:tcPrChange>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559" w:author="Brian Bohman" w:date="2021-10-27T05:58:00Z">
              <w:tcPr>
                <w:tcW w:w="1008" w:type="dxa"/>
                <w:vAlign w:val="center"/>
                <w:hideMark/>
              </w:tcPr>
            </w:tcPrChange>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560" w:author="Brian Bohman" w:date="2021-10-27T05:58:00Z">
              <w:tcPr>
                <w:tcW w:w="1008" w:type="dxa"/>
                <w:vAlign w:val="center"/>
                <w:hideMark/>
              </w:tcPr>
            </w:tcPrChange>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61" w:author="Brian Bohman" w:date="2021-10-27T05:58:00Z">
              <w:tcPr>
                <w:tcW w:w="720" w:type="dxa"/>
                <w:vAlign w:val="center"/>
                <w:hideMark/>
              </w:tcPr>
            </w:tcPrChange>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62" w:author="Brian Bohman" w:date="2021-10-27T05:58:00Z">
              <w:tcPr>
                <w:tcW w:w="1008" w:type="dxa"/>
                <w:vAlign w:val="center"/>
                <w:hideMark/>
              </w:tcPr>
            </w:tcPrChange>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563" w:author="Brian Bohman" w:date="2021-10-27T05:58:00Z">
              <w:tcPr>
                <w:tcW w:w="1152" w:type="dxa"/>
                <w:vAlign w:val="center"/>
                <w:hideMark/>
              </w:tcPr>
            </w:tcPrChange>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564" w:author="Brian Bohman" w:date="2021-10-27T05:58:00Z">
              <w:tcPr>
                <w:tcW w:w="1008" w:type="dxa"/>
                <w:vAlign w:val="center"/>
                <w:hideMark/>
              </w:tcPr>
            </w:tcPrChange>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47E3DA03" w14:textId="77777777" w:rsidTr="00E419CD">
        <w:trPr>
          <w:trHeight w:val="165"/>
          <w:trPrChange w:id="10565" w:author="Brian Bohman" w:date="2021-10-27T05:58:00Z">
            <w:trPr>
              <w:trHeight w:val="165"/>
            </w:trPr>
          </w:trPrChange>
        </w:trPr>
        <w:tc>
          <w:tcPr>
            <w:tcW w:w="360" w:type="dxa"/>
            <w:vAlign w:val="center"/>
            <w:hideMark/>
            <w:tcPrChange w:id="10566" w:author="Brian Bohman" w:date="2021-10-27T05:58:00Z">
              <w:tcPr>
                <w:tcW w:w="360" w:type="dxa"/>
                <w:vAlign w:val="center"/>
                <w:hideMark/>
              </w:tcPr>
            </w:tcPrChange>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Change w:id="10567" w:author="Brian Bohman" w:date="2021-10-27T05:58:00Z">
              <w:tcPr>
                <w:tcW w:w="864" w:type="dxa"/>
                <w:vAlign w:val="center"/>
                <w:hideMark/>
              </w:tcPr>
            </w:tcPrChange>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68" w:author="Brian Bohman" w:date="2021-10-27T05:58:00Z">
              <w:tcPr>
                <w:tcW w:w="1152" w:type="dxa"/>
                <w:vAlign w:val="center"/>
                <w:hideMark/>
              </w:tcPr>
            </w:tcPrChange>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69" w:author="Brian Bohman" w:date="2021-10-27T05:58:00Z">
              <w:tcPr>
                <w:tcW w:w="504" w:type="dxa"/>
                <w:vAlign w:val="center"/>
                <w:hideMark/>
              </w:tcPr>
            </w:tcPrChange>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570" w:author="Brian Bohman" w:date="2021-10-27T05:58:00Z">
              <w:tcPr>
                <w:tcW w:w="1008" w:type="dxa"/>
                <w:vAlign w:val="center"/>
                <w:hideMark/>
              </w:tcPr>
            </w:tcPrChange>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571" w:author="Brian Bohman" w:date="2021-10-27T05:58:00Z">
              <w:tcPr>
                <w:tcW w:w="1008" w:type="dxa"/>
                <w:vAlign w:val="center"/>
                <w:hideMark/>
              </w:tcPr>
            </w:tcPrChange>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72" w:author="Brian Bohman" w:date="2021-10-27T05:58:00Z">
              <w:tcPr>
                <w:tcW w:w="720" w:type="dxa"/>
                <w:vAlign w:val="center"/>
                <w:hideMark/>
              </w:tcPr>
            </w:tcPrChange>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73" w:author="Brian Bohman" w:date="2021-10-27T05:58:00Z">
              <w:tcPr>
                <w:tcW w:w="1008" w:type="dxa"/>
                <w:vAlign w:val="center"/>
                <w:hideMark/>
              </w:tcPr>
            </w:tcPrChange>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74" w:author="Brian Bohman" w:date="2021-10-27T05:58:00Z">
              <w:tcPr>
                <w:tcW w:w="1152" w:type="dxa"/>
                <w:vAlign w:val="center"/>
                <w:hideMark/>
              </w:tcPr>
            </w:tcPrChange>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440" w:type="dxa"/>
            <w:vAlign w:val="center"/>
            <w:hideMark/>
            <w:tcPrChange w:id="10575" w:author="Brian Bohman" w:date="2021-10-27T05:58:00Z">
              <w:tcPr>
                <w:tcW w:w="1008" w:type="dxa"/>
                <w:vAlign w:val="center"/>
                <w:hideMark/>
              </w:tcPr>
            </w:tcPrChange>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774B84" w14:textId="77777777" w:rsidTr="00E419CD">
        <w:trPr>
          <w:trHeight w:val="165"/>
          <w:trPrChange w:id="10576" w:author="Brian Bohman" w:date="2021-10-27T05:58:00Z">
            <w:trPr>
              <w:trHeight w:val="165"/>
            </w:trPr>
          </w:trPrChange>
        </w:trPr>
        <w:tc>
          <w:tcPr>
            <w:tcW w:w="360" w:type="dxa"/>
            <w:vAlign w:val="center"/>
            <w:hideMark/>
            <w:tcPrChange w:id="10577" w:author="Brian Bohman" w:date="2021-10-27T05:58:00Z">
              <w:tcPr>
                <w:tcW w:w="360" w:type="dxa"/>
                <w:vAlign w:val="center"/>
                <w:hideMark/>
              </w:tcPr>
            </w:tcPrChange>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Change w:id="10578" w:author="Brian Bohman" w:date="2021-10-27T05:58:00Z">
              <w:tcPr>
                <w:tcW w:w="864" w:type="dxa"/>
                <w:vAlign w:val="center"/>
                <w:hideMark/>
              </w:tcPr>
            </w:tcPrChange>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79" w:author="Brian Bohman" w:date="2021-10-27T05:58:00Z">
              <w:tcPr>
                <w:tcW w:w="1152" w:type="dxa"/>
                <w:vAlign w:val="center"/>
                <w:hideMark/>
              </w:tcPr>
            </w:tcPrChange>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80" w:author="Brian Bohman" w:date="2021-10-27T05:58:00Z">
              <w:tcPr>
                <w:tcW w:w="504" w:type="dxa"/>
                <w:vAlign w:val="center"/>
                <w:hideMark/>
              </w:tcPr>
            </w:tcPrChange>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581" w:author="Brian Bohman" w:date="2021-10-27T05:58:00Z">
              <w:tcPr>
                <w:tcW w:w="1008" w:type="dxa"/>
                <w:vAlign w:val="center"/>
                <w:hideMark/>
              </w:tcPr>
            </w:tcPrChange>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582" w:author="Brian Bohman" w:date="2021-10-27T05:58:00Z">
              <w:tcPr>
                <w:tcW w:w="1008" w:type="dxa"/>
                <w:vAlign w:val="center"/>
                <w:hideMark/>
              </w:tcPr>
            </w:tcPrChange>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83" w:author="Brian Bohman" w:date="2021-10-27T05:58:00Z">
              <w:tcPr>
                <w:tcW w:w="720" w:type="dxa"/>
                <w:vAlign w:val="center"/>
                <w:hideMark/>
              </w:tcPr>
            </w:tcPrChange>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84" w:author="Brian Bohman" w:date="2021-10-27T05:58:00Z">
              <w:tcPr>
                <w:tcW w:w="1008" w:type="dxa"/>
                <w:vAlign w:val="center"/>
                <w:hideMark/>
              </w:tcPr>
            </w:tcPrChange>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85" w:author="Brian Bohman" w:date="2021-10-27T05:58:00Z">
              <w:tcPr>
                <w:tcW w:w="1152" w:type="dxa"/>
                <w:vAlign w:val="center"/>
                <w:hideMark/>
              </w:tcPr>
            </w:tcPrChange>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440" w:type="dxa"/>
            <w:vAlign w:val="center"/>
            <w:hideMark/>
            <w:tcPrChange w:id="10586" w:author="Brian Bohman" w:date="2021-10-27T05:58:00Z">
              <w:tcPr>
                <w:tcW w:w="1008" w:type="dxa"/>
                <w:vAlign w:val="center"/>
                <w:hideMark/>
              </w:tcPr>
            </w:tcPrChange>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78399890" w14:textId="77777777" w:rsidTr="00E419CD">
        <w:trPr>
          <w:trHeight w:val="165"/>
          <w:trPrChange w:id="10587" w:author="Brian Bohman" w:date="2021-10-27T05:58:00Z">
            <w:trPr>
              <w:trHeight w:val="165"/>
            </w:trPr>
          </w:trPrChange>
        </w:trPr>
        <w:tc>
          <w:tcPr>
            <w:tcW w:w="360" w:type="dxa"/>
            <w:vAlign w:val="center"/>
            <w:hideMark/>
            <w:tcPrChange w:id="10588" w:author="Brian Bohman" w:date="2021-10-27T05:58:00Z">
              <w:tcPr>
                <w:tcW w:w="360" w:type="dxa"/>
                <w:vAlign w:val="center"/>
                <w:hideMark/>
              </w:tcPr>
            </w:tcPrChange>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Change w:id="10589" w:author="Brian Bohman" w:date="2021-10-27T05:58:00Z">
              <w:tcPr>
                <w:tcW w:w="864" w:type="dxa"/>
                <w:vAlign w:val="center"/>
                <w:hideMark/>
              </w:tcPr>
            </w:tcPrChange>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90" w:author="Brian Bohman" w:date="2021-10-27T05:58:00Z">
              <w:tcPr>
                <w:tcW w:w="1152" w:type="dxa"/>
                <w:vAlign w:val="center"/>
                <w:hideMark/>
              </w:tcPr>
            </w:tcPrChange>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91" w:author="Brian Bohman" w:date="2021-10-27T05:58:00Z">
              <w:tcPr>
                <w:tcW w:w="504" w:type="dxa"/>
                <w:vAlign w:val="center"/>
                <w:hideMark/>
              </w:tcPr>
            </w:tcPrChange>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592" w:author="Brian Bohman" w:date="2021-10-27T05:58:00Z">
              <w:tcPr>
                <w:tcW w:w="1008" w:type="dxa"/>
                <w:vAlign w:val="center"/>
                <w:hideMark/>
              </w:tcPr>
            </w:tcPrChange>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593" w:author="Brian Bohman" w:date="2021-10-27T05:58:00Z">
              <w:tcPr>
                <w:tcW w:w="1008" w:type="dxa"/>
                <w:vAlign w:val="center"/>
                <w:hideMark/>
              </w:tcPr>
            </w:tcPrChange>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94" w:author="Brian Bohman" w:date="2021-10-27T05:58:00Z">
              <w:tcPr>
                <w:tcW w:w="720" w:type="dxa"/>
                <w:vAlign w:val="center"/>
                <w:hideMark/>
              </w:tcPr>
            </w:tcPrChange>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95" w:author="Brian Bohman" w:date="2021-10-27T05:58:00Z">
              <w:tcPr>
                <w:tcW w:w="1008" w:type="dxa"/>
                <w:vAlign w:val="center"/>
                <w:hideMark/>
              </w:tcPr>
            </w:tcPrChange>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96" w:author="Brian Bohman" w:date="2021-10-27T05:58:00Z">
              <w:tcPr>
                <w:tcW w:w="1152" w:type="dxa"/>
                <w:vAlign w:val="center"/>
                <w:hideMark/>
              </w:tcPr>
            </w:tcPrChange>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597" w:author="Brian Bohman" w:date="2021-10-27T05:58:00Z">
              <w:tcPr>
                <w:tcW w:w="1008" w:type="dxa"/>
                <w:vAlign w:val="center"/>
                <w:hideMark/>
              </w:tcPr>
            </w:tcPrChange>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8DBF40B" w14:textId="77777777" w:rsidTr="00E419CD">
        <w:trPr>
          <w:trHeight w:val="165"/>
          <w:trPrChange w:id="10598" w:author="Brian Bohman" w:date="2021-10-27T05:58:00Z">
            <w:trPr>
              <w:trHeight w:val="165"/>
            </w:trPr>
          </w:trPrChange>
        </w:trPr>
        <w:tc>
          <w:tcPr>
            <w:tcW w:w="360" w:type="dxa"/>
            <w:vAlign w:val="center"/>
            <w:hideMark/>
            <w:tcPrChange w:id="10599" w:author="Brian Bohman" w:date="2021-10-27T05:58:00Z">
              <w:tcPr>
                <w:tcW w:w="360" w:type="dxa"/>
                <w:vAlign w:val="center"/>
                <w:hideMark/>
              </w:tcPr>
            </w:tcPrChange>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Change w:id="10600" w:author="Brian Bohman" w:date="2021-10-27T05:58:00Z">
              <w:tcPr>
                <w:tcW w:w="864" w:type="dxa"/>
                <w:vAlign w:val="center"/>
                <w:hideMark/>
              </w:tcPr>
            </w:tcPrChange>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01" w:author="Brian Bohman" w:date="2021-10-27T05:58:00Z">
              <w:tcPr>
                <w:tcW w:w="1152" w:type="dxa"/>
                <w:vAlign w:val="center"/>
                <w:hideMark/>
              </w:tcPr>
            </w:tcPrChange>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02" w:author="Brian Bohman" w:date="2021-10-27T05:58:00Z">
              <w:tcPr>
                <w:tcW w:w="504" w:type="dxa"/>
                <w:vAlign w:val="center"/>
                <w:hideMark/>
              </w:tcPr>
            </w:tcPrChange>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603" w:author="Brian Bohman" w:date="2021-10-27T05:58:00Z">
              <w:tcPr>
                <w:tcW w:w="1008" w:type="dxa"/>
                <w:vAlign w:val="center"/>
                <w:hideMark/>
              </w:tcPr>
            </w:tcPrChange>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604" w:author="Brian Bohman" w:date="2021-10-27T05:58:00Z">
              <w:tcPr>
                <w:tcW w:w="1008" w:type="dxa"/>
                <w:vAlign w:val="center"/>
                <w:hideMark/>
              </w:tcPr>
            </w:tcPrChange>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05" w:author="Brian Bohman" w:date="2021-10-27T05:58:00Z">
              <w:tcPr>
                <w:tcW w:w="720" w:type="dxa"/>
                <w:vAlign w:val="center"/>
                <w:hideMark/>
              </w:tcPr>
            </w:tcPrChange>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606" w:author="Brian Bohman" w:date="2021-10-27T05:58:00Z">
              <w:tcPr>
                <w:tcW w:w="1008" w:type="dxa"/>
                <w:vAlign w:val="center"/>
                <w:hideMark/>
              </w:tcPr>
            </w:tcPrChange>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07" w:author="Brian Bohman" w:date="2021-10-27T05:58:00Z">
              <w:tcPr>
                <w:tcW w:w="1152" w:type="dxa"/>
                <w:vAlign w:val="center"/>
                <w:hideMark/>
              </w:tcPr>
            </w:tcPrChange>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0608" w:author="Brian Bohman" w:date="2021-10-27T05:58:00Z">
              <w:tcPr>
                <w:tcW w:w="1008" w:type="dxa"/>
                <w:vAlign w:val="center"/>
                <w:hideMark/>
              </w:tcPr>
            </w:tcPrChange>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3E46F394" w14:textId="77777777" w:rsidTr="00E419CD">
        <w:trPr>
          <w:trHeight w:val="165"/>
          <w:trPrChange w:id="10609" w:author="Brian Bohman" w:date="2021-10-27T05:58:00Z">
            <w:trPr>
              <w:trHeight w:val="165"/>
            </w:trPr>
          </w:trPrChange>
        </w:trPr>
        <w:tc>
          <w:tcPr>
            <w:tcW w:w="360" w:type="dxa"/>
            <w:vAlign w:val="center"/>
            <w:hideMark/>
            <w:tcPrChange w:id="10610" w:author="Brian Bohman" w:date="2021-10-27T05:58:00Z">
              <w:tcPr>
                <w:tcW w:w="360" w:type="dxa"/>
                <w:vAlign w:val="center"/>
                <w:hideMark/>
              </w:tcPr>
            </w:tcPrChange>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Change w:id="10611" w:author="Brian Bohman" w:date="2021-10-27T05:58:00Z">
              <w:tcPr>
                <w:tcW w:w="864" w:type="dxa"/>
                <w:vAlign w:val="center"/>
                <w:hideMark/>
              </w:tcPr>
            </w:tcPrChange>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12" w:author="Brian Bohman" w:date="2021-10-27T05:58:00Z">
              <w:tcPr>
                <w:tcW w:w="1152" w:type="dxa"/>
                <w:vAlign w:val="center"/>
                <w:hideMark/>
              </w:tcPr>
            </w:tcPrChange>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13" w:author="Brian Bohman" w:date="2021-10-27T05:58:00Z">
              <w:tcPr>
                <w:tcW w:w="504" w:type="dxa"/>
                <w:vAlign w:val="center"/>
                <w:hideMark/>
              </w:tcPr>
            </w:tcPrChange>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614" w:author="Brian Bohman" w:date="2021-10-27T05:58:00Z">
              <w:tcPr>
                <w:tcW w:w="1008" w:type="dxa"/>
                <w:vAlign w:val="center"/>
                <w:hideMark/>
              </w:tcPr>
            </w:tcPrChange>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615" w:author="Brian Bohman" w:date="2021-10-27T05:58:00Z">
              <w:tcPr>
                <w:tcW w:w="1008" w:type="dxa"/>
                <w:vAlign w:val="center"/>
                <w:hideMark/>
              </w:tcPr>
            </w:tcPrChange>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16" w:author="Brian Bohman" w:date="2021-10-27T05:58:00Z">
              <w:tcPr>
                <w:tcW w:w="720" w:type="dxa"/>
                <w:vAlign w:val="center"/>
                <w:hideMark/>
              </w:tcPr>
            </w:tcPrChange>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617" w:author="Brian Bohman" w:date="2021-10-27T05:58:00Z">
              <w:tcPr>
                <w:tcW w:w="1008" w:type="dxa"/>
                <w:vAlign w:val="center"/>
                <w:hideMark/>
              </w:tcPr>
            </w:tcPrChange>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18" w:author="Brian Bohman" w:date="2021-10-27T05:58:00Z">
              <w:tcPr>
                <w:tcW w:w="1152" w:type="dxa"/>
                <w:vAlign w:val="center"/>
                <w:hideMark/>
              </w:tcPr>
            </w:tcPrChange>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440" w:type="dxa"/>
            <w:vAlign w:val="center"/>
            <w:hideMark/>
            <w:tcPrChange w:id="10619" w:author="Brian Bohman" w:date="2021-10-27T05:58:00Z">
              <w:tcPr>
                <w:tcW w:w="1008" w:type="dxa"/>
                <w:vAlign w:val="center"/>
                <w:hideMark/>
              </w:tcPr>
            </w:tcPrChange>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6EDB32A3" w14:textId="77777777" w:rsidTr="00E419CD">
        <w:trPr>
          <w:trHeight w:val="165"/>
          <w:trPrChange w:id="10620" w:author="Brian Bohman" w:date="2021-10-27T05:58:00Z">
            <w:trPr>
              <w:trHeight w:val="165"/>
            </w:trPr>
          </w:trPrChange>
        </w:trPr>
        <w:tc>
          <w:tcPr>
            <w:tcW w:w="360" w:type="dxa"/>
            <w:vAlign w:val="center"/>
            <w:hideMark/>
            <w:tcPrChange w:id="10621" w:author="Brian Bohman" w:date="2021-10-27T05:58:00Z">
              <w:tcPr>
                <w:tcW w:w="360" w:type="dxa"/>
                <w:vAlign w:val="center"/>
                <w:hideMark/>
              </w:tcPr>
            </w:tcPrChange>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Change w:id="10622" w:author="Brian Bohman" w:date="2021-10-27T05:58:00Z">
              <w:tcPr>
                <w:tcW w:w="864" w:type="dxa"/>
                <w:vAlign w:val="center"/>
                <w:hideMark/>
              </w:tcPr>
            </w:tcPrChange>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23" w:author="Brian Bohman" w:date="2021-10-27T05:58:00Z">
              <w:tcPr>
                <w:tcW w:w="1152" w:type="dxa"/>
                <w:vAlign w:val="center"/>
                <w:hideMark/>
              </w:tcPr>
            </w:tcPrChange>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24" w:author="Brian Bohman" w:date="2021-10-27T05:58:00Z">
              <w:tcPr>
                <w:tcW w:w="504" w:type="dxa"/>
                <w:vAlign w:val="center"/>
                <w:hideMark/>
              </w:tcPr>
            </w:tcPrChange>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625" w:author="Brian Bohman" w:date="2021-10-27T05:58:00Z">
              <w:tcPr>
                <w:tcW w:w="1008" w:type="dxa"/>
                <w:vAlign w:val="center"/>
                <w:hideMark/>
              </w:tcPr>
            </w:tcPrChange>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626" w:author="Brian Bohman" w:date="2021-10-27T05:58:00Z">
              <w:tcPr>
                <w:tcW w:w="1008" w:type="dxa"/>
                <w:vAlign w:val="center"/>
                <w:hideMark/>
              </w:tcPr>
            </w:tcPrChange>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27" w:author="Brian Bohman" w:date="2021-10-27T05:58:00Z">
              <w:tcPr>
                <w:tcW w:w="720" w:type="dxa"/>
                <w:vAlign w:val="center"/>
                <w:hideMark/>
              </w:tcPr>
            </w:tcPrChange>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628" w:author="Brian Bohman" w:date="2021-10-27T05:58:00Z">
              <w:tcPr>
                <w:tcW w:w="1008" w:type="dxa"/>
                <w:vAlign w:val="center"/>
                <w:hideMark/>
              </w:tcPr>
            </w:tcPrChange>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29" w:author="Brian Bohman" w:date="2021-10-27T05:58:00Z">
              <w:tcPr>
                <w:tcW w:w="1152" w:type="dxa"/>
                <w:vAlign w:val="center"/>
                <w:hideMark/>
              </w:tcPr>
            </w:tcPrChange>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440" w:type="dxa"/>
            <w:vAlign w:val="center"/>
            <w:hideMark/>
            <w:tcPrChange w:id="10630" w:author="Brian Bohman" w:date="2021-10-27T05:58:00Z">
              <w:tcPr>
                <w:tcW w:w="1008" w:type="dxa"/>
                <w:vAlign w:val="center"/>
                <w:hideMark/>
              </w:tcPr>
            </w:tcPrChange>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216E42D4" w14:textId="77777777" w:rsidTr="00E419CD">
        <w:trPr>
          <w:trHeight w:val="165"/>
          <w:trPrChange w:id="10631" w:author="Brian Bohman" w:date="2021-10-27T05:58:00Z">
            <w:trPr>
              <w:trHeight w:val="165"/>
            </w:trPr>
          </w:trPrChange>
        </w:trPr>
        <w:tc>
          <w:tcPr>
            <w:tcW w:w="360" w:type="dxa"/>
            <w:vAlign w:val="center"/>
            <w:hideMark/>
            <w:tcPrChange w:id="10632" w:author="Brian Bohman" w:date="2021-10-27T05:58:00Z">
              <w:tcPr>
                <w:tcW w:w="360" w:type="dxa"/>
                <w:vAlign w:val="center"/>
                <w:hideMark/>
              </w:tcPr>
            </w:tcPrChange>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Change w:id="10633" w:author="Brian Bohman" w:date="2021-10-27T05:58:00Z">
              <w:tcPr>
                <w:tcW w:w="864" w:type="dxa"/>
                <w:vAlign w:val="center"/>
                <w:hideMark/>
              </w:tcPr>
            </w:tcPrChange>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34" w:author="Brian Bohman" w:date="2021-10-27T05:58:00Z">
              <w:tcPr>
                <w:tcW w:w="1152" w:type="dxa"/>
                <w:vAlign w:val="center"/>
                <w:hideMark/>
              </w:tcPr>
            </w:tcPrChange>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35" w:author="Brian Bohman" w:date="2021-10-27T05:58:00Z">
              <w:tcPr>
                <w:tcW w:w="504" w:type="dxa"/>
                <w:vAlign w:val="center"/>
                <w:hideMark/>
              </w:tcPr>
            </w:tcPrChange>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636" w:author="Brian Bohman" w:date="2021-10-27T05:58:00Z">
              <w:tcPr>
                <w:tcW w:w="1008" w:type="dxa"/>
                <w:vAlign w:val="center"/>
                <w:hideMark/>
              </w:tcPr>
            </w:tcPrChange>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637" w:author="Brian Bohman" w:date="2021-10-27T05:58:00Z">
              <w:tcPr>
                <w:tcW w:w="1008" w:type="dxa"/>
                <w:vAlign w:val="center"/>
                <w:hideMark/>
              </w:tcPr>
            </w:tcPrChange>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38" w:author="Brian Bohman" w:date="2021-10-27T05:58:00Z">
              <w:tcPr>
                <w:tcW w:w="720" w:type="dxa"/>
                <w:vAlign w:val="center"/>
                <w:hideMark/>
              </w:tcPr>
            </w:tcPrChange>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639" w:author="Brian Bohman" w:date="2021-10-27T05:58:00Z">
              <w:tcPr>
                <w:tcW w:w="1008" w:type="dxa"/>
                <w:vAlign w:val="center"/>
                <w:hideMark/>
              </w:tcPr>
            </w:tcPrChange>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40" w:author="Brian Bohman" w:date="2021-10-27T05:58:00Z">
              <w:tcPr>
                <w:tcW w:w="1152" w:type="dxa"/>
                <w:vAlign w:val="center"/>
                <w:hideMark/>
              </w:tcPr>
            </w:tcPrChange>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0641" w:author="Brian Bohman" w:date="2021-10-27T05:58:00Z">
              <w:tcPr>
                <w:tcW w:w="1008" w:type="dxa"/>
                <w:vAlign w:val="center"/>
                <w:hideMark/>
              </w:tcPr>
            </w:tcPrChange>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2815AA56" w14:textId="77777777" w:rsidTr="00E419CD">
        <w:trPr>
          <w:trHeight w:val="165"/>
          <w:trPrChange w:id="10642" w:author="Brian Bohman" w:date="2021-10-27T05:58:00Z">
            <w:trPr>
              <w:trHeight w:val="165"/>
            </w:trPr>
          </w:trPrChange>
        </w:trPr>
        <w:tc>
          <w:tcPr>
            <w:tcW w:w="360" w:type="dxa"/>
            <w:vAlign w:val="center"/>
            <w:hideMark/>
            <w:tcPrChange w:id="10643" w:author="Brian Bohman" w:date="2021-10-27T05:58:00Z">
              <w:tcPr>
                <w:tcW w:w="360" w:type="dxa"/>
                <w:vAlign w:val="center"/>
                <w:hideMark/>
              </w:tcPr>
            </w:tcPrChange>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Change w:id="10644" w:author="Brian Bohman" w:date="2021-10-27T05:58:00Z">
              <w:tcPr>
                <w:tcW w:w="864" w:type="dxa"/>
                <w:vAlign w:val="center"/>
                <w:hideMark/>
              </w:tcPr>
            </w:tcPrChange>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45" w:author="Brian Bohman" w:date="2021-10-27T05:58:00Z">
              <w:tcPr>
                <w:tcW w:w="1152" w:type="dxa"/>
                <w:vAlign w:val="center"/>
                <w:hideMark/>
              </w:tcPr>
            </w:tcPrChange>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46" w:author="Brian Bohman" w:date="2021-10-27T05:58:00Z">
              <w:tcPr>
                <w:tcW w:w="504" w:type="dxa"/>
                <w:vAlign w:val="center"/>
                <w:hideMark/>
              </w:tcPr>
            </w:tcPrChange>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647" w:author="Brian Bohman" w:date="2021-10-27T05:58:00Z">
              <w:tcPr>
                <w:tcW w:w="1008" w:type="dxa"/>
                <w:vAlign w:val="center"/>
                <w:hideMark/>
              </w:tcPr>
            </w:tcPrChange>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648" w:author="Brian Bohman" w:date="2021-10-27T05:58:00Z">
              <w:tcPr>
                <w:tcW w:w="1008" w:type="dxa"/>
                <w:vAlign w:val="center"/>
                <w:hideMark/>
              </w:tcPr>
            </w:tcPrChange>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49" w:author="Brian Bohman" w:date="2021-10-27T05:58:00Z">
              <w:tcPr>
                <w:tcW w:w="720" w:type="dxa"/>
                <w:vAlign w:val="center"/>
                <w:hideMark/>
              </w:tcPr>
            </w:tcPrChange>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650" w:author="Brian Bohman" w:date="2021-10-27T05:58:00Z">
              <w:tcPr>
                <w:tcW w:w="1008" w:type="dxa"/>
                <w:vAlign w:val="center"/>
                <w:hideMark/>
              </w:tcPr>
            </w:tcPrChange>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51" w:author="Brian Bohman" w:date="2021-10-27T05:58:00Z">
              <w:tcPr>
                <w:tcW w:w="1152" w:type="dxa"/>
                <w:vAlign w:val="center"/>
                <w:hideMark/>
              </w:tcPr>
            </w:tcPrChange>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10652" w:author="Brian Bohman" w:date="2021-10-27T05:58:00Z">
              <w:tcPr>
                <w:tcW w:w="1008" w:type="dxa"/>
                <w:vAlign w:val="center"/>
                <w:hideMark/>
              </w:tcPr>
            </w:tcPrChange>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3BDD6397" w14:textId="77777777" w:rsidTr="00E419CD">
        <w:trPr>
          <w:trHeight w:val="165"/>
          <w:trPrChange w:id="10653" w:author="Brian Bohman" w:date="2021-10-27T05:58:00Z">
            <w:trPr>
              <w:trHeight w:val="165"/>
            </w:trPr>
          </w:trPrChange>
        </w:trPr>
        <w:tc>
          <w:tcPr>
            <w:tcW w:w="360" w:type="dxa"/>
            <w:vAlign w:val="center"/>
            <w:hideMark/>
            <w:tcPrChange w:id="10654" w:author="Brian Bohman" w:date="2021-10-27T05:58:00Z">
              <w:tcPr>
                <w:tcW w:w="360" w:type="dxa"/>
                <w:vAlign w:val="center"/>
                <w:hideMark/>
              </w:tcPr>
            </w:tcPrChange>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Change w:id="10655" w:author="Brian Bohman" w:date="2021-10-27T05:58:00Z">
              <w:tcPr>
                <w:tcW w:w="864" w:type="dxa"/>
                <w:vAlign w:val="center"/>
                <w:hideMark/>
              </w:tcPr>
            </w:tcPrChange>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56" w:author="Brian Bohman" w:date="2021-10-27T05:58:00Z">
              <w:tcPr>
                <w:tcW w:w="1152" w:type="dxa"/>
                <w:vAlign w:val="center"/>
                <w:hideMark/>
              </w:tcPr>
            </w:tcPrChange>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57" w:author="Brian Bohman" w:date="2021-10-27T05:58:00Z">
              <w:tcPr>
                <w:tcW w:w="504" w:type="dxa"/>
                <w:vAlign w:val="center"/>
                <w:hideMark/>
              </w:tcPr>
            </w:tcPrChange>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658" w:author="Brian Bohman" w:date="2021-10-27T05:58:00Z">
              <w:tcPr>
                <w:tcW w:w="1008" w:type="dxa"/>
                <w:vAlign w:val="center"/>
                <w:hideMark/>
              </w:tcPr>
            </w:tcPrChange>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659" w:author="Brian Bohman" w:date="2021-10-27T05:58:00Z">
              <w:tcPr>
                <w:tcW w:w="1008" w:type="dxa"/>
                <w:vAlign w:val="center"/>
                <w:hideMark/>
              </w:tcPr>
            </w:tcPrChange>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60" w:author="Brian Bohman" w:date="2021-10-27T05:58:00Z">
              <w:tcPr>
                <w:tcW w:w="720" w:type="dxa"/>
                <w:vAlign w:val="center"/>
                <w:hideMark/>
              </w:tcPr>
            </w:tcPrChange>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661" w:author="Brian Bohman" w:date="2021-10-27T05:58:00Z">
              <w:tcPr>
                <w:tcW w:w="1008" w:type="dxa"/>
                <w:vAlign w:val="center"/>
                <w:hideMark/>
              </w:tcPr>
            </w:tcPrChange>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62" w:author="Brian Bohman" w:date="2021-10-27T05:58:00Z">
              <w:tcPr>
                <w:tcW w:w="1152" w:type="dxa"/>
                <w:vAlign w:val="center"/>
                <w:hideMark/>
              </w:tcPr>
            </w:tcPrChange>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440" w:type="dxa"/>
            <w:vAlign w:val="center"/>
            <w:hideMark/>
            <w:tcPrChange w:id="10663" w:author="Brian Bohman" w:date="2021-10-27T05:58:00Z">
              <w:tcPr>
                <w:tcW w:w="1008" w:type="dxa"/>
                <w:vAlign w:val="center"/>
                <w:hideMark/>
              </w:tcPr>
            </w:tcPrChange>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7BC38BE8" w14:textId="77777777" w:rsidTr="00E419CD">
        <w:trPr>
          <w:trHeight w:val="165"/>
          <w:trPrChange w:id="10664" w:author="Brian Bohman" w:date="2021-10-27T05:58:00Z">
            <w:trPr>
              <w:trHeight w:val="165"/>
            </w:trPr>
          </w:trPrChange>
        </w:trPr>
        <w:tc>
          <w:tcPr>
            <w:tcW w:w="360" w:type="dxa"/>
            <w:vAlign w:val="center"/>
            <w:hideMark/>
            <w:tcPrChange w:id="10665" w:author="Brian Bohman" w:date="2021-10-27T05:58:00Z">
              <w:tcPr>
                <w:tcW w:w="360" w:type="dxa"/>
                <w:vAlign w:val="center"/>
                <w:hideMark/>
              </w:tcPr>
            </w:tcPrChange>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Change w:id="10666" w:author="Brian Bohman" w:date="2021-10-27T05:58:00Z">
              <w:tcPr>
                <w:tcW w:w="864" w:type="dxa"/>
                <w:vAlign w:val="center"/>
                <w:hideMark/>
              </w:tcPr>
            </w:tcPrChange>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67" w:author="Brian Bohman" w:date="2021-10-27T05:58:00Z">
              <w:tcPr>
                <w:tcW w:w="1152" w:type="dxa"/>
                <w:vAlign w:val="center"/>
                <w:hideMark/>
              </w:tcPr>
            </w:tcPrChange>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68" w:author="Brian Bohman" w:date="2021-10-27T05:58:00Z">
              <w:tcPr>
                <w:tcW w:w="504" w:type="dxa"/>
                <w:vAlign w:val="center"/>
                <w:hideMark/>
              </w:tcPr>
            </w:tcPrChange>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669" w:author="Brian Bohman" w:date="2021-10-27T05:58:00Z">
              <w:tcPr>
                <w:tcW w:w="1008" w:type="dxa"/>
                <w:vAlign w:val="center"/>
                <w:hideMark/>
              </w:tcPr>
            </w:tcPrChange>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670" w:author="Brian Bohman" w:date="2021-10-27T05:58:00Z">
              <w:tcPr>
                <w:tcW w:w="1008" w:type="dxa"/>
                <w:vAlign w:val="center"/>
                <w:hideMark/>
              </w:tcPr>
            </w:tcPrChange>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71" w:author="Brian Bohman" w:date="2021-10-27T05:58:00Z">
              <w:tcPr>
                <w:tcW w:w="720" w:type="dxa"/>
                <w:vAlign w:val="center"/>
                <w:hideMark/>
              </w:tcPr>
            </w:tcPrChange>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672" w:author="Brian Bohman" w:date="2021-10-27T05:58:00Z">
              <w:tcPr>
                <w:tcW w:w="1008" w:type="dxa"/>
                <w:vAlign w:val="center"/>
                <w:hideMark/>
              </w:tcPr>
            </w:tcPrChange>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73" w:author="Brian Bohman" w:date="2021-10-27T05:58:00Z">
              <w:tcPr>
                <w:tcW w:w="1152" w:type="dxa"/>
                <w:vAlign w:val="center"/>
                <w:hideMark/>
              </w:tcPr>
            </w:tcPrChange>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440" w:type="dxa"/>
            <w:vAlign w:val="center"/>
            <w:hideMark/>
            <w:tcPrChange w:id="10674" w:author="Brian Bohman" w:date="2021-10-27T05:58:00Z">
              <w:tcPr>
                <w:tcW w:w="1008" w:type="dxa"/>
                <w:vAlign w:val="center"/>
                <w:hideMark/>
              </w:tcPr>
            </w:tcPrChange>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18F6191" w14:textId="77777777" w:rsidTr="00E419CD">
        <w:trPr>
          <w:trHeight w:val="165"/>
          <w:trPrChange w:id="10675" w:author="Brian Bohman" w:date="2021-10-27T05:58:00Z">
            <w:trPr>
              <w:trHeight w:val="165"/>
            </w:trPr>
          </w:trPrChange>
        </w:trPr>
        <w:tc>
          <w:tcPr>
            <w:tcW w:w="360" w:type="dxa"/>
            <w:vAlign w:val="center"/>
            <w:hideMark/>
            <w:tcPrChange w:id="10676" w:author="Brian Bohman" w:date="2021-10-27T05:58:00Z">
              <w:tcPr>
                <w:tcW w:w="360" w:type="dxa"/>
                <w:vAlign w:val="center"/>
                <w:hideMark/>
              </w:tcPr>
            </w:tcPrChange>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Change w:id="10677" w:author="Brian Bohman" w:date="2021-10-27T05:58:00Z">
              <w:tcPr>
                <w:tcW w:w="864" w:type="dxa"/>
                <w:vAlign w:val="center"/>
                <w:hideMark/>
              </w:tcPr>
            </w:tcPrChange>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78" w:author="Brian Bohman" w:date="2021-10-27T05:58:00Z">
              <w:tcPr>
                <w:tcW w:w="1152" w:type="dxa"/>
                <w:vAlign w:val="center"/>
                <w:hideMark/>
              </w:tcPr>
            </w:tcPrChange>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79" w:author="Brian Bohman" w:date="2021-10-27T05:58:00Z">
              <w:tcPr>
                <w:tcW w:w="504" w:type="dxa"/>
                <w:vAlign w:val="center"/>
                <w:hideMark/>
              </w:tcPr>
            </w:tcPrChange>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680" w:author="Brian Bohman" w:date="2021-10-27T05:58:00Z">
              <w:tcPr>
                <w:tcW w:w="1008" w:type="dxa"/>
                <w:vAlign w:val="center"/>
                <w:hideMark/>
              </w:tcPr>
            </w:tcPrChange>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681" w:author="Brian Bohman" w:date="2021-10-27T05:58:00Z">
              <w:tcPr>
                <w:tcW w:w="1008" w:type="dxa"/>
                <w:vAlign w:val="center"/>
                <w:hideMark/>
              </w:tcPr>
            </w:tcPrChange>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82" w:author="Brian Bohman" w:date="2021-10-27T05:58:00Z">
              <w:tcPr>
                <w:tcW w:w="720" w:type="dxa"/>
                <w:vAlign w:val="center"/>
                <w:hideMark/>
              </w:tcPr>
            </w:tcPrChange>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683" w:author="Brian Bohman" w:date="2021-10-27T05:58:00Z">
              <w:tcPr>
                <w:tcW w:w="1008" w:type="dxa"/>
                <w:vAlign w:val="center"/>
                <w:hideMark/>
              </w:tcPr>
            </w:tcPrChange>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84" w:author="Brian Bohman" w:date="2021-10-27T05:58:00Z">
              <w:tcPr>
                <w:tcW w:w="1152" w:type="dxa"/>
                <w:vAlign w:val="center"/>
                <w:hideMark/>
              </w:tcPr>
            </w:tcPrChange>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440" w:type="dxa"/>
            <w:vAlign w:val="center"/>
            <w:hideMark/>
            <w:tcPrChange w:id="10685" w:author="Brian Bohman" w:date="2021-10-27T05:58:00Z">
              <w:tcPr>
                <w:tcW w:w="1008" w:type="dxa"/>
                <w:vAlign w:val="center"/>
                <w:hideMark/>
              </w:tcPr>
            </w:tcPrChange>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1E9DDA1A" w14:textId="77777777" w:rsidTr="00E419CD">
        <w:trPr>
          <w:trHeight w:val="165"/>
          <w:trPrChange w:id="10686" w:author="Brian Bohman" w:date="2021-10-27T05:58:00Z">
            <w:trPr>
              <w:trHeight w:val="165"/>
            </w:trPr>
          </w:trPrChange>
        </w:trPr>
        <w:tc>
          <w:tcPr>
            <w:tcW w:w="360" w:type="dxa"/>
            <w:vAlign w:val="center"/>
            <w:hideMark/>
            <w:tcPrChange w:id="10687" w:author="Brian Bohman" w:date="2021-10-27T05:58:00Z">
              <w:tcPr>
                <w:tcW w:w="360" w:type="dxa"/>
                <w:vAlign w:val="center"/>
                <w:hideMark/>
              </w:tcPr>
            </w:tcPrChange>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Change w:id="10688" w:author="Brian Bohman" w:date="2021-10-27T05:58:00Z">
              <w:tcPr>
                <w:tcW w:w="864" w:type="dxa"/>
                <w:vAlign w:val="center"/>
                <w:hideMark/>
              </w:tcPr>
            </w:tcPrChange>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89" w:author="Brian Bohman" w:date="2021-10-27T05:58:00Z">
              <w:tcPr>
                <w:tcW w:w="1152" w:type="dxa"/>
                <w:vAlign w:val="center"/>
                <w:hideMark/>
              </w:tcPr>
            </w:tcPrChange>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90" w:author="Brian Bohman" w:date="2021-10-27T05:58:00Z">
              <w:tcPr>
                <w:tcW w:w="504" w:type="dxa"/>
                <w:vAlign w:val="center"/>
                <w:hideMark/>
              </w:tcPr>
            </w:tcPrChange>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691" w:author="Brian Bohman" w:date="2021-10-27T05:58:00Z">
              <w:tcPr>
                <w:tcW w:w="1008" w:type="dxa"/>
                <w:vAlign w:val="center"/>
                <w:hideMark/>
              </w:tcPr>
            </w:tcPrChange>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692" w:author="Brian Bohman" w:date="2021-10-27T05:58:00Z">
              <w:tcPr>
                <w:tcW w:w="1008" w:type="dxa"/>
                <w:vAlign w:val="center"/>
                <w:hideMark/>
              </w:tcPr>
            </w:tcPrChange>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93" w:author="Brian Bohman" w:date="2021-10-27T05:58:00Z">
              <w:tcPr>
                <w:tcW w:w="720" w:type="dxa"/>
                <w:vAlign w:val="center"/>
                <w:hideMark/>
              </w:tcPr>
            </w:tcPrChange>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694" w:author="Brian Bohman" w:date="2021-10-27T05:58:00Z">
              <w:tcPr>
                <w:tcW w:w="1008" w:type="dxa"/>
                <w:vAlign w:val="center"/>
                <w:hideMark/>
              </w:tcPr>
            </w:tcPrChange>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95" w:author="Brian Bohman" w:date="2021-10-27T05:58:00Z">
              <w:tcPr>
                <w:tcW w:w="1152" w:type="dxa"/>
                <w:vAlign w:val="center"/>
                <w:hideMark/>
              </w:tcPr>
            </w:tcPrChange>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440" w:type="dxa"/>
            <w:vAlign w:val="center"/>
            <w:hideMark/>
            <w:tcPrChange w:id="10696" w:author="Brian Bohman" w:date="2021-10-27T05:58:00Z">
              <w:tcPr>
                <w:tcW w:w="1008" w:type="dxa"/>
                <w:vAlign w:val="center"/>
                <w:hideMark/>
              </w:tcPr>
            </w:tcPrChange>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71C7DC1" w14:textId="77777777" w:rsidTr="00E419CD">
        <w:trPr>
          <w:trHeight w:val="165"/>
          <w:trPrChange w:id="10697" w:author="Brian Bohman" w:date="2021-10-27T05:58:00Z">
            <w:trPr>
              <w:trHeight w:val="165"/>
            </w:trPr>
          </w:trPrChange>
        </w:trPr>
        <w:tc>
          <w:tcPr>
            <w:tcW w:w="360" w:type="dxa"/>
            <w:vAlign w:val="center"/>
            <w:hideMark/>
            <w:tcPrChange w:id="10698" w:author="Brian Bohman" w:date="2021-10-27T05:58:00Z">
              <w:tcPr>
                <w:tcW w:w="360" w:type="dxa"/>
                <w:vAlign w:val="center"/>
                <w:hideMark/>
              </w:tcPr>
            </w:tcPrChange>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Change w:id="10699" w:author="Brian Bohman" w:date="2021-10-27T05:58:00Z">
              <w:tcPr>
                <w:tcW w:w="864" w:type="dxa"/>
                <w:vAlign w:val="center"/>
                <w:hideMark/>
              </w:tcPr>
            </w:tcPrChange>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00" w:author="Brian Bohman" w:date="2021-10-27T05:58:00Z">
              <w:tcPr>
                <w:tcW w:w="1152" w:type="dxa"/>
                <w:vAlign w:val="center"/>
                <w:hideMark/>
              </w:tcPr>
            </w:tcPrChange>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01" w:author="Brian Bohman" w:date="2021-10-27T05:58:00Z">
              <w:tcPr>
                <w:tcW w:w="504" w:type="dxa"/>
                <w:vAlign w:val="center"/>
                <w:hideMark/>
              </w:tcPr>
            </w:tcPrChange>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702" w:author="Brian Bohman" w:date="2021-10-27T05:58:00Z">
              <w:tcPr>
                <w:tcW w:w="1008" w:type="dxa"/>
                <w:vAlign w:val="center"/>
                <w:hideMark/>
              </w:tcPr>
            </w:tcPrChange>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703" w:author="Brian Bohman" w:date="2021-10-27T05:58:00Z">
              <w:tcPr>
                <w:tcW w:w="1008" w:type="dxa"/>
                <w:vAlign w:val="center"/>
                <w:hideMark/>
              </w:tcPr>
            </w:tcPrChange>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04" w:author="Brian Bohman" w:date="2021-10-27T05:58:00Z">
              <w:tcPr>
                <w:tcW w:w="720" w:type="dxa"/>
                <w:vAlign w:val="center"/>
                <w:hideMark/>
              </w:tcPr>
            </w:tcPrChange>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05" w:author="Brian Bohman" w:date="2021-10-27T05:58:00Z">
              <w:tcPr>
                <w:tcW w:w="1008" w:type="dxa"/>
                <w:vAlign w:val="center"/>
                <w:hideMark/>
              </w:tcPr>
            </w:tcPrChange>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06" w:author="Brian Bohman" w:date="2021-10-27T05:58:00Z">
              <w:tcPr>
                <w:tcW w:w="1152" w:type="dxa"/>
                <w:vAlign w:val="center"/>
                <w:hideMark/>
              </w:tcPr>
            </w:tcPrChange>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440" w:type="dxa"/>
            <w:vAlign w:val="center"/>
            <w:hideMark/>
            <w:tcPrChange w:id="10707" w:author="Brian Bohman" w:date="2021-10-27T05:58:00Z">
              <w:tcPr>
                <w:tcW w:w="1008" w:type="dxa"/>
                <w:vAlign w:val="center"/>
                <w:hideMark/>
              </w:tcPr>
            </w:tcPrChange>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482102AC" w14:textId="77777777" w:rsidTr="00E419CD">
        <w:trPr>
          <w:trHeight w:val="180"/>
          <w:trPrChange w:id="10708" w:author="Brian Bohman" w:date="2021-10-27T05:58:00Z">
            <w:trPr>
              <w:trHeight w:val="180"/>
            </w:trPr>
          </w:trPrChange>
        </w:trPr>
        <w:tc>
          <w:tcPr>
            <w:tcW w:w="360" w:type="dxa"/>
            <w:vAlign w:val="center"/>
            <w:hideMark/>
            <w:tcPrChange w:id="10709" w:author="Brian Bohman" w:date="2021-10-27T05:58:00Z">
              <w:tcPr>
                <w:tcW w:w="360" w:type="dxa"/>
                <w:vAlign w:val="center"/>
                <w:hideMark/>
              </w:tcPr>
            </w:tcPrChange>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Change w:id="10710" w:author="Brian Bohman" w:date="2021-10-27T05:58:00Z">
              <w:tcPr>
                <w:tcW w:w="864" w:type="dxa"/>
                <w:vAlign w:val="center"/>
                <w:hideMark/>
              </w:tcPr>
            </w:tcPrChange>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11" w:author="Brian Bohman" w:date="2021-10-27T05:58:00Z">
              <w:tcPr>
                <w:tcW w:w="1152" w:type="dxa"/>
                <w:vAlign w:val="center"/>
                <w:hideMark/>
              </w:tcPr>
            </w:tcPrChange>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12" w:author="Brian Bohman" w:date="2021-10-27T05:58:00Z">
              <w:tcPr>
                <w:tcW w:w="504" w:type="dxa"/>
                <w:vAlign w:val="center"/>
                <w:hideMark/>
              </w:tcPr>
            </w:tcPrChange>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713" w:author="Brian Bohman" w:date="2021-10-27T05:58:00Z">
              <w:tcPr>
                <w:tcW w:w="1008" w:type="dxa"/>
                <w:vAlign w:val="center"/>
                <w:hideMark/>
              </w:tcPr>
            </w:tcPrChange>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714" w:author="Brian Bohman" w:date="2021-10-27T05:58:00Z">
              <w:tcPr>
                <w:tcW w:w="1008" w:type="dxa"/>
                <w:vAlign w:val="center"/>
                <w:hideMark/>
              </w:tcPr>
            </w:tcPrChange>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15" w:author="Brian Bohman" w:date="2021-10-27T05:58:00Z">
              <w:tcPr>
                <w:tcW w:w="720" w:type="dxa"/>
                <w:vAlign w:val="center"/>
                <w:hideMark/>
              </w:tcPr>
            </w:tcPrChange>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16" w:author="Brian Bohman" w:date="2021-10-27T05:58:00Z">
              <w:tcPr>
                <w:tcW w:w="1008" w:type="dxa"/>
                <w:vAlign w:val="center"/>
                <w:hideMark/>
              </w:tcPr>
            </w:tcPrChange>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717" w:author="Brian Bohman" w:date="2021-10-27T05:58:00Z">
              <w:tcPr>
                <w:tcW w:w="1152" w:type="dxa"/>
                <w:vAlign w:val="center"/>
                <w:hideMark/>
              </w:tcPr>
            </w:tcPrChange>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10718" w:author="Brian Bohman" w:date="2021-10-27T05:58:00Z">
              <w:tcPr>
                <w:tcW w:w="1008" w:type="dxa"/>
                <w:vAlign w:val="center"/>
                <w:hideMark/>
              </w:tcPr>
            </w:tcPrChange>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19CD" w:rsidRPr="009B3DCC" w14:paraId="6D376A93" w14:textId="77777777" w:rsidTr="00E419CD">
        <w:trPr>
          <w:trHeight w:val="165"/>
          <w:trPrChange w:id="10719" w:author="Brian Bohman" w:date="2021-10-27T05:58:00Z">
            <w:trPr>
              <w:trHeight w:val="165"/>
            </w:trPr>
          </w:trPrChange>
        </w:trPr>
        <w:tc>
          <w:tcPr>
            <w:tcW w:w="360" w:type="dxa"/>
            <w:vAlign w:val="center"/>
            <w:hideMark/>
            <w:tcPrChange w:id="10720" w:author="Brian Bohman" w:date="2021-10-27T05:58:00Z">
              <w:tcPr>
                <w:tcW w:w="360" w:type="dxa"/>
                <w:vAlign w:val="center"/>
                <w:hideMark/>
              </w:tcPr>
            </w:tcPrChange>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Change w:id="10721" w:author="Brian Bohman" w:date="2021-10-27T05:58:00Z">
              <w:tcPr>
                <w:tcW w:w="864" w:type="dxa"/>
                <w:vAlign w:val="center"/>
                <w:hideMark/>
              </w:tcPr>
            </w:tcPrChange>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22" w:author="Brian Bohman" w:date="2021-10-27T05:58:00Z">
              <w:tcPr>
                <w:tcW w:w="1152" w:type="dxa"/>
                <w:vAlign w:val="center"/>
                <w:hideMark/>
              </w:tcPr>
            </w:tcPrChange>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23" w:author="Brian Bohman" w:date="2021-10-27T05:58:00Z">
              <w:tcPr>
                <w:tcW w:w="504" w:type="dxa"/>
                <w:vAlign w:val="center"/>
                <w:hideMark/>
              </w:tcPr>
            </w:tcPrChange>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724" w:author="Brian Bohman" w:date="2021-10-27T05:58:00Z">
              <w:tcPr>
                <w:tcW w:w="1008" w:type="dxa"/>
                <w:vAlign w:val="center"/>
                <w:hideMark/>
              </w:tcPr>
            </w:tcPrChange>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725" w:author="Brian Bohman" w:date="2021-10-27T05:58:00Z">
              <w:tcPr>
                <w:tcW w:w="1008" w:type="dxa"/>
                <w:vAlign w:val="center"/>
                <w:hideMark/>
              </w:tcPr>
            </w:tcPrChange>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26" w:author="Brian Bohman" w:date="2021-10-27T05:58:00Z">
              <w:tcPr>
                <w:tcW w:w="720" w:type="dxa"/>
                <w:vAlign w:val="center"/>
                <w:hideMark/>
              </w:tcPr>
            </w:tcPrChange>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27" w:author="Brian Bohman" w:date="2021-10-27T05:58:00Z">
              <w:tcPr>
                <w:tcW w:w="1008" w:type="dxa"/>
                <w:vAlign w:val="center"/>
                <w:hideMark/>
              </w:tcPr>
            </w:tcPrChange>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28" w:author="Brian Bohman" w:date="2021-10-27T05:58:00Z">
              <w:tcPr>
                <w:tcW w:w="1152" w:type="dxa"/>
                <w:vAlign w:val="center"/>
                <w:hideMark/>
              </w:tcPr>
            </w:tcPrChange>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10729" w:author="Brian Bohman" w:date="2021-10-27T05:58:00Z">
              <w:tcPr>
                <w:tcW w:w="1008" w:type="dxa"/>
                <w:vAlign w:val="center"/>
                <w:hideMark/>
              </w:tcPr>
            </w:tcPrChange>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63DAFC44" w14:textId="77777777" w:rsidTr="00E419CD">
        <w:trPr>
          <w:trHeight w:val="165"/>
          <w:trPrChange w:id="10730" w:author="Brian Bohman" w:date="2021-10-27T05:58:00Z">
            <w:trPr>
              <w:trHeight w:val="165"/>
            </w:trPr>
          </w:trPrChange>
        </w:trPr>
        <w:tc>
          <w:tcPr>
            <w:tcW w:w="360" w:type="dxa"/>
            <w:vAlign w:val="center"/>
            <w:hideMark/>
            <w:tcPrChange w:id="10731" w:author="Brian Bohman" w:date="2021-10-27T05:58:00Z">
              <w:tcPr>
                <w:tcW w:w="360" w:type="dxa"/>
                <w:vAlign w:val="center"/>
                <w:hideMark/>
              </w:tcPr>
            </w:tcPrChange>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Change w:id="10732" w:author="Brian Bohman" w:date="2021-10-27T05:58:00Z">
              <w:tcPr>
                <w:tcW w:w="864" w:type="dxa"/>
                <w:vAlign w:val="center"/>
                <w:hideMark/>
              </w:tcPr>
            </w:tcPrChange>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33" w:author="Brian Bohman" w:date="2021-10-27T05:58:00Z">
              <w:tcPr>
                <w:tcW w:w="1152" w:type="dxa"/>
                <w:vAlign w:val="center"/>
                <w:hideMark/>
              </w:tcPr>
            </w:tcPrChange>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34" w:author="Brian Bohman" w:date="2021-10-27T05:58:00Z">
              <w:tcPr>
                <w:tcW w:w="504" w:type="dxa"/>
                <w:vAlign w:val="center"/>
                <w:hideMark/>
              </w:tcPr>
            </w:tcPrChange>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735" w:author="Brian Bohman" w:date="2021-10-27T05:58:00Z">
              <w:tcPr>
                <w:tcW w:w="1008" w:type="dxa"/>
                <w:vAlign w:val="center"/>
                <w:hideMark/>
              </w:tcPr>
            </w:tcPrChange>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736" w:author="Brian Bohman" w:date="2021-10-27T05:58:00Z">
              <w:tcPr>
                <w:tcW w:w="1008" w:type="dxa"/>
                <w:vAlign w:val="center"/>
                <w:hideMark/>
              </w:tcPr>
            </w:tcPrChange>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37" w:author="Brian Bohman" w:date="2021-10-27T05:58:00Z">
              <w:tcPr>
                <w:tcW w:w="720" w:type="dxa"/>
                <w:vAlign w:val="center"/>
                <w:hideMark/>
              </w:tcPr>
            </w:tcPrChange>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38" w:author="Brian Bohman" w:date="2021-10-27T05:58:00Z">
              <w:tcPr>
                <w:tcW w:w="1008" w:type="dxa"/>
                <w:vAlign w:val="center"/>
                <w:hideMark/>
              </w:tcPr>
            </w:tcPrChange>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39" w:author="Brian Bohman" w:date="2021-10-27T05:58:00Z">
              <w:tcPr>
                <w:tcW w:w="1152" w:type="dxa"/>
                <w:vAlign w:val="center"/>
                <w:hideMark/>
              </w:tcPr>
            </w:tcPrChange>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0740" w:author="Brian Bohman" w:date="2021-10-27T05:58:00Z">
              <w:tcPr>
                <w:tcW w:w="1008" w:type="dxa"/>
                <w:vAlign w:val="center"/>
                <w:hideMark/>
              </w:tcPr>
            </w:tcPrChange>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5CD19C99" w14:textId="77777777" w:rsidTr="00E419CD">
        <w:trPr>
          <w:trHeight w:val="165"/>
          <w:trPrChange w:id="10741" w:author="Brian Bohman" w:date="2021-10-27T05:58:00Z">
            <w:trPr>
              <w:trHeight w:val="165"/>
            </w:trPr>
          </w:trPrChange>
        </w:trPr>
        <w:tc>
          <w:tcPr>
            <w:tcW w:w="360" w:type="dxa"/>
            <w:vAlign w:val="center"/>
            <w:hideMark/>
            <w:tcPrChange w:id="10742" w:author="Brian Bohman" w:date="2021-10-27T05:58:00Z">
              <w:tcPr>
                <w:tcW w:w="360" w:type="dxa"/>
                <w:vAlign w:val="center"/>
                <w:hideMark/>
              </w:tcPr>
            </w:tcPrChange>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Change w:id="10743" w:author="Brian Bohman" w:date="2021-10-27T05:58:00Z">
              <w:tcPr>
                <w:tcW w:w="864" w:type="dxa"/>
                <w:vAlign w:val="center"/>
                <w:hideMark/>
              </w:tcPr>
            </w:tcPrChange>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44" w:author="Brian Bohman" w:date="2021-10-27T05:58:00Z">
              <w:tcPr>
                <w:tcW w:w="1152" w:type="dxa"/>
                <w:vAlign w:val="center"/>
                <w:hideMark/>
              </w:tcPr>
            </w:tcPrChange>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45" w:author="Brian Bohman" w:date="2021-10-27T05:58:00Z">
              <w:tcPr>
                <w:tcW w:w="504" w:type="dxa"/>
                <w:vAlign w:val="center"/>
                <w:hideMark/>
              </w:tcPr>
            </w:tcPrChange>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746" w:author="Brian Bohman" w:date="2021-10-27T05:58:00Z">
              <w:tcPr>
                <w:tcW w:w="1008" w:type="dxa"/>
                <w:vAlign w:val="center"/>
                <w:hideMark/>
              </w:tcPr>
            </w:tcPrChange>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747" w:author="Brian Bohman" w:date="2021-10-27T05:58:00Z">
              <w:tcPr>
                <w:tcW w:w="1008" w:type="dxa"/>
                <w:vAlign w:val="center"/>
                <w:hideMark/>
              </w:tcPr>
            </w:tcPrChange>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48" w:author="Brian Bohman" w:date="2021-10-27T05:58:00Z">
              <w:tcPr>
                <w:tcW w:w="720" w:type="dxa"/>
                <w:vAlign w:val="center"/>
                <w:hideMark/>
              </w:tcPr>
            </w:tcPrChange>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49" w:author="Brian Bohman" w:date="2021-10-27T05:58:00Z">
              <w:tcPr>
                <w:tcW w:w="1008" w:type="dxa"/>
                <w:vAlign w:val="center"/>
                <w:hideMark/>
              </w:tcPr>
            </w:tcPrChange>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50" w:author="Brian Bohman" w:date="2021-10-27T05:58:00Z">
              <w:tcPr>
                <w:tcW w:w="1152" w:type="dxa"/>
                <w:vAlign w:val="center"/>
                <w:hideMark/>
              </w:tcPr>
            </w:tcPrChange>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10751" w:author="Brian Bohman" w:date="2021-10-27T05:58:00Z">
              <w:tcPr>
                <w:tcW w:w="1008" w:type="dxa"/>
                <w:vAlign w:val="center"/>
                <w:hideMark/>
              </w:tcPr>
            </w:tcPrChange>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133F5647" w14:textId="77777777" w:rsidTr="00E419CD">
        <w:trPr>
          <w:trHeight w:val="165"/>
          <w:trPrChange w:id="10752" w:author="Brian Bohman" w:date="2021-10-27T05:58:00Z">
            <w:trPr>
              <w:trHeight w:val="165"/>
            </w:trPr>
          </w:trPrChange>
        </w:trPr>
        <w:tc>
          <w:tcPr>
            <w:tcW w:w="360" w:type="dxa"/>
            <w:vAlign w:val="center"/>
            <w:hideMark/>
            <w:tcPrChange w:id="10753" w:author="Brian Bohman" w:date="2021-10-27T05:58:00Z">
              <w:tcPr>
                <w:tcW w:w="360" w:type="dxa"/>
                <w:vAlign w:val="center"/>
                <w:hideMark/>
              </w:tcPr>
            </w:tcPrChange>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Change w:id="10754" w:author="Brian Bohman" w:date="2021-10-27T05:58:00Z">
              <w:tcPr>
                <w:tcW w:w="864" w:type="dxa"/>
                <w:vAlign w:val="center"/>
                <w:hideMark/>
              </w:tcPr>
            </w:tcPrChange>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55" w:author="Brian Bohman" w:date="2021-10-27T05:58:00Z">
              <w:tcPr>
                <w:tcW w:w="1152" w:type="dxa"/>
                <w:vAlign w:val="center"/>
                <w:hideMark/>
              </w:tcPr>
            </w:tcPrChange>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56" w:author="Brian Bohman" w:date="2021-10-27T05:58:00Z">
              <w:tcPr>
                <w:tcW w:w="504" w:type="dxa"/>
                <w:vAlign w:val="center"/>
                <w:hideMark/>
              </w:tcPr>
            </w:tcPrChange>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757" w:author="Brian Bohman" w:date="2021-10-27T05:58:00Z">
              <w:tcPr>
                <w:tcW w:w="1008" w:type="dxa"/>
                <w:vAlign w:val="center"/>
                <w:hideMark/>
              </w:tcPr>
            </w:tcPrChange>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758" w:author="Brian Bohman" w:date="2021-10-27T05:58:00Z">
              <w:tcPr>
                <w:tcW w:w="1008" w:type="dxa"/>
                <w:vAlign w:val="center"/>
                <w:hideMark/>
              </w:tcPr>
            </w:tcPrChange>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59" w:author="Brian Bohman" w:date="2021-10-27T05:58:00Z">
              <w:tcPr>
                <w:tcW w:w="720" w:type="dxa"/>
                <w:vAlign w:val="center"/>
                <w:hideMark/>
              </w:tcPr>
            </w:tcPrChange>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60" w:author="Brian Bohman" w:date="2021-10-27T05:58:00Z">
              <w:tcPr>
                <w:tcW w:w="1008" w:type="dxa"/>
                <w:vAlign w:val="center"/>
                <w:hideMark/>
              </w:tcPr>
            </w:tcPrChange>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61" w:author="Brian Bohman" w:date="2021-10-27T05:58:00Z">
              <w:tcPr>
                <w:tcW w:w="1152" w:type="dxa"/>
                <w:vAlign w:val="center"/>
                <w:hideMark/>
              </w:tcPr>
            </w:tcPrChange>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10762" w:author="Brian Bohman" w:date="2021-10-27T05:58:00Z">
              <w:tcPr>
                <w:tcW w:w="1008" w:type="dxa"/>
                <w:vAlign w:val="center"/>
                <w:hideMark/>
              </w:tcPr>
            </w:tcPrChange>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2FF9E163" w14:textId="77777777" w:rsidTr="00E419CD">
        <w:trPr>
          <w:trHeight w:val="165"/>
          <w:trPrChange w:id="10763" w:author="Brian Bohman" w:date="2021-10-27T05:58:00Z">
            <w:trPr>
              <w:trHeight w:val="165"/>
            </w:trPr>
          </w:trPrChange>
        </w:trPr>
        <w:tc>
          <w:tcPr>
            <w:tcW w:w="360" w:type="dxa"/>
            <w:vAlign w:val="center"/>
            <w:hideMark/>
            <w:tcPrChange w:id="10764" w:author="Brian Bohman" w:date="2021-10-27T05:58:00Z">
              <w:tcPr>
                <w:tcW w:w="360" w:type="dxa"/>
                <w:vAlign w:val="center"/>
                <w:hideMark/>
              </w:tcPr>
            </w:tcPrChange>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Change w:id="10765" w:author="Brian Bohman" w:date="2021-10-27T05:58:00Z">
              <w:tcPr>
                <w:tcW w:w="864" w:type="dxa"/>
                <w:vAlign w:val="center"/>
                <w:hideMark/>
              </w:tcPr>
            </w:tcPrChange>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66" w:author="Brian Bohman" w:date="2021-10-27T05:58:00Z">
              <w:tcPr>
                <w:tcW w:w="1152" w:type="dxa"/>
                <w:vAlign w:val="center"/>
                <w:hideMark/>
              </w:tcPr>
            </w:tcPrChange>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67" w:author="Brian Bohman" w:date="2021-10-27T05:58:00Z">
              <w:tcPr>
                <w:tcW w:w="504" w:type="dxa"/>
                <w:vAlign w:val="center"/>
                <w:hideMark/>
              </w:tcPr>
            </w:tcPrChange>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768" w:author="Brian Bohman" w:date="2021-10-27T05:58:00Z">
              <w:tcPr>
                <w:tcW w:w="1008" w:type="dxa"/>
                <w:vAlign w:val="center"/>
                <w:hideMark/>
              </w:tcPr>
            </w:tcPrChange>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769" w:author="Brian Bohman" w:date="2021-10-27T05:58:00Z">
              <w:tcPr>
                <w:tcW w:w="1008" w:type="dxa"/>
                <w:vAlign w:val="center"/>
                <w:hideMark/>
              </w:tcPr>
            </w:tcPrChange>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70" w:author="Brian Bohman" w:date="2021-10-27T05:58:00Z">
              <w:tcPr>
                <w:tcW w:w="720" w:type="dxa"/>
                <w:vAlign w:val="center"/>
                <w:hideMark/>
              </w:tcPr>
            </w:tcPrChange>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71" w:author="Brian Bohman" w:date="2021-10-27T05:58:00Z">
              <w:tcPr>
                <w:tcW w:w="1008" w:type="dxa"/>
                <w:vAlign w:val="center"/>
                <w:hideMark/>
              </w:tcPr>
            </w:tcPrChange>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772" w:author="Brian Bohman" w:date="2021-10-27T05:58:00Z">
              <w:tcPr>
                <w:tcW w:w="1152" w:type="dxa"/>
                <w:vAlign w:val="center"/>
                <w:hideMark/>
              </w:tcPr>
            </w:tcPrChange>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0773" w:author="Brian Bohman" w:date="2021-10-27T05:58:00Z">
              <w:tcPr>
                <w:tcW w:w="1008" w:type="dxa"/>
                <w:vAlign w:val="center"/>
                <w:hideMark/>
              </w:tcPr>
            </w:tcPrChange>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2AFFC2DB" w14:textId="77777777" w:rsidTr="00E419CD">
        <w:trPr>
          <w:trHeight w:val="165"/>
          <w:trPrChange w:id="10774" w:author="Brian Bohman" w:date="2021-10-27T05:58:00Z">
            <w:trPr>
              <w:trHeight w:val="165"/>
            </w:trPr>
          </w:trPrChange>
        </w:trPr>
        <w:tc>
          <w:tcPr>
            <w:tcW w:w="360" w:type="dxa"/>
            <w:vAlign w:val="center"/>
            <w:hideMark/>
            <w:tcPrChange w:id="10775" w:author="Brian Bohman" w:date="2021-10-27T05:58:00Z">
              <w:tcPr>
                <w:tcW w:w="360" w:type="dxa"/>
                <w:vAlign w:val="center"/>
                <w:hideMark/>
              </w:tcPr>
            </w:tcPrChange>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Change w:id="10776" w:author="Brian Bohman" w:date="2021-10-27T05:58:00Z">
              <w:tcPr>
                <w:tcW w:w="864" w:type="dxa"/>
                <w:vAlign w:val="center"/>
                <w:hideMark/>
              </w:tcPr>
            </w:tcPrChange>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77" w:author="Brian Bohman" w:date="2021-10-27T05:58:00Z">
              <w:tcPr>
                <w:tcW w:w="1152" w:type="dxa"/>
                <w:vAlign w:val="center"/>
                <w:hideMark/>
              </w:tcPr>
            </w:tcPrChange>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78" w:author="Brian Bohman" w:date="2021-10-27T05:58:00Z">
              <w:tcPr>
                <w:tcW w:w="504" w:type="dxa"/>
                <w:vAlign w:val="center"/>
                <w:hideMark/>
              </w:tcPr>
            </w:tcPrChange>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779" w:author="Brian Bohman" w:date="2021-10-27T05:58:00Z">
              <w:tcPr>
                <w:tcW w:w="1008" w:type="dxa"/>
                <w:vAlign w:val="center"/>
                <w:hideMark/>
              </w:tcPr>
            </w:tcPrChange>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780" w:author="Brian Bohman" w:date="2021-10-27T05:58:00Z">
              <w:tcPr>
                <w:tcW w:w="1008" w:type="dxa"/>
                <w:vAlign w:val="center"/>
                <w:hideMark/>
              </w:tcPr>
            </w:tcPrChange>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81" w:author="Brian Bohman" w:date="2021-10-27T05:58:00Z">
              <w:tcPr>
                <w:tcW w:w="720" w:type="dxa"/>
                <w:vAlign w:val="center"/>
                <w:hideMark/>
              </w:tcPr>
            </w:tcPrChange>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82" w:author="Brian Bohman" w:date="2021-10-27T05:58:00Z">
              <w:tcPr>
                <w:tcW w:w="1008" w:type="dxa"/>
                <w:vAlign w:val="center"/>
                <w:hideMark/>
              </w:tcPr>
            </w:tcPrChange>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83" w:author="Brian Bohman" w:date="2021-10-27T05:58:00Z">
              <w:tcPr>
                <w:tcW w:w="1152" w:type="dxa"/>
                <w:vAlign w:val="center"/>
                <w:hideMark/>
              </w:tcPr>
            </w:tcPrChange>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0784" w:author="Brian Bohman" w:date="2021-10-27T05:58:00Z">
              <w:tcPr>
                <w:tcW w:w="1008" w:type="dxa"/>
                <w:vAlign w:val="center"/>
                <w:hideMark/>
              </w:tcPr>
            </w:tcPrChange>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1624A1D" w14:textId="77777777" w:rsidTr="00E419CD">
        <w:trPr>
          <w:trHeight w:val="165"/>
          <w:trPrChange w:id="10785" w:author="Brian Bohman" w:date="2021-10-27T05:58:00Z">
            <w:trPr>
              <w:trHeight w:val="165"/>
            </w:trPr>
          </w:trPrChange>
        </w:trPr>
        <w:tc>
          <w:tcPr>
            <w:tcW w:w="360" w:type="dxa"/>
            <w:vAlign w:val="center"/>
            <w:hideMark/>
            <w:tcPrChange w:id="10786" w:author="Brian Bohman" w:date="2021-10-27T05:58:00Z">
              <w:tcPr>
                <w:tcW w:w="360" w:type="dxa"/>
                <w:vAlign w:val="center"/>
                <w:hideMark/>
              </w:tcPr>
            </w:tcPrChange>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Change w:id="10787" w:author="Brian Bohman" w:date="2021-10-27T05:58:00Z">
              <w:tcPr>
                <w:tcW w:w="864" w:type="dxa"/>
                <w:vAlign w:val="center"/>
                <w:hideMark/>
              </w:tcPr>
            </w:tcPrChange>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88" w:author="Brian Bohman" w:date="2021-10-27T05:58:00Z">
              <w:tcPr>
                <w:tcW w:w="1152" w:type="dxa"/>
                <w:vAlign w:val="center"/>
                <w:hideMark/>
              </w:tcPr>
            </w:tcPrChange>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89" w:author="Brian Bohman" w:date="2021-10-27T05:58:00Z">
              <w:tcPr>
                <w:tcW w:w="504" w:type="dxa"/>
                <w:vAlign w:val="center"/>
                <w:hideMark/>
              </w:tcPr>
            </w:tcPrChange>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790" w:author="Brian Bohman" w:date="2021-10-27T05:58:00Z">
              <w:tcPr>
                <w:tcW w:w="1008" w:type="dxa"/>
                <w:vAlign w:val="center"/>
                <w:hideMark/>
              </w:tcPr>
            </w:tcPrChange>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791" w:author="Brian Bohman" w:date="2021-10-27T05:58:00Z">
              <w:tcPr>
                <w:tcW w:w="1008" w:type="dxa"/>
                <w:vAlign w:val="center"/>
                <w:hideMark/>
              </w:tcPr>
            </w:tcPrChange>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92" w:author="Brian Bohman" w:date="2021-10-27T05:58:00Z">
              <w:tcPr>
                <w:tcW w:w="720" w:type="dxa"/>
                <w:vAlign w:val="center"/>
                <w:hideMark/>
              </w:tcPr>
            </w:tcPrChange>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93" w:author="Brian Bohman" w:date="2021-10-27T05:58:00Z">
              <w:tcPr>
                <w:tcW w:w="1008" w:type="dxa"/>
                <w:vAlign w:val="center"/>
                <w:hideMark/>
              </w:tcPr>
            </w:tcPrChange>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94" w:author="Brian Bohman" w:date="2021-10-27T05:58:00Z">
              <w:tcPr>
                <w:tcW w:w="1152" w:type="dxa"/>
                <w:vAlign w:val="center"/>
                <w:hideMark/>
              </w:tcPr>
            </w:tcPrChange>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10795" w:author="Brian Bohman" w:date="2021-10-27T05:58:00Z">
              <w:tcPr>
                <w:tcW w:w="1008" w:type="dxa"/>
                <w:vAlign w:val="center"/>
                <w:hideMark/>
              </w:tcPr>
            </w:tcPrChange>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1FECFAC3" w14:textId="77777777" w:rsidTr="00E419CD">
        <w:trPr>
          <w:trHeight w:val="165"/>
          <w:trPrChange w:id="10796" w:author="Brian Bohman" w:date="2021-10-27T05:58:00Z">
            <w:trPr>
              <w:trHeight w:val="165"/>
            </w:trPr>
          </w:trPrChange>
        </w:trPr>
        <w:tc>
          <w:tcPr>
            <w:tcW w:w="360" w:type="dxa"/>
            <w:vAlign w:val="center"/>
            <w:hideMark/>
            <w:tcPrChange w:id="10797" w:author="Brian Bohman" w:date="2021-10-27T05:58:00Z">
              <w:tcPr>
                <w:tcW w:w="360" w:type="dxa"/>
                <w:vAlign w:val="center"/>
                <w:hideMark/>
              </w:tcPr>
            </w:tcPrChange>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Change w:id="10798" w:author="Brian Bohman" w:date="2021-10-27T05:58:00Z">
              <w:tcPr>
                <w:tcW w:w="864" w:type="dxa"/>
                <w:vAlign w:val="center"/>
                <w:hideMark/>
              </w:tcPr>
            </w:tcPrChange>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99" w:author="Brian Bohman" w:date="2021-10-27T05:58:00Z">
              <w:tcPr>
                <w:tcW w:w="1152" w:type="dxa"/>
                <w:vAlign w:val="center"/>
                <w:hideMark/>
              </w:tcPr>
            </w:tcPrChange>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00" w:author="Brian Bohman" w:date="2021-10-27T05:58:00Z">
              <w:tcPr>
                <w:tcW w:w="504" w:type="dxa"/>
                <w:vAlign w:val="center"/>
                <w:hideMark/>
              </w:tcPr>
            </w:tcPrChange>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801" w:author="Brian Bohman" w:date="2021-10-27T05:58:00Z">
              <w:tcPr>
                <w:tcW w:w="1008" w:type="dxa"/>
                <w:vAlign w:val="center"/>
                <w:hideMark/>
              </w:tcPr>
            </w:tcPrChange>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802" w:author="Brian Bohman" w:date="2021-10-27T05:58:00Z">
              <w:tcPr>
                <w:tcW w:w="1008" w:type="dxa"/>
                <w:vAlign w:val="center"/>
                <w:hideMark/>
              </w:tcPr>
            </w:tcPrChange>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03" w:author="Brian Bohman" w:date="2021-10-27T05:58:00Z">
              <w:tcPr>
                <w:tcW w:w="720" w:type="dxa"/>
                <w:vAlign w:val="center"/>
                <w:hideMark/>
              </w:tcPr>
            </w:tcPrChange>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04" w:author="Brian Bohman" w:date="2021-10-27T05:58:00Z">
              <w:tcPr>
                <w:tcW w:w="1008" w:type="dxa"/>
                <w:vAlign w:val="center"/>
                <w:hideMark/>
              </w:tcPr>
            </w:tcPrChange>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05" w:author="Brian Bohman" w:date="2021-10-27T05:58:00Z">
              <w:tcPr>
                <w:tcW w:w="1152" w:type="dxa"/>
                <w:vAlign w:val="center"/>
                <w:hideMark/>
              </w:tcPr>
            </w:tcPrChange>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10806" w:author="Brian Bohman" w:date="2021-10-27T05:58:00Z">
              <w:tcPr>
                <w:tcW w:w="1008" w:type="dxa"/>
                <w:vAlign w:val="center"/>
                <w:hideMark/>
              </w:tcPr>
            </w:tcPrChange>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2C4A4A33" w14:textId="77777777" w:rsidTr="00E419CD">
        <w:trPr>
          <w:trHeight w:val="165"/>
          <w:trPrChange w:id="10807" w:author="Brian Bohman" w:date="2021-10-27T05:58:00Z">
            <w:trPr>
              <w:trHeight w:val="165"/>
            </w:trPr>
          </w:trPrChange>
        </w:trPr>
        <w:tc>
          <w:tcPr>
            <w:tcW w:w="360" w:type="dxa"/>
            <w:vAlign w:val="center"/>
            <w:hideMark/>
            <w:tcPrChange w:id="10808" w:author="Brian Bohman" w:date="2021-10-27T05:58:00Z">
              <w:tcPr>
                <w:tcW w:w="360" w:type="dxa"/>
                <w:vAlign w:val="center"/>
                <w:hideMark/>
              </w:tcPr>
            </w:tcPrChange>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Change w:id="10809" w:author="Brian Bohman" w:date="2021-10-27T05:58:00Z">
              <w:tcPr>
                <w:tcW w:w="864" w:type="dxa"/>
                <w:vAlign w:val="center"/>
                <w:hideMark/>
              </w:tcPr>
            </w:tcPrChange>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10" w:author="Brian Bohman" w:date="2021-10-27T05:58:00Z">
              <w:tcPr>
                <w:tcW w:w="1152" w:type="dxa"/>
                <w:vAlign w:val="center"/>
                <w:hideMark/>
              </w:tcPr>
            </w:tcPrChange>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11" w:author="Brian Bohman" w:date="2021-10-27T05:58:00Z">
              <w:tcPr>
                <w:tcW w:w="504" w:type="dxa"/>
                <w:vAlign w:val="center"/>
                <w:hideMark/>
              </w:tcPr>
            </w:tcPrChange>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812" w:author="Brian Bohman" w:date="2021-10-27T05:58:00Z">
              <w:tcPr>
                <w:tcW w:w="1008" w:type="dxa"/>
                <w:vAlign w:val="center"/>
                <w:hideMark/>
              </w:tcPr>
            </w:tcPrChange>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813" w:author="Brian Bohman" w:date="2021-10-27T05:58:00Z">
              <w:tcPr>
                <w:tcW w:w="1008" w:type="dxa"/>
                <w:vAlign w:val="center"/>
                <w:hideMark/>
              </w:tcPr>
            </w:tcPrChange>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14" w:author="Brian Bohman" w:date="2021-10-27T05:58:00Z">
              <w:tcPr>
                <w:tcW w:w="720" w:type="dxa"/>
                <w:vAlign w:val="center"/>
                <w:hideMark/>
              </w:tcPr>
            </w:tcPrChange>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15" w:author="Brian Bohman" w:date="2021-10-27T05:58:00Z">
              <w:tcPr>
                <w:tcW w:w="1008" w:type="dxa"/>
                <w:vAlign w:val="center"/>
                <w:hideMark/>
              </w:tcPr>
            </w:tcPrChange>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816" w:author="Brian Bohman" w:date="2021-10-27T05:58:00Z">
              <w:tcPr>
                <w:tcW w:w="1152" w:type="dxa"/>
                <w:vAlign w:val="center"/>
                <w:hideMark/>
              </w:tcPr>
            </w:tcPrChange>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10817" w:author="Brian Bohman" w:date="2021-10-27T05:58:00Z">
              <w:tcPr>
                <w:tcW w:w="1008" w:type="dxa"/>
                <w:vAlign w:val="center"/>
                <w:hideMark/>
              </w:tcPr>
            </w:tcPrChange>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D19CA4B" w14:textId="77777777" w:rsidTr="00E419CD">
        <w:trPr>
          <w:trHeight w:val="165"/>
          <w:trPrChange w:id="10818" w:author="Brian Bohman" w:date="2021-10-27T05:58:00Z">
            <w:trPr>
              <w:trHeight w:val="165"/>
            </w:trPr>
          </w:trPrChange>
        </w:trPr>
        <w:tc>
          <w:tcPr>
            <w:tcW w:w="360" w:type="dxa"/>
            <w:vAlign w:val="center"/>
            <w:hideMark/>
            <w:tcPrChange w:id="10819" w:author="Brian Bohman" w:date="2021-10-27T05:58:00Z">
              <w:tcPr>
                <w:tcW w:w="360" w:type="dxa"/>
                <w:vAlign w:val="center"/>
                <w:hideMark/>
              </w:tcPr>
            </w:tcPrChange>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Change w:id="10820" w:author="Brian Bohman" w:date="2021-10-27T05:58:00Z">
              <w:tcPr>
                <w:tcW w:w="864" w:type="dxa"/>
                <w:vAlign w:val="center"/>
                <w:hideMark/>
              </w:tcPr>
            </w:tcPrChange>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21" w:author="Brian Bohman" w:date="2021-10-27T05:58:00Z">
              <w:tcPr>
                <w:tcW w:w="1152" w:type="dxa"/>
                <w:vAlign w:val="center"/>
                <w:hideMark/>
              </w:tcPr>
            </w:tcPrChange>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22" w:author="Brian Bohman" w:date="2021-10-27T05:58:00Z">
              <w:tcPr>
                <w:tcW w:w="504" w:type="dxa"/>
                <w:vAlign w:val="center"/>
                <w:hideMark/>
              </w:tcPr>
            </w:tcPrChange>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823" w:author="Brian Bohman" w:date="2021-10-27T05:58:00Z">
              <w:tcPr>
                <w:tcW w:w="1008" w:type="dxa"/>
                <w:vAlign w:val="center"/>
                <w:hideMark/>
              </w:tcPr>
            </w:tcPrChange>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824" w:author="Brian Bohman" w:date="2021-10-27T05:58:00Z">
              <w:tcPr>
                <w:tcW w:w="1008" w:type="dxa"/>
                <w:vAlign w:val="center"/>
                <w:hideMark/>
              </w:tcPr>
            </w:tcPrChange>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25" w:author="Brian Bohman" w:date="2021-10-27T05:58:00Z">
              <w:tcPr>
                <w:tcW w:w="720" w:type="dxa"/>
                <w:vAlign w:val="center"/>
                <w:hideMark/>
              </w:tcPr>
            </w:tcPrChange>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26" w:author="Brian Bohman" w:date="2021-10-27T05:58:00Z">
              <w:tcPr>
                <w:tcW w:w="1008" w:type="dxa"/>
                <w:vAlign w:val="center"/>
                <w:hideMark/>
              </w:tcPr>
            </w:tcPrChange>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27" w:author="Brian Bohman" w:date="2021-10-27T05:58:00Z">
              <w:tcPr>
                <w:tcW w:w="1152" w:type="dxa"/>
                <w:vAlign w:val="center"/>
                <w:hideMark/>
              </w:tcPr>
            </w:tcPrChange>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10828" w:author="Brian Bohman" w:date="2021-10-27T05:58:00Z">
              <w:tcPr>
                <w:tcW w:w="1008" w:type="dxa"/>
                <w:vAlign w:val="center"/>
                <w:hideMark/>
              </w:tcPr>
            </w:tcPrChange>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100E35D" w14:textId="77777777" w:rsidTr="00E419CD">
        <w:trPr>
          <w:trHeight w:val="165"/>
          <w:trPrChange w:id="10829" w:author="Brian Bohman" w:date="2021-10-27T05:58:00Z">
            <w:trPr>
              <w:trHeight w:val="165"/>
            </w:trPr>
          </w:trPrChange>
        </w:trPr>
        <w:tc>
          <w:tcPr>
            <w:tcW w:w="360" w:type="dxa"/>
            <w:vAlign w:val="center"/>
            <w:hideMark/>
            <w:tcPrChange w:id="10830" w:author="Brian Bohman" w:date="2021-10-27T05:58:00Z">
              <w:tcPr>
                <w:tcW w:w="360" w:type="dxa"/>
                <w:vAlign w:val="center"/>
                <w:hideMark/>
              </w:tcPr>
            </w:tcPrChange>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Change w:id="10831" w:author="Brian Bohman" w:date="2021-10-27T05:58:00Z">
              <w:tcPr>
                <w:tcW w:w="864" w:type="dxa"/>
                <w:vAlign w:val="center"/>
                <w:hideMark/>
              </w:tcPr>
            </w:tcPrChange>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32" w:author="Brian Bohman" w:date="2021-10-27T05:58:00Z">
              <w:tcPr>
                <w:tcW w:w="1152" w:type="dxa"/>
                <w:vAlign w:val="center"/>
                <w:hideMark/>
              </w:tcPr>
            </w:tcPrChange>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33" w:author="Brian Bohman" w:date="2021-10-27T05:58:00Z">
              <w:tcPr>
                <w:tcW w:w="504" w:type="dxa"/>
                <w:vAlign w:val="center"/>
                <w:hideMark/>
              </w:tcPr>
            </w:tcPrChange>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834" w:author="Brian Bohman" w:date="2021-10-27T05:58:00Z">
              <w:tcPr>
                <w:tcW w:w="1008" w:type="dxa"/>
                <w:vAlign w:val="center"/>
                <w:hideMark/>
              </w:tcPr>
            </w:tcPrChange>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835" w:author="Brian Bohman" w:date="2021-10-27T05:58:00Z">
              <w:tcPr>
                <w:tcW w:w="1008" w:type="dxa"/>
                <w:vAlign w:val="center"/>
                <w:hideMark/>
              </w:tcPr>
            </w:tcPrChange>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36" w:author="Brian Bohman" w:date="2021-10-27T05:58:00Z">
              <w:tcPr>
                <w:tcW w:w="720" w:type="dxa"/>
                <w:vAlign w:val="center"/>
                <w:hideMark/>
              </w:tcPr>
            </w:tcPrChange>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37" w:author="Brian Bohman" w:date="2021-10-27T05:58:00Z">
              <w:tcPr>
                <w:tcW w:w="1008" w:type="dxa"/>
                <w:vAlign w:val="center"/>
                <w:hideMark/>
              </w:tcPr>
            </w:tcPrChange>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38" w:author="Brian Bohman" w:date="2021-10-27T05:58:00Z">
              <w:tcPr>
                <w:tcW w:w="1152" w:type="dxa"/>
                <w:vAlign w:val="center"/>
                <w:hideMark/>
              </w:tcPr>
            </w:tcPrChange>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10839" w:author="Brian Bohman" w:date="2021-10-27T05:58:00Z">
              <w:tcPr>
                <w:tcW w:w="1008" w:type="dxa"/>
                <w:vAlign w:val="center"/>
                <w:hideMark/>
              </w:tcPr>
            </w:tcPrChange>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57BF229C" w14:textId="77777777" w:rsidTr="00E419CD">
        <w:trPr>
          <w:trHeight w:val="165"/>
          <w:trPrChange w:id="10840" w:author="Brian Bohman" w:date="2021-10-27T05:58:00Z">
            <w:trPr>
              <w:trHeight w:val="165"/>
            </w:trPr>
          </w:trPrChange>
        </w:trPr>
        <w:tc>
          <w:tcPr>
            <w:tcW w:w="360" w:type="dxa"/>
            <w:vAlign w:val="center"/>
            <w:hideMark/>
            <w:tcPrChange w:id="10841" w:author="Brian Bohman" w:date="2021-10-27T05:58:00Z">
              <w:tcPr>
                <w:tcW w:w="360" w:type="dxa"/>
                <w:vAlign w:val="center"/>
                <w:hideMark/>
              </w:tcPr>
            </w:tcPrChange>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Change w:id="10842" w:author="Brian Bohman" w:date="2021-10-27T05:58:00Z">
              <w:tcPr>
                <w:tcW w:w="864" w:type="dxa"/>
                <w:vAlign w:val="center"/>
                <w:hideMark/>
              </w:tcPr>
            </w:tcPrChange>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43" w:author="Brian Bohman" w:date="2021-10-27T05:58:00Z">
              <w:tcPr>
                <w:tcW w:w="1152" w:type="dxa"/>
                <w:vAlign w:val="center"/>
                <w:hideMark/>
              </w:tcPr>
            </w:tcPrChange>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44" w:author="Brian Bohman" w:date="2021-10-27T05:58:00Z">
              <w:tcPr>
                <w:tcW w:w="504" w:type="dxa"/>
                <w:vAlign w:val="center"/>
                <w:hideMark/>
              </w:tcPr>
            </w:tcPrChange>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845" w:author="Brian Bohman" w:date="2021-10-27T05:58:00Z">
              <w:tcPr>
                <w:tcW w:w="1008" w:type="dxa"/>
                <w:vAlign w:val="center"/>
                <w:hideMark/>
              </w:tcPr>
            </w:tcPrChange>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846" w:author="Brian Bohman" w:date="2021-10-27T05:58:00Z">
              <w:tcPr>
                <w:tcW w:w="1008" w:type="dxa"/>
                <w:vAlign w:val="center"/>
                <w:hideMark/>
              </w:tcPr>
            </w:tcPrChange>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47" w:author="Brian Bohman" w:date="2021-10-27T05:58:00Z">
              <w:tcPr>
                <w:tcW w:w="720" w:type="dxa"/>
                <w:vAlign w:val="center"/>
                <w:hideMark/>
              </w:tcPr>
            </w:tcPrChange>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48" w:author="Brian Bohman" w:date="2021-10-27T05:58:00Z">
              <w:tcPr>
                <w:tcW w:w="1008" w:type="dxa"/>
                <w:vAlign w:val="center"/>
                <w:hideMark/>
              </w:tcPr>
            </w:tcPrChange>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49" w:author="Brian Bohman" w:date="2021-10-27T05:58:00Z">
              <w:tcPr>
                <w:tcW w:w="1152" w:type="dxa"/>
                <w:vAlign w:val="center"/>
                <w:hideMark/>
              </w:tcPr>
            </w:tcPrChange>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440" w:type="dxa"/>
            <w:vAlign w:val="center"/>
            <w:hideMark/>
            <w:tcPrChange w:id="10850" w:author="Brian Bohman" w:date="2021-10-27T05:58:00Z">
              <w:tcPr>
                <w:tcW w:w="1008" w:type="dxa"/>
                <w:vAlign w:val="center"/>
                <w:hideMark/>
              </w:tcPr>
            </w:tcPrChange>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0C257BAF" w14:textId="77777777" w:rsidTr="00E419CD">
        <w:trPr>
          <w:trHeight w:val="165"/>
          <w:trPrChange w:id="10851" w:author="Brian Bohman" w:date="2021-10-27T05:58:00Z">
            <w:trPr>
              <w:trHeight w:val="165"/>
            </w:trPr>
          </w:trPrChange>
        </w:trPr>
        <w:tc>
          <w:tcPr>
            <w:tcW w:w="360" w:type="dxa"/>
            <w:vAlign w:val="center"/>
            <w:hideMark/>
            <w:tcPrChange w:id="10852" w:author="Brian Bohman" w:date="2021-10-27T05:58:00Z">
              <w:tcPr>
                <w:tcW w:w="360" w:type="dxa"/>
                <w:vAlign w:val="center"/>
                <w:hideMark/>
              </w:tcPr>
            </w:tcPrChange>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Change w:id="10853" w:author="Brian Bohman" w:date="2021-10-27T05:58:00Z">
              <w:tcPr>
                <w:tcW w:w="864" w:type="dxa"/>
                <w:vAlign w:val="center"/>
                <w:hideMark/>
              </w:tcPr>
            </w:tcPrChange>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54" w:author="Brian Bohman" w:date="2021-10-27T05:58:00Z">
              <w:tcPr>
                <w:tcW w:w="1152" w:type="dxa"/>
                <w:vAlign w:val="center"/>
                <w:hideMark/>
              </w:tcPr>
            </w:tcPrChange>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55" w:author="Brian Bohman" w:date="2021-10-27T05:58:00Z">
              <w:tcPr>
                <w:tcW w:w="504" w:type="dxa"/>
                <w:vAlign w:val="center"/>
                <w:hideMark/>
              </w:tcPr>
            </w:tcPrChange>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856" w:author="Brian Bohman" w:date="2021-10-27T05:58:00Z">
              <w:tcPr>
                <w:tcW w:w="1008" w:type="dxa"/>
                <w:vAlign w:val="center"/>
                <w:hideMark/>
              </w:tcPr>
            </w:tcPrChange>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857" w:author="Brian Bohman" w:date="2021-10-27T05:58:00Z">
              <w:tcPr>
                <w:tcW w:w="1008" w:type="dxa"/>
                <w:vAlign w:val="center"/>
                <w:hideMark/>
              </w:tcPr>
            </w:tcPrChange>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58" w:author="Brian Bohman" w:date="2021-10-27T05:58:00Z">
              <w:tcPr>
                <w:tcW w:w="720" w:type="dxa"/>
                <w:vAlign w:val="center"/>
                <w:hideMark/>
              </w:tcPr>
            </w:tcPrChange>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59" w:author="Brian Bohman" w:date="2021-10-27T05:58:00Z">
              <w:tcPr>
                <w:tcW w:w="1008" w:type="dxa"/>
                <w:vAlign w:val="center"/>
                <w:hideMark/>
              </w:tcPr>
            </w:tcPrChange>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60" w:author="Brian Bohman" w:date="2021-10-27T05:58:00Z">
              <w:tcPr>
                <w:tcW w:w="1152" w:type="dxa"/>
                <w:vAlign w:val="center"/>
                <w:hideMark/>
              </w:tcPr>
            </w:tcPrChange>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440" w:type="dxa"/>
            <w:vAlign w:val="center"/>
            <w:hideMark/>
            <w:tcPrChange w:id="10861" w:author="Brian Bohman" w:date="2021-10-27T05:58:00Z">
              <w:tcPr>
                <w:tcW w:w="1008" w:type="dxa"/>
                <w:vAlign w:val="center"/>
                <w:hideMark/>
              </w:tcPr>
            </w:tcPrChange>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61EA5A55" w14:textId="77777777" w:rsidTr="00E419CD">
        <w:trPr>
          <w:trHeight w:val="165"/>
          <w:trPrChange w:id="10862" w:author="Brian Bohman" w:date="2021-10-27T05:58:00Z">
            <w:trPr>
              <w:trHeight w:val="165"/>
            </w:trPr>
          </w:trPrChange>
        </w:trPr>
        <w:tc>
          <w:tcPr>
            <w:tcW w:w="360" w:type="dxa"/>
            <w:vAlign w:val="center"/>
            <w:hideMark/>
            <w:tcPrChange w:id="10863" w:author="Brian Bohman" w:date="2021-10-27T05:58:00Z">
              <w:tcPr>
                <w:tcW w:w="360" w:type="dxa"/>
                <w:vAlign w:val="center"/>
                <w:hideMark/>
              </w:tcPr>
            </w:tcPrChange>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Change w:id="10864" w:author="Brian Bohman" w:date="2021-10-27T05:58:00Z">
              <w:tcPr>
                <w:tcW w:w="864" w:type="dxa"/>
                <w:vAlign w:val="center"/>
                <w:hideMark/>
              </w:tcPr>
            </w:tcPrChange>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65" w:author="Brian Bohman" w:date="2021-10-27T05:58:00Z">
              <w:tcPr>
                <w:tcW w:w="1152" w:type="dxa"/>
                <w:vAlign w:val="center"/>
                <w:hideMark/>
              </w:tcPr>
            </w:tcPrChange>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66" w:author="Brian Bohman" w:date="2021-10-27T05:58:00Z">
              <w:tcPr>
                <w:tcW w:w="504" w:type="dxa"/>
                <w:vAlign w:val="center"/>
                <w:hideMark/>
              </w:tcPr>
            </w:tcPrChange>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867" w:author="Brian Bohman" w:date="2021-10-27T05:58:00Z">
              <w:tcPr>
                <w:tcW w:w="1008" w:type="dxa"/>
                <w:vAlign w:val="center"/>
                <w:hideMark/>
              </w:tcPr>
            </w:tcPrChange>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868" w:author="Brian Bohman" w:date="2021-10-27T05:58:00Z">
              <w:tcPr>
                <w:tcW w:w="1008" w:type="dxa"/>
                <w:vAlign w:val="center"/>
                <w:hideMark/>
              </w:tcPr>
            </w:tcPrChange>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69" w:author="Brian Bohman" w:date="2021-10-27T05:58:00Z">
              <w:tcPr>
                <w:tcW w:w="720" w:type="dxa"/>
                <w:vAlign w:val="center"/>
                <w:hideMark/>
              </w:tcPr>
            </w:tcPrChange>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70" w:author="Brian Bohman" w:date="2021-10-27T05:58:00Z">
              <w:tcPr>
                <w:tcW w:w="1008" w:type="dxa"/>
                <w:vAlign w:val="center"/>
                <w:hideMark/>
              </w:tcPr>
            </w:tcPrChange>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871" w:author="Brian Bohman" w:date="2021-10-27T05:58:00Z">
              <w:tcPr>
                <w:tcW w:w="1152" w:type="dxa"/>
                <w:vAlign w:val="center"/>
                <w:hideMark/>
              </w:tcPr>
            </w:tcPrChange>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872" w:author="Brian Bohman" w:date="2021-10-27T05:58:00Z">
              <w:tcPr>
                <w:tcW w:w="1008" w:type="dxa"/>
                <w:vAlign w:val="center"/>
                <w:hideMark/>
              </w:tcPr>
            </w:tcPrChange>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EAB7D54" w14:textId="77777777" w:rsidTr="00E419CD">
        <w:trPr>
          <w:trHeight w:val="180"/>
          <w:trPrChange w:id="10873" w:author="Brian Bohman" w:date="2021-10-27T05:58:00Z">
            <w:trPr>
              <w:trHeight w:val="180"/>
            </w:trPr>
          </w:trPrChange>
        </w:trPr>
        <w:tc>
          <w:tcPr>
            <w:tcW w:w="360" w:type="dxa"/>
            <w:vAlign w:val="center"/>
            <w:hideMark/>
            <w:tcPrChange w:id="10874" w:author="Brian Bohman" w:date="2021-10-27T05:58:00Z">
              <w:tcPr>
                <w:tcW w:w="360" w:type="dxa"/>
                <w:vAlign w:val="center"/>
                <w:hideMark/>
              </w:tcPr>
            </w:tcPrChange>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Change w:id="10875" w:author="Brian Bohman" w:date="2021-10-27T05:58:00Z">
              <w:tcPr>
                <w:tcW w:w="864" w:type="dxa"/>
                <w:vAlign w:val="center"/>
                <w:hideMark/>
              </w:tcPr>
            </w:tcPrChange>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76" w:author="Brian Bohman" w:date="2021-10-27T05:58:00Z">
              <w:tcPr>
                <w:tcW w:w="1152" w:type="dxa"/>
                <w:vAlign w:val="center"/>
                <w:hideMark/>
              </w:tcPr>
            </w:tcPrChange>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77" w:author="Brian Bohman" w:date="2021-10-27T05:58:00Z">
              <w:tcPr>
                <w:tcW w:w="504" w:type="dxa"/>
                <w:vAlign w:val="center"/>
                <w:hideMark/>
              </w:tcPr>
            </w:tcPrChange>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878" w:author="Brian Bohman" w:date="2021-10-27T05:58:00Z">
              <w:tcPr>
                <w:tcW w:w="1008" w:type="dxa"/>
                <w:vAlign w:val="center"/>
                <w:hideMark/>
              </w:tcPr>
            </w:tcPrChange>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879" w:author="Brian Bohman" w:date="2021-10-27T05:58:00Z">
              <w:tcPr>
                <w:tcW w:w="1008" w:type="dxa"/>
                <w:vAlign w:val="center"/>
                <w:hideMark/>
              </w:tcPr>
            </w:tcPrChange>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80" w:author="Brian Bohman" w:date="2021-10-27T05:58:00Z">
              <w:tcPr>
                <w:tcW w:w="720" w:type="dxa"/>
                <w:vAlign w:val="center"/>
                <w:hideMark/>
              </w:tcPr>
            </w:tcPrChange>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81" w:author="Brian Bohman" w:date="2021-10-27T05:58:00Z">
              <w:tcPr>
                <w:tcW w:w="1008" w:type="dxa"/>
                <w:vAlign w:val="center"/>
                <w:hideMark/>
              </w:tcPr>
            </w:tcPrChange>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82" w:author="Brian Bohman" w:date="2021-10-27T05:58:00Z">
              <w:tcPr>
                <w:tcW w:w="1152" w:type="dxa"/>
                <w:vAlign w:val="center"/>
                <w:hideMark/>
              </w:tcPr>
            </w:tcPrChange>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440" w:type="dxa"/>
            <w:vAlign w:val="center"/>
            <w:hideMark/>
            <w:tcPrChange w:id="10883" w:author="Brian Bohman" w:date="2021-10-27T05:58:00Z">
              <w:tcPr>
                <w:tcW w:w="1008" w:type="dxa"/>
                <w:vAlign w:val="center"/>
                <w:hideMark/>
              </w:tcPr>
            </w:tcPrChange>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2359E27B" w14:textId="77777777" w:rsidTr="00E419CD">
        <w:trPr>
          <w:trHeight w:val="165"/>
          <w:trPrChange w:id="10884" w:author="Brian Bohman" w:date="2021-10-27T05:58:00Z">
            <w:trPr>
              <w:trHeight w:val="165"/>
            </w:trPr>
          </w:trPrChange>
        </w:trPr>
        <w:tc>
          <w:tcPr>
            <w:tcW w:w="360" w:type="dxa"/>
            <w:vAlign w:val="center"/>
            <w:hideMark/>
            <w:tcPrChange w:id="10885" w:author="Brian Bohman" w:date="2021-10-27T05:58:00Z">
              <w:tcPr>
                <w:tcW w:w="360" w:type="dxa"/>
                <w:vAlign w:val="center"/>
                <w:hideMark/>
              </w:tcPr>
            </w:tcPrChange>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Change w:id="10886" w:author="Brian Bohman" w:date="2021-10-27T05:58:00Z">
              <w:tcPr>
                <w:tcW w:w="864" w:type="dxa"/>
                <w:vAlign w:val="center"/>
                <w:hideMark/>
              </w:tcPr>
            </w:tcPrChange>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87" w:author="Brian Bohman" w:date="2021-10-27T05:58:00Z">
              <w:tcPr>
                <w:tcW w:w="1152" w:type="dxa"/>
                <w:vAlign w:val="center"/>
                <w:hideMark/>
              </w:tcPr>
            </w:tcPrChange>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88" w:author="Brian Bohman" w:date="2021-10-27T05:58:00Z">
              <w:tcPr>
                <w:tcW w:w="504" w:type="dxa"/>
                <w:vAlign w:val="center"/>
                <w:hideMark/>
              </w:tcPr>
            </w:tcPrChange>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889" w:author="Brian Bohman" w:date="2021-10-27T05:58:00Z">
              <w:tcPr>
                <w:tcW w:w="1008" w:type="dxa"/>
                <w:vAlign w:val="center"/>
                <w:hideMark/>
              </w:tcPr>
            </w:tcPrChange>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890" w:author="Brian Bohman" w:date="2021-10-27T05:58:00Z">
              <w:tcPr>
                <w:tcW w:w="1008" w:type="dxa"/>
                <w:vAlign w:val="center"/>
                <w:hideMark/>
              </w:tcPr>
            </w:tcPrChange>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91" w:author="Brian Bohman" w:date="2021-10-27T05:58:00Z">
              <w:tcPr>
                <w:tcW w:w="720" w:type="dxa"/>
                <w:vAlign w:val="center"/>
                <w:hideMark/>
              </w:tcPr>
            </w:tcPrChange>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92" w:author="Brian Bohman" w:date="2021-10-27T05:58:00Z">
              <w:tcPr>
                <w:tcW w:w="1008" w:type="dxa"/>
                <w:vAlign w:val="center"/>
                <w:hideMark/>
              </w:tcPr>
            </w:tcPrChange>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93" w:author="Brian Bohman" w:date="2021-10-27T05:58:00Z">
              <w:tcPr>
                <w:tcW w:w="1152" w:type="dxa"/>
                <w:vAlign w:val="center"/>
                <w:hideMark/>
              </w:tcPr>
            </w:tcPrChange>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440" w:type="dxa"/>
            <w:vAlign w:val="center"/>
            <w:hideMark/>
            <w:tcPrChange w:id="10894" w:author="Brian Bohman" w:date="2021-10-27T05:58:00Z">
              <w:tcPr>
                <w:tcW w:w="1008" w:type="dxa"/>
                <w:vAlign w:val="center"/>
                <w:hideMark/>
              </w:tcPr>
            </w:tcPrChange>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56708838" w14:textId="77777777" w:rsidTr="00E419CD">
        <w:trPr>
          <w:trHeight w:val="165"/>
          <w:trPrChange w:id="10895" w:author="Brian Bohman" w:date="2021-10-27T05:58:00Z">
            <w:trPr>
              <w:trHeight w:val="165"/>
            </w:trPr>
          </w:trPrChange>
        </w:trPr>
        <w:tc>
          <w:tcPr>
            <w:tcW w:w="360" w:type="dxa"/>
            <w:vAlign w:val="center"/>
            <w:hideMark/>
            <w:tcPrChange w:id="10896" w:author="Brian Bohman" w:date="2021-10-27T05:58:00Z">
              <w:tcPr>
                <w:tcW w:w="360" w:type="dxa"/>
                <w:vAlign w:val="center"/>
                <w:hideMark/>
              </w:tcPr>
            </w:tcPrChange>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Change w:id="10897" w:author="Brian Bohman" w:date="2021-10-27T05:58:00Z">
              <w:tcPr>
                <w:tcW w:w="864" w:type="dxa"/>
                <w:vAlign w:val="center"/>
                <w:hideMark/>
              </w:tcPr>
            </w:tcPrChange>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98" w:author="Brian Bohman" w:date="2021-10-27T05:58:00Z">
              <w:tcPr>
                <w:tcW w:w="1152" w:type="dxa"/>
                <w:vAlign w:val="center"/>
                <w:hideMark/>
              </w:tcPr>
            </w:tcPrChange>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99" w:author="Brian Bohman" w:date="2021-10-27T05:58:00Z">
              <w:tcPr>
                <w:tcW w:w="504" w:type="dxa"/>
                <w:vAlign w:val="center"/>
                <w:hideMark/>
              </w:tcPr>
            </w:tcPrChange>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900" w:author="Brian Bohman" w:date="2021-10-27T05:58:00Z">
              <w:tcPr>
                <w:tcW w:w="1008" w:type="dxa"/>
                <w:vAlign w:val="center"/>
                <w:hideMark/>
              </w:tcPr>
            </w:tcPrChange>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901" w:author="Brian Bohman" w:date="2021-10-27T05:58:00Z">
              <w:tcPr>
                <w:tcW w:w="1008" w:type="dxa"/>
                <w:vAlign w:val="center"/>
                <w:hideMark/>
              </w:tcPr>
            </w:tcPrChange>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02" w:author="Brian Bohman" w:date="2021-10-27T05:58:00Z">
              <w:tcPr>
                <w:tcW w:w="720" w:type="dxa"/>
                <w:vAlign w:val="center"/>
                <w:hideMark/>
              </w:tcPr>
            </w:tcPrChange>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03" w:author="Brian Bohman" w:date="2021-10-27T05:58:00Z">
              <w:tcPr>
                <w:tcW w:w="1008" w:type="dxa"/>
                <w:vAlign w:val="center"/>
                <w:hideMark/>
              </w:tcPr>
            </w:tcPrChange>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04" w:author="Brian Bohman" w:date="2021-10-27T05:58:00Z">
              <w:tcPr>
                <w:tcW w:w="1152" w:type="dxa"/>
                <w:vAlign w:val="center"/>
                <w:hideMark/>
              </w:tcPr>
            </w:tcPrChange>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905" w:author="Brian Bohman" w:date="2021-10-27T05:58:00Z">
              <w:tcPr>
                <w:tcW w:w="1008" w:type="dxa"/>
                <w:vAlign w:val="center"/>
                <w:hideMark/>
              </w:tcPr>
            </w:tcPrChange>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01D1CF1" w14:textId="77777777" w:rsidTr="00E419CD">
        <w:trPr>
          <w:trHeight w:val="165"/>
          <w:trPrChange w:id="10906" w:author="Brian Bohman" w:date="2021-10-27T05:58:00Z">
            <w:trPr>
              <w:trHeight w:val="165"/>
            </w:trPr>
          </w:trPrChange>
        </w:trPr>
        <w:tc>
          <w:tcPr>
            <w:tcW w:w="360" w:type="dxa"/>
            <w:vAlign w:val="center"/>
            <w:hideMark/>
            <w:tcPrChange w:id="10907" w:author="Brian Bohman" w:date="2021-10-27T05:58:00Z">
              <w:tcPr>
                <w:tcW w:w="360" w:type="dxa"/>
                <w:vAlign w:val="center"/>
                <w:hideMark/>
              </w:tcPr>
            </w:tcPrChange>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Change w:id="10908" w:author="Brian Bohman" w:date="2021-10-27T05:58:00Z">
              <w:tcPr>
                <w:tcW w:w="864" w:type="dxa"/>
                <w:vAlign w:val="center"/>
                <w:hideMark/>
              </w:tcPr>
            </w:tcPrChange>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09" w:author="Brian Bohman" w:date="2021-10-27T05:58:00Z">
              <w:tcPr>
                <w:tcW w:w="1152" w:type="dxa"/>
                <w:vAlign w:val="center"/>
                <w:hideMark/>
              </w:tcPr>
            </w:tcPrChange>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10" w:author="Brian Bohman" w:date="2021-10-27T05:58:00Z">
              <w:tcPr>
                <w:tcW w:w="504" w:type="dxa"/>
                <w:vAlign w:val="center"/>
                <w:hideMark/>
              </w:tcPr>
            </w:tcPrChange>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911" w:author="Brian Bohman" w:date="2021-10-27T05:58:00Z">
              <w:tcPr>
                <w:tcW w:w="1008" w:type="dxa"/>
                <w:vAlign w:val="center"/>
                <w:hideMark/>
              </w:tcPr>
            </w:tcPrChange>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912" w:author="Brian Bohman" w:date="2021-10-27T05:58:00Z">
              <w:tcPr>
                <w:tcW w:w="1008" w:type="dxa"/>
                <w:vAlign w:val="center"/>
                <w:hideMark/>
              </w:tcPr>
            </w:tcPrChange>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13" w:author="Brian Bohman" w:date="2021-10-27T05:58:00Z">
              <w:tcPr>
                <w:tcW w:w="720" w:type="dxa"/>
                <w:vAlign w:val="center"/>
                <w:hideMark/>
              </w:tcPr>
            </w:tcPrChange>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14" w:author="Brian Bohman" w:date="2021-10-27T05:58:00Z">
              <w:tcPr>
                <w:tcW w:w="1008" w:type="dxa"/>
                <w:vAlign w:val="center"/>
                <w:hideMark/>
              </w:tcPr>
            </w:tcPrChange>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915" w:author="Brian Bohman" w:date="2021-10-27T05:58:00Z">
              <w:tcPr>
                <w:tcW w:w="1152" w:type="dxa"/>
                <w:vAlign w:val="center"/>
                <w:hideMark/>
              </w:tcPr>
            </w:tcPrChange>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440" w:type="dxa"/>
            <w:vAlign w:val="center"/>
            <w:hideMark/>
            <w:tcPrChange w:id="10916" w:author="Brian Bohman" w:date="2021-10-27T05:58:00Z">
              <w:tcPr>
                <w:tcW w:w="1008" w:type="dxa"/>
                <w:vAlign w:val="center"/>
                <w:hideMark/>
              </w:tcPr>
            </w:tcPrChange>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034586C2" w14:textId="77777777" w:rsidTr="00E419CD">
        <w:trPr>
          <w:trHeight w:val="165"/>
          <w:trPrChange w:id="10917" w:author="Brian Bohman" w:date="2021-10-27T05:58:00Z">
            <w:trPr>
              <w:trHeight w:val="165"/>
            </w:trPr>
          </w:trPrChange>
        </w:trPr>
        <w:tc>
          <w:tcPr>
            <w:tcW w:w="360" w:type="dxa"/>
            <w:vAlign w:val="center"/>
            <w:hideMark/>
            <w:tcPrChange w:id="10918" w:author="Brian Bohman" w:date="2021-10-27T05:58:00Z">
              <w:tcPr>
                <w:tcW w:w="360" w:type="dxa"/>
                <w:vAlign w:val="center"/>
                <w:hideMark/>
              </w:tcPr>
            </w:tcPrChange>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Change w:id="10919" w:author="Brian Bohman" w:date="2021-10-27T05:58:00Z">
              <w:tcPr>
                <w:tcW w:w="864" w:type="dxa"/>
                <w:vAlign w:val="center"/>
                <w:hideMark/>
              </w:tcPr>
            </w:tcPrChange>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20" w:author="Brian Bohman" w:date="2021-10-27T05:58:00Z">
              <w:tcPr>
                <w:tcW w:w="1152" w:type="dxa"/>
                <w:vAlign w:val="center"/>
                <w:hideMark/>
              </w:tcPr>
            </w:tcPrChange>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21" w:author="Brian Bohman" w:date="2021-10-27T05:58:00Z">
              <w:tcPr>
                <w:tcW w:w="504" w:type="dxa"/>
                <w:vAlign w:val="center"/>
                <w:hideMark/>
              </w:tcPr>
            </w:tcPrChange>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922" w:author="Brian Bohman" w:date="2021-10-27T05:58:00Z">
              <w:tcPr>
                <w:tcW w:w="1008" w:type="dxa"/>
                <w:vAlign w:val="center"/>
                <w:hideMark/>
              </w:tcPr>
            </w:tcPrChange>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923" w:author="Brian Bohman" w:date="2021-10-27T05:58:00Z">
              <w:tcPr>
                <w:tcW w:w="1008" w:type="dxa"/>
                <w:vAlign w:val="center"/>
                <w:hideMark/>
              </w:tcPr>
            </w:tcPrChange>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24" w:author="Brian Bohman" w:date="2021-10-27T05:58:00Z">
              <w:tcPr>
                <w:tcW w:w="720" w:type="dxa"/>
                <w:vAlign w:val="center"/>
                <w:hideMark/>
              </w:tcPr>
            </w:tcPrChange>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25" w:author="Brian Bohman" w:date="2021-10-27T05:58:00Z">
              <w:tcPr>
                <w:tcW w:w="1008" w:type="dxa"/>
                <w:vAlign w:val="center"/>
                <w:hideMark/>
              </w:tcPr>
            </w:tcPrChange>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26" w:author="Brian Bohman" w:date="2021-10-27T05:58:00Z">
              <w:tcPr>
                <w:tcW w:w="1152" w:type="dxa"/>
                <w:vAlign w:val="center"/>
                <w:hideMark/>
              </w:tcPr>
            </w:tcPrChange>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440" w:type="dxa"/>
            <w:vAlign w:val="center"/>
            <w:hideMark/>
            <w:tcPrChange w:id="10927" w:author="Brian Bohman" w:date="2021-10-27T05:58:00Z">
              <w:tcPr>
                <w:tcW w:w="1008" w:type="dxa"/>
                <w:vAlign w:val="center"/>
                <w:hideMark/>
              </w:tcPr>
            </w:tcPrChange>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6B94F986" w14:textId="77777777" w:rsidTr="00E419CD">
        <w:trPr>
          <w:trHeight w:val="165"/>
          <w:trPrChange w:id="10928" w:author="Brian Bohman" w:date="2021-10-27T05:58:00Z">
            <w:trPr>
              <w:trHeight w:val="165"/>
            </w:trPr>
          </w:trPrChange>
        </w:trPr>
        <w:tc>
          <w:tcPr>
            <w:tcW w:w="360" w:type="dxa"/>
            <w:vAlign w:val="center"/>
            <w:hideMark/>
            <w:tcPrChange w:id="10929" w:author="Brian Bohman" w:date="2021-10-27T05:58:00Z">
              <w:tcPr>
                <w:tcW w:w="360" w:type="dxa"/>
                <w:vAlign w:val="center"/>
                <w:hideMark/>
              </w:tcPr>
            </w:tcPrChange>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Change w:id="10930" w:author="Brian Bohman" w:date="2021-10-27T05:58:00Z">
              <w:tcPr>
                <w:tcW w:w="864" w:type="dxa"/>
                <w:vAlign w:val="center"/>
                <w:hideMark/>
              </w:tcPr>
            </w:tcPrChange>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31" w:author="Brian Bohman" w:date="2021-10-27T05:58:00Z">
              <w:tcPr>
                <w:tcW w:w="1152" w:type="dxa"/>
                <w:vAlign w:val="center"/>
                <w:hideMark/>
              </w:tcPr>
            </w:tcPrChange>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32" w:author="Brian Bohman" w:date="2021-10-27T05:58:00Z">
              <w:tcPr>
                <w:tcW w:w="504" w:type="dxa"/>
                <w:vAlign w:val="center"/>
                <w:hideMark/>
              </w:tcPr>
            </w:tcPrChange>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933" w:author="Brian Bohman" w:date="2021-10-27T05:58:00Z">
              <w:tcPr>
                <w:tcW w:w="1008" w:type="dxa"/>
                <w:vAlign w:val="center"/>
                <w:hideMark/>
              </w:tcPr>
            </w:tcPrChange>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934" w:author="Brian Bohman" w:date="2021-10-27T05:58:00Z">
              <w:tcPr>
                <w:tcW w:w="1008" w:type="dxa"/>
                <w:vAlign w:val="center"/>
                <w:hideMark/>
              </w:tcPr>
            </w:tcPrChange>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35" w:author="Brian Bohman" w:date="2021-10-27T05:58:00Z">
              <w:tcPr>
                <w:tcW w:w="720" w:type="dxa"/>
                <w:vAlign w:val="center"/>
                <w:hideMark/>
              </w:tcPr>
            </w:tcPrChange>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36" w:author="Brian Bohman" w:date="2021-10-27T05:58:00Z">
              <w:tcPr>
                <w:tcW w:w="1008" w:type="dxa"/>
                <w:vAlign w:val="center"/>
                <w:hideMark/>
              </w:tcPr>
            </w:tcPrChange>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37" w:author="Brian Bohman" w:date="2021-10-27T05:58:00Z">
              <w:tcPr>
                <w:tcW w:w="1152" w:type="dxa"/>
                <w:vAlign w:val="center"/>
                <w:hideMark/>
              </w:tcPr>
            </w:tcPrChange>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440" w:type="dxa"/>
            <w:vAlign w:val="center"/>
            <w:hideMark/>
            <w:tcPrChange w:id="10938" w:author="Brian Bohman" w:date="2021-10-27T05:58:00Z">
              <w:tcPr>
                <w:tcW w:w="1008" w:type="dxa"/>
                <w:vAlign w:val="center"/>
                <w:hideMark/>
              </w:tcPr>
            </w:tcPrChange>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E2B9E59" w14:textId="77777777" w:rsidTr="00E419CD">
        <w:trPr>
          <w:trHeight w:val="165"/>
          <w:trPrChange w:id="10939" w:author="Brian Bohman" w:date="2021-10-27T05:58:00Z">
            <w:trPr>
              <w:trHeight w:val="165"/>
            </w:trPr>
          </w:trPrChange>
        </w:trPr>
        <w:tc>
          <w:tcPr>
            <w:tcW w:w="360" w:type="dxa"/>
            <w:vAlign w:val="center"/>
            <w:hideMark/>
            <w:tcPrChange w:id="10940" w:author="Brian Bohman" w:date="2021-10-27T05:58:00Z">
              <w:tcPr>
                <w:tcW w:w="360" w:type="dxa"/>
                <w:vAlign w:val="center"/>
                <w:hideMark/>
              </w:tcPr>
            </w:tcPrChange>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Change w:id="10941" w:author="Brian Bohman" w:date="2021-10-27T05:58:00Z">
              <w:tcPr>
                <w:tcW w:w="864" w:type="dxa"/>
                <w:vAlign w:val="center"/>
                <w:hideMark/>
              </w:tcPr>
            </w:tcPrChange>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42" w:author="Brian Bohman" w:date="2021-10-27T05:58:00Z">
              <w:tcPr>
                <w:tcW w:w="1152" w:type="dxa"/>
                <w:vAlign w:val="center"/>
                <w:hideMark/>
              </w:tcPr>
            </w:tcPrChange>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43" w:author="Brian Bohman" w:date="2021-10-27T05:58:00Z">
              <w:tcPr>
                <w:tcW w:w="504" w:type="dxa"/>
                <w:vAlign w:val="center"/>
                <w:hideMark/>
              </w:tcPr>
            </w:tcPrChange>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944" w:author="Brian Bohman" w:date="2021-10-27T05:58:00Z">
              <w:tcPr>
                <w:tcW w:w="1008" w:type="dxa"/>
                <w:vAlign w:val="center"/>
                <w:hideMark/>
              </w:tcPr>
            </w:tcPrChange>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945" w:author="Brian Bohman" w:date="2021-10-27T05:58:00Z">
              <w:tcPr>
                <w:tcW w:w="1008" w:type="dxa"/>
                <w:vAlign w:val="center"/>
                <w:hideMark/>
              </w:tcPr>
            </w:tcPrChange>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46" w:author="Brian Bohman" w:date="2021-10-27T05:58:00Z">
              <w:tcPr>
                <w:tcW w:w="720" w:type="dxa"/>
                <w:vAlign w:val="center"/>
                <w:hideMark/>
              </w:tcPr>
            </w:tcPrChange>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47" w:author="Brian Bohman" w:date="2021-10-27T05:58:00Z">
              <w:tcPr>
                <w:tcW w:w="1008" w:type="dxa"/>
                <w:vAlign w:val="center"/>
                <w:hideMark/>
              </w:tcPr>
            </w:tcPrChange>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48" w:author="Brian Bohman" w:date="2021-10-27T05:58:00Z">
              <w:tcPr>
                <w:tcW w:w="1152" w:type="dxa"/>
                <w:vAlign w:val="center"/>
                <w:hideMark/>
              </w:tcPr>
            </w:tcPrChange>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10949" w:author="Brian Bohman" w:date="2021-10-27T05:58:00Z">
              <w:tcPr>
                <w:tcW w:w="1008" w:type="dxa"/>
                <w:vAlign w:val="center"/>
                <w:hideMark/>
              </w:tcPr>
            </w:tcPrChange>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2DD57C0" w14:textId="77777777" w:rsidTr="00E419CD">
        <w:trPr>
          <w:trHeight w:val="165"/>
          <w:trPrChange w:id="10950" w:author="Brian Bohman" w:date="2021-10-27T05:58:00Z">
            <w:trPr>
              <w:trHeight w:val="165"/>
            </w:trPr>
          </w:trPrChange>
        </w:trPr>
        <w:tc>
          <w:tcPr>
            <w:tcW w:w="360" w:type="dxa"/>
            <w:vAlign w:val="center"/>
            <w:hideMark/>
            <w:tcPrChange w:id="10951" w:author="Brian Bohman" w:date="2021-10-27T05:58:00Z">
              <w:tcPr>
                <w:tcW w:w="360" w:type="dxa"/>
                <w:vAlign w:val="center"/>
                <w:hideMark/>
              </w:tcPr>
            </w:tcPrChange>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Change w:id="10952" w:author="Brian Bohman" w:date="2021-10-27T05:58:00Z">
              <w:tcPr>
                <w:tcW w:w="864" w:type="dxa"/>
                <w:vAlign w:val="center"/>
                <w:hideMark/>
              </w:tcPr>
            </w:tcPrChange>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53" w:author="Brian Bohman" w:date="2021-10-27T05:58:00Z">
              <w:tcPr>
                <w:tcW w:w="1152" w:type="dxa"/>
                <w:vAlign w:val="center"/>
                <w:hideMark/>
              </w:tcPr>
            </w:tcPrChange>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54" w:author="Brian Bohman" w:date="2021-10-27T05:58:00Z">
              <w:tcPr>
                <w:tcW w:w="504" w:type="dxa"/>
                <w:vAlign w:val="center"/>
                <w:hideMark/>
              </w:tcPr>
            </w:tcPrChange>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955" w:author="Brian Bohman" w:date="2021-10-27T05:58:00Z">
              <w:tcPr>
                <w:tcW w:w="1008" w:type="dxa"/>
                <w:vAlign w:val="center"/>
                <w:hideMark/>
              </w:tcPr>
            </w:tcPrChange>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956" w:author="Brian Bohman" w:date="2021-10-27T05:58:00Z">
              <w:tcPr>
                <w:tcW w:w="1008" w:type="dxa"/>
                <w:vAlign w:val="center"/>
                <w:hideMark/>
              </w:tcPr>
            </w:tcPrChange>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57" w:author="Brian Bohman" w:date="2021-10-27T05:58:00Z">
              <w:tcPr>
                <w:tcW w:w="720" w:type="dxa"/>
                <w:vAlign w:val="center"/>
                <w:hideMark/>
              </w:tcPr>
            </w:tcPrChange>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58" w:author="Brian Bohman" w:date="2021-10-27T05:58:00Z">
              <w:tcPr>
                <w:tcW w:w="1008" w:type="dxa"/>
                <w:vAlign w:val="center"/>
                <w:hideMark/>
              </w:tcPr>
            </w:tcPrChange>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59" w:author="Brian Bohman" w:date="2021-10-27T05:58:00Z">
              <w:tcPr>
                <w:tcW w:w="1152" w:type="dxa"/>
                <w:vAlign w:val="center"/>
                <w:hideMark/>
              </w:tcPr>
            </w:tcPrChange>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440" w:type="dxa"/>
            <w:vAlign w:val="center"/>
            <w:hideMark/>
            <w:tcPrChange w:id="10960" w:author="Brian Bohman" w:date="2021-10-27T05:58:00Z">
              <w:tcPr>
                <w:tcW w:w="1008" w:type="dxa"/>
                <w:vAlign w:val="center"/>
                <w:hideMark/>
              </w:tcPr>
            </w:tcPrChange>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D1FB60E" w14:textId="77777777" w:rsidTr="00E419CD">
        <w:trPr>
          <w:trHeight w:val="165"/>
          <w:trPrChange w:id="10961" w:author="Brian Bohman" w:date="2021-10-27T05:58:00Z">
            <w:trPr>
              <w:trHeight w:val="165"/>
            </w:trPr>
          </w:trPrChange>
        </w:trPr>
        <w:tc>
          <w:tcPr>
            <w:tcW w:w="360" w:type="dxa"/>
            <w:vAlign w:val="center"/>
            <w:hideMark/>
            <w:tcPrChange w:id="10962" w:author="Brian Bohman" w:date="2021-10-27T05:58:00Z">
              <w:tcPr>
                <w:tcW w:w="360" w:type="dxa"/>
                <w:vAlign w:val="center"/>
                <w:hideMark/>
              </w:tcPr>
            </w:tcPrChange>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Change w:id="10963" w:author="Brian Bohman" w:date="2021-10-27T05:58:00Z">
              <w:tcPr>
                <w:tcW w:w="864" w:type="dxa"/>
                <w:vAlign w:val="center"/>
                <w:hideMark/>
              </w:tcPr>
            </w:tcPrChange>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64" w:author="Brian Bohman" w:date="2021-10-27T05:58:00Z">
              <w:tcPr>
                <w:tcW w:w="1152" w:type="dxa"/>
                <w:vAlign w:val="center"/>
                <w:hideMark/>
              </w:tcPr>
            </w:tcPrChange>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65" w:author="Brian Bohman" w:date="2021-10-27T05:58:00Z">
              <w:tcPr>
                <w:tcW w:w="504" w:type="dxa"/>
                <w:vAlign w:val="center"/>
                <w:hideMark/>
              </w:tcPr>
            </w:tcPrChange>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966" w:author="Brian Bohman" w:date="2021-10-27T05:58:00Z">
              <w:tcPr>
                <w:tcW w:w="1008" w:type="dxa"/>
                <w:vAlign w:val="center"/>
                <w:hideMark/>
              </w:tcPr>
            </w:tcPrChange>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967" w:author="Brian Bohman" w:date="2021-10-27T05:58:00Z">
              <w:tcPr>
                <w:tcW w:w="1008" w:type="dxa"/>
                <w:vAlign w:val="center"/>
                <w:hideMark/>
              </w:tcPr>
            </w:tcPrChange>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68" w:author="Brian Bohman" w:date="2021-10-27T05:58:00Z">
              <w:tcPr>
                <w:tcW w:w="720" w:type="dxa"/>
                <w:vAlign w:val="center"/>
                <w:hideMark/>
              </w:tcPr>
            </w:tcPrChange>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69" w:author="Brian Bohman" w:date="2021-10-27T05:58:00Z">
              <w:tcPr>
                <w:tcW w:w="1008" w:type="dxa"/>
                <w:vAlign w:val="center"/>
                <w:hideMark/>
              </w:tcPr>
            </w:tcPrChange>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970" w:author="Brian Bohman" w:date="2021-10-27T05:58:00Z">
              <w:tcPr>
                <w:tcW w:w="1152" w:type="dxa"/>
                <w:vAlign w:val="center"/>
                <w:hideMark/>
              </w:tcPr>
            </w:tcPrChange>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440" w:type="dxa"/>
            <w:vAlign w:val="center"/>
            <w:hideMark/>
            <w:tcPrChange w:id="10971" w:author="Brian Bohman" w:date="2021-10-27T05:58:00Z">
              <w:tcPr>
                <w:tcW w:w="1008" w:type="dxa"/>
                <w:vAlign w:val="center"/>
                <w:hideMark/>
              </w:tcPr>
            </w:tcPrChange>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3E834C7C" w14:textId="77777777" w:rsidTr="00E419CD">
        <w:trPr>
          <w:trHeight w:val="165"/>
          <w:trPrChange w:id="10972" w:author="Brian Bohman" w:date="2021-10-27T05:58:00Z">
            <w:trPr>
              <w:trHeight w:val="165"/>
            </w:trPr>
          </w:trPrChange>
        </w:trPr>
        <w:tc>
          <w:tcPr>
            <w:tcW w:w="360" w:type="dxa"/>
            <w:vAlign w:val="center"/>
            <w:hideMark/>
            <w:tcPrChange w:id="10973" w:author="Brian Bohman" w:date="2021-10-27T05:58:00Z">
              <w:tcPr>
                <w:tcW w:w="360" w:type="dxa"/>
                <w:vAlign w:val="center"/>
                <w:hideMark/>
              </w:tcPr>
            </w:tcPrChange>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Change w:id="10974" w:author="Brian Bohman" w:date="2021-10-27T05:58:00Z">
              <w:tcPr>
                <w:tcW w:w="864" w:type="dxa"/>
                <w:vAlign w:val="center"/>
                <w:hideMark/>
              </w:tcPr>
            </w:tcPrChange>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75" w:author="Brian Bohman" w:date="2021-10-27T05:58:00Z">
              <w:tcPr>
                <w:tcW w:w="1152" w:type="dxa"/>
                <w:vAlign w:val="center"/>
                <w:hideMark/>
              </w:tcPr>
            </w:tcPrChange>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76" w:author="Brian Bohman" w:date="2021-10-27T05:58:00Z">
              <w:tcPr>
                <w:tcW w:w="504" w:type="dxa"/>
                <w:vAlign w:val="center"/>
                <w:hideMark/>
              </w:tcPr>
            </w:tcPrChange>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977" w:author="Brian Bohman" w:date="2021-10-27T05:58:00Z">
              <w:tcPr>
                <w:tcW w:w="1008" w:type="dxa"/>
                <w:vAlign w:val="center"/>
                <w:hideMark/>
              </w:tcPr>
            </w:tcPrChange>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978" w:author="Brian Bohman" w:date="2021-10-27T05:58:00Z">
              <w:tcPr>
                <w:tcW w:w="1008" w:type="dxa"/>
                <w:vAlign w:val="center"/>
                <w:hideMark/>
              </w:tcPr>
            </w:tcPrChange>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79" w:author="Brian Bohman" w:date="2021-10-27T05:58:00Z">
              <w:tcPr>
                <w:tcW w:w="720" w:type="dxa"/>
                <w:vAlign w:val="center"/>
                <w:hideMark/>
              </w:tcPr>
            </w:tcPrChange>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80" w:author="Brian Bohman" w:date="2021-10-27T05:58:00Z">
              <w:tcPr>
                <w:tcW w:w="1008" w:type="dxa"/>
                <w:vAlign w:val="center"/>
                <w:hideMark/>
              </w:tcPr>
            </w:tcPrChange>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81" w:author="Brian Bohman" w:date="2021-10-27T05:58:00Z">
              <w:tcPr>
                <w:tcW w:w="1152" w:type="dxa"/>
                <w:vAlign w:val="center"/>
                <w:hideMark/>
              </w:tcPr>
            </w:tcPrChange>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440" w:type="dxa"/>
            <w:vAlign w:val="center"/>
            <w:hideMark/>
            <w:tcPrChange w:id="10982" w:author="Brian Bohman" w:date="2021-10-27T05:58:00Z">
              <w:tcPr>
                <w:tcW w:w="1008" w:type="dxa"/>
                <w:vAlign w:val="center"/>
                <w:hideMark/>
              </w:tcPr>
            </w:tcPrChange>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25F2AE8" w14:textId="77777777" w:rsidTr="00E419CD">
        <w:trPr>
          <w:trHeight w:val="165"/>
          <w:trPrChange w:id="10983" w:author="Brian Bohman" w:date="2021-10-27T05:58:00Z">
            <w:trPr>
              <w:trHeight w:val="165"/>
            </w:trPr>
          </w:trPrChange>
        </w:trPr>
        <w:tc>
          <w:tcPr>
            <w:tcW w:w="360" w:type="dxa"/>
            <w:vAlign w:val="center"/>
            <w:hideMark/>
            <w:tcPrChange w:id="10984" w:author="Brian Bohman" w:date="2021-10-27T05:58:00Z">
              <w:tcPr>
                <w:tcW w:w="360" w:type="dxa"/>
                <w:vAlign w:val="center"/>
                <w:hideMark/>
              </w:tcPr>
            </w:tcPrChange>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Change w:id="10985" w:author="Brian Bohman" w:date="2021-10-27T05:58:00Z">
              <w:tcPr>
                <w:tcW w:w="864" w:type="dxa"/>
                <w:vAlign w:val="center"/>
                <w:hideMark/>
              </w:tcPr>
            </w:tcPrChange>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86" w:author="Brian Bohman" w:date="2021-10-27T05:58:00Z">
              <w:tcPr>
                <w:tcW w:w="1152" w:type="dxa"/>
                <w:vAlign w:val="center"/>
                <w:hideMark/>
              </w:tcPr>
            </w:tcPrChange>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87" w:author="Brian Bohman" w:date="2021-10-27T05:58:00Z">
              <w:tcPr>
                <w:tcW w:w="504" w:type="dxa"/>
                <w:vAlign w:val="center"/>
                <w:hideMark/>
              </w:tcPr>
            </w:tcPrChange>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988" w:author="Brian Bohman" w:date="2021-10-27T05:58:00Z">
              <w:tcPr>
                <w:tcW w:w="1008" w:type="dxa"/>
                <w:vAlign w:val="center"/>
                <w:hideMark/>
              </w:tcPr>
            </w:tcPrChange>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989" w:author="Brian Bohman" w:date="2021-10-27T05:58:00Z">
              <w:tcPr>
                <w:tcW w:w="1008" w:type="dxa"/>
                <w:vAlign w:val="center"/>
                <w:hideMark/>
              </w:tcPr>
            </w:tcPrChange>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90" w:author="Brian Bohman" w:date="2021-10-27T05:58:00Z">
              <w:tcPr>
                <w:tcW w:w="720" w:type="dxa"/>
                <w:vAlign w:val="center"/>
                <w:hideMark/>
              </w:tcPr>
            </w:tcPrChange>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991" w:author="Brian Bohman" w:date="2021-10-27T05:58:00Z">
              <w:tcPr>
                <w:tcW w:w="1008" w:type="dxa"/>
                <w:vAlign w:val="center"/>
                <w:hideMark/>
              </w:tcPr>
            </w:tcPrChange>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92" w:author="Brian Bohman" w:date="2021-10-27T05:58:00Z">
              <w:tcPr>
                <w:tcW w:w="1152" w:type="dxa"/>
                <w:vAlign w:val="center"/>
                <w:hideMark/>
              </w:tcPr>
            </w:tcPrChange>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440" w:type="dxa"/>
            <w:vAlign w:val="center"/>
            <w:hideMark/>
            <w:tcPrChange w:id="10993" w:author="Brian Bohman" w:date="2021-10-27T05:58:00Z">
              <w:tcPr>
                <w:tcW w:w="1008" w:type="dxa"/>
                <w:vAlign w:val="center"/>
                <w:hideMark/>
              </w:tcPr>
            </w:tcPrChange>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E8BE0C3" w14:textId="77777777" w:rsidTr="00E419CD">
        <w:trPr>
          <w:trHeight w:val="165"/>
          <w:trPrChange w:id="10994" w:author="Brian Bohman" w:date="2021-10-27T05:58:00Z">
            <w:trPr>
              <w:trHeight w:val="165"/>
            </w:trPr>
          </w:trPrChange>
        </w:trPr>
        <w:tc>
          <w:tcPr>
            <w:tcW w:w="360" w:type="dxa"/>
            <w:vAlign w:val="center"/>
            <w:hideMark/>
            <w:tcPrChange w:id="10995" w:author="Brian Bohman" w:date="2021-10-27T05:58:00Z">
              <w:tcPr>
                <w:tcW w:w="360" w:type="dxa"/>
                <w:vAlign w:val="center"/>
                <w:hideMark/>
              </w:tcPr>
            </w:tcPrChange>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Change w:id="10996" w:author="Brian Bohman" w:date="2021-10-27T05:58:00Z">
              <w:tcPr>
                <w:tcW w:w="864" w:type="dxa"/>
                <w:vAlign w:val="center"/>
                <w:hideMark/>
              </w:tcPr>
            </w:tcPrChange>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97" w:author="Brian Bohman" w:date="2021-10-27T05:58:00Z">
              <w:tcPr>
                <w:tcW w:w="1152" w:type="dxa"/>
                <w:vAlign w:val="center"/>
                <w:hideMark/>
              </w:tcPr>
            </w:tcPrChange>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998" w:author="Brian Bohman" w:date="2021-10-27T05:58:00Z">
              <w:tcPr>
                <w:tcW w:w="504" w:type="dxa"/>
                <w:vAlign w:val="center"/>
                <w:hideMark/>
              </w:tcPr>
            </w:tcPrChange>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999" w:author="Brian Bohman" w:date="2021-10-27T05:58:00Z">
              <w:tcPr>
                <w:tcW w:w="1008" w:type="dxa"/>
                <w:vAlign w:val="center"/>
                <w:hideMark/>
              </w:tcPr>
            </w:tcPrChange>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000" w:author="Brian Bohman" w:date="2021-10-27T05:58:00Z">
              <w:tcPr>
                <w:tcW w:w="1008" w:type="dxa"/>
                <w:vAlign w:val="center"/>
                <w:hideMark/>
              </w:tcPr>
            </w:tcPrChange>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01" w:author="Brian Bohman" w:date="2021-10-27T05:58:00Z">
              <w:tcPr>
                <w:tcW w:w="720" w:type="dxa"/>
                <w:vAlign w:val="center"/>
                <w:hideMark/>
              </w:tcPr>
            </w:tcPrChange>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002" w:author="Brian Bohman" w:date="2021-10-27T05:58:00Z">
              <w:tcPr>
                <w:tcW w:w="1008" w:type="dxa"/>
                <w:vAlign w:val="center"/>
                <w:hideMark/>
              </w:tcPr>
            </w:tcPrChange>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03" w:author="Brian Bohman" w:date="2021-10-27T05:58:00Z">
              <w:tcPr>
                <w:tcW w:w="1152" w:type="dxa"/>
                <w:vAlign w:val="center"/>
                <w:hideMark/>
              </w:tcPr>
            </w:tcPrChange>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440" w:type="dxa"/>
            <w:vAlign w:val="center"/>
            <w:hideMark/>
            <w:tcPrChange w:id="11004" w:author="Brian Bohman" w:date="2021-10-27T05:58:00Z">
              <w:tcPr>
                <w:tcW w:w="1008" w:type="dxa"/>
                <w:vAlign w:val="center"/>
                <w:hideMark/>
              </w:tcPr>
            </w:tcPrChange>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1B1D8BA8" w14:textId="77777777" w:rsidTr="00E419CD">
        <w:trPr>
          <w:trHeight w:val="165"/>
          <w:trPrChange w:id="11005" w:author="Brian Bohman" w:date="2021-10-27T05:58:00Z">
            <w:trPr>
              <w:trHeight w:val="165"/>
            </w:trPr>
          </w:trPrChange>
        </w:trPr>
        <w:tc>
          <w:tcPr>
            <w:tcW w:w="360" w:type="dxa"/>
            <w:vAlign w:val="center"/>
            <w:hideMark/>
            <w:tcPrChange w:id="11006" w:author="Brian Bohman" w:date="2021-10-27T05:58:00Z">
              <w:tcPr>
                <w:tcW w:w="360" w:type="dxa"/>
                <w:vAlign w:val="center"/>
                <w:hideMark/>
              </w:tcPr>
            </w:tcPrChange>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Change w:id="11007" w:author="Brian Bohman" w:date="2021-10-27T05:58:00Z">
              <w:tcPr>
                <w:tcW w:w="864" w:type="dxa"/>
                <w:vAlign w:val="center"/>
                <w:hideMark/>
              </w:tcPr>
            </w:tcPrChange>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08" w:author="Brian Bohman" w:date="2021-10-27T05:58:00Z">
              <w:tcPr>
                <w:tcW w:w="1152" w:type="dxa"/>
                <w:vAlign w:val="center"/>
                <w:hideMark/>
              </w:tcPr>
            </w:tcPrChange>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1009" w:author="Brian Bohman" w:date="2021-10-27T05:58:00Z">
              <w:tcPr>
                <w:tcW w:w="504" w:type="dxa"/>
                <w:vAlign w:val="center"/>
                <w:hideMark/>
              </w:tcPr>
            </w:tcPrChange>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1010" w:author="Brian Bohman" w:date="2021-10-27T05:58:00Z">
              <w:tcPr>
                <w:tcW w:w="1008" w:type="dxa"/>
                <w:vAlign w:val="center"/>
                <w:hideMark/>
              </w:tcPr>
            </w:tcPrChange>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011" w:author="Brian Bohman" w:date="2021-10-27T05:58:00Z">
              <w:tcPr>
                <w:tcW w:w="1008" w:type="dxa"/>
                <w:vAlign w:val="center"/>
                <w:hideMark/>
              </w:tcPr>
            </w:tcPrChange>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12" w:author="Brian Bohman" w:date="2021-10-27T05:58:00Z">
              <w:tcPr>
                <w:tcW w:w="720" w:type="dxa"/>
                <w:vAlign w:val="center"/>
                <w:hideMark/>
              </w:tcPr>
            </w:tcPrChange>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013" w:author="Brian Bohman" w:date="2021-10-27T05:58:00Z">
              <w:tcPr>
                <w:tcW w:w="1008" w:type="dxa"/>
                <w:vAlign w:val="center"/>
                <w:hideMark/>
              </w:tcPr>
            </w:tcPrChange>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014" w:author="Brian Bohman" w:date="2021-10-27T05:58:00Z">
              <w:tcPr>
                <w:tcW w:w="1152" w:type="dxa"/>
                <w:vAlign w:val="center"/>
                <w:hideMark/>
              </w:tcPr>
            </w:tcPrChange>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440" w:type="dxa"/>
            <w:vAlign w:val="center"/>
            <w:hideMark/>
            <w:tcPrChange w:id="11015" w:author="Brian Bohman" w:date="2021-10-27T05:58:00Z">
              <w:tcPr>
                <w:tcW w:w="1008" w:type="dxa"/>
                <w:vAlign w:val="center"/>
                <w:hideMark/>
              </w:tcPr>
            </w:tcPrChange>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330BBEF3" w14:textId="77777777" w:rsidTr="00E419CD">
        <w:trPr>
          <w:trHeight w:val="165"/>
          <w:trPrChange w:id="11016" w:author="Brian Bohman" w:date="2021-10-27T05:58:00Z">
            <w:trPr>
              <w:trHeight w:val="165"/>
            </w:trPr>
          </w:trPrChange>
        </w:trPr>
        <w:tc>
          <w:tcPr>
            <w:tcW w:w="360" w:type="dxa"/>
            <w:vAlign w:val="center"/>
            <w:hideMark/>
            <w:tcPrChange w:id="11017" w:author="Brian Bohman" w:date="2021-10-27T05:58:00Z">
              <w:tcPr>
                <w:tcW w:w="360" w:type="dxa"/>
                <w:vAlign w:val="center"/>
                <w:hideMark/>
              </w:tcPr>
            </w:tcPrChange>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Change w:id="11018" w:author="Brian Bohman" w:date="2021-10-27T05:58:00Z">
              <w:tcPr>
                <w:tcW w:w="864" w:type="dxa"/>
                <w:vAlign w:val="center"/>
                <w:hideMark/>
              </w:tcPr>
            </w:tcPrChange>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19" w:author="Brian Bohman" w:date="2021-10-27T05:58:00Z">
              <w:tcPr>
                <w:tcW w:w="1152" w:type="dxa"/>
                <w:vAlign w:val="center"/>
                <w:hideMark/>
              </w:tcPr>
            </w:tcPrChange>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1020" w:author="Brian Bohman" w:date="2021-10-27T05:58:00Z">
              <w:tcPr>
                <w:tcW w:w="504" w:type="dxa"/>
                <w:vAlign w:val="center"/>
                <w:hideMark/>
              </w:tcPr>
            </w:tcPrChange>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1021" w:author="Brian Bohman" w:date="2021-10-27T05:58:00Z">
              <w:tcPr>
                <w:tcW w:w="1008" w:type="dxa"/>
                <w:vAlign w:val="center"/>
                <w:hideMark/>
              </w:tcPr>
            </w:tcPrChange>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022" w:author="Brian Bohman" w:date="2021-10-27T05:58:00Z">
              <w:tcPr>
                <w:tcW w:w="1008" w:type="dxa"/>
                <w:vAlign w:val="center"/>
                <w:hideMark/>
              </w:tcPr>
            </w:tcPrChange>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23" w:author="Brian Bohman" w:date="2021-10-27T05:58:00Z">
              <w:tcPr>
                <w:tcW w:w="720" w:type="dxa"/>
                <w:vAlign w:val="center"/>
                <w:hideMark/>
              </w:tcPr>
            </w:tcPrChange>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024" w:author="Brian Bohman" w:date="2021-10-27T05:58:00Z">
              <w:tcPr>
                <w:tcW w:w="1008" w:type="dxa"/>
                <w:vAlign w:val="center"/>
                <w:hideMark/>
              </w:tcPr>
            </w:tcPrChange>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25" w:author="Brian Bohman" w:date="2021-10-27T05:58:00Z">
              <w:tcPr>
                <w:tcW w:w="1152" w:type="dxa"/>
                <w:vAlign w:val="center"/>
                <w:hideMark/>
              </w:tcPr>
            </w:tcPrChange>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440" w:type="dxa"/>
            <w:vAlign w:val="center"/>
            <w:hideMark/>
            <w:tcPrChange w:id="11026" w:author="Brian Bohman" w:date="2021-10-27T05:58:00Z">
              <w:tcPr>
                <w:tcW w:w="1008" w:type="dxa"/>
                <w:vAlign w:val="center"/>
                <w:hideMark/>
              </w:tcPr>
            </w:tcPrChange>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0BD1C2EB" w14:textId="77777777" w:rsidTr="00E419CD">
        <w:trPr>
          <w:trHeight w:val="180"/>
          <w:trPrChange w:id="11027" w:author="Brian Bohman" w:date="2021-10-27T05:58:00Z">
            <w:trPr>
              <w:trHeight w:val="180"/>
            </w:trPr>
          </w:trPrChange>
        </w:trPr>
        <w:tc>
          <w:tcPr>
            <w:tcW w:w="360" w:type="dxa"/>
            <w:vAlign w:val="center"/>
            <w:hideMark/>
            <w:tcPrChange w:id="11028" w:author="Brian Bohman" w:date="2021-10-27T05:58:00Z">
              <w:tcPr>
                <w:tcW w:w="360" w:type="dxa"/>
                <w:vAlign w:val="center"/>
                <w:hideMark/>
              </w:tcPr>
            </w:tcPrChange>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Change w:id="11029" w:author="Brian Bohman" w:date="2021-10-27T05:58:00Z">
              <w:tcPr>
                <w:tcW w:w="864" w:type="dxa"/>
                <w:vAlign w:val="center"/>
                <w:hideMark/>
              </w:tcPr>
            </w:tcPrChange>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30" w:author="Brian Bohman" w:date="2021-10-27T05:58:00Z">
              <w:tcPr>
                <w:tcW w:w="1152" w:type="dxa"/>
                <w:vAlign w:val="center"/>
                <w:hideMark/>
              </w:tcPr>
            </w:tcPrChange>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1031" w:author="Brian Bohman" w:date="2021-10-27T05:58:00Z">
              <w:tcPr>
                <w:tcW w:w="504" w:type="dxa"/>
                <w:vAlign w:val="center"/>
                <w:hideMark/>
              </w:tcPr>
            </w:tcPrChange>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1032" w:author="Brian Bohman" w:date="2021-10-27T05:58:00Z">
              <w:tcPr>
                <w:tcW w:w="1008" w:type="dxa"/>
                <w:vAlign w:val="center"/>
                <w:hideMark/>
              </w:tcPr>
            </w:tcPrChange>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033" w:author="Brian Bohman" w:date="2021-10-27T05:58:00Z">
              <w:tcPr>
                <w:tcW w:w="1008" w:type="dxa"/>
                <w:vAlign w:val="center"/>
                <w:hideMark/>
              </w:tcPr>
            </w:tcPrChange>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34" w:author="Brian Bohman" w:date="2021-10-27T05:58:00Z">
              <w:tcPr>
                <w:tcW w:w="720" w:type="dxa"/>
                <w:vAlign w:val="center"/>
                <w:hideMark/>
              </w:tcPr>
            </w:tcPrChange>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035" w:author="Brian Bohman" w:date="2021-10-27T05:58:00Z">
              <w:tcPr>
                <w:tcW w:w="1008" w:type="dxa"/>
                <w:vAlign w:val="center"/>
                <w:hideMark/>
              </w:tcPr>
            </w:tcPrChange>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36" w:author="Brian Bohman" w:date="2021-10-27T05:58:00Z">
              <w:tcPr>
                <w:tcW w:w="1152" w:type="dxa"/>
                <w:vAlign w:val="center"/>
                <w:hideMark/>
              </w:tcPr>
            </w:tcPrChange>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440" w:type="dxa"/>
            <w:vAlign w:val="center"/>
            <w:hideMark/>
            <w:tcPrChange w:id="11037" w:author="Brian Bohman" w:date="2021-10-27T05:58:00Z">
              <w:tcPr>
                <w:tcW w:w="1008" w:type="dxa"/>
                <w:vAlign w:val="center"/>
                <w:hideMark/>
              </w:tcPr>
            </w:tcPrChange>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B238528" w14:textId="77777777" w:rsidTr="00E419CD">
        <w:trPr>
          <w:trHeight w:val="165"/>
          <w:trPrChange w:id="11038" w:author="Brian Bohman" w:date="2021-10-27T05:58:00Z">
            <w:trPr>
              <w:trHeight w:val="165"/>
            </w:trPr>
          </w:trPrChange>
        </w:trPr>
        <w:tc>
          <w:tcPr>
            <w:tcW w:w="360" w:type="dxa"/>
            <w:vAlign w:val="center"/>
            <w:hideMark/>
            <w:tcPrChange w:id="11039" w:author="Brian Bohman" w:date="2021-10-27T05:58:00Z">
              <w:tcPr>
                <w:tcW w:w="360" w:type="dxa"/>
                <w:vAlign w:val="center"/>
                <w:hideMark/>
              </w:tcPr>
            </w:tcPrChange>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Change w:id="11040" w:author="Brian Bohman" w:date="2021-10-27T05:58:00Z">
              <w:tcPr>
                <w:tcW w:w="864" w:type="dxa"/>
                <w:vAlign w:val="center"/>
                <w:hideMark/>
              </w:tcPr>
            </w:tcPrChange>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41" w:author="Brian Bohman" w:date="2021-10-27T05:58:00Z">
              <w:tcPr>
                <w:tcW w:w="1152" w:type="dxa"/>
                <w:vAlign w:val="center"/>
                <w:hideMark/>
              </w:tcPr>
            </w:tcPrChange>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1042" w:author="Brian Bohman" w:date="2021-10-27T05:58:00Z">
              <w:tcPr>
                <w:tcW w:w="504" w:type="dxa"/>
                <w:vAlign w:val="center"/>
                <w:hideMark/>
              </w:tcPr>
            </w:tcPrChange>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1043" w:author="Brian Bohman" w:date="2021-10-27T05:58:00Z">
              <w:tcPr>
                <w:tcW w:w="1008" w:type="dxa"/>
                <w:vAlign w:val="center"/>
                <w:hideMark/>
              </w:tcPr>
            </w:tcPrChange>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044" w:author="Brian Bohman" w:date="2021-10-27T05:58:00Z">
              <w:tcPr>
                <w:tcW w:w="1008" w:type="dxa"/>
                <w:vAlign w:val="center"/>
                <w:hideMark/>
              </w:tcPr>
            </w:tcPrChange>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45" w:author="Brian Bohman" w:date="2021-10-27T05:58:00Z">
              <w:tcPr>
                <w:tcW w:w="720" w:type="dxa"/>
                <w:vAlign w:val="center"/>
                <w:hideMark/>
              </w:tcPr>
            </w:tcPrChange>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046" w:author="Brian Bohman" w:date="2021-10-27T05:58:00Z">
              <w:tcPr>
                <w:tcW w:w="1008" w:type="dxa"/>
                <w:vAlign w:val="center"/>
                <w:hideMark/>
              </w:tcPr>
            </w:tcPrChange>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47" w:author="Brian Bohman" w:date="2021-10-27T05:58:00Z">
              <w:tcPr>
                <w:tcW w:w="1152" w:type="dxa"/>
                <w:vAlign w:val="center"/>
                <w:hideMark/>
              </w:tcPr>
            </w:tcPrChange>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440" w:type="dxa"/>
            <w:vAlign w:val="center"/>
            <w:hideMark/>
            <w:tcPrChange w:id="11048" w:author="Brian Bohman" w:date="2021-10-27T05:58:00Z">
              <w:tcPr>
                <w:tcW w:w="1008" w:type="dxa"/>
                <w:vAlign w:val="center"/>
                <w:hideMark/>
              </w:tcPr>
            </w:tcPrChange>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728A0017" w14:textId="77777777" w:rsidTr="00E419CD">
        <w:trPr>
          <w:trHeight w:val="165"/>
          <w:trPrChange w:id="11049" w:author="Brian Bohman" w:date="2021-10-27T05:58:00Z">
            <w:trPr>
              <w:trHeight w:val="165"/>
            </w:trPr>
          </w:trPrChange>
        </w:trPr>
        <w:tc>
          <w:tcPr>
            <w:tcW w:w="360" w:type="dxa"/>
            <w:vAlign w:val="center"/>
            <w:hideMark/>
            <w:tcPrChange w:id="11050" w:author="Brian Bohman" w:date="2021-10-27T05:58:00Z">
              <w:tcPr>
                <w:tcW w:w="360" w:type="dxa"/>
                <w:vAlign w:val="center"/>
                <w:hideMark/>
              </w:tcPr>
            </w:tcPrChange>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Change w:id="11051" w:author="Brian Bohman" w:date="2021-10-27T05:58:00Z">
              <w:tcPr>
                <w:tcW w:w="864" w:type="dxa"/>
                <w:vAlign w:val="center"/>
                <w:hideMark/>
              </w:tcPr>
            </w:tcPrChange>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52" w:author="Brian Bohman" w:date="2021-10-27T05:58:00Z">
              <w:tcPr>
                <w:tcW w:w="1152" w:type="dxa"/>
                <w:vAlign w:val="center"/>
                <w:hideMark/>
              </w:tcPr>
            </w:tcPrChange>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1053" w:author="Brian Bohman" w:date="2021-10-27T05:58:00Z">
              <w:tcPr>
                <w:tcW w:w="504" w:type="dxa"/>
                <w:vAlign w:val="center"/>
                <w:hideMark/>
              </w:tcPr>
            </w:tcPrChange>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1054" w:author="Brian Bohman" w:date="2021-10-27T05:58:00Z">
              <w:tcPr>
                <w:tcW w:w="1008" w:type="dxa"/>
                <w:vAlign w:val="center"/>
                <w:hideMark/>
              </w:tcPr>
            </w:tcPrChange>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055" w:author="Brian Bohman" w:date="2021-10-27T05:58:00Z">
              <w:tcPr>
                <w:tcW w:w="1008" w:type="dxa"/>
                <w:vAlign w:val="center"/>
                <w:hideMark/>
              </w:tcPr>
            </w:tcPrChange>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56" w:author="Brian Bohman" w:date="2021-10-27T05:58:00Z">
              <w:tcPr>
                <w:tcW w:w="720" w:type="dxa"/>
                <w:vAlign w:val="center"/>
                <w:hideMark/>
              </w:tcPr>
            </w:tcPrChange>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057" w:author="Brian Bohman" w:date="2021-10-27T05:58:00Z">
              <w:tcPr>
                <w:tcW w:w="1008" w:type="dxa"/>
                <w:vAlign w:val="center"/>
                <w:hideMark/>
              </w:tcPr>
            </w:tcPrChange>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58" w:author="Brian Bohman" w:date="2021-10-27T05:58:00Z">
              <w:tcPr>
                <w:tcW w:w="1152" w:type="dxa"/>
                <w:vAlign w:val="center"/>
                <w:hideMark/>
              </w:tcPr>
            </w:tcPrChange>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440" w:type="dxa"/>
            <w:vAlign w:val="center"/>
            <w:hideMark/>
            <w:tcPrChange w:id="11059" w:author="Brian Bohman" w:date="2021-10-27T05:58:00Z">
              <w:tcPr>
                <w:tcW w:w="1008" w:type="dxa"/>
                <w:vAlign w:val="center"/>
                <w:hideMark/>
              </w:tcPr>
            </w:tcPrChange>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23FDD10" w14:textId="77777777" w:rsidTr="00E419CD">
        <w:trPr>
          <w:trHeight w:val="165"/>
          <w:trPrChange w:id="11060" w:author="Brian Bohman" w:date="2021-10-27T05:58:00Z">
            <w:trPr>
              <w:trHeight w:val="165"/>
            </w:trPr>
          </w:trPrChange>
        </w:trPr>
        <w:tc>
          <w:tcPr>
            <w:tcW w:w="360" w:type="dxa"/>
            <w:vAlign w:val="center"/>
            <w:hideMark/>
            <w:tcPrChange w:id="11061" w:author="Brian Bohman" w:date="2021-10-27T05:58:00Z">
              <w:tcPr>
                <w:tcW w:w="360" w:type="dxa"/>
                <w:vAlign w:val="center"/>
                <w:hideMark/>
              </w:tcPr>
            </w:tcPrChange>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Change w:id="11062" w:author="Brian Bohman" w:date="2021-10-27T05:58:00Z">
              <w:tcPr>
                <w:tcW w:w="864" w:type="dxa"/>
                <w:vAlign w:val="center"/>
                <w:hideMark/>
              </w:tcPr>
            </w:tcPrChange>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63" w:author="Brian Bohman" w:date="2021-10-27T05:58:00Z">
              <w:tcPr>
                <w:tcW w:w="1152" w:type="dxa"/>
                <w:vAlign w:val="center"/>
                <w:hideMark/>
              </w:tcPr>
            </w:tcPrChange>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1064" w:author="Brian Bohman" w:date="2021-10-27T05:58:00Z">
              <w:tcPr>
                <w:tcW w:w="504" w:type="dxa"/>
                <w:vAlign w:val="center"/>
                <w:hideMark/>
              </w:tcPr>
            </w:tcPrChange>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1065" w:author="Brian Bohman" w:date="2021-10-27T05:58:00Z">
              <w:tcPr>
                <w:tcW w:w="1008" w:type="dxa"/>
                <w:vAlign w:val="center"/>
                <w:hideMark/>
              </w:tcPr>
            </w:tcPrChange>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066" w:author="Brian Bohman" w:date="2021-10-27T05:58:00Z">
              <w:tcPr>
                <w:tcW w:w="1008" w:type="dxa"/>
                <w:vAlign w:val="center"/>
                <w:hideMark/>
              </w:tcPr>
            </w:tcPrChange>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67" w:author="Brian Bohman" w:date="2021-10-27T05:58:00Z">
              <w:tcPr>
                <w:tcW w:w="720" w:type="dxa"/>
                <w:vAlign w:val="center"/>
                <w:hideMark/>
              </w:tcPr>
            </w:tcPrChange>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068" w:author="Brian Bohman" w:date="2021-10-27T05:58:00Z">
              <w:tcPr>
                <w:tcW w:w="1008" w:type="dxa"/>
                <w:vAlign w:val="center"/>
                <w:hideMark/>
              </w:tcPr>
            </w:tcPrChange>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069" w:author="Brian Bohman" w:date="2021-10-27T05:58:00Z">
              <w:tcPr>
                <w:tcW w:w="1152" w:type="dxa"/>
                <w:vAlign w:val="center"/>
                <w:hideMark/>
              </w:tcPr>
            </w:tcPrChange>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440" w:type="dxa"/>
            <w:vAlign w:val="center"/>
            <w:hideMark/>
            <w:tcPrChange w:id="11070" w:author="Brian Bohman" w:date="2021-10-27T05:58:00Z">
              <w:tcPr>
                <w:tcW w:w="1008" w:type="dxa"/>
                <w:vAlign w:val="center"/>
                <w:hideMark/>
              </w:tcPr>
            </w:tcPrChange>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259040F" w14:textId="77777777" w:rsidTr="00E419CD">
        <w:trPr>
          <w:trHeight w:val="165"/>
          <w:trPrChange w:id="11071" w:author="Brian Bohman" w:date="2021-10-27T05:58:00Z">
            <w:trPr>
              <w:trHeight w:val="165"/>
            </w:trPr>
          </w:trPrChange>
        </w:trPr>
        <w:tc>
          <w:tcPr>
            <w:tcW w:w="360" w:type="dxa"/>
            <w:vAlign w:val="center"/>
            <w:hideMark/>
            <w:tcPrChange w:id="11072" w:author="Brian Bohman" w:date="2021-10-27T05:58:00Z">
              <w:tcPr>
                <w:tcW w:w="360" w:type="dxa"/>
                <w:vAlign w:val="center"/>
                <w:hideMark/>
              </w:tcPr>
            </w:tcPrChange>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Change w:id="11073" w:author="Brian Bohman" w:date="2021-10-27T05:58:00Z">
              <w:tcPr>
                <w:tcW w:w="864" w:type="dxa"/>
                <w:vAlign w:val="center"/>
                <w:hideMark/>
              </w:tcPr>
            </w:tcPrChange>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74" w:author="Brian Bohman" w:date="2021-10-27T05:58:00Z">
              <w:tcPr>
                <w:tcW w:w="1152" w:type="dxa"/>
                <w:vAlign w:val="center"/>
                <w:hideMark/>
              </w:tcPr>
            </w:tcPrChange>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1075" w:author="Brian Bohman" w:date="2021-10-27T05:58:00Z">
              <w:tcPr>
                <w:tcW w:w="504" w:type="dxa"/>
                <w:vAlign w:val="center"/>
                <w:hideMark/>
              </w:tcPr>
            </w:tcPrChange>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1076" w:author="Brian Bohman" w:date="2021-10-27T05:58:00Z">
              <w:tcPr>
                <w:tcW w:w="1008" w:type="dxa"/>
                <w:vAlign w:val="center"/>
                <w:hideMark/>
              </w:tcPr>
            </w:tcPrChange>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077" w:author="Brian Bohman" w:date="2021-10-27T05:58:00Z">
              <w:tcPr>
                <w:tcW w:w="1008" w:type="dxa"/>
                <w:vAlign w:val="center"/>
                <w:hideMark/>
              </w:tcPr>
            </w:tcPrChange>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78" w:author="Brian Bohman" w:date="2021-10-27T05:58:00Z">
              <w:tcPr>
                <w:tcW w:w="720" w:type="dxa"/>
                <w:vAlign w:val="center"/>
                <w:hideMark/>
              </w:tcPr>
            </w:tcPrChange>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079" w:author="Brian Bohman" w:date="2021-10-27T05:58:00Z">
              <w:tcPr>
                <w:tcW w:w="1008" w:type="dxa"/>
                <w:vAlign w:val="center"/>
                <w:hideMark/>
              </w:tcPr>
            </w:tcPrChange>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80" w:author="Brian Bohman" w:date="2021-10-27T05:58:00Z">
              <w:tcPr>
                <w:tcW w:w="1152" w:type="dxa"/>
                <w:vAlign w:val="center"/>
                <w:hideMark/>
              </w:tcPr>
            </w:tcPrChange>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440" w:type="dxa"/>
            <w:vAlign w:val="center"/>
            <w:hideMark/>
            <w:tcPrChange w:id="11081" w:author="Brian Bohman" w:date="2021-10-27T05:58:00Z">
              <w:tcPr>
                <w:tcW w:w="1008" w:type="dxa"/>
                <w:vAlign w:val="center"/>
                <w:hideMark/>
              </w:tcPr>
            </w:tcPrChange>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01148413" w14:textId="77777777" w:rsidTr="00E419CD">
        <w:trPr>
          <w:trHeight w:val="165"/>
          <w:trPrChange w:id="11082" w:author="Brian Bohman" w:date="2021-10-27T05:58:00Z">
            <w:trPr>
              <w:trHeight w:val="165"/>
            </w:trPr>
          </w:trPrChange>
        </w:trPr>
        <w:tc>
          <w:tcPr>
            <w:tcW w:w="360" w:type="dxa"/>
            <w:vAlign w:val="center"/>
            <w:hideMark/>
            <w:tcPrChange w:id="11083" w:author="Brian Bohman" w:date="2021-10-27T05:58:00Z">
              <w:tcPr>
                <w:tcW w:w="360" w:type="dxa"/>
                <w:vAlign w:val="center"/>
                <w:hideMark/>
              </w:tcPr>
            </w:tcPrChange>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Change w:id="11084" w:author="Brian Bohman" w:date="2021-10-27T05:58:00Z">
              <w:tcPr>
                <w:tcW w:w="864" w:type="dxa"/>
                <w:vAlign w:val="center"/>
                <w:hideMark/>
              </w:tcPr>
            </w:tcPrChange>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85" w:author="Brian Bohman" w:date="2021-10-27T05:58:00Z">
              <w:tcPr>
                <w:tcW w:w="1152" w:type="dxa"/>
                <w:vAlign w:val="center"/>
                <w:hideMark/>
              </w:tcPr>
            </w:tcPrChange>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86" w:author="Brian Bohman" w:date="2021-10-27T05:58:00Z">
              <w:tcPr>
                <w:tcW w:w="504" w:type="dxa"/>
                <w:vAlign w:val="center"/>
                <w:hideMark/>
              </w:tcPr>
            </w:tcPrChange>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1087" w:author="Brian Bohman" w:date="2021-10-27T05:58:00Z">
              <w:tcPr>
                <w:tcW w:w="1008" w:type="dxa"/>
                <w:vAlign w:val="center"/>
                <w:hideMark/>
              </w:tcPr>
            </w:tcPrChange>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1088" w:author="Brian Bohman" w:date="2021-10-27T05:58:00Z">
              <w:tcPr>
                <w:tcW w:w="1008" w:type="dxa"/>
                <w:vAlign w:val="center"/>
                <w:hideMark/>
              </w:tcPr>
            </w:tcPrChange>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89" w:author="Brian Bohman" w:date="2021-10-27T05:58:00Z">
              <w:tcPr>
                <w:tcW w:w="720" w:type="dxa"/>
                <w:vAlign w:val="center"/>
                <w:hideMark/>
              </w:tcPr>
            </w:tcPrChange>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90" w:author="Brian Bohman" w:date="2021-10-27T05:58:00Z">
              <w:tcPr>
                <w:tcW w:w="1008" w:type="dxa"/>
                <w:vAlign w:val="center"/>
                <w:hideMark/>
              </w:tcPr>
            </w:tcPrChange>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91" w:author="Brian Bohman" w:date="2021-10-27T05:58:00Z">
              <w:tcPr>
                <w:tcW w:w="1152" w:type="dxa"/>
                <w:vAlign w:val="center"/>
                <w:hideMark/>
              </w:tcPr>
            </w:tcPrChange>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440" w:type="dxa"/>
            <w:vAlign w:val="center"/>
            <w:hideMark/>
            <w:tcPrChange w:id="11092" w:author="Brian Bohman" w:date="2021-10-27T05:58:00Z">
              <w:tcPr>
                <w:tcW w:w="1008" w:type="dxa"/>
                <w:vAlign w:val="center"/>
                <w:hideMark/>
              </w:tcPr>
            </w:tcPrChange>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065A7DAA" w14:textId="77777777" w:rsidTr="00E419CD">
        <w:trPr>
          <w:trHeight w:val="165"/>
          <w:trPrChange w:id="11093" w:author="Brian Bohman" w:date="2021-10-27T05:58:00Z">
            <w:trPr>
              <w:trHeight w:val="165"/>
            </w:trPr>
          </w:trPrChange>
        </w:trPr>
        <w:tc>
          <w:tcPr>
            <w:tcW w:w="360" w:type="dxa"/>
            <w:vAlign w:val="center"/>
            <w:hideMark/>
            <w:tcPrChange w:id="11094" w:author="Brian Bohman" w:date="2021-10-27T05:58:00Z">
              <w:tcPr>
                <w:tcW w:w="360" w:type="dxa"/>
                <w:vAlign w:val="center"/>
                <w:hideMark/>
              </w:tcPr>
            </w:tcPrChange>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Change w:id="11095" w:author="Brian Bohman" w:date="2021-10-27T05:58:00Z">
              <w:tcPr>
                <w:tcW w:w="864" w:type="dxa"/>
                <w:vAlign w:val="center"/>
                <w:hideMark/>
              </w:tcPr>
            </w:tcPrChange>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96" w:author="Brian Bohman" w:date="2021-10-27T05:58:00Z">
              <w:tcPr>
                <w:tcW w:w="1152" w:type="dxa"/>
                <w:vAlign w:val="center"/>
                <w:hideMark/>
              </w:tcPr>
            </w:tcPrChange>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97" w:author="Brian Bohman" w:date="2021-10-27T05:58:00Z">
              <w:tcPr>
                <w:tcW w:w="504" w:type="dxa"/>
                <w:vAlign w:val="center"/>
                <w:hideMark/>
              </w:tcPr>
            </w:tcPrChange>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1098" w:author="Brian Bohman" w:date="2021-10-27T05:58:00Z">
              <w:tcPr>
                <w:tcW w:w="1008" w:type="dxa"/>
                <w:vAlign w:val="center"/>
                <w:hideMark/>
              </w:tcPr>
            </w:tcPrChange>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1099" w:author="Brian Bohman" w:date="2021-10-27T05:58:00Z">
              <w:tcPr>
                <w:tcW w:w="1008" w:type="dxa"/>
                <w:vAlign w:val="center"/>
                <w:hideMark/>
              </w:tcPr>
            </w:tcPrChange>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00" w:author="Brian Bohman" w:date="2021-10-27T05:58:00Z">
              <w:tcPr>
                <w:tcW w:w="720" w:type="dxa"/>
                <w:vAlign w:val="center"/>
                <w:hideMark/>
              </w:tcPr>
            </w:tcPrChange>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01" w:author="Brian Bohman" w:date="2021-10-27T05:58:00Z">
              <w:tcPr>
                <w:tcW w:w="1008" w:type="dxa"/>
                <w:vAlign w:val="center"/>
                <w:hideMark/>
              </w:tcPr>
            </w:tcPrChange>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02" w:author="Brian Bohman" w:date="2021-10-27T05:58:00Z">
              <w:tcPr>
                <w:tcW w:w="1152" w:type="dxa"/>
                <w:vAlign w:val="center"/>
                <w:hideMark/>
              </w:tcPr>
            </w:tcPrChange>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440" w:type="dxa"/>
            <w:vAlign w:val="center"/>
            <w:hideMark/>
            <w:tcPrChange w:id="11103" w:author="Brian Bohman" w:date="2021-10-27T05:58:00Z">
              <w:tcPr>
                <w:tcW w:w="1008" w:type="dxa"/>
                <w:vAlign w:val="center"/>
                <w:hideMark/>
              </w:tcPr>
            </w:tcPrChange>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19CD" w:rsidRPr="009B3DCC" w14:paraId="22031F8F" w14:textId="77777777" w:rsidTr="00E419CD">
        <w:trPr>
          <w:trHeight w:val="165"/>
          <w:trPrChange w:id="11104" w:author="Brian Bohman" w:date="2021-10-27T05:58:00Z">
            <w:trPr>
              <w:trHeight w:val="165"/>
            </w:trPr>
          </w:trPrChange>
        </w:trPr>
        <w:tc>
          <w:tcPr>
            <w:tcW w:w="360" w:type="dxa"/>
            <w:vAlign w:val="center"/>
            <w:hideMark/>
            <w:tcPrChange w:id="11105" w:author="Brian Bohman" w:date="2021-10-27T05:58:00Z">
              <w:tcPr>
                <w:tcW w:w="360" w:type="dxa"/>
                <w:vAlign w:val="center"/>
                <w:hideMark/>
              </w:tcPr>
            </w:tcPrChange>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Change w:id="11106" w:author="Brian Bohman" w:date="2021-10-27T05:58:00Z">
              <w:tcPr>
                <w:tcW w:w="864" w:type="dxa"/>
                <w:vAlign w:val="center"/>
                <w:hideMark/>
              </w:tcPr>
            </w:tcPrChange>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07" w:author="Brian Bohman" w:date="2021-10-27T05:58:00Z">
              <w:tcPr>
                <w:tcW w:w="1152" w:type="dxa"/>
                <w:vAlign w:val="center"/>
                <w:hideMark/>
              </w:tcPr>
            </w:tcPrChange>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08" w:author="Brian Bohman" w:date="2021-10-27T05:58:00Z">
              <w:tcPr>
                <w:tcW w:w="504" w:type="dxa"/>
                <w:vAlign w:val="center"/>
                <w:hideMark/>
              </w:tcPr>
            </w:tcPrChange>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1109" w:author="Brian Bohman" w:date="2021-10-27T05:58:00Z">
              <w:tcPr>
                <w:tcW w:w="1008" w:type="dxa"/>
                <w:vAlign w:val="center"/>
                <w:hideMark/>
              </w:tcPr>
            </w:tcPrChange>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1110" w:author="Brian Bohman" w:date="2021-10-27T05:58:00Z">
              <w:tcPr>
                <w:tcW w:w="1008" w:type="dxa"/>
                <w:vAlign w:val="center"/>
                <w:hideMark/>
              </w:tcPr>
            </w:tcPrChange>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11" w:author="Brian Bohman" w:date="2021-10-27T05:58:00Z">
              <w:tcPr>
                <w:tcW w:w="720" w:type="dxa"/>
                <w:vAlign w:val="center"/>
                <w:hideMark/>
              </w:tcPr>
            </w:tcPrChange>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12" w:author="Brian Bohman" w:date="2021-10-27T05:58:00Z">
              <w:tcPr>
                <w:tcW w:w="1008" w:type="dxa"/>
                <w:vAlign w:val="center"/>
                <w:hideMark/>
              </w:tcPr>
            </w:tcPrChange>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113" w:author="Brian Bohman" w:date="2021-10-27T05:58:00Z">
              <w:tcPr>
                <w:tcW w:w="1152" w:type="dxa"/>
                <w:vAlign w:val="center"/>
                <w:hideMark/>
              </w:tcPr>
            </w:tcPrChange>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440" w:type="dxa"/>
            <w:vAlign w:val="center"/>
            <w:hideMark/>
            <w:tcPrChange w:id="11114" w:author="Brian Bohman" w:date="2021-10-27T05:58:00Z">
              <w:tcPr>
                <w:tcW w:w="1008" w:type="dxa"/>
                <w:vAlign w:val="center"/>
                <w:hideMark/>
              </w:tcPr>
            </w:tcPrChange>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19CD" w:rsidRPr="009B3DCC" w14:paraId="209828C3" w14:textId="77777777" w:rsidTr="00E419CD">
        <w:trPr>
          <w:trHeight w:val="165"/>
          <w:trPrChange w:id="11115" w:author="Brian Bohman" w:date="2021-10-27T05:58:00Z">
            <w:trPr>
              <w:trHeight w:val="165"/>
            </w:trPr>
          </w:trPrChange>
        </w:trPr>
        <w:tc>
          <w:tcPr>
            <w:tcW w:w="360" w:type="dxa"/>
            <w:vAlign w:val="center"/>
            <w:hideMark/>
            <w:tcPrChange w:id="11116" w:author="Brian Bohman" w:date="2021-10-27T05:58:00Z">
              <w:tcPr>
                <w:tcW w:w="360" w:type="dxa"/>
                <w:vAlign w:val="center"/>
                <w:hideMark/>
              </w:tcPr>
            </w:tcPrChange>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Change w:id="11117" w:author="Brian Bohman" w:date="2021-10-27T05:58:00Z">
              <w:tcPr>
                <w:tcW w:w="864" w:type="dxa"/>
                <w:vAlign w:val="center"/>
                <w:hideMark/>
              </w:tcPr>
            </w:tcPrChange>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18" w:author="Brian Bohman" w:date="2021-10-27T05:58:00Z">
              <w:tcPr>
                <w:tcW w:w="1152" w:type="dxa"/>
                <w:vAlign w:val="center"/>
                <w:hideMark/>
              </w:tcPr>
            </w:tcPrChange>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19" w:author="Brian Bohman" w:date="2021-10-27T05:58:00Z">
              <w:tcPr>
                <w:tcW w:w="504" w:type="dxa"/>
                <w:vAlign w:val="center"/>
                <w:hideMark/>
              </w:tcPr>
            </w:tcPrChange>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1120" w:author="Brian Bohman" w:date="2021-10-27T05:58:00Z">
              <w:tcPr>
                <w:tcW w:w="1008" w:type="dxa"/>
                <w:vAlign w:val="center"/>
                <w:hideMark/>
              </w:tcPr>
            </w:tcPrChange>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1121" w:author="Brian Bohman" w:date="2021-10-27T05:58:00Z">
              <w:tcPr>
                <w:tcW w:w="1008" w:type="dxa"/>
                <w:vAlign w:val="center"/>
                <w:hideMark/>
              </w:tcPr>
            </w:tcPrChange>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22" w:author="Brian Bohman" w:date="2021-10-27T05:58:00Z">
              <w:tcPr>
                <w:tcW w:w="720" w:type="dxa"/>
                <w:vAlign w:val="center"/>
                <w:hideMark/>
              </w:tcPr>
            </w:tcPrChange>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23" w:author="Brian Bohman" w:date="2021-10-27T05:58:00Z">
              <w:tcPr>
                <w:tcW w:w="1008" w:type="dxa"/>
                <w:vAlign w:val="center"/>
                <w:hideMark/>
              </w:tcPr>
            </w:tcPrChange>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24" w:author="Brian Bohman" w:date="2021-10-27T05:58:00Z">
              <w:tcPr>
                <w:tcW w:w="1152" w:type="dxa"/>
                <w:vAlign w:val="center"/>
                <w:hideMark/>
              </w:tcPr>
            </w:tcPrChange>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11125" w:author="Brian Bohman" w:date="2021-10-27T05:58:00Z">
              <w:tcPr>
                <w:tcW w:w="1008" w:type="dxa"/>
                <w:vAlign w:val="center"/>
                <w:hideMark/>
              </w:tcPr>
            </w:tcPrChange>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5B56A6D7" w14:textId="77777777" w:rsidTr="00E419CD">
        <w:trPr>
          <w:trHeight w:val="165"/>
          <w:trPrChange w:id="11126" w:author="Brian Bohman" w:date="2021-10-27T05:58:00Z">
            <w:trPr>
              <w:trHeight w:val="165"/>
            </w:trPr>
          </w:trPrChange>
        </w:trPr>
        <w:tc>
          <w:tcPr>
            <w:tcW w:w="360" w:type="dxa"/>
            <w:vAlign w:val="center"/>
            <w:hideMark/>
            <w:tcPrChange w:id="11127" w:author="Brian Bohman" w:date="2021-10-27T05:58:00Z">
              <w:tcPr>
                <w:tcW w:w="360" w:type="dxa"/>
                <w:vAlign w:val="center"/>
                <w:hideMark/>
              </w:tcPr>
            </w:tcPrChange>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Change w:id="11128" w:author="Brian Bohman" w:date="2021-10-27T05:58:00Z">
              <w:tcPr>
                <w:tcW w:w="864" w:type="dxa"/>
                <w:vAlign w:val="center"/>
                <w:hideMark/>
              </w:tcPr>
            </w:tcPrChange>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29" w:author="Brian Bohman" w:date="2021-10-27T05:58:00Z">
              <w:tcPr>
                <w:tcW w:w="1152" w:type="dxa"/>
                <w:vAlign w:val="center"/>
                <w:hideMark/>
              </w:tcPr>
            </w:tcPrChange>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30" w:author="Brian Bohman" w:date="2021-10-27T05:58:00Z">
              <w:tcPr>
                <w:tcW w:w="504" w:type="dxa"/>
                <w:vAlign w:val="center"/>
                <w:hideMark/>
              </w:tcPr>
            </w:tcPrChange>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1131" w:author="Brian Bohman" w:date="2021-10-27T05:58:00Z">
              <w:tcPr>
                <w:tcW w:w="1008" w:type="dxa"/>
                <w:vAlign w:val="center"/>
                <w:hideMark/>
              </w:tcPr>
            </w:tcPrChange>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1132" w:author="Brian Bohman" w:date="2021-10-27T05:58:00Z">
              <w:tcPr>
                <w:tcW w:w="1008" w:type="dxa"/>
                <w:vAlign w:val="center"/>
                <w:hideMark/>
              </w:tcPr>
            </w:tcPrChange>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33" w:author="Brian Bohman" w:date="2021-10-27T05:58:00Z">
              <w:tcPr>
                <w:tcW w:w="720" w:type="dxa"/>
                <w:vAlign w:val="center"/>
                <w:hideMark/>
              </w:tcPr>
            </w:tcPrChange>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34" w:author="Brian Bohman" w:date="2021-10-27T05:58:00Z">
              <w:tcPr>
                <w:tcW w:w="1008" w:type="dxa"/>
                <w:vAlign w:val="center"/>
                <w:hideMark/>
              </w:tcPr>
            </w:tcPrChange>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35" w:author="Brian Bohman" w:date="2021-10-27T05:58:00Z">
              <w:tcPr>
                <w:tcW w:w="1152" w:type="dxa"/>
                <w:vAlign w:val="center"/>
                <w:hideMark/>
              </w:tcPr>
            </w:tcPrChange>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440" w:type="dxa"/>
            <w:vAlign w:val="center"/>
            <w:hideMark/>
            <w:tcPrChange w:id="11136" w:author="Brian Bohman" w:date="2021-10-27T05:58:00Z">
              <w:tcPr>
                <w:tcW w:w="1008" w:type="dxa"/>
                <w:vAlign w:val="center"/>
                <w:hideMark/>
              </w:tcPr>
            </w:tcPrChange>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341BCE9E" w14:textId="77777777" w:rsidTr="00E419CD">
        <w:trPr>
          <w:trHeight w:val="165"/>
          <w:trPrChange w:id="11137" w:author="Brian Bohman" w:date="2021-10-27T05:58:00Z">
            <w:trPr>
              <w:trHeight w:val="165"/>
            </w:trPr>
          </w:trPrChange>
        </w:trPr>
        <w:tc>
          <w:tcPr>
            <w:tcW w:w="360" w:type="dxa"/>
            <w:vAlign w:val="center"/>
            <w:hideMark/>
            <w:tcPrChange w:id="11138" w:author="Brian Bohman" w:date="2021-10-27T05:58:00Z">
              <w:tcPr>
                <w:tcW w:w="360" w:type="dxa"/>
                <w:vAlign w:val="center"/>
                <w:hideMark/>
              </w:tcPr>
            </w:tcPrChange>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Change w:id="11139" w:author="Brian Bohman" w:date="2021-10-27T05:58:00Z">
              <w:tcPr>
                <w:tcW w:w="864" w:type="dxa"/>
                <w:vAlign w:val="center"/>
                <w:hideMark/>
              </w:tcPr>
            </w:tcPrChange>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40" w:author="Brian Bohman" w:date="2021-10-27T05:58:00Z">
              <w:tcPr>
                <w:tcW w:w="1152" w:type="dxa"/>
                <w:vAlign w:val="center"/>
                <w:hideMark/>
              </w:tcPr>
            </w:tcPrChange>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41" w:author="Brian Bohman" w:date="2021-10-27T05:58:00Z">
              <w:tcPr>
                <w:tcW w:w="504" w:type="dxa"/>
                <w:vAlign w:val="center"/>
                <w:hideMark/>
              </w:tcPr>
            </w:tcPrChange>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142" w:author="Brian Bohman" w:date="2021-10-27T05:58:00Z">
              <w:tcPr>
                <w:tcW w:w="1008" w:type="dxa"/>
                <w:vAlign w:val="center"/>
                <w:hideMark/>
              </w:tcPr>
            </w:tcPrChange>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143" w:author="Brian Bohman" w:date="2021-10-27T05:58:00Z">
              <w:tcPr>
                <w:tcW w:w="1008" w:type="dxa"/>
                <w:vAlign w:val="center"/>
                <w:hideMark/>
              </w:tcPr>
            </w:tcPrChange>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44" w:author="Brian Bohman" w:date="2021-10-27T05:58:00Z">
              <w:tcPr>
                <w:tcW w:w="720" w:type="dxa"/>
                <w:vAlign w:val="center"/>
                <w:hideMark/>
              </w:tcPr>
            </w:tcPrChange>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45" w:author="Brian Bohman" w:date="2021-10-27T05:58:00Z">
              <w:tcPr>
                <w:tcW w:w="1008" w:type="dxa"/>
                <w:vAlign w:val="center"/>
                <w:hideMark/>
              </w:tcPr>
            </w:tcPrChange>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46" w:author="Brian Bohman" w:date="2021-10-27T05:58:00Z">
              <w:tcPr>
                <w:tcW w:w="1152" w:type="dxa"/>
                <w:vAlign w:val="center"/>
                <w:hideMark/>
              </w:tcPr>
            </w:tcPrChange>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11147" w:author="Brian Bohman" w:date="2021-10-27T05:58:00Z">
              <w:tcPr>
                <w:tcW w:w="1008" w:type="dxa"/>
                <w:vAlign w:val="center"/>
                <w:hideMark/>
              </w:tcPr>
            </w:tcPrChange>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1B04FA54" w14:textId="77777777" w:rsidTr="00E419CD">
        <w:trPr>
          <w:trHeight w:val="165"/>
          <w:trPrChange w:id="11148" w:author="Brian Bohman" w:date="2021-10-27T05:58:00Z">
            <w:trPr>
              <w:trHeight w:val="165"/>
            </w:trPr>
          </w:trPrChange>
        </w:trPr>
        <w:tc>
          <w:tcPr>
            <w:tcW w:w="360" w:type="dxa"/>
            <w:vAlign w:val="center"/>
            <w:hideMark/>
            <w:tcPrChange w:id="11149" w:author="Brian Bohman" w:date="2021-10-27T05:58:00Z">
              <w:tcPr>
                <w:tcW w:w="360" w:type="dxa"/>
                <w:vAlign w:val="center"/>
                <w:hideMark/>
              </w:tcPr>
            </w:tcPrChange>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Change w:id="11150" w:author="Brian Bohman" w:date="2021-10-27T05:58:00Z">
              <w:tcPr>
                <w:tcW w:w="864" w:type="dxa"/>
                <w:vAlign w:val="center"/>
                <w:hideMark/>
              </w:tcPr>
            </w:tcPrChange>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51" w:author="Brian Bohman" w:date="2021-10-27T05:58:00Z">
              <w:tcPr>
                <w:tcW w:w="1152" w:type="dxa"/>
                <w:vAlign w:val="center"/>
                <w:hideMark/>
              </w:tcPr>
            </w:tcPrChange>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52" w:author="Brian Bohman" w:date="2021-10-27T05:58:00Z">
              <w:tcPr>
                <w:tcW w:w="504" w:type="dxa"/>
                <w:vAlign w:val="center"/>
                <w:hideMark/>
              </w:tcPr>
            </w:tcPrChange>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153" w:author="Brian Bohman" w:date="2021-10-27T05:58:00Z">
              <w:tcPr>
                <w:tcW w:w="1008" w:type="dxa"/>
                <w:vAlign w:val="center"/>
                <w:hideMark/>
              </w:tcPr>
            </w:tcPrChange>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154" w:author="Brian Bohman" w:date="2021-10-27T05:58:00Z">
              <w:tcPr>
                <w:tcW w:w="1008" w:type="dxa"/>
                <w:vAlign w:val="center"/>
                <w:hideMark/>
              </w:tcPr>
            </w:tcPrChange>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55" w:author="Brian Bohman" w:date="2021-10-27T05:58:00Z">
              <w:tcPr>
                <w:tcW w:w="720" w:type="dxa"/>
                <w:vAlign w:val="center"/>
                <w:hideMark/>
              </w:tcPr>
            </w:tcPrChange>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56" w:author="Brian Bohman" w:date="2021-10-27T05:58:00Z">
              <w:tcPr>
                <w:tcW w:w="1008" w:type="dxa"/>
                <w:vAlign w:val="center"/>
                <w:hideMark/>
              </w:tcPr>
            </w:tcPrChange>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57" w:author="Brian Bohman" w:date="2021-10-27T05:58:00Z">
              <w:tcPr>
                <w:tcW w:w="1152" w:type="dxa"/>
                <w:vAlign w:val="center"/>
                <w:hideMark/>
              </w:tcPr>
            </w:tcPrChange>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1158" w:author="Brian Bohman" w:date="2021-10-27T05:58:00Z">
              <w:tcPr>
                <w:tcW w:w="1008" w:type="dxa"/>
                <w:vAlign w:val="center"/>
                <w:hideMark/>
              </w:tcPr>
            </w:tcPrChange>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7F84C1B8" w14:textId="77777777" w:rsidTr="00E419CD">
        <w:trPr>
          <w:trHeight w:val="165"/>
          <w:trPrChange w:id="11159" w:author="Brian Bohman" w:date="2021-10-27T05:58:00Z">
            <w:trPr>
              <w:trHeight w:val="165"/>
            </w:trPr>
          </w:trPrChange>
        </w:trPr>
        <w:tc>
          <w:tcPr>
            <w:tcW w:w="360" w:type="dxa"/>
            <w:vAlign w:val="center"/>
            <w:hideMark/>
            <w:tcPrChange w:id="11160" w:author="Brian Bohman" w:date="2021-10-27T05:58:00Z">
              <w:tcPr>
                <w:tcW w:w="360" w:type="dxa"/>
                <w:vAlign w:val="center"/>
                <w:hideMark/>
              </w:tcPr>
            </w:tcPrChange>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Change w:id="11161" w:author="Brian Bohman" w:date="2021-10-27T05:58:00Z">
              <w:tcPr>
                <w:tcW w:w="864" w:type="dxa"/>
                <w:vAlign w:val="center"/>
                <w:hideMark/>
              </w:tcPr>
            </w:tcPrChange>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62" w:author="Brian Bohman" w:date="2021-10-27T05:58:00Z">
              <w:tcPr>
                <w:tcW w:w="1152" w:type="dxa"/>
                <w:vAlign w:val="center"/>
                <w:hideMark/>
              </w:tcPr>
            </w:tcPrChange>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63" w:author="Brian Bohman" w:date="2021-10-27T05:58:00Z">
              <w:tcPr>
                <w:tcW w:w="504" w:type="dxa"/>
                <w:vAlign w:val="center"/>
                <w:hideMark/>
              </w:tcPr>
            </w:tcPrChange>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164" w:author="Brian Bohman" w:date="2021-10-27T05:58:00Z">
              <w:tcPr>
                <w:tcW w:w="1008" w:type="dxa"/>
                <w:vAlign w:val="center"/>
                <w:hideMark/>
              </w:tcPr>
            </w:tcPrChange>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165" w:author="Brian Bohman" w:date="2021-10-27T05:58:00Z">
              <w:tcPr>
                <w:tcW w:w="1008" w:type="dxa"/>
                <w:vAlign w:val="center"/>
                <w:hideMark/>
              </w:tcPr>
            </w:tcPrChange>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66" w:author="Brian Bohman" w:date="2021-10-27T05:58:00Z">
              <w:tcPr>
                <w:tcW w:w="720" w:type="dxa"/>
                <w:vAlign w:val="center"/>
                <w:hideMark/>
              </w:tcPr>
            </w:tcPrChange>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67" w:author="Brian Bohman" w:date="2021-10-27T05:58:00Z">
              <w:tcPr>
                <w:tcW w:w="1008" w:type="dxa"/>
                <w:vAlign w:val="center"/>
                <w:hideMark/>
              </w:tcPr>
            </w:tcPrChange>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168" w:author="Brian Bohman" w:date="2021-10-27T05:58:00Z">
              <w:tcPr>
                <w:tcW w:w="1152" w:type="dxa"/>
                <w:vAlign w:val="center"/>
                <w:hideMark/>
              </w:tcPr>
            </w:tcPrChange>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440" w:type="dxa"/>
            <w:vAlign w:val="center"/>
            <w:hideMark/>
            <w:tcPrChange w:id="11169" w:author="Brian Bohman" w:date="2021-10-27T05:58:00Z">
              <w:tcPr>
                <w:tcW w:w="1008" w:type="dxa"/>
                <w:vAlign w:val="center"/>
                <w:hideMark/>
              </w:tcPr>
            </w:tcPrChange>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5FC1A0EC" w14:textId="77777777" w:rsidTr="00E419CD">
        <w:trPr>
          <w:trHeight w:val="165"/>
          <w:trPrChange w:id="11170" w:author="Brian Bohman" w:date="2021-10-27T05:58:00Z">
            <w:trPr>
              <w:trHeight w:val="165"/>
            </w:trPr>
          </w:trPrChange>
        </w:trPr>
        <w:tc>
          <w:tcPr>
            <w:tcW w:w="360" w:type="dxa"/>
            <w:vAlign w:val="center"/>
            <w:hideMark/>
            <w:tcPrChange w:id="11171" w:author="Brian Bohman" w:date="2021-10-27T05:58:00Z">
              <w:tcPr>
                <w:tcW w:w="360" w:type="dxa"/>
                <w:vAlign w:val="center"/>
                <w:hideMark/>
              </w:tcPr>
            </w:tcPrChange>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Change w:id="11172" w:author="Brian Bohman" w:date="2021-10-27T05:58:00Z">
              <w:tcPr>
                <w:tcW w:w="864" w:type="dxa"/>
                <w:vAlign w:val="center"/>
                <w:hideMark/>
              </w:tcPr>
            </w:tcPrChange>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73" w:author="Brian Bohman" w:date="2021-10-27T05:58:00Z">
              <w:tcPr>
                <w:tcW w:w="1152" w:type="dxa"/>
                <w:vAlign w:val="center"/>
                <w:hideMark/>
              </w:tcPr>
            </w:tcPrChange>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74" w:author="Brian Bohman" w:date="2021-10-27T05:58:00Z">
              <w:tcPr>
                <w:tcW w:w="504" w:type="dxa"/>
                <w:vAlign w:val="center"/>
                <w:hideMark/>
              </w:tcPr>
            </w:tcPrChange>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175" w:author="Brian Bohman" w:date="2021-10-27T05:58:00Z">
              <w:tcPr>
                <w:tcW w:w="1008" w:type="dxa"/>
                <w:vAlign w:val="center"/>
                <w:hideMark/>
              </w:tcPr>
            </w:tcPrChange>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176" w:author="Brian Bohman" w:date="2021-10-27T05:58:00Z">
              <w:tcPr>
                <w:tcW w:w="1008" w:type="dxa"/>
                <w:vAlign w:val="center"/>
                <w:hideMark/>
              </w:tcPr>
            </w:tcPrChange>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77" w:author="Brian Bohman" w:date="2021-10-27T05:58:00Z">
              <w:tcPr>
                <w:tcW w:w="720" w:type="dxa"/>
                <w:vAlign w:val="center"/>
                <w:hideMark/>
              </w:tcPr>
            </w:tcPrChange>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78" w:author="Brian Bohman" w:date="2021-10-27T05:58:00Z">
              <w:tcPr>
                <w:tcW w:w="1008" w:type="dxa"/>
                <w:vAlign w:val="center"/>
                <w:hideMark/>
              </w:tcPr>
            </w:tcPrChange>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79" w:author="Brian Bohman" w:date="2021-10-27T05:58:00Z">
              <w:tcPr>
                <w:tcW w:w="1152" w:type="dxa"/>
                <w:vAlign w:val="center"/>
                <w:hideMark/>
              </w:tcPr>
            </w:tcPrChange>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1180" w:author="Brian Bohman" w:date="2021-10-27T05:58:00Z">
              <w:tcPr>
                <w:tcW w:w="1008" w:type="dxa"/>
                <w:vAlign w:val="center"/>
                <w:hideMark/>
              </w:tcPr>
            </w:tcPrChange>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19F1E71" w14:textId="77777777" w:rsidTr="00E419CD">
        <w:trPr>
          <w:trHeight w:val="180"/>
          <w:trPrChange w:id="11181" w:author="Brian Bohman" w:date="2021-10-27T05:58:00Z">
            <w:trPr>
              <w:trHeight w:val="180"/>
            </w:trPr>
          </w:trPrChange>
        </w:trPr>
        <w:tc>
          <w:tcPr>
            <w:tcW w:w="360" w:type="dxa"/>
            <w:vAlign w:val="center"/>
            <w:hideMark/>
            <w:tcPrChange w:id="11182" w:author="Brian Bohman" w:date="2021-10-27T05:58:00Z">
              <w:tcPr>
                <w:tcW w:w="360" w:type="dxa"/>
                <w:vAlign w:val="center"/>
                <w:hideMark/>
              </w:tcPr>
            </w:tcPrChange>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Change w:id="11183" w:author="Brian Bohman" w:date="2021-10-27T05:58:00Z">
              <w:tcPr>
                <w:tcW w:w="864" w:type="dxa"/>
                <w:vAlign w:val="center"/>
                <w:hideMark/>
              </w:tcPr>
            </w:tcPrChange>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84" w:author="Brian Bohman" w:date="2021-10-27T05:58:00Z">
              <w:tcPr>
                <w:tcW w:w="1152" w:type="dxa"/>
                <w:vAlign w:val="center"/>
                <w:hideMark/>
              </w:tcPr>
            </w:tcPrChange>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85" w:author="Brian Bohman" w:date="2021-10-27T05:58:00Z">
              <w:tcPr>
                <w:tcW w:w="504" w:type="dxa"/>
                <w:vAlign w:val="center"/>
                <w:hideMark/>
              </w:tcPr>
            </w:tcPrChange>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186" w:author="Brian Bohman" w:date="2021-10-27T05:58:00Z">
              <w:tcPr>
                <w:tcW w:w="1008" w:type="dxa"/>
                <w:vAlign w:val="center"/>
                <w:hideMark/>
              </w:tcPr>
            </w:tcPrChange>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187" w:author="Brian Bohman" w:date="2021-10-27T05:58:00Z">
              <w:tcPr>
                <w:tcW w:w="1008" w:type="dxa"/>
                <w:vAlign w:val="center"/>
                <w:hideMark/>
              </w:tcPr>
            </w:tcPrChange>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88" w:author="Brian Bohman" w:date="2021-10-27T05:58:00Z">
              <w:tcPr>
                <w:tcW w:w="720" w:type="dxa"/>
                <w:vAlign w:val="center"/>
                <w:hideMark/>
              </w:tcPr>
            </w:tcPrChange>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89" w:author="Brian Bohman" w:date="2021-10-27T05:58:00Z">
              <w:tcPr>
                <w:tcW w:w="1008" w:type="dxa"/>
                <w:vAlign w:val="center"/>
                <w:hideMark/>
              </w:tcPr>
            </w:tcPrChange>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90" w:author="Brian Bohman" w:date="2021-10-27T05:58:00Z">
              <w:tcPr>
                <w:tcW w:w="1152" w:type="dxa"/>
                <w:vAlign w:val="center"/>
                <w:hideMark/>
              </w:tcPr>
            </w:tcPrChange>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440" w:type="dxa"/>
            <w:vAlign w:val="center"/>
            <w:hideMark/>
            <w:tcPrChange w:id="11191" w:author="Brian Bohman" w:date="2021-10-27T05:58:00Z">
              <w:tcPr>
                <w:tcW w:w="1008" w:type="dxa"/>
                <w:vAlign w:val="center"/>
                <w:hideMark/>
              </w:tcPr>
            </w:tcPrChange>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8F5573E" w14:textId="77777777" w:rsidTr="00E419CD">
        <w:trPr>
          <w:trHeight w:val="165"/>
          <w:trPrChange w:id="11192" w:author="Brian Bohman" w:date="2021-10-27T05:58:00Z">
            <w:trPr>
              <w:trHeight w:val="165"/>
            </w:trPr>
          </w:trPrChange>
        </w:trPr>
        <w:tc>
          <w:tcPr>
            <w:tcW w:w="360" w:type="dxa"/>
            <w:vAlign w:val="center"/>
            <w:hideMark/>
            <w:tcPrChange w:id="11193" w:author="Brian Bohman" w:date="2021-10-27T05:58:00Z">
              <w:tcPr>
                <w:tcW w:w="360" w:type="dxa"/>
                <w:vAlign w:val="center"/>
                <w:hideMark/>
              </w:tcPr>
            </w:tcPrChange>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Change w:id="11194" w:author="Brian Bohman" w:date="2021-10-27T05:58:00Z">
              <w:tcPr>
                <w:tcW w:w="864" w:type="dxa"/>
                <w:vAlign w:val="center"/>
                <w:hideMark/>
              </w:tcPr>
            </w:tcPrChange>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95" w:author="Brian Bohman" w:date="2021-10-27T05:58:00Z">
              <w:tcPr>
                <w:tcW w:w="1152" w:type="dxa"/>
                <w:vAlign w:val="center"/>
                <w:hideMark/>
              </w:tcPr>
            </w:tcPrChange>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96" w:author="Brian Bohman" w:date="2021-10-27T05:58:00Z">
              <w:tcPr>
                <w:tcW w:w="504" w:type="dxa"/>
                <w:vAlign w:val="center"/>
                <w:hideMark/>
              </w:tcPr>
            </w:tcPrChange>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197" w:author="Brian Bohman" w:date="2021-10-27T05:58:00Z">
              <w:tcPr>
                <w:tcW w:w="1008" w:type="dxa"/>
                <w:vAlign w:val="center"/>
                <w:hideMark/>
              </w:tcPr>
            </w:tcPrChange>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198" w:author="Brian Bohman" w:date="2021-10-27T05:58:00Z">
              <w:tcPr>
                <w:tcW w:w="1008" w:type="dxa"/>
                <w:vAlign w:val="center"/>
                <w:hideMark/>
              </w:tcPr>
            </w:tcPrChange>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99" w:author="Brian Bohman" w:date="2021-10-27T05:58:00Z">
              <w:tcPr>
                <w:tcW w:w="720" w:type="dxa"/>
                <w:vAlign w:val="center"/>
                <w:hideMark/>
              </w:tcPr>
            </w:tcPrChange>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00" w:author="Brian Bohman" w:date="2021-10-27T05:58:00Z">
              <w:tcPr>
                <w:tcW w:w="1008" w:type="dxa"/>
                <w:vAlign w:val="center"/>
                <w:hideMark/>
              </w:tcPr>
            </w:tcPrChange>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01" w:author="Brian Bohman" w:date="2021-10-27T05:58:00Z">
              <w:tcPr>
                <w:tcW w:w="1152" w:type="dxa"/>
                <w:vAlign w:val="center"/>
                <w:hideMark/>
              </w:tcPr>
            </w:tcPrChange>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440" w:type="dxa"/>
            <w:vAlign w:val="center"/>
            <w:hideMark/>
            <w:tcPrChange w:id="11202" w:author="Brian Bohman" w:date="2021-10-27T05:58:00Z">
              <w:tcPr>
                <w:tcW w:w="1008" w:type="dxa"/>
                <w:vAlign w:val="center"/>
                <w:hideMark/>
              </w:tcPr>
            </w:tcPrChange>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7903A796" w14:textId="77777777" w:rsidTr="00E419CD">
        <w:trPr>
          <w:trHeight w:val="165"/>
          <w:trPrChange w:id="11203" w:author="Brian Bohman" w:date="2021-10-27T05:58:00Z">
            <w:trPr>
              <w:trHeight w:val="165"/>
            </w:trPr>
          </w:trPrChange>
        </w:trPr>
        <w:tc>
          <w:tcPr>
            <w:tcW w:w="360" w:type="dxa"/>
            <w:vAlign w:val="center"/>
            <w:hideMark/>
            <w:tcPrChange w:id="11204" w:author="Brian Bohman" w:date="2021-10-27T05:58:00Z">
              <w:tcPr>
                <w:tcW w:w="360" w:type="dxa"/>
                <w:vAlign w:val="center"/>
                <w:hideMark/>
              </w:tcPr>
            </w:tcPrChange>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Change w:id="11205" w:author="Brian Bohman" w:date="2021-10-27T05:58:00Z">
              <w:tcPr>
                <w:tcW w:w="864" w:type="dxa"/>
                <w:vAlign w:val="center"/>
                <w:hideMark/>
              </w:tcPr>
            </w:tcPrChange>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06" w:author="Brian Bohman" w:date="2021-10-27T05:58:00Z">
              <w:tcPr>
                <w:tcW w:w="1152" w:type="dxa"/>
                <w:vAlign w:val="center"/>
                <w:hideMark/>
              </w:tcPr>
            </w:tcPrChange>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07" w:author="Brian Bohman" w:date="2021-10-27T05:58:00Z">
              <w:tcPr>
                <w:tcW w:w="504" w:type="dxa"/>
                <w:vAlign w:val="center"/>
                <w:hideMark/>
              </w:tcPr>
            </w:tcPrChange>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208" w:author="Brian Bohman" w:date="2021-10-27T05:58:00Z">
              <w:tcPr>
                <w:tcW w:w="1008" w:type="dxa"/>
                <w:vAlign w:val="center"/>
                <w:hideMark/>
              </w:tcPr>
            </w:tcPrChange>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209" w:author="Brian Bohman" w:date="2021-10-27T05:58:00Z">
              <w:tcPr>
                <w:tcW w:w="1008" w:type="dxa"/>
                <w:vAlign w:val="center"/>
                <w:hideMark/>
              </w:tcPr>
            </w:tcPrChange>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10" w:author="Brian Bohman" w:date="2021-10-27T05:58:00Z">
              <w:tcPr>
                <w:tcW w:w="720" w:type="dxa"/>
                <w:vAlign w:val="center"/>
                <w:hideMark/>
              </w:tcPr>
            </w:tcPrChange>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11" w:author="Brian Bohman" w:date="2021-10-27T05:58:00Z">
              <w:tcPr>
                <w:tcW w:w="1008" w:type="dxa"/>
                <w:vAlign w:val="center"/>
                <w:hideMark/>
              </w:tcPr>
            </w:tcPrChange>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212" w:author="Brian Bohman" w:date="2021-10-27T05:58:00Z">
              <w:tcPr>
                <w:tcW w:w="1152" w:type="dxa"/>
                <w:vAlign w:val="center"/>
                <w:hideMark/>
              </w:tcPr>
            </w:tcPrChange>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440" w:type="dxa"/>
            <w:vAlign w:val="center"/>
            <w:hideMark/>
            <w:tcPrChange w:id="11213" w:author="Brian Bohman" w:date="2021-10-27T05:58:00Z">
              <w:tcPr>
                <w:tcW w:w="1008" w:type="dxa"/>
                <w:vAlign w:val="center"/>
                <w:hideMark/>
              </w:tcPr>
            </w:tcPrChange>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ABA9A03" w14:textId="77777777" w:rsidTr="00E419CD">
        <w:trPr>
          <w:trHeight w:val="165"/>
          <w:trPrChange w:id="11214" w:author="Brian Bohman" w:date="2021-10-27T05:58:00Z">
            <w:trPr>
              <w:trHeight w:val="165"/>
            </w:trPr>
          </w:trPrChange>
        </w:trPr>
        <w:tc>
          <w:tcPr>
            <w:tcW w:w="360" w:type="dxa"/>
            <w:vAlign w:val="center"/>
            <w:hideMark/>
            <w:tcPrChange w:id="11215" w:author="Brian Bohman" w:date="2021-10-27T05:58:00Z">
              <w:tcPr>
                <w:tcW w:w="360" w:type="dxa"/>
                <w:vAlign w:val="center"/>
                <w:hideMark/>
              </w:tcPr>
            </w:tcPrChange>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Change w:id="11216" w:author="Brian Bohman" w:date="2021-10-27T05:58:00Z">
              <w:tcPr>
                <w:tcW w:w="864" w:type="dxa"/>
                <w:vAlign w:val="center"/>
                <w:hideMark/>
              </w:tcPr>
            </w:tcPrChange>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17" w:author="Brian Bohman" w:date="2021-10-27T05:58:00Z">
              <w:tcPr>
                <w:tcW w:w="1152" w:type="dxa"/>
                <w:vAlign w:val="center"/>
                <w:hideMark/>
              </w:tcPr>
            </w:tcPrChange>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18" w:author="Brian Bohman" w:date="2021-10-27T05:58:00Z">
              <w:tcPr>
                <w:tcW w:w="504" w:type="dxa"/>
                <w:vAlign w:val="center"/>
                <w:hideMark/>
              </w:tcPr>
            </w:tcPrChange>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219" w:author="Brian Bohman" w:date="2021-10-27T05:58:00Z">
              <w:tcPr>
                <w:tcW w:w="1008" w:type="dxa"/>
                <w:vAlign w:val="center"/>
                <w:hideMark/>
              </w:tcPr>
            </w:tcPrChange>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220" w:author="Brian Bohman" w:date="2021-10-27T05:58:00Z">
              <w:tcPr>
                <w:tcW w:w="1008" w:type="dxa"/>
                <w:vAlign w:val="center"/>
                <w:hideMark/>
              </w:tcPr>
            </w:tcPrChange>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21" w:author="Brian Bohman" w:date="2021-10-27T05:58:00Z">
              <w:tcPr>
                <w:tcW w:w="720" w:type="dxa"/>
                <w:vAlign w:val="center"/>
                <w:hideMark/>
              </w:tcPr>
            </w:tcPrChange>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22" w:author="Brian Bohman" w:date="2021-10-27T05:58:00Z">
              <w:tcPr>
                <w:tcW w:w="1008" w:type="dxa"/>
                <w:vAlign w:val="center"/>
                <w:hideMark/>
              </w:tcPr>
            </w:tcPrChange>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23" w:author="Brian Bohman" w:date="2021-10-27T05:58:00Z">
              <w:tcPr>
                <w:tcW w:w="1152" w:type="dxa"/>
                <w:vAlign w:val="center"/>
                <w:hideMark/>
              </w:tcPr>
            </w:tcPrChange>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440" w:type="dxa"/>
            <w:vAlign w:val="center"/>
            <w:hideMark/>
            <w:tcPrChange w:id="11224" w:author="Brian Bohman" w:date="2021-10-27T05:58:00Z">
              <w:tcPr>
                <w:tcW w:w="1008" w:type="dxa"/>
                <w:vAlign w:val="center"/>
                <w:hideMark/>
              </w:tcPr>
            </w:tcPrChange>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09BE890A" w14:textId="77777777" w:rsidTr="00E419CD">
        <w:trPr>
          <w:trHeight w:val="165"/>
          <w:trPrChange w:id="11225" w:author="Brian Bohman" w:date="2021-10-27T05:58:00Z">
            <w:trPr>
              <w:trHeight w:val="165"/>
            </w:trPr>
          </w:trPrChange>
        </w:trPr>
        <w:tc>
          <w:tcPr>
            <w:tcW w:w="360" w:type="dxa"/>
            <w:vAlign w:val="center"/>
            <w:hideMark/>
            <w:tcPrChange w:id="11226" w:author="Brian Bohman" w:date="2021-10-27T05:58:00Z">
              <w:tcPr>
                <w:tcW w:w="360" w:type="dxa"/>
                <w:vAlign w:val="center"/>
                <w:hideMark/>
              </w:tcPr>
            </w:tcPrChange>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Change w:id="11227" w:author="Brian Bohman" w:date="2021-10-27T05:58:00Z">
              <w:tcPr>
                <w:tcW w:w="864" w:type="dxa"/>
                <w:vAlign w:val="center"/>
                <w:hideMark/>
              </w:tcPr>
            </w:tcPrChange>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28" w:author="Brian Bohman" w:date="2021-10-27T05:58:00Z">
              <w:tcPr>
                <w:tcW w:w="1152" w:type="dxa"/>
                <w:vAlign w:val="center"/>
                <w:hideMark/>
              </w:tcPr>
            </w:tcPrChange>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29" w:author="Brian Bohman" w:date="2021-10-27T05:58:00Z">
              <w:tcPr>
                <w:tcW w:w="504" w:type="dxa"/>
                <w:vAlign w:val="center"/>
                <w:hideMark/>
              </w:tcPr>
            </w:tcPrChange>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230" w:author="Brian Bohman" w:date="2021-10-27T05:58:00Z">
              <w:tcPr>
                <w:tcW w:w="1008" w:type="dxa"/>
                <w:vAlign w:val="center"/>
                <w:hideMark/>
              </w:tcPr>
            </w:tcPrChange>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231" w:author="Brian Bohman" w:date="2021-10-27T05:58:00Z">
              <w:tcPr>
                <w:tcW w:w="1008" w:type="dxa"/>
                <w:vAlign w:val="center"/>
                <w:hideMark/>
              </w:tcPr>
            </w:tcPrChange>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32" w:author="Brian Bohman" w:date="2021-10-27T05:58:00Z">
              <w:tcPr>
                <w:tcW w:w="720" w:type="dxa"/>
                <w:vAlign w:val="center"/>
                <w:hideMark/>
              </w:tcPr>
            </w:tcPrChange>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33" w:author="Brian Bohman" w:date="2021-10-27T05:58:00Z">
              <w:tcPr>
                <w:tcW w:w="1008" w:type="dxa"/>
                <w:vAlign w:val="center"/>
                <w:hideMark/>
              </w:tcPr>
            </w:tcPrChange>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34" w:author="Brian Bohman" w:date="2021-10-27T05:58:00Z">
              <w:tcPr>
                <w:tcW w:w="1152" w:type="dxa"/>
                <w:vAlign w:val="center"/>
                <w:hideMark/>
              </w:tcPr>
            </w:tcPrChange>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440" w:type="dxa"/>
            <w:vAlign w:val="center"/>
            <w:hideMark/>
            <w:tcPrChange w:id="11235" w:author="Brian Bohman" w:date="2021-10-27T05:58:00Z">
              <w:tcPr>
                <w:tcW w:w="1008" w:type="dxa"/>
                <w:vAlign w:val="center"/>
                <w:hideMark/>
              </w:tcPr>
            </w:tcPrChange>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93082E6" w14:textId="77777777" w:rsidTr="00E419CD">
        <w:trPr>
          <w:trHeight w:val="165"/>
          <w:trPrChange w:id="11236" w:author="Brian Bohman" w:date="2021-10-27T05:58:00Z">
            <w:trPr>
              <w:trHeight w:val="165"/>
            </w:trPr>
          </w:trPrChange>
        </w:trPr>
        <w:tc>
          <w:tcPr>
            <w:tcW w:w="360" w:type="dxa"/>
            <w:vAlign w:val="center"/>
            <w:hideMark/>
            <w:tcPrChange w:id="11237" w:author="Brian Bohman" w:date="2021-10-27T05:58:00Z">
              <w:tcPr>
                <w:tcW w:w="360" w:type="dxa"/>
                <w:vAlign w:val="center"/>
                <w:hideMark/>
              </w:tcPr>
            </w:tcPrChange>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Change w:id="11238" w:author="Brian Bohman" w:date="2021-10-27T05:58:00Z">
              <w:tcPr>
                <w:tcW w:w="864" w:type="dxa"/>
                <w:vAlign w:val="center"/>
                <w:hideMark/>
              </w:tcPr>
            </w:tcPrChange>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39" w:author="Brian Bohman" w:date="2021-10-27T05:58:00Z">
              <w:tcPr>
                <w:tcW w:w="1152" w:type="dxa"/>
                <w:vAlign w:val="center"/>
                <w:hideMark/>
              </w:tcPr>
            </w:tcPrChange>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40" w:author="Brian Bohman" w:date="2021-10-27T05:58:00Z">
              <w:tcPr>
                <w:tcW w:w="504" w:type="dxa"/>
                <w:vAlign w:val="center"/>
                <w:hideMark/>
              </w:tcPr>
            </w:tcPrChange>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241" w:author="Brian Bohman" w:date="2021-10-27T05:58:00Z">
              <w:tcPr>
                <w:tcW w:w="1008" w:type="dxa"/>
                <w:vAlign w:val="center"/>
                <w:hideMark/>
              </w:tcPr>
            </w:tcPrChange>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242" w:author="Brian Bohman" w:date="2021-10-27T05:58:00Z">
              <w:tcPr>
                <w:tcW w:w="1008" w:type="dxa"/>
                <w:vAlign w:val="center"/>
                <w:hideMark/>
              </w:tcPr>
            </w:tcPrChange>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43" w:author="Brian Bohman" w:date="2021-10-27T05:58:00Z">
              <w:tcPr>
                <w:tcW w:w="720" w:type="dxa"/>
                <w:vAlign w:val="center"/>
                <w:hideMark/>
              </w:tcPr>
            </w:tcPrChange>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44" w:author="Brian Bohman" w:date="2021-10-27T05:58:00Z">
              <w:tcPr>
                <w:tcW w:w="1008" w:type="dxa"/>
                <w:vAlign w:val="center"/>
                <w:hideMark/>
              </w:tcPr>
            </w:tcPrChange>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45" w:author="Brian Bohman" w:date="2021-10-27T05:58:00Z">
              <w:tcPr>
                <w:tcW w:w="1152" w:type="dxa"/>
                <w:vAlign w:val="center"/>
                <w:hideMark/>
              </w:tcPr>
            </w:tcPrChange>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440" w:type="dxa"/>
            <w:vAlign w:val="center"/>
            <w:hideMark/>
            <w:tcPrChange w:id="11246" w:author="Brian Bohman" w:date="2021-10-27T05:58:00Z">
              <w:tcPr>
                <w:tcW w:w="1008" w:type="dxa"/>
                <w:vAlign w:val="center"/>
                <w:hideMark/>
              </w:tcPr>
            </w:tcPrChange>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31ED44E9" w14:textId="77777777" w:rsidTr="00E419CD">
        <w:trPr>
          <w:trHeight w:val="165"/>
          <w:trPrChange w:id="11247" w:author="Brian Bohman" w:date="2021-10-27T05:58:00Z">
            <w:trPr>
              <w:trHeight w:val="165"/>
            </w:trPr>
          </w:trPrChange>
        </w:trPr>
        <w:tc>
          <w:tcPr>
            <w:tcW w:w="360" w:type="dxa"/>
            <w:vAlign w:val="center"/>
            <w:hideMark/>
            <w:tcPrChange w:id="11248" w:author="Brian Bohman" w:date="2021-10-27T05:58:00Z">
              <w:tcPr>
                <w:tcW w:w="360" w:type="dxa"/>
                <w:vAlign w:val="center"/>
                <w:hideMark/>
              </w:tcPr>
            </w:tcPrChange>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Change w:id="11249" w:author="Brian Bohman" w:date="2021-10-27T05:58:00Z">
              <w:tcPr>
                <w:tcW w:w="864" w:type="dxa"/>
                <w:vAlign w:val="center"/>
                <w:hideMark/>
              </w:tcPr>
            </w:tcPrChange>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50" w:author="Brian Bohman" w:date="2021-10-27T05:58:00Z">
              <w:tcPr>
                <w:tcW w:w="1152" w:type="dxa"/>
                <w:vAlign w:val="center"/>
                <w:hideMark/>
              </w:tcPr>
            </w:tcPrChange>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51" w:author="Brian Bohman" w:date="2021-10-27T05:58:00Z">
              <w:tcPr>
                <w:tcW w:w="504" w:type="dxa"/>
                <w:vAlign w:val="center"/>
                <w:hideMark/>
              </w:tcPr>
            </w:tcPrChange>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252" w:author="Brian Bohman" w:date="2021-10-27T05:58:00Z">
              <w:tcPr>
                <w:tcW w:w="1008" w:type="dxa"/>
                <w:vAlign w:val="center"/>
                <w:hideMark/>
              </w:tcPr>
            </w:tcPrChange>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253" w:author="Brian Bohman" w:date="2021-10-27T05:58:00Z">
              <w:tcPr>
                <w:tcW w:w="1008" w:type="dxa"/>
                <w:vAlign w:val="center"/>
                <w:hideMark/>
              </w:tcPr>
            </w:tcPrChange>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54" w:author="Brian Bohman" w:date="2021-10-27T05:58:00Z">
              <w:tcPr>
                <w:tcW w:w="720" w:type="dxa"/>
                <w:vAlign w:val="center"/>
                <w:hideMark/>
              </w:tcPr>
            </w:tcPrChange>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55" w:author="Brian Bohman" w:date="2021-10-27T05:58:00Z">
              <w:tcPr>
                <w:tcW w:w="1008" w:type="dxa"/>
                <w:vAlign w:val="center"/>
                <w:hideMark/>
              </w:tcPr>
            </w:tcPrChange>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56" w:author="Brian Bohman" w:date="2021-10-27T05:58:00Z">
              <w:tcPr>
                <w:tcW w:w="1152" w:type="dxa"/>
                <w:vAlign w:val="center"/>
                <w:hideMark/>
              </w:tcPr>
            </w:tcPrChange>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440" w:type="dxa"/>
            <w:vAlign w:val="center"/>
            <w:hideMark/>
            <w:tcPrChange w:id="11257" w:author="Brian Bohman" w:date="2021-10-27T05:58:00Z">
              <w:tcPr>
                <w:tcW w:w="1008" w:type="dxa"/>
                <w:vAlign w:val="center"/>
                <w:hideMark/>
              </w:tcPr>
            </w:tcPrChange>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0B9B3458" w14:textId="77777777" w:rsidTr="00E419CD">
        <w:trPr>
          <w:trHeight w:val="165"/>
          <w:trPrChange w:id="11258" w:author="Brian Bohman" w:date="2021-10-27T05:58:00Z">
            <w:trPr>
              <w:trHeight w:val="165"/>
            </w:trPr>
          </w:trPrChange>
        </w:trPr>
        <w:tc>
          <w:tcPr>
            <w:tcW w:w="360" w:type="dxa"/>
            <w:vAlign w:val="center"/>
            <w:hideMark/>
            <w:tcPrChange w:id="11259" w:author="Brian Bohman" w:date="2021-10-27T05:58:00Z">
              <w:tcPr>
                <w:tcW w:w="360" w:type="dxa"/>
                <w:vAlign w:val="center"/>
                <w:hideMark/>
              </w:tcPr>
            </w:tcPrChange>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Change w:id="11260" w:author="Brian Bohman" w:date="2021-10-27T05:58:00Z">
              <w:tcPr>
                <w:tcW w:w="864" w:type="dxa"/>
                <w:vAlign w:val="center"/>
                <w:hideMark/>
              </w:tcPr>
            </w:tcPrChange>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61" w:author="Brian Bohman" w:date="2021-10-27T05:58:00Z">
              <w:tcPr>
                <w:tcW w:w="1152" w:type="dxa"/>
                <w:vAlign w:val="center"/>
                <w:hideMark/>
              </w:tcPr>
            </w:tcPrChange>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62" w:author="Brian Bohman" w:date="2021-10-27T05:58:00Z">
              <w:tcPr>
                <w:tcW w:w="504" w:type="dxa"/>
                <w:vAlign w:val="center"/>
                <w:hideMark/>
              </w:tcPr>
            </w:tcPrChange>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263" w:author="Brian Bohman" w:date="2021-10-27T05:58:00Z">
              <w:tcPr>
                <w:tcW w:w="1008" w:type="dxa"/>
                <w:vAlign w:val="center"/>
                <w:hideMark/>
              </w:tcPr>
            </w:tcPrChange>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264" w:author="Brian Bohman" w:date="2021-10-27T05:58:00Z">
              <w:tcPr>
                <w:tcW w:w="1008" w:type="dxa"/>
                <w:vAlign w:val="center"/>
                <w:hideMark/>
              </w:tcPr>
            </w:tcPrChange>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65" w:author="Brian Bohman" w:date="2021-10-27T05:58:00Z">
              <w:tcPr>
                <w:tcW w:w="720" w:type="dxa"/>
                <w:vAlign w:val="center"/>
                <w:hideMark/>
              </w:tcPr>
            </w:tcPrChange>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66" w:author="Brian Bohman" w:date="2021-10-27T05:58:00Z">
              <w:tcPr>
                <w:tcW w:w="1008" w:type="dxa"/>
                <w:vAlign w:val="center"/>
                <w:hideMark/>
              </w:tcPr>
            </w:tcPrChange>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267" w:author="Brian Bohman" w:date="2021-10-27T05:58:00Z">
              <w:tcPr>
                <w:tcW w:w="1152" w:type="dxa"/>
                <w:vAlign w:val="center"/>
                <w:hideMark/>
              </w:tcPr>
            </w:tcPrChange>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440" w:type="dxa"/>
            <w:vAlign w:val="center"/>
            <w:hideMark/>
            <w:tcPrChange w:id="11268" w:author="Brian Bohman" w:date="2021-10-27T05:58:00Z">
              <w:tcPr>
                <w:tcW w:w="1008" w:type="dxa"/>
                <w:vAlign w:val="center"/>
                <w:hideMark/>
              </w:tcPr>
            </w:tcPrChange>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08A53B0" w14:textId="77777777" w:rsidTr="00E419CD">
        <w:trPr>
          <w:trHeight w:val="165"/>
          <w:trPrChange w:id="11269" w:author="Brian Bohman" w:date="2021-10-27T05:58:00Z">
            <w:trPr>
              <w:trHeight w:val="165"/>
            </w:trPr>
          </w:trPrChange>
        </w:trPr>
        <w:tc>
          <w:tcPr>
            <w:tcW w:w="360" w:type="dxa"/>
            <w:vAlign w:val="center"/>
            <w:hideMark/>
            <w:tcPrChange w:id="11270" w:author="Brian Bohman" w:date="2021-10-27T05:58:00Z">
              <w:tcPr>
                <w:tcW w:w="360" w:type="dxa"/>
                <w:vAlign w:val="center"/>
                <w:hideMark/>
              </w:tcPr>
            </w:tcPrChange>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Change w:id="11271" w:author="Brian Bohman" w:date="2021-10-27T05:58:00Z">
              <w:tcPr>
                <w:tcW w:w="864" w:type="dxa"/>
                <w:vAlign w:val="center"/>
                <w:hideMark/>
              </w:tcPr>
            </w:tcPrChange>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72" w:author="Brian Bohman" w:date="2021-10-27T05:58:00Z">
              <w:tcPr>
                <w:tcW w:w="1152" w:type="dxa"/>
                <w:vAlign w:val="center"/>
                <w:hideMark/>
              </w:tcPr>
            </w:tcPrChange>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73" w:author="Brian Bohman" w:date="2021-10-27T05:58:00Z">
              <w:tcPr>
                <w:tcW w:w="504" w:type="dxa"/>
                <w:vAlign w:val="center"/>
                <w:hideMark/>
              </w:tcPr>
            </w:tcPrChange>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274" w:author="Brian Bohman" w:date="2021-10-27T05:58:00Z">
              <w:tcPr>
                <w:tcW w:w="1008" w:type="dxa"/>
                <w:vAlign w:val="center"/>
                <w:hideMark/>
              </w:tcPr>
            </w:tcPrChange>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275" w:author="Brian Bohman" w:date="2021-10-27T05:58:00Z">
              <w:tcPr>
                <w:tcW w:w="1008" w:type="dxa"/>
                <w:vAlign w:val="center"/>
                <w:hideMark/>
              </w:tcPr>
            </w:tcPrChange>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76" w:author="Brian Bohman" w:date="2021-10-27T05:58:00Z">
              <w:tcPr>
                <w:tcW w:w="720" w:type="dxa"/>
                <w:vAlign w:val="center"/>
                <w:hideMark/>
              </w:tcPr>
            </w:tcPrChange>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77" w:author="Brian Bohman" w:date="2021-10-27T05:58:00Z">
              <w:tcPr>
                <w:tcW w:w="1008" w:type="dxa"/>
                <w:vAlign w:val="center"/>
                <w:hideMark/>
              </w:tcPr>
            </w:tcPrChange>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78" w:author="Brian Bohman" w:date="2021-10-27T05:58:00Z">
              <w:tcPr>
                <w:tcW w:w="1152" w:type="dxa"/>
                <w:vAlign w:val="center"/>
                <w:hideMark/>
              </w:tcPr>
            </w:tcPrChange>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440" w:type="dxa"/>
            <w:vAlign w:val="center"/>
            <w:hideMark/>
            <w:tcPrChange w:id="11279" w:author="Brian Bohman" w:date="2021-10-27T05:58:00Z">
              <w:tcPr>
                <w:tcW w:w="1008" w:type="dxa"/>
                <w:vAlign w:val="center"/>
                <w:hideMark/>
              </w:tcPr>
            </w:tcPrChange>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100A030" w14:textId="77777777" w:rsidTr="00E419CD">
        <w:trPr>
          <w:trHeight w:val="165"/>
          <w:trPrChange w:id="11280" w:author="Brian Bohman" w:date="2021-10-27T05:58:00Z">
            <w:trPr>
              <w:trHeight w:val="165"/>
            </w:trPr>
          </w:trPrChange>
        </w:trPr>
        <w:tc>
          <w:tcPr>
            <w:tcW w:w="360" w:type="dxa"/>
            <w:vAlign w:val="center"/>
            <w:hideMark/>
            <w:tcPrChange w:id="11281" w:author="Brian Bohman" w:date="2021-10-27T05:58:00Z">
              <w:tcPr>
                <w:tcW w:w="360" w:type="dxa"/>
                <w:vAlign w:val="center"/>
                <w:hideMark/>
              </w:tcPr>
            </w:tcPrChange>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Change w:id="11282" w:author="Brian Bohman" w:date="2021-10-27T05:58:00Z">
              <w:tcPr>
                <w:tcW w:w="864" w:type="dxa"/>
                <w:vAlign w:val="center"/>
                <w:hideMark/>
              </w:tcPr>
            </w:tcPrChange>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83" w:author="Brian Bohman" w:date="2021-10-27T05:58:00Z">
              <w:tcPr>
                <w:tcW w:w="1152" w:type="dxa"/>
                <w:vAlign w:val="center"/>
                <w:hideMark/>
              </w:tcPr>
            </w:tcPrChange>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84" w:author="Brian Bohman" w:date="2021-10-27T05:58:00Z">
              <w:tcPr>
                <w:tcW w:w="504" w:type="dxa"/>
                <w:vAlign w:val="center"/>
                <w:hideMark/>
              </w:tcPr>
            </w:tcPrChange>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285" w:author="Brian Bohman" w:date="2021-10-27T05:58:00Z">
              <w:tcPr>
                <w:tcW w:w="1008" w:type="dxa"/>
                <w:vAlign w:val="center"/>
                <w:hideMark/>
              </w:tcPr>
            </w:tcPrChange>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286" w:author="Brian Bohman" w:date="2021-10-27T05:58:00Z">
              <w:tcPr>
                <w:tcW w:w="1008" w:type="dxa"/>
                <w:vAlign w:val="center"/>
                <w:hideMark/>
              </w:tcPr>
            </w:tcPrChange>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87" w:author="Brian Bohman" w:date="2021-10-27T05:58:00Z">
              <w:tcPr>
                <w:tcW w:w="720" w:type="dxa"/>
                <w:vAlign w:val="center"/>
                <w:hideMark/>
              </w:tcPr>
            </w:tcPrChange>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88" w:author="Brian Bohman" w:date="2021-10-27T05:58:00Z">
              <w:tcPr>
                <w:tcW w:w="1008" w:type="dxa"/>
                <w:vAlign w:val="center"/>
                <w:hideMark/>
              </w:tcPr>
            </w:tcPrChange>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89" w:author="Brian Bohman" w:date="2021-10-27T05:58:00Z">
              <w:tcPr>
                <w:tcW w:w="1152" w:type="dxa"/>
                <w:vAlign w:val="center"/>
                <w:hideMark/>
              </w:tcPr>
            </w:tcPrChange>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11290" w:author="Brian Bohman" w:date="2021-10-27T05:58:00Z">
              <w:tcPr>
                <w:tcW w:w="1008" w:type="dxa"/>
                <w:vAlign w:val="center"/>
                <w:hideMark/>
              </w:tcPr>
            </w:tcPrChange>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1C506E67" w14:textId="77777777" w:rsidTr="00E419CD">
        <w:trPr>
          <w:trHeight w:val="165"/>
          <w:trPrChange w:id="11291" w:author="Brian Bohman" w:date="2021-10-27T05:58:00Z">
            <w:trPr>
              <w:trHeight w:val="165"/>
            </w:trPr>
          </w:trPrChange>
        </w:trPr>
        <w:tc>
          <w:tcPr>
            <w:tcW w:w="360" w:type="dxa"/>
            <w:vAlign w:val="center"/>
            <w:hideMark/>
            <w:tcPrChange w:id="11292" w:author="Brian Bohman" w:date="2021-10-27T05:58:00Z">
              <w:tcPr>
                <w:tcW w:w="360" w:type="dxa"/>
                <w:vAlign w:val="center"/>
                <w:hideMark/>
              </w:tcPr>
            </w:tcPrChange>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Change w:id="11293" w:author="Brian Bohman" w:date="2021-10-27T05:58:00Z">
              <w:tcPr>
                <w:tcW w:w="864" w:type="dxa"/>
                <w:vAlign w:val="center"/>
                <w:hideMark/>
              </w:tcPr>
            </w:tcPrChange>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94" w:author="Brian Bohman" w:date="2021-10-27T05:58:00Z">
              <w:tcPr>
                <w:tcW w:w="1152" w:type="dxa"/>
                <w:vAlign w:val="center"/>
                <w:hideMark/>
              </w:tcPr>
            </w:tcPrChange>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95" w:author="Brian Bohman" w:date="2021-10-27T05:58:00Z">
              <w:tcPr>
                <w:tcW w:w="504" w:type="dxa"/>
                <w:vAlign w:val="center"/>
                <w:hideMark/>
              </w:tcPr>
            </w:tcPrChange>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296" w:author="Brian Bohman" w:date="2021-10-27T05:58:00Z">
              <w:tcPr>
                <w:tcW w:w="1008" w:type="dxa"/>
                <w:vAlign w:val="center"/>
                <w:hideMark/>
              </w:tcPr>
            </w:tcPrChange>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297" w:author="Brian Bohman" w:date="2021-10-27T05:58:00Z">
              <w:tcPr>
                <w:tcW w:w="1008" w:type="dxa"/>
                <w:vAlign w:val="center"/>
                <w:hideMark/>
              </w:tcPr>
            </w:tcPrChange>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98" w:author="Brian Bohman" w:date="2021-10-27T05:58:00Z">
              <w:tcPr>
                <w:tcW w:w="720" w:type="dxa"/>
                <w:vAlign w:val="center"/>
                <w:hideMark/>
              </w:tcPr>
            </w:tcPrChange>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99" w:author="Brian Bohman" w:date="2021-10-27T05:58:00Z">
              <w:tcPr>
                <w:tcW w:w="1008" w:type="dxa"/>
                <w:vAlign w:val="center"/>
                <w:hideMark/>
              </w:tcPr>
            </w:tcPrChange>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300" w:author="Brian Bohman" w:date="2021-10-27T05:58:00Z">
              <w:tcPr>
                <w:tcW w:w="1152" w:type="dxa"/>
                <w:vAlign w:val="center"/>
                <w:hideMark/>
              </w:tcPr>
            </w:tcPrChange>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11301" w:author="Brian Bohman" w:date="2021-10-27T05:58:00Z">
              <w:tcPr>
                <w:tcW w:w="1008" w:type="dxa"/>
                <w:vAlign w:val="center"/>
                <w:hideMark/>
              </w:tcPr>
            </w:tcPrChange>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7E94F6F" w14:textId="77777777" w:rsidTr="00E419CD">
        <w:trPr>
          <w:trHeight w:val="165"/>
          <w:trPrChange w:id="11302" w:author="Brian Bohman" w:date="2021-10-27T05:58:00Z">
            <w:trPr>
              <w:trHeight w:val="165"/>
            </w:trPr>
          </w:trPrChange>
        </w:trPr>
        <w:tc>
          <w:tcPr>
            <w:tcW w:w="360" w:type="dxa"/>
            <w:vAlign w:val="center"/>
            <w:hideMark/>
            <w:tcPrChange w:id="11303" w:author="Brian Bohman" w:date="2021-10-27T05:58:00Z">
              <w:tcPr>
                <w:tcW w:w="360" w:type="dxa"/>
                <w:vAlign w:val="center"/>
                <w:hideMark/>
              </w:tcPr>
            </w:tcPrChange>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Change w:id="11304" w:author="Brian Bohman" w:date="2021-10-27T05:58:00Z">
              <w:tcPr>
                <w:tcW w:w="864" w:type="dxa"/>
                <w:vAlign w:val="center"/>
                <w:hideMark/>
              </w:tcPr>
            </w:tcPrChange>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05" w:author="Brian Bohman" w:date="2021-10-27T05:58:00Z">
              <w:tcPr>
                <w:tcW w:w="1152" w:type="dxa"/>
                <w:vAlign w:val="center"/>
                <w:hideMark/>
              </w:tcPr>
            </w:tcPrChange>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06" w:author="Brian Bohman" w:date="2021-10-27T05:58:00Z">
              <w:tcPr>
                <w:tcW w:w="504" w:type="dxa"/>
                <w:vAlign w:val="center"/>
                <w:hideMark/>
              </w:tcPr>
            </w:tcPrChange>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307" w:author="Brian Bohman" w:date="2021-10-27T05:58:00Z">
              <w:tcPr>
                <w:tcW w:w="1008" w:type="dxa"/>
                <w:vAlign w:val="center"/>
                <w:hideMark/>
              </w:tcPr>
            </w:tcPrChange>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308" w:author="Brian Bohman" w:date="2021-10-27T05:58:00Z">
              <w:tcPr>
                <w:tcW w:w="1008" w:type="dxa"/>
                <w:vAlign w:val="center"/>
                <w:hideMark/>
              </w:tcPr>
            </w:tcPrChange>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09" w:author="Brian Bohman" w:date="2021-10-27T05:58:00Z">
              <w:tcPr>
                <w:tcW w:w="720" w:type="dxa"/>
                <w:vAlign w:val="center"/>
                <w:hideMark/>
              </w:tcPr>
            </w:tcPrChange>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310" w:author="Brian Bohman" w:date="2021-10-27T05:58:00Z">
              <w:tcPr>
                <w:tcW w:w="1008" w:type="dxa"/>
                <w:vAlign w:val="center"/>
                <w:hideMark/>
              </w:tcPr>
            </w:tcPrChange>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11" w:author="Brian Bohman" w:date="2021-10-27T05:58:00Z">
              <w:tcPr>
                <w:tcW w:w="1152" w:type="dxa"/>
                <w:vAlign w:val="center"/>
                <w:hideMark/>
              </w:tcPr>
            </w:tcPrChange>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440" w:type="dxa"/>
            <w:vAlign w:val="center"/>
            <w:hideMark/>
            <w:tcPrChange w:id="11312" w:author="Brian Bohman" w:date="2021-10-27T05:58:00Z">
              <w:tcPr>
                <w:tcW w:w="1008" w:type="dxa"/>
                <w:vAlign w:val="center"/>
                <w:hideMark/>
              </w:tcPr>
            </w:tcPrChange>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060F27AB" w14:textId="77777777" w:rsidTr="00E419CD">
        <w:trPr>
          <w:trHeight w:val="165"/>
          <w:trPrChange w:id="11313" w:author="Brian Bohman" w:date="2021-10-27T05:58:00Z">
            <w:trPr>
              <w:trHeight w:val="165"/>
            </w:trPr>
          </w:trPrChange>
        </w:trPr>
        <w:tc>
          <w:tcPr>
            <w:tcW w:w="360" w:type="dxa"/>
            <w:vAlign w:val="center"/>
            <w:hideMark/>
            <w:tcPrChange w:id="11314" w:author="Brian Bohman" w:date="2021-10-27T05:58:00Z">
              <w:tcPr>
                <w:tcW w:w="360" w:type="dxa"/>
                <w:vAlign w:val="center"/>
                <w:hideMark/>
              </w:tcPr>
            </w:tcPrChange>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Change w:id="11315" w:author="Brian Bohman" w:date="2021-10-27T05:58:00Z">
              <w:tcPr>
                <w:tcW w:w="864" w:type="dxa"/>
                <w:vAlign w:val="center"/>
                <w:hideMark/>
              </w:tcPr>
            </w:tcPrChange>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16" w:author="Brian Bohman" w:date="2021-10-27T05:58:00Z">
              <w:tcPr>
                <w:tcW w:w="1152" w:type="dxa"/>
                <w:vAlign w:val="center"/>
                <w:hideMark/>
              </w:tcPr>
            </w:tcPrChange>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17" w:author="Brian Bohman" w:date="2021-10-27T05:58:00Z">
              <w:tcPr>
                <w:tcW w:w="504" w:type="dxa"/>
                <w:vAlign w:val="center"/>
                <w:hideMark/>
              </w:tcPr>
            </w:tcPrChange>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318" w:author="Brian Bohman" w:date="2021-10-27T05:58:00Z">
              <w:tcPr>
                <w:tcW w:w="1008" w:type="dxa"/>
                <w:vAlign w:val="center"/>
                <w:hideMark/>
              </w:tcPr>
            </w:tcPrChange>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319" w:author="Brian Bohman" w:date="2021-10-27T05:58:00Z">
              <w:tcPr>
                <w:tcW w:w="1008" w:type="dxa"/>
                <w:vAlign w:val="center"/>
                <w:hideMark/>
              </w:tcPr>
            </w:tcPrChange>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20" w:author="Brian Bohman" w:date="2021-10-27T05:58:00Z">
              <w:tcPr>
                <w:tcW w:w="720" w:type="dxa"/>
                <w:vAlign w:val="center"/>
                <w:hideMark/>
              </w:tcPr>
            </w:tcPrChange>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321" w:author="Brian Bohman" w:date="2021-10-27T05:58:00Z">
              <w:tcPr>
                <w:tcW w:w="1008" w:type="dxa"/>
                <w:vAlign w:val="center"/>
                <w:hideMark/>
              </w:tcPr>
            </w:tcPrChange>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22" w:author="Brian Bohman" w:date="2021-10-27T05:58:00Z">
              <w:tcPr>
                <w:tcW w:w="1152" w:type="dxa"/>
                <w:vAlign w:val="center"/>
                <w:hideMark/>
              </w:tcPr>
            </w:tcPrChange>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11323" w:author="Brian Bohman" w:date="2021-10-27T05:58:00Z">
              <w:tcPr>
                <w:tcW w:w="1008" w:type="dxa"/>
                <w:vAlign w:val="center"/>
                <w:hideMark/>
              </w:tcPr>
            </w:tcPrChange>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EDC5584" w14:textId="77777777" w:rsidTr="00E419CD">
        <w:trPr>
          <w:trHeight w:val="165"/>
          <w:trPrChange w:id="11324" w:author="Brian Bohman" w:date="2021-10-27T05:58:00Z">
            <w:trPr>
              <w:trHeight w:val="165"/>
            </w:trPr>
          </w:trPrChange>
        </w:trPr>
        <w:tc>
          <w:tcPr>
            <w:tcW w:w="360" w:type="dxa"/>
            <w:vAlign w:val="center"/>
            <w:hideMark/>
            <w:tcPrChange w:id="11325" w:author="Brian Bohman" w:date="2021-10-27T05:58:00Z">
              <w:tcPr>
                <w:tcW w:w="360" w:type="dxa"/>
                <w:vAlign w:val="center"/>
                <w:hideMark/>
              </w:tcPr>
            </w:tcPrChange>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Change w:id="11326" w:author="Brian Bohman" w:date="2021-10-27T05:58:00Z">
              <w:tcPr>
                <w:tcW w:w="864" w:type="dxa"/>
                <w:vAlign w:val="center"/>
                <w:hideMark/>
              </w:tcPr>
            </w:tcPrChange>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27" w:author="Brian Bohman" w:date="2021-10-27T05:58:00Z">
              <w:tcPr>
                <w:tcW w:w="1152" w:type="dxa"/>
                <w:vAlign w:val="center"/>
                <w:hideMark/>
              </w:tcPr>
            </w:tcPrChange>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28" w:author="Brian Bohman" w:date="2021-10-27T05:58:00Z">
              <w:tcPr>
                <w:tcW w:w="504" w:type="dxa"/>
                <w:vAlign w:val="center"/>
                <w:hideMark/>
              </w:tcPr>
            </w:tcPrChange>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329" w:author="Brian Bohman" w:date="2021-10-27T05:58:00Z">
              <w:tcPr>
                <w:tcW w:w="1008" w:type="dxa"/>
                <w:vAlign w:val="center"/>
                <w:hideMark/>
              </w:tcPr>
            </w:tcPrChange>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330" w:author="Brian Bohman" w:date="2021-10-27T05:58:00Z">
              <w:tcPr>
                <w:tcW w:w="1008" w:type="dxa"/>
                <w:vAlign w:val="center"/>
                <w:hideMark/>
              </w:tcPr>
            </w:tcPrChange>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31" w:author="Brian Bohman" w:date="2021-10-27T05:58:00Z">
              <w:tcPr>
                <w:tcW w:w="720" w:type="dxa"/>
                <w:vAlign w:val="center"/>
                <w:hideMark/>
              </w:tcPr>
            </w:tcPrChange>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332" w:author="Brian Bohman" w:date="2021-10-27T05:58:00Z">
              <w:tcPr>
                <w:tcW w:w="1008" w:type="dxa"/>
                <w:vAlign w:val="center"/>
                <w:hideMark/>
              </w:tcPr>
            </w:tcPrChange>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33" w:author="Brian Bohman" w:date="2021-10-27T05:58:00Z">
              <w:tcPr>
                <w:tcW w:w="1152" w:type="dxa"/>
                <w:vAlign w:val="center"/>
                <w:hideMark/>
              </w:tcPr>
            </w:tcPrChange>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440" w:type="dxa"/>
            <w:vAlign w:val="center"/>
            <w:hideMark/>
            <w:tcPrChange w:id="11334" w:author="Brian Bohman" w:date="2021-10-27T05:58:00Z">
              <w:tcPr>
                <w:tcW w:w="1008" w:type="dxa"/>
                <w:vAlign w:val="center"/>
                <w:hideMark/>
              </w:tcPr>
            </w:tcPrChange>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1D1FC3BA" w14:textId="77777777" w:rsidTr="00E419CD">
        <w:trPr>
          <w:trHeight w:val="165"/>
          <w:trPrChange w:id="11335" w:author="Brian Bohman" w:date="2021-10-27T05:58:00Z">
            <w:trPr>
              <w:trHeight w:val="165"/>
            </w:trPr>
          </w:trPrChange>
        </w:trPr>
        <w:tc>
          <w:tcPr>
            <w:tcW w:w="360" w:type="dxa"/>
            <w:vAlign w:val="center"/>
            <w:hideMark/>
            <w:tcPrChange w:id="11336" w:author="Brian Bohman" w:date="2021-10-27T05:58:00Z">
              <w:tcPr>
                <w:tcW w:w="360" w:type="dxa"/>
                <w:vAlign w:val="center"/>
                <w:hideMark/>
              </w:tcPr>
            </w:tcPrChange>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Change w:id="11337" w:author="Brian Bohman" w:date="2021-10-27T05:58:00Z">
              <w:tcPr>
                <w:tcW w:w="864" w:type="dxa"/>
                <w:vAlign w:val="center"/>
                <w:hideMark/>
              </w:tcPr>
            </w:tcPrChange>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38" w:author="Brian Bohman" w:date="2021-10-27T05:58:00Z">
              <w:tcPr>
                <w:tcW w:w="1152" w:type="dxa"/>
                <w:vAlign w:val="center"/>
                <w:hideMark/>
              </w:tcPr>
            </w:tcPrChange>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39" w:author="Brian Bohman" w:date="2021-10-27T05:58:00Z">
              <w:tcPr>
                <w:tcW w:w="504" w:type="dxa"/>
                <w:vAlign w:val="center"/>
                <w:hideMark/>
              </w:tcPr>
            </w:tcPrChange>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340" w:author="Brian Bohman" w:date="2021-10-27T05:58:00Z">
              <w:tcPr>
                <w:tcW w:w="1008" w:type="dxa"/>
                <w:vAlign w:val="center"/>
                <w:hideMark/>
              </w:tcPr>
            </w:tcPrChange>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341" w:author="Brian Bohman" w:date="2021-10-27T05:58:00Z">
              <w:tcPr>
                <w:tcW w:w="1008" w:type="dxa"/>
                <w:vAlign w:val="center"/>
                <w:hideMark/>
              </w:tcPr>
            </w:tcPrChange>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42" w:author="Brian Bohman" w:date="2021-10-27T05:58:00Z">
              <w:tcPr>
                <w:tcW w:w="720" w:type="dxa"/>
                <w:vAlign w:val="center"/>
                <w:hideMark/>
              </w:tcPr>
            </w:tcPrChange>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343" w:author="Brian Bohman" w:date="2021-10-27T05:58:00Z">
              <w:tcPr>
                <w:tcW w:w="1008" w:type="dxa"/>
                <w:vAlign w:val="center"/>
                <w:hideMark/>
              </w:tcPr>
            </w:tcPrChange>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344" w:author="Brian Bohman" w:date="2021-10-27T05:58:00Z">
              <w:tcPr>
                <w:tcW w:w="1152" w:type="dxa"/>
                <w:vAlign w:val="center"/>
                <w:hideMark/>
              </w:tcPr>
            </w:tcPrChange>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440" w:type="dxa"/>
            <w:vAlign w:val="center"/>
            <w:hideMark/>
            <w:tcPrChange w:id="11345" w:author="Brian Bohman" w:date="2021-10-27T05:58:00Z">
              <w:tcPr>
                <w:tcW w:w="1008" w:type="dxa"/>
                <w:vAlign w:val="center"/>
                <w:hideMark/>
              </w:tcPr>
            </w:tcPrChange>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287F6C4A" w14:textId="77777777" w:rsidTr="00E419CD">
        <w:trPr>
          <w:trHeight w:val="180"/>
          <w:trPrChange w:id="11346" w:author="Brian Bohman" w:date="2021-10-27T05:58:00Z">
            <w:trPr>
              <w:trHeight w:val="180"/>
            </w:trPr>
          </w:trPrChange>
        </w:trPr>
        <w:tc>
          <w:tcPr>
            <w:tcW w:w="360" w:type="dxa"/>
            <w:vAlign w:val="center"/>
            <w:hideMark/>
            <w:tcPrChange w:id="11347" w:author="Brian Bohman" w:date="2021-10-27T05:58:00Z">
              <w:tcPr>
                <w:tcW w:w="360" w:type="dxa"/>
                <w:vAlign w:val="center"/>
                <w:hideMark/>
              </w:tcPr>
            </w:tcPrChange>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Change w:id="11348" w:author="Brian Bohman" w:date="2021-10-27T05:58:00Z">
              <w:tcPr>
                <w:tcW w:w="864" w:type="dxa"/>
                <w:vAlign w:val="center"/>
                <w:hideMark/>
              </w:tcPr>
            </w:tcPrChange>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49" w:author="Brian Bohman" w:date="2021-10-27T05:58:00Z">
              <w:tcPr>
                <w:tcW w:w="1152" w:type="dxa"/>
                <w:vAlign w:val="center"/>
                <w:hideMark/>
              </w:tcPr>
            </w:tcPrChange>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50" w:author="Brian Bohman" w:date="2021-10-27T05:58:00Z">
              <w:tcPr>
                <w:tcW w:w="504" w:type="dxa"/>
                <w:vAlign w:val="center"/>
                <w:hideMark/>
              </w:tcPr>
            </w:tcPrChange>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351" w:author="Brian Bohman" w:date="2021-10-27T05:58:00Z">
              <w:tcPr>
                <w:tcW w:w="1008" w:type="dxa"/>
                <w:vAlign w:val="center"/>
                <w:hideMark/>
              </w:tcPr>
            </w:tcPrChange>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352" w:author="Brian Bohman" w:date="2021-10-27T05:58:00Z">
              <w:tcPr>
                <w:tcW w:w="1008" w:type="dxa"/>
                <w:vAlign w:val="center"/>
                <w:hideMark/>
              </w:tcPr>
            </w:tcPrChange>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53" w:author="Brian Bohman" w:date="2021-10-27T05:58:00Z">
              <w:tcPr>
                <w:tcW w:w="720" w:type="dxa"/>
                <w:vAlign w:val="center"/>
                <w:hideMark/>
              </w:tcPr>
            </w:tcPrChange>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354" w:author="Brian Bohman" w:date="2021-10-27T05:58:00Z">
              <w:tcPr>
                <w:tcW w:w="1008" w:type="dxa"/>
                <w:vAlign w:val="center"/>
                <w:hideMark/>
              </w:tcPr>
            </w:tcPrChange>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355" w:author="Brian Bohman" w:date="2021-10-27T05:58:00Z">
              <w:tcPr>
                <w:tcW w:w="1152" w:type="dxa"/>
                <w:vAlign w:val="center"/>
                <w:hideMark/>
              </w:tcPr>
            </w:tcPrChange>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11356" w:author="Brian Bohman" w:date="2021-10-27T05:58:00Z">
              <w:tcPr>
                <w:tcW w:w="1008" w:type="dxa"/>
                <w:vAlign w:val="center"/>
                <w:hideMark/>
              </w:tcPr>
            </w:tcPrChange>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E948E22" w14:textId="77777777" w:rsidTr="00E419CD">
        <w:trPr>
          <w:trHeight w:val="165"/>
          <w:trPrChange w:id="11357" w:author="Brian Bohman" w:date="2021-10-27T05:58:00Z">
            <w:trPr>
              <w:trHeight w:val="165"/>
            </w:trPr>
          </w:trPrChange>
        </w:trPr>
        <w:tc>
          <w:tcPr>
            <w:tcW w:w="360" w:type="dxa"/>
            <w:vAlign w:val="center"/>
            <w:hideMark/>
            <w:tcPrChange w:id="11358" w:author="Brian Bohman" w:date="2021-10-27T05:58:00Z">
              <w:tcPr>
                <w:tcW w:w="360" w:type="dxa"/>
                <w:vAlign w:val="center"/>
                <w:hideMark/>
              </w:tcPr>
            </w:tcPrChange>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Change w:id="11359" w:author="Brian Bohman" w:date="2021-10-27T05:58:00Z">
              <w:tcPr>
                <w:tcW w:w="864" w:type="dxa"/>
                <w:vAlign w:val="center"/>
                <w:hideMark/>
              </w:tcPr>
            </w:tcPrChange>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60" w:author="Brian Bohman" w:date="2021-10-27T05:58:00Z">
              <w:tcPr>
                <w:tcW w:w="1152" w:type="dxa"/>
                <w:vAlign w:val="center"/>
                <w:hideMark/>
              </w:tcPr>
            </w:tcPrChange>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61" w:author="Brian Bohman" w:date="2021-10-27T05:58:00Z">
              <w:tcPr>
                <w:tcW w:w="504" w:type="dxa"/>
                <w:vAlign w:val="center"/>
                <w:hideMark/>
              </w:tcPr>
            </w:tcPrChange>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362" w:author="Brian Bohman" w:date="2021-10-27T05:58:00Z">
              <w:tcPr>
                <w:tcW w:w="1008" w:type="dxa"/>
                <w:vAlign w:val="center"/>
                <w:hideMark/>
              </w:tcPr>
            </w:tcPrChange>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363" w:author="Brian Bohman" w:date="2021-10-27T05:58:00Z">
              <w:tcPr>
                <w:tcW w:w="1008" w:type="dxa"/>
                <w:vAlign w:val="center"/>
                <w:hideMark/>
              </w:tcPr>
            </w:tcPrChange>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64" w:author="Brian Bohman" w:date="2021-10-27T05:58:00Z">
              <w:tcPr>
                <w:tcW w:w="720" w:type="dxa"/>
                <w:vAlign w:val="center"/>
                <w:hideMark/>
              </w:tcPr>
            </w:tcPrChange>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365" w:author="Brian Bohman" w:date="2021-10-27T05:58:00Z">
              <w:tcPr>
                <w:tcW w:w="1008" w:type="dxa"/>
                <w:vAlign w:val="center"/>
                <w:hideMark/>
              </w:tcPr>
            </w:tcPrChange>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66" w:author="Brian Bohman" w:date="2021-10-27T05:58:00Z">
              <w:tcPr>
                <w:tcW w:w="1152" w:type="dxa"/>
                <w:vAlign w:val="center"/>
                <w:hideMark/>
              </w:tcPr>
            </w:tcPrChange>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440" w:type="dxa"/>
            <w:vAlign w:val="center"/>
            <w:hideMark/>
            <w:tcPrChange w:id="11367" w:author="Brian Bohman" w:date="2021-10-27T05:58:00Z">
              <w:tcPr>
                <w:tcW w:w="1008" w:type="dxa"/>
                <w:vAlign w:val="center"/>
                <w:hideMark/>
              </w:tcPr>
            </w:tcPrChange>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5D573895" w14:textId="77777777" w:rsidTr="00E419CD">
        <w:trPr>
          <w:trHeight w:val="165"/>
          <w:trPrChange w:id="11368" w:author="Brian Bohman" w:date="2021-10-27T05:58:00Z">
            <w:trPr>
              <w:trHeight w:val="165"/>
            </w:trPr>
          </w:trPrChange>
        </w:trPr>
        <w:tc>
          <w:tcPr>
            <w:tcW w:w="360" w:type="dxa"/>
            <w:vAlign w:val="center"/>
            <w:hideMark/>
            <w:tcPrChange w:id="11369" w:author="Brian Bohman" w:date="2021-10-27T05:58:00Z">
              <w:tcPr>
                <w:tcW w:w="360" w:type="dxa"/>
                <w:vAlign w:val="center"/>
                <w:hideMark/>
              </w:tcPr>
            </w:tcPrChange>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Change w:id="11370" w:author="Brian Bohman" w:date="2021-10-27T05:58:00Z">
              <w:tcPr>
                <w:tcW w:w="864" w:type="dxa"/>
                <w:vAlign w:val="center"/>
                <w:hideMark/>
              </w:tcPr>
            </w:tcPrChange>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71" w:author="Brian Bohman" w:date="2021-10-27T05:58:00Z">
              <w:tcPr>
                <w:tcW w:w="1152" w:type="dxa"/>
                <w:vAlign w:val="center"/>
                <w:hideMark/>
              </w:tcPr>
            </w:tcPrChange>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72" w:author="Brian Bohman" w:date="2021-10-27T05:58:00Z">
              <w:tcPr>
                <w:tcW w:w="504" w:type="dxa"/>
                <w:vAlign w:val="center"/>
                <w:hideMark/>
              </w:tcPr>
            </w:tcPrChange>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373" w:author="Brian Bohman" w:date="2021-10-27T05:58:00Z">
              <w:tcPr>
                <w:tcW w:w="1008" w:type="dxa"/>
                <w:vAlign w:val="center"/>
                <w:hideMark/>
              </w:tcPr>
            </w:tcPrChange>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374" w:author="Brian Bohman" w:date="2021-10-27T05:58:00Z">
              <w:tcPr>
                <w:tcW w:w="1008" w:type="dxa"/>
                <w:vAlign w:val="center"/>
                <w:hideMark/>
              </w:tcPr>
            </w:tcPrChange>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75" w:author="Brian Bohman" w:date="2021-10-27T05:58:00Z">
              <w:tcPr>
                <w:tcW w:w="720" w:type="dxa"/>
                <w:vAlign w:val="center"/>
                <w:hideMark/>
              </w:tcPr>
            </w:tcPrChange>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376" w:author="Brian Bohman" w:date="2021-10-27T05:58:00Z">
              <w:tcPr>
                <w:tcW w:w="1008" w:type="dxa"/>
                <w:vAlign w:val="center"/>
                <w:hideMark/>
              </w:tcPr>
            </w:tcPrChange>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77" w:author="Brian Bohman" w:date="2021-10-27T05:58:00Z">
              <w:tcPr>
                <w:tcW w:w="1152" w:type="dxa"/>
                <w:vAlign w:val="center"/>
                <w:hideMark/>
              </w:tcPr>
            </w:tcPrChange>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440" w:type="dxa"/>
            <w:vAlign w:val="center"/>
            <w:hideMark/>
            <w:tcPrChange w:id="11378" w:author="Brian Bohman" w:date="2021-10-27T05:58:00Z">
              <w:tcPr>
                <w:tcW w:w="1008" w:type="dxa"/>
                <w:vAlign w:val="center"/>
                <w:hideMark/>
              </w:tcPr>
            </w:tcPrChange>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13AEAAAD" w14:textId="77777777" w:rsidTr="00E419CD">
        <w:trPr>
          <w:trHeight w:val="165"/>
          <w:trPrChange w:id="11379" w:author="Brian Bohman" w:date="2021-10-27T05:58:00Z">
            <w:trPr>
              <w:trHeight w:val="165"/>
            </w:trPr>
          </w:trPrChange>
        </w:trPr>
        <w:tc>
          <w:tcPr>
            <w:tcW w:w="360" w:type="dxa"/>
            <w:vAlign w:val="center"/>
            <w:hideMark/>
            <w:tcPrChange w:id="11380" w:author="Brian Bohman" w:date="2021-10-27T05:58:00Z">
              <w:tcPr>
                <w:tcW w:w="360" w:type="dxa"/>
                <w:vAlign w:val="center"/>
                <w:hideMark/>
              </w:tcPr>
            </w:tcPrChange>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Change w:id="11381" w:author="Brian Bohman" w:date="2021-10-27T05:58:00Z">
              <w:tcPr>
                <w:tcW w:w="864" w:type="dxa"/>
                <w:vAlign w:val="center"/>
                <w:hideMark/>
              </w:tcPr>
            </w:tcPrChange>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82" w:author="Brian Bohman" w:date="2021-10-27T05:58:00Z">
              <w:tcPr>
                <w:tcW w:w="1152" w:type="dxa"/>
                <w:vAlign w:val="center"/>
                <w:hideMark/>
              </w:tcPr>
            </w:tcPrChange>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83" w:author="Brian Bohman" w:date="2021-10-27T05:58:00Z">
              <w:tcPr>
                <w:tcW w:w="504" w:type="dxa"/>
                <w:vAlign w:val="center"/>
                <w:hideMark/>
              </w:tcPr>
            </w:tcPrChange>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384" w:author="Brian Bohman" w:date="2021-10-27T05:58:00Z">
              <w:tcPr>
                <w:tcW w:w="1008" w:type="dxa"/>
                <w:vAlign w:val="center"/>
                <w:hideMark/>
              </w:tcPr>
            </w:tcPrChange>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385" w:author="Brian Bohman" w:date="2021-10-27T05:58:00Z">
              <w:tcPr>
                <w:tcW w:w="1008" w:type="dxa"/>
                <w:vAlign w:val="center"/>
                <w:hideMark/>
              </w:tcPr>
            </w:tcPrChange>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86" w:author="Brian Bohman" w:date="2021-10-27T05:58:00Z">
              <w:tcPr>
                <w:tcW w:w="720" w:type="dxa"/>
                <w:vAlign w:val="center"/>
                <w:hideMark/>
              </w:tcPr>
            </w:tcPrChange>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387" w:author="Brian Bohman" w:date="2021-10-27T05:58:00Z">
              <w:tcPr>
                <w:tcW w:w="1008" w:type="dxa"/>
                <w:vAlign w:val="center"/>
                <w:hideMark/>
              </w:tcPr>
            </w:tcPrChange>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88" w:author="Brian Bohman" w:date="2021-10-27T05:58:00Z">
              <w:tcPr>
                <w:tcW w:w="1152" w:type="dxa"/>
                <w:vAlign w:val="center"/>
                <w:hideMark/>
              </w:tcPr>
            </w:tcPrChange>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440" w:type="dxa"/>
            <w:vAlign w:val="center"/>
            <w:hideMark/>
            <w:tcPrChange w:id="11389" w:author="Brian Bohman" w:date="2021-10-27T05:58:00Z">
              <w:tcPr>
                <w:tcW w:w="1008" w:type="dxa"/>
                <w:vAlign w:val="center"/>
                <w:hideMark/>
              </w:tcPr>
            </w:tcPrChange>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35D6D0AB" w14:textId="77777777" w:rsidTr="00E419CD">
        <w:trPr>
          <w:trHeight w:val="165"/>
          <w:trPrChange w:id="11390" w:author="Brian Bohman" w:date="2021-10-27T05:58:00Z">
            <w:trPr>
              <w:trHeight w:val="165"/>
            </w:trPr>
          </w:trPrChange>
        </w:trPr>
        <w:tc>
          <w:tcPr>
            <w:tcW w:w="360" w:type="dxa"/>
            <w:vAlign w:val="center"/>
            <w:hideMark/>
            <w:tcPrChange w:id="11391" w:author="Brian Bohman" w:date="2021-10-27T05:58:00Z">
              <w:tcPr>
                <w:tcW w:w="360" w:type="dxa"/>
                <w:vAlign w:val="center"/>
                <w:hideMark/>
              </w:tcPr>
            </w:tcPrChange>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Change w:id="11392" w:author="Brian Bohman" w:date="2021-10-27T05:58:00Z">
              <w:tcPr>
                <w:tcW w:w="864" w:type="dxa"/>
                <w:vAlign w:val="center"/>
                <w:hideMark/>
              </w:tcPr>
            </w:tcPrChange>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93" w:author="Brian Bohman" w:date="2021-10-27T05:58:00Z">
              <w:tcPr>
                <w:tcW w:w="1152" w:type="dxa"/>
                <w:vAlign w:val="center"/>
                <w:hideMark/>
              </w:tcPr>
            </w:tcPrChange>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94" w:author="Brian Bohman" w:date="2021-10-27T05:58:00Z">
              <w:tcPr>
                <w:tcW w:w="504" w:type="dxa"/>
                <w:vAlign w:val="center"/>
                <w:hideMark/>
              </w:tcPr>
            </w:tcPrChange>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395" w:author="Brian Bohman" w:date="2021-10-27T05:58:00Z">
              <w:tcPr>
                <w:tcW w:w="1008" w:type="dxa"/>
                <w:vAlign w:val="center"/>
                <w:hideMark/>
              </w:tcPr>
            </w:tcPrChange>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396" w:author="Brian Bohman" w:date="2021-10-27T05:58:00Z">
              <w:tcPr>
                <w:tcW w:w="1008" w:type="dxa"/>
                <w:vAlign w:val="center"/>
                <w:hideMark/>
              </w:tcPr>
            </w:tcPrChange>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97" w:author="Brian Bohman" w:date="2021-10-27T05:58:00Z">
              <w:tcPr>
                <w:tcW w:w="720" w:type="dxa"/>
                <w:vAlign w:val="center"/>
                <w:hideMark/>
              </w:tcPr>
            </w:tcPrChange>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398" w:author="Brian Bohman" w:date="2021-10-27T05:58:00Z">
              <w:tcPr>
                <w:tcW w:w="1008" w:type="dxa"/>
                <w:vAlign w:val="center"/>
                <w:hideMark/>
              </w:tcPr>
            </w:tcPrChange>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399" w:author="Brian Bohman" w:date="2021-10-27T05:58:00Z">
              <w:tcPr>
                <w:tcW w:w="1152" w:type="dxa"/>
                <w:vAlign w:val="center"/>
                <w:hideMark/>
              </w:tcPr>
            </w:tcPrChange>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440" w:type="dxa"/>
            <w:vAlign w:val="center"/>
            <w:hideMark/>
            <w:tcPrChange w:id="11400" w:author="Brian Bohman" w:date="2021-10-27T05:58:00Z">
              <w:tcPr>
                <w:tcW w:w="1008" w:type="dxa"/>
                <w:vAlign w:val="center"/>
                <w:hideMark/>
              </w:tcPr>
            </w:tcPrChange>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6DAE982E" w14:textId="77777777" w:rsidTr="00E419CD">
        <w:trPr>
          <w:trHeight w:val="165"/>
          <w:trPrChange w:id="11401" w:author="Brian Bohman" w:date="2021-10-27T05:58:00Z">
            <w:trPr>
              <w:trHeight w:val="165"/>
            </w:trPr>
          </w:trPrChange>
        </w:trPr>
        <w:tc>
          <w:tcPr>
            <w:tcW w:w="360" w:type="dxa"/>
            <w:vAlign w:val="center"/>
            <w:hideMark/>
            <w:tcPrChange w:id="11402" w:author="Brian Bohman" w:date="2021-10-27T05:58:00Z">
              <w:tcPr>
                <w:tcW w:w="360" w:type="dxa"/>
                <w:vAlign w:val="center"/>
                <w:hideMark/>
              </w:tcPr>
            </w:tcPrChange>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Change w:id="11403" w:author="Brian Bohman" w:date="2021-10-27T05:58:00Z">
              <w:tcPr>
                <w:tcW w:w="864" w:type="dxa"/>
                <w:vAlign w:val="center"/>
                <w:hideMark/>
              </w:tcPr>
            </w:tcPrChange>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04" w:author="Brian Bohman" w:date="2021-10-27T05:58:00Z">
              <w:tcPr>
                <w:tcW w:w="1152" w:type="dxa"/>
                <w:vAlign w:val="center"/>
                <w:hideMark/>
              </w:tcPr>
            </w:tcPrChange>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05" w:author="Brian Bohman" w:date="2021-10-27T05:58:00Z">
              <w:tcPr>
                <w:tcW w:w="504" w:type="dxa"/>
                <w:vAlign w:val="center"/>
                <w:hideMark/>
              </w:tcPr>
            </w:tcPrChange>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406" w:author="Brian Bohman" w:date="2021-10-27T05:58:00Z">
              <w:tcPr>
                <w:tcW w:w="1008" w:type="dxa"/>
                <w:vAlign w:val="center"/>
                <w:hideMark/>
              </w:tcPr>
            </w:tcPrChange>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407" w:author="Brian Bohman" w:date="2021-10-27T05:58:00Z">
              <w:tcPr>
                <w:tcW w:w="1008" w:type="dxa"/>
                <w:vAlign w:val="center"/>
                <w:hideMark/>
              </w:tcPr>
            </w:tcPrChange>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08" w:author="Brian Bohman" w:date="2021-10-27T05:58:00Z">
              <w:tcPr>
                <w:tcW w:w="720" w:type="dxa"/>
                <w:vAlign w:val="center"/>
                <w:hideMark/>
              </w:tcPr>
            </w:tcPrChange>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409" w:author="Brian Bohman" w:date="2021-10-27T05:58:00Z">
              <w:tcPr>
                <w:tcW w:w="1008" w:type="dxa"/>
                <w:vAlign w:val="center"/>
                <w:hideMark/>
              </w:tcPr>
            </w:tcPrChange>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10" w:author="Brian Bohman" w:date="2021-10-27T05:58:00Z">
              <w:tcPr>
                <w:tcW w:w="1152" w:type="dxa"/>
                <w:vAlign w:val="center"/>
                <w:hideMark/>
              </w:tcPr>
            </w:tcPrChange>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1411" w:author="Brian Bohman" w:date="2021-10-27T05:58:00Z">
              <w:tcPr>
                <w:tcW w:w="1008" w:type="dxa"/>
                <w:vAlign w:val="center"/>
                <w:hideMark/>
              </w:tcPr>
            </w:tcPrChange>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9DE3C8A" w14:textId="77777777" w:rsidTr="00E419CD">
        <w:trPr>
          <w:trHeight w:val="165"/>
          <w:trPrChange w:id="11412" w:author="Brian Bohman" w:date="2021-10-27T05:58:00Z">
            <w:trPr>
              <w:trHeight w:val="165"/>
            </w:trPr>
          </w:trPrChange>
        </w:trPr>
        <w:tc>
          <w:tcPr>
            <w:tcW w:w="360" w:type="dxa"/>
            <w:vAlign w:val="center"/>
            <w:hideMark/>
            <w:tcPrChange w:id="11413" w:author="Brian Bohman" w:date="2021-10-27T05:58:00Z">
              <w:tcPr>
                <w:tcW w:w="360" w:type="dxa"/>
                <w:vAlign w:val="center"/>
                <w:hideMark/>
              </w:tcPr>
            </w:tcPrChange>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Change w:id="11414" w:author="Brian Bohman" w:date="2021-10-27T05:58:00Z">
              <w:tcPr>
                <w:tcW w:w="864" w:type="dxa"/>
                <w:vAlign w:val="center"/>
                <w:hideMark/>
              </w:tcPr>
            </w:tcPrChange>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15" w:author="Brian Bohman" w:date="2021-10-27T05:58:00Z">
              <w:tcPr>
                <w:tcW w:w="1152" w:type="dxa"/>
                <w:vAlign w:val="center"/>
                <w:hideMark/>
              </w:tcPr>
            </w:tcPrChange>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16" w:author="Brian Bohman" w:date="2021-10-27T05:58:00Z">
              <w:tcPr>
                <w:tcW w:w="504" w:type="dxa"/>
                <w:vAlign w:val="center"/>
                <w:hideMark/>
              </w:tcPr>
            </w:tcPrChange>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417" w:author="Brian Bohman" w:date="2021-10-27T05:58:00Z">
              <w:tcPr>
                <w:tcW w:w="1008" w:type="dxa"/>
                <w:vAlign w:val="center"/>
                <w:hideMark/>
              </w:tcPr>
            </w:tcPrChange>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418" w:author="Brian Bohman" w:date="2021-10-27T05:58:00Z">
              <w:tcPr>
                <w:tcW w:w="1008" w:type="dxa"/>
                <w:vAlign w:val="center"/>
                <w:hideMark/>
              </w:tcPr>
            </w:tcPrChange>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19" w:author="Brian Bohman" w:date="2021-10-27T05:58:00Z">
              <w:tcPr>
                <w:tcW w:w="720" w:type="dxa"/>
                <w:vAlign w:val="center"/>
                <w:hideMark/>
              </w:tcPr>
            </w:tcPrChange>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420" w:author="Brian Bohman" w:date="2021-10-27T05:58:00Z">
              <w:tcPr>
                <w:tcW w:w="1008" w:type="dxa"/>
                <w:vAlign w:val="center"/>
                <w:hideMark/>
              </w:tcPr>
            </w:tcPrChange>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21" w:author="Brian Bohman" w:date="2021-10-27T05:58:00Z">
              <w:tcPr>
                <w:tcW w:w="1152" w:type="dxa"/>
                <w:vAlign w:val="center"/>
                <w:hideMark/>
              </w:tcPr>
            </w:tcPrChange>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11422" w:author="Brian Bohman" w:date="2021-10-27T05:58:00Z">
              <w:tcPr>
                <w:tcW w:w="1008" w:type="dxa"/>
                <w:vAlign w:val="center"/>
                <w:hideMark/>
              </w:tcPr>
            </w:tcPrChange>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5E17F692" w14:textId="77777777" w:rsidTr="00E419CD">
        <w:trPr>
          <w:trHeight w:val="165"/>
          <w:trPrChange w:id="11423" w:author="Brian Bohman" w:date="2021-10-27T05:58:00Z">
            <w:trPr>
              <w:trHeight w:val="165"/>
            </w:trPr>
          </w:trPrChange>
        </w:trPr>
        <w:tc>
          <w:tcPr>
            <w:tcW w:w="360" w:type="dxa"/>
            <w:vAlign w:val="center"/>
            <w:hideMark/>
            <w:tcPrChange w:id="11424" w:author="Brian Bohman" w:date="2021-10-27T05:58:00Z">
              <w:tcPr>
                <w:tcW w:w="360" w:type="dxa"/>
                <w:vAlign w:val="center"/>
                <w:hideMark/>
              </w:tcPr>
            </w:tcPrChange>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Change w:id="11425" w:author="Brian Bohman" w:date="2021-10-27T05:58:00Z">
              <w:tcPr>
                <w:tcW w:w="864" w:type="dxa"/>
                <w:vAlign w:val="center"/>
                <w:hideMark/>
              </w:tcPr>
            </w:tcPrChange>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26" w:author="Brian Bohman" w:date="2021-10-27T05:58:00Z">
              <w:tcPr>
                <w:tcW w:w="1152" w:type="dxa"/>
                <w:vAlign w:val="center"/>
                <w:hideMark/>
              </w:tcPr>
            </w:tcPrChange>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27" w:author="Brian Bohman" w:date="2021-10-27T05:58:00Z">
              <w:tcPr>
                <w:tcW w:w="504" w:type="dxa"/>
                <w:vAlign w:val="center"/>
                <w:hideMark/>
              </w:tcPr>
            </w:tcPrChange>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428" w:author="Brian Bohman" w:date="2021-10-27T05:58:00Z">
              <w:tcPr>
                <w:tcW w:w="1008" w:type="dxa"/>
                <w:vAlign w:val="center"/>
                <w:hideMark/>
              </w:tcPr>
            </w:tcPrChange>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429" w:author="Brian Bohman" w:date="2021-10-27T05:58:00Z">
              <w:tcPr>
                <w:tcW w:w="1008" w:type="dxa"/>
                <w:vAlign w:val="center"/>
                <w:hideMark/>
              </w:tcPr>
            </w:tcPrChange>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30" w:author="Brian Bohman" w:date="2021-10-27T05:58:00Z">
              <w:tcPr>
                <w:tcW w:w="720" w:type="dxa"/>
                <w:vAlign w:val="center"/>
                <w:hideMark/>
              </w:tcPr>
            </w:tcPrChange>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431" w:author="Brian Bohman" w:date="2021-10-27T05:58:00Z">
              <w:tcPr>
                <w:tcW w:w="1008" w:type="dxa"/>
                <w:vAlign w:val="center"/>
                <w:hideMark/>
              </w:tcPr>
            </w:tcPrChange>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32" w:author="Brian Bohman" w:date="2021-10-27T05:58:00Z">
              <w:tcPr>
                <w:tcW w:w="1152" w:type="dxa"/>
                <w:vAlign w:val="center"/>
                <w:hideMark/>
              </w:tcPr>
            </w:tcPrChange>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440" w:type="dxa"/>
            <w:vAlign w:val="center"/>
            <w:hideMark/>
            <w:tcPrChange w:id="11433" w:author="Brian Bohman" w:date="2021-10-27T05:58:00Z">
              <w:tcPr>
                <w:tcW w:w="1008" w:type="dxa"/>
                <w:vAlign w:val="center"/>
                <w:hideMark/>
              </w:tcPr>
            </w:tcPrChange>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6E633049" w14:textId="77777777" w:rsidTr="00E419CD">
        <w:trPr>
          <w:trHeight w:val="165"/>
          <w:trPrChange w:id="11434" w:author="Brian Bohman" w:date="2021-10-27T05:58:00Z">
            <w:trPr>
              <w:trHeight w:val="165"/>
            </w:trPr>
          </w:trPrChange>
        </w:trPr>
        <w:tc>
          <w:tcPr>
            <w:tcW w:w="360" w:type="dxa"/>
            <w:vAlign w:val="center"/>
            <w:hideMark/>
            <w:tcPrChange w:id="11435" w:author="Brian Bohman" w:date="2021-10-27T05:58:00Z">
              <w:tcPr>
                <w:tcW w:w="360" w:type="dxa"/>
                <w:vAlign w:val="center"/>
                <w:hideMark/>
              </w:tcPr>
            </w:tcPrChange>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Change w:id="11436" w:author="Brian Bohman" w:date="2021-10-27T05:58:00Z">
              <w:tcPr>
                <w:tcW w:w="864" w:type="dxa"/>
                <w:vAlign w:val="center"/>
                <w:hideMark/>
              </w:tcPr>
            </w:tcPrChange>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37" w:author="Brian Bohman" w:date="2021-10-27T05:58:00Z">
              <w:tcPr>
                <w:tcW w:w="1152" w:type="dxa"/>
                <w:vAlign w:val="center"/>
                <w:hideMark/>
              </w:tcPr>
            </w:tcPrChange>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38" w:author="Brian Bohman" w:date="2021-10-27T05:58:00Z">
              <w:tcPr>
                <w:tcW w:w="504" w:type="dxa"/>
                <w:vAlign w:val="center"/>
                <w:hideMark/>
              </w:tcPr>
            </w:tcPrChange>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439" w:author="Brian Bohman" w:date="2021-10-27T05:58:00Z">
              <w:tcPr>
                <w:tcW w:w="1008" w:type="dxa"/>
                <w:vAlign w:val="center"/>
                <w:hideMark/>
              </w:tcPr>
            </w:tcPrChange>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440" w:author="Brian Bohman" w:date="2021-10-27T05:58:00Z">
              <w:tcPr>
                <w:tcW w:w="1008" w:type="dxa"/>
                <w:vAlign w:val="center"/>
                <w:hideMark/>
              </w:tcPr>
            </w:tcPrChange>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41" w:author="Brian Bohman" w:date="2021-10-27T05:58:00Z">
              <w:tcPr>
                <w:tcW w:w="720" w:type="dxa"/>
                <w:vAlign w:val="center"/>
                <w:hideMark/>
              </w:tcPr>
            </w:tcPrChange>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442" w:author="Brian Bohman" w:date="2021-10-27T05:58:00Z">
              <w:tcPr>
                <w:tcW w:w="1008" w:type="dxa"/>
                <w:vAlign w:val="center"/>
                <w:hideMark/>
              </w:tcPr>
            </w:tcPrChange>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443" w:author="Brian Bohman" w:date="2021-10-27T05:58:00Z">
              <w:tcPr>
                <w:tcW w:w="1152" w:type="dxa"/>
                <w:vAlign w:val="center"/>
                <w:hideMark/>
              </w:tcPr>
            </w:tcPrChange>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440" w:type="dxa"/>
            <w:vAlign w:val="center"/>
            <w:hideMark/>
            <w:tcPrChange w:id="11444" w:author="Brian Bohman" w:date="2021-10-27T05:58:00Z">
              <w:tcPr>
                <w:tcW w:w="1008" w:type="dxa"/>
                <w:vAlign w:val="center"/>
                <w:hideMark/>
              </w:tcPr>
            </w:tcPrChange>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469C93D4" w14:textId="77777777" w:rsidTr="00E419CD">
        <w:trPr>
          <w:trHeight w:val="165"/>
          <w:trPrChange w:id="11445" w:author="Brian Bohman" w:date="2021-10-27T05:58:00Z">
            <w:trPr>
              <w:trHeight w:val="165"/>
            </w:trPr>
          </w:trPrChange>
        </w:trPr>
        <w:tc>
          <w:tcPr>
            <w:tcW w:w="360" w:type="dxa"/>
            <w:vAlign w:val="center"/>
            <w:hideMark/>
            <w:tcPrChange w:id="11446" w:author="Brian Bohman" w:date="2021-10-27T05:58:00Z">
              <w:tcPr>
                <w:tcW w:w="360" w:type="dxa"/>
                <w:vAlign w:val="center"/>
                <w:hideMark/>
              </w:tcPr>
            </w:tcPrChange>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Change w:id="11447" w:author="Brian Bohman" w:date="2021-10-27T05:58:00Z">
              <w:tcPr>
                <w:tcW w:w="864" w:type="dxa"/>
                <w:vAlign w:val="center"/>
                <w:hideMark/>
              </w:tcPr>
            </w:tcPrChange>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48" w:author="Brian Bohman" w:date="2021-10-27T05:58:00Z">
              <w:tcPr>
                <w:tcW w:w="1152" w:type="dxa"/>
                <w:vAlign w:val="center"/>
                <w:hideMark/>
              </w:tcPr>
            </w:tcPrChange>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49" w:author="Brian Bohman" w:date="2021-10-27T05:58:00Z">
              <w:tcPr>
                <w:tcW w:w="504" w:type="dxa"/>
                <w:vAlign w:val="center"/>
                <w:hideMark/>
              </w:tcPr>
            </w:tcPrChange>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450" w:author="Brian Bohman" w:date="2021-10-27T05:58:00Z">
              <w:tcPr>
                <w:tcW w:w="1008" w:type="dxa"/>
                <w:vAlign w:val="center"/>
                <w:hideMark/>
              </w:tcPr>
            </w:tcPrChange>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451" w:author="Brian Bohman" w:date="2021-10-27T05:58:00Z">
              <w:tcPr>
                <w:tcW w:w="1008" w:type="dxa"/>
                <w:vAlign w:val="center"/>
                <w:hideMark/>
              </w:tcPr>
            </w:tcPrChange>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52" w:author="Brian Bohman" w:date="2021-10-27T05:58:00Z">
              <w:tcPr>
                <w:tcW w:w="720" w:type="dxa"/>
                <w:vAlign w:val="center"/>
                <w:hideMark/>
              </w:tcPr>
            </w:tcPrChange>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453" w:author="Brian Bohman" w:date="2021-10-27T05:58:00Z">
              <w:tcPr>
                <w:tcW w:w="1008" w:type="dxa"/>
                <w:vAlign w:val="center"/>
                <w:hideMark/>
              </w:tcPr>
            </w:tcPrChange>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454" w:author="Brian Bohman" w:date="2021-10-27T05:58:00Z">
              <w:tcPr>
                <w:tcW w:w="1152" w:type="dxa"/>
                <w:vAlign w:val="center"/>
                <w:hideMark/>
              </w:tcPr>
            </w:tcPrChange>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440" w:type="dxa"/>
            <w:vAlign w:val="center"/>
            <w:hideMark/>
            <w:tcPrChange w:id="11455" w:author="Brian Bohman" w:date="2021-10-27T05:58:00Z">
              <w:tcPr>
                <w:tcW w:w="1008" w:type="dxa"/>
                <w:vAlign w:val="center"/>
                <w:hideMark/>
              </w:tcPr>
            </w:tcPrChange>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0981A66" w14:textId="77777777" w:rsidTr="00E419CD">
        <w:trPr>
          <w:trHeight w:val="165"/>
          <w:trPrChange w:id="11456" w:author="Brian Bohman" w:date="2021-10-27T05:58:00Z">
            <w:trPr>
              <w:trHeight w:val="165"/>
            </w:trPr>
          </w:trPrChange>
        </w:trPr>
        <w:tc>
          <w:tcPr>
            <w:tcW w:w="360" w:type="dxa"/>
            <w:vAlign w:val="center"/>
            <w:hideMark/>
            <w:tcPrChange w:id="11457" w:author="Brian Bohman" w:date="2021-10-27T05:58:00Z">
              <w:tcPr>
                <w:tcW w:w="360" w:type="dxa"/>
                <w:vAlign w:val="center"/>
                <w:hideMark/>
              </w:tcPr>
            </w:tcPrChange>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Change w:id="11458" w:author="Brian Bohman" w:date="2021-10-27T05:58:00Z">
              <w:tcPr>
                <w:tcW w:w="864" w:type="dxa"/>
                <w:vAlign w:val="center"/>
                <w:hideMark/>
              </w:tcPr>
            </w:tcPrChange>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59" w:author="Brian Bohman" w:date="2021-10-27T05:58:00Z">
              <w:tcPr>
                <w:tcW w:w="1152" w:type="dxa"/>
                <w:vAlign w:val="center"/>
                <w:hideMark/>
              </w:tcPr>
            </w:tcPrChange>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60" w:author="Brian Bohman" w:date="2021-10-27T05:58:00Z">
              <w:tcPr>
                <w:tcW w:w="504" w:type="dxa"/>
                <w:vAlign w:val="center"/>
                <w:hideMark/>
              </w:tcPr>
            </w:tcPrChange>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461" w:author="Brian Bohman" w:date="2021-10-27T05:58:00Z">
              <w:tcPr>
                <w:tcW w:w="1008" w:type="dxa"/>
                <w:vAlign w:val="center"/>
                <w:hideMark/>
              </w:tcPr>
            </w:tcPrChange>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462" w:author="Brian Bohman" w:date="2021-10-27T05:58:00Z">
              <w:tcPr>
                <w:tcW w:w="1008" w:type="dxa"/>
                <w:vAlign w:val="center"/>
                <w:hideMark/>
              </w:tcPr>
            </w:tcPrChange>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63" w:author="Brian Bohman" w:date="2021-10-27T05:58:00Z">
              <w:tcPr>
                <w:tcW w:w="720" w:type="dxa"/>
                <w:vAlign w:val="center"/>
                <w:hideMark/>
              </w:tcPr>
            </w:tcPrChange>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464" w:author="Brian Bohman" w:date="2021-10-27T05:58:00Z">
              <w:tcPr>
                <w:tcW w:w="1008" w:type="dxa"/>
                <w:vAlign w:val="center"/>
                <w:hideMark/>
              </w:tcPr>
            </w:tcPrChange>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65" w:author="Brian Bohman" w:date="2021-10-27T05:58:00Z">
              <w:tcPr>
                <w:tcW w:w="1152" w:type="dxa"/>
                <w:vAlign w:val="center"/>
                <w:hideMark/>
              </w:tcPr>
            </w:tcPrChange>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440" w:type="dxa"/>
            <w:vAlign w:val="center"/>
            <w:hideMark/>
            <w:tcPrChange w:id="11466" w:author="Brian Bohman" w:date="2021-10-27T05:58:00Z">
              <w:tcPr>
                <w:tcW w:w="1008" w:type="dxa"/>
                <w:vAlign w:val="center"/>
                <w:hideMark/>
              </w:tcPr>
            </w:tcPrChange>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73D4FCC" w14:textId="77777777" w:rsidTr="00E419CD">
        <w:trPr>
          <w:trHeight w:val="165"/>
          <w:trPrChange w:id="11467" w:author="Brian Bohman" w:date="2021-10-27T05:58:00Z">
            <w:trPr>
              <w:trHeight w:val="165"/>
            </w:trPr>
          </w:trPrChange>
        </w:trPr>
        <w:tc>
          <w:tcPr>
            <w:tcW w:w="360" w:type="dxa"/>
            <w:vAlign w:val="center"/>
            <w:hideMark/>
            <w:tcPrChange w:id="11468" w:author="Brian Bohman" w:date="2021-10-27T05:58:00Z">
              <w:tcPr>
                <w:tcW w:w="360" w:type="dxa"/>
                <w:vAlign w:val="center"/>
                <w:hideMark/>
              </w:tcPr>
            </w:tcPrChange>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Change w:id="11469" w:author="Brian Bohman" w:date="2021-10-27T05:58:00Z">
              <w:tcPr>
                <w:tcW w:w="864" w:type="dxa"/>
                <w:vAlign w:val="center"/>
                <w:hideMark/>
              </w:tcPr>
            </w:tcPrChange>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70" w:author="Brian Bohman" w:date="2021-10-27T05:58:00Z">
              <w:tcPr>
                <w:tcW w:w="1152" w:type="dxa"/>
                <w:vAlign w:val="center"/>
                <w:hideMark/>
              </w:tcPr>
            </w:tcPrChange>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71" w:author="Brian Bohman" w:date="2021-10-27T05:58:00Z">
              <w:tcPr>
                <w:tcW w:w="504" w:type="dxa"/>
                <w:vAlign w:val="center"/>
                <w:hideMark/>
              </w:tcPr>
            </w:tcPrChange>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472" w:author="Brian Bohman" w:date="2021-10-27T05:58:00Z">
              <w:tcPr>
                <w:tcW w:w="1008" w:type="dxa"/>
                <w:vAlign w:val="center"/>
                <w:hideMark/>
              </w:tcPr>
            </w:tcPrChange>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473" w:author="Brian Bohman" w:date="2021-10-27T05:58:00Z">
              <w:tcPr>
                <w:tcW w:w="1008" w:type="dxa"/>
                <w:vAlign w:val="center"/>
                <w:hideMark/>
              </w:tcPr>
            </w:tcPrChange>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74" w:author="Brian Bohman" w:date="2021-10-27T05:58:00Z">
              <w:tcPr>
                <w:tcW w:w="720" w:type="dxa"/>
                <w:vAlign w:val="center"/>
                <w:hideMark/>
              </w:tcPr>
            </w:tcPrChange>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75" w:author="Brian Bohman" w:date="2021-10-27T05:58:00Z">
              <w:tcPr>
                <w:tcW w:w="1008" w:type="dxa"/>
                <w:vAlign w:val="center"/>
                <w:hideMark/>
              </w:tcPr>
            </w:tcPrChange>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76" w:author="Brian Bohman" w:date="2021-10-27T05:58:00Z">
              <w:tcPr>
                <w:tcW w:w="1152" w:type="dxa"/>
                <w:vAlign w:val="center"/>
                <w:hideMark/>
              </w:tcPr>
            </w:tcPrChange>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440" w:type="dxa"/>
            <w:vAlign w:val="center"/>
            <w:hideMark/>
            <w:tcPrChange w:id="11477" w:author="Brian Bohman" w:date="2021-10-27T05:58:00Z">
              <w:tcPr>
                <w:tcW w:w="1008" w:type="dxa"/>
                <w:vAlign w:val="center"/>
                <w:hideMark/>
              </w:tcPr>
            </w:tcPrChange>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12E5E479" w14:textId="77777777" w:rsidTr="00E419CD">
        <w:trPr>
          <w:trHeight w:val="165"/>
          <w:trPrChange w:id="11478" w:author="Brian Bohman" w:date="2021-10-27T05:58:00Z">
            <w:trPr>
              <w:trHeight w:val="165"/>
            </w:trPr>
          </w:trPrChange>
        </w:trPr>
        <w:tc>
          <w:tcPr>
            <w:tcW w:w="360" w:type="dxa"/>
            <w:vAlign w:val="center"/>
            <w:hideMark/>
            <w:tcPrChange w:id="11479" w:author="Brian Bohman" w:date="2021-10-27T05:58:00Z">
              <w:tcPr>
                <w:tcW w:w="360" w:type="dxa"/>
                <w:vAlign w:val="center"/>
                <w:hideMark/>
              </w:tcPr>
            </w:tcPrChange>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Change w:id="11480" w:author="Brian Bohman" w:date="2021-10-27T05:58:00Z">
              <w:tcPr>
                <w:tcW w:w="864" w:type="dxa"/>
                <w:vAlign w:val="center"/>
                <w:hideMark/>
              </w:tcPr>
            </w:tcPrChange>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81" w:author="Brian Bohman" w:date="2021-10-27T05:58:00Z">
              <w:tcPr>
                <w:tcW w:w="1152" w:type="dxa"/>
                <w:vAlign w:val="center"/>
                <w:hideMark/>
              </w:tcPr>
            </w:tcPrChange>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82" w:author="Brian Bohman" w:date="2021-10-27T05:58:00Z">
              <w:tcPr>
                <w:tcW w:w="504" w:type="dxa"/>
                <w:vAlign w:val="center"/>
                <w:hideMark/>
              </w:tcPr>
            </w:tcPrChange>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483" w:author="Brian Bohman" w:date="2021-10-27T05:58:00Z">
              <w:tcPr>
                <w:tcW w:w="1008" w:type="dxa"/>
                <w:vAlign w:val="center"/>
                <w:hideMark/>
              </w:tcPr>
            </w:tcPrChange>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484" w:author="Brian Bohman" w:date="2021-10-27T05:58:00Z">
              <w:tcPr>
                <w:tcW w:w="1008" w:type="dxa"/>
                <w:vAlign w:val="center"/>
                <w:hideMark/>
              </w:tcPr>
            </w:tcPrChange>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85" w:author="Brian Bohman" w:date="2021-10-27T05:58:00Z">
              <w:tcPr>
                <w:tcW w:w="720" w:type="dxa"/>
                <w:vAlign w:val="center"/>
                <w:hideMark/>
              </w:tcPr>
            </w:tcPrChange>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86" w:author="Brian Bohman" w:date="2021-10-27T05:58:00Z">
              <w:tcPr>
                <w:tcW w:w="1008" w:type="dxa"/>
                <w:vAlign w:val="center"/>
                <w:hideMark/>
              </w:tcPr>
            </w:tcPrChange>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87" w:author="Brian Bohman" w:date="2021-10-27T05:58:00Z">
              <w:tcPr>
                <w:tcW w:w="1152" w:type="dxa"/>
                <w:vAlign w:val="center"/>
                <w:hideMark/>
              </w:tcPr>
            </w:tcPrChange>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440" w:type="dxa"/>
            <w:vAlign w:val="center"/>
            <w:hideMark/>
            <w:tcPrChange w:id="11488" w:author="Brian Bohman" w:date="2021-10-27T05:58:00Z">
              <w:tcPr>
                <w:tcW w:w="1008" w:type="dxa"/>
                <w:vAlign w:val="center"/>
                <w:hideMark/>
              </w:tcPr>
            </w:tcPrChange>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38D0FC99" w14:textId="77777777" w:rsidTr="00E419CD">
        <w:trPr>
          <w:trHeight w:val="165"/>
          <w:trPrChange w:id="11489" w:author="Brian Bohman" w:date="2021-10-27T05:58:00Z">
            <w:trPr>
              <w:trHeight w:val="165"/>
            </w:trPr>
          </w:trPrChange>
        </w:trPr>
        <w:tc>
          <w:tcPr>
            <w:tcW w:w="360" w:type="dxa"/>
            <w:vAlign w:val="center"/>
            <w:hideMark/>
            <w:tcPrChange w:id="11490" w:author="Brian Bohman" w:date="2021-10-27T05:58:00Z">
              <w:tcPr>
                <w:tcW w:w="360" w:type="dxa"/>
                <w:vAlign w:val="center"/>
                <w:hideMark/>
              </w:tcPr>
            </w:tcPrChange>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Change w:id="11491" w:author="Brian Bohman" w:date="2021-10-27T05:58:00Z">
              <w:tcPr>
                <w:tcW w:w="864" w:type="dxa"/>
                <w:vAlign w:val="center"/>
                <w:hideMark/>
              </w:tcPr>
            </w:tcPrChange>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92" w:author="Brian Bohman" w:date="2021-10-27T05:58:00Z">
              <w:tcPr>
                <w:tcW w:w="1152" w:type="dxa"/>
                <w:vAlign w:val="center"/>
                <w:hideMark/>
              </w:tcPr>
            </w:tcPrChange>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93" w:author="Brian Bohman" w:date="2021-10-27T05:58:00Z">
              <w:tcPr>
                <w:tcW w:w="504" w:type="dxa"/>
                <w:vAlign w:val="center"/>
                <w:hideMark/>
              </w:tcPr>
            </w:tcPrChange>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494" w:author="Brian Bohman" w:date="2021-10-27T05:58:00Z">
              <w:tcPr>
                <w:tcW w:w="1008" w:type="dxa"/>
                <w:vAlign w:val="center"/>
                <w:hideMark/>
              </w:tcPr>
            </w:tcPrChange>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495" w:author="Brian Bohman" w:date="2021-10-27T05:58:00Z">
              <w:tcPr>
                <w:tcW w:w="1008" w:type="dxa"/>
                <w:vAlign w:val="center"/>
                <w:hideMark/>
              </w:tcPr>
            </w:tcPrChange>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96" w:author="Brian Bohman" w:date="2021-10-27T05:58:00Z">
              <w:tcPr>
                <w:tcW w:w="720" w:type="dxa"/>
                <w:vAlign w:val="center"/>
                <w:hideMark/>
              </w:tcPr>
            </w:tcPrChange>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97" w:author="Brian Bohman" w:date="2021-10-27T05:58:00Z">
              <w:tcPr>
                <w:tcW w:w="1008" w:type="dxa"/>
                <w:vAlign w:val="center"/>
                <w:hideMark/>
              </w:tcPr>
            </w:tcPrChange>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498" w:author="Brian Bohman" w:date="2021-10-27T05:58:00Z">
              <w:tcPr>
                <w:tcW w:w="1152" w:type="dxa"/>
                <w:vAlign w:val="center"/>
                <w:hideMark/>
              </w:tcPr>
            </w:tcPrChange>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11499" w:author="Brian Bohman" w:date="2021-10-27T05:58:00Z">
              <w:tcPr>
                <w:tcW w:w="1008" w:type="dxa"/>
                <w:vAlign w:val="center"/>
                <w:hideMark/>
              </w:tcPr>
            </w:tcPrChange>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022EF722" w14:textId="77777777" w:rsidTr="00E419CD">
        <w:trPr>
          <w:trHeight w:val="180"/>
          <w:trPrChange w:id="11500" w:author="Brian Bohman" w:date="2021-10-27T05:58:00Z">
            <w:trPr>
              <w:trHeight w:val="180"/>
            </w:trPr>
          </w:trPrChange>
        </w:trPr>
        <w:tc>
          <w:tcPr>
            <w:tcW w:w="360" w:type="dxa"/>
            <w:vAlign w:val="center"/>
            <w:hideMark/>
            <w:tcPrChange w:id="11501" w:author="Brian Bohman" w:date="2021-10-27T05:58:00Z">
              <w:tcPr>
                <w:tcW w:w="360" w:type="dxa"/>
                <w:vAlign w:val="center"/>
                <w:hideMark/>
              </w:tcPr>
            </w:tcPrChange>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Change w:id="11502" w:author="Brian Bohman" w:date="2021-10-27T05:58:00Z">
              <w:tcPr>
                <w:tcW w:w="864" w:type="dxa"/>
                <w:vAlign w:val="center"/>
                <w:hideMark/>
              </w:tcPr>
            </w:tcPrChange>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03" w:author="Brian Bohman" w:date="2021-10-27T05:58:00Z">
              <w:tcPr>
                <w:tcW w:w="1152" w:type="dxa"/>
                <w:vAlign w:val="center"/>
                <w:hideMark/>
              </w:tcPr>
            </w:tcPrChange>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04" w:author="Brian Bohman" w:date="2021-10-27T05:58:00Z">
              <w:tcPr>
                <w:tcW w:w="504" w:type="dxa"/>
                <w:vAlign w:val="center"/>
                <w:hideMark/>
              </w:tcPr>
            </w:tcPrChange>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505" w:author="Brian Bohman" w:date="2021-10-27T05:58:00Z">
              <w:tcPr>
                <w:tcW w:w="1008" w:type="dxa"/>
                <w:vAlign w:val="center"/>
                <w:hideMark/>
              </w:tcPr>
            </w:tcPrChange>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506" w:author="Brian Bohman" w:date="2021-10-27T05:58:00Z">
              <w:tcPr>
                <w:tcW w:w="1008" w:type="dxa"/>
                <w:vAlign w:val="center"/>
                <w:hideMark/>
              </w:tcPr>
            </w:tcPrChange>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07" w:author="Brian Bohman" w:date="2021-10-27T05:58:00Z">
              <w:tcPr>
                <w:tcW w:w="720" w:type="dxa"/>
                <w:vAlign w:val="center"/>
                <w:hideMark/>
              </w:tcPr>
            </w:tcPrChange>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08" w:author="Brian Bohman" w:date="2021-10-27T05:58:00Z">
              <w:tcPr>
                <w:tcW w:w="1008" w:type="dxa"/>
                <w:vAlign w:val="center"/>
                <w:hideMark/>
              </w:tcPr>
            </w:tcPrChange>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09" w:author="Brian Bohman" w:date="2021-10-27T05:58:00Z">
              <w:tcPr>
                <w:tcW w:w="1152" w:type="dxa"/>
                <w:vAlign w:val="center"/>
                <w:hideMark/>
              </w:tcPr>
            </w:tcPrChange>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440" w:type="dxa"/>
            <w:vAlign w:val="center"/>
            <w:hideMark/>
            <w:tcPrChange w:id="11510" w:author="Brian Bohman" w:date="2021-10-27T05:58:00Z">
              <w:tcPr>
                <w:tcW w:w="1008" w:type="dxa"/>
                <w:vAlign w:val="center"/>
                <w:hideMark/>
              </w:tcPr>
            </w:tcPrChange>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19CD" w:rsidRPr="009B3DCC" w14:paraId="2F74A930" w14:textId="77777777" w:rsidTr="00E419CD">
        <w:trPr>
          <w:trHeight w:val="165"/>
          <w:trPrChange w:id="11511" w:author="Brian Bohman" w:date="2021-10-27T05:58:00Z">
            <w:trPr>
              <w:trHeight w:val="165"/>
            </w:trPr>
          </w:trPrChange>
        </w:trPr>
        <w:tc>
          <w:tcPr>
            <w:tcW w:w="360" w:type="dxa"/>
            <w:vAlign w:val="center"/>
            <w:hideMark/>
            <w:tcPrChange w:id="11512" w:author="Brian Bohman" w:date="2021-10-27T05:58:00Z">
              <w:tcPr>
                <w:tcW w:w="360" w:type="dxa"/>
                <w:vAlign w:val="center"/>
                <w:hideMark/>
              </w:tcPr>
            </w:tcPrChange>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Change w:id="11513" w:author="Brian Bohman" w:date="2021-10-27T05:58:00Z">
              <w:tcPr>
                <w:tcW w:w="864" w:type="dxa"/>
                <w:vAlign w:val="center"/>
                <w:hideMark/>
              </w:tcPr>
            </w:tcPrChange>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14" w:author="Brian Bohman" w:date="2021-10-27T05:58:00Z">
              <w:tcPr>
                <w:tcW w:w="1152" w:type="dxa"/>
                <w:vAlign w:val="center"/>
                <w:hideMark/>
              </w:tcPr>
            </w:tcPrChange>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15" w:author="Brian Bohman" w:date="2021-10-27T05:58:00Z">
              <w:tcPr>
                <w:tcW w:w="504" w:type="dxa"/>
                <w:vAlign w:val="center"/>
                <w:hideMark/>
              </w:tcPr>
            </w:tcPrChange>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516" w:author="Brian Bohman" w:date="2021-10-27T05:58:00Z">
              <w:tcPr>
                <w:tcW w:w="1008" w:type="dxa"/>
                <w:vAlign w:val="center"/>
                <w:hideMark/>
              </w:tcPr>
            </w:tcPrChange>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517" w:author="Brian Bohman" w:date="2021-10-27T05:58:00Z">
              <w:tcPr>
                <w:tcW w:w="1008" w:type="dxa"/>
                <w:vAlign w:val="center"/>
                <w:hideMark/>
              </w:tcPr>
            </w:tcPrChange>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18" w:author="Brian Bohman" w:date="2021-10-27T05:58:00Z">
              <w:tcPr>
                <w:tcW w:w="720" w:type="dxa"/>
                <w:vAlign w:val="center"/>
                <w:hideMark/>
              </w:tcPr>
            </w:tcPrChange>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19" w:author="Brian Bohman" w:date="2021-10-27T05:58:00Z">
              <w:tcPr>
                <w:tcW w:w="1008" w:type="dxa"/>
                <w:vAlign w:val="center"/>
                <w:hideMark/>
              </w:tcPr>
            </w:tcPrChange>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20" w:author="Brian Bohman" w:date="2021-10-27T05:58:00Z">
              <w:tcPr>
                <w:tcW w:w="1152" w:type="dxa"/>
                <w:vAlign w:val="center"/>
                <w:hideMark/>
              </w:tcPr>
            </w:tcPrChange>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440" w:type="dxa"/>
            <w:vAlign w:val="center"/>
            <w:hideMark/>
            <w:tcPrChange w:id="11521" w:author="Brian Bohman" w:date="2021-10-27T05:58:00Z">
              <w:tcPr>
                <w:tcW w:w="1008" w:type="dxa"/>
                <w:vAlign w:val="center"/>
                <w:hideMark/>
              </w:tcPr>
            </w:tcPrChange>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63F200C9" w14:textId="77777777" w:rsidTr="00E419CD">
        <w:trPr>
          <w:trHeight w:val="165"/>
          <w:trPrChange w:id="11522" w:author="Brian Bohman" w:date="2021-10-27T05:58:00Z">
            <w:trPr>
              <w:trHeight w:val="165"/>
            </w:trPr>
          </w:trPrChange>
        </w:trPr>
        <w:tc>
          <w:tcPr>
            <w:tcW w:w="360" w:type="dxa"/>
            <w:vAlign w:val="center"/>
            <w:hideMark/>
            <w:tcPrChange w:id="11523" w:author="Brian Bohman" w:date="2021-10-27T05:58:00Z">
              <w:tcPr>
                <w:tcW w:w="360" w:type="dxa"/>
                <w:vAlign w:val="center"/>
                <w:hideMark/>
              </w:tcPr>
            </w:tcPrChange>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Change w:id="11524" w:author="Brian Bohman" w:date="2021-10-27T05:58:00Z">
              <w:tcPr>
                <w:tcW w:w="864" w:type="dxa"/>
                <w:vAlign w:val="center"/>
                <w:hideMark/>
              </w:tcPr>
            </w:tcPrChange>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25" w:author="Brian Bohman" w:date="2021-10-27T05:58:00Z">
              <w:tcPr>
                <w:tcW w:w="1152" w:type="dxa"/>
                <w:vAlign w:val="center"/>
                <w:hideMark/>
              </w:tcPr>
            </w:tcPrChange>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26" w:author="Brian Bohman" w:date="2021-10-27T05:58:00Z">
              <w:tcPr>
                <w:tcW w:w="504" w:type="dxa"/>
                <w:vAlign w:val="center"/>
                <w:hideMark/>
              </w:tcPr>
            </w:tcPrChange>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527" w:author="Brian Bohman" w:date="2021-10-27T05:58:00Z">
              <w:tcPr>
                <w:tcW w:w="1008" w:type="dxa"/>
                <w:vAlign w:val="center"/>
                <w:hideMark/>
              </w:tcPr>
            </w:tcPrChange>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528" w:author="Brian Bohman" w:date="2021-10-27T05:58:00Z">
              <w:tcPr>
                <w:tcW w:w="1008" w:type="dxa"/>
                <w:vAlign w:val="center"/>
                <w:hideMark/>
              </w:tcPr>
            </w:tcPrChange>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29" w:author="Brian Bohman" w:date="2021-10-27T05:58:00Z">
              <w:tcPr>
                <w:tcW w:w="720" w:type="dxa"/>
                <w:vAlign w:val="center"/>
                <w:hideMark/>
              </w:tcPr>
            </w:tcPrChange>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30" w:author="Brian Bohman" w:date="2021-10-27T05:58:00Z">
              <w:tcPr>
                <w:tcW w:w="1008" w:type="dxa"/>
                <w:vAlign w:val="center"/>
                <w:hideMark/>
              </w:tcPr>
            </w:tcPrChange>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31" w:author="Brian Bohman" w:date="2021-10-27T05:58:00Z">
              <w:tcPr>
                <w:tcW w:w="1152" w:type="dxa"/>
                <w:vAlign w:val="center"/>
                <w:hideMark/>
              </w:tcPr>
            </w:tcPrChange>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440" w:type="dxa"/>
            <w:vAlign w:val="center"/>
            <w:hideMark/>
            <w:tcPrChange w:id="11532" w:author="Brian Bohman" w:date="2021-10-27T05:58:00Z">
              <w:tcPr>
                <w:tcW w:w="1008" w:type="dxa"/>
                <w:vAlign w:val="center"/>
                <w:hideMark/>
              </w:tcPr>
            </w:tcPrChange>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12858E36" w14:textId="77777777" w:rsidTr="00E419CD">
        <w:trPr>
          <w:trHeight w:val="165"/>
          <w:trPrChange w:id="11533" w:author="Brian Bohman" w:date="2021-10-27T05:58:00Z">
            <w:trPr>
              <w:trHeight w:val="165"/>
            </w:trPr>
          </w:trPrChange>
        </w:trPr>
        <w:tc>
          <w:tcPr>
            <w:tcW w:w="360" w:type="dxa"/>
            <w:vAlign w:val="center"/>
            <w:hideMark/>
            <w:tcPrChange w:id="11534" w:author="Brian Bohman" w:date="2021-10-27T05:58:00Z">
              <w:tcPr>
                <w:tcW w:w="360" w:type="dxa"/>
                <w:vAlign w:val="center"/>
                <w:hideMark/>
              </w:tcPr>
            </w:tcPrChange>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Change w:id="11535" w:author="Brian Bohman" w:date="2021-10-27T05:58:00Z">
              <w:tcPr>
                <w:tcW w:w="864" w:type="dxa"/>
                <w:vAlign w:val="center"/>
                <w:hideMark/>
              </w:tcPr>
            </w:tcPrChange>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36" w:author="Brian Bohman" w:date="2021-10-27T05:58:00Z">
              <w:tcPr>
                <w:tcW w:w="1152" w:type="dxa"/>
                <w:vAlign w:val="center"/>
                <w:hideMark/>
              </w:tcPr>
            </w:tcPrChange>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37" w:author="Brian Bohman" w:date="2021-10-27T05:58:00Z">
              <w:tcPr>
                <w:tcW w:w="504" w:type="dxa"/>
                <w:vAlign w:val="center"/>
                <w:hideMark/>
              </w:tcPr>
            </w:tcPrChange>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538" w:author="Brian Bohman" w:date="2021-10-27T05:58:00Z">
              <w:tcPr>
                <w:tcW w:w="1008" w:type="dxa"/>
                <w:vAlign w:val="center"/>
                <w:hideMark/>
              </w:tcPr>
            </w:tcPrChange>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539" w:author="Brian Bohman" w:date="2021-10-27T05:58:00Z">
              <w:tcPr>
                <w:tcW w:w="1008" w:type="dxa"/>
                <w:vAlign w:val="center"/>
                <w:hideMark/>
              </w:tcPr>
            </w:tcPrChange>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40" w:author="Brian Bohman" w:date="2021-10-27T05:58:00Z">
              <w:tcPr>
                <w:tcW w:w="720" w:type="dxa"/>
                <w:vAlign w:val="center"/>
                <w:hideMark/>
              </w:tcPr>
            </w:tcPrChange>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41" w:author="Brian Bohman" w:date="2021-10-27T05:58:00Z">
              <w:tcPr>
                <w:tcW w:w="1008" w:type="dxa"/>
                <w:vAlign w:val="center"/>
                <w:hideMark/>
              </w:tcPr>
            </w:tcPrChange>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42" w:author="Brian Bohman" w:date="2021-10-27T05:58:00Z">
              <w:tcPr>
                <w:tcW w:w="1152" w:type="dxa"/>
                <w:vAlign w:val="center"/>
                <w:hideMark/>
              </w:tcPr>
            </w:tcPrChange>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1543" w:author="Brian Bohman" w:date="2021-10-27T05:58:00Z">
              <w:tcPr>
                <w:tcW w:w="1008" w:type="dxa"/>
                <w:vAlign w:val="center"/>
                <w:hideMark/>
              </w:tcPr>
            </w:tcPrChange>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615B170B" w14:textId="77777777" w:rsidTr="00E419CD">
        <w:trPr>
          <w:trHeight w:val="165"/>
          <w:trPrChange w:id="11544" w:author="Brian Bohman" w:date="2021-10-27T05:58:00Z">
            <w:trPr>
              <w:trHeight w:val="165"/>
            </w:trPr>
          </w:trPrChange>
        </w:trPr>
        <w:tc>
          <w:tcPr>
            <w:tcW w:w="360" w:type="dxa"/>
            <w:vAlign w:val="center"/>
            <w:hideMark/>
            <w:tcPrChange w:id="11545" w:author="Brian Bohman" w:date="2021-10-27T05:58:00Z">
              <w:tcPr>
                <w:tcW w:w="360" w:type="dxa"/>
                <w:vAlign w:val="center"/>
                <w:hideMark/>
              </w:tcPr>
            </w:tcPrChange>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Change w:id="11546" w:author="Brian Bohman" w:date="2021-10-27T05:58:00Z">
              <w:tcPr>
                <w:tcW w:w="864" w:type="dxa"/>
                <w:vAlign w:val="center"/>
                <w:hideMark/>
              </w:tcPr>
            </w:tcPrChange>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47" w:author="Brian Bohman" w:date="2021-10-27T05:58:00Z">
              <w:tcPr>
                <w:tcW w:w="1152" w:type="dxa"/>
                <w:vAlign w:val="center"/>
                <w:hideMark/>
              </w:tcPr>
            </w:tcPrChange>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48" w:author="Brian Bohman" w:date="2021-10-27T05:58:00Z">
              <w:tcPr>
                <w:tcW w:w="504" w:type="dxa"/>
                <w:vAlign w:val="center"/>
                <w:hideMark/>
              </w:tcPr>
            </w:tcPrChange>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549" w:author="Brian Bohman" w:date="2021-10-27T05:58:00Z">
              <w:tcPr>
                <w:tcW w:w="1008" w:type="dxa"/>
                <w:vAlign w:val="center"/>
                <w:hideMark/>
              </w:tcPr>
            </w:tcPrChange>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550" w:author="Brian Bohman" w:date="2021-10-27T05:58:00Z">
              <w:tcPr>
                <w:tcW w:w="1008" w:type="dxa"/>
                <w:vAlign w:val="center"/>
                <w:hideMark/>
              </w:tcPr>
            </w:tcPrChange>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51" w:author="Brian Bohman" w:date="2021-10-27T05:58:00Z">
              <w:tcPr>
                <w:tcW w:w="720" w:type="dxa"/>
                <w:vAlign w:val="center"/>
                <w:hideMark/>
              </w:tcPr>
            </w:tcPrChange>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52" w:author="Brian Bohman" w:date="2021-10-27T05:58:00Z">
              <w:tcPr>
                <w:tcW w:w="1008" w:type="dxa"/>
                <w:vAlign w:val="center"/>
                <w:hideMark/>
              </w:tcPr>
            </w:tcPrChange>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553" w:author="Brian Bohman" w:date="2021-10-27T05:58:00Z">
              <w:tcPr>
                <w:tcW w:w="1152" w:type="dxa"/>
                <w:vAlign w:val="center"/>
                <w:hideMark/>
              </w:tcPr>
            </w:tcPrChange>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554" w:author="Brian Bohman" w:date="2021-10-27T05:58:00Z">
              <w:tcPr>
                <w:tcW w:w="1008" w:type="dxa"/>
                <w:vAlign w:val="center"/>
                <w:hideMark/>
              </w:tcPr>
            </w:tcPrChange>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19CD" w:rsidRPr="009B3DCC" w14:paraId="1BB7E142" w14:textId="77777777" w:rsidTr="00E419CD">
        <w:trPr>
          <w:trHeight w:val="165"/>
          <w:trPrChange w:id="11555" w:author="Brian Bohman" w:date="2021-10-27T05:58:00Z">
            <w:trPr>
              <w:trHeight w:val="165"/>
            </w:trPr>
          </w:trPrChange>
        </w:trPr>
        <w:tc>
          <w:tcPr>
            <w:tcW w:w="360" w:type="dxa"/>
            <w:vAlign w:val="center"/>
            <w:hideMark/>
            <w:tcPrChange w:id="11556" w:author="Brian Bohman" w:date="2021-10-27T05:58:00Z">
              <w:tcPr>
                <w:tcW w:w="360" w:type="dxa"/>
                <w:vAlign w:val="center"/>
                <w:hideMark/>
              </w:tcPr>
            </w:tcPrChange>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Change w:id="11557" w:author="Brian Bohman" w:date="2021-10-27T05:58:00Z">
              <w:tcPr>
                <w:tcW w:w="864" w:type="dxa"/>
                <w:vAlign w:val="center"/>
                <w:hideMark/>
              </w:tcPr>
            </w:tcPrChange>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58" w:author="Brian Bohman" w:date="2021-10-27T05:58:00Z">
              <w:tcPr>
                <w:tcW w:w="1152" w:type="dxa"/>
                <w:vAlign w:val="center"/>
                <w:hideMark/>
              </w:tcPr>
            </w:tcPrChange>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59" w:author="Brian Bohman" w:date="2021-10-27T05:58:00Z">
              <w:tcPr>
                <w:tcW w:w="504" w:type="dxa"/>
                <w:vAlign w:val="center"/>
                <w:hideMark/>
              </w:tcPr>
            </w:tcPrChange>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560" w:author="Brian Bohman" w:date="2021-10-27T05:58:00Z">
              <w:tcPr>
                <w:tcW w:w="1008" w:type="dxa"/>
                <w:vAlign w:val="center"/>
                <w:hideMark/>
              </w:tcPr>
            </w:tcPrChange>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561" w:author="Brian Bohman" w:date="2021-10-27T05:58:00Z">
              <w:tcPr>
                <w:tcW w:w="1008" w:type="dxa"/>
                <w:vAlign w:val="center"/>
                <w:hideMark/>
              </w:tcPr>
            </w:tcPrChange>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62" w:author="Brian Bohman" w:date="2021-10-27T05:58:00Z">
              <w:tcPr>
                <w:tcW w:w="720" w:type="dxa"/>
                <w:vAlign w:val="center"/>
                <w:hideMark/>
              </w:tcPr>
            </w:tcPrChange>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63" w:author="Brian Bohman" w:date="2021-10-27T05:58:00Z">
              <w:tcPr>
                <w:tcW w:w="1008" w:type="dxa"/>
                <w:vAlign w:val="center"/>
                <w:hideMark/>
              </w:tcPr>
            </w:tcPrChange>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64" w:author="Brian Bohman" w:date="2021-10-27T05:58:00Z">
              <w:tcPr>
                <w:tcW w:w="1152" w:type="dxa"/>
                <w:vAlign w:val="center"/>
                <w:hideMark/>
              </w:tcPr>
            </w:tcPrChange>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440" w:type="dxa"/>
            <w:vAlign w:val="center"/>
            <w:hideMark/>
            <w:tcPrChange w:id="11565" w:author="Brian Bohman" w:date="2021-10-27T05:58:00Z">
              <w:tcPr>
                <w:tcW w:w="1008" w:type="dxa"/>
                <w:vAlign w:val="center"/>
                <w:hideMark/>
              </w:tcPr>
            </w:tcPrChange>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099D003E" w14:textId="77777777" w:rsidTr="00E419CD">
        <w:trPr>
          <w:trHeight w:val="165"/>
          <w:trPrChange w:id="11566" w:author="Brian Bohman" w:date="2021-10-27T05:58:00Z">
            <w:trPr>
              <w:trHeight w:val="165"/>
            </w:trPr>
          </w:trPrChange>
        </w:trPr>
        <w:tc>
          <w:tcPr>
            <w:tcW w:w="360" w:type="dxa"/>
            <w:vAlign w:val="center"/>
            <w:hideMark/>
            <w:tcPrChange w:id="11567" w:author="Brian Bohman" w:date="2021-10-27T05:58:00Z">
              <w:tcPr>
                <w:tcW w:w="360" w:type="dxa"/>
                <w:vAlign w:val="center"/>
                <w:hideMark/>
              </w:tcPr>
            </w:tcPrChange>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Change w:id="11568" w:author="Brian Bohman" w:date="2021-10-27T05:58:00Z">
              <w:tcPr>
                <w:tcW w:w="864" w:type="dxa"/>
                <w:vAlign w:val="center"/>
                <w:hideMark/>
              </w:tcPr>
            </w:tcPrChange>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69" w:author="Brian Bohman" w:date="2021-10-27T05:58:00Z">
              <w:tcPr>
                <w:tcW w:w="1152" w:type="dxa"/>
                <w:vAlign w:val="center"/>
                <w:hideMark/>
              </w:tcPr>
            </w:tcPrChange>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70" w:author="Brian Bohman" w:date="2021-10-27T05:58:00Z">
              <w:tcPr>
                <w:tcW w:w="504" w:type="dxa"/>
                <w:vAlign w:val="center"/>
                <w:hideMark/>
              </w:tcPr>
            </w:tcPrChange>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571" w:author="Brian Bohman" w:date="2021-10-27T05:58:00Z">
              <w:tcPr>
                <w:tcW w:w="1008" w:type="dxa"/>
                <w:vAlign w:val="center"/>
                <w:hideMark/>
              </w:tcPr>
            </w:tcPrChange>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572" w:author="Brian Bohman" w:date="2021-10-27T05:58:00Z">
              <w:tcPr>
                <w:tcW w:w="1008" w:type="dxa"/>
                <w:vAlign w:val="center"/>
                <w:hideMark/>
              </w:tcPr>
            </w:tcPrChange>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73" w:author="Brian Bohman" w:date="2021-10-27T05:58:00Z">
              <w:tcPr>
                <w:tcW w:w="720" w:type="dxa"/>
                <w:vAlign w:val="center"/>
                <w:hideMark/>
              </w:tcPr>
            </w:tcPrChange>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74" w:author="Brian Bohman" w:date="2021-10-27T05:58:00Z">
              <w:tcPr>
                <w:tcW w:w="1008" w:type="dxa"/>
                <w:vAlign w:val="center"/>
                <w:hideMark/>
              </w:tcPr>
            </w:tcPrChange>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75" w:author="Brian Bohman" w:date="2021-10-27T05:58:00Z">
              <w:tcPr>
                <w:tcW w:w="1152" w:type="dxa"/>
                <w:vAlign w:val="center"/>
                <w:hideMark/>
              </w:tcPr>
            </w:tcPrChange>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440" w:type="dxa"/>
            <w:vAlign w:val="center"/>
            <w:hideMark/>
            <w:tcPrChange w:id="11576" w:author="Brian Bohman" w:date="2021-10-27T05:58:00Z">
              <w:tcPr>
                <w:tcW w:w="1008" w:type="dxa"/>
                <w:vAlign w:val="center"/>
                <w:hideMark/>
              </w:tcPr>
            </w:tcPrChange>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1800B70A" w14:textId="77777777" w:rsidTr="00E419CD">
        <w:trPr>
          <w:trHeight w:val="165"/>
          <w:trPrChange w:id="11577" w:author="Brian Bohman" w:date="2021-10-27T05:58:00Z">
            <w:trPr>
              <w:trHeight w:val="165"/>
            </w:trPr>
          </w:trPrChange>
        </w:trPr>
        <w:tc>
          <w:tcPr>
            <w:tcW w:w="360" w:type="dxa"/>
            <w:vAlign w:val="center"/>
            <w:hideMark/>
            <w:tcPrChange w:id="11578" w:author="Brian Bohman" w:date="2021-10-27T05:58:00Z">
              <w:tcPr>
                <w:tcW w:w="360" w:type="dxa"/>
                <w:vAlign w:val="center"/>
                <w:hideMark/>
              </w:tcPr>
            </w:tcPrChange>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Change w:id="11579" w:author="Brian Bohman" w:date="2021-10-27T05:58:00Z">
              <w:tcPr>
                <w:tcW w:w="864" w:type="dxa"/>
                <w:vAlign w:val="center"/>
                <w:hideMark/>
              </w:tcPr>
            </w:tcPrChange>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80" w:author="Brian Bohman" w:date="2021-10-27T05:58:00Z">
              <w:tcPr>
                <w:tcW w:w="1152" w:type="dxa"/>
                <w:vAlign w:val="center"/>
                <w:hideMark/>
              </w:tcPr>
            </w:tcPrChange>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81" w:author="Brian Bohman" w:date="2021-10-27T05:58:00Z">
              <w:tcPr>
                <w:tcW w:w="504" w:type="dxa"/>
                <w:vAlign w:val="center"/>
                <w:hideMark/>
              </w:tcPr>
            </w:tcPrChange>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582" w:author="Brian Bohman" w:date="2021-10-27T05:58:00Z">
              <w:tcPr>
                <w:tcW w:w="1008" w:type="dxa"/>
                <w:vAlign w:val="center"/>
                <w:hideMark/>
              </w:tcPr>
            </w:tcPrChange>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583" w:author="Brian Bohman" w:date="2021-10-27T05:58:00Z">
              <w:tcPr>
                <w:tcW w:w="1008" w:type="dxa"/>
                <w:vAlign w:val="center"/>
                <w:hideMark/>
              </w:tcPr>
            </w:tcPrChange>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84" w:author="Brian Bohman" w:date="2021-10-27T05:58:00Z">
              <w:tcPr>
                <w:tcW w:w="720" w:type="dxa"/>
                <w:vAlign w:val="center"/>
                <w:hideMark/>
              </w:tcPr>
            </w:tcPrChange>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85" w:author="Brian Bohman" w:date="2021-10-27T05:58:00Z">
              <w:tcPr>
                <w:tcW w:w="1008" w:type="dxa"/>
                <w:vAlign w:val="center"/>
                <w:hideMark/>
              </w:tcPr>
            </w:tcPrChange>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86" w:author="Brian Bohman" w:date="2021-10-27T05:58:00Z">
              <w:tcPr>
                <w:tcW w:w="1152" w:type="dxa"/>
                <w:vAlign w:val="center"/>
                <w:hideMark/>
              </w:tcPr>
            </w:tcPrChange>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440" w:type="dxa"/>
            <w:vAlign w:val="center"/>
            <w:hideMark/>
            <w:tcPrChange w:id="11587" w:author="Brian Bohman" w:date="2021-10-27T05:58:00Z">
              <w:tcPr>
                <w:tcW w:w="1008" w:type="dxa"/>
                <w:vAlign w:val="center"/>
                <w:hideMark/>
              </w:tcPr>
            </w:tcPrChange>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C40AFD5" w14:textId="77777777" w:rsidTr="00E419CD">
        <w:trPr>
          <w:trHeight w:val="165"/>
          <w:trPrChange w:id="11588" w:author="Brian Bohman" w:date="2021-10-27T05:58:00Z">
            <w:trPr>
              <w:trHeight w:val="165"/>
            </w:trPr>
          </w:trPrChange>
        </w:trPr>
        <w:tc>
          <w:tcPr>
            <w:tcW w:w="360" w:type="dxa"/>
            <w:vAlign w:val="center"/>
            <w:hideMark/>
            <w:tcPrChange w:id="11589" w:author="Brian Bohman" w:date="2021-10-27T05:58:00Z">
              <w:tcPr>
                <w:tcW w:w="360" w:type="dxa"/>
                <w:vAlign w:val="center"/>
                <w:hideMark/>
              </w:tcPr>
            </w:tcPrChange>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Change w:id="11590" w:author="Brian Bohman" w:date="2021-10-27T05:58:00Z">
              <w:tcPr>
                <w:tcW w:w="864" w:type="dxa"/>
                <w:vAlign w:val="center"/>
                <w:hideMark/>
              </w:tcPr>
            </w:tcPrChange>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91" w:author="Brian Bohman" w:date="2021-10-27T05:58:00Z">
              <w:tcPr>
                <w:tcW w:w="1152" w:type="dxa"/>
                <w:vAlign w:val="center"/>
                <w:hideMark/>
              </w:tcPr>
            </w:tcPrChange>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92" w:author="Brian Bohman" w:date="2021-10-27T05:58:00Z">
              <w:tcPr>
                <w:tcW w:w="504" w:type="dxa"/>
                <w:vAlign w:val="center"/>
                <w:hideMark/>
              </w:tcPr>
            </w:tcPrChange>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593" w:author="Brian Bohman" w:date="2021-10-27T05:58:00Z">
              <w:tcPr>
                <w:tcW w:w="1008" w:type="dxa"/>
                <w:vAlign w:val="center"/>
                <w:hideMark/>
              </w:tcPr>
            </w:tcPrChange>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594" w:author="Brian Bohman" w:date="2021-10-27T05:58:00Z">
              <w:tcPr>
                <w:tcW w:w="1008" w:type="dxa"/>
                <w:vAlign w:val="center"/>
                <w:hideMark/>
              </w:tcPr>
            </w:tcPrChange>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95" w:author="Brian Bohman" w:date="2021-10-27T05:58:00Z">
              <w:tcPr>
                <w:tcW w:w="720" w:type="dxa"/>
                <w:vAlign w:val="center"/>
                <w:hideMark/>
              </w:tcPr>
            </w:tcPrChange>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96" w:author="Brian Bohman" w:date="2021-10-27T05:58:00Z">
              <w:tcPr>
                <w:tcW w:w="1008" w:type="dxa"/>
                <w:vAlign w:val="center"/>
                <w:hideMark/>
              </w:tcPr>
            </w:tcPrChange>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97" w:author="Brian Bohman" w:date="2021-10-27T05:58:00Z">
              <w:tcPr>
                <w:tcW w:w="1152" w:type="dxa"/>
                <w:vAlign w:val="center"/>
                <w:hideMark/>
              </w:tcPr>
            </w:tcPrChange>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440" w:type="dxa"/>
            <w:vAlign w:val="center"/>
            <w:hideMark/>
            <w:tcPrChange w:id="11598" w:author="Brian Bohman" w:date="2021-10-27T05:58:00Z">
              <w:tcPr>
                <w:tcW w:w="1008" w:type="dxa"/>
                <w:vAlign w:val="center"/>
                <w:hideMark/>
              </w:tcPr>
            </w:tcPrChange>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544399CD" w14:textId="77777777" w:rsidTr="00E419CD">
        <w:trPr>
          <w:trHeight w:val="165"/>
          <w:trPrChange w:id="11599" w:author="Brian Bohman" w:date="2021-10-27T05:58:00Z">
            <w:trPr>
              <w:trHeight w:val="165"/>
            </w:trPr>
          </w:trPrChange>
        </w:trPr>
        <w:tc>
          <w:tcPr>
            <w:tcW w:w="360" w:type="dxa"/>
            <w:vAlign w:val="center"/>
            <w:hideMark/>
            <w:tcPrChange w:id="11600" w:author="Brian Bohman" w:date="2021-10-27T05:58:00Z">
              <w:tcPr>
                <w:tcW w:w="360" w:type="dxa"/>
                <w:vAlign w:val="center"/>
                <w:hideMark/>
              </w:tcPr>
            </w:tcPrChange>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Change w:id="11601" w:author="Brian Bohman" w:date="2021-10-27T05:58:00Z">
              <w:tcPr>
                <w:tcW w:w="864" w:type="dxa"/>
                <w:vAlign w:val="center"/>
                <w:hideMark/>
              </w:tcPr>
            </w:tcPrChange>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02" w:author="Brian Bohman" w:date="2021-10-27T05:58:00Z">
              <w:tcPr>
                <w:tcW w:w="1152" w:type="dxa"/>
                <w:vAlign w:val="center"/>
                <w:hideMark/>
              </w:tcPr>
            </w:tcPrChange>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03" w:author="Brian Bohman" w:date="2021-10-27T05:58:00Z">
              <w:tcPr>
                <w:tcW w:w="504" w:type="dxa"/>
                <w:vAlign w:val="center"/>
                <w:hideMark/>
              </w:tcPr>
            </w:tcPrChange>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604" w:author="Brian Bohman" w:date="2021-10-27T05:58:00Z">
              <w:tcPr>
                <w:tcW w:w="1008" w:type="dxa"/>
                <w:vAlign w:val="center"/>
                <w:hideMark/>
              </w:tcPr>
            </w:tcPrChange>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605" w:author="Brian Bohman" w:date="2021-10-27T05:58:00Z">
              <w:tcPr>
                <w:tcW w:w="1008" w:type="dxa"/>
                <w:vAlign w:val="center"/>
                <w:hideMark/>
              </w:tcPr>
            </w:tcPrChange>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06" w:author="Brian Bohman" w:date="2021-10-27T05:58:00Z">
              <w:tcPr>
                <w:tcW w:w="720" w:type="dxa"/>
                <w:vAlign w:val="center"/>
                <w:hideMark/>
              </w:tcPr>
            </w:tcPrChange>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07" w:author="Brian Bohman" w:date="2021-10-27T05:58:00Z">
              <w:tcPr>
                <w:tcW w:w="1008" w:type="dxa"/>
                <w:vAlign w:val="center"/>
                <w:hideMark/>
              </w:tcPr>
            </w:tcPrChange>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08" w:author="Brian Bohman" w:date="2021-10-27T05:58:00Z">
              <w:tcPr>
                <w:tcW w:w="1152" w:type="dxa"/>
                <w:vAlign w:val="center"/>
                <w:hideMark/>
              </w:tcPr>
            </w:tcPrChange>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11609" w:author="Brian Bohman" w:date="2021-10-27T05:58:00Z">
              <w:tcPr>
                <w:tcW w:w="1008" w:type="dxa"/>
                <w:vAlign w:val="center"/>
                <w:hideMark/>
              </w:tcPr>
            </w:tcPrChange>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307337BB" w14:textId="77777777" w:rsidTr="00E419CD">
        <w:trPr>
          <w:trHeight w:val="165"/>
          <w:trPrChange w:id="11610" w:author="Brian Bohman" w:date="2021-10-27T05:58:00Z">
            <w:trPr>
              <w:trHeight w:val="165"/>
            </w:trPr>
          </w:trPrChange>
        </w:trPr>
        <w:tc>
          <w:tcPr>
            <w:tcW w:w="360" w:type="dxa"/>
            <w:vAlign w:val="center"/>
            <w:hideMark/>
            <w:tcPrChange w:id="11611" w:author="Brian Bohman" w:date="2021-10-27T05:58:00Z">
              <w:tcPr>
                <w:tcW w:w="360" w:type="dxa"/>
                <w:vAlign w:val="center"/>
                <w:hideMark/>
              </w:tcPr>
            </w:tcPrChange>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Change w:id="11612" w:author="Brian Bohman" w:date="2021-10-27T05:58:00Z">
              <w:tcPr>
                <w:tcW w:w="864" w:type="dxa"/>
                <w:vAlign w:val="center"/>
                <w:hideMark/>
              </w:tcPr>
            </w:tcPrChange>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13" w:author="Brian Bohman" w:date="2021-10-27T05:58:00Z">
              <w:tcPr>
                <w:tcW w:w="1152" w:type="dxa"/>
                <w:vAlign w:val="center"/>
                <w:hideMark/>
              </w:tcPr>
            </w:tcPrChange>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14" w:author="Brian Bohman" w:date="2021-10-27T05:58:00Z">
              <w:tcPr>
                <w:tcW w:w="504" w:type="dxa"/>
                <w:vAlign w:val="center"/>
                <w:hideMark/>
              </w:tcPr>
            </w:tcPrChange>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615" w:author="Brian Bohman" w:date="2021-10-27T05:58:00Z">
              <w:tcPr>
                <w:tcW w:w="1008" w:type="dxa"/>
                <w:vAlign w:val="center"/>
                <w:hideMark/>
              </w:tcPr>
            </w:tcPrChange>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616" w:author="Brian Bohman" w:date="2021-10-27T05:58:00Z">
              <w:tcPr>
                <w:tcW w:w="1008" w:type="dxa"/>
                <w:vAlign w:val="center"/>
                <w:hideMark/>
              </w:tcPr>
            </w:tcPrChange>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17" w:author="Brian Bohman" w:date="2021-10-27T05:58:00Z">
              <w:tcPr>
                <w:tcW w:w="720" w:type="dxa"/>
                <w:vAlign w:val="center"/>
                <w:hideMark/>
              </w:tcPr>
            </w:tcPrChange>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18" w:author="Brian Bohman" w:date="2021-10-27T05:58:00Z">
              <w:tcPr>
                <w:tcW w:w="1008" w:type="dxa"/>
                <w:vAlign w:val="center"/>
                <w:hideMark/>
              </w:tcPr>
            </w:tcPrChange>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619" w:author="Brian Bohman" w:date="2021-10-27T05:58:00Z">
              <w:tcPr>
                <w:tcW w:w="1152" w:type="dxa"/>
                <w:vAlign w:val="center"/>
                <w:hideMark/>
              </w:tcPr>
            </w:tcPrChange>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440" w:type="dxa"/>
            <w:vAlign w:val="center"/>
            <w:hideMark/>
            <w:tcPrChange w:id="11620" w:author="Brian Bohman" w:date="2021-10-27T05:58:00Z">
              <w:tcPr>
                <w:tcW w:w="1008" w:type="dxa"/>
                <w:vAlign w:val="center"/>
                <w:hideMark/>
              </w:tcPr>
            </w:tcPrChange>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19CD" w:rsidRPr="009B3DCC" w14:paraId="7D2C1340" w14:textId="77777777" w:rsidTr="00E419CD">
        <w:trPr>
          <w:trHeight w:val="165"/>
          <w:trPrChange w:id="11621" w:author="Brian Bohman" w:date="2021-10-27T05:58:00Z">
            <w:trPr>
              <w:trHeight w:val="165"/>
            </w:trPr>
          </w:trPrChange>
        </w:trPr>
        <w:tc>
          <w:tcPr>
            <w:tcW w:w="360" w:type="dxa"/>
            <w:vAlign w:val="center"/>
            <w:hideMark/>
            <w:tcPrChange w:id="11622" w:author="Brian Bohman" w:date="2021-10-27T05:58:00Z">
              <w:tcPr>
                <w:tcW w:w="360" w:type="dxa"/>
                <w:vAlign w:val="center"/>
                <w:hideMark/>
              </w:tcPr>
            </w:tcPrChange>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Change w:id="11623" w:author="Brian Bohman" w:date="2021-10-27T05:58:00Z">
              <w:tcPr>
                <w:tcW w:w="864" w:type="dxa"/>
                <w:vAlign w:val="center"/>
                <w:hideMark/>
              </w:tcPr>
            </w:tcPrChange>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24" w:author="Brian Bohman" w:date="2021-10-27T05:58:00Z">
              <w:tcPr>
                <w:tcW w:w="1152" w:type="dxa"/>
                <w:vAlign w:val="center"/>
                <w:hideMark/>
              </w:tcPr>
            </w:tcPrChange>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25" w:author="Brian Bohman" w:date="2021-10-27T05:58:00Z">
              <w:tcPr>
                <w:tcW w:w="504" w:type="dxa"/>
                <w:vAlign w:val="center"/>
                <w:hideMark/>
              </w:tcPr>
            </w:tcPrChange>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626" w:author="Brian Bohman" w:date="2021-10-27T05:58:00Z">
              <w:tcPr>
                <w:tcW w:w="1008" w:type="dxa"/>
                <w:vAlign w:val="center"/>
                <w:hideMark/>
              </w:tcPr>
            </w:tcPrChange>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627" w:author="Brian Bohman" w:date="2021-10-27T05:58:00Z">
              <w:tcPr>
                <w:tcW w:w="1008" w:type="dxa"/>
                <w:vAlign w:val="center"/>
                <w:hideMark/>
              </w:tcPr>
            </w:tcPrChange>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28" w:author="Brian Bohman" w:date="2021-10-27T05:58:00Z">
              <w:tcPr>
                <w:tcW w:w="720" w:type="dxa"/>
                <w:vAlign w:val="center"/>
                <w:hideMark/>
              </w:tcPr>
            </w:tcPrChange>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29" w:author="Brian Bohman" w:date="2021-10-27T05:58:00Z">
              <w:tcPr>
                <w:tcW w:w="1008" w:type="dxa"/>
                <w:vAlign w:val="center"/>
                <w:hideMark/>
              </w:tcPr>
            </w:tcPrChange>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630" w:author="Brian Bohman" w:date="2021-10-27T05:58:00Z">
              <w:tcPr>
                <w:tcW w:w="1152" w:type="dxa"/>
                <w:vAlign w:val="center"/>
                <w:hideMark/>
              </w:tcPr>
            </w:tcPrChange>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440" w:type="dxa"/>
            <w:vAlign w:val="center"/>
            <w:hideMark/>
            <w:tcPrChange w:id="11631" w:author="Brian Bohman" w:date="2021-10-27T05:58:00Z">
              <w:tcPr>
                <w:tcW w:w="1008" w:type="dxa"/>
                <w:vAlign w:val="center"/>
                <w:hideMark/>
              </w:tcPr>
            </w:tcPrChange>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3CC70E5" w14:textId="77777777" w:rsidTr="00E419CD">
        <w:trPr>
          <w:trHeight w:val="165"/>
          <w:trPrChange w:id="11632" w:author="Brian Bohman" w:date="2021-10-27T05:58:00Z">
            <w:trPr>
              <w:trHeight w:val="165"/>
            </w:trPr>
          </w:trPrChange>
        </w:trPr>
        <w:tc>
          <w:tcPr>
            <w:tcW w:w="360" w:type="dxa"/>
            <w:vAlign w:val="center"/>
            <w:hideMark/>
            <w:tcPrChange w:id="11633" w:author="Brian Bohman" w:date="2021-10-27T05:58:00Z">
              <w:tcPr>
                <w:tcW w:w="360" w:type="dxa"/>
                <w:vAlign w:val="center"/>
                <w:hideMark/>
              </w:tcPr>
            </w:tcPrChange>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Change w:id="11634" w:author="Brian Bohman" w:date="2021-10-27T05:58:00Z">
              <w:tcPr>
                <w:tcW w:w="864" w:type="dxa"/>
                <w:vAlign w:val="center"/>
                <w:hideMark/>
              </w:tcPr>
            </w:tcPrChange>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35" w:author="Brian Bohman" w:date="2021-10-27T05:58:00Z">
              <w:tcPr>
                <w:tcW w:w="1152" w:type="dxa"/>
                <w:vAlign w:val="center"/>
                <w:hideMark/>
              </w:tcPr>
            </w:tcPrChange>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36" w:author="Brian Bohman" w:date="2021-10-27T05:58:00Z">
              <w:tcPr>
                <w:tcW w:w="504" w:type="dxa"/>
                <w:vAlign w:val="center"/>
                <w:hideMark/>
              </w:tcPr>
            </w:tcPrChange>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637" w:author="Brian Bohman" w:date="2021-10-27T05:58:00Z">
              <w:tcPr>
                <w:tcW w:w="1008" w:type="dxa"/>
                <w:vAlign w:val="center"/>
                <w:hideMark/>
              </w:tcPr>
            </w:tcPrChange>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638" w:author="Brian Bohman" w:date="2021-10-27T05:58:00Z">
              <w:tcPr>
                <w:tcW w:w="1008" w:type="dxa"/>
                <w:vAlign w:val="center"/>
                <w:hideMark/>
              </w:tcPr>
            </w:tcPrChange>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39" w:author="Brian Bohman" w:date="2021-10-27T05:58:00Z">
              <w:tcPr>
                <w:tcW w:w="720" w:type="dxa"/>
                <w:vAlign w:val="center"/>
                <w:hideMark/>
              </w:tcPr>
            </w:tcPrChange>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40" w:author="Brian Bohman" w:date="2021-10-27T05:58:00Z">
              <w:tcPr>
                <w:tcW w:w="1008" w:type="dxa"/>
                <w:vAlign w:val="center"/>
                <w:hideMark/>
              </w:tcPr>
            </w:tcPrChange>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641" w:author="Brian Bohman" w:date="2021-10-27T05:58:00Z">
              <w:tcPr>
                <w:tcW w:w="1152" w:type="dxa"/>
                <w:vAlign w:val="center"/>
                <w:hideMark/>
              </w:tcPr>
            </w:tcPrChange>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1642" w:author="Brian Bohman" w:date="2021-10-27T05:58:00Z">
              <w:tcPr>
                <w:tcW w:w="1008" w:type="dxa"/>
                <w:vAlign w:val="center"/>
                <w:hideMark/>
              </w:tcPr>
            </w:tcPrChange>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FC9A709" w14:textId="77777777" w:rsidTr="00E419CD">
        <w:trPr>
          <w:trHeight w:val="165"/>
          <w:trPrChange w:id="11643" w:author="Brian Bohman" w:date="2021-10-27T05:58:00Z">
            <w:trPr>
              <w:trHeight w:val="165"/>
            </w:trPr>
          </w:trPrChange>
        </w:trPr>
        <w:tc>
          <w:tcPr>
            <w:tcW w:w="360" w:type="dxa"/>
            <w:vAlign w:val="center"/>
            <w:hideMark/>
            <w:tcPrChange w:id="11644" w:author="Brian Bohman" w:date="2021-10-27T05:58:00Z">
              <w:tcPr>
                <w:tcW w:w="360" w:type="dxa"/>
                <w:vAlign w:val="center"/>
                <w:hideMark/>
              </w:tcPr>
            </w:tcPrChange>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Change w:id="11645" w:author="Brian Bohman" w:date="2021-10-27T05:58:00Z">
              <w:tcPr>
                <w:tcW w:w="864" w:type="dxa"/>
                <w:vAlign w:val="center"/>
                <w:hideMark/>
              </w:tcPr>
            </w:tcPrChange>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46" w:author="Brian Bohman" w:date="2021-10-27T05:58:00Z">
              <w:tcPr>
                <w:tcW w:w="1152" w:type="dxa"/>
                <w:vAlign w:val="center"/>
                <w:hideMark/>
              </w:tcPr>
            </w:tcPrChange>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47" w:author="Brian Bohman" w:date="2021-10-27T05:58:00Z">
              <w:tcPr>
                <w:tcW w:w="504" w:type="dxa"/>
                <w:vAlign w:val="center"/>
                <w:hideMark/>
              </w:tcPr>
            </w:tcPrChange>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648" w:author="Brian Bohman" w:date="2021-10-27T05:58:00Z">
              <w:tcPr>
                <w:tcW w:w="1008" w:type="dxa"/>
                <w:vAlign w:val="center"/>
                <w:hideMark/>
              </w:tcPr>
            </w:tcPrChange>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649" w:author="Brian Bohman" w:date="2021-10-27T05:58:00Z">
              <w:tcPr>
                <w:tcW w:w="1008" w:type="dxa"/>
                <w:vAlign w:val="center"/>
                <w:hideMark/>
              </w:tcPr>
            </w:tcPrChange>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50" w:author="Brian Bohman" w:date="2021-10-27T05:58:00Z">
              <w:tcPr>
                <w:tcW w:w="720" w:type="dxa"/>
                <w:vAlign w:val="center"/>
                <w:hideMark/>
              </w:tcPr>
            </w:tcPrChange>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51" w:author="Brian Bohman" w:date="2021-10-27T05:58:00Z">
              <w:tcPr>
                <w:tcW w:w="1008" w:type="dxa"/>
                <w:vAlign w:val="center"/>
                <w:hideMark/>
              </w:tcPr>
            </w:tcPrChange>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52" w:author="Brian Bohman" w:date="2021-10-27T05:58:00Z">
              <w:tcPr>
                <w:tcW w:w="1152" w:type="dxa"/>
                <w:vAlign w:val="center"/>
                <w:hideMark/>
              </w:tcPr>
            </w:tcPrChange>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440" w:type="dxa"/>
            <w:vAlign w:val="center"/>
            <w:hideMark/>
            <w:tcPrChange w:id="11653" w:author="Brian Bohman" w:date="2021-10-27T05:58:00Z">
              <w:tcPr>
                <w:tcW w:w="1008" w:type="dxa"/>
                <w:vAlign w:val="center"/>
                <w:hideMark/>
              </w:tcPr>
            </w:tcPrChange>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4E8EC8A" w14:textId="77777777" w:rsidTr="00E419CD">
        <w:trPr>
          <w:trHeight w:val="180"/>
          <w:trPrChange w:id="11654" w:author="Brian Bohman" w:date="2021-10-27T05:58:00Z">
            <w:trPr>
              <w:trHeight w:val="180"/>
            </w:trPr>
          </w:trPrChange>
        </w:trPr>
        <w:tc>
          <w:tcPr>
            <w:tcW w:w="360" w:type="dxa"/>
            <w:vAlign w:val="center"/>
            <w:hideMark/>
            <w:tcPrChange w:id="11655" w:author="Brian Bohman" w:date="2021-10-27T05:58:00Z">
              <w:tcPr>
                <w:tcW w:w="360" w:type="dxa"/>
                <w:vAlign w:val="center"/>
                <w:hideMark/>
              </w:tcPr>
            </w:tcPrChange>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Change w:id="11656" w:author="Brian Bohman" w:date="2021-10-27T05:58:00Z">
              <w:tcPr>
                <w:tcW w:w="864" w:type="dxa"/>
                <w:vAlign w:val="center"/>
                <w:hideMark/>
              </w:tcPr>
            </w:tcPrChange>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57" w:author="Brian Bohman" w:date="2021-10-27T05:58:00Z">
              <w:tcPr>
                <w:tcW w:w="1152" w:type="dxa"/>
                <w:vAlign w:val="center"/>
                <w:hideMark/>
              </w:tcPr>
            </w:tcPrChange>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58" w:author="Brian Bohman" w:date="2021-10-27T05:58:00Z">
              <w:tcPr>
                <w:tcW w:w="504" w:type="dxa"/>
                <w:vAlign w:val="center"/>
                <w:hideMark/>
              </w:tcPr>
            </w:tcPrChange>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659" w:author="Brian Bohman" w:date="2021-10-27T05:58:00Z">
              <w:tcPr>
                <w:tcW w:w="1008" w:type="dxa"/>
                <w:vAlign w:val="center"/>
                <w:hideMark/>
              </w:tcPr>
            </w:tcPrChange>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660" w:author="Brian Bohman" w:date="2021-10-27T05:58:00Z">
              <w:tcPr>
                <w:tcW w:w="1008" w:type="dxa"/>
                <w:vAlign w:val="center"/>
                <w:hideMark/>
              </w:tcPr>
            </w:tcPrChange>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61" w:author="Brian Bohman" w:date="2021-10-27T05:58:00Z">
              <w:tcPr>
                <w:tcW w:w="720" w:type="dxa"/>
                <w:vAlign w:val="center"/>
                <w:hideMark/>
              </w:tcPr>
            </w:tcPrChange>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62" w:author="Brian Bohman" w:date="2021-10-27T05:58:00Z">
              <w:tcPr>
                <w:tcW w:w="1008" w:type="dxa"/>
                <w:vAlign w:val="center"/>
                <w:hideMark/>
              </w:tcPr>
            </w:tcPrChange>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63" w:author="Brian Bohman" w:date="2021-10-27T05:58:00Z">
              <w:tcPr>
                <w:tcW w:w="1152" w:type="dxa"/>
                <w:vAlign w:val="center"/>
                <w:hideMark/>
              </w:tcPr>
            </w:tcPrChange>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440" w:type="dxa"/>
            <w:vAlign w:val="center"/>
            <w:hideMark/>
            <w:tcPrChange w:id="11664" w:author="Brian Bohman" w:date="2021-10-27T05:58:00Z">
              <w:tcPr>
                <w:tcW w:w="1008" w:type="dxa"/>
                <w:vAlign w:val="center"/>
                <w:hideMark/>
              </w:tcPr>
            </w:tcPrChange>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08574E6C" w14:textId="77777777" w:rsidTr="00E419CD">
        <w:trPr>
          <w:trHeight w:val="165"/>
          <w:trPrChange w:id="11665" w:author="Brian Bohman" w:date="2021-10-27T05:58:00Z">
            <w:trPr>
              <w:trHeight w:val="165"/>
            </w:trPr>
          </w:trPrChange>
        </w:trPr>
        <w:tc>
          <w:tcPr>
            <w:tcW w:w="360" w:type="dxa"/>
            <w:vAlign w:val="center"/>
            <w:hideMark/>
            <w:tcPrChange w:id="11666" w:author="Brian Bohman" w:date="2021-10-27T05:58:00Z">
              <w:tcPr>
                <w:tcW w:w="360" w:type="dxa"/>
                <w:vAlign w:val="center"/>
                <w:hideMark/>
              </w:tcPr>
            </w:tcPrChange>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Change w:id="11667" w:author="Brian Bohman" w:date="2021-10-27T05:58:00Z">
              <w:tcPr>
                <w:tcW w:w="864" w:type="dxa"/>
                <w:vAlign w:val="center"/>
                <w:hideMark/>
              </w:tcPr>
            </w:tcPrChange>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68" w:author="Brian Bohman" w:date="2021-10-27T05:58:00Z">
              <w:tcPr>
                <w:tcW w:w="1152" w:type="dxa"/>
                <w:vAlign w:val="center"/>
                <w:hideMark/>
              </w:tcPr>
            </w:tcPrChange>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69" w:author="Brian Bohman" w:date="2021-10-27T05:58:00Z">
              <w:tcPr>
                <w:tcW w:w="504" w:type="dxa"/>
                <w:vAlign w:val="center"/>
                <w:hideMark/>
              </w:tcPr>
            </w:tcPrChange>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670" w:author="Brian Bohman" w:date="2021-10-27T05:58:00Z">
              <w:tcPr>
                <w:tcW w:w="1008" w:type="dxa"/>
                <w:vAlign w:val="center"/>
                <w:hideMark/>
              </w:tcPr>
            </w:tcPrChange>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671" w:author="Brian Bohman" w:date="2021-10-27T05:58:00Z">
              <w:tcPr>
                <w:tcW w:w="1008" w:type="dxa"/>
                <w:vAlign w:val="center"/>
                <w:hideMark/>
              </w:tcPr>
            </w:tcPrChange>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72" w:author="Brian Bohman" w:date="2021-10-27T05:58:00Z">
              <w:tcPr>
                <w:tcW w:w="720" w:type="dxa"/>
                <w:vAlign w:val="center"/>
                <w:hideMark/>
              </w:tcPr>
            </w:tcPrChange>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73" w:author="Brian Bohman" w:date="2021-10-27T05:58:00Z">
              <w:tcPr>
                <w:tcW w:w="1008" w:type="dxa"/>
                <w:vAlign w:val="center"/>
                <w:hideMark/>
              </w:tcPr>
            </w:tcPrChange>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674" w:author="Brian Bohman" w:date="2021-10-27T05:58:00Z">
              <w:tcPr>
                <w:tcW w:w="1152" w:type="dxa"/>
                <w:vAlign w:val="center"/>
                <w:hideMark/>
              </w:tcPr>
            </w:tcPrChange>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440" w:type="dxa"/>
            <w:vAlign w:val="center"/>
            <w:hideMark/>
            <w:tcPrChange w:id="11675" w:author="Brian Bohman" w:date="2021-10-27T05:58:00Z">
              <w:tcPr>
                <w:tcW w:w="1008" w:type="dxa"/>
                <w:vAlign w:val="center"/>
                <w:hideMark/>
              </w:tcPr>
            </w:tcPrChange>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7ECBB8AC" w14:textId="77777777" w:rsidTr="00E419CD">
        <w:trPr>
          <w:trHeight w:val="165"/>
          <w:trPrChange w:id="11676" w:author="Brian Bohman" w:date="2021-10-27T05:58:00Z">
            <w:trPr>
              <w:trHeight w:val="165"/>
            </w:trPr>
          </w:trPrChange>
        </w:trPr>
        <w:tc>
          <w:tcPr>
            <w:tcW w:w="360" w:type="dxa"/>
            <w:vAlign w:val="center"/>
            <w:hideMark/>
            <w:tcPrChange w:id="11677" w:author="Brian Bohman" w:date="2021-10-27T05:58:00Z">
              <w:tcPr>
                <w:tcW w:w="360" w:type="dxa"/>
                <w:vAlign w:val="center"/>
                <w:hideMark/>
              </w:tcPr>
            </w:tcPrChange>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Change w:id="11678" w:author="Brian Bohman" w:date="2021-10-27T05:58:00Z">
              <w:tcPr>
                <w:tcW w:w="864" w:type="dxa"/>
                <w:vAlign w:val="center"/>
                <w:hideMark/>
              </w:tcPr>
            </w:tcPrChange>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79" w:author="Brian Bohman" w:date="2021-10-27T05:58:00Z">
              <w:tcPr>
                <w:tcW w:w="1152" w:type="dxa"/>
                <w:vAlign w:val="center"/>
                <w:hideMark/>
              </w:tcPr>
            </w:tcPrChange>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80" w:author="Brian Bohman" w:date="2021-10-27T05:58:00Z">
              <w:tcPr>
                <w:tcW w:w="504" w:type="dxa"/>
                <w:vAlign w:val="center"/>
                <w:hideMark/>
              </w:tcPr>
            </w:tcPrChange>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681" w:author="Brian Bohman" w:date="2021-10-27T05:58:00Z">
              <w:tcPr>
                <w:tcW w:w="1008" w:type="dxa"/>
                <w:vAlign w:val="center"/>
                <w:hideMark/>
              </w:tcPr>
            </w:tcPrChange>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682" w:author="Brian Bohman" w:date="2021-10-27T05:58:00Z">
              <w:tcPr>
                <w:tcW w:w="1008" w:type="dxa"/>
                <w:vAlign w:val="center"/>
                <w:hideMark/>
              </w:tcPr>
            </w:tcPrChange>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83" w:author="Brian Bohman" w:date="2021-10-27T05:58:00Z">
              <w:tcPr>
                <w:tcW w:w="720" w:type="dxa"/>
                <w:vAlign w:val="center"/>
                <w:hideMark/>
              </w:tcPr>
            </w:tcPrChange>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84" w:author="Brian Bohman" w:date="2021-10-27T05:58:00Z">
              <w:tcPr>
                <w:tcW w:w="1008" w:type="dxa"/>
                <w:vAlign w:val="center"/>
                <w:hideMark/>
              </w:tcPr>
            </w:tcPrChange>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685" w:author="Brian Bohman" w:date="2021-10-27T05:58:00Z">
              <w:tcPr>
                <w:tcW w:w="1152" w:type="dxa"/>
                <w:vAlign w:val="center"/>
                <w:hideMark/>
              </w:tcPr>
            </w:tcPrChange>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1686" w:author="Brian Bohman" w:date="2021-10-27T05:58:00Z">
              <w:tcPr>
                <w:tcW w:w="1008" w:type="dxa"/>
                <w:vAlign w:val="center"/>
                <w:hideMark/>
              </w:tcPr>
            </w:tcPrChange>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5B0BE6B4" w14:textId="77777777" w:rsidTr="00E419CD">
        <w:trPr>
          <w:trHeight w:val="165"/>
          <w:trPrChange w:id="11687" w:author="Brian Bohman" w:date="2021-10-27T05:58:00Z">
            <w:trPr>
              <w:trHeight w:val="165"/>
            </w:trPr>
          </w:trPrChange>
        </w:trPr>
        <w:tc>
          <w:tcPr>
            <w:tcW w:w="360" w:type="dxa"/>
            <w:vAlign w:val="center"/>
            <w:hideMark/>
            <w:tcPrChange w:id="11688" w:author="Brian Bohman" w:date="2021-10-27T05:58:00Z">
              <w:tcPr>
                <w:tcW w:w="360" w:type="dxa"/>
                <w:vAlign w:val="center"/>
                <w:hideMark/>
              </w:tcPr>
            </w:tcPrChange>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Change w:id="11689" w:author="Brian Bohman" w:date="2021-10-27T05:58:00Z">
              <w:tcPr>
                <w:tcW w:w="864" w:type="dxa"/>
                <w:vAlign w:val="center"/>
                <w:hideMark/>
              </w:tcPr>
            </w:tcPrChange>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90" w:author="Brian Bohman" w:date="2021-10-27T05:58:00Z">
              <w:tcPr>
                <w:tcW w:w="1152" w:type="dxa"/>
                <w:vAlign w:val="center"/>
                <w:hideMark/>
              </w:tcPr>
            </w:tcPrChange>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91" w:author="Brian Bohman" w:date="2021-10-27T05:58:00Z">
              <w:tcPr>
                <w:tcW w:w="504" w:type="dxa"/>
                <w:vAlign w:val="center"/>
                <w:hideMark/>
              </w:tcPr>
            </w:tcPrChange>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692" w:author="Brian Bohman" w:date="2021-10-27T05:58:00Z">
              <w:tcPr>
                <w:tcW w:w="1008" w:type="dxa"/>
                <w:vAlign w:val="center"/>
                <w:hideMark/>
              </w:tcPr>
            </w:tcPrChange>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693" w:author="Brian Bohman" w:date="2021-10-27T05:58:00Z">
              <w:tcPr>
                <w:tcW w:w="1008" w:type="dxa"/>
                <w:vAlign w:val="center"/>
                <w:hideMark/>
              </w:tcPr>
            </w:tcPrChange>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94" w:author="Brian Bohman" w:date="2021-10-27T05:58:00Z">
              <w:tcPr>
                <w:tcW w:w="720" w:type="dxa"/>
                <w:vAlign w:val="center"/>
                <w:hideMark/>
              </w:tcPr>
            </w:tcPrChange>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95" w:author="Brian Bohman" w:date="2021-10-27T05:58:00Z">
              <w:tcPr>
                <w:tcW w:w="1008" w:type="dxa"/>
                <w:vAlign w:val="center"/>
                <w:hideMark/>
              </w:tcPr>
            </w:tcPrChange>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696" w:author="Brian Bohman" w:date="2021-10-27T05:58:00Z">
              <w:tcPr>
                <w:tcW w:w="1152" w:type="dxa"/>
                <w:vAlign w:val="center"/>
                <w:hideMark/>
              </w:tcPr>
            </w:tcPrChange>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440" w:type="dxa"/>
            <w:vAlign w:val="center"/>
            <w:hideMark/>
            <w:tcPrChange w:id="11697" w:author="Brian Bohman" w:date="2021-10-27T05:58:00Z">
              <w:tcPr>
                <w:tcW w:w="1008" w:type="dxa"/>
                <w:vAlign w:val="center"/>
                <w:hideMark/>
              </w:tcPr>
            </w:tcPrChange>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6BD74D5C" w14:textId="77777777" w:rsidTr="00E419CD">
        <w:trPr>
          <w:trHeight w:val="165"/>
          <w:trPrChange w:id="11698" w:author="Brian Bohman" w:date="2021-10-27T05:58:00Z">
            <w:trPr>
              <w:trHeight w:val="165"/>
            </w:trPr>
          </w:trPrChange>
        </w:trPr>
        <w:tc>
          <w:tcPr>
            <w:tcW w:w="360" w:type="dxa"/>
            <w:vAlign w:val="center"/>
            <w:hideMark/>
            <w:tcPrChange w:id="11699" w:author="Brian Bohman" w:date="2021-10-27T05:58:00Z">
              <w:tcPr>
                <w:tcW w:w="360" w:type="dxa"/>
                <w:vAlign w:val="center"/>
                <w:hideMark/>
              </w:tcPr>
            </w:tcPrChange>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Change w:id="11700" w:author="Brian Bohman" w:date="2021-10-27T05:58:00Z">
              <w:tcPr>
                <w:tcW w:w="864" w:type="dxa"/>
                <w:vAlign w:val="center"/>
                <w:hideMark/>
              </w:tcPr>
            </w:tcPrChange>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01" w:author="Brian Bohman" w:date="2021-10-27T05:58:00Z">
              <w:tcPr>
                <w:tcW w:w="1152" w:type="dxa"/>
                <w:vAlign w:val="center"/>
                <w:hideMark/>
              </w:tcPr>
            </w:tcPrChange>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02" w:author="Brian Bohman" w:date="2021-10-27T05:58:00Z">
              <w:tcPr>
                <w:tcW w:w="504" w:type="dxa"/>
                <w:vAlign w:val="center"/>
                <w:hideMark/>
              </w:tcPr>
            </w:tcPrChange>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703" w:author="Brian Bohman" w:date="2021-10-27T05:58:00Z">
              <w:tcPr>
                <w:tcW w:w="1008" w:type="dxa"/>
                <w:vAlign w:val="center"/>
                <w:hideMark/>
              </w:tcPr>
            </w:tcPrChange>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704" w:author="Brian Bohman" w:date="2021-10-27T05:58:00Z">
              <w:tcPr>
                <w:tcW w:w="1008" w:type="dxa"/>
                <w:vAlign w:val="center"/>
                <w:hideMark/>
              </w:tcPr>
            </w:tcPrChange>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05" w:author="Brian Bohman" w:date="2021-10-27T05:58:00Z">
              <w:tcPr>
                <w:tcW w:w="720" w:type="dxa"/>
                <w:vAlign w:val="center"/>
                <w:hideMark/>
              </w:tcPr>
            </w:tcPrChange>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06" w:author="Brian Bohman" w:date="2021-10-27T05:58:00Z">
              <w:tcPr>
                <w:tcW w:w="1008" w:type="dxa"/>
                <w:vAlign w:val="center"/>
                <w:hideMark/>
              </w:tcPr>
            </w:tcPrChange>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707" w:author="Brian Bohman" w:date="2021-10-27T05:58:00Z">
              <w:tcPr>
                <w:tcW w:w="1152" w:type="dxa"/>
                <w:vAlign w:val="center"/>
                <w:hideMark/>
              </w:tcPr>
            </w:tcPrChange>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440" w:type="dxa"/>
            <w:vAlign w:val="center"/>
            <w:hideMark/>
            <w:tcPrChange w:id="11708" w:author="Brian Bohman" w:date="2021-10-27T05:58:00Z">
              <w:tcPr>
                <w:tcW w:w="1008" w:type="dxa"/>
                <w:vAlign w:val="center"/>
                <w:hideMark/>
              </w:tcPr>
            </w:tcPrChange>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70EBBA34" w14:textId="77777777" w:rsidTr="00E419CD">
        <w:trPr>
          <w:trHeight w:val="165"/>
          <w:trPrChange w:id="11709" w:author="Brian Bohman" w:date="2021-10-27T05:58:00Z">
            <w:trPr>
              <w:trHeight w:val="165"/>
            </w:trPr>
          </w:trPrChange>
        </w:trPr>
        <w:tc>
          <w:tcPr>
            <w:tcW w:w="360" w:type="dxa"/>
            <w:vAlign w:val="center"/>
            <w:hideMark/>
            <w:tcPrChange w:id="11710" w:author="Brian Bohman" w:date="2021-10-27T05:58:00Z">
              <w:tcPr>
                <w:tcW w:w="360" w:type="dxa"/>
                <w:vAlign w:val="center"/>
                <w:hideMark/>
              </w:tcPr>
            </w:tcPrChange>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Change w:id="11711" w:author="Brian Bohman" w:date="2021-10-27T05:58:00Z">
              <w:tcPr>
                <w:tcW w:w="864" w:type="dxa"/>
                <w:vAlign w:val="center"/>
                <w:hideMark/>
              </w:tcPr>
            </w:tcPrChange>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12" w:author="Brian Bohman" w:date="2021-10-27T05:58:00Z">
              <w:tcPr>
                <w:tcW w:w="1152" w:type="dxa"/>
                <w:vAlign w:val="center"/>
                <w:hideMark/>
              </w:tcPr>
            </w:tcPrChange>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13" w:author="Brian Bohman" w:date="2021-10-27T05:58:00Z">
              <w:tcPr>
                <w:tcW w:w="504" w:type="dxa"/>
                <w:vAlign w:val="center"/>
                <w:hideMark/>
              </w:tcPr>
            </w:tcPrChange>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714" w:author="Brian Bohman" w:date="2021-10-27T05:58:00Z">
              <w:tcPr>
                <w:tcW w:w="1008" w:type="dxa"/>
                <w:vAlign w:val="center"/>
                <w:hideMark/>
              </w:tcPr>
            </w:tcPrChange>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715" w:author="Brian Bohman" w:date="2021-10-27T05:58:00Z">
              <w:tcPr>
                <w:tcW w:w="1008" w:type="dxa"/>
                <w:vAlign w:val="center"/>
                <w:hideMark/>
              </w:tcPr>
            </w:tcPrChange>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16" w:author="Brian Bohman" w:date="2021-10-27T05:58:00Z">
              <w:tcPr>
                <w:tcW w:w="720" w:type="dxa"/>
                <w:vAlign w:val="center"/>
                <w:hideMark/>
              </w:tcPr>
            </w:tcPrChange>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17" w:author="Brian Bohman" w:date="2021-10-27T05:58:00Z">
              <w:tcPr>
                <w:tcW w:w="1008" w:type="dxa"/>
                <w:vAlign w:val="center"/>
                <w:hideMark/>
              </w:tcPr>
            </w:tcPrChange>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718" w:author="Brian Bohman" w:date="2021-10-27T05:58:00Z">
              <w:tcPr>
                <w:tcW w:w="1152" w:type="dxa"/>
                <w:vAlign w:val="center"/>
                <w:hideMark/>
              </w:tcPr>
            </w:tcPrChange>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440" w:type="dxa"/>
            <w:vAlign w:val="center"/>
            <w:hideMark/>
            <w:tcPrChange w:id="11719" w:author="Brian Bohman" w:date="2021-10-27T05:58:00Z">
              <w:tcPr>
                <w:tcW w:w="1008" w:type="dxa"/>
                <w:vAlign w:val="center"/>
                <w:hideMark/>
              </w:tcPr>
            </w:tcPrChange>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CDFC705" w14:textId="77777777" w:rsidTr="00E419CD">
        <w:trPr>
          <w:trHeight w:val="165"/>
          <w:trPrChange w:id="11720" w:author="Brian Bohman" w:date="2021-10-27T05:58:00Z">
            <w:trPr>
              <w:trHeight w:val="165"/>
            </w:trPr>
          </w:trPrChange>
        </w:trPr>
        <w:tc>
          <w:tcPr>
            <w:tcW w:w="360" w:type="dxa"/>
            <w:vAlign w:val="center"/>
            <w:hideMark/>
            <w:tcPrChange w:id="11721" w:author="Brian Bohman" w:date="2021-10-27T05:58:00Z">
              <w:tcPr>
                <w:tcW w:w="360" w:type="dxa"/>
                <w:vAlign w:val="center"/>
                <w:hideMark/>
              </w:tcPr>
            </w:tcPrChange>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Change w:id="11722" w:author="Brian Bohman" w:date="2021-10-27T05:58:00Z">
              <w:tcPr>
                <w:tcW w:w="864" w:type="dxa"/>
                <w:vAlign w:val="center"/>
                <w:hideMark/>
              </w:tcPr>
            </w:tcPrChange>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23" w:author="Brian Bohman" w:date="2021-10-27T05:58:00Z">
              <w:tcPr>
                <w:tcW w:w="1152" w:type="dxa"/>
                <w:vAlign w:val="center"/>
                <w:hideMark/>
              </w:tcPr>
            </w:tcPrChange>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24" w:author="Brian Bohman" w:date="2021-10-27T05:58:00Z">
              <w:tcPr>
                <w:tcW w:w="504" w:type="dxa"/>
                <w:vAlign w:val="center"/>
                <w:hideMark/>
              </w:tcPr>
            </w:tcPrChange>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725" w:author="Brian Bohman" w:date="2021-10-27T05:58:00Z">
              <w:tcPr>
                <w:tcW w:w="1008" w:type="dxa"/>
                <w:vAlign w:val="center"/>
                <w:hideMark/>
              </w:tcPr>
            </w:tcPrChange>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726" w:author="Brian Bohman" w:date="2021-10-27T05:58:00Z">
              <w:tcPr>
                <w:tcW w:w="1008" w:type="dxa"/>
                <w:vAlign w:val="center"/>
                <w:hideMark/>
              </w:tcPr>
            </w:tcPrChange>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27" w:author="Brian Bohman" w:date="2021-10-27T05:58:00Z">
              <w:tcPr>
                <w:tcW w:w="720" w:type="dxa"/>
                <w:vAlign w:val="center"/>
                <w:hideMark/>
              </w:tcPr>
            </w:tcPrChange>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28" w:author="Brian Bohman" w:date="2021-10-27T05:58:00Z">
              <w:tcPr>
                <w:tcW w:w="1008" w:type="dxa"/>
                <w:vAlign w:val="center"/>
                <w:hideMark/>
              </w:tcPr>
            </w:tcPrChange>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729" w:author="Brian Bohman" w:date="2021-10-27T05:58:00Z">
              <w:tcPr>
                <w:tcW w:w="1152" w:type="dxa"/>
                <w:vAlign w:val="center"/>
                <w:hideMark/>
              </w:tcPr>
            </w:tcPrChange>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440" w:type="dxa"/>
            <w:vAlign w:val="center"/>
            <w:hideMark/>
            <w:tcPrChange w:id="11730" w:author="Brian Bohman" w:date="2021-10-27T05:58:00Z">
              <w:tcPr>
                <w:tcW w:w="1008" w:type="dxa"/>
                <w:vAlign w:val="center"/>
                <w:hideMark/>
              </w:tcPr>
            </w:tcPrChange>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0A02C6FD" w14:textId="77777777" w:rsidTr="00E419CD">
        <w:trPr>
          <w:trHeight w:val="165"/>
          <w:trPrChange w:id="11731" w:author="Brian Bohman" w:date="2021-10-27T05:58:00Z">
            <w:trPr>
              <w:trHeight w:val="165"/>
            </w:trPr>
          </w:trPrChange>
        </w:trPr>
        <w:tc>
          <w:tcPr>
            <w:tcW w:w="360" w:type="dxa"/>
            <w:vAlign w:val="center"/>
            <w:hideMark/>
            <w:tcPrChange w:id="11732" w:author="Brian Bohman" w:date="2021-10-27T05:58:00Z">
              <w:tcPr>
                <w:tcW w:w="360" w:type="dxa"/>
                <w:vAlign w:val="center"/>
                <w:hideMark/>
              </w:tcPr>
            </w:tcPrChange>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Change w:id="11733" w:author="Brian Bohman" w:date="2021-10-27T05:58:00Z">
              <w:tcPr>
                <w:tcW w:w="864" w:type="dxa"/>
                <w:vAlign w:val="center"/>
                <w:hideMark/>
              </w:tcPr>
            </w:tcPrChange>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34" w:author="Brian Bohman" w:date="2021-10-27T05:58:00Z">
              <w:tcPr>
                <w:tcW w:w="1152" w:type="dxa"/>
                <w:vAlign w:val="center"/>
                <w:hideMark/>
              </w:tcPr>
            </w:tcPrChange>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35" w:author="Brian Bohman" w:date="2021-10-27T05:58:00Z">
              <w:tcPr>
                <w:tcW w:w="504" w:type="dxa"/>
                <w:vAlign w:val="center"/>
                <w:hideMark/>
              </w:tcPr>
            </w:tcPrChange>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736" w:author="Brian Bohman" w:date="2021-10-27T05:58:00Z">
              <w:tcPr>
                <w:tcW w:w="1008" w:type="dxa"/>
                <w:vAlign w:val="center"/>
                <w:hideMark/>
              </w:tcPr>
            </w:tcPrChange>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737" w:author="Brian Bohman" w:date="2021-10-27T05:58:00Z">
              <w:tcPr>
                <w:tcW w:w="1008" w:type="dxa"/>
                <w:vAlign w:val="center"/>
                <w:hideMark/>
              </w:tcPr>
            </w:tcPrChange>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38" w:author="Brian Bohman" w:date="2021-10-27T05:58:00Z">
              <w:tcPr>
                <w:tcW w:w="720" w:type="dxa"/>
                <w:vAlign w:val="center"/>
                <w:hideMark/>
              </w:tcPr>
            </w:tcPrChange>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39" w:author="Brian Bohman" w:date="2021-10-27T05:58:00Z">
              <w:tcPr>
                <w:tcW w:w="1008" w:type="dxa"/>
                <w:vAlign w:val="center"/>
                <w:hideMark/>
              </w:tcPr>
            </w:tcPrChange>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740" w:author="Brian Bohman" w:date="2021-10-27T05:58:00Z">
              <w:tcPr>
                <w:tcW w:w="1152" w:type="dxa"/>
                <w:vAlign w:val="center"/>
                <w:hideMark/>
              </w:tcPr>
            </w:tcPrChange>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440" w:type="dxa"/>
            <w:vAlign w:val="center"/>
            <w:hideMark/>
            <w:tcPrChange w:id="11741" w:author="Brian Bohman" w:date="2021-10-27T05:58:00Z">
              <w:tcPr>
                <w:tcW w:w="1008" w:type="dxa"/>
                <w:vAlign w:val="center"/>
                <w:hideMark/>
              </w:tcPr>
            </w:tcPrChange>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2D6B95A7" w14:textId="77777777" w:rsidTr="00E419CD">
        <w:trPr>
          <w:trHeight w:val="165"/>
          <w:trPrChange w:id="11742" w:author="Brian Bohman" w:date="2021-10-27T05:58:00Z">
            <w:trPr>
              <w:trHeight w:val="165"/>
            </w:trPr>
          </w:trPrChange>
        </w:trPr>
        <w:tc>
          <w:tcPr>
            <w:tcW w:w="360" w:type="dxa"/>
            <w:vAlign w:val="center"/>
            <w:hideMark/>
            <w:tcPrChange w:id="11743" w:author="Brian Bohman" w:date="2021-10-27T05:58:00Z">
              <w:tcPr>
                <w:tcW w:w="360" w:type="dxa"/>
                <w:vAlign w:val="center"/>
                <w:hideMark/>
              </w:tcPr>
            </w:tcPrChange>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Change w:id="11744" w:author="Brian Bohman" w:date="2021-10-27T05:58:00Z">
              <w:tcPr>
                <w:tcW w:w="864" w:type="dxa"/>
                <w:vAlign w:val="center"/>
                <w:hideMark/>
              </w:tcPr>
            </w:tcPrChange>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45" w:author="Brian Bohman" w:date="2021-10-27T05:58:00Z">
              <w:tcPr>
                <w:tcW w:w="1152" w:type="dxa"/>
                <w:vAlign w:val="center"/>
                <w:hideMark/>
              </w:tcPr>
            </w:tcPrChange>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46" w:author="Brian Bohman" w:date="2021-10-27T05:58:00Z">
              <w:tcPr>
                <w:tcW w:w="504" w:type="dxa"/>
                <w:vAlign w:val="center"/>
                <w:hideMark/>
              </w:tcPr>
            </w:tcPrChange>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747" w:author="Brian Bohman" w:date="2021-10-27T05:58:00Z">
              <w:tcPr>
                <w:tcW w:w="1008" w:type="dxa"/>
                <w:vAlign w:val="center"/>
                <w:hideMark/>
              </w:tcPr>
            </w:tcPrChange>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748" w:author="Brian Bohman" w:date="2021-10-27T05:58:00Z">
              <w:tcPr>
                <w:tcW w:w="1008" w:type="dxa"/>
                <w:vAlign w:val="center"/>
                <w:hideMark/>
              </w:tcPr>
            </w:tcPrChange>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49" w:author="Brian Bohman" w:date="2021-10-27T05:58:00Z">
              <w:tcPr>
                <w:tcW w:w="720" w:type="dxa"/>
                <w:vAlign w:val="center"/>
                <w:hideMark/>
              </w:tcPr>
            </w:tcPrChange>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50" w:author="Brian Bohman" w:date="2021-10-27T05:58:00Z">
              <w:tcPr>
                <w:tcW w:w="1008" w:type="dxa"/>
                <w:vAlign w:val="center"/>
                <w:hideMark/>
              </w:tcPr>
            </w:tcPrChange>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751" w:author="Brian Bohman" w:date="2021-10-27T05:58:00Z">
              <w:tcPr>
                <w:tcW w:w="1152" w:type="dxa"/>
                <w:vAlign w:val="center"/>
                <w:hideMark/>
              </w:tcPr>
            </w:tcPrChange>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1752" w:author="Brian Bohman" w:date="2021-10-27T05:58:00Z">
              <w:tcPr>
                <w:tcW w:w="1008" w:type="dxa"/>
                <w:vAlign w:val="center"/>
                <w:hideMark/>
              </w:tcPr>
            </w:tcPrChange>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C0563C7" w14:textId="77777777" w:rsidTr="00E419CD">
        <w:trPr>
          <w:trHeight w:val="165"/>
          <w:trPrChange w:id="11753" w:author="Brian Bohman" w:date="2021-10-27T05:58:00Z">
            <w:trPr>
              <w:trHeight w:val="165"/>
            </w:trPr>
          </w:trPrChange>
        </w:trPr>
        <w:tc>
          <w:tcPr>
            <w:tcW w:w="360" w:type="dxa"/>
            <w:vAlign w:val="center"/>
            <w:hideMark/>
            <w:tcPrChange w:id="11754" w:author="Brian Bohman" w:date="2021-10-27T05:58:00Z">
              <w:tcPr>
                <w:tcW w:w="360" w:type="dxa"/>
                <w:vAlign w:val="center"/>
                <w:hideMark/>
              </w:tcPr>
            </w:tcPrChange>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Change w:id="11755" w:author="Brian Bohman" w:date="2021-10-27T05:58:00Z">
              <w:tcPr>
                <w:tcW w:w="864" w:type="dxa"/>
                <w:vAlign w:val="center"/>
                <w:hideMark/>
              </w:tcPr>
            </w:tcPrChange>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56" w:author="Brian Bohman" w:date="2021-10-27T05:58:00Z">
              <w:tcPr>
                <w:tcW w:w="1152" w:type="dxa"/>
                <w:vAlign w:val="center"/>
                <w:hideMark/>
              </w:tcPr>
            </w:tcPrChange>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57" w:author="Brian Bohman" w:date="2021-10-27T05:58:00Z">
              <w:tcPr>
                <w:tcW w:w="504" w:type="dxa"/>
                <w:vAlign w:val="center"/>
                <w:hideMark/>
              </w:tcPr>
            </w:tcPrChange>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758" w:author="Brian Bohman" w:date="2021-10-27T05:58:00Z">
              <w:tcPr>
                <w:tcW w:w="1008" w:type="dxa"/>
                <w:vAlign w:val="center"/>
                <w:hideMark/>
              </w:tcPr>
            </w:tcPrChange>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759" w:author="Brian Bohman" w:date="2021-10-27T05:58:00Z">
              <w:tcPr>
                <w:tcW w:w="1008" w:type="dxa"/>
                <w:vAlign w:val="center"/>
                <w:hideMark/>
              </w:tcPr>
            </w:tcPrChange>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60" w:author="Brian Bohman" w:date="2021-10-27T05:58:00Z">
              <w:tcPr>
                <w:tcW w:w="720" w:type="dxa"/>
                <w:vAlign w:val="center"/>
                <w:hideMark/>
              </w:tcPr>
            </w:tcPrChange>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61" w:author="Brian Bohman" w:date="2021-10-27T05:58:00Z">
              <w:tcPr>
                <w:tcW w:w="1008" w:type="dxa"/>
                <w:vAlign w:val="center"/>
                <w:hideMark/>
              </w:tcPr>
            </w:tcPrChange>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762" w:author="Brian Bohman" w:date="2021-10-27T05:58:00Z">
              <w:tcPr>
                <w:tcW w:w="1152" w:type="dxa"/>
                <w:vAlign w:val="center"/>
                <w:hideMark/>
              </w:tcPr>
            </w:tcPrChange>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1763" w:author="Brian Bohman" w:date="2021-10-27T05:58:00Z">
              <w:tcPr>
                <w:tcW w:w="1008" w:type="dxa"/>
                <w:vAlign w:val="center"/>
                <w:hideMark/>
              </w:tcPr>
            </w:tcPrChange>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697062CB" w14:textId="77777777" w:rsidTr="00E419CD">
        <w:trPr>
          <w:trHeight w:val="165"/>
          <w:trPrChange w:id="11764" w:author="Brian Bohman" w:date="2021-10-27T05:58:00Z">
            <w:trPr>
              <w:trHeight w:val="165"/>
            </w:trPr>
          </w:trPrChange>
        </w:trPr>
        <w:tc>
          <w:tcPr>
            <w:tcW w:w="360" w:type="dxa"/>
            <w:vAlign w:val="center"/>
            <w:hideMark/>
            <w:tcPrChange w:id="11765" w:author="Brian Bohman" w:date="2021-10-27T05:58:00Z">
              <w:tcPr>
                <w:tcW w:w="360" w:type="dxa"/>
                <w:vAlign w:val="center"/>
                <w:hideMark/>
              </w:tcPr>
            </w:tcPrChange>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Change w:id="11766" w:author="Brian Bohman" w:date="2021-10-27T05:58:00Z">
              <w:tcPr>
                <w:tcW w:w="864" w:type="dxa"/>
                <w:vAlign w:val="center"/>
                <w:hideMark/>
              </w:tcPr>
            </w:tcPrChange>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67" w:author="Brian Bohman" w:date="2021-10-27T05:58:00Z">
              <w:tcPr>
                <w:tcW w:w="1152" w:type="dxa"/>
                <w:vAlign w:val="center"/>
                <w:hideMark/>
              </w:tcPr>
            </w:tcPrChange>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68" w:author="Brian Bohman" w:date="2021-10-27T05:58:00Z">
              <w:tcPr>
                <w:tcW w:w="504" w:type="dxa"/>
                <w:vAlign w:val="center"/>
                <w:hideMark/>
              </w:tcPr>
            </w:tcPrChange>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769" w:author="Brian Bohman" w:date="2021-10-27T05:58:00Z">
              <w:tcPr>
                <w:tcW w:w="1008" w:type="dxa"/>
                <w:vAlign w:val="center"/>
                <w:hideMark/>
              </w:tcPr>
            </w:tcPrChange>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770" w:author="Brian Bohman" w:date="2021-10-27T05:58:00Z">
              <w:tcPr>
                <w:tcW w:w="1008" w:type="dxa"/>
                <w:vAlign w:val="center"/>
                <w:hideMark/>
              </w:tcPr>
            </w:tcPrChange>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71" w:author="Brian Bohman" w:date="2021-10-27T05:58:00Z">
              <w:tcPr>
                <w:tcW w:w="720" w:type="dxa"/>
                <w:vAlign w:val="center"/>
                <w:hideMark/>
              </w:tcPr>
            </w:tcPrChange>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72" w:author="Brian Bohman" w:date="2021-10-27T05:58:00Z">
              <w:tcPr>
                <w:tcW w:w="1008" w:type="dxa"/>
                <w:vAlign w:val="center"/>
                <w:hideMark/>
              </w:tcPr>
            </w:tcPrChange>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773" w:author="Brian Bohman" w:date="2021-10-27T05:58:00Z">
              <w:tcPr>
                <w:tcW w:w="1152" w:type="dxa"/>
                <w:vAlign w:val="center"/>
                <w:hideMark/>
              </w:tcPr>
            </w:tcPrChange>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1774" w:author="Brian Bohman" w:date="2021-10-27T05:58:00Z">
              <w:tcPr>
                <w:tcW w:w="1008" w:type="dxa"/>
                <w:vAlign w:val="center"/>
                <w:hideMark/>
              </w:tcPr>
            </w:tcPrChange>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165BA67" w14:textId="77777777" w:rsidTr="00E419CD">
        <w:trPr>
          <w:trHeight w:val="165"/>
          <w:trPrChange w:id="11775" w:author="Brian Bohman" w:date="2021-10-27T05:58:00Z">
            <w:trPr>
              <w:trHeight w:val="165"/>
            </w:trPr>
          </w:trPrChange>
        </w:trPr>
        <w:tc>
          <w:tcPr>
            <w:tcW w:w="360" w:type="dxa"/>
            <w:vAlign w:val="center"/>
            <w:hideMark/>
            <w:tcPrChange w:id="11776" w:author="Brian Bohman" w:date="2021-10-27T05:58:00Z">
              <w:tcPr>
                <w:tcW w:w="360" w:type="dxa"/>
                <w:vAlign w:val="center"/>
                <w:hideMark/>
              </w:tcPr>
            </w:tcPrChange>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Change w:id="11777" w:author="Brian Bohman" w:date="2021-10-27T05:58:00Z">
              <w:tcPr>
                <w:tcW w:w="864" w:type="dxa"/>
                <w:vAlign w:val="center"/>
                <w:hideMark/>
              </w:tcPr>
            </w:tcPrChange>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78" w:author="Brian Bohman" w:date="2021-10-27T05:58:00Z">
              <w:tcPr>
                <w:tcW w:w="1152" w:type="dxa"/>
                <w:vAlign w:val="center"/>
                <w:hideMark/>
              </w:tcPr>
            </w:tcPrChange>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79" w:author="Brian Bohman" w:date="2021-10-27T05:58:00Z">
              <w:tcPr>
                <w:tcW w:w="504" w:type="dxa"/>
                <w:vAlign w:val="center"/>
                <w:hideMark/>
              </w:tcPr>
            </w:tcPrChange>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780" w:author="Brian Bohman" w:date="2021-10-27T05:58:00Z">
              <w:tcPr>
                <w:tcW w:w="1008" w:type="dxa"/>
                <w:vAlign w:val="center"/>
                <w:hideMark/>
              </w:tcPr>
            </w:tcPrChange>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781" w:author="Brian Bohman" w:date="2021-10-27T05:58:00Z">
              <w:tcPr>
                <w:tcW w:w="1008" w:type="dxa"/>
                <w:vAlign w:val="center"/>
                <w:hideMark/>
              </w:tcPr>
            </w:tcPrChange>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82" w:author="Brian Bohman" w:date="2021-10-27T05:58:00Z">
              <w:tcPr>
                <w:tcW w:w="720" w:type="dxa"/>
                <w:vAlign w:val="center"/>
                <w:hideMark/>
              </w:tcPr>
            </w:tcPrChange>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83" w:author="Brian Bohman" w:date="2021-10-27T05:58:00Z">
              <w:tcPr>
                <w:tcW w:w="1008" w:type="dxa"/>
                <w:vAlign w:val="center"/>
                <w:hideMark/>
              </w:tcPr>
            </w:tcPrChange>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784" w:author="Brian Bohman" w:date="2021-10-27T05:58:00Z">
              <w:tcPr>
                <w:tcW w:w="1152" w:type="dxa"/>
                <w:vAlign w:val="center"/>
                <w:hideMark/>
              </w:tcPr>
            </w:tcPrChange>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440" w:type="dxa"/>
            <w:vAlign w:val="center"/>
            <w:hideMark/>
            <w:tcPrChange w:id="11785" w:author="Brian Bohman" w:date="2021-10-27T05:58:00Z">
              <w:tcPr>
                <w:tcW w:w="1008" w:type="dxa"/>
                <w:vAlign w:val="center"/>
                <w:hideMark/>
              </w:tcPr>
            </w:tcPrChange>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19CD" w:rsidRPr="009B3DCC" w14:paraId="21419CE2" w14:textId="77777777" w:rsidTr="00E419CD">
        <w:trPr>
          <w:trHeight w:val="165"/>
          <w:trPrChange w:id="11786" w:author="Brian Bohman" w:date="2021-10-27T05:58:00Z">
            <w:trPr>
              <w:trHeight w:val="165"/>
            </w:trPr>
          </w:trPrChange>
        </w:trPr>
        <w:tc>
          <w:tcPr>
            <w:tcW w:w="360" w:type="dxa"/>
            <w:vAlign w:val="center"/>
            <w:hideMark/>
            <w:tcPrChange w:id="11787" w:author="Brian Bohman" w:date="2021-10-27T05:58:00Z">
              <w:tcPr>
                <w:tcW w:w="360" w:type="dxa"/>
                <w:vAlign w:val="center"/>
                <w:hideMark/>
              </w:tcPr>
            </w:tcPrChange>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Change w:id="11788" w:author="Brian Bohman" w:date="2021-10-27T05:58:00Z">
              <w:tcPr>
                <w:tcW w:w="864" w:type="dxa"/>
                <w:vAlign w:val="center"/>
                <w:hideMark/>
              </w:tcPr>
            </w:tcPrChange>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89" w:author="Brian Bohman" w:date="2021-10-27T05:58:00Z">
              <w:tcPr>
                <w:tcW w:w="1152" w:type="dxa"/>
                <w:vAlign w:val="center"/>
                <w:hideMark/>
              </w:tcPr>
            </w:tcPrChange>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90" w:author="Brian Bohman" w:date="2021-10-27T05:58:00Z">
              <w:tcPr>
                <w:tcW w:w="504" w:type="dxa"/>
                <w:vAlign w:val="center"/>
                <w:hideMark/>
              </w:tcPr>
            </w:tcPrChange>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791" w:author="Brian Bohman" w:date="2021-10-27T05:58:00Z">
              <w:tcPr>
                <w:tcW w:w="1008" w:type="dxa"/>
                <w:vAlign w:val="center"/>
                <w:hideMark/>
              </w:tcPr>
            </w:tcPrChange>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792" w:author="Brian Bohman" w:date="2021-10-27T05:58:00Z">
              <w:tcPr>
                <w:tcW w:w="1008" w:type="dxa"/>
                <w:vAlign w:val="center"/>
                <w:hideMark/>
              </w:tcPr>
            </w:tcPrChange>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93" w:author="Brian Bohman" w:date="2021-10-27T05:58:00Z">
              <w:tcPr>
                <w:tcW w:w="720" w:type="dxa"/>
                <w:vAlign w:val="center"/>
                <w:hideMark/>
              </w:tcPr>
            </w:tcPrChange>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94" w:author="Brian Bohman" w:date="2021-10-27T05:58:00Z">
              <w:tcPr>
                <w:tcW w:w="1008" w:type="dxa"/>
                <w:vAlign w:val="center"/>
                <w:hideMark/>
              </w:tcPr>
            </w:tcPrChange>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795" w:author="Brian Bohman" w:date="2021-10-27T05:58:00Z">
              <w:tcPr>
                <w:tcW w:w="1152" w:type="dxa"/>
                <w:vAlign w:val="center"/>
                <w:hideMark/>
              </w:tcPr>
            </w:tcPrChange>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11796" w:author="Brian Bohman" w:date="2021-10-27T05:58:00Z">
              <w:tcPr>
                <w:tcW w:w="1008" w:type="dxa"/>
                <w:vAlign w:val="center"/>
                <w:hideMark/>
              </w:tcPr>
            </w:tcPrChange>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7230BCB0" w14:textId="77777777" w:rsidTr="00E419CD">
        <w:trPr>
          <w:trHeight w:val="165"/>
          <w:trPrChange w:id="11797" w:author="Brian Bohman" w:date="2021-10-27T05:58:00Z">
            <w:trPr>
              <w:trHeight w:val="165"/>
            </w:trPr>
          </w:trPrChange>
        </w:trPr>
        <w:tc>
          <w:tcPr>
            <w:tcW w:w="360" w:type="dxa"/>
            <w:vAlign w:val="center"/>
            <w:hideMark/>
            <w:tcPrChange w:id="11798" w:author="Brian Bohman" w:date="2021-10-27T05:58:00Z">
              <w:tcPr>
                <w:tcW w:w="360" w:type="dxa"/>
                <w:vAlign w:val="center"/>
                <w:hideMark/>
              </w:tcPr>
            </w:tcPrChange>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Change w:id="11799" w:author="Brian Bohman" w:date="2021-10-27T05:58:00Z">
              <w:tcPr>
                <w:tcW w:w="864" w:type="dxa"/>
                <w:vAlign w:val="center"/>
                <w:hideMark/>
              </w:tcPr>
            </w:tcPrChange>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00" w:author="Brian Bohman" w:date="2021-10-27T05:58:00Z">
              <w:tcPr>
                <w:tcW w:w="1152" w:type="dxa"/>
                <w:vAlign w:val="center"/>
                <w:hideMark/>
              </w:tcPr>
            </w:tcPrChange>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01" w:author="Brian Bohman" w:date="2021-10-27T05:58:00Z">
              <w:tcPr>
                <w:tcW w:w="504" w:type="dxa"/>
                <w:vAlign w:val="center"/>
                <w:hideMark/>
              </w:tcPr>
            </w:tcPrChange>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802" w:author="Brian Bohman" w:date="2021-10-27T05:58:00Z">
              <w:tcPr>
                <w:tcW w:w="1008" w:type="dxa"/>
                <w:vAlign w:val="center"/>
                <w:hideMark/>
              </w:tcPr>
            </w:tcPrChange>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803" w:author="Brian Bohman" w:date="2021-10-27T05:58:00Z">
              <w:tcPr>
                <w:tcW w:w="1008" w:type="dxa"/>
                <w:vAlign w:val="center"/>
                <w:hideMark/>
              </w:tcPr>
            </w:tcPrChange>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804" w:author="Brian Bohman" w:date="2021-10-27T05:58:00Z">
              <w:tcPr>
                <w:tcW w:w="720" w:type="dxa"/>
                <w:vAlign w:val="center"/>
                <w:hideMark/>
              </w:tcPr>
            </w:tcPrChange>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805" w:author="Brian Bohman" w:date="2021-10-27T05:58:00Z">
              <w:tcPr>
                <w:tcW w:w="1008" w:type="dxa"/>
                <w:vAlign w:val="center"/>
                <w:hideMark/>
              </w:tcPr>
            </w:tcPrChange>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806" w:author="Brian Bohman" w:date="2021-10-27T05:58:00Z">
              <w:tcPr>
                <w:tcW w:w="1152" w:type="dxa"/>
                <w:vAlign w:val="center"/>
                <w:hideMark/>
              </w:tcPr>
            </w:tcPrChange>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440" w:type="dxa"/>
            <w:vAlign w:val="center"/>
            <w:hideMark/>
            <w:tcPrChange w:id="11807" w:author="Brian Bohman" w:date="2021-10-27T05:58:00Z">
              <w:tcPr>
                <w:tcW w:w="1008" w:type="dxa"/>
                <w:vAlign w:val="center"/>
                <w:hideMark/>
              </w:tcPr>
            </w:tcPrChange>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19CD" w:rsidRPr="009B3DCC" w14:paraId="13DB7B8B" w14:textId="77777777" w:rsidTr="00E419CD">
        <w:trPr>
          <w:trHeight w:val="180"/>
          <w:trPrChange w:id="11808" w:author="Brian Bohman" w:date="2021-10-27T05:58:00Z">
            <w:trPr>
              <w:trHeight w:val="180"/>
            </w:trPr>
          </w:trPrChange>
        </w:trPr>
        <w:tc>
          <w:tcPr>
            <w:tcW w:w="360" w:type="dxa"/>
            <w:vAlign w:val="center"/>
            <w:hideMark/>
            <w:tcPrChange w:id="11809" w:author="Brian Bohman" w:date="2021-10-27T05:58:00Z">
              <w:tcPr>
                <w:tcW w:w="360" w:type="dxa"/>
                <w:vAlign w:val="center"/>
                <w:hideMark/>
              </w:tcPr>
            </w:tcPrChange>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Change w:id="11810" w:author="Brian Bohman" w:date="2021-10-27T05:58:00Z">
              <w:tcPr>
                <w:tcW w:w="864" w:type="dxa"/>
                <w:vAlign w:val="center"/>
                <w:hideMark/>
              </w:tcPr>
            </w:tcPrChange>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11" w:author="Brian Bohman" w:date="2021-10-27T05:58:00Z">
              <w:tcPr>
                <w:tcW w:w="1152" w:type="dxa"/>
                <w:vAlign w:val="center"/>
                <w:hideMark/>
              </w:tcPr>
            </w:tcPrChange>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12" w:author="Brian Bohman" w:date="2021-10-27T05:58:00Z">
              <w:tcPr>
                <w:tcW w:w="504" w:type="dxa"/>
                <w:vAlign w:val="center"/>
                <w:hideMark/>
              </w:tcPr>
            </w:tcPrChange>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813" w:author="Brian Bohman" w:date="2021-10-27T05:58:00Z">
              <w:tcPr>
                <w:tcW w:w="1008" w:type="dxa"/>
                <w:vAlign w:val="center"/>
                <w:hideMark/>
              </w:tcPr>
            </w:tcPrChange>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814" w:author="Brian Bohman" w:date="2021-10-27T05:58:00Z">
              <w:tcPr>
                <w:tcW w:w="1008" w:type="dxa"/>
                <w:vAlign w:val="center"/>
                <w:hideMark/>
              </w:tcPr>
            </w:tcPrChange>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815" w:author="Brian Bohman" w:date="2021-10-27T05:58:00Z">
              <w:tcPr>
                <w:tcW w:w="720" w:type="dxa"/>
                <w:vAlign w:val="center"/>
                <w:hideMark/>
              </w:tcPr>
            </w:tcPrChange>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816" w:author="Brian Bohman" w:date="2021-10-27T05:58:00Z">
              <w:tcPr>
                <w:tcW w:w="1008" w:type="dxa"/>
                <w:vAlign w:val="center"/>
                <w:hideMark/>
              </w:tcPr>
            </w:tcPrChange>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817" w:author="Brian Bohman" w:date="2021-10-27T05:58:00Z">
              <w:tcPr>
                <w:tcW w:w="1152" w:type="dxa"/>
                <w:vAlign w:val="center"/>
                <w:hideMark/>
              </w:tcPr>
            </w:tcPrChange>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1818" w:author="Brian Bohman" w:date="2021-10-27T05:58:00Z">
              <w:tcPr>
                <w:tcW w:w="1008" w:type="dxa"/>
                <w:vAlign w:val="center"/>
                <w:hideMark/>
              </w:tcPr>
            </w:tcPrChange>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6A02F9" w14:textId="77777777" w:rsidTr="00E419CD">
        <w:trPr>
          <w:trHeight w:val="165"/>
          <w:trPrChange w:id="11819" w:author="Brian Bohman" w:date="2021-10-27T05:58:00Z">
            <w:trPr>
              <w:trHeight w:val="165"/>
            </w:trPr>
          </w:trPrChange>
        </w:trPr>
        <w:tc>
          <w:tcPr>
            <w:tcW w:w="360" w:type="dxa"/>
            <w:vAlign w:val="center"/>
            <w:hideMark/>
            <w:tcPrChange w:id="11820" w:author="Brian Bohman" w:date="2021-10-27T05:58:00Z">
              <w:tcPr>
                <w:tcW w:w="360" w:type="dxa"/>
                <w:vAlign w:val="center"/>
                <w:hideMark/>
              </w:tcPr>
            </w:tcPrChange>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Change w:id="11821" w:author="Brian Bohman" w:date="2021-10-27T05:58:00Z">
              <w:tcPr>
                <w:tcW w:w="864" w:type="dxa"/>
                <w:vAlign w:val="center"/>
                <w:hideMark/>
              </w:tcPr>
            </w:tcPrChange>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22" w:author="Brian Bohman" w:date="2021-10-27T05:58:00Z">
              <w:tcPr>
                <w:tcW w:w="1152" w:type="dxa"/>
                <w:vAlign w:val="center"/>
                <w:hideMark/>
              </w:tcPr>
            </w:tcPrChange>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23" w:author="Brian Bohman" w:date="2021-10-27T05:58:00Z">
              <w:tcPr>
                <w:tcW w:w="504" w:type="dxa"/>
                <w:vAlign w:val="center"/>
                <w:hideMark/>
              </w:tcPr>
            </w:tcPrChange>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824" w:author="Brian Bohman" w:date="2021-10-27T05:58:00Z">
              <w:tcPr>
                <w:tcW w:w="1008" w:type="dxa"/>
                <w:vAlign w:val="center"/>
                <w:hideMark/>
              </w:tcPr>
            </w:tcPrChange>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825" w:author="Brian Bohman" w:date="2021-10-27T05:58:00Z">
              <w:tcPr>
                <w:tcW w:w="1008" w:type="dxa"/>
                <w:vAlign w:val="center"/>
                <w:hideMark/>
              </w:tcPr>
            </w:tcPrChange>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826" w:author="Brian Bohman" w:date="2021-10-27T05:58:00Z">
              <w:tcPr>
                <w:tcW w:w="720" w:type="dxa"/>
                <w:vAlign w:val="center"/>
                <w:hideMark/>
              </w:tcPr>
            </w:tcPrChange>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827" w:author="Brian Bohman" w:date="2021-10-27T05:58:00Z">
              <w:tcPr>
                <w:tcW w:w="1008" w:type="dxa"/>
                <w:vAlign w:val="center"/>
                <w:hideMark/>
              </w:tcPr>
            </w:tcPrChange>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828" w:author="Brian Bohman" w:date="2021-10-27T05:58:00Z">
              <w:tcPr>
                <w:tcW w:w="1152" w:type="dxa"/>
                <w:vAlign w:val="center"/>
                <w:hideMark/>
              </w:tcPr>
            </w:tcPrChange>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11829" w:author="Brian Bohman" w:date="2021-10-27T05:58:00Z">
              <w:tcPr>
                <w:tcW w:w="1008" w:type="dxa"/>
                <w:vAlign w:val="center"/>
                <w:hideMark/>
              </w:tcPr>
            </w:tcPrChange>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7102CD8" w14:textId="77777777" w:rsidTr="00E419CD">
        <w:trPr>
          <w:trHeight w:val="165"/>
          <w:trPrChange w:id="11830" w:author="Brian Bohman" w:date="2021-10-27T05:58:00Z">
            <w:trPr>
              <w:trHeight w:val="165"/>
            </w:trPr>
          </w:trPrChange>
        </w:trPr>
        <w:tc>
          <w:tcPr>
            <w:tcW w:w="360" w:type="dxa"/>
            <w:vAlign w:val="center"/>
            <w:hideMark/>
            <w:tcPrChange w:id="11831" w:author="Brian Bohman" w:date="2021-10-27T05:58:00Z">
              <w:tcPr>
                <w:tcW w:w="360" w:type="dxa"/>
                <w:vAlign w:val="center"/>
                <w:hideMark/>
              </w:tcPr>
            </w:tcPrChange>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Change w:id="11832" w:author="Brian Bohman" w:date="2021-10-27T05:58:00Z">
              <w:tcPr>
                <w:tcW w:w="864" w:type="dxa"/>
                <w:vAlign w:val="center"/>
                <w:hideMark/>
              </w:tcPr>
            </w:tcPrChange>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33" w:author="Brian Bohman" w:date="2021-10-27T05:58:00Z">
              <w:tcPr>
                <w:tcW w:w="1152" w:type="dxa"/>
                <w:vAlign w:val="center"/>
                <w:hideMark/>
              </w:tcPr>
            </w:tcPrChange>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34" w:author="Brian Bohman" w:date="2021-10-27T05:58:00Z">
              <w:tcPr>
                <w:tcW w:w="504" w:type="dxa"/>
                <w:vAlign w:val="center"/>
                <w:hideMark/>
              </w:tcPr>
            </w:tcPrChange>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835" w:author="Brian Bohman" w:date="2021-10-27T05:58:00Z">
              <w:tcPr>
                <w:tcW w:w="1008" w:type="dxa"/>
                <w:vAlign w:val="center"/>
                <w:hideMark/>
              </w:tcPr>
            </w:tcPrChange>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836" w:author="Brian Bohman" w:date="2021-10-27T05:58:00Z">
              <w:tcPr>
                <w:tcW w:w="1008" w:type="dxa"/>
                <w:vAlign w:val="center"/>
                <w:hideMark/>
              </w:tcPr>
            </w:tcPrChange>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837" w:author="Brian Bohman" w:date="2021-10-27T05:58:00Z">
              <w:tcPr>
                <w:tcW w:w="720" w:type="dxa"/>
                <w:vAlign w:val="center"/>
                <w:hideMark/>
              </w:tcPr>
            </w:tcPrChange>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838" w:author="Brian Bohman" w:date="2021-10-27T05:58:00Z">
              <w:tcPr>
                <w:tcW w:w="1008" w:type="dxa"/>
                <w:vAlign w:val="center"/>
                <w:hideMark/>
              </w:tcPr>
            </w:tcPrChange>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839" w:author="Brian Bohman" w:date="2021-10-27T05:58:00Z">
              <w:tcPr>
                <w:tcW w:w="1152" w:type="dxa"/>
                <w:vAlign w:val="center"/>
                <w:hideMark/>
              </w:tcPr>
            </w:tcPrChange>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11840" w:author="Brian Bohman" w:date="2021-10-27T05:58:00Z">
              <w:tcPr>
                <w:tcW w:w="1008" w:type="dxa"/>
                <w:vAlign w:val="center"/>
                <w:hideMark/>
              </w:tcPr>
            </w:tcPrChange>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4A5EA821" w14:textId="77777777" w:rsidTr="00E419CD">
        <w:trPr>
          <w:trHeight w:val="165"/>
          <w:trPrChange w:id="11841" w:author="Brian Bohman" w:date="2021-10-27T05:58:00Z">
            <w:trPr>
              <w:trHeight w:val="165"/>
            </w:trPr>
          </w:trPrChange>
        </w:trPr>
        <w:tc>
          <w:tcPr>
            <w:tcW w:w="360" w:type="dxa"/>
            <w:vAlign w:val="center"/>
            <w:hideMark/>
            <w:tcPrChange w:id="11842" w:author="Brian Bohman" w:date="2021-10-27T05:58:00Z">
              <w:tcPr>
                <w:tcW w:w="360" w:type="dxa"/>
                <w:vAlign w:val="center"/>
                <w:hideMark/>
              </w:tcPr>
            </w:tcPrChange>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Change w:id="11843" w:author="Brian Bohman" w:date="2021-10-27T05:58:00Z">
              <w:tcPr>
                <w:tcW w:w="864" w:type="dxa"/>
                <w:vAlign w:val="center"/>
                <w:hideMark/>
              </w:tcPr>
            </w:tcPrChange>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44" w:author="Brian Bohman" w:date="2021-10-27T05:58:00Z">
              <w:tcPr>
                <w:tcW w:w="1152" w:type="dxa"/>
                <w:vAlign w:val="center"/>
                <w:hideMark/>
              </w:tcPr>
            </w:tcPrChange>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45" w:author="Brian Bohman" w:date="2021-10-27T05:58:00Z">
              <w:tcPr>
                <w:tcW w:w="504" w:type="dxa"/>
                <w:vAlign w:val="center"/>
                <w:hideMark/>
              </w:tcPr>
            </w:tcPrChange>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846" w:author="Brian Bohman" w:date="2021-10-27T05:58:00Z">
              <w:tcPr>
                <w:tcW w:w="1008" w:type="dxa"/>
                <w:vAlign w:val="center"/>
                <w:hideMark/>
              </w:tcPr>
            </w:tcPrChange>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847" w:author="Brian Bohman" w:date="2021-10-27T05:58:00Z">
              <w:tcPr>
                <w:tcW w:w="1008" w:type="dxa"/>
                <w:vAlign w:val="center"/>
                <w:hideMark/>
              </w:tcPr>
            </w:tcPrChange>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848" w:author="Brian Bohman" w:date="2021-10-27T05:58:00Z">
              <w:tcPr>
                <w:tcW w:w="720" w:type="dxa"/>
                <w:vAlign w:val="center"/>
                <w:hideMark/>
              </w:tcPr>
            </w:tcPrChange>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849" w:author="Brian Bohman" w:date="2021-10-27T05:58:00Z">
              <w:tcPr>
                <w:tcW w:w="1008" w:type="dxa"/>
                <w:vAlign w:val="center"/>
                <w:hideMark/>
              </w:tcPr>
            </w:tcPrChange>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850" w:author="Brian Bohman" w:date="2021-10-27T05:58:00Z">
              <w:tcPr>
                <w:tcW w:w="1152" w:type="dxa"/>
                <w:vAlign w:val="center"/>
                <w:hideMark/>
              </w:tcPr>
            </w:tcPrChange>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440" w:type="dxa"/>
            <w:vAlign w:val="center"/>
            <w:hideMark/>
            <w:tcPrChange w:id="11851" w:author="Brian Bohman" w:date="2021-10-27T05:58:00Z">
              <w:tcPr>
                <w:tcW w:w="1008" w:type="dxa"/>
                <w:vAlign w:val="center"/>
                <w:hideMark/>
              </w:tcPr>
            </w:tcPrChange>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144F2F7" w14:textId="77777777" w:rsidTr="00E419CD">
        <w:trPr>
          <w:trHeight w:val="165"/>
          <w:trPrChange w:id="11852" w:author="Brian Bohman" w:date="2021-10-27T05:58:00Z">
            <w:trPr>
              <w:trHeight w:val="165"/>
            </w:trPr>
          </w:trPrChange>
        </w:trPr>
        <w:tc>
          <w:tcPr>
            <w:tcW w:w="360" w:type="dxa"/>
            <w:vAlign w:val="center"/>
            <w:hideMark/>
            <w:tcPrChange w:id="11853" w:author="Brian Bohman" w:date="2021-10-27T05:58:00Z">
              <w:tcPr>
                <w:tcW w:w="360" w:type="dxa"/>
                <w:vAlign w:val="center"/>
                <w:hideMark/>
              </w:tcPr>
            </w:tcPrChange>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Change w:id="11854" w:author="Brian Bohman" w:date="2021-10-27T05:58:00Z">
              <w:tcPr>
                <w:tcW w:w="864" w:type="dxa"/>
                <w:vAlign w:val="center"/>
                <w:hideMark/>
              </w:tcPr>
            </w:tcPrChange>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55" w:author="Brian Bohman" w:date="2021-10-27T05:58:00Z">
              <w:tcPr>
                <w:tcW w:w="1152" w:type="dxa"/>
                <w:vAlign w:val="center"/>
                <w:hideMark/>
              </w:tcPr>
            </w:tcPrChange>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56" w:author="Brian Bohman" w:date="2021-10-27T05:58:00Z">
              <w:tcPr>
                <w:tcW w:w="504" w:type="dxa"/>
                <w:vAlign w:val="center"/>
                <w:hideMark/>
              </w:tcPr>
            </w:tcPrChange>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857" w:author="Brian Bohman" w:date="2021-10-27T05:58:00Z">
              <w:tcPr>
                <w:tcW w:w="1008" w:type="dxa"/>
                <w:vAlign w:val="center"/>
                <w:hideMark/>
              </w:tcPr>
            </w:tcPrChange>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858" w:author="Brian Bohman" w:date="2021-10-27T05:58:00Z">
              <w:tcPr>
                <w:tcW w:w="1008" w:type="dxa"/>
                <w:vAlign w:val="center"/>
                <w:hideMark/>
              </w:tcPr>
            </w:tcPrChange>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859" w:author="Brian Bohman" w:date="2021-10-27T05:58:00Z">
              <w:tcPr>
                <w:tcW w:w="720" w:type="dxa"/>
                <w:vAlign w:val="center"/>
                <w:hideMark/>
              </w:tcPr>
            </w:tcPrChange>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860" w:author="Brian Bohman" w:date="2021-10-27T05:58:00Z">
              <w:tcPr>
                <w:tcW w:w="1008" w:type="dxa"/>
                <w:vAlign w:val="center"/>
                <w:hideMark/>
              </w:tcPr>
            </w:tcPrChange>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861" w:author="Brian Bohman" w:date="2021-10-27T05:58:00Z">
              <w:tcPr>
                <w:tcW w:w="1152" w:type="dxa"/>
                <w:vAlign w:val="center"/>
                <w:hideMark/>
              </w:tcPr>
            </w:tcPrChange>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440" w:type="dxa"/>
            <w:vAlign w:val="center"/>
            <w:hideMark/>
            <w:tcPrChange w:id="11862" w:author="Brian Bohman" w:date="2021-10-27T05:58:00Z">
              <w:tcPr>
                <w:tcW w:w="1008" w:type="dxa"/>
                <w:vAlign w:val="center"/>
                <w:hideMark/>
              </w:tcPr>
            </w:tcPrChange>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2234ABE6" w14:textId="77777777" w:rsidTr="00E419CD">
        <w:trPr>
          <w:trHeight w:val="165"/>
          <w:trPrChange w:id="11863" w:author="Brian Bohman" w:date="2021-10-27T05:58:00Z">
            <w:trPr>
              <w:trHeight w:val="165"/>
            </w:trPr>
          </w:trPrChange>
        </w:trPr>
        <w:tc>
          <w:tcPr>
            <w:tcW w:w="360" w:type="dxa"/>
            <w:vAlign w:val="center"/>
            <w:hideMark/>
            <w:tcPrChange w:id="11864" w:author="Brian Bohman" w:date="2021-10-27T05:58:00Z">
              <w:tcPr>
                <w:tcW w:w="360" w:type="dxa"/>
                <w:vAlign w:val="center"/>
                <w:hideMark/>
              </w:tcPr>
            </w:tcPrChange>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Change w:id="11865" w:author="Brian Bohman" w:date="2021-10-27T05:58:00Z">
              <w:tcPr>
                <w:tcW w:w="864" w:type="dxa"/>
                <w:vAlign w:val="center"/>
                <w:hideMark/>
              </w:tcPr>
            </w:tcPrChange>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66" w:author="Brian Bohman" w:date="2021-10-27T05:58:00Z">
              <w:tcPr>
                <w:tcW w:w="1152" w:type="dxa"/>
                <w:vAlign w:val="center"/>
                <w:hideMark/>
              </w:tcPr>
            </w:tcPrChange>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67" w:author="Brian Bohman" w:date="2021-10-27T05:58:00Z">
              <w:tcPr>
                <w:tcW w:w="504" w:type="dxa"/>
                <w:vAlign w:val="center"/>
                <w:hideMark/>
              </w:tcPr>
            </w:tcPrChange>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868" w:author="Brian Bohman" w:date="2021-10-27T05:58:00Z">
              <w:tcPr>
                <w:tcW w:w="1008" w:type="dxa"/>
                <w:vAlign w:val="center"/>
                <w:hideMark/>
              </w:tcPr>
            </w:tcPrChange>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869" w:author="Brian Bohman" w:date="2021-10-27T05:58:00Z">
              <w:tcPr>
                <w:tcW w:w="1008" w:type="dxa"/>
                <w:vAlign w:val="center"/>
                <w:hideMark/>
              </w:tcPr>
            </w:tcPrChange>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870" w:author="Brian Bohman" w:date="2021-10-27T05:58:00Z">
              <w:tcPr>
                <w:tcW w:w="720" w:type="dxa"/>
                <w:vAlign w:val="center"/>
                <w:hideMark/>
              </w:tcPr>
            </w:tcPrChange>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871" w:author="Brian Bohman" w:date="2021-10-27T05:58:00Z">
              <w:tcPr>
                <w:tcW w:w="1008" w:type="dxa"/>
                <w:vAlign w:val="center"/>
                <w:hideMark/>
              </w:tcPr>
            </w:tcPrChange>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872" w:author="Brian Bohman" w:date="2021-10-27T05:58:00Z">
              <w:tcPr>
                <w:tcW w:w="1152" w:type="dxa"/>
                <w:vAlign w:val="center"/>
                <w:hideMark/>
              </w:tcPr>
            </w:tcPrChange>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440" w:type="dxa"/>
            <w:vAlign w:val="center"/>
            <w:hideMark/>
            <w:tcPrChange w:id="11873" w:author="Brian Bohman" w:date="2021-10-27T05:58:00Z">
              <w:tcPr>
                <w:tcW w:w="1008" w:type="dxa"/>
                <w:vAlign w:val="center"/>
                <w:hideMark/>
              </w:tcPr>
            </w:tcPrChange>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4B6ECCA3" w14:textId="77777777" w:rsidTr="00E419CD">
        <w:trPr>
          <w:trHeight w:val="165"/>
          <w:trPrChange w:id="11874" w:author="Brian Bohman" w:date="2021-10-27T05:58:00Z">
            <w:trPr>
              <w:trHeight w:val="165"/>
            </w:trPr>
          </w:trPrChange>
        </w:trPr>
        <w:tc>
          <w:tcPr>
            <w:tcW w:w="360" w:type="dxa"/>
            <w:vAlign w:val="center"/>
            <w:hideMark/>
            <w:tcPrChange w:id="11875" w:author="Brian Bohman" w:date="2021-10-27T05:58:00Z">
              <w:tcPr>
                <w:tcW w:w="360" w:type="dxa"/>
                <w:vAlign w:val="center"/>
                <w:hideMark/>
              </w:tcPr>
            </w:tcPrChange>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Change w:id="11876" w:author="Brian Bohman" w:date="2021-10-27T05:58:00Z">
              <w:tcPr>
                <w:tcW w:w="864" w:type="dxa"/>
                <w:vAlign w:val="center"/>
                <w:hideMark/>
              </w:tcPr>
            </w:tcPrChange>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77" w:author="Brian Bohman" w:date="2021-10-27T05:58:00Z">
              <w:tcPr>
                <w:tcW w:w="1152" w:type="dxa"/>
                <w:vAlign w:val="center"/>
                <w:hideMark/>
              </w:tcPr>
            </w:tcPrChange>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78" w:author="Brian Bohman" w:date="2021-10-27T05:58:00Z">
              <w:tcPr>
                <w:tcW w:w="504" w:type="dxa"/>
                <w:vAlign w:val="center"/>
                <w:hideMark/>
              </w:tcPr>
            </w:tcPrChange>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879" w:author="Brian Bohman" w:date="2021-10-27T05:58:00Z">
              <w:tcPr>
                <w:tcW w:w="1008" w:type="dxa"/>
                <w:vAlign w:val="center"/>
                <w:hideMark/>
              </w:tcPr>
            </w:tcPrChange>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880" w:author="Brian Bohman" w:date="2021-10-27T05:58:00Z">
              <w:tcPr>
                <w:tcW w:w="1008" w:type="dxa"/>
                <w:vAlign w:val="center"/>
                <w:hideMark/>
              </w:tcPr>
            </w:tcPrChange>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881" w:author="Brian Bohman" w:date="2021-10-27T05:58:00Z">
              <w:tcPr>
                <w:tcW w:w="720" w:type="dxa"/>
                <w:vAlign w:val="center"/>
                <w:hideMark/>
              </w:tcPr>
            </w:tcPrChange>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882" w:author="Brian Bohman" w:date="2021-10-27T05:58:00Z">
              <w:tcPr>
                <w:tcW w:w="1008" w:type="dxa"/>
                <w:vAlign w:val="center"/>
                <w:hideMark/>
              </w:tcPr>
            </w:tcPrChange>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883" w:author="Brian Bohman" w:date="2021-10-27T05:58:00Z">
              <w:tcPr>
                <w:tcW w:w="1152" w:type="dxa"/>
                <w:vAlign w:val="center"/>
                <w:hideMark/>
              </w:tcPr>
            </w:tcPrChange>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440" w:type="dxa"/>
            <w:vAlign w:val="center"/>
            <w:hideMark/>
            <w:tcPrChange w:id="11884" w:author="Brian Bohman" w:date="2021-10-27T05:58:00Z">
              <w:tcPr>
                <w:tcW w:w="1008" w:type="dxa"/>
                <w:vAlign w:val="center"/>
                <w:hideMark/>
              </w:tcPr>
            </w:tcPrChange>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23014AA" w14:textId="77777777" w:rsidTr="00E419CD">
        <w:trPr>
          <w:trHeight w:val="165"/>
          <w:trPrChange w:id="11885" w:author="Brian Bohman" w:date="2021-10-27T05:58:00Z">
            <w:trPr>
              <w:trHeight w:val="165"/>
            </w:trPr>
          </w:trPrChange>
        </w:trPr>
        <w:tc>
          <w:tcPr>
            <w:tcW w:w="360" w:type="dxa"/>
            <w:vAlign w:val="center"/>
            <w:hideMark/>
            <w:tcPrChange w:id="11886" w:author="Brian Bohman" w:date="2021-10-27T05:58:00Z">
              <w:tcPr>
                <w:tcW w:w="360" w:type="dxa"/>
                <w:vAlign w:val="center"/>
                <w:hideMark/>
              </w:tcPr>
            </w:tcPrChange>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Change w:id="11887" w:author="Brian Bohman" w:date="2021-10-27T05:58:00Z">
              <w:tcPr>
                <w:tcW w:w="864" w:type="dxa"/>
                <w:vAlign w:val="center"/>
                <w:hideMark/>
              </w:tcPr>
            </w:tcPrChange>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88" w:author="Brian Bohman" w:date="2021-10-27T05:58:00Z">
              <w:tcPr>
                <w:tcW w:w="1152" w:type="dxa"/>
                <w:vAlign w:val="center"/>
                <w:hideMark/>
              </w:tcPr>
            </w:tcPrChange>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89" w:author="Brian Bohman" w:date="2021-10-27T05:58:00Z">
              <w:tcPr>
                <w:tcW w:w="504" w:type="dxa"/>
                <w:vAlign w:val="center"/>
                <w:hideMark/>
              </w:tcPr>
            </w:tcPrChange>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890" w:author="Brian Bohman" w:date="2021-10-27T05:58:00Z">
              <w:tcPr>
                <w:tcW w:w="1008" w:type="dxa"/>
                <w:vAlign w:val="center"/>
                <w:hideMark/>
              </w:tcPr>
            </w:tcPrChange>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891" w:author="Brian Bohman" w:date="2021-10-27T05:58:00Z">
              <w:tcPr>
                <w:tcW w:w="1008" w:type="dxa"/>
                <w:vAlign w:val="center"/>
                <w:hideMark/>
              </w:tcPr>
            </w:tcPrChange>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892" w:author="Brian Bohman" w:date="2021-10-27T05:58:00Z">
              <w:tcPr>
                <w:tcW w:w="720" w:type="dxa"/>
                <w:vAlign w:val="center"/>
                <w:hideMark/>
              </w:tcPr>
            </w:tcPrChange>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893" w:author="Brian Bohman" w:date="2021-10-27T05:58:00Z">
              <w:tcPr>
                <w:tcW w:w="1008" w:type="dxa"/>
                <w:vAlign w:val="center"/>
                <w:hideMark/>
              </w:tcPr>
            </w:tcPrChange>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894" w:author="Brian Bohman" w:date="2021-10-27T05:58:00Z">
              <w:tcPr>
                <w:tcW w:w="1152" w:type="dxa"/>
                <w:vAlign w:val="center"/>
                <w:hideMark/>
              </w:tcPr>
            </w:tcPrChange>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440" w:type="dxa"/>
            <w:vAlign w:val="center"/>
            <w:hideMark/>
            <w:tcPrChange w:id="11895" w:author="Brian Bohman" w:date="2021-10-27T05:58:00Z">
              <w:tcPr>
                <w:tcW w:w="1008" w:type="dxa"/>
                <w:vAlign w:val="center"/>
                <w:hideMark/>
              </w:tcPr>
            </w:tcPrChange>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47F2F92F" w14:textId="77777777" w:rsidTr="00E419CD">
        <w:trPr>
          <w:trHeight w:val="165"/>
          <w:trPrChange w:id="11896" w:author="Brian Bohman" w:date="2021-10-27T05:58:00Z">
            <w:trPr>
              <w:trHeight w:val="165"/>
            </w:trPr>
          </w:trPrChange>
        </w:trPr>
        <w:tc>
          <w:tcPr>
            <w:tcW w:w="360" w:type="dxa"/>
            <w:vAlign w:val="center"/>
            <w:hideMark/>
            <w:tcPrChange w:id="11897" w:author="Brian Bohman" w:date="2021-10-27T05:58:00Z">
              <w:tcPr>
                <w:tcW w:w="360" w:type="dxa"/>
                <w:vAlign w:val="center"/>
                <w:hideMark/>
              </w:tcPr>
            </w:tcPrChange>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Change w:id="11898" w:author="Brian Bohman" w:date="2021-10-27T05:58:00Z">
              <w:tcPr>
                <w:tcW w:w="864" w:type="dxa"/>
                <w:vAlign w:val="center"/>
                <w:hideMark/>
              </w:tcPr>
            </w:tcPrChange>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899" w:author="Brian Bohman" w:date="2021-10-27T05:58:00Z">
              <w:tcPr>
                <w:tcW w:w="1152" w:type="dxa"/>
                <w:vAlign w:val="center"/>
                <w:hideMark/>
              </w:tcPr>
            </w:tcPrChange>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00" w:author="Brian Bohman" w:date="2021-10-27T05:58:00Z">
              <w:tcPr>
                <w:tcW w:w="504" w:type="dxa"/>
                <w:vAlign w:val="center"/>
                <w:hideMark/>
              </w:tcPr>
            </w:tcPrChange>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901" w:author="Brian Bohman" w:date="2021-10-27T05:58:00Z">
              <w:tcPr>
                <w:tcW w:w="1008" w:type="dxa"/>
                <w:vAlign w:val="center"/>
                <w:hideMark/>
              </w:tcPr>
            </w:tcPrChange>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902" w:author="Brian Bohman" w:date="2021-10-27T05:58:00Z">
              <w:tcPr>
                <w:tcW w:w="1008" w:type="dxa"/>
                <w:vAlign w:val="center"/>
                <w:hideMark/>
              </w:tcPr>
            </w:tcPrChange>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903" w:author="Brian Bohman" w:date="2021-10-27T05:58:00Z">
              <w:tcPr>
                <w:tcW w:w="720" w:type="dxa"/>
                <w:vAlign w:val="center"/>
                <w:hideMark/>
              </w:tcPr>
            </w:tcPrChange>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904" w:author="Brian Bohman" w:date="2021-10-27T05:58:00Z">
              <w:tcPr>
                <w:tcW w:w="1008" w:type="dxa"/>
                <w:vAlign w:val="center"/>
                <w:hideMark/>
              </w:tcPr>
            </w:tcPrChange>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905" w:author="Brian Bohman" w:date="2021-10-27T05:58:00Z">
              <w:tcPr>
                <w:tcW w:w="1152" w:type="dxa"/>
                <w:vAlign w:val="center"/>
                <w:hideMark/>
              </w:tcPr>
            </w:tcPrChange>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440" w:type="dxa"/>
            <w:vAlign w:val="center"/>
            <w:hideMark/>
            <w:tcPrChange w:id="11906" w:author="Brian Bohman" w:date="2021-10-27T05:58:00Z">
              <w:tcPr>
                <w:tcW w:w="1008" w:type="dxa"/>
                <w:vAlign w:val="center"/>
                <w:hideMark/>
              </w:tcPr>
            </w:tcPrChange>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1606BB99" w14:textId="77777777" w:rsidTr="00E419CD">
        <w:trPr>
          <w:trHeight w:val="165"/>
          <w:trPrChange w:id="11907" w:author="Brian Bohman" w:date="2021-10-27T05:58:00Z">
            <w:trPr>
              <w:trHeight w:val="165"/>
            </w:trPr>
          </w:trPrChange>
        </w:trPr>
        <w:tc>
          <w:tcPr>
            <w:tcW w:w="360" w:type="dxa"/>
            <w:vAlign w:val="center"/>
            <w:hideMark/>
            <w:tcPrChange w:id="11908" w:author="Brian Bohman" w:date="2021-10-27T05:58:00Z">
              <w:tcPr>
                <w:tcW w:w="360" w:type="dxa"/>
                <w:vAlign w:val="center"/>
                <w:hideMark/>
              </w:tcPr>
            </w:tcPrChange>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Change w:id="11909" w:author="Brian Bohman" w:date="2021-10-27T05:58:00Z">
              <w:tcPr>
                <w:tcW w:w="864" w:type="dxa"/>
                <w:vAlign w:val="center"/>
                <w:hideMark/>
              </w:tcPr>
            </w:tcPrChange>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910" w:author="Brian Bohman" w:date="2021-10-27T05:58:00Z">
              <w:tcPr>
                <w:tcW w:w="1152" w:type="dxa"/>
                <w:vAlign w:val="center"/>
                <w:hideMark/>
              </w:tcPr>
            </w:tcPrChange>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11" w:author="Brian Bohman" w:date="2021-10-27T05:58:00Z">
              <w:tcPr>
                <w:tcW w:w="504" w:type="dxa"/>
                <w:vAlign w:val="center"/>
                <w:hideMark/>
              </w:tcPr>
            </w:tcPrChange>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912" w:author="Brian Bohman" w:date="2021-10-27T05:58:00Z">
              <w:tcPr>
                <w:tcW w:w="1008" w:type="dxa"/>
                <w:vAlign w:val="center"/>
                <w:hideMark/>
              </w:tcPr>
            </w:tcPrChange>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913" w:author="Brian Bohman" w:date="2021-10-27T05:58:00Z">
              <w:tcPr>
                <w:tcW w:w="1008" w:type="dxa"/>
                <w:vAlign w:val="center"/>
                <w:hideMark/>
              </w:tcPr>
            </w:tcPrChange>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914" w:author="Brian Bohman" w:date="2021-10-27T05:58:00Z">
              <w:tcPr>
                <w:tcW w:w="720" w:type="dxa"/>
                <w:vAlign w:val="center"/>
                <w:hideMark/>
              </w:tcPr>
            </w:tcPrChange>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915" w:author="Brian Bohman" w:date="2021-10-27T05:58:00Z">
              <w:tcPr>
                <w:tcW w:w="1008" w:type="dxa"/>
                <w:vAlign w:val="center"/>
                <w:hideMark/>
              </w:tcPr>
            </w:tcPrChange>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916" w:author="Brian Bohman" w:date="2021-10-27T05:58:00Z">
              <w:tcPr>
                <w:tcW w:w="1152" w:type="dxa"/>
                <w:vAlign w:val="center"/>
                <w:hideMark/>
              </w:tcPr>
            </w:tcPrChange>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440" w:type="dxa"/>
            <w:vAlign w:val="center"/>
            <w:hideMark/>
            <w:tcPrChange w:id="11917" w:author="Brian Bohman" w:date="2021-10-27T05:58:00Z">
              <w:tcPr>
                <w:tcW w:w="1008" w:type="dxa"/>
                <w:vAlign w:val="center"/>
                <w:hideMark/>
              </w:tcPr>
            </w:tcPrChange>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7223BCAF" w14:textId="77777777" w:rsidTr="00E419CD">
        <w:trPr>
          <w:trHeight w:val="165"/>
          <w:trPrChange w:id="11918" w:author="Brian Bohman" w:date="2021-10-27T05:58:00Z">
            <w:trPr>
              <w:trHeight w:val="165"/>
            </w:trPr>
          </w:trPrChange>
        </w:trPr>
        <w:tc>
          <w:tcPr>
            <w:tcW w:w="360" w:type="dxa"/>
            <w:vAlign w:val="center"/>
            <w:hideMark/>
            <w:tcPrChange w:id="11919" w:author="Brian Bohman" w:date="2021-10-27T05:58:00Z">
              <w:tcPr>
                <w:tcW w:w="360" w:type="dxa"/>
                <w:vAlign w:val="center"/>
                <w:hideMark/>
              </w:tcPr>
            </w:tcPrChange>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Change w:id="11920" w:author="Brian Bohman" w:date="2021-10-27T05:58:00Z">
              <w:tcPr>
                <w:tcW w:w="864" w:type="dxa"/>
                <w:vAlign w:val="center"/>
                <w:hideMark/>
              </w:tcPr>
            </w:tcPrChange>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21" w:author="Brian Bohman" w:date="2021-10-27T05:58:00Z">
              <w:tcPr>
                <w:tcW w:w="1152" w:type="dxa"/>
                <w:vAlign w:val="center"/>
                <w:hideMark/>
              </w:tcPr>
            </w:tcPrChange>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22" w:author="Brian Bohman" w:date="2021-10-27T05:58:00Z">
              <w:tcPr>
                <w:tcW w:w="504" w:type="dxa"/>
                <w:vAlign w:val="center"/>
                <w:hideMark/>
              </w:tcPr>
            </w:tcPrChange>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923" w:author="Brian Bohman" w:date="2021-10-27T05:58:00Z">
              <w:tcPr>
                <w:tcW w:w="1008" w:type="dxa"/>
                <w:vAlign w:val="center"/>
                <w:hideMark/>
              </w:tcPr>
            </w:tcPrChange>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924" w:author="Brian Bohman" w:date="2021-10-27T05:58:00Z">
              <w:tcPr>
                <w:tcW w:w="1008" w:type="dxa"/>
                <w:vAlign w:val="center"/>
                <w:hideMark/>
              </w:tcPr>
            </w:tcPrChange>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25" w:author="Brian Bohman" w:date="2021-10-27T05:58:00Z">
              <w:tcPr>
                <w:tcW w:w="720" w:type="dxa"/>
                <w:vAlign w:val="center"/>
                <w:hideMark/>
              </w:tcPr>
            </w:tcPrChange>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26" w:author="Brian Bohman" w:date="2021-10-27T05:58:00Z">
              <w:tcPr>
                <w:tcW w:w="1008" w:type="dxa"/>
                <w:vAlign w:val="center"/>
                <w:hideMark/>
              </w:tcPr>
            </w:tcPrChange>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27" w:author="Brian Bohman" w:date="2021-10-27T05:58:00Z">
              <w:tcPr>
                <w:tcW w:w="1152" w:type="dxa"/>
                <w:vAlign w:val="center"/>
                <w:hideMark/>
              </w:tcPr>
            </w:tcPrChange>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1928" w:author="Brian Bohman" w:date="2021-10-27T05:58:00Z">
              <w:tcPr>
                <w:tcW w:w="1008" w:type="dxa"/>
                <w:vAlign w:val="center"/>
                <w:hideMark/>
              </w:tcPr>
            </w:tcPrChange>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DE2EEAE" w14:textId="77777777" w:rsidTr="00E419CD">
        <w:trPr>
          <w:trHeight w:val="165"/>
          <w:trPrChange w:id="11929" w:author="Brian Bohman" w:date="2021-10-27T05:58:00Z">
            <w:trPr>
              <w:trHeight w:val="165"/>
            </w:trPr>
          </w:trPrChange>
        </w:trPr>
        <w:tc>
          <w:tcPr>
            <w:tcW w:w="360" w:type="dxa"/>
            <w:vAlign w:val="center"/>
            <w:hideMark/>
            <w:tcPrChange w:id="11930" w:author="Brian Bohman" w:date="2021-10-27T05:58:00Z">
              <w:tcPr>
                <w:tcW w:w="360" w:type="dxa"/>
                <w:vAlign w:val="center"/>
                <w:hideMark/>
              </w:tcPr>
            </w:tcPrChange>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Change w:id="11931" w:author="Brian Bohman" w:date="2021-10-27T05:58:00Z">
              <w:tcPr>
                <w:tcW w:w="864" w:type="dxa"/>
                <w:vAlign w:val="center"/>
                <w:hideMark/>
              </w:tcPr>
            </w:tcPrChange>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32" w:author="Brian Bohman" w:date="2021-10-27T05:58:00Z">
              <w:tcPr>
                <w:tcW w:w="1152" w:type="dxa"/>
                <w:vAlign w:val="center"/>
                <w:hideMark/>
              </w:tcPr>
            </w:tcPrChange>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33" w:author="Brian Bohman" w:date="2021-10-27T05:58:00Z">
              <w:tcPr>
                <w:tcW w:w="504" w:type="dxa"/>
                <w:vAlign w:val="center"/>
                <w:hideMark/>
              </w:tcPr>
            </w:tcPrChange>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934" w:author="Brian Bohman" w:date="2021-10-27T05:58:00Z">
              <w:tcPr>
                <w:tcW w:w="1008" w:type="dxa"/>
                <w:vAlign w:val="center"/>
                <w:hideMark/>
              </w:tcPr>
            </w:tcPrChange>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935" w:author="Brian Bohman" w:date="2021-10-27T05:58:00Z">
              <w:tcPr>
                <w:tcW w:w="1008" w:type="dxa"/>
                <w:vAlign w:val="center"/>
                <w:hideMark/>
              </w:tcPr>
            </w:tcPrChange>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36" w:author="Brian Bohman" w:date="2021-10-27T05:58:00Z">
              <w:tcPr>
                <w:tcW w:w="720" w:type="dxa"/>
                <w:vAlign w:val="center"/>
                <w:hideMark/>
              </w:tcPr>
            </w:tcPrChange>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37" w:author="Brian Bohman" w:date="2021-10-27T05:58:00Z">
              <w:tcPr>
                <w:tcW w:w="1008" w:type="dxa"/>
                <w:vAlign w:val="center"/>
                <w:hideMark/>
              </w:tcPr>
            </w:tcPrChange>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38" w:author="Brian Bohman" w:date="2021-10-27T05:58:00Z">
              <w:tcPr>
                <w:tcW w:w="1152" w:type="dxa"/>
                <w:vAlign w:val="center"/>
                <w:hideMark/>
              </w:tcPr>
            </w:tcPrChange>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1939" w:author="Brian Bohman" w:date="2021-10-27T05:58:00Z">
              <w:tcPr>
                <w:tcW w:w="1008" w:type="dxa"/>
                <w:vAlign w:val="center"/>
                <w:hideMark/>
              </w:tcPr>
            </w:tcPrChange>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3969A9B" w14:textId="77777777" w:rsidTr="00E419CD">
        <w:trPr>
          <w:trHeight w:val="165"/>
          <w:trPrChange w:id="11940" w:author="Brian Bohman" w:date="2021-10-27T05:58:00Z">
            <w:trPr>
              <w:trHeight w:val="165"/>
            </w:trPr>
          </w:trPrChange>
        </w:trPr>
        <w:tc>
          <w:tcPr>
            <w:tcW w:w="360" w:type="dxa"/>
            <w:vAlign w:val="center"/>
            <w:hideMark/>
            <w:tcPrChange w:id="11941" w:author="Brian Bohman" w:date="2021-10-27T05:58:00Z">
              <w:tcPr>
                <w:tcW w:w="360" w:type="dxa"/>
                <w:vAlign w:val="center"/>
                <w:hideMark/>
              </w:tcPr>
            </w:tcPrChange>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Change w:id="11942" w:author="Brian Bohman" w:date="2021-10-27T05:58:00Z">
              <w:tcPr>
                <w:tcW w:w="864" w:type="dxa"/>
                <w:vAlign w:val="center"/>
                <w:hideMark/>
              </w:tcPr>
            </w:tcPrChange>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43" w:author="Brian Bohman" w:date="2021-10-27T05:58:00Z">
              <w:tcPr>
                <w:tcW w:w="1152" w:type="dxa"/>
                <w:vAlign w:val="center"/>
                <w:hideMark/>
              </w:tcPr>
            </w:tcPrChange>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44" w:author="Brian Bohman" w:date="2021-10-27T05:58:00Z">
              <w:tcPr>
                <w:tcW w:w="504" w:type="dxa"/>
                <w:vAlign w:val="center"/>
                <w:hideMark/>
              </w:tcPr>
            </w:tcPrChange>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945" w:author="Brian Bohman" w:date="2021-10-27T05:58:00Z">
              <w:tcPr>
                <w:tcW w:w="1008" w:type="dxa"/>
                <w:vAlign w:val="center"/>
                <w:hideMark/>
              </w:tcPr>
            </w:tcPrChange>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946" w:author="Brian Bohman" w:date="2021-10-27T05:58:00Z">
              <w:tcPr>
                <w:tcW w:w="1008" w:type="dxa"/>
                <w:vAlign w:val="center"/>
                <w:hideMark/>
              </w:tcPr>
            </w:tcPrChange>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47" w:author="Brian Bohman" w:date="2021-10-27T05:58:00Z">
              <w:tcPr>
                <w:tcW w:w="720" w:type="dxa"/>
                <w:vAlign w:val="center"/>
                <w:hideMark/>
              </w:tcPr>
            </w:tcPrChange>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48" w:author="Brian Bohman" w:date="2021-10-27T05:58:00Z">
              <w:tcPr>
                <w:tcW w:w="1008" w:type="dxa"/>
                <w:vAlign w:val="center"/>
                <w:hideMark/>
              </w:tcPr>
            </w:tcPrChange>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49" w:author="Brian Bohman" w:date="2021-10-27T05:58:00Z">
              <w:tcPr>
                <w:tcW w:w="1152" w:type="dxa"/>
                <w:vAlign w:val="center"/>
                <w:hideMark/>
              </w:tcPr>
            </w:tcPrChange>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1950" w:author="Brian Bohman" w:date="2021-10-27T05:58:00Z">
              <w:tcPr>
                <w:tcW w:w="1008" w:type="dxa"/>
                <w:vAlign w:val="center"/>
                <w:hideMark/>
              </w:tcPr>
            </w:tcPrChange>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1F6F42A" w14:textId="77777777" w:rsidTr="00E419CD">
        <w:trPr>
          <w:trHeight w:val="165"/>
          <w:trPrChange w:id="11951" w:author="Brian Bohman" w:date="2021-10-27T05:58:00Z">
            <w:trPr>
              <w:trHeight w:val="165"/>
            </w:trPr>
          </w:trPrChange>
        </w:trPr>
        <w:tc>
          <w:tcPr>
            <w:tcW w:w="360" w:type="dxa"/>
            <w:vAlign w:val="center"/>
            <w:hideMark/>
            <w:tcPrChange w:id="11952" w:author="Brian Bohman" w:date="2021-10-27T05:58:00Z">
              <w:tcPr>
                <w:tcW w:w="360" w:type="dxa"/>
                <w:vAlign w:val="center"/>
                <w:hideMark/>
              </w:tcPr>
            </w:tcPrChange>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Change w:id="11953" w:author="Brian Bohman" w:date="2021-10-27T05:58:00Z">
              <w:tcPr>
                <w:tcW w:w="864" w:type="dxa"/>
                <w:vAlign w:val="center"/>
                <w:hideMark/>
              </w:tcPr>
            </w:tcPrChange>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54" w:author="Brian Bohman" w:date="2021-10-27T05:58:00Z">
              <w:tcPr>
                <w:tcW w:w="1152" w:type="dxa"/>
                <w:vAlign w:val="center"/>
                <w:hideMark/>
              </w:tcPr>
            </w:tcPrChange>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55" w:author="Brian Bohman" w:date="2021-10-27T05:58:00Z">
              <w:tcPr>
                <w:tcW w:w="504" w:type="dxa"/>
                <w:vAlign w:val="center"/>
                <w:hideMark/>
              </w:tcPr>
            </w:tcPrChange>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956" w:author="Brian Bohman" w:date="2021-10-27T05:58:00Z">
              <w:tcPr>
                <w:tcW w:w="1008" w:type="dxa"/>
                <w:vAlign w:val="center"/>
                <w:hideMark/>
              </w:tcPr>
            </w:tcPrChange>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957" w:author="Brian Bohman" w:date="2021-10-27T05:58:00Z">
              <w:tcPr>
                <w:tcW w:w="1008" w:type="dxa"/>
                <w:vAlign w:val="center"/>
                <w:hideMark/>
              </w:tcPr>
            </w:tcPrChange>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58" w:author="Brian Bohman" w:date="2021-10-27T05:58:00Z">
              <w:tcPr>
                <w:tcW w:w="720" w:type="dxa"/>
                <w:vAlign w:val="center"/>
                <w:hideMark/>
              </w:tcPr>
            </w:tcPrChange>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59" w:author="Brian Bohman" w:date="2021-10-27T05:58:00Z">
              <w:tcPr>
                <w:tcW w:w="1008" w:type="dxa"/>
                <w:vAlign w:val="center"/>
                <w:hideMark/>
              </w:tcPr>
            </w:tcPrChange>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60" w:author="Brian Bohman" w:date="2021-10-27T05:58:00Z">
              <w:tcPr>
                <w:tcW w:w="1152" w:type="dxa"/>
                <w:vAlign w:val="center"/>
                <w:hideMark/>
              </w:tcPr>
            </w:tcPrChange>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1961" w:author="Brian Bohman" w:date="2021-10-27T05:58:00Z">
              <w:tcPr>
                <w:tcW w:w="1008" w:type="dxa"/>
                <w:vAlign w:val="center"/>
                <w:hideMark/>
              </w:tcPr>
            </w:tcPrChange>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609BEFB" w14:textId="77777777" w:rsidTr="00E419CD">
        <w:trPr>
          <w:trHeight w:val="165"/>
          <w:trPrChange w:id="11962" w:author="Brian Bohman" w:date="2021-10-27T05:58:00Z">
            <w:trPr>
              <w:trHeight w:val="165"/>
            </w:trPr>
          </w:trPrChange>
        </w:trPr>
        <w:tc>
          <w:tcPr>
            <w:tcW w:w="360" w:type="dxa"/>
            <w:vAlign w:val="center"/>
            <w:hideMark/>
            <w:tcPrChange w:id="11963" w:author="Brian Bohman" w:date="2021-10-27T05:58:00Z">
              <w:tcPr>
                <w:tcW w:w="360" w:type="dxa"/>
                <w:vAlign w:val="center"/>
                <w:hideMark/>
              </w:tcPr>
            </w:tcPrChange>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Change w:id="11964" w:author="Brian Bohman" w:date="2021-10-27T05:58:00Z">
              <w:tcPr>
                <w:tcW w:w="864" w:type="dxa"/>
                <w:vAlign w:val="center"/>
                <w:hideMark/>
              </w:tcPr>
            </w:tcPrChange>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65" w:author="Brian Bohman" w:date="2021-10-27T05:58:00Z">
              <w:tcPr>
                <w:tcW w:w="1152" w:type="dxa"/>
                <w:vAlign w:val="center"/>
                <w:hideMark/>
              </w:tcPr>
            </w:tcPrChange>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66" w:author="Brian Bohman" w:date="2021-10-27T05:58:00Z">
              <w:tcPr>
                <w:tcW w:w="504" w:type="dxa"/>
                <w:vAlign w:val="center"/>
                <w:hideMark/>
              </w:tcPr>
            </w:tcPrChange>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967" w:author="Brian Bohman" w:date="2021-10-27T05:58:00Z">
              <w:tcPr>
                <w:tcW w:w="1008" w:type="dxa"/>
                <w:vAlign w:val="center"/>
                <w:hideMark/>
              </w:tcPr>
            </w:tcPrChange>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968" w:author="Brian Bohman" w:date="2021-10-27T05:58:00Z">
              <w:tcPr>
                <w:tcW w:w="1008" w:type="dxa"/>
                <w:vAlign w:val="center"/>
                <w:hideMark/>
              </w:tcPr>
            </w:tcPrChange>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69" w:author="Brian Bohman" w:date="2021-10-27T05:58:00Z">
              <w:tcPr>
                <w:tcW w:w="720" w:type="dxa"/>
                <w:vAlign w:val="center"/>
                <w:hideMark/>
              </w:tcPr>
            </w:tcPrChange>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70" w:author="Brian Bohman" w:date="2021-10-27T05:58:00Z">
              <w:tcPr>
                <w:tcW w:w="1008" w:type="dxa"/>
                <w:vAlign w:val="center"/>
                <w:hideMark/>
              </w:tcPr>
            </w:tcPrChange>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71" w:author="Brian Bohman" w:date="2021-10-27T05:58:00Z">
              <w:tcPr>
                <w:tcW w:w="1152" w:type="dxa"/>
                <w:vAlign w:val="center"/>
                <w:hideMark/>
              </w:tcPr>
            </w:tcPrChange>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1972" w:author="Brian Bohman" w:date="2021-10-27T05:58:00Z">
              <w:tcPr>
                <w:tcW w:w="1008" w:type="dxa"/>
                <w:vAlign w:val="center"/>
                <w:hideMark/>
              </w:tcPr>
            </w:tcPrChange>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FBD08" w14:textId="77777777" w:rsidTr="00E419CD">
        <w:trPr>
          <w:trHeight w:val="180"/>
          <w:trPrChange w:id="11973" w:author="Brian Bohman" w:date="2021-10-27T05:58:00Z">
            <w:trPr>
              <w:trHeight w:val="180"/>
            </w:trPr>
          </w:trPrChange>
        </w:trPr>
        <w:tc>
          <w:tcPr>
            <w:tcW w:w="360" w:type="dxa"/>
            <w:vAlign w:val="center"/>
            <w:hideMark/>
            <w:tcPrChange w:id="11974" w:author="Brian Bohman" w:date="2021-10-27T05:58:00Z">
              <w:tcPr>
                <w:tcW w:w="360" w:type="dxa"/>
                <w:vAlign w:val="center"/>
                <w:hideMark/>
              </w:tcPr>
            </w:tcPrChange>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Change w:id="11975" w:author="Brian Bohman" w:date="2021-10-27T05:58:00Z">
              <w:tcPr>
                <w:tcW w:w="864" w:type="dxa"/>
                <w:vAlign w:val="center"/>
                <w:hideMark/>
              </w:tcPr>
            </w:tcPrChange>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76" w:author="Brian Bohman" w:date="2021-10-27T05:58:00Z">
              <w:tcPr>
                <w:tcW w:w="1152" w:type="dxa"/>
                <w:vAlign w:val="center"/>
                <w:hideMark/>
              </w:tcPr>
            </w:tcPrChange>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77" w:author="Brian Bohman" w:date="2021-10-27T05:58:00Z">
              <w:tcPr>
                <w:tcW w:w="504" w:type="dxa"/>
                <w:vAlign w:val="center"/>
                <w:hideMark/>
              </w:tcPr>
            </w:tcPrChange>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978" w:author="Brian Bohman" w:date="2021-10-27T05:58:00Z">
              <w:tcPr>
                <w:tcW w:w="1008" w:type="dxa"/>
                <w:vAlign w:val="center"/>
                <w:hideMark/>
              </w:tcPr>
            </w:tcPrChange>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979" w:author="Brian Bohman" w:date="2021-10-27T05:58:00Z">
              <w:tcPr>
                <w:tcW w:w="1008" w:type="dxa"/>
                <w:vAlign w:val="center"/>
                <w:hideMark/>
              </w:tcPr>
            </w:tcPrChange>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80" w:author="Brian Bohman" w:date="2021-10-27T05:58:00Z">
              <w:tcPr>
                <w:tcW w:w="720" w:type="dxa"/>
                <w:vAlign w:val="center"/>
                <w:hideMark/>
              </w:tcPr>
            </w:tcPrChange>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81" w:author="Brian Bohman" w:date="2021-10-27T05:58:00Z">
              <w:tcPr>
                <w:tcW w:w="1008" w:type="dxa"/>
                <w:vAlign w:val="center"/>
                <w:hideMark/>
              </w:tcPr>
            </w:tcPrChange>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82" w:author="Brian Bohman" w:date="2021-10-27T05:58:00Z">
              <w:tcPr>
                <w:tcW w:w="1152" w:type="dxa"/>
                <w:vAlign w:val="center"/>
                <w:hideMark/>
              </w:tcPr>
            </w:tcPrChange>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1983" w:author="Brian Bohman" w:date="2021-10-27T05:58:00Z">
              <w:tcPr>
                <w:tcW w:w="1008" w:type="dxa"/>
                <w:vAlign w:val="center"/>
                <w:hideMark/>
              </w:tcPr>
            </w:tcPrChange>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BFD486E" w14:textId="77777777" w:rsidTr="00E419CD">
        <w:trPr>
          <w:trHeight w:val="165"/>
          <w:trPrChange w:id="11984" w:author="Brian Bohman" w:date="2021-10-27T05:58:00Z">
            <w:trPr>
              <w:trHeight w:val="165"/>
            </w:trPr>
          </w:trPrChange>
        </w:trPr>
        <w:tc>
          <w:tcPr>
            <w:tcW w:w="360" w:type="dxa"/>
            <w:vAlign w:val="center"/>
            <w:hideMark/>
            <w:tcPrChange w:id="11985" w:author="Brian Bohman" w:date="2021-10-27T05:58:00Z">
              <w:tcPr>
                <w:tcW w:w="360" w:type="dxa"/>
                <w:vAlign w:val="center"/>
                <w:hideMark/>
              </w:tcPr>
            </w:tcPrChange>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Change w:id="11986" w:author="Brian Bohman" w:date="2021-10-27T05:58:00Z">
              <w:tcPr>
                <w:tcW w:w="864" w:type="dxa"/>
                <w:vAlign w:val="center"/>
                <w:hideMark/>
              </w:tcPr>
            </w:tcPrChange>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87" w:author="Brian Bohman" w:date="2021-10-27T05:58:00Z">
              <w:tcPr>
                <w:tcW w:w="1152" w:type="dxa"/>
                <w:vAlign w:val="center"/>
                <w:hideMark/>
              </w:tcPr>
            </w:tcPrChange>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88" w:author="Brian Bohman" w:date="2021-10-27T05:58:00Z">
              <w:tcPr>
                <w:tcW w:w="504" w:type="dxa"/>
                <w:vAlign w:val="center"/>
                <w:hideMark/>
              </w:tcPr>
            </w:tcPrChange>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989" w:author="Brian Bohman" w:date="2021-10-27T05:58:00Z">
              <w:tcPr>
                <w:tcW w:w="1008" w:type="dxa"/>
                <w:vAlign w:val="center"/>
                <w:hideMark/>
              </w:tcPr>
            </w:tcPrChange>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990" w:author="Brian Bohman" w:date="2021-10-27T05:58:00Z">
              <w:tcPr>
                <w:tcW w:w="1008" w:type="dxa"/>
                <w:vAlign w:val="center"/>
                <w:hideMark/>
              </w:tcPr>
            </w:tcPrChange>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91" w:author="Brian Bohman" w:date="2021-10-27T05:58:00Z">
              <w:tcPr>
                <w:tcW w:w="720" w:type="dxa"/>
                <w:vAlign w:val="center"/>
                <w:hideMark/>
              </w:tcPr>
            </w:tcPrChange>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92" w:author="Brian Bohman" w:date="2021-10-27T05:58:00Z">
              <w:tcPr>
                <w:tcW w:w="1008" w:type="dxa"/>
                <w:vAlign w:val="center"/>
                <w:hideMark/>
              </w:tcPr>
            </w:tcPrChange>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93" w:author="Brian Bohman" w:date="2021-10-27T05:58:00Z">
              <w:tcPr>
                <w:tcW w:w="1152" w:type="dxa"/>
                <w:vAlign w:val="center"/>
                <w:hideMark/>
              </w:tcPr>
            </w:tcPrChange>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1994" w:author="Brian Bohman" w:date="2021-10-27T05:58:00Z">
              <w:tcPr>
                <w:tcW w:w="1008" w:type="dxa"/>
                <w:vAlign w:val="center"/>
                <w:hideMark/>
              </w:tcPr>
            </w:tcPrChange>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DAD211F" w14:textId="77777777" w:rsidTr="00E419CD">
        <w:trPr>
          <w:trHeight w:val="165"/>
          <w:trPrChange w:id="11995" w:author="Brian Bohman" w:date="2021-10-27T05:58:00Z">
            <w:trPr>
              <w:trHeight w:val="165"/>
            </w:trPr>
          </w:trPrChange>
        </w:trPr>
        <w:tc>
          <w:tcPr>
            <w:tcW w:w="360" w:type="dxa"/>
            <w:vAlign w:val="center"/>
            <w:hideMark/>
            <w:tcPrChange w:id="11996" w:author="Brian Bohman" w:date="2021-10-27T05:58:00Z">
              <w:tcPr>
                <w:tcW w:w="360" w:type="dxa"/>
                <w:vAlign w:val="center"/>
                <w:hideMark/>
              </w:tcPr>
            </w:tcPrChange>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Change w:id="11997" w:author="Brian Bohman" w:date="2021-10-27T05:58:00Z">
              <w:tcPr>
                <w:tcW w:w="864" w:type="dxa"/>
                <w:vAlign w:val="center"/>
                <w:hideMark/>
              </w:tcPr>
            </w:tcPrChange>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98" w:author="Brian Bohman" w:date="2021-10-27T05:58:00Z">
              <w:tcPr>
                <w:tcW w:w="1152" w:type="dxa"/>
                <w:vAlign w:val="center"/>
                <w:hideMark/>
              </w:tcPr>
            </w:tcPrChange>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99" w:author="Brian Bohman" w:date="2021-10-27T05:58:00Z">
              <w:tcPr>
                <w:tcW w:w="504" w:type="dxa"/>
                <w:vAlign w:val="center"/>
                <w:hideMark/>
              </w:tcPr>
            </w:tcPrChange>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2000" w:author="Brian Bohman" w:date="2021-10-27T05:58:00Z">
              <w:tcPr>
                <w:tcW w:w="1008" w:type="dxa"/>
                <w:vAlign w:val="center"/>
                <w:hideMark/>
              </w:tcPr>
            </w:tcPrChange>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001" w:author="Brian Bohman" w:date="2021-10-27T05:58:00Z">
              <w:tcPr>
                <w:tcW w:w="1008" w:type="dxa"/>
                <w:vAlign w:val="center"/>
                <w:hideMark/>
              </w:tcPr>
            </w:tcPrChange>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02" w:author="Brian Bohman" w:date="2021-10-27T05:58:00Z">
              <w:tcPr>
                <w:tcW w:w="720" w:type="dxa"/>
                <w:vAlign w:val="center"/>
                <w:hideMark/>
              </w:tcPr>
            </w:tcPrChange>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03" w:author="Brian Bohman" w:date="2021-10-27T05:58:00Z">
              <w:tcPr>
                <w:tcW w:w="1008" w:type="dxa"/>
                <w:vAlign w:val="center"/>
                <w:hideMark/>
              </w:tcPr>
            </w:tcPrChange>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04" w:author="Brian Bohman" w:date="2021-10-27T05:58:00Z">
              <w:tcPr>
                <w:tcW w:w="1152" w:type="dxa"/>
                <w:vAlign w:val="center"/>
                <w:hideMark/>
              </w:tcPr>
            </w:tcPrChange>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12005" w:author="Brian Bohman" w:date="2021-10-27T05:58:00Z">
              <w:tcPr>
                <w:tcW w:w="1008" w:type="dxa"/>
                <w:vAlign w:val="center"/>
                <w:hideMark/>
              </w:tcPr>
            </w:tcPrChange>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631BC2A" w14:textId="77777777" w:rsidTr="00E419CD">
        <w:trPr>
          <w:trHeight w:val="165"/>
          <w:trPrChange w:id="12006" w:author="Brian Bohman" w:date="2021-10-27T05:58:00Z">
            <w:trPr>
              <w:trHeight w:val="165"/>
            </w:trPr>
          </w:trPrChange>
        </w:trPr>
        <w:tc>
          <w:tcPr>
            <w:tcW w:w="360" w:type="dxa"/>
            <w:vAlign w:val="center"/>
            <w:hideMark/>
            <w:tcPrChange w:id="12007" w:author="Brian Bohman" w:date="2021-10-27T05:58:00Z">
              <w:tcPr>
                <w:tcW w:w="360" w:type="dxa"/>
                <w:vAlign w:val="center"/>
                <w:hideMark/>
              </w:tcPr>
            </w:tcPrChange>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Change w:id="12008" w:author="Brian Bohman" w:date="2021-10-27T05:58:00Z">
              <w:tcPr>
                <w:tcW w:w="864" w:type="dxa"/>
                <w:vAlign w:val="center"/>
                <w:hideMark/>
              </w:tcPr>
            </w:tcPrChange>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09" w:author="Brian Bohman" w:date="2021-10-27T05:58:00Z">
              <w:tcPr>
                <w:tcW w:w="1152" w:type="dxa"/>
                <w:vAlign w:val="center"/>
                <w:hideMark/>
              </w:tcPr>
            </w:tcPrChange>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10" w:author="Brian Bohman" w:date="2021-10-27T05:58:00Z">
              <w:tcPr>
                <w:tcW w:w="504" w:type="dxa"/>
                <w:vAlign w:val="center"/>
                <w:hideMark/>
              </w:tcPr>
            </w:tcPrChange>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2011" w:author="Brian Bohman" w:date="2021-10-27T05:58:00Z">
              <w:tcPr>
                <w:tcW w:w="1008" w:type="dxa"/>
                <w:vAlign w:val="center"/>
                <w:hideMark/>
              </w:tcPr>
            </w:tcPrChange>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012" w:author="Brian Bohman" w:date="2021-10-27T05:58:00Z">
              <w:tcPr>
                <w:tcW w:w="1008" w:type="dxa"/>
                <w:vAlign w:val="center"/>
                <w:hideMark/>
              </w:tcPr>
            </w:tcPrChange>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13" w:author="Brian Bohman" w:date="2021-10-27T05:58:00Z">
              <w:tcPr>
                <w:tcW w:w="720" w:type="dxa"/>
                <w:vAlign w:val="center"/>
                <w:hideMark/>
              </w:tcPr>
            </w:tcPrChange>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14" w:author="Brian Bohman" w:date="2021-10-27T05:58:00Z">
              <w:tcPr>
                <w:tcW w:w="1008" w:type="dxa"/>
                <w:vAlign w:val="center"/>
                <w:hideMark/>
              </w:tcPr>
            </w:tcPrChange>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15" w:author="Brian Bohman" w:date="2021-10-27T05:58:00Z">
              <w:tcPr>
                <w:tcW w:w="1152" w:type="dxa"/>
                <w:vAlign w:val="center"/>
                <w:hideMark/>
              </w:tcPr>
            </w:tcPrChange>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2016" w:author="Brian Bohman" w:date="2021-10-27T05:58:00Z">
              <w:tcPr>
                <w:tcW w:w="1008" w:type="dxa"/>
                <w:vAlign w:val="center"/>
                <w:hideMark/>
              </w:tcPr>
            </w:tcPrChange>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F988A6F" w14:textId="77777777" w:rsidTr="00E419CD">
        <w:trPr>
          <w:trHeight w:val="165"/>
          <w:trPrChange w:id="12017" w:author="Brian Bohman" w:date="2021-10-27T05:58:00Z">
            <w:trPr>
              <w:trHeight w:val="165"/>
            </w:trPr>
          </w:trPrChange>
        </w:trPr>
        <w:tc>
          <w:tcPr>
            <w:tcW w:w="360" w:type="dxa"/>
            <w:vAlign w:val="center"/>
            <w:hideMark/>
            <w:tcPrChange w:id="12018" w:author="Brian Bohman" w:date="2021-10-27T05:58:00Z">
              <w:tcPr>
                <w:tcW w:w="360" w:type="dxa"/>
                <w:vAlign w:val="center"/>
                <w:hideMark/>
              </w:tcPr>
            </w:tcPrChange>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Change w:id="12019" w:author="Brian Bohman" w:date="2021-10-27T05:58:00Z">
              <w:tcPr>
                <w:tcW w:w="864" w:type="dxa"/>
                <w:vAlign w:val="center"/>
                <w:hideMark/>
              </w:tcPr>
            </w:tcPrChange>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20" w:author="Brian Bohman" w:date="2021-10-27T05:58:00Z">
              <w:tcPr>
                <w:tcW w:w="1152" w:type="dxa"/>
                <w:vAlign w:val="center"/>
                <w:hideMark/>
              </w:tcPr>
            </w:tcPrChange>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21" w:author="Brian Bohman" w:date="2021-10-27T05:58:00Z">
              <w:tcPr>
                <w:tcW w:w="504" w:type="dxa"/>
                <w:vAlign w:val="center"/>
                <w:hideMark/>
              </w:tcPr>
            </w:tcPrChange>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2022" w:author="Brian Bohman" w:date="2021-10-27T05:58:00Z">
              <w:tcPr>
                <w:tcW w:w="1008" w:type="dxa"/>
                <w:vAlign w:val="center"/>
                <w:hideMark/>
              </w:tcPr>
            </w:tcPrChange>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023" w:author="Brian Bohman" w:date="2021-10-27T05:58:00Z">
              <w:tcPr>
                <w:tcW w:w="1008" w:type="dxa"/>
                <w:vAlign w:val="center"/>
                <w:hideMark/>
              </w:tcPr>
            </w:tcPrChange>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24" w:author="Brian Bohman" w:date="2021-10-27T05:58:00Z">
              <w:tcPr>
                <w:tcW w:w="720" w:type="dxa"/>
                <w:vAlign w:val="center"/>
                <w:hideMark/>
              </w:tcPr>
            </w:tcPrChange>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25" w:author="Brian Bohman" w:date="2021-10-27T05:58:00Z">
              <w:tcPr>
                <w:tcW w:w="1008" w:type="dxa"/>
                <w:vAlign w:val="center"/>
                <w:hideMark/>
              </w:tcPr>
            </w:tcPrChange>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26" w:author="Brian Bohman" w:date="2021-10-27T05:58:00Z">
              <w:tcPr>
                <w:tcW w:w="1152" w:type="dxa"/>
                <w:vAlign w:val="center"/>
                <w:hideMark/>
              </w:tcPr>
            </w:tcPrChange>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440" w:type="dxa"/>
            <w:vAlign w:val="center"/>
            <w:hideMark/>
            <w:tcPrChange w:id="12027" w:author="Brian Bohman" w:date="2021-10-27T05:58:00Z">
              <w:tcPr>
                <w:tcW w:w="1008" w:type="dxa"/>
                <w:vAlign w:val="center"/>
                <w:hideMark/>
              </w:tcPr>
            </w:tcPrChange>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65ABCBF5" w14:textId="77777777" w:rsidTr="00E419CD">
        <w:trPr>
          <w:trHeight w:val="165"/>
          <w:trPrChange w:id="12028" w:author="Brian Bohman" w:date="2021-10-27T05:58:00Z">
            <w:trPr>
              <w:trHeight w:val="165"/>
            </w:trPr>
          </w:trPrChange>
        </w:trPr>
        <w:tc>
          <w:tcPr>
            <w:tcW w:w="360" w:type="dxa"/>
            <w:vAlign w:val="center"/>
            <w:hideMark/>
            <w:tcPrChange w:id="12029" w:author="Brian Bohman" w:date="2021-10-27T05:58:00Z">
              <w:tcPr>
                <w:tcW w:w="360" w:type="dxa"/>
                <w:vAlign w:val="center"/>
                <w:hideMark/>
              </w:tcPr>
            </w:tcPrChange>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Change w:id="12030" w:author="Brian Bohman" w:date="2021-10-27T05:58:00Z">
              <w:tcPr>
                <w:tcW w:w="864" w:type="dxa"/>
                <w:vAlign w:val="center"/>
                <w:hideMark/>
              </w:tcPr>
            </w:tcPrChange>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31" w:author="Brian Bohman" w:date="2021-10-27T05:58:00Z">
              <w:tcPr>
                <w:tcW w:w="1152" w:type="dxa"/>
                <w:vAlign w:val="center"/>
                <w:hideMark/>
              </w:tcPr>
            </w:tcPrChange>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32" w:author="Brian Bohman" w:date="2021-10-27T05:58:00Z">
              <w:tcPr>
                <w:tcW w:w="504" w:type="dxa"/>
                <w:vAlign w:val="center"/>
                <w:hideMark/>
              </w:tcPr>
            </w:tcPrChange>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2033" w:author="Brian Bohman" w:date="2021-10-27T05:58:00Z">
              <w:tcPr>
                <w:tcW w:w="1008" w:type="dxa"/>
                <w:vAlign w:val="center"/>
                <w:hideMark/>
              </w:tcPr>
            </w:tcPrChange>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034" w:author="Brian Bohman" w:date="2021-10-27T05:58:00Z">
              <w:tcPr>
                <w:tcW w:w="1008" w:type="dxa"/>
                <w:vAlign w:val="center"/>
                <w:hideMark/>
              </w:tcPr>
            </w:tcPrChange>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35" w:author="Brian Bohman" w:date="2021-10-27T05:58:00Z">
              <w:tcPr>
                <w:tcW w:w="720" w:type="dxa"/>
                <w:vAlign w:val="center"/>
                <w:hideMark/>
              </w:tcPr>
            </w:tcPrChange>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36" w:author="Brian Bohman" w:date="2021-10-27T05:58:00Z">
              <w:tcPr>
                <w:tcW w:w="1008" w:type="dxa"/>
                <w:vAlign w:val="center"/>
                <w:hideMark/>
              </w:tcPr>
            </w:tcPrChange>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37" w:author="Brian Bohman" w:date="2021-10-27T05:58:00Z">
              <w:tcPr>
                <w:tcW w:w="1152" w:type="dxa"/>
                <w:vAlign w:val="center"/>
                <w:hideMark/>
              </w:tcPr>
            </w:tcPrChange>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2038" w:author="Brian Bohman" w:date="2021-10-27T05:58:00Z">
              <w:tcPr>
                <w:tcW w:w="1008" w:type="dxa"/>
                <w:vAlign w:val="center"/>
                <w:hideMark/>
              </w:tcPr>
            </w:tcPrChange>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6267F11" w14:textId="77777777" w:rsidTr="00E419CD">
        <w:trPr>
          <w:trHeight w:val="165"/>
          <w:trPrChange w:id="12039" w:author="Brian Bohman" w:date="2021-10-27T05:58:00Z">
            <w:trPr>
              <w:trHeight w:val="165"/>
            </w:trPr>
          </w:trPrChange>
        </w:trPr>
        <w:tc>
          <w:tcPr>
            <w:tcW w:w="360" w:type="dxa"/>
            <w:vAlign w:val="center"/>
            <w:hideMark/>
            <w:tcPrChange w:id="12040" w:author="Brian Bohman" w:date="2021-10-27T05:58:00Z">
              <w:tcPr>
                <w:tcW w:w="360" w:type="dxa"/>
                <w:vAlign w:val="center"/>
                <w:hideMark/>
              </w:tcPr>
            </w:tcPrChange>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Change w:id="12041" w:author="Brian Bohman" w:date="2021-10-27T05:58:00Z">
              <w:tcPr>
                <w:tcW w:w="864" w:type="dxa"/>
                <w:vAlign w:val="center"/>
                <w:hideMark/>
              </w:tcPr>
            </w:tcPrChange>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42" w:author="Brian Bohman" w:date="2021-10-27T05:58:00Z">
              <w:tcPr>
                <w:tcW w:w="1152" w:type="dxa"/>
                <w:vAlign w:val="center"/>
                <w:hideMark/>
              </w:tcPr>
            </w:tcPrChange>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43" w:author="Brian Bohman" w:date="2021-10-27T05:58:00Z">
              <w:tcPr>
                <w:tcW w:w="504" w:type="dxa"/>
                <w:vAlign w:val="center"/>
                <w:hideMark/>
              </w:tcPr>
            </w:tcPrChange>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2044" w:author="Brian Bohman" w:date="2021-10-27T05:58:00Z">
              <w:tcPr>
                <w:tcW w:w="1008" w:type="dxa"/>
                <w:vAlign w:val="center"/>
                <w:hideMark/>
              </w:tcPr>
            </w:tcPrChange>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045" w:author="Brian Bohman" w:date="2021-10-27T05:58:00Z">
              <w:tcPr>
                <w:tcW w:w="1008" w:type="dxa"/>
                <w:vAlign w:val="center"/>
                <w:hideMark/>
              </w:tcPr>
            </w:tcPrChange>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46" w:author="Brian Bohman" w:date="2021-10-27T05:58:00Z">
              <w:tcPr>
                <w:tcW w:w="720" w:type="dxa"/>
                <w:vAlign w:val="center"/>
                <w:hideMark/>
              </w:tcPr>
            </w:tcPrChange>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47" w:author="Brian Bohman" w:date="2021-10-27T05:58:00Z">
              <w:tcPr>
                <w:tcW w:w="1008" w:type="dxa"/>
                <w:vAlign w:val="center"/>
                <w:hideMark/>
              </w:tcPr>
            </w:tcPrChange>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48" w:author="Brian Bohman" w:date="2021-10-27T05:58:00Z">
              <w:tcPr>
                <w:tcW w:w="1152" w:type="dxa"/>
                <w:vAlign w:val="center"/>
                <w:hideMark/>
              </w:tcPr>
            </w:tcPrChange>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2049" w:author="Brian Bohman" w:date="2021-10-27T05:58:00Z">
              <w:tcPr>
                <w:tcW w:w="1008" w:type="dxa"/>
                <w:vAlign w:val="center"/>
                <w:hideMark/>
              </w:tcPr>
            </w:tcPrChange>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30E54EA6" w14:textId="77777777" w:rsidTr="00E419CD">
        <w:trPr>
          <w:trHeight w:val="165"/>
          <w:trPrChange w:id="12050" w:author="Brian Bohman" w:date="2021-10-27T05:58:00Z">
            <w:trPr>
              <w:trHeight w:val="165"/>
            </w:trPr>
          </w:trPrChange>
        </w:trPr>
        <w:tc>
          <w:tcPr>
            <w:tcW w:w="360" w:type="dxa"/>
            <w:vAlign w:val="center"/>
            <w:hideMark/>
            <w:tcPrChange w:id="12051" w:author="Brian Bohman" w:date="2021-10-27T05:58:00Z">
              <w:tcPr>
                <w:tcW w:w="360" w:type="dxa"/>
                <w:vAlign w:val="center"/>
                <w:hideMark/>
              </w:tcPr>
            </w:tcPrChange>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Change w:id="12052" w:author="Brian Bohman" w:date="2021-10-27T05:58:00Z">
              <w:tcPr>
                <w:tcW w:w="864" w:type="dxa"/>
                <w:vAlign w:val="center"/>
                <w:hideMark/>
              </w:tcPr>
            </w:tcPrChange>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53" w:author="Brian Bohman" w:date="2021-10-27T05:58:00Z">
              <w:tcPr>
                <w:tcW w:w="1152" w:type="dxa"/>
                <w:vAlign w:val="center"/>
                <w:hideMark/>
              </w:tcPr>
            </w:tcPrChange>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54" w:author="Brian Bohman" w:date="2021-10-27T05:58:00Z">
              <w:tcPr>
                <w:tcW w:w="504" w:type="dxa"/>
                <w:vAlign w:val="center"/>
                <w:hideMark/>
              </w:tcPr>
            </w:tcPrChange>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2055" w:author="Brian Bohman" w:date="2021-10-27T05:58:00Z">
              <w:tcPr>
                <w:tcW w:w="1008" w:type="dxa"/>
                <w:vAlign w:val="center"/>
                <w:hideMark/>
              </w:tcPr>
            </w:tcPrChange>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056" w:author="Brian Bohman" w:date="2021-10-27T05:58:00Z">
              <w:tcPr>
                <w:tcW w:w="1008" w:type="dxa"/>
                <w:vAlign w:val="center"/>
                <w:hideMark/>
              </w:tcPr>
            </w:tcPrChange>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57" w:author="Brian Bohman" w:date="2021-10-27T05:58:00Z">
              <w:tcPr>
                <w:tcW w:w="720" w:type="dxa"/>
                <w:vAlign w:val="center"/>
                <w:hideMark/>
              </w:tcPr>
            </w:tcPrChange>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58" w:author="Brian Bohman" w:date="2021-10-27T05:58:00Z">
              <w:tcPr>
                <w:tcW w:w="1008" w:type="dxa"/>
                <w:vAlign w:val="center"/>
                <w:hideMark/>
              </w:tcPr>
            </w:tcPrChange>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59" w:author="Brian Bohman" w:date="2021-10-27T05:58:00Z">
              <w:tcPr>
                <w:tcW w:w="1152" w:type="dxa"/>
                <w:vAlign w:val="center"/>
                <w:hideMark/>
              </w:tcPr>
            </w:tcPrChange>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2060" w:author="Brian Bohman" w:date="2021-10-27T05:58:00Z">
              <w:tcPr>
                <w:tcW w:w="1008" w:type="dxa"/>
                <w:vAlign w:val="center"/>
                <w:hideMark/>
              </w:tcPr>
            </w:tcPrChange>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6983D7D" w14:textId="77777777" w:rsidTr="00E419CD">
        <w:trPr>
          <w:trHeight w:val="165"/>
          <w:trPrChange w:id="12061" w:author="Brian Bohman" w:date="2021-10-27T05:58:00Z">
            <w:trPr>
              <w:trHeight w:val="165"/>
            </w:trPr>
          </w:trPrChange>
        </w:trPr>
        <w:tc>
          <w:tcPr>
            <w:tcW w:w="360" w:type="dxa"/>
            <w:vAlign w:val="center"/>
            <w:hideMark/>
            <w:tcPrChange w:id="12062" w:author="Brian Bohman" w:date="2021-10-27T05:58:00Z">
              <w:tcPr>
                <w:tcW w:w="360" w:type="dxa"/>
                <w:vAlign w:val="center"/>
                <w:hideMark/>
              </w:tcPr>
            </w:tcPrChange>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Change w:id="12063" w:author="Brian Bohman" w:date="2021-10-27T05:58:00Z">
              <w:tcPr>
                <w:tcW w:w="864" w:type="dxa"/>
                <w:vAlign w:val="center"/>
                <w:hideMark/>
              </w:tcPr>
            </w:tcPrChange>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64" w:author="Brian Bohman" w:date="2021-10-27T05:58:00Z">
              <w:tcPr>
                <w:tcW w:w="1152" w:type="dxa"/>
                <w:vAlign w:val="center"/>
                <w:hideMark/>
              </w:tcPr>
            </w:tcPrChange>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65" w:author="Brian Bohman" w:date="2021-10-27T05:58:00Z">
              <w:tcPr>
                <w:tcW w:w="504" w:type="dxa"/>
                <w:vAlign w:val="center"/>
                <w:hideMark/>
              </w:tcPr>
            </w:tcPrChange>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2066" w:author="Brian Bohman" w:date="2021-10-27T05:58:00Z">
              <w:tcPr>
                <w:tcW w:w="1008" w:type="dxa"/>
                <w:vAlign w:val="center"/>
                <w:hideMark/>
              </w:tcPr>
            </w:tcPrChange>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067" w:author="Brian Bohman" w:date="2021-10-27T05:58:00Z">
              <w:tcPr>
                <w:tcW w:w="1008" w:type="dxa"/>
                <w:vAlign w:val="center"/>
                <w:hideMark/>
              </w:tcPr>
            </w:tcPrChange>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68" w:author="Brian Bohman" w:date="2021-10-27T05:58:00Z">
              <w:tcPr>
                <w:tcW w:w="720" w:type="dxa"/>
                <w:vAlign w:val="center"/>
                <w:hideMark/>
              </w:tcPr>
            </w:tcPrChange>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69" w:author="Brian Bohman" w:date="2021-10-27T05:58:00Z">
              <w:tcPr>
                <w:tcW w:w="1008" w:type="dxa"/>
                <w:vAlign w:val="center"/>
                <w:hideMark/>
              </w:tcPr>
            </w:tcPrChange>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70" w:author="Brian Bohman" w:date="2021-10-27T05:58:00Z">
              <w:tcPr>
                <w:tcW w:w="1152" w:type="dxa"/>
                <w:vAlign w:val="center"/>
                <w:hideMark/>
              </w:tcPr>
            </w:tcPrChange>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2071" w:author="Brian Bohman" w:date="2021-10-27T05:58:00Z">
              <w:tcPr>
                <w:tcW w:w="1008" w:type="dxa"/>
                <w:vAlign w:val="center"/>
                <w:hideMark/>
              </w:tcPr>
            </w:tcPrChange>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EBD8DA1" w14:textId="77777777" w:rsidTr="00E419CD">
        <w:trPr>
          <w:trHeight w:val="165"/>
          <w:trPrChange w:id="12072" w:author="Brian Bohman" w:date="2021-10-27T05:58:00Z">
            <w:trPr>
              <w:trHeight w:val="165"/>
            </w:trPr>
          </w:trPrChange>
        </w:trPr>
        <w:tc>
          <w:tcPr>
            <w:tcW w:w="360" w:type="dxa"/>
            <w:vAlign w:val="center"/>
            <w:hideMark/>
            <w:tcPrChange w:id="12073" w:author="Brian Bohman" w:date="2021-10-27T05:58:00Z">
              <w:tcPr>
                <w:tcW w:w="360" w:type="dxa"/>
                <w:vAlign w:val="center"/>
                <w:hideMark/>
              </w:tcPr>
            </w:tcPrChange>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Change w:id="12074" w:author="Brian Bohman" w:date="2021-10-27T05:58:00Z">
              <w:tcPr>
                <w:tcW w:w="864" w:type="dxa"/>
                <w:vAlign w:val="center"/>
                <w:hideMark/>
              </w:tcPr>
            </w:tcPrChange>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75" w:author="Brian Bohman" w:date="2021-10-27T05:58:00Z">
              <w:tcPr>
                <w:tcW w:w="1152" w:type="dxa"/>
                <w:vAlign w:val="center"/>
                <w:hideMark/>
              </w:tcPr>
            </w:tcPrChange>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76" w:author="Brian Bohman" w:date="2021-10-27T05:58:00Z">
              <w:tcPr>
                <w:tcW w:w="504" w:type="dxa"/>
                <w:vAlign w:val="center"/>
                <w:hideMark/>
              </w:tcPr>
            </w:tcPrChange>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2077" w:author="Brian Bohman" w:date="2021-10-27T05:58:00Z">
              <w:tcPr>
                <w:tcW w:w="1008" w:type="dxa"/>
                <w:vAlign w:val="center"/>
                <w:hideMark/>
              </w:tcPr>
            </w:tcPrChange>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078" w:author="Brian Bohman" w:date="2021-10-27T05:58:00Z">
              <w:tcPr>
                <w:tcW w:w="1008" w:type="dxa"/>
                <w:vAlign w:val="center"/>
                <w:hideMark/>
              </w:tcPr>
            </w:tcPrChange>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79" w:author="Brian Bohman" w:date="2021-10-27T05:58:00Z">
              <w:tcPr>
                <w:tcW w:w="720" w:type="dxa"/>
                <w:vAlign w:val="center"/>
                <w:hideMark/>
              </w:tcPr>
            </w:tcPrChange>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80" w:author="Brian Bohman" w:date="2021-10-27T05:58:00Z">
              <w:tcPr>
                <w:tcW w:w="1008" w:type="dxa"/>
                <w:vAlign w:val="center"/>
                <w:hideMark/>
              </w:tcPr>
            </w:tcPrChange>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81" w:author="Brian Bohman" w:date="2021-10-27T05:58:00Z">
              <w:tcPr>
                <w:tcW w:w="1152" w:type="dxa"/>
                <w:vAlign w:val="center"/>
                <w:hideMark/>
              </w:tcPr>
            </w:tcPrChange>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2082" w:author="Brian Bohman" w:date="2021-10-27T05:58:00Z">
              <w:tcPr>
                <w:tcW w:w="1008" w:type="dxa"/>
                <w:vAlign w:val="center"/>
                <w:hideMark/>
              </w:tcPr>
            </w:tcPrChange>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30EDEDCF" w14:textId="77777777" w:rsidTr="00E419CD">
        <w:trPr>
          <w:trHeight w:val="165"/>
          <w:trPrChange w:id="12083" w:author="Brian Bohman" w:date="2021-10-27T05:58:00Z">
            <w:trPr>
              <w:trHeight w:val="165"/>
            </w:trPr>
          </w:trPrChange>
        </w:trPr>
        <w:tc>
          <w:tcPr>
            <w:tcW w:w="360" w:type="dxa"/>
            <w:vAlign w:val="center"/>
            <w:hideMark/>
            <w:tcPrChange w:id="12084" w:author="Brian Bohman" w:date="2021-10-27T05:58:00Z">
              <w:tcPr>
                <w:tcW w:w="360" w:type="dxa"/>
                <w:vAlign w:val="center"/>
                <w:hideMark/>
              </w:tcPr>
            </w:tcPrChange>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Change w:id="12085" w:author="Brian Bohman" w:date="2021-10-27T05:58:00Z">
              <w:tcPr>
                <w:tcW w:w="864" w:type="dxa"/>
                <w:vAlign w:val="center"/>
                <w:hideMark/>
              </w:tcPr>
            </w:tcPrChange>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86" w:author="Brian Bohman" w:date="2021-10-27T05:58:00Z">
              <w:tcPr>
                <w:tcW w:w="1152" w:type="dxa"/>
                <w:vAlign w:val="center"/>
                <w:hideMark/>
              </w:tcPr>
            </w:tcPrChange>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87" w:author="Brian Bohman" w:date="2021-10-27T05:58:00Z">
              <w:tcPr>
                <w:tcW w:w="504" w:type="dxa"/>
                <w:vAlign w:val="center"/>
                <w:hideMark/>
              </w:tcPr>
            </w:tcPrChange>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2088" w:author="Brian Bohman" w:date="2021-10-27T05:58:00Z">
              <w:tcPr>
                <w:tcW w:w="1008" w:type="dxa"/>
                <w:vAlign w:val="center"/>
                <w:hideMark/>
              </w:tcPr>
            </w:tcPrChange>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089" w:author="Brian Bohman" w:date="2021-10-27T05:58:00Z">
              <w:tcPr>
                <w:tcW w:w="1008" w:type="dxa"/>
                <w:vAlign w:val="center"/>
                <w:hideMark/>
              </w:tcPr>
            </w:tcPrChange>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90" w:author="Brian Bohman" w:date="2021-10-27T05:58:00Z">
              <w:tcPr>
                <w:tcW w:w="720" w:type="dxa"/>
                <w:vAlign w:val="center"/>
                <w:hideMark/>
              </w:tcPr>
            </w:tcPrChange>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91" w:author="Brian Bohman" w:date="2021-10-27T05:58:00Z">
              <w:tcPr>
                <w:tcW w:w="1008" w:type="dxa"/>
                <w:vAlign w:val="center"/>
                <w:hideMark/>
              </w:tcPr>
            </w:tcPrChange>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92" w:author="Brian Bohman" w:date="2021-10-27T05:58:00Z">
              <w:tcPr>
                <w:tcW w:w="1152" w:type="dxa"/>
                <w:vAlign w:val="center"/>
                <w:hideMark/>
              </w:tcPr>
            </w:tcPrChange>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2093" w:author="Brian Bohman" w:date="2021-10-27T05:58:00Z">
              <w:tcPr>
                <w:tcW w:w="1008" w:type="dxa"/>
                <w:vAlign w:val="center"/>
                <w:hideMark/>
              </w:tcPr>
            </w:tcPrChange>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937A2E7" w14:textId="77777777" w:rsidTr="00E419CD">
        <w:trPr>
          <w:trHeight w:val="165"/>
          <w:trPrChange w:id="12094" w:author="Brian Bohman" w:date="2021-10-27T05:58:00Z">
            <w:trPr>
              <w:trHeight w:val="165"/>
            </w:trPr>
          </w:trPrChange>
        </w:trPr>
        <w:tc>
          <w:tcPr>
            <w:tcW w:w="360" w:type="dxa"/>
            <w:vAlign w:val="center"/>
            <w:hideMark/>
            <w:tcPrChange w:id="12095" w:author="Brian Bohman" w:date="2021-10-27T05:58:00Z">
              <w:tcPr>
                <w:tcW w:w="360" w:type="dxa"/>
                <w:vAlign w:val="center"/>
                <w:hideMark/>
              </w:tcPr>
            </w:tcPrChange>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Change w:id="12096" w:author="Brian Bohman" w:date="2021-10-27T05:58:00Z">
              <w:tcPr>
                <w:tcW w:w="864" w:type="dxa"/>
                <w:vAlign w:val="center"/>
                <w:hideMark/>
              </w:tcPr>
            </w:tcPrChange>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97" w:author="Brian Bohman" w:date="2021-10-27T05:58:00Z">
              <w:tcPr>
                <w:tcW w:w="1152" w:type="dxa"/>
                <w:vAlign w:val="center"/>
                <w:hideMark/>
              </w:tcPr>
            </w:tcPrChange>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98" w:author="Brian Bohman" w:date="2021-10-27T05:58:00Z">
              <w:tcPr>
                <w:tcW w:w="504" w:type="dxa"/>
                <w:vAlign w:val="center"/>
                <w:hideMark/>
              </w:tcPr>
            </w:tcPrChange>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2099" w:author="Brian Bohman" w:date="2021-10-27T05:58:00Z">
              <w:tcPr>
                <w:tcW w:w="1008" w:type="dxa"/>
                <w:vAlign w:val="center"/>
                <w:hideMark/>
              </w:tcPr>
            </w:tcPrChange>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100" w:author="Brian Bohman" w:date="2021-10-27T05:58:00Z">
              <w:tcPr>
                <w:tcW w:w="1008" w:type="dxa"/>
                <w:vAlign w:val="center"/>
                <w:hideMark/>
              </w:tcPr>
            </w:tcPrChange>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01" w:author="Brian Bohman" w:date="2021-10-27T05:58:00Z">
              <w:tcPr>
                <w:tcW w:w="720" w:type="dxa"/>
                <w:vAlign w:val="center"/>
                <w:hideMark/>
              </w:tcPr>
            </w:tcPrChange>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02" w:author="Brian Bohman" w:date="2021-10-27T05:58:00Z">
              <w:tcPr>
                <w:tcW w:w="1008" w:type="dxa"/>
                <w:vAlign w:val="center"/>
                <w:hideMark/>
              </w:tcPr>
            </w:tcPrChange>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03" w:author="Brian Bohman" w:date="2021-10-27T05:58:00Z">
              <w:tcPr>
                <w:tcW w:w="1152" w:type="dxa"/>
                <w:vAlign w:val="center"/>
                <w:hideMark/>
              </w:tcPr>
            </w:tcPrChange>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2104" w:author="Brian Bohman" w:date="2021-10-27T05:58:00Z">
              <w:tcPr>
                <w:tcW w:w="1008" w:type="dxa"/>
                <w:vAlign w:val="center"/>
                <w:hideMark/>
              </w:tcPr>
            </w:tcPrChange>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F09C7FF" w14:textId="77777777" w:rsidTr="00E419CD">
        <w:trPr>
          <w:trHeight w:val="165"/>
          <w:trPrChange w:id="12105" w:author="Brian Bohman" w:date="2021-10-27T05:58:00Z">
            <w:trPr>
              <w:trHeight w:val="165"/>
            </w:trPr>
          </w:trPrChange>
        </w:trPr>
        <w:tc>
          <w:tcPr>
            <w:tcW w:w="360" w:type="dxa"/>
            <w:vAlign w:val="center"/>
            <w:hideMark/>
            <w:tcPrChange w:id="12106" w:author="Brian Bohman" w:date="2021-10-27T05:58:00Z">
              <w:tcPr>
                <w:tcW w:w="360" w:type="dxa"/>
                <w:vAlign w:val="center"/>
                <w:hideMark/>
              </w:tcPr>
            </w:tcPrChange>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Change w:id="12107" w:author="Brian Bohman" w:date="2021-10-27T05:58:00Z">
              <w:tcPr>
                <w:tcW w:w="864" w:type="dxa"/>
                <w:vAlign w:val="center"/>
                <w:hideMark/>
              </w:tcPr>
            </w:tcPrChange>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08" w:author="Brian Bohman" w:date="2021-10-27T05:58:00Z">
              <w:tcPr>
                <w:tcW w:w="1152" w:type="dxa"/>
                <w:vAlign w:val="center"/>
                <w:hideMark/>
              </w:tcPr>
            </w:tcPrChange>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109" w:author="Brian Bohman" w:date="2021-10-27T05:58:00Z">
              <w:tcPr>
                <w:tcW w:w="504" w:type="dxa"/>
                <w:vAlign w:val="center"/>
                <w:hideMark/>
              </w:tcPr>
            </w:tcPrChange>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2110" w:author="Brian Bohman" w:date="2021-10-27T05:58:00Z">
              <w:tcPr>
                <w:tcW w:w="1008" w:type="dxa"/>
                <w:vAlign w:val="center"/>
                <w:hideMark/>
              </w:tcPr>
            </w:tcPrChange>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111" w:author="Brian Bohman" w:date="2021-10-27T05:58:00Z">
              <w:tcPr>
                <w:tcW w:w="1008" w:type="dxa"/>
                <w:vAlign w:val="center"/>
                <w:hideMark/>
              </w:tcPr>
            </w:tcPrChange>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12" w:author="Brian Bohman" w:date="2021-10-27T05:58:00Z">
              <w:tcPr>
                <w:tcW w:w="720" w:type="dxa"/>
                <w:vAlign w:val="center"/>
                <w:hideMark/>
              </w:tcPr>
            </w:tcPrChange>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13" w:author="Brian Bohman" w:date="2021-10-27T05:58:00Z">
              <w:tcPr>
                <w:tcW w:w="1008" w:type="dxa"/>
                <w:vAlign w:val="center"/>
                <w:hideMark/>
              </w:tcPr>
            </w:tcPrChange>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14" w:author="Brian Bohman" w:date="2021-10-27T05:58:00Z">
              <w:tcPr>
                <w:tcW w:w="1152" w:type="dxa"/>
                <w:vAlign w:val="center"/>
                <w:hideMark/>
              </w:tcPr>
            </w:tcPrChange>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115" w:author="Brian Bohman" w:date="2021-10-27T05:58:00Z">
              <w:tcPr>
                <w:tcW w:w="1008" w:type="dxa"/>
                <w:vAlign w:val="center"/>
                <w:hideMark/>
              </w:tcPr>
            </w:tcPrChange>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0CD7E81" w14:textId="77777777" w:rsidTr="00E419CD">
        <w:trPr>
          <w:trHeight w:val="165"/>
          <w:trPrChange w:id="12116" w:author="Brian Bohman" w:date="2021-10-27T05:58:00Z">
            <w:trPr>
              <w:trHeight w:val="165"/>
            </w:trPr>
          </w:trPrChange>
        </w:trPr>
        <w:tc>
          <w:tcPr>
            <w:tcW w:w="360" w:type="dxa"/>
            <w:vAlign w:val="center"/>
            <w:hideMark/>
            <w:tcPrChange w:id="12117" w:author="Brian Bohman" w:date="2021-10-27T05:58:00Z">
              <w:tcPr>
                <w:tcW w:w="360" w:type="dxa"/>
                <w:vAlign w:val="center"/>
                <w:hideMark/>
              </w:tcPr>
            </w:tcPrChange>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Change w:id="12118" w:author="Brian Bohman" w:date="2021-10-27T05:58:00Z">
              <w:tcPr>
                <w:tcW w:w="864" w:type="dxa"/>
                <w:vAlign w:val="center"/>
                <w:hideMark/>
              </w:tcPr>
            </w:tcPrChange>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19" w:author="Brian Bohman" w:date="2021-10-27T05:58:00Z">
              <w:tcPr>
                <w:tcW w:w="1152" w:type="dxa"/>
                <w:vAlign w:val="center"/>
                <w:hideMark/>
              </w:tcPr>
            </w:tcPrChange>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120" w:author="Brian Bohman" w:date="2021-10-27T05:58:00Z">
              <w:tcPr>
                <w:tcW w:w="504" w:type="dxa"/>
                <w:vAlign w:val="center"/>
                <w:hideMark/>
              </w:tcPr>
            </w:tcPrChange>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2121" w:author="Brian Bohman" w:date="2021-10-27T05:58:00Z">
              <w:tcPr>
                <w:tcW w:w="1008" w:type="dxa"/>
                <w:vAlign w:val="center"/>
                <w:hideMark/>
              </w:tcPr>
            </w:tcPrChange>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122" w:author="Brian Bohman" w:date="2021-10-27T05:58:00Z">
              <w:tcPr>
                <w:tcW w:w="1008" w:type="dxa"/>
                <w:vAlign w:val="center"/>
                <w:hideMark/>
              </w:tcPr>
            </w:tcPrChange>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23" w:author="Brian Bohman" w:date="2021-10-27T05:58:00Z">
              <w:tcPr>
                <w:tcW w:w="720" w:type="dxa"/>
                <w:vAlign w:val="center"/>
                <w:hideMark/>
              </w:tcPr>
            </w:tcPrChange>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24" w:author="Brian Bohman" w:date="2021-10-27T05:58:00Z">
              <w:tcPr>
                <w:tcW w:w="1008" w:type="dxa"/>
                <w:vAlign w:val="center"/>
                <w:hideMark/>
              </w:tcPr>
            </w:tcPrChange>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25" w:author="Brian Bohman" w:date="2021-10-27T05:58:00Z">
              <w:tcPr>
                <w:tcW w:w="1152" w:type="dxa"/>
                <w:vAlign w:val="center"/>
                <w:hideMark/>
              </w:tcPr>
            </w:tcPrChange>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2126" w:author="Brian Bohman" w:date="2021-10-27T05:58:00Z">
              <w:tcPr>
                <w:tcW w:w="1008" w:type="dxa"/>
                <w:vAlign w:val="center"/>
                <w:hideMark/>
              </w:tcPr>
            </w:tcPrChange>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FCCF2D6" w14:textId="77777777" w:rsidTr="00E419CD">
        <w:trPr>
          <w:trHeight w:val="180"/>
          <w:trPrChange w:id="12127" w:author="Brian Bohman" w:date="2021-10-27T05:58:00Z">
            <w:trPr>
              <w:trHeight w:val="180"/>
            </w:trPr>
          </w:trPrChange>
        </w:trPr>
        <w:tc>
          <w:tcPr>
            <w:tcW w:w="360" w:type="dxa"/>
            <w:vAlign w:val="center"/>
            <w:hideMark/>
            <w:tcPrChange w:id="12128" w:author="Brian Bohman" w:date="2021-10-27T05:58:00Z">
              <w:tcPr>
                <w:tcW w:w="360" w:type="dxa"/>
                <w:vAlign w:val="center"/>
                <w:hideMark/>
              </w:tcPr>
            </w:tcPrChange>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Change w:id="12129" w:author="Brian Bohman" w:date="2021-10-27T05:58:00Z">
              <w:tcPr>
                <w:tcW w:w="864" w:type="dxa"/>
                <w:vAlign w:val="center"/>
                <w:hideMark/>
              </w:tcPr>
            </w:tcPrChange>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30" w:author="Brian Bohman" w:date="2021-10-27T05:58:00Z">
              <w:tcPr>
                <w:tcW w:w="1152" w:type="dxa"/>
                <w:vAlign w:val="center"/>
                <w:hideMark/>
              </w:tcPr>
            </w:tcPrChange>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131" w:author="Brian Bohman" w:date="2021-10-27T05:58:00Z">
              <w:tcPr>
                <w:tcW w:w="504" w:type="dxa"/>
                <w:vAlign w:val="center"/>
                <w:hideMark/>
              </w:tcPr>
            </w:tcPrChange>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2132" w:author="Brian Bohman" w:date="2021-10-27T05:58:00Z">
              <w:tcPr>
                <w:tcW w:w="1008" w:type="dxa"/>
                <w:vAlign w:val="center"/>
                <w:hideMark/>
              </w:tcPr>
            </w:tcPrChange>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133" w:author="Brian Bohman" w:date="2021-10-27T05:58:00Z">
              <w:tcPr>
                <w:tcW w:w="1008" w:type="dxa"/>
                <w:vAlign w:val="center"/>
                <w:hideMark/>
              </w:tcPr>
            </w:tcPrChange>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34" w:author="Brian Bohman" w:date="2021-10-27T05:58:00Z">
              <w:tcPr>
                <w:tcW w:w="720" w:type="dxa"/>
                <w:vAlign w:val="center"/>
                <w:hideMark/>
              </w:tcPr>
            </w:tcPrChange>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35" w:author="Brian Bohman" w:date="2021-10-27T05:58:00Z">
              <w:tcPr>
                <w:tcW w:w="1008" w:type="dxa"/>
                <w:vAlign w:val="center"/>
                <w:hideMark/>
              </w:tcPr>
            </w:tcPrChange>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36" w:author="Brian Bohman" w:date="2021-10-27T05:58:00Z">
              <w:tcPr>
                <w:tcW w:w="1152" w:type="dxa"/>
                <w:vAlign w:val="center"/>
                <w:hideMark/>
              </w:tcPr>
            </w:tcPrChange>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2137" w:author="Brian Bohman" w:date="2021-10-27T05:58:00Z">
              <w:tcPr>
                <w:tcW w:w="1008" w:type="dxa"/>
                <w:vAlign w:val="center"/>
                <w:hideMark/>
              </w:tcPr>
            </w:tcPrChange>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ADA5DE" w14:textId="77777777" w:rsidTr="00E419CD">
        <w:trPr>
          <w:trHeight w:val="165"/>
          <w:trPrChange w:id="12138" w:author="Brian Bohman" w:date="2021-10-27T05:58:00Z">
            <w:trPr>
              <w:trHeight w:val="165"/>
            </w:trPr>
          </w:trPrChange>
        </w:trPr>
        <w:tc>
          <w:tcPr>
            <w:tcW w:w="360" w:type="dxa"/>
            <w:vAlign w:val="center"/>
            <w:hideMark/>
            <w:tcPrChange w:id="12139" w:author="Brian Bohman" w:date="2021-10-27T05:58:00Z">
              <w:tcPr>
                <w:tcW w:w="360" w:type="dxa"/>
                <w:vAlign w:val="center"/>
                <w:hideMark/>
              </w:tcPr>
            </w:tcPrChange>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Change w:id="12140" w:author="Brian Bohman" w:date="2021-10-27T05:58:00Z">
              <w:tcPr>
                <w:tcW w:w="864" w:type="dxa"/>
                <w:vAlign w:val="center"/>
                <w:hideMark/>
              </w:tcPr>
            </w:tcPrChange>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41" w:author="Brian Bohman" w:date="2021-10-27T05:58:00Z">
              <w:tcPr>
                <w:tcW w:w="1152" w:type="dxa"/>
                <w:vAlign w:val="center"/>
                <w:hideMark/>
              </w:tcPr>
            </w:tcPrChange>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142" w:author="Brian Bohman" w:date="2021-10-27T05:58:00Z">
              <w:tcPr>
                <w:tcW w:w="504" w:type="dxa"/>
                <w:vAlign w:val="center"/>
                <w:hideMark/>
              </w:tcPr>
            </w:tcPrChange>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2143" w:author="Brian Bohman" w:date="2021-10-27T05:58:00Z">
              <w:tcPr>
                <w:tcW w:w="1008" w:type="dxa"/>
                <w:vAlign w:val="center"/>
                <w:hideMark/>
              </w:tcPr>
            </w:tcPrChange>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144" w:author="Brian Bohman" w:date="2021-10-27T05:58:00Z">
              <w:tcPr>
                <w:tcW w:w="1008" w:type="dxa"/>
                <w:vAlign w:val="center"/>
                <w:hideMark/>
              </w:tcPr>
            </w:tcPrChange>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45" w:author="Brian Bohman" w:date="2021-10-27T05:58:00Z">
              <w:tcPr>
                <w:tcW w:w="720" w:type="dxa"/>
                <w:vAlign w:val="center"/>
                <w:hideMark/>
              </w:tcPr>
            </w:tcPrChange>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46" w:author="Brian Bohman" w:date="2021-10-27T05:58:00Z">
              <w:tcPr>
                <w:tcW w:w="1008" w:type="dxa"/>
                <w:vAlign w:val="center"/>
                <w:hideMark/>
              </w:tcPr>
            </w:tcPrChange>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47" w:author="Brian Bohman" w:date="2021-10-27T05:58:00Z">
              <w:tcPr>
                <w:tcW w:w="1152" w:type="dxa"/>
                <w:vAlign w:val="center"/>
                <w:hideMark/>
              </w:tcPr>
            </w:tcPrChange>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2148" w:author="Brian Bohman" w:date="2021-10-27T05:58:00Z">
              <w:tcPr>
                <w:tcW w:w="1008" w:type="dxa"/>
                <w:vAlign w:val="center"/>
                <w:hideMark/>
              </w:tcPr>
            </w:tcPrChange>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064A1889" w14:textId="77777777" w:rsidTr="00E419CD">
        <w:trPr>
          <w:trHeight w:val="165"/>
          <w:trPrChange w:id="12149" w:author="Brian Bohman" w:date="2021-10-27T05:58:00Z">
            <w:trPr>
              <w:trHeight w:val="165"/>
            </w:trPr>
          </w:trPrChange>
        </w:trPr>
        <w:tc>
          <w:tcPr>
            <w:tcW w:w="360" w:type="dxa"/>
            <w:vAlign w:val="center"/>
            <w:hideMark/>
            <w:tcPrChange w:id="12150" w:author="Brian Bohman" w:date="2021-10-27T05:58:00Z">
              <w:tcPr>
                <w:tcW w:w="360" w:type="dxa"/>
                <w:vAlign w:val="center"/>
                <w:hideMark/>
              </w:tcPr>
            </w:tcPrChange>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Change w:id="12151" w:author="Brian Bohman" w:date="2021-10-27T05:58:00Z">
              <w:tcPr>
                <w:tcW w:w="864" w:type="dxa"/>
                <w:vAlign w:val="center"/>
                <w:hideMark/>
              </w:tcPr>
            </w:tcPrChange>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52" w:author="Brian Bohman" w:date="2021-10-27T05:58:00Z">
              <w:tcPr>
                <w:tcW w:w="1152" w:type="dxa"/>
                <w:vAlign w:val="center"/>
                <w:hideMark/>
              </w:tcPr>
            </w:tcPrChange>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153" w:author="Brian Bohman" w:date="2021-10-27T05:58:00Z">
              <w:tcPr>
                <w:tcW w:w="504" w:type="dxa"/>
                <w:vAlign w:val="center"/>
                <w:hideMark/>
              </w:tcPr>
            </w:tcPrChange>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2154" w:author="Brian Bohman" w:date="2021-10-27T05:58:00Z">
              <w:tcPr>
                <w:tcW w:w="1008" w:type="dxa"/>
                <w:vAlign w:val="center"/>
                <w:hideMark/>
              </w:tcPr>
            </w:tcPrChange>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155" w:author="Brian Bohman" w:date="2021-10-27T05:58:00Z">
              <w:tcPr>
                <w:tcW w:w="1008" w:type="dxa"/>
                <w:vAlign w:val="center"/>
                <w:hideMark/>
              </w:tcPr>
            </w:tcPrChange>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56" w:author="Brian Bohman" w:date="2021-10-27T05:58:00Z">
              <w:tcPr>
                <w:tcW w:w="720" w:type="dxa"/>
                <w:vAlign w:val="center"/>
                <w:hideMark/>
              </w:tcPr>
            </w:tcPrChange>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57" w:author="Brian Bohman" w:date="2021-10-27T05:58:00Z">
              <w:tcPr>
                <w:tcW w:w="1008" w:type="dxa"/>
                <w:vAlign w:val="center"/>
                <w:hideMark/>
              </w:tcPr>
            </w:tcPrChange>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58" w:author="Brian Bohman" w:date="2021-10-27T05:58:00Z">
              <w:tcPr>
                <w:tcW w:w="1152" w:type="dxa"/>
                <w:vAlign w:val="center"/>
                <w:hideMark/>
              </w:tcPr>
            </w:tcPrChange>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2159" w:author="Brian Bohman" w:date="2021-10-27T05:58:00Z">
              <w:tcPr>
                <w:tcW w:w="1008" w:type="dxa"/>
                <w:vAlign w:val="center"/>
                <w:hideMark/>
              </w:tcPr>
            </w:tcPrChange>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284BB42" w14:textId="77777777" w:rsidTr="00E419CD">
        <w:trPr>
          <w:trHeight w:val="165"/>
          <w:trPrChange w:id="12160" w:author="Brian Bohman" w:date="2021-10-27T05:58:00Z">
            <w:trPr>
              <w:trHeight w:val="165"/>
            </w:trPr>
          </w:trPrChange>
        </w:trPr>
        <w:tc>
          <w:tcPr>
            <w:tcW w:w="360" w:type="dxa"/>
            <w:vAlign w:val="center"/>
            <w:hideMark/>
            <w:tcPrChange w:id="12161" w:author="Brian Bohman" w:date="2021-10-27T05:58:00Z">
              <w:tcPr>
                <w:tcW w:w="360" w:type="dxa"/>
                <w:vAlign w:val="center"/>
                <w:hideMark/>
              </w:tcPr>
            </w:tcPrChange>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Change w:id="12162" w:author="Brian Bohman" w:date="2021-10-27T05:58:00Z">
              <w:tcPr>
                <w:tcW w:w="864" w:type="dxa"/>
                <w:vAlign w:val="center"/>
                <w:hideMark/>
              </w:tcPr>
            </w:tcPrChange>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63" w:author="Brian Bohman" w:date="2021-10-27T05:58:00Z">
              <w:tcPr>
                <w:tcW w:w="1152" w:type="dxa"/>
                <w:vAlign w:val="center"/>
                <w:hideMark/>
              </w:tcPr>
            </w:tcPrChange>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164" w:author="Brian Bohman" w:date="2021-10-27T05:58:00Z">
              <w:tcPr>
                <w:tcW w:w="504" w:type="dxa"/>
                <w:vAlign w:val="center"/>
                <w:hideMark/>
              </w:tcPr>
            </w:tcPrChange>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2165" w:author="Brian Bohman" w:date="2021-10-27T05:58:00Z">
              <w:tcPr>
                <w:tcW w:w="1008" w:type="dxa"/>
                <w:vAlign w:val="center"/>
                <w:hideMark/>
              </w:tcPr>
            </w:tcPrChange>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166" w:author="Brian Bohman" w:date="2021-10-27T05:58:00Z">
              <w:tcPr>
                <w:tcW w:w="1008" w:type="dxa"/>
                <w:vAlign w:val="center"/>
                <w:hideMark/>
              </w:tcPr>
            </w:tcPrChange>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67" w:author="Brian Bohman" w:date="2021-10-27T05:58:00Z">
              <w:tcPr>
                <w:tcW w:w="720" w:type="dxa"/>
                <w:vAlign w:val="center"/>
                <w:hideMark/>
              </w:tcPr>
            </w:tcPrChange>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68" w:author="Brian Bohman" w:date="2021-10-27T05:58:00Z">
              <w:tcPr>
                <w:tcW w:w="1008" w:type="dxa"/>
                <w:vAlign w:val="center"/>
                <w:hideMark/>
              </w:tcPr>
            </w:tcPrChange>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69" w:author="Brian Bohman" w:date="2021-10-27T05:58:00Z">
              <w:tcPr>
                <w:tcW w:w="1152" w:type="dxa"/>
                <w:vAlign w:val="center"/>
                <w:hideMark/>
              </w:tcPr>
            </w:tcPrChange>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2170" w:author="Brian Bohman" w:date="2021-10-27T05:58:00Z">
              <w:tcPr>
                <w:tcW w:w="1008" w:type="dxa"/>
                <w:vAlign w:val="center"/>
                <w:hideMark/>
              </w:tcPr>
            </w:tcPrChange>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42748DFD" w14:textId="77777777" w:rsidTr="00E419CD">
        <w:trPr>
          <w:trHeight w:val="165"/>
          <w:trPrChange w:id="12171" w:author="Brian Bohman" w:date="2021-10-27T05:58:00Z">
            <w:trPr>
              <w:trHeight w:val="165"/>
            </w:trPr>
          </w:trPrChange>
        </w:trPr>
        <w:tc>
          <w:tcPr>
            <w:tcW w:w="360" w:type="dxa"/>
            <w:vAlign w:val="center"/>
            <w:hideMark/>
            <w:tcPrChange w:id="12172" w:author="Brian Bohman" w:date="2021-10-27T05:58:00Z">
              <w:tcPr>
                <w:tcW w:w="360" w:type="dxa"/>
                <w:vAlign w:val="center"/>
                <w:hideMark/>
              </w:tcPr>
            </w:tcPrChange>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Change w:id="12173" w:author="Brian Bohman" w:date="2021-10-27T05:58:00Z">
              <w:tcPr>
                <w:tcW w:w="864" w:type="dxa"/>
                <w:vAlign w:val="center"/>
                <w:hideMark/>
              </w:tcPr>
            </w:tcPrChange>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74" w:author="Brian Bohman" w:date="2021-10-27T05:58:00Z">
              <w:tcPr>
                <w:tcW w:w="1152" w:type="dxa"/>
                <w:vAlign w:val="center"/>
                <w:hideMark/>
              </w:tcPr>
            </w:tcPrChange>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175" w:author="Brian Bohman" w:date="2021-10-27T05:58:00Z">
              <w:tcPr>
                <w:tcW w:w="504" w:type="dxa"/>
                <w:vAlign w:val="center"/>
                <w:hideMark/>
              </w:tcPr>
            </w:tcPrChange>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2176" w:author="Brian Bohman" w:date="2021-10-27T05:58:00Z">
              <w:tcPr>
                <w:tcW w:w="1008" w:type="dxa"/>
                <w:vAlign w:val="center"/>
                <w:hideMark/>
              </w:tcPr>
            </w:tcPrChange>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177" w:author="Brian Bohman" w:date="2021-10-27T05:58:00Z">
              <w:tcPr>
                <w:tcW w:w="1008" w:type="dxa"/>
                <w:vAlign w:val="center"/>
                <w:hideMark/>
              </w:tcPr>
            </w:tcPrChange>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78" w:author="Brian Bohman" w:date="2021-10-27T05:58:00Z">
              <w:tcPr>
                <w:tcW w:w="720" w:type="dxa"/>
                <w:vAlign w:val="center"/>
                <w:hideMark/>
              </w:tcPr>
            </w:tcPrChange>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79" w:author="Brian Bohman" w:date="2021-10-27T05:58:00Z">
              <w:tcPr>
                <w:tcW w:w="1008" w:type="dxa"/>
                <w:vAlign w:val="center"/>
                <w:hideMark/>
              </w:tcPr>
            </w:tcPrChange>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80" w:author="Brian Bohman" w:date="2021-10-27T05:58:00Z">
              <w:tcPr>
                <w:tcW w:w="1152" w:type="dxa"/>
                <w:vAlign w:val="center"/>
                <w:hideMark/>
              </w:tcPr>
            </w:tcPrChange>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2181" w:author="Brian Bohman" w:date="2021-10-27T05:58:00Z">
              <w:tcPr>
                <w:tcW w:w="1008" w:type="dxa"/>
                <w:vAlign w:val="center"/>
                <w:hideMark/>
              </w:tcPr>
            </w:tcPrChange>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2D558F97" w14:textId="77777777" w:rsidTr="00E419CD">
        <w:trPr>
          <w:trHeight w:val="165"/>
          <w:trPrChange w:id="12182" w:author="Brian Bohman" w:date="2021-10-27T05:58:00Z">
            <w:trPr>
              <w:trHeight w:val="165"/>
            </w:trPr>
          </w:trPrChange>
        </w:trPr>
        <w:tc>
          <w:tcPr>
            <w:tcW w:w="360" w:type="dxa"/>
            <w:vAlign w:val="center"/>
            <w:hideMark/>
            <w:tcPrChange w:id="12183" w:author="Brian Bohman" w:date="2021-10-27T05:58:00Z">
              <w:tcPr>
                <w:tcW w:w="360" w:type="dxa"/>
                <w:vAlign w:val="center"/>
                <w:hideMark/>
              </w:tcPr>
            </w:tcPrChange>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Change w:id="12184" w:author="Brian Bohman" w:date="2021-10-27T05:58:00Z">
              <w:tcPr>
                <w:tcW w:w="864" w:type="dxa"/>
                <w:vAlign w:val="center"/>
                <w:hideMark/>
              </w:tcPr>
            </w:tcPrChange>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85" w:author="Brian Bohman" w:date="2021-10-27T05:58:00Z">
              <w:tcPr>
                <w:tcW w:w="1152" w:type="dxa"/>
                <w:vAlign w:val="center"/>
                <w:hideMark/>
              </w:tcPr>
            </w:tcPrChange>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186" w:author="Brian Bohman" w:date="2021-10-27T05:58:00Z">
              <w:tcPr>
                <w:tcW w:w="504" w:type="dxa"/>
                <w:vAlign w:val="center"/>
                <w:hideMark/>
              </w:tcPr>
            </w:tcPrChange>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187" w:author="Brian Bohman" w:date="2021-10-27T05:58:00Z">
              <w:tcPr>
                <w:tcW w:w="1008" w:type="dxa"/>
                <w:vAlign w:val="center"/>
                <w:hideMark/>
              </w:tcPr>
            </w:tcPrChange>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188" w:author="Brian Bohman" w:date="2021-10-27T05:58:00Z">
              <w:tcPr>
                <w:tcW w:w="1008" w:type="dxa"/>
                <w:vAlign w:val="center"/>
                <w:hideMark/>
              </w:tcPr>
            </w:tcPrChange>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89" w:author="Brian Bohman" w:date="2021-10-27T05:58:00Z">
              <w:tcPr>
                <w:tcW w:w="720" w:type="dxa"/>
                <w:vAlign w:val="center"/>
                <w:hideMark/>
              </w:tcPr>
            </w:tcPrChange>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90" w:author="Brian Bohman" w:date="2021-10-27T05:58:00Z">
              <w:tcPr>
                <w:tcW w:w="1008" w:type="dxa"/>
                <w:vAlign w:val="center"/>
                <w:hideMark/>
              </w:tcPr>
            </w:tcPrChange>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91" w:author="Brian Bohman" w:date="2021-10-27T05:58:00Z">
              <w:tcPr>
                <w:tcW w:w="1152" w:type="dxa"/>
                <w:vAlign w:val="center"/>
                <w:hideMark/>
              </w:tcPr>
            </w:tcPrChange>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2192" w:author="Brian Bohman" w:date="2021-10-27T05:58:00Z">
              <w:tcPr>
                <w:tcW w:w="1008" w:type="dxa"/>
                <w:vAlign w:val="center"/>
                <w:hideMark/>
              </w:tcPr>
            </w:tcPrChange>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5E0D5D54" w14:textId="77777777" w:rsidTr="00E419CD">
        <w:trPr>
          <w:trHeight w:val="165"/>
          <w:trPrChange w:id="12193" w:author="Brian Bohman" w:date="2021-10-27T05:58:00Z">
            <w:trPr>
              <w:trHeight w:val="165"/>
            </w:trPr>
          </w:trPrChange>
        </w:trPr>
        <w:tc>
          <w:tcPr>
            <w:tcW w:w="360" w:type="dxa"/>
            <w:vAlign w:val="center"/>
            <w:hideMark/>
            <w:tcPrChange w:id="12194" w:author="Brian Bohman" w:date="2021-10-27T05:58:00Z">
              <w:tcPr>
                <w:tcW w:w="360" w:type="dxa"/>
                <w:vAlign w:val="center"/>
                <w:hideMark/>
              </w:tcPr>
            </w:tcPrChange>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Change w:id="12195" w:author="Brian Bohman" w:date="2021-10-27T05:58:00Z">
              <w:tcPr>
                <w:tcW w:w="864" w:type="dxa"/>
                <w:vAlign w:val="center"/>
                <w:hideMark/>
              </w:tcPr>
            </w:tcPrChange>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96" w:author="Brian Bohman" w:date="2021-10-27T05:58:00Z">
              <w:tcPr>
                <w:tcW w:w="1152" w:type="dxa"/>
                <w:vAlign w:val="center"/>
                <w:hideMark/>
              </w:tcPr>
            </w:tcPrChange>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197" w:author="Brian Bohman" w:date="2021-10-27T05:58:00Z">
              <w:tcPr>
                <w:tcW w:w="504" w:type="dxa"/>
                <w:vAlign w:val="center"/>
                <w:hideMark/>
              </w:tcPr>
            </w:tcPrChange>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198" w:author="Brian Bohman" w:date="2021-10-27T05:58:00Z">
              <w:tcPr>
                <w:tcW w:w="1008" w:type="dxa"/>
                <w:vAlign w:val="center"/>
                <w:hideMark/>
              </w:tcPr>
            </w:tcPrChange>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199" w:author="Brian Bohman" w:date="2021-10-27T05:58:00Z">
              <w:tcPr>
                <w:tcW w:w="1008" w:type="dxa"/>
                <w:vAlign w:val="center"/>
                <w:hideMark/>
              </w:tcPr>
            </w:tcPrChange>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00" w:author="Brian Bohman" w:date="2021-10-27T05:58:00Z">
              <w:tcPr>
                <w:tcW w:w="720" w:type="dxa"/>
                <w:vAlign w:val="center"/>
                <w:hideMark/>
              </w:tcPr>
            </w:tcPrChange>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01" w:author="Brian Bohman" w:date="2021-10-27T05:58:00Z">
              <w:tcPr>
                <w:tcW w:w="1008" w:type="dxa"/>
                <w:vAlign w:val="center"/>
                <w:hideMark/>
              </w:tcPr>
            </w:tcPrChange>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02" w:author="Brian Bohman" w:date="2021-10-27T05:58:00Z">
              <w:tcPr>
                <w:tcW w:w="1152" w:type="dxa"/>
                <w:vAlign w:val="center"/>
                <w:hideMark/>
              </w:tcPr>
            </w:tcPrChange>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2203" w:author="Brian Bohman" w:date="2021-10-27T05:58:00Z">
              <w:tcPr>
                <w:tcW w:w="1008" w:type="dxa"/>
                <w:vAlign w:val="center"/>
                <w:hideMark/>
              </w:tcPr>
            </w:tcPrChange>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34862FE" w14:textId="77777777" w:rsidTr="00E419CD">
        <w:trPr>
          <w:trHeight w:val="165"/>
          <w:trPrChange w:id="12204" w:author="Brian Bohman" w:date="2021-10-27T05:58:00Z">
            <w:trPr>
              <w:trHeight w:val="165"/>
            </w:trPr>
          </w:trPrChange>
        </w:trPr>
        <w:tc>
          <w:tcPr>
            <w:tcW w:w="360" w:type="dxa"/>
            <w:vAlign w:val="center"/>
            <w:hideMark/>
            <w:tcPrChange w:id="12205" w:author="Brian Bohman" w:date="2021-10-27T05:58:00Z">
              <w:tcPr>
                <w:tcW w:w="360" w:type="dxa"/>
                <w:vAlign w:val="center"/>
                <w:hideMark/>
              </w:tcPr>
            </w:tcPrChange>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Change w:id="12206" w:author="Brian Bohman" w:date="2021-10-27T05:58:00Z">
              <w:tcPr>
                <w:tcW w:w="864" w:type="dxa"/>
                <w:vAlign w:val="center"/>
                <w:hideMark/>
              </w:tcPr>
            </w:tcPrChange>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07" w:author="Brian Bohman" w:date="2021-10-27T05:58:00Z">
              <w:tcPr>
                <w:tcW w:w="1152" w:type="dxa"/>
                <w:vAlign w:val="center"/>
                <w:hideMark/>
              </w:tcPr>
            </w:tcPrChange>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208" w:author="Brian Bohman" w:date="2021-10-27T05:58:00Z">
              <w:tcPr>
                <w:tcW w:w="504" w:type="dxa"/>
                <w:vAlign w:val="center"/>
                <w:hideMark/>
              </w:tcPr>
            </w:tcPrChange>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209" w:author="Brian Bohman" w:date="2021-10-27T05:58:00Z">
              <w:tcPr>
                <w:tcW w:w="1008" w:type="dxa"/>
                <w:vAlign w:val="center"/>
                <w:hideMark/>
              </w:tcPr>
            </w:tcPrChange>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210" w:author="Brian Bohman" w:date="2021-10-27T05:58:00Z">
              <w:tcPr>
                <w:tcW w:w="1008" w:type="dxa"/>
                <w:vAlign w:val="center"/>
                <w:hideMark/>
              </w:tcPr>
            </w:tcPrChange>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11" w:author="Brian Bohman" w:date="2021-10-27T05:58:00Z">
              <w:tcPr>
                <w:tcW w:w="720" w:type="dxa"/>
                <w:vAlign w:val="center"/>
                <w:hideMark/>
              </w:tcPr>
            </w:tcPrChange>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12" w:author="Brian Bohman" w:date="2021-10-27T05:58:00Z">
              <w:tcPr>
                <w:tcW w:w="1008" w:type="dxa"/>
                <w:vAlign w:val="center"/>
                <w:hideMark/>
              </w:tcPr>
            </w:tcPrChange>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13" w:author="Brian Bohman" w:date="2021-10-27T05:58:00Z">
              <w:tcPr>
                <w:tcW w:w="1152" w:type="dxa"/>
                <w:vAlign w:val="center"/>
                <w:hideMark/>
              </w:tcPr>
            </w:tcPrChange>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2214" w:author="Brian Bohman" w:date="2021-10-27T05:58:00Z">
              <w:tcPr>
                <w:tcW w:w="1008" w:type="dxa"/>
                <w:vAlign w:val="center"/>
                <w:hideMark/>
              </w:tcPr>
            </w:tcPrChange>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F487CBD" w14:textId="77777777" w:rsidTr="00E419CD">
        <w:trPr>
          <w:trHeight w:val="165"/>
          <w:trPrChange w:id="12215" w:author="Brian Bohman" w:date="2021-10-27T05:58:00Z">
            <w:trPr>
              <w:trHeight w:val="165"/>
            </w:trPr>
          </w:trPrChange>
        </w:trPr>
        <w:tc>
          <w:tcPr>
            <w:tcW w:w="360" w:type="dxa"/>
            <w:vAlign w:val="center"/>
            <w:hideMark/>
            <w:tcPrChange w:id="12216" w:author="Brian Bohman" w:date="2021-10-27T05:58:00Z">
              <w:tcPr>
                <w:tcW w:w="360" w:type="dxa"/>
                <w:vAlign w:val="center"/>
                <w:hideMark/>
              </w:tcPr>
            </w:tcPrChange>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Change w:id="12217" w:author="Brian Bohman" w:date="2021-10-27T05:58:00Z">
              <w:tcPr>
                <w:tcW w:w="864" w:type="dxa"/>
                <w:vAlign w:val="center"/>
                <w:hideMark/>
              </w:tcPr>
            </w:tcPrChange>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18" w:author="Brian Bohman" w:date="2021-10-27T05:58:00Z">
              <w:tcPr>
                <w:tcW w:w="1152" w:type="dxa"/>
                <w:vAlign w:val="center"/>
                <w:hideMark/>
              </w:tcPr>
            </w:tcPrChange>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219" w:author="Brian Bohman" w:date="2021-10-27T05:58:00Z">
              <w:tcPr>
                <w:tcW w:w="504" w:type="dxa"/>
                <w:vAlign w:val="center"/>
                <w:hideMark/>
              </w:tcPr>
            </w:tcPrChange>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220" w:author="Brian Bohman" w:date="2021-10-27T05:58:00Z">
              <w:tcPr>
                <w:tcW w:w="1008" w:type="dxa"/>
                <w:vAlign w:val="center"/>
                <w:hideMark/>
              </w:tcPr>
            </w:tcPrChange>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221" w:author="Brian Bohman" w:date="2021-10-27T05:58:00Z">
              <w:tcPr>
                <w:tcW w:w="1008" w:type="dxa"/>
                <w:vAlign w:val="center"/>
                <w:hideMark/>
              </w:tcPr>
            </w:tcPrChange>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22" w:author="Brian Bohman" w:date="2021-10-27T05:58:00Z">
              <w:tcPr>
                <w:tcW w:w="720" w:type="dxa"/>
                <w:vAlign w:val="center"/>
                <w:hideMark/>
              </w:tcPr>
            </w:tcPrChange>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23" w:author="Brian Bohman" w:date="2021-10-27T05:58:00Z">
              <w:tcPr>
                <w:tcW w:w="1008" w:type="dxa"/>
                <w:vAlign w:val="center"/>
                <w:hideMark/>
              </w:tcPr>
            </w:tcPrChange>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24" w:author="Brian Bohman" w:date="2021-10-27T05:58:00Z">
              <w:tcPr>
                <w:tcW w:w="1152" w:type="dxa"/>
                <w:vAlign w:val="center"/>
                <w:hideMark/>
              </w:tcPr>
            </w:tcPrChange>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2225" w:author="Brian Bohman" w:date="2021-10-27T05:58:00Z">
              <w:tcPr>
                <w:tcW w:w="1008" w:type="dxa"/>
                <w:vAlign w:val="center"/>
                <w:hideMark/>
              </w:tcPr>
            </w:tcPrChange>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606269D" w14:textId="77777777" w:rsidTr="00E419CD">
        <w:trPr>
          <w:trHeight w:val="165"/>
          <w:trPrChange w:id="12226" w:author="Brian Bohman" w:date="2021-10-27T05:58:00Z">
            <w:trPr>
              <w:trHeight w:val="165"/>
            </w:trPr>
          </w:trPrChange>
        </w:trPr>
        <w:tc>
          <w:tcPr>
            <w:tcW w:w="360" w:type="dxa"/>
            <w:vAlign w:val="center"/>
            <w:hideMark/>
            <w:tcPrChange w:id="12227" w:author="Brian Bohman" w:date="2021-10-27T05:58:00Z">
              <w:tcPr>
                <w:tcW w:w="360" w:type="dxa"/>
                <w:vAlign w:val="center"/>
                <w:hideMark/>
              </w:tcPr>
            </w:tcPrChange>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Change w:id="12228" w:author="Brian Bohman" w:date="2021-10-27T05:58:00Z">
              <w:tcPr>
                <w:tcW w:w="864" w:type="dxa"/>
                <w:vAlign w:val="center"/>
                <w:hideMark/>
              </w:tcPr>
            </w:tcPrChange>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29" w:author="Brian Bohman" w:date="2021-10-27T05:58:00Z">
              <w:tcPr>
                <w:tcW w:w="1152" w:type="dxa"/>
                <w:vAlign w:val="center"/>
                <w:hideMark/>
              </w:tcPr>
            </w:tcPrChange>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30" w:author="Brian Bohman" w:date="2021-10-27T05:58:00Z">
              <w:tcPr>
                <w:tcW w:w="504" w:type="dxa"/>
                <w:vAlign w:val="center"/>
                <w:hideMark/>
              </w:tcPr>
            </w:tcPrChange>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231" w:author="Brian Bohman" w:date="2021-10-27T05:58:00Z">
              <w:tcPr>
                <w:tcW w:w="1008" w:type="dxa"/>
                <w:vAlign w:val="center"/>
                <w:hideMark/>
              </w:tcPr>
            </w:tcPrChange>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232" w:author="Brian Bohman" w:date="2021-10-27T05:58:00Z">
              <w:tcPr>
                <w:tcW w:w="1008" w:type="dxa"/>
                <w:vAlign w:val="center"/>
                <w:hideMark/>
              </w:tcPr>
            </w:tcPrChange>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33" w:author="Brian Bohman" w:date="2021-10-27T05:58:00Z">
              <w:tcPr>
                <w:tcW w:w="720" w:type="dxa"/>
                <w:vAlign w:val="center"/>
                <w:hideMark/>
              </w:tcPr>
            </w:tcPrChange>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34" w:author="Brian Bohman" w:date="2021-10-27T05:58:00Z">
              <w:tcPr>
                <w:tcW w:w="1008" w:type="dxa"/>
                <w:vAlign w:val="center"/>
                <w:hideMark/>
              </w:tcPr>
            </w:tcPrChange>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35" w:author="Brian Bohman" w:date="2021-10-27T05:58:00Z">
              <w:tcPr>
                <w:tcW w:w="1152" w:type="dxa"/>
                <w:vAlign w:val="center"/>
                <w:hideMark/>
              </w:tcPr>
            </w:tcPrChange>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236" w:author="Brian Bohman" w:date="2021-10-27T05:58:00Z">
              <w:tcPr>
                <w:tcW w:w="1008" w:type="dxa"/>
                <w:vAlign w:val="center"/>
                <w:hideMark/>
              </w:tcPr>
            </w:tcPrChange>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A3FD1EF" w14:textId="77777777" w:rsidTr="00E419CD">
        <w:trPr>
          <w:trHeight w:val="165"/>
          <w:trPrChange w:id="12237" w:author="Brian Bohman" w:date="2021-10-27T05:58:00Z">
            <w:trPr>
              <w:trHeight w:val="165"/>
            </w:trPr>
          </w:trPrChange>
        </w:trPr>
        <w:tc>
          <w:tcPr>
            <w:tcW w:w="360" w:type="dxa"/>
            <w:vAlign w:val="center"/>
            <w:hideMark/>
            <w:tcPrChange w:id="12238" w:author="Brian Bohman" w:date="2021-10-27T05:58:00Z">
              <w:tcPr>
                <w:tcW w:w="360" w:type="dxa"/>
                <w:vAlign w:val="center"/>
                <w:hideMark/>
              </w:tcPr>
            </w:tcPrChange>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Change w:id="12239" w:author="Brian Bohman" w:date="2021-10-27T05:58:00Z">
              <w:tcPr>
                <w:tcW w:w="864" w:type="dxa"/>
                <w:vAlign w:val="center"/>
                <w:hideMark/>
              </w:tcPr>
            </w:tcPrChange>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40" w:author="Brian Bohman" w:date="2021-10-27T05:58:00Z">
              <w:tcPr>
                <w:tcW w:w="1152" w:type="dxa"/>
                <w:vAlign w:val="center"/>
                <w:hideMark/>
              </w:tcPr>
            </w:tcPrChange>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41" w:author="Brian Bohman" w:date="2021-10-27T05:58:00Z">
              <w:tcPr>
                <w:tcW w:w="504" w:type="dxa"/>
                <w:vAlign w:val="center"/>
                <w:hideMark/>
              </w:tcPr>
            </w:tcPrChange>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242" w:author="Brian Bohman" w:date="2021-10-27T05:58:00Z">
              <w:tcPr>
                <w:tcW w:w="1008" w:type="dxa"/>
                <w:vAlign w:val="center"/>
                <w:hideMark/>
              </w:tcPr>
            </w:tcPrChange>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243" w:author="Brian Bohman" w:date="2021-10-27T05:58:00Z">
              <w:tcPr>
                <w:tcW w:w="1008" w:type="dxa"/>
                <w:vAlign w:val="center"/>
                <w:hideMark/>
              </w:tcPr>
            </w:tcPrChange>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44" w:author="Brian Bohman" w:date="2021-10-27T05:58:00Z">
              <w:tcPr>
                <w:tcW w:w="720" w:type="dxa"/>
                <w:vAlign w:val="center"/>
                <w:hideMark/>
              </w:tcPr>
            </w:tcPrChange>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45" w:author="Brian Bohman" w:date="2021-10-27T05:58:00Z">
              <w:tcPr>
                <w:tcW w:w="1008" w:type="dxa"/>
                <w:vAlign w:val="center"/>
                <w:hideMark/>
              </w:tcPr>
            </w:tcPrChange>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46" w:author="Brian Bohman" w:date="2021-10-27T05:58:00Z">
              <w:tcPr>
                <w:tcW w:w="1152" w:type="dxa"/>
                <w:vAlign w:val="center"/>
                <w:hideMark/>
              </w:tcPr>
            </w:tcPrChange>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2247" w:author="Brian Bohman" w:date="2021-10-27T05:58:00Z">
              <w:tcPr>
                <w:tcW w:w="1008" w:type="dxa"/>
                <w:vAlign w:val="center"/>
                <w:hideMark/>
              </w:tcPr>
            </w:tcPrChange>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19CD" w:rsidRPr="009B3DCC" w14:paraId="5312837D" w14:textId="77777777" w:rsidTr="00E419CD">
        <w:trPr>
          <w:trHeight w:val="165"/>
          <w:trPrChange w:id="12248" w:author="Brian Bohman" w:date="2021-10-27T05:58:00Z">
            <w:trPr>
              <w:trHeight w:val="165"/>
            </w:trPr>
          </w:trPrChange>
        </w:trPr>
        <w:tc>
          <w:tcPr>
            <w:tcW w:w="360" w:type="dxa"/>
            <w:vAlign w:val="center"/>
            <w:hideMark/>
            <w:tcPrChange w:id="12249" w:author="Brian Bohman" w:date="2021-10-27T05:58:00Z">
              <w:tcPr>
                <w:tcW w:w="360" w:type="dxa"/>
                <w:vAlign w:val="center"/>
                <w:hideMark/>
              </w:tcPr>
            </w:tcPrChange>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Change w:id="12250" w:author="Brian Bohman" w:date="2021-10-27T05:58:00Z">
              <w:tcPr>
                <w:tcW w:w="864" w:type="dxa"/>
                <w:vAlign w:val="center"/>
                <w:hideMark/>
              </w:tcPr>
            </w:tcPrChange>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51" w:author="Brian Bohman" w:date="2021-10-27T05:58:00Z">
              <w:tcPr>
                <w:tcW w:w="1152" w:type="dxa"/>
                <w:vAlign w:val="center"/>
                <w:hideMark/>
              </w:tcPr>
            </w:tcPrChange>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52" w:author="Brian Bohman" w:date="2021-10-27T05:58:00Z">
              <w:tcPr>
                <w:tcW w:w="504" w:type="dxa"/>
                <w:vAlign w:val="center"/>
                <w:hideMark/>
              </w:tcPr>
            </w:tcPrChange>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253" w:author="Brian Bohman" w:date="2021-10-27T05:58:00Z">
              <w:tcPr>
                <w:tcW w:w="1008" w:type="dxa"/>
                <w:vAlign w:val="center"/>
                <w:hideMark/>
              </w:tcPr>
            </w:tcPrChange>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254" w:author="Brian Bohman" w:date="2021-10-27T05:58:00Z">
              <w:tcPr>
                <w:tcW w:w="1008" w:type="dxa"/>
                <w:vAlign w:val="center"/>
                <w:hideMark/>
              </w:tcPr>
            </w:tcPrChange>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55" w:author="Brian Bohman" w:date="2021-10-27T05:58:00Z">
              <w:tcPr>
                <w:tcW w:w="720" w:type="dxa"/>
                <w:vAlign w:val="center"/>
                <w:hideMark/>
              </w:tcPr>
            </w:tcPrChange>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56" w:author="Brian Bohman" w:date="2021-10-27T05:58:00Z">
              <w:tcPr>
                <w:tcW w:w="1008" w:type="dxa"/>
                <w:vAlign w:val="center"/>
                <w:hideMark/>
              </w:tcPr>
            </w:tcPrChange>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57" w:author="Brian Bohman" w:date="2021-10-27T05:58:00Z">
              <w:tcPr>
                <w:tcW w:w="1152" w:type="dxa"/>
                <w:vAlign w:val="center"/>
                <w:hideMark/>
              </w:tcPr>
            </w:tcPrChange>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2258" w:author="Brian Bohman" w:date="2021-10-27T05:58:00Z">
              <w:tcPr>
                <w:tcW w:w="1008" w:type="dxa"/>
                <w:vAlign w:val="center"/>
                <w:hideMark/>
              </w:tcPr>
            </w:tcPrChange>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23006074" w14:textId="77777777" w:rsidTr="00E419CD">
        <w:trPr>
          <w:trHeight w:val="165"/>
          <w:trPrChange w:id="12259" w:author="Brian Bohman" w:date="2021-10-27T05:58:00Z">
            <w:trPr>
              <w:trHeight w:val="165"/>
            </w:trPr>
          </w:trPrChange>
        </w:trPr>
        <w:tc>
          <w:tcPr>
            <w:tcW w:w="360" w:type="dxa"/>
            <w:vAlign w:val="center"/>
            <w:hideMark/>
            <w:tcPrChange w:id="12260" w:author="Brian Bohman" w:date="2021-10-27T05:58:00Z">
              <w:tcPr>
                <w:tcW w:w="360" w:type="dxa"/>
                <w:vAlign w:val="center"/>
                <w:hideMark/>
              </w:tcPr>
            </w:tcPrChange>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Change w:id="12261" w:author="Brian Bohman" w:date="2021-10-27T05:58:00Z">
              <w:tcPr>
                <w:tcW w:w="864" w:type="dxa"/>
                <w:vAlign w:val="center"/>
                <w:hideMark/>
              </w:tcPr>
            </w:tcPrChange>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62" w:author="Brian Bohman" w:date="2021-10-27T05:58:00Z">
              <w:tcPr>
                <w:tcW w:w="1152" w:type="dxa"/>
                <w:vAlign w:val="center"/>
                <w:hideMark/>
              </w:tcPr>
            </w:tcPrChange>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63" w:author="Brian Bohman" w:date="2021-10-27T05:58:00Z">
              <w:tcPr>
                <w:tcW w:w="504" w:type="dxa"/>
                <w:vAlign w:val="center"/>
                <w:hideMark/>
              </w:tcPr>
            </w:tcPrChange>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264" w:author="Brian Bohman" w:date="2021-10-27T05:58:00Z">
              <w:tcPr>
                <w:tcW w:w="1008" w:type="dxa"/>
                <w:vAlign w:val="center"/>
                <w:hideMark/>
              </w:tcPr>
            </w:tcPrChange>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265" w:author="Brian Bohman" w:date="2021-10-27T05:58:00Z">
              <w:tcPr>
                <w:tcW w:w="1008" w:type="dxa"/>
                <w:vAlign w:val="center"/>
                <w:hideMark/>
              </w:tcPr>
            </w:tcPrChange>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66" w:author="Brian Bohman" w:date="2021-10-27T05:58:00Z">
              <w:tcPr>
                <w:tcW w:w="720" w:type="dxa"/>
                <w:vAlign w:val="center"/>
                <w:hideMark/>
              </w:tcPr>
            </w:tcPrChange>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67" w:author="Brian Bohman" w:date="2021-10-27T05:58:00Z">
              <w:tcPr>
                <w:tcW w:w="1008" w:type="dxa"/>
                <w:vAlign w:val="center"/>
                <w:hideMark/>
              </w:tcPr>
            </w:tcPrChange>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68" w:author="Brian Bohman" w:date="2021-10-27T05:58:00Z">
              <w:tcPr>
                <w:tcW w:w="1152" w:type="dxa"/>
                <w:vAlign w:val="center"/>
                <w:hideMark/>
              </w:tcPr>
            </w:tcPrChange>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269" w:author="Brian Bohman" w:date="2021-10-27T05:58:00Z">
              <w:tcPr>
                <w:tcW w:w="1008" w:type="dxa"/>
                <w:vAlign w:val="center"/>
                <w:hideMark/>
              </w:tcPr>
            </w:tcPrChange>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399ED824" w14:textId="77777777" w:rsidTr="00E419CD">
        <w:trPr>
          <w:trHeight w:val="165"/>
          <w:trPrChange w:id="12270" w:author="Brian Bohman" w:date="2021-10-27T05:58:00Z">
            <w:trPr>
              <w:trHeight w:val="165"/>
            </w:trPr>
          </w:trPrChange>
        </w:trPr>
        <w:tc>
          <w:tcPr>
            <w:tcW w:w="360" w:type="dxa"/>
            <w:vAlign w:val="center"/>
            <w:hideMark/>
            <w:tcPrChange w:id="12271" w:author="Brian Bohman" w:date="2021-10-27T05:58:00Z">
              <w:tcPr>
                <w:tcW w:w="360" w:type="dxa"/>
                <w:vAlign w:val="center"/>
                <w:hideMark/>
              </w:tcPr>
            </w:tcPrChange>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Change w:id="12272" w:author="Brian Bohman" w:date="2021-10-27T05:58:00Z">
              <w:tcPr>
                <w:tcW w:w="864" w:type="dxa"/>
                <w:vAlign w:val="center"/>
                <w:hideMark/>
              </w:tcPr>
            </w:tcPrChange>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73" w:author="Brian Bohman" w:date="2021-10-27T05:58:00Z">
              <w:tcPr>
                <w:tcW w:w="1152" w:type="dxa"/>
                <w:vAlign w:val="center"/>
                <w:hideMark/>
              </w:tcPr>
            </w:tcPrChange>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74" w:author="Brian Bohman" w:date="2021-10-27T05:58:00Z">
              <w:tcPr>
                <w:tcW w:w="504" w:type="dxa"/>
                <w:vAlign w:val="center"/>
                <w:hideMark/>
              </w:tcPr>
            </w:tcPrChange>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275" w:author="Brian Bohman" w:date="2021-10-27T05:58:00Z">
              <w:tcPr>
                <w:tcW w:w="1008" w:type="dxa"/>
                <w:vAlign w:val="center"/>
                <w:hideMark/>
              </w:tcPr>
            </w:tcPrChange>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276" w:author="Brian Bohman" w:date="2021-10-27T05:58:00Z">
              <w:tcPr>
                <w:tcW w:w="1008" w:type="dxa"/>
                <w:vAlign w:val="center"/>
                <w:hideMark/>
              </w:tcPr>
            </w:tcPrChange>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77" w:author="Brian Bohman" w:date="2021-10-27T05:58:00Z">
              <w:tcPr>
                <w:tcW w:w="720" w:type="dxa"/>
                <w:vAlign w:val="center"/>
                <w:hideMark/>
              </w:tcPr>
            </w:tcPrChange>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78" w:author="Brian Bohman" w:date="2021-10-27T05:58:00Z">
              <w:tcPr>
                <w:tcW w:w="1008" w:type="dxa"/>
                <w:vAlign w:val="center"/>
                <w:hideMark/>
              </w:tcPr>
            </w:tcPrChange>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79" w:author="Brian Bohman" w:date="2021-10-27T05:58:00Z">
              <w:tcPr>
                <w:tcW w:w="1152" w:type="dxa"/>
                <w:vAlign w:val="center"/>
                <w:hideMark/>
              </w:tcPr>
            </w:tcPrChange>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2280" w:author="Brian Bohman" w:date="2021-10-27T05:58:00Z">
              <w:tcPr>
                <w:tcW w:w="1008" w:type="dxa"/>
                <w:vAlign w:val="center"/>
                <w:hideMark/>
              </w:tcPr>
            </w:tcPrChange>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0E41ACB" w14:textId="77777777" w:rsidTr="00E419CD">
        <w:trPr>
          <w:trHeight w:val="180"/>
          <w:trPrChange w:id="12281" w:author="Brian Bohman" w:date="2021-10-27T05:58:00Z">
            <w:trPr>
              <w:trHeight w:val="180"/>
            </w:trPr>
          </w:trPrChange>
        </w:trPr>
        <w:tc>
          <w:tcPr>
            <w:tcW w:w="360" w:type="dxa"/>
            <w:vAlign w:val="center"/>
            <w:hideMark/>
            <w:tcPrChange w:id="12282" w:author="Brian Bohman" w:date="2021-10-27T05:58:00Z">
              <w:tcPr>
                <w:tcW w:w="360" w:type="dxa"/>
                <w:vAlign w:val="center"/>
                <w:hideMark/>
              </w:tcPr>
            </w:tcPrChange>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Change w:id="12283" w:author="Brian Bohman" w:date="2021-10-27T05:58:00Z">
              <w:tcPr>
                <w:tcW w:w="864" w:type="dxa"/>
                <w:vAlign w:val="center"/>
                <w:hideMark/>
              </w:tcPr>
            </w:tcPrChange>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84" w:author="Brian Bohman" w:date="2021-10-27T05:58:00Z">
              <w:tcPr>
                <w:tcW w:w="1152" w:type="dxa"/>
                <w:vAlign w:val="center"/>
                <w:hideMark/>
              </w:tcPr>
            </w:tcPrChange>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85" w:author="Brian Bohman" w:date="2021-10-27T05:58:00Z">
              <w:tcPr>
                <w:tcW w:w="504" w:type="dxa"/>
                <w:vAlign w:val="center"/>
                <w:hideMark/>
              </w:tcPr>
            </w:tcPrChange>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286" w:author="Brian Bohman" w:date="2021-10-27T05:58:00Z">
              <w:tcPr>
                <w:tcW w:w="1008" w:type="dxa"/>
                <w:vAlign w:val="center"/>
                <w:hideMark/>
              </w:tcPr>
            </w:tcPrChange>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287" w:author="Brian Bohman" w:date="2021-10-27T05:58:00Z">
              <w:tcPr>
                <w:tcW w:w="1008" w:type="dxa"/>
                <w:vAlign w:val="center"/>
                <w:hideMark/>
              </w:tcPr>
            </w:tcPrChange>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88" w:author="Brian Bohman" w:date="2021-10-27T05:58:00Z">
              <w:tcPr>
                <w:tcW w:w="720" w:type="dxa"/>
                <w:vAlign w:val="center"/>
                <w:hideMark/>
              </w:tcPr>
            </w:tcPrChange>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89" w:author="Brian Bohman" w:date="2021-10-27T05:58:00Z">
              <w:tcPr>
                <w:tcW w:w="1008" w:type="dxa"/>
                <w:vAlign w:val="center"/>
                <w:hideMark/>
              </w:tcPr>
            </w:tcPrChange>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90" w:author="Brian Bohman" w:date="2021-10-27T05:58:00Z">
              <w:tcPr>
                <w:tcW w:w="1152" w:type="dxa"/>
                <w:vAlign w:val="center"/>
                <w:hideMark/>
              </w:tcPr>
            </w:tcPrChange>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291" w:author="Brian Bohman" w:date="2021-10-27T05:58:00Z">
              <w:tcPr>
                <w:tcW w:w="1008" w:type="dxa"/>
                <w:vAlign w:val="center"/>
                <w:hideMark/>
              </w:tcPr>
            </w:tcPrChange>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35C6802" w14:textId="77777777" w:rsidTr="00E419CD">
        <w:trPr>
          <w:trHeight w:val="165"/>
          <w:trPrChange w:id="12292" w:author="Brian Bohman" w:date="2021-10-27T05:58:00Z">
            <w:trPr>
              <w:trHeight w:val="165"/>
            </w:trPr>
          </w:trPrChange>
        </w:trPr>
        <w:tc>
          <w:tcPr>
            <w:tcW w:w="360" w:type="dxa"/>
            <w:vAlign w:val="center"/>
            <w:hideMark/>
            <w:tcPrChange w:id="12293" w:author="Brian Bohman" w:date="2021-10-27T05:58:00Z">
              <w:tcPr>
                <w:tcW w:w="360" w:type="dxa"/>
                <w:vAlign w:val="center"/>
                <w:hideMark/>
              </w:tcPr>
            </w:tcPrChange>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Change w:id="12294" w:author="Brian Bohman" w:date="2021-10-27T05:58:00Z">
              <w:tcPr>
                <w:tcW w:w="864" w:type="dxa"/>
                <w:vAlign w:val="center"/>
                <w:hideMark/>
              </w:tcPr>
            </w:tcPrChange>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95" w:author="Brian Bohman" w:date="2021-10-27T05:58:00Z">
              <w:tcPr>
                <w:tcW w:w="1152" w:type="dxa"/>
                <w:vAlign w:val="center"/>
                <w:hideMark/>
              </w:tcPr>
            </w:tcPrChange>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96" w:author="Brian Bohman" w:date="2021-10-27T05:58:00Z">
              <w:tcPr>
                <w:tcW w:w="504" w:type="dxa"/>
                <w:vAlign w:val="center"/>
                <w:hideMark/>
              </w:tcPr>
            </w:tcPrChange>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297" w:author="Brian Bohman" w:date="2021-10-27T05:58:00Z">
              <w:tcPr>
                <w:tcW w:w="1008" w:type="dxa"/>
                <w:vAlign w:val="center"/>
                <w:hideMark/>
              </w:tcPr>
            </w:tcPrChange>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298" w:author="Brian Bohman" w:date="2021-10-27T05:58:00Z">
              <w:tcPr>
                <w:tcW w:w="1008" w:type="dxa"/>
                <w:vAlign w:val="center"/>
                <w:hideMark/>
              </w:tcPr>
            </w:tcPrChange>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99" w:author="Brian Bohman" w:date="2021-10-27T05:58:00Z">
              <w:tcPr>
                <w:tcW w:w="720" w:type="dxa"/>
                <w:vAlign w:val="center"/>
                <w:hideMark/>
              </w:tcPr>
            </w:tcPrChange>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00" w:author="Brian Bohman" w:date="2021-10-27T05:58:00Z">
              <w:tcPr>
                <w:tcW w:w="1008" w:type="dxa"/>
                <w:vAlign w:val="center"/>
                <w:hideMark/>
              </w:tcPr>
            </w:tcPrChange>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01" w:author="Brian Bohman" w:date="2021-10-27T05:58:00Z">
              <w:tcPr>
                <w:tcW w:w="1152" w:type="dxa"/>
                <w:vAlign w:val="center"/>
                <w:hideMark/>
              </w:tcPr>
            </w:tcPrChange>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302" w:author="Brian Bohman" w:date="2021-10-27T05:58:00Z">
              <w:tcPr>
                <w:tcW w:w="1008" w:type="dxa"/>
                <w:vAlign w:val="center"/>
                <w:hideMark/>
              </w:tcPr>
            </w:tcPrChange>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36F3B9ED" w14:textId="77777777" w:rsidTr="00E419CD">
        <w:trPr>
          <w:trHeight w:val="165"/>
          <w:trPrChange w:id="12303" w:author="Brian Bohman" w:date="2021-10-27T05:58:00Z">
            <w:trPr>
              <w:trHeight w:val="165"/>
            </w:trPr>
          </w:trPrChange>
        </w:trPr>
        <w:tc>
          <w:tcPr>
            <w:tcW w:w="360" w:type="dxa"/>
            <w:vAlign w:val="center"/>
            <w:hideMark/>
            <w:tcPrChange w:id="12304" w:author="Brian Bohman" w:date="2021-10-27T05:58:00Z">
              <w:tcPr>
                <w:tcW w:w="360" w:type="dxa"/>
                <w:vAlign w:val="center"/>
                <w:hideMark/>
              </w:tcPr>
            </w:tcPrChange>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Change w:id="12305" w:author="Brian Bohman" w:date="2021-10-27T05:58:00Z">
              <w:tcPr>
                <w:tcW w:w="864" w:type="dxa"/>
                <w:vAlign w:val="center"/>
                <w:hideMark/>
              </w:tcPr>
            </w:tcPrChange>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06" w:author="Brian Bohman" w:date="2021-10-27T05:58:00Z">
              <w:tcPr>
                <w:tcW w:w="1152" w:type="dxa"/>
                <w:vAlign w:val="center"/>
                <w:hideMark/>
              </w:tcPr>
            </w:tcPrChange>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07" w:author="Brian Bohman" w:date="2021-10-27T05:58:00Z">
              <w:tcPr>
                <w:tcW w:w="504" w:type="dxa"/>
                <w:vAlign w:val="center"/>
                <w:hideMark/>
              </w:tcPr>
            </w:tcPrChange>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308" w:author="Brian Bohman" w:date="2021-10-27T05:58:00Z">
              <w:tcPr>
                <w:tcW w:w="1008" w:type="dxa"/>
                <w:vAlign w:val="center"/>
                <w:hideMark/>
              </w:tcPr>
            </w:tcPrChange>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309" w:author="Brian Bohman" w:date="2021-10-27T05:58:00Z">
              <w:tcPr>
                <w:tcW w:w="1008" w:type="dxa"/>
                <w:vAlign w:val="center"/>
                <w:hideMark/>
              </w:tcPr>
            </w:tcPrChange>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10" w:author="Brian Bohman" w:date="2021-10-27T05:58:00Z">
              <w:tcPr>
                <w:tcW w:w="720" w:type="dxa"/>
                <w:vAlign w:val="center"/>
                <w:hideMark/>
              </w:tcPr>
            </w:tcPrChange>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11" w:author="Brian Bohman" w:date="2021-10-27T05:58:00Z">
              <w:tcPr>
                <w:tcW w:w="1008" w:type="dxa"/>
                <w:vAlign w:val="center"/>
                <w:hideMark/>
              </w:tcPr>
            </w:tcPrChange>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12" w:author="Brian Bohman" w:date="2021-10-27T05:58:00Z">
              <w:tcPr>
                <w:tcW w:w="1152" w:type="dxa"/>
                <w:vAlign w:val="center"/>
                <w:hideMark/>
              </w:tcPr>
            </w:tcPrChange>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313" w:author="Brian Bohman" w:date="2021-10-27T05:58:00Z">
              <w:tcPr>
                <w:tcW w:w="1008" w:type="dxa"/>
                <w:vAlign w:val="center"/>
                <w:hideMark/>
              </w:tcPr>
            </w:tcPrChange>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4639D341" w14:textId="77777777" w:rsidTr="00E419CD">
        <w:trPr>
          <w:trHeight w:val="165"/>
          <w:trPrChange w:id="12314" w:author="Brian Bohman" w:date="2021-10-27T05:58:00Z">
            <w:trPr>
              <w:trHeight w:val="165"/>
            </w:trPr>
          </w:trPrChange>
        </w:trPr>
        <w:tc>
          <w:tcPr>
            <w:tcW w:w="360" w:type="dxa"/>
            <w:vAlign w:val="center"/>
            <w:hideMark/>
            <w:tcPrChange w:id="12315" w:author="Brian Bohman" w:date="2021-10-27T05:58:00Z">
              <w:tcPr>
                <w:tcW w:w="360" w:type="dxa"/>
                <w:vAlign w:val="center"/>
                <w:hideMark/>
              </w:tcPr>
            </w:tcPrChange>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Change w:id="12316" w:author="Brian Bohman" w:date="2021-10-27T05:58:00Z">
              <w:tcPr>
                <w:tcW w:w="864" w:type="dxa"/>
                <w:vAlign w:val="center"/>
                <w:hideMark/>
              </w:tcPr>
            </w:tcPrChange>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17" w:author="Brian Bohman" w:date="2021-10-27T05:58:00Z">
              <w:tcPr>
                <w:tcW w:w="1152" w:type="dxa"/>
                <w:vAlign w:val="center"/>
                <w:hideMark/>
              </w:tcPr>
            </w:tcPrChange>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18" w:author="Brian Bohman" w:date="2021-10-27T05:58:00Z">
              <w:tcPr>
                <w:tcW w:w="504" w:type="dxa"/>
                <w:vAlign w:val="center"/>
                <w:hideMark/>
              </w:tcPr>
            </w:tcPrChange>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319" w:author="Brian Bohman" w:date="2021-10-27T05:58:00Z">
              <w:tcPr>
                <w:tcW w:w="1008" w:type="dxa"/>
                <w:vAlign w:val="center"/>
                <w:hideMark/>
              </w:tcPr>
            </w:tcPrChange>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320" w:author="Brian Bohman" w:date="2021-10-27T05:58:00Z">
              <w:tcPr>
                <w:tcW w:w="1008" w:type="dxa"/>
                <w:vAlign w:val="center"/>
                <w:hideMark/>
              </w:tcPr>
            </w:tcPrChange>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21" w:author="Brian Bohman" w:date="2021-10-27T05:58:00Z">
              <w:tcPr>
                <w:tcW w:w="720" w:type="dxa"/>
                <w:vAlign w:val="center"/>
                <w:hideMark/>
              </w:tcPr>
            </w:tcPrChange>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22" w:author="Brian Bohman" w:date="2021-10-27T05:58:00Z">
              <w:tcPr>
                <w:tcW w:w="1008" w:type="dxa"/>
                <w:vAlign w:val="center"/>
                <w:hideMark/>
              </w:tcPr>
            </w:tcPrChange>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23" w:author="Brian Bohman" w:date="2021-10-27T05:58:00Z">
              <w:tcPr>
                <w:tcW w:w="1152" w:type="dxa"/>
                <w:vAlign w:val="center"/>
                <w:hideMark/>
              </w:tcPr>
            </w:tcPrChange>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2324" w:author="Brian Bohman" w:date="2021-10-27T05:58:00Z">
              <w:tcPr>
                <w:tcW w:w="1008" w:type="dxa"/>
                <w:vAlign w:val="center"/>
                <w:hideMark/>
              </w:tcPr>
            </w:tcPrChange>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6F0F018" w14:textId="77777777" w:rsidTr="00E419CD">
        <w:trPr>
          <w:trHeight w:val="165"/>
          <w:trPrChange w:id="12325" w:author="Brian Bohman" w:date="2021-10-27T05:58:00Z">
            <w:trPr>
              <w:trHeight w:val="165"/>
            </w:trPr>
          </w:trPrChange>
        </w:trPr>
        <w:tc>
          <w:tcPr>
            <w:tcW w:w="360" w:type="dxa"/>
            <w:vAlign w:val="center"/>
            <w:hideMark/>
            <w:tcPrChange w:id="12326" w:author="Brian Bohman" w:date="2021-10-27T05:58:00Z">
              <w:tcPr>
                <w:tcW w:w="360" w:type="dxa"/>
                <w:vAlign w:val="center"/>
                <w:hideMark/>
              </w:tcPr>
            </w:tcPrChange>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Change w:id="12327" w:author="Brian Bohman" w:date="2021-10-27T05:58:00Z">
              <w:tcPr>
                <w:tcW w:w="864" w:type="dxa"/>
                <w:vAlign w:val="center"/>
                <w:hideMark/>
              </w:tcPr>
            </w:tcPrChange>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28" w:author="Brian Bohman" w:date="2021-10-27T05:58:00Z">
              <w:tcPr>
                <w:tcW w:w="1152" w:type="dxa"/>
                <w:vAlign w:val="center"/>
                <w:hideMark/>
              </w:tcPr>
            </w:tcPrChange>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29" w:author="Brian Bohman" w:date="2021-10-27T05:58:00Z">
              <w:tcPr>
                <w:tcW w:w="504" w:type="dxa"/>
                <w:vAlign w:val="center"/>
                <w:hideMark/>
              </w:tcPr>
            </w:tcPrChange>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330" w:author="Brian Bohman" w:date="2021-10-27T05:58:00Z">
              <w:tcPr>
                <w:tcW w:w="1008" w:type="dxa"/>
                <w:vAlign w:val="center"/>
                <w:hideMark/>
              </w:tcPr>
            </w:tcPrChange>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331" w:author="Brian Bohman" w:date="2021-10-27T05:58:00Z">
              <w:tcPr>
                <w:tcW w:w="1008" w:type="dxa"/>
                <w:vAlign w:val="center"/>
                <w:hideMark/>
              </w:tcPr>
            </w:tcPrChange>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32" w:author="Brian Bohman" w:date="2021-10-27T05:58:00Z">
              <w:tcPr>
                <w:tcW w:w="720" w:type="dxa"/>
                <w:vAlign w:val="center"/>
                <w:hideMark/>
              </w:tcPr>
            </w:tcPrChange>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33" w:author="Brian Bohman" w:date="2021-10-27T05:58:00Z">
              <w:tcPr>
                <w:tcW w:w="1008" w:type="dxa"/>
                <w:vAlign w:val="center"/>
                <w:hideMark/>
              </w:tcPr>
            </w:tcPrChange>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34" w:author="Brian Bohman" w:date="2021-10-27T05:58:00Z">
              <w:tcPr>
                <w:tcW w:w="1152" w:type="dxa"/>
                <w:vAlign w:val="center"/>
                <w:hideMark/>
              </w:tcPr>
            </w:tcPrChange>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335" w:author="Brian Bohman" w:date="2021-10-27T05:58:00Z">
              <w:tcPr>
                <w:tcW w:w="1008" w:type="dxa"/>
                <w:vAlign w:val="center"/>
                <w:hideMark/>
              </w:tcPr>
            </w:tcPrChange>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31CF9B" w14:textId="77777777" w:rsidTr="00E419CD">
        <w:trPr>
          <w:trHeight w:val="165"/>
          <w:trPrChange w:id="12336" w:author="Brian Bohman" w:date="2021-10-27T05:58:00Z">
            <w:trPr>
              <w:trHeight w:val="165"/>
            </w:trPr>
          </w:trPrChange>
        </w:trPr>
        <w:tc>
          <w:tcPr>
            <w:tcW w:w="360" w:type="dxa"/>
            <w:vAlign w:val="center"/>
            <w:hideMark/>
            <w:tcPrChange w:id="12337" w:author="Brian Bohman" w:date="2021-10-27T05:58:00Z">
              <w:tcPr>
                <w:tcW w:w="360" w:type="dxa"/>
                <w:vAlign w:val="center"/>
                <w:hideMark/>
              </w:tcPr>
            </w:tcPrChange>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Change w:id="12338" w:author="Brian Bohman" w:date="2021-10-27T05:58:00Z">
              <w:tcPr>
                <w:tcW w:w="864" w:type="dxa"/>
                <w:vAlign w:val="center"/>
                <w:hideMark/>
              </w:tcPr>
            </w:tcPrChange>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39" w:author="Brian Bohman" w:date="2021-10-27T05:58:00Z">
              <w:tcPr>
                <w:tcW w:w="1152" w:type="dxa"/>
                <w:vAlign w:val="center"/>
                <w:hideMark/>
              </w:tcPr>
            </w:tcPrChange>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40" w:author="Brian Bohman" w:date="2021-10-27T05:58:00Z">
              <w:tcPr>
                <w:tcW w:w="504" w:type="dxa"/>
                <w:vAlign w:val="center"/>
                <w:hideMark/>
              </w:tcPr>
            </w:tcPrChange>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341" w:author="Brian Bohman" w:date="2021-10-27T05:58:00Z">
              <w:tcPr>
                <w:tcW w:w="1008" w:type="dxa"/>
                <w:vAlign w:val="center"/>
                <w:hideMark/>
              </w:tcPr>
            </w:tcPrChange>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342" w:author="Brian Bohman" w:date="2021-10-27T05:58:00Z">
              <w:tcPr>
                <w:tcW w:w="1008" w:type="dxa"/>
                <w:vAlign w:val="center"/>
                <w:hideMark/>
              </w:tcPr>
            </w:tcPrChange>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43" w:author="Brian Bohman" w:date="2021-10-27T05:58:00Z">
              <w:tcPr>
                <w:tcW w:w="720" w:type="dxa"/>
                <w:vAlign w:val="center"/>
                <w:hideMark/>
              </w:tcPr>
            </w:tcPrChange>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44" w:author="Brian Bohman" w:date="2021-10-27T05:58:00Z">
              <w:tcPr>
                <w:tcW w:w="1008" w:type="dxa"/>
                <w:vAlign w:val="center"/>
                <w:hideMark/>
              </w:tcPr>
            </w:tcPrChange>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45" w:author="Brian Bohman" w:date="2021-10-27T05:58:00Z">
              <w:tcPr>
                <w:tcW w:w="1152" w:type="dxa"/>
                <w:vAlign w:val="center"/>
                <w:hideMark/>
              </w:tcPr>
            </w:tcPrChange>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346" w:author="Brian Bohman" w:date="2021-10-27T05:58:00Z">
              <w:tcPr>
                <w:tcW w:w="1008" w:type="dxa"/>
                <w:vAlign w:val="center"/>
                <w:hideMark/>
              </w:tcPr>
            </w:tcPrChange>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51D8C9" w14:textId="77777777" w:rsidTr="00E419CD">
        <w:trPr>
          <w:trHeight w:val="165"/>
          <w:trPrChange w:id="12347" w:author="Brian Bohman" w:date="2021-10-27T05:58:00Z">
            <w:trPr>
              <w:trHeight w:val="165"/>
            </w:trPr>
          </w:trPrChange>
        </w:trPr>
        <w:tc>
          <w:tcPr>
            <w:tcW w:w="360" w:type="dxa"/>
            <w:vAlign w:val="center"/>
            <w:hideMark/>
            <w:tcPrChange w:id="12348" w:author="Brian Bohman" w:date="2021-10-27T05:58:00Z">
              <w:tcPr>
                <w:tcW w:w="360" w:type="dxa"/>
                <w:vAlign w:val="center"/>
                <w:hideMark/>
              </w:tcPr>
            </w:tcPrChange>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Change w:id="12349" w:author="Brian Bohman" w:date="2021-10-27T05:58:00Z">
              <w:tcPr>
                <w:tcW w:w="864" w:type="dxa"/>
                <w:vAlign w:val="center"/>
                <w:hideMark/>
              </w:tcPr>
            </w:tcPrChange>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50" w:author="Brian Bohman" w:date="2021-10-27T05:58:00Z">
              <w:tcPr>
                <w:tcW w:w="1152" w:type="dxa"/>
                <w:vAlign w:val="center"/>
                <w:hideMark/>
              </w:tcPr>
            </w:tcPrChange>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51" w:author="Brian Bohman" w:date="2021-10-27T05:58:00Z">
              <w:tcPr>
                <w:tcW w:w="504" w:type="dxa"/>
                <w:vAlign w:val="center"/>
                <w:hideMark/>
              </w:tcPr>
            </w:tcPrChange>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352" w:author="Brian Bohman" w:date="2021-10-27T05:58:00Z">
              <w:tcPr>
                <w:tcW w:w="1008" w:type="dxa"/>
                <w:vAlign w:val="center"/>
                <w:hideMark/>
              </w:tcPr>
            </w:tcPrChange>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353" w:author="Brian Bohman" w:date="2021-10-27T05:58:00Z">
              <w:tcPr>
                <w:tcW w:w="1008" w:type="dxa"/>
                <w:vAlign w:val="center"/>
                <w:hideMark/>
              </w:tcPr>
            </w:tcPrChange>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54" w:author="Brian Bohman" w:date="2021-10-27T05:58:00Z">
              <w:tcPr>
                <w:tcW w:w="720" w:type="dxa"/>
                <w:vAlign w:val="center"/>
                <w:hideMark/>
              </w:tcPr>
            </w:tcPrChange>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55" w:author="Brian Bohman" w:date="2021-10-27T05:58:00Z">
              <w:tcPr>
                <w:tcW w:w="1008" w:type="dxa"/>
                <w:vAlign w:val="center"/>
                <w:hideMark/>
              </w:tcPr>
            </w:tcPrChange>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56" w:author="Brian Bohman" w:date="2021-10-27T05:58:00Z">
              <w:tcPr>
                <w:tcW w:w="1152" w:type="dxa"/>
                <w:vAlign w:val="center"/>
                <w:hideMark/>
              </w:tcPr>
            </w:tcPrChange>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357" w:author="Brian Bohman" w:date="2021-10-27T05:58:00Z">
              <w:tcPr>
                <w:tcW w:w="1008" w:type="dxa"/>
                <w:vAlign w:val="center"/>
                <w:hideMark/>
              </w:tcPr>
            </w:tcPrChange>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E3CC4DC" w14:textId="77777777" w:rsidTr="00E419CD">
        <w:trPr>
          <w:trHeight w:val="165"/>
          <w:trPrChange w:id="12358" w:author="Brian Bohman" w:date="2021-10-27T05:58:00Z">
            <w:trPr>
              <w:trHeight w:val="165"/>
            </w:trPr>
          </w:trPrChange>
        </w:trPr>
        <w:tc>
          <w:tcPr>
            <w:tcW w:w="360" w:type="dxa"/>
            <w:vAlign w:val="center"/>
            <w:hideMark/>
            <w:tcPrChange w:id="12359" w:author="Brian Bohman" w:date="2021-10-27T05:58:00Z">
              <w:tcPr>
                <w:tcW w:w="360" w:type="dxa"/>
                <w:vAlign w:val="center"/>
                <w:hideMark/>
              </w:tcPr>
            </w:tcPrChange>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Change w:id="12360" w:author="Brian Bohman" w:date="2021-10-27T05:58:00Z">
              <w:tcPr>
                <w:tcW w:w="864" w:type="dxa"/>
                <w:vAlign w:val="center"/>
                <w:hideMark/>
              </w:tcPr>
            </w:tcPrChange>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61" w:author="Brian Bohman" w:date="2021-10-27T05:58:00Z">
              <w:tcPr>
                <w:tcW w:w="1152" w:type="dxa"/>
                <w:vAlign w:val="center"/>
                <w:hideMark/>
              </w:tcPr>
            </w:tcPrChange>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62" w:author="Brian Bohman" w:date="2021-10-27T05:58:00Z">
              <w:tcPr>
                <w:tcW w:w="504" w:type="dxa"/>
                <w:vAlign w:val="center"/>
                <w:hideMark/>
              </w:tcPr>
            </w:tcPrChange>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363" w:author="Brian Bohman" w:date="2021-10-27T05:58:00Z">
              <w:tcPr>
                <w:tcW w:w="1008" w:type="dxa"/>
                <w:vAlign w:val="center"/>
                <w:hideMark/>
              </w:tcPr>
            </w:tcPrChange>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364" w:author="Brian Bohman" w:date="2021-10-27T05:58:00Z">
              <w:tcPr>
                <w:tcW w:w="1008" w:type="dxa"/>
                <w:vAlign w:val="center"/>
                <w:hideMark/>
              </w:tcPr>
            </w:tcPrChange>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65" w:author="Brian Bohman" w:date="2021-10-27T05:58:00Z">
              <w:tcPr>
                <w:tcW w:w="720" w:type="dxa"/>
                <w:vAlign w:val="center"/>
                <w:hideMark/>
              </w:tcPr>
            </w:tcPrChange>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66" w:author="Brian Bohman" w:date="2021-10-27T05:58:00Z">
              <w:tcPr>
                <w:tcW w:w="1008" w:type="dxa"/>
                <w:vAlign w:val="center"/>
                <w:hideMark/>
              </w:tcPr>
            </w:tcPrChange>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67" w:author="Brian Bohman" w:date="2021-10-27T05:58:00Z">
              <w:tcPr>
                <w:tcW w:w="1152" w:type="dxa"/>
                <w:vAlign w:val="center"/>
                <w:hideMark/>
              </w:tcPr>
            </w:tcPrChange>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368" w:author="Brian Bohman" w:date="2021-10-27T05:58:00Z">
              <w:tcPr>
                <w:tcW w:w="1008" w:type="dxa"/>
                <w:vAlign w:val="center"/>
                <w:hideMark/>
              </w:tcPr>
            </w:tcPrChange>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4FE1AAE" w14:textId="77777777" w:rsidTr="00E419CD">
        <w:trPr>
          <w:trHeight w:val="165"/>
          <w:trPrChange w:id="12369" w:author="Brian Bohman" w:date="2021-10-27T05:58:00Z">
            <w:trPr>
              <w:trHeight w:val="165"/>
            </w:trPr>
          </w:trPrChange>
        </w:trPr>
        <w:tc>
          <w:tcPr>
            <w:tcW w:w="360" w:type="dxa"/>
            <w:vAlign w:val="center"/>
            <w:hideMark/>
            <w:tcPrChange w:id="12370" w:author="Brian Bohman" w:date="2021-10-27T05:58:00Z">
              <w:tcPr>
                <w:tcW w:w="360" w:type="dxa"/>
                <w:vAlign w:val="center"/>
                <w:hideMark/>
              </w:tcPr>
            </w:tcPrChange>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Change w:id="12371" w:author="Brian Bohman" w:date="2021-10-27T05:58:00Z">
              <w:tcPr>
                <w:tcW w:w="864" w:type="dxa"/>
                <w:vAlign w:val="center"/>
                <w:hideMark/>
              </w:tcPr>
            </w:tcPrChange>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72" w:author="Brian Bohman" w:date="2021-10-27T05:58:00Z">
              <w:tcPr>
                <w:tcW w:w="1152" w:type="dxa"/>
                <w:vAlign w:val="center"/>
                <w:hideMark/>
              </w:tcPr>
            </w:tcPrChange>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73" w:author="Brian Bohman" w:date="2021-10-27T05:58:00Z">
              <w:tcPr>
                <w:tcW w:w="504" w:type="dxa"/>
                <w:vAlign w:val="center"/>
                <w:hideMark/>
              </w:tcPr>
            </w:tcPrChange>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374" w:author="Brian Bohman" w:date="2021-10-27T05:58:00Z">
              <w:tcPr>
                <w:tcW w:w="1008" w:type="dxa"/>
                <w:vAlign w:val="center"/>
                <w:hideMark/>
              </w:tcPr>
            </w:tcPrChange>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375" w:author="Brian Bohman" w:date="2021-10-27T05:58:00Z">
              <w:tcPr>
                <w:tcW w:w="1008" w:type="dxa"/>
                <w:vAlign w:val="center"/>
                <w:hideMark/>
              </w:tcPr>
            </w:tcPrChange>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76" w:author="Brian Bohman" w:date="2021-10-27T05:58:00Z">
              <w:tcPr>
                <w:tcW w:w="720" w:type="dxa"/>
                <w:vAlign w:val="center"/>
                <w:hideMark/>
              </w:tcPr>
            </w:tcPrChange>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77" w:author="Brian Bohman" w:date="2021-10-27T05:58:00Z">
              <w:tcPr>
                <w:tcW w:w="1008" w:type="dxa"/>
                <w:vAlign w:val="center"/>
                <w:hideMark/>
              </w:tcPr>
            </w:tcPrChange>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78" w:author="Brian Bohman" w:date="2021-10-27T05:58:00Z">
              <w:tcPr>
                <w:tcW w:w="1152" w:type="dxa"/>
                <w:vAlign w:val="center"/>
                <w:hideMark/>
              </w:tcPr>
            </w:tcPrChange>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2379" w:author="Brian Bohman" w:date="2021-10-27T05:58:00Z">
              <w:tcPr>
                <w:tcW w:w="1008" w:type="dxa"/>
                <w:vAlign w:val="center"/>
                <w:hideMark/>
              </w:tcPr>
            </w:tcPrChange>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9E5F073" w14:textId="77777777" w:rsidTr="00E419CD">
        <w:trPr>
          <w:trHeight w:val="165"/>
          <w:trPrChange w:id="12380" w:author="Brian Bohman" w:date="2021-10-27T05:58:00Z">
            <w:trPr>
              <w:trHeight w:val="165"/>
            </w:trPr>
          </w:trPrChange>
        </w:trPr>
        <w:tc>
          <w:tcPr>
            <w:tcW w:w="360" w:type="dxa"/>
            <w:vAlign w:val="center"/>
            <w:hideMark/>
            <w:tcPrChange w:id="12381" w:author="Brian Bohman" w:date="2021-10-27T05:58:00Z">
              <w:tcPr>
                <w:tcW w:w="360" w:type="dxa"/>
                <w:vAlign w:val="center"/>
                <w:hideMark/>
              </w:tcPr>
            </w:tcPrChange>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Change w:id="12382" w:author="Brian Bohman" w:date="2021-10-27T05:58:00Z">
              <w:tcPr>
                <w:tcW w:w="864" w:type="dxa"/>
                <w:vAlign w:val="center"/>
                <w:hideMark/>
              </w:tcPr>
            </w:tcPrChange>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83" w:author="Brian Bohman" w:date="2021-10-27T05:58:00Z">
              <w:tcPr>
                <w:tcW w:w="1152" w:type="dxa"/>
                <w:vAlign w:val="center"/>
                <w:hideMark/>
              </w:tcPr>
            </w:tcPrChange>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84" w:author="Brian Bohman" w:date="2021-10-27T05:58:00Z">
              <w:tcPr>
                <w:tcW w:w="504" w:type="dxa"/>
                <w:vAlign w:val="center"/>
                <w:hideMark/>
              </w:tcPr>
            </w:tcPrChange>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385" w:author="Brian Bohman" w:date="2021-10-27T05:58:00Z">
              <w:tcPr>
                <w:tcW w:w="1008" w:type="dxa"/>
                <w:vAlign w:val="center"/>
                <w:hideMark/>
              </w:tcPr>
            </w:tcPrChange>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386" w:author="Brian Bohman" w:date="2021-10-27T05:58:00Z">
              <w:tcPr>
                <w:tcW w:w="1008" w:type="dxa"/>
                <w:vAlign w:val="center"/>
                <w:hideMark/>
              </w:tcPr>
            </w:tcPrChange>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87" w:author="Brian Bohman" w:date="2021-10-27T05:58:00Z">
              <w:tcPr>
                <w:tcW w:w="720" w:type="dxa"/>
                <w:vAlign w:val="center"/>
                <w:hideMark/>
              </w:tcPr>
            </w:tcPrChange>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88" w:author="Brian Bohman" w:date="2021-10-27T05:58:00Z">
              <w:tcPr>
                <w:tcW w:w="1008" w:type="dxa"/>
                <w:vAlign w:val="center"/>
                <w:hideMark/>
              </w:tcPr>
            </w:tcPrChange>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89" w:author="Brian Bohman" w:date="2021-10-27T05:58:00Z">
              <w:tcPr>
                <w:tcW w:w="1152" w:type="dxa"/>
                <w:vAlign w:val="center"/>
                <w:hideMark/>
              </w:tcPr>
            </w:tcPrChange>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390" w:author="Brian Bohman" w:date="2021-10-27T05:58:00Z">
              <w:tcPr>
                <w:tcW w:w="1008" w:type="dxa"/>
                <w:vAlign w:val="center"/>
                <w:hideMark/>
              </w:tcPr>
            </w:tcPrChange>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0DA93B0" w14:textId="77777777" w:rsidTr="00E419CD">
        <w:trPr>
          <w:trHeight w:val="165"/>
          <w:trPrChange w:id="12391" w:author="Brian Bohman" w:date="2021-10-27T05:58:00Z">
            <w:trPr>
              <w:trHeight w:val="165"/>
            </w:trPr>
          </w:trPrChange>
        </w:trPr>
        <w:tc>
          <w:tcPr>
            <w:tcW w:w="360" w:type="dxa"/>
            <w:vAlign w:val="center"/>
            <w:hideMark/>
            <w:tcPrChange w:id="12392" w:author="Brian Bohman" w:date="2021-10-27T05:58:00Z">
              <w:tcPr>
                <w:tcW w:w="360" w:type="dxa"/>
                <w:vAlign w:val="center"/>
                <w:hideMark/>
              </w:tcPr>
            </w:tcPrChange>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Change w:id="12393" w:author="Brian Bohman" w:date="2021-10-27T05:58:00Z">
              <w:tcPr>
                <w:tcW w:w="864" w:type="dxa"/>
                <w:vAlign w:val="center"/>
                <w:hideMark/>
              </w:tcPr>
            </w:tcPrChange>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94" w:author="Brian Bohman" w:date="2021-10-27T05:58:00Z">
              <w:tcPr>
                <w:tcW w:w="1152" w:type="dxa"/>
                <w:vAlign w:val="center"/>
                <w:hideMark/>
              </w:tcPr>
            </w:tcPrChange>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95" w:author="Brian Bohman" w:date="2021-10-27T05:58:00Z">
              <w:tcPr>
                <w:tcW w:w="504" w:type="dxa"/>
                <w:vAlign w:val="center"/>
                <w:hideMark/>
              </w:tcPr>
            </w:tcPrChange>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396" w:author="Brian Bohman" w:date="2021-10-27T05:58:00Z">
              <w:tcPr>
                <w:tcW w:w="1008" w:type="dxa"/>
                <w:vAlign w:val="center"/>
                <w:hideMark/>
              </w:tcPr>
            </w:tcPrChange>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397" w:author="Brian Bohman" w:date="2021-10-27T05:58:00Z">
              <w:tcPr>
                <w:tcW w:w="1008" w:type="dxa"/>
                <w:vAlign w:val="center"/>
                <w:hideMark/>
              </w:tcPr>
            </w:tcPrChange>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98" w:author="Brian Bohman" w:date="2021-10-27T05:58:00Z">
              <w:tcPr>
                <w:tcW w:w="720" w:type="dxa"/>
                <w:vAlign w:val="center"/>
                <w:hideMark/>
              </w:tcPr>
            </w:tcPrChange>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99" w:author="Brian Bohman" w:date="2021-10-27T05:58:00Z">
              <w:tcPr>
                <w:tcW w:w="1008" w:type="dxa"/>
                <w:vAlign w:val="center"/>
                <w:hideMark/>
              </w:tcPr>
            </w:tcPrChange>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00" w:author="Brian Bohman" w:date="2021-10-27T05:58:00Z">
              <w:tcPr>
                <w:tcW w:w="1152" w:type="dxa"/>
                <w:vAlign w:val="center"/>
                <w:hideMark/>
              </w:tcPr>
            </w:tcPrChange>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2401" w:author="Brian Bohman" w:date="2021-10-27T05:58:00Z">
              <w:tcPr>
                <w:tcW w:w="1008" w:type="dxa"/>
                <w:vAlign w:val="center"/>
                <w:hideMark/>
              </w:tcPr>
            </w:tcPrChange>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C8D9517" w14:textId="77777777" w:rsidTr="00E419CD">
        <w:trPr>
          <w:trHeight w:val="165"/>
          <w:trPrChange w:id="12402" w:author="Brian Bohman" w:date="2021-10-27T05:58:00Z">
            <w:trPr>
              <w:trHeight w:val="165"/>
            </w:trPr>
          </w:trPrChange>
        </w:trPr>
        <w:tc>
          <w:tcPr>
            <w:tcW w:w="360" w:type="dxa"/>
            <w:vAlign w:val="center"/>
            <w:hideMark/>
            <w:tcPrChange w:id="12403" w:author="Brian Bohman" w:date="2021-10-27T05:58:00Z">
              <w:tcPr>
                <w:tcW w:w="360" w:type="dxa"/>
                <w:vAlign w:val="center"/>
                <w:hideMark/>
              </w:tcPr>
            </w:tcPrChange>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Change w:id="12404" w:author="Brian Bohman" w:date="2021-10-27T05:58:00Z">
              <w:tcPr>
                <w:tcW w:w="864" w:type="dxa"/>
                <w:vAlign w:val="center"/>
                <w:hideMark/>
              </w:tcPr>
            </w:tcPrChange>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05" w:author="Brian Bohman" w:date="2021-10-27T05:58:00Z">
              <w:tcPr>
                <w:tcW w:w="1152" w:type="dxa"/>
                <w:vAlign w:val="center"/>
                <w:hideMark/>
              </w:tcPr>
            </w:tcPrChange>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06" w:author="Brian Bohman" w:date="2021-10-27T05:58:00Z">
              <w:tcPr>
                <w:tcW w:w="504" w:type="dxa"/>
                <w:vAlign w:val="center"/>
                <w:hideMark/>
              </w:tcPr>
            </w:tcPrChange>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407" w:author="Brian Bohman" w:date="2021-10-27T05:58:00Z">
              <w:tcPr>
                <w:tcW w:w="1008" w:type="dxa"/>
                <w:vAlign w:val="center"/>
                <w:hideMark/>
              </w:tcPr>
            </w:tcPrChange>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408" w:author="Brian Bohman" w:date="2021-10-27T05:58:00Z">
              <w:tcPr>
                <w:tcW w:w="1008" w:type="dxa"/>
                <w:vAlign w:val="center"/>
                <w:hideMark/>
              </w:tcPr>
            </w:tcPrChange>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09" w:author="Brian Bohman" w:date="2021-10-27T05:58:00Z">
              <w:tcPr>
                <w:tcW w:w="720" w:type="dxa"/>
                <w:vAlign w:val="center"/>
                <w:hideMark/>
              </w:tcPr>
            </w:tcPrChange>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10" w:author="Brian Bohman" w:date="2021-10-27T05:58:00Z">
              <w:tcPr>
                <w:tcW w:w="1008" w:type="dxa"/>
                <w:vAlign w:val="center"/>
                <w:hideMark/>
              </w:tcPr>
            </w:tcPrChange>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11" w:author="Brian Bohman" w:date="2021-10-27T05:58:00Z">
              <w:tcPr>
                <w:tcW w:w="1152" w:type="dxa"/>
                <w:vAlign w:val="center"/>
                <w:hideMark/>
              </w:tcPr>
            </w:tcPrChange>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412" w:author="Brian Bohman" w:date="2021-10-27T05:58:00Z">
              <w:tcPr>
                <w:tcW w:w="1008" w:type="dxa"/>
                <w:vAlign w:val="center"/>
                <w:hideMark/>
              </w:tcPr>
            </w:tcPrChange>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73DDF20" w14:textId="77777777" w:rsidTr="00E419CD">
        <w:trPr>
          <w:trHeight w:val="165"/>
          <w:trPrChange w:id="12413" w:author="Brian Bohman" w:date="2021-10-27T05:58:00Z">
            <w:trPr>
              <w:trHeight w:val="165"/>
            </w:trPr>
          </w:trPrChange>
        </w:trPr>
        <w:tc>
          <w:tcPr>
            <w:tcW w:w="360" w:type="dxa"/>
            <w:vAlign w:val="center"/>
            <w:hideMark/>
            <w:tcPrChange w:id="12414" w:author="Brian Bohman" w:date="2021-10-27T05:58:00Z">
              <w:tcPr>
                <w:tcW w:w="360" w:type="dxa"/>
                <w:vAlign w:val="center"/>
                <w:hideMark/>
              </w:tcPr>
            </w:tcPrChange>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Change w:id="12415" w:author="Brian Bohman" w:date="2021-10-27T05:58:00Z">
              <w:tcPr>
                <w:tcW w:w="864" w:type="dxa"/>
                <w:vAlign w:val="center"/>
                <w:hideMark/>
              </w:tcPr>
            </w:tcPrChange>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16" w:author="Brian Bohman" w:date="2021-10-27T05:58:00Z">
              <w:tcPr>
                <w:tcW w:w="1152" w:type="dxa"/>
                <w:vAlign w:val="center"/>
                <w:hideMark/>
              </w:tcPr>
            </w:tcPrChange>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17" w:author="Brian Bohman" w:date="2021-10-27T05:58:00Z">
              <w:tcPr>
                <w:tcW w:w="504" w:type="dxa"/>
                <w:vAlign w:val="center"/>
                <w:hideMark/>
              </w:tcPr>
            </w:tcPrChange>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418" w:author="Brian Bohman" w:date="2021-10-27T05:58:00Z">
              <w:tcPr>
                <w:tcW w:w="1008" w:type="dxa"/>
                <w:vAlign w:val="center"/>
                <w:hideMark/>
              </w:tcPr>
            </w:tcPrChange>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419" w:author="Brian Bohman" w:date="2021-10-27T05:58:00Z">
              <w:tcPr>
                <w:tcW w:w="1008" w:type="dxa"/>
                <w:vAlign w:val="center"/>
                <w:hideMark/>
              </w:tcPr>
            </w:tcPrChange>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20" w:author="Brian Bohman" w:date="2021-10-27T05:58:00Z">
              <w:tcPr>
                <w:tcW w:w="720" w:type="dxa"/>
                <w:vAlign w:val="center"/>
                <w:hideMark/>
              </w:tcPr>
            </w:tcPrChange>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21" w:author="Brian Bohman" w:date="2021-10-27T05:58:00Z">
              <w:tcPr>
                <w:tcW w:w="1008" w:type="dxa"/>
                <w:vAlign w:val="center"/>
                <w:hideMark/>
              </w:tcPr>
            </w:tcPrChange>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422" w:author="Brian Bohman" w:date="2021-10-27T05:58:00Z">
              <w:tcPr>
                <w:tcW w:w="1152" w:type="dxa"/>
                <w:vAlign w:val="center"/>
                <w:hideMark/>
              </w:tcPr>
            </w:tcPrChange>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423" w:author="Brian Bohman" w:date="2021-10-27T05:58:00Z">
              <w:tcPr>
                <w:tcW w:w="1008" w:type="dxa"/>
                <w:vAlign w:val="center"/>
                <w:hideMark/>
              </w:tcPr>
            </w:tcPrChange>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545C1D3" w14:textId="77777777" w:rsidTr="00E419CD">
        <w:trPr>
          <w:trHeight w:val="165"/>
          <w:trPrChange w:id="12424" w:author="Brian Bohman" w:date="2021-10-27T05:58:00Z">
            <w:trPr>
              <w:trHeight w:val="165"/>
            </w:trPr>
          </w:trPrChange>
        </w:trPr>
        <w:tc>
          <w:tcPr>
            <w:tcW w:w="360" w:type="dxa"/>
            <w:vAlign w:val="center"/>
            <w:hideMark/>
            <w:tcPrChange w:id="12425" w:author="Brian Bohman" w:date="2021-10-27T05:58:00Z">
              <w:tcPr>
                <w:tcW w:w="360" w:type="dxa"/>
                <w:vAlign w:val="center"/>
                <w:hideMark/>
              </w:tcPr>
            </w:tcPrChange>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Change w:id="12426" w:author="Brian Bohman" w:date="2021-10-27T05:58:00Z">
              <w:tcPr>
                <w:tcW w:w="864" w:type="dxa"/>
                <w:vAlign w:val="center"/>
                <w:hideMark/>
              </w:tcPr>
            </w:tcPrChange>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27" w:author="Brian Bohman" w:date="2021-10-27T05:58:00Z">
              <w:tcPr>
                <w:tcW w:w="1152" w:type="dxa"/>
                <w:vAlign w:val="center"/>
                <w:hideMark/>
              </w:tcPr>
            </w:tcPrChange>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28" w:author="Brian Bohman" w:date="2021-10-27T05:58:00Z">
              <w:tcPr>
                <w:tcW w:w="504" w:type="dxa"/>
                <w:vAlign w:val="center"/>
                <w:hideMark/>
              </w:tcPr>
            </w:tcPrChange>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429" w:author="Brian Bohman" w:date="2021-10-27T05:58:00Z">
              <w:tcPr>
                <w:tcW w:w="1008" w:type="dxa"/>
                <w:vAlign w:val="center"/>
                <w:hideMark/>
              </w:tcPr>
            </w:tcPrChange>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430" w:author="Brian Bohman" w:date="2021-10-27T05:58:00Z">
              <w:tcPr>
                <w:tcW w:w="1008" w:type="dxa"/>
                <w:vAlign w:val="center"/>
                <w:hideMark/>
              </w:tcPr>
            </w:tcPrChange>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31" w:author="Brian Bohman" w:date="2021-10-27T05:58:00Z">
              <w:tcPr>
                <w:tcW w:w="720" w:type="dxa"/>
                <w:vAlign w:val="center"/>
                <w:hideMark/>
              </w:tcPr>
            </w:tcPrChange>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32" w:author="Brian Bohman" w:date="2021-10-27T05:58:00Z">
              <w:tcPr>
                <w:tcW w:w="1008" w:type="dxa"/>
                <w:vAlign w:val="center"/>
                <w:hideMark/>
              </w:tcPr>
            </w:tcPrChange>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433" w:author="Brian Bohman" w:date="2021-10-27T05:58:00Z">
              <w:tcPr>
                <w:tcW w:w="1152" w:type="dxa"/>
                <w:vAlign w:val="center"/>
                <w:hideMark/>
              </w:tcPr>
            </w:tcPrChange>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434" w:author="Brian Bohman" w:date="2021-10-27T05:58:00Z">
              <w:tcPr>
                <w:tcW w:w="1008" w:type="dxa"/>
                <w:vAlign w:val="center"/>
                <w:hideMark/>
              </w:tcPr>
            </w:tcPrChange>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F9A3865" w14:textId="77777777" w:rsidTr="00E419CD">
        <w:trPr>
          <w:trHeight w:val="165"/>
          <w:trPrChange w:id="12435" w:author="Brian Bohman" w:date="2021-10-27T05:58:00Z">
            <w:trPr>
              <w:trHeight w:val="165"/>
            </w:trPr>
          </w:trPrChange>
        </w:trPr>
        <w:tc>
          <w:tcPr>
            <w:tcW w:w="360" w:type="dxa"/>
            <w:vAlign w:val="center"/>
            <w:hideMark/>
            <w:tcPrChange w:id="12436" w:author="Brian Bohman" w:date="2021-10-27T05:58:00Z">
              <w:tcPr>
                <w:tcW w:w="360" w:type="dxa"/>
                <w:vAlign w:val="center"/>
                <w:hideMark/>
              </w:tcPr>
            </w:tcPrChange>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Change w:id="12437" w:author="Brian Bohman" w:date="2021-10-27T05:58:00Z">
              <w:tcPr>
                <w:tcW w:w="864" w:type="dxa"/>
                <w:vAlign w:val="center"/>
                <w:hideMark/>
              </w:tcPr>
            </w:tcPrChange>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38" w:author="Brian Bohman" w:date="2021-10-27T05:58:00Z">
              <w:tcPr>
                <w:tcW w:w="1152" w:type="dxa"/>
                <w:vAlign w:val="center"/>
                <w:hideMark/>
              </w:tcPr>
            </w:tcPrChange>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39" w:author="Brian Bohman" w:date="2021-10-27T05:58:00Z">
              <w:tcPr>
                <w:tcW w:w="504" w:type="dxa"/>
                <w:vAlign w:val="center"/>
                <w:hideMark/>
              </w:tcPr>
            </w:tcPrChange>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440" w:author="Brian Bohman" w:date="2021-10-27T05:58:00Z">
              <w:tcPr>
                <w:tcW w:w="1008" w:type="dxa"/>
                <w:vAlign w:val="center"/>
                <w:hideMark/>
              </w:tcPr>
            </w:tcPrChange>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441" w:author="Brian Bohman" w:date="2021-10-27T05:58:00Z">
              <w:tcPr>
                <w:tcW w:w="1008" w:type="dxa"/>
                <w:vAlign w:val="center"/>
                <w:hideMark/>
              </w:tcPr>
            </w:tcPrChange>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42" w:author="Brian Bohman" w:date="2021-10-27T05:58:00Z">
              <w:tcPr>
                <w:tcW w:w="720" w:type="dxa"/>
                <w:vAlign w:val="center"/>
                <w:hideMark/>
              </w:tcPr>
            </w:tcPrChange>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43" w:author="Brian Bohman" w:date="2021-10-27T05:58:00Z">
              <w:tcPr>
                <w:tcW w:w="1008" w:type="dxa"/>
                <w:vAlign w:val="center"/>
                <w:hideMark/>
              </w:tcPr>
            </w:tcPrChange>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44" w:author="Brian Bohman" w:date="2021-10-27T05:58:00Z">
              <w:tcPr>
                <w:tcW w:w="1152" w:type="dxa"/>
                <w:vAlign w:val="center"/>
                <w:hideMark/>
              </w:tcPr>
            </w:tcPrChange>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445" w:author="Brian Bohman" w:date="2021-10-27T05:58:00Z">
              <w:tcPr>
                <w:tcW w:w="1008" w:type="dxa"/>
                <w:vAlign w:val="center"/>
                <w:hideMark/>
              </w:tcPr>
            </w:tcPrChange>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E7F7486" w14:textId="77777777" w:rsidTr="00E419CD">
        <w:trPr>
          <w:trHeight w:val="180"/>
          <w:trPrChange w:id="12446" w:author="Brian Bohman" w:date="2021-10-27T05:58:00Z">
            <w:trPr>
              <w:trHeight w:val="180"/>
            </w:trPr>
          </w:trPrChange>
        </w:trPr>
        <w:tc>
          <w:tcPr>
            <w:tcW w:w="360" w:type="dxa"/>
            <w:vAlign w:val="center"/>
            <w:hideMark/>
            <w:tcPrChange w:id="12447" w:author="Brian Bohman" w:date="2021-10-27T05:58:00Z">
              <w:tcPr>
                <w:tcW w:w="360" w:type="dxa"/>
                <w:vAlign w:val="center"/>
                <w:hideMark/>
              </w:tcPr>
            </w:tcPrChange>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Change w:id="12448" w:author="Brian Bohman" w:date="2021-10-27T05:58:00Z">
              <w:tcPr>
                <w:tcW w:w="864" w:type="dxa"/>
                <w:vAlign w:val="center"/>
                <w:hideMark/>
              </w:tcPr>
            </w:tcPrChange>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49" w:author="Brian Bohman" w:date="2021-10-27T05:58:00Z">
              <w:tcPr>
                <w:tcW w:w="1152" w:type="dxa"/>
                <w:vAlign w:val="center"/>
                <w:hideMark/>
              </w:tcPr>
            </w:tcPrChange>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50" w:author="Brian Bohman" w:date="2021-10-27T05:58:00Z">
              <w:tcPr>
                <w:tcW w:w="504" w:type="dxa"/>
                <w:vAlign w:val="center"/>
                <w:hideMark/>
              </w:tcPr>
            </w:tcPrChange>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451" w:author="Brian Bohman" w:date="2021-10-27T05:58:00Z">
              <w:tcPr>
                <w:tcW w:w="1008" w:type="dxa"/>
                <w:vAlign w:val="center"/>
                <w:hideMark/>
              </w:tcPr>
            </w:tcPrChange>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452" w:author="Brian Bohman" w:date="2021-10-27T05:58:00Z">
              <w:tcPr>
                <w:tcW w:w="1008" w:type="dxa"/>
                <w:vAlign w:val="center"/>
                <w:hideMark/>
              </w:tcPr>
            </w:tcPrChange>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53" w:author="Brian Bohman" w:date="2021-10-27T05:58:00Z">
              <w:tcPr>
                <w:tcW w:w="720" w:type="dxa"/>
                <w:vAlign w:val="center"/>
                <w:hideMark/>
              </w:tcPr>
            </w:tcPrChange>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54" w:author="Brian Bohman" w:date="2021-10-27T05:58:00Z">
              <w:tcPr>
                <w:tcW w:w="1008" w:type="dxa"/>
                <w:vAlign w:val="center"/>
                <w:hideMark/>
              </w:tcPr>
            </w:tcPrChange>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55" w:author="Brian Bohman" w:date="2021-10-27T05:58:00Z">
              <w:tcPr>
                <w:tcW w:w="1152" w:type="dxa"/>
                <w:vAlign w:val="center"/>
                <w:hideMark/>
              </w:tcPr>
            </w:tcPrChange>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2456" w:author="Brian Bohman" w:date="2021-10-27T05:58:00Z">
              <w:tcPr>
                <w:tcW w:w="1008" w:type="dxa"/>
                <w:vAlign w:val="center"/>
                <w:hideMark/>
              </w:tcPr>
            </w:tcPrChange>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2B51E64" w14:textId="77777777" w:rsidTr="00E419CD">
        <w:trPr>
          <w:trHeight w:val="165"/>
          <w:trPrChange w:id="12457" w:author="Brian Bohman" w:date="2021-10-27T05:58:00Z">
            <w:trPr>
              <w:trHeight w:val="165"/>
            </w:trPr>
          </w:trPrChange>
        </w:trPr>
        <w:tc>
          <w:tcPr>
            <w:tcW w:w="360" w:type="dxa"/>
            <w:vAlign w:val="center"/>
            <w:hideMark/>
            <w:tcPrChange w:id="12458" w:author="Brian Bohman" w:date="2021-10-27T05:58:00Z">
              <w:tcPr>
                <w:tcW w:w="360" w:type="dxa"/>
                <w:vAlign w:val="center"/>
                <w:hideMark/>
              </w:tcPr>
            </w:tcPrChange>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Change w:id="12459" w:author="Brian Bohman" w:date="2021-10-27T05:58:00Z">
              <w:tcPr>
                <w:tcW w:w="864" w:type="dxa"/>
                <w:vAlign w:val="center"/>
                <w:hideMark/>
              </w:tcPr>
            </w:tcPrChange>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60" w:author="Brian Bohman" w:date="2021-10-27T05:58:00Z">
              <w:tcPr>
                <w:tcW w:w="1152" w:type="dxa"/>
                <w:vAlign w:val="center"/>
                <w:hideMark/>
              </w:tcPr>
            </w:tcPrChange>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61" w:author="Brian Bohman" w:date="2021-10-27T05:58:00Z">
              <w:tcPr>
                <w:tcW w:w="504" w:type="dxa"/>
                <w:vAlign w:val="center"/>
                <w:hideMark/>
              </w:tcPr>
            </w:tcPrChange>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462" w:author="Brian Bohman" w:date="2021-10-27T05:58:00Z">
              <w:tcPr>
                <w:tcW w:w="1008" w:type="dxa"/>
                <w:vAlign w:val="center"/>
                <w:hideMark/>
              </w:tcPr>
            </w:tcPrChange>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463" w:author="Brian Bohman" w:date="2021-10-27T05:58:00Z">
              <w:tcPr>
                <w:tcW w:w="1008" w:type="dxa"/>
                <w:vAlign w:val="center"/>
                <w:hideMark/>
              </w:tcPr>
            </w:tcPrChange>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64" w:author="Brian Bohman" w:date="2021-10-27T05:58:00Z">
              <w:tcPr>
                <w:tcW w:w="720" w:type="dxa"/>
                <w:vAlign w:val="center"/>
                <w:hideMark/>
              </w:tcPr>
            </w:tcPrChange>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65" w:author="Brian Bohman" w:date="2021-10-27T05:58:00Z">
              <w:tcPr>
                <w:tcW w:w="1008" w:type="dxa"/>
                <w:vAlign w:val="center"/>
                <w:hideMark/>
              </w:tcPr>
            </w:tcPrChange>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466" w:author="Brian Bohman" w:date="2021-10-27T05:58:00Z">
              <w:tcPr>
                <w:tcW w:w="1152" w:type="dxa"/>
                <w:vAlign w:val="center"/>
                <w:hideMark/>
              </w:tcPr>
            </w:tcPrChange>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2467" w:author="Brian Bohman" w:date="2021-10-27T05:58:00Z">
              <w:tcPr>
                <w:tcW w:w="1008" w:type="dxa"/>
                <w:vAlign w:val="center"/>
                <w:hideMark/>
              </w:tcPr>
            </w:tcPrChange>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10ED53AB" w14:textId="77777777" w:rsidTr="00E419CD">
        <w:trPr>
          <w:trHeight w:val="165"/>
          <w:trPrChange w:id="12468" w:author="Brian Bohman" w:date="2021-10-27T05:58:00Z">
            <w:trPr>
              <w:trHeight w:val="165"/>
            </w:trPr>
          </w:trPrChange>
        </w:trPr>
        <w:tc>
          <w:tcPr>
            <w:tcW w:w="360" w:type="dxa"/>
            <w:vAlign w:val="center"/>
            <w:hideMark/>
            <w:tcPrChange w:id="12469" w:author="Brian Bohman" w:date="2021-10-27T05:58:00Z">
              <w:tcPr>
                <w:tcW w:w="360" w:type="dxa"/>
                <w:vAlign w:val="center"/>
                <w:hideMark/>
              </w:tcPr>
            </w:tcPrChange>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Change w:id="12470" w:author="Brian Bohman" w:date="2021-10-27T05:58:00Z">
              <w:tcPr>
                <w:tcW w:w="864" w:type="dxa"/>
                <w:vAlign w:val="center"/>
                <w:hideMark/>
              </w:tcPr>
            </w:tcPrChange>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71" w:author="Brian Bohman" w:date="2021-10-27T05:58:00Z">
              <w:tcPr>
                <w:tcW w:w="1152" w:type="dxa"/>
                <w:vAlign w:val="center"/>
                <w:hideMark/>
              </w:tcPr>
            </w:tcPrChange>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72" w:author="Brian Bohman" w:date="2021-10-27T05:58:00Z">
              <w:tcPr>
                <w:tcW w:w="504" w:type="dxa"/>
                <w:vAlign w:val="center"/>
                <w:hideMark/>
              </w:tcPr>
            </w:tcPrChange>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473" w:author="Brian Bohman" w:date="2021-10-27T05:58:00Z">
              <w:tcPr>
                <w:tcW w:w="1008" w:type="dxa"/>
                <w:vAlign w:val="center"/>
                <w:hideMark/>
              </w:tcPr>
            </w:tcPrChange>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474" w:author="Brian Bohman" w:date="2021-10-27T05:58:00Z">
              <w:tcPr>
                <w:tcW w:w="1008" w:type="dxa"/>
                <w:vAlign w:val="center"/>
                <w:hideMark/>
              </w:tcPr>
            </w:tcPrChange>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75" w:author="Brian Bohman" w:date="2021-10-27T05:58:00Z">
              <w:tcPr>
                <w:tcW w:w="720" w:type="dxa"/>
                <w:vAlign w:val="center"/>
                <w:hideMark/>
              </w:tcPr>
            </w:tcPrChange>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76" w:author="Brian Bohman" w:date="2021-10-27T05:58:00Z">
              <w:tcPr>
                <w:tcW w:w="1008" w:type="dxa"/>
                <w:vAlign w:val="center"/>
                <w:hideMark/>
              </w:tcPr>
            </w:tcPrChange>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477" w:author="Brian Bohman" w:date="2021-10-27T05:58:00Z">
              <w:tcPr>
                <w:tcW w:w="1152" w:type="dxa"/>
                <w:vAlign w:val="center"/>
                <w:hideMark/>
              </w:tcPr>
            </w:tcPrChange>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440" w:type="dxa"/>
            <w:vAlign w:val="center"/>
            <w:hideMark/>
            <w:tcPrChange w:id="12478" w:author="Brian Bohman" w:date="2021-10-27T05:58:00Z">
              <w:tcPr>
                <w:tcW w:w="1008" w:type="dxa"/>
                <w:vAlign w:val="center"/>
                <w:hideMark/>
              </w:tcPr>
            </w:tcPrChange>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245DEFB" w14:textId="77777777" w:rsidTr="00E419CD">
        <w:trPr>
          <w:trHeight w:val="165"/>
          <w:trPrChange w:id="12479" w:author="Brian Bohman" w:date="2021-10-27T05:58:00Z">
            <w:trPr>
              <w:trHeight w:val="165"/>
            </w:trPr>
          </w:trPrChange>
        </w:trPr>
        <w:tc>
          <w:tcPr>
            <w:tcW w:w="360" w:type="dxa"/>
            <w:vAlign w:val="center"/>
            <w:hideMark/>
            <w:tcPrChange w:id="12480" w:author="Brian Bohman" w:date="2021-10-27T05:58:00Z">
              <w:tcPr>
                <w:tcW w:w="360" w:type="dxa"/>
                <w:vAlign w:val="center"/>
                <w:hideMark/>
              </w:tcPr>
            </w:tcPrChange>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Change w:id="12481" w:author="Brian Bohman" w:date="2021-10-27T05:58:00Z">
              <w:tcPr>
                <w:tcW w:w="864" w:type="dxa"/>
                <w:vAlign w:val="center"/>
                <w:hideMark/>
              </w:tcPr>
            </w:tcPrChange>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82" w:author="Brian Bohman" w:date="2021-10-27T05:58:00Z">
              <w:tcPr>
                <w:tcW w:w="1152" w:type="dxa"/>
                <w:vAlign w:val="center"/>
                <w:hideMark/>
              </w:tcPr>
            </w:tcPrChange>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83" w:author="Brian Bohman" w:date="2021-10-27T05:58:00Z">
              <w:tcPr>
                <w:tcW w:w="504" w:type="dxa"/>
                <w:vAlign w:val="center"/>
                <w:hideMark/>
              </w:tcPr>
            </w:tcPrChange>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484" w:author="Brian Bohman" w:date="2021-10-27T05:58:00Z">
              <w:tcPr>
                <w:tcW w:w="1008" w:type="dxa"/>
                <w:vAlign w:val="center"/>
                <w:hideMark/>
              </w:tcPr>
            </w:tcPrChange>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485" w:author="Brian Bohman" w:date="2021-10-27T05:58:00Z">
              <w:tcPr>
                <w:tcW w:w="1008" w:type="dxa"/>
                <w:vAlign w:val="center"/>
                <w:hideMark/>
              </w:tcPr>
            </w:tcPrChange>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86" w:author="Brian Bohman" w:date="2021-10-27T05:58:00Z">
              <w:tcPr>
                <w:tcW w:w="720" w:type="dxa"/>
                <w:vAlign w:val="center"/>
                <w:hideMark/>
              </w:tcPr>
            </w:tcPrChange>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87" w:author="Brian Bohman" w:date="2021-10-27T05:58:00Z">
              <w:tcPr>
                <w:tcW w:w="1008" w:type="dxa"/>
                <w:vAlign w:val="center"/>
                <w:hideMark/>
              </w:tcPr>
            </w:tcPrChange>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88" w:author="Brian Bohman" w:date="2021-10-27T05:58:00Z">
              <w:tcPr>
                <w:tcW w:w="1152" w:type="dxa"/>
                <w:vAlign w:val="center"/>
                <w:hideMark/>
              </w:tcPr>
            </w:tcPrChange>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2489" w:author="Brian Bohman" w:date="2021-10-27T05:58:00Z">
              <w:tcPr>
                <w:tcW w:w="1008" w:type="dxa"/>
                <w:vAlign w:val="center"/>
                <w:hideMark/>
              </w:tcPr>
            </w:tcPrChange>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6F61D3" w14:textId="77777777" w:rsidTr="00E419CD">
        <w:trPr>
          <w:trHeight w:val="165"/>
          <w:trPrChange w:id="12490" w:author="Brian Bohman" w:date="2021-10-27T05:58:00Z">
            <w:trPr>
              <w:trHeight w:val="165"/>
            </w:trPr>
          </w:trPrChange>
        </w:trPr>
        <w:tc>
          <w:tcPr>
            <w:tcW w:w="360" w:type="dxa"/>
            <w:vAlign w:val="center"/>
            <w:hideMark/>
            <w:tcPrChange w:id="12491" w:author="Brian Bohman" w:date="2021-10-27T05:58:00Z">
              <w:tcPr>
                <w:tcW w:w="360" w:type="dxa"/>
                <w:vAlign w:val="center"/>
                <w:hideMark/>
              </w:tcPr>
            </w:tcPrChange>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Change w:id="12492" w:author="Brian Bohman" w:date="2021-10-27T05:58:00Z">
              <w:tcPr>
                <w:tcW w:w="864" w:type="dxa"/>
                <w:vAlign w:val="center"/>
                <w:hideMark/>
              </w:tcPr>
            </w:tcPrChange>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493" w:author="Brian Bohman" w:date="2021-10-27T05:58:00Z">
              <w:tcPr>
                <w:tcW w:w="1152" w:type="dxa"/>
                <w:vAlign w:val="center"/>
                <w:hideMark/>
              </w:tcPr>
            </w:tcPrChange>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494" w:author="Brian Bohman" w:date="2021-10-27T05:58:00Z">
              <w:tcPr>
                <w:tcW w:w="504" w:type="dxa"/>
                <w:vAlign w:val="center"/>
                <w:hideMark/>
              </w:tcPr>
            </w:tcPrChange>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495" w:author="Brian Bohman" w:date="2021-10-27T05:58:00Z">
              <w:tcPr>
                <w:tcW w:w="1008" w:type="dxa"/>
                <w:vAlign w:val="center"/>
                <w:hideMark/>
              </w:tcPr>
            </w:tcPrChange>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496" w:author="Brian Bohman" w:date="2021-10-27T05:58:00Z">
              <w:tcPr>
                <w:tcW w:w="1008" w:type="dxa"/>
                <w:vAlign w:val="center"/>
                <w:hideMark/>
              </w:tcPr>
            </w:tcPrChange>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497" w:author="Brian Bohman" w:date="2021-10-27T05:58:00Z">
              <w:tcPr>
                <w:tcW w:w="720" w:type="dxa"/>
                <w:vAlign w:val="center"/>
                <w:hideMark/>
              </w:tcPr>
            </w:tcPrChange>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498" w:author="Brian Bohman" w:date="2021-10-27T05:58:00Z">
              <w:tcPr>
                <w:tcW w:w="1008" w:type="dxa"/>
                <w:vAlign w:val="center"/>
                <w:hideMark/>
              </w:tcPr>
            </w:tcPrChange>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99" w:author="Brian Bohman" w:date="2021-10-27T05:58:00Z">
              <w:tcPr>
                <w:tcW w:w="1152" w:type="dxa"/>
                <w:vAlign w:val="center"/>
                <w:hideMark/>
              </w:tcPr>
            </w:tcPrChange>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2500" w:author="Brian Bohman" w:date="2021-10-27T05:58:00Z">
              <w:tcPr>
                <w:tcW w:w="1008" w:type="dxa"/>
                <w:vAlign w:val="center"/>
                <w:hideMark/>
              </w:tcPr>
            </w:tcPrChange>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08D2E4E" w14:textId="77777777" w:rsidTr="00E419CD">
        <w:trPr>
          <w:trHeight w:val="165"/>
          <w:trPrChange w:id="12501" w:author="Brian Bohman" w:date="2021-10-27T05:58:00Z">
            <w:trPr>
              <w:trHeight w:val="165"/>
            </w:trPr>
          </w:trPrChange>
        </w:trPr>
        <w:tc>
          <w:tcPr>
            <w:tcW w:w="360" w:type="dxa"/>
            <w:vAlign w:val="center"/>
            <w:hideMark/>
            <w:tcPrChange w:id="12502" w:author="Brian Bohman" w:date="2021-10-27T05:58:00Z">
              <w:tcPr>
                <w:tcW w:w="360" w:type="dxa"/>
                <w:vAlign w:val="center"/>
                <w:hideMark/>
              </w:tcPr>
            </w:tcPrChange>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Change w:id="12503" w:author="Brian Bohman" w:date="2021-10-27T05:58:00Z">
              <w:tcPr>
                <w:tcW w:w="864" w:type="dxa"/>
                <w:vAlign w:val="center"/>
                <w:hideMark/>
              </w:tcPr>
            </w:tcPrChange>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504" w:author="Brian Bohman" w:date="2021-10-27T05:58:00Z">
              <w:tcPr>
                <w:tcW w:w="1152" w:type="dxa"/>
                <w:vAlign w:val="center"/>
                <w:hideMark/>
              </w:tcPr>
            </w:tcPrChange>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505" w:author="Brian Bohman" w:date="2021-10-27T05:58:00Z">
              <w:tcPr>
                <w:tcW w:w="504" w:type="dxa"/>
                <w:vAlign w:val="center"/>
                <w:hideMark/>
              </w:tcPr>
            </w:tcPrChange>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506" w:author="Brian Bohman" w:date="2021-10-27T05:58:00Z">
              <w:tcPr>
                <w:tcW w:w="1008" w:type="dxa"/>
                <w:vAlign w:val="center"/>
                <w:hideMark/>
              </w:tcPr>
            </w:tcPrChange>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507" w:author="Brian Bohman" w:date="2021-10-27T05:58:00Z">
              <w:tcPr>
                <w:tcW w:w="1008" w:type="dxa"/>
                <w:vAlign w:val="center"/>
                <w:hideMark/>
              </w:tcPr>
            </w:tcPrChange>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508" w:author="Brian Bohman" w:date="2021-10-27T05:58:00Z">
              <w:tcPr>
                <w:tcW w:w="720" w:type="dxa"/>
                <w:vAlign w:val="center"/>
                <w:hideMark/>
              </w:tcPr>
            </w:tcPrChange>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509" w:author="Brian Bohman" w:date="2021-10-27T05:58:00Z">
              <w:tcPr>
                <w:tcW w:w="1008" w:type="dxa"/>
                <w:vAlign w:val="center"/>
                <w:hideMark/>
              </w:tcPr>
            </w:tcPrChange>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510" w:author="Brian Bohman" w:date="2021-10-27T05:58:00Z">
              <w:tcPr>
                <w:tcW w:w="1152" w:type="dxa"/>
                <w:vAlign w:val="center"/>
                <w:hideMark/>
              </w:tcPr>
            </w:tcPrChange>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2511" w:author="Brian Bohman" w:date="2021-10-27T05:58:00Z">
              <w:tcPr>
                <w:tcW w:w="1008" w:type="dxa"/>
                <w:vAlign w:val="center"/>
                <w:hideMark/>
              </w:tcPr>
            </w:tcPrChange>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2FA9F03" w14:textId="77777777" w:rsidTr="00E419CD">
        <w:trPr>
          <w:trHeight w:val="165"/>
          <w:trPrChange w:id="12512" w:author="Brian Bohman" w:date="2021-10-27T05:58:00Z">
            <w:trPr>
              <w:trHeight w:val="165"/>
            </w:trPr>
          </w:trPrChange>
        </w:trPr>
        <w:tc>
          <w:tcPr>
            <w:tcW w:w="360" w:type="dxa"/>
            <w:vAlign w:val="center"/>
            <w:hideMark/>
            <w:tcPrChange w:id="12513" w:author="Brian Bohman" w:date="2021-10-27T05:58:00Z">
              <w:tcPr>
                <w:tcW w:w="360" w:type="dxa"/>
                <w:vAlign w:val="center"/>
                <w:hideMark/>
              </w:tcPr>
            </w:tcPrChange>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Change w:id="12514" w:author="Brian Bohman" w:date="2021-10-27T05:58:00Z">
              <w:tcPr>
                <w:tcW w:w="864" w:type="dxa"/>
                <w:vAlign w:val="center"/>
                <w:hideMark/>
              </w:tcPr>
            </w:tcPrChange>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515" w:author="Brian Bohman" w:date="2021-10-27T05:58:00Z">
              <w:tcPr>
                <w:tcW w:w="1152" w:type="dxa"/>
                <w:vAlign w:val="center"/>
                <w:hideMark/>
              </w:tcPr>
            </w:tcPrChange>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516" w:author="Brian Bohman" w:date="2021-10-27T05:58:00Z">
              <w:tcPr>
                <w:tcW w:w="504" w:type="dxa"/>
                <w:vAlign w:val="center"/>
                <w:hideMark/>
              </w:tcPr>
            </w:tcPrChange>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517" w:author="Brian Bohman" w:date="2021-10-27T05:58:00Z">
              <w:tcPr>
                <w:tcW w:w="1008" w:type="dxa"/>
                <w:vAlign w:val="center"/>
                <w:hideMark/>
              </w:tcPr>
            </w:tcPrChange>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518" w:author="Brian Bohman" w:date="2021-10-27T05:58:00Z">
              <w:tcPr>
                <w:tcW w:w="1008" w:type="dxa"/>
                <w:vAlign w:val="center"/>
                <w:hideMark/>
              </w:tcPr>
            </w:tcPrChange>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519" w:author="Brian Bohman" w:date="2021-10-27T05:58:00Z">
              <w:tcPr>
                <w:tcW w:w="720" w:type="dxa"/>
                <w:vAlign w:val="center"/>
                <w:hideMark/>
              </w:tcPr>
            </w:tcPrChange>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520" w:author="Brian Bohman" w:date="2021-10-27T05:58:00Z">
              <w:tcPr>
                <w:tcW w:w="1008" w:type="dxa"/>
                <w:vAlign w:val="center"/>
                <w:hideMark/>
              </w:tcPr>
            </w:tcPrChange>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521" w:author="Brian Bohman" w:date="2021-10-27T05:58:00Z">
              <w:tcPr>
                <w:tcW w:w="1152" w:type="dxa"/>
                <w:vAlign w:val="center"/>
                <w:hideMark/>
              </w:tcPr>
            </w:tcPrChange>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522" w:author="Brian Bohman" w:date="2021-10-27T05:58:00Z">
              <w:tcPr>
                <w:tcW w:w="1008" w:type="dxa"/>
                <w:vAlign w:val="center"/>
                <w:hideMark/>
              </w:tcPr>
            </w:tcPrChange>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8F4D4A5" w14:textId="77777777" w:rsidTr="00E419CD">
        <w:trPr>
          <w:trHeight w:val="165"/>
          <w:trPrChange w:id="12523" w:author="Brian Bohman" w:date="2021-10-27T05:58:00Z">
            <w:trPr>
              <w:trHeight w:val="165"/>
            </w:trPr>
          </w:trPrChange>
        </w:trPr>
        <w:tc>
          <w:tcPr>
            <w:tcW w:w="360" w:type="dxa"/>
            <w:vAlign w:val="center"/>
            <w:hideMark/>
            <w:tcPrChange w:id="12524" w:author="Brian Bohman" w:date="2021-10-27T05:58:00Z">
              <w:tcPr>
                <w:tcW w:w="360" w:type="dxa"/>
                <w:vAlign w:val="center"/>
                <w:hideMark/>
              </w:tcPr>
            </w:tcPrChange>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Change w:id="12525" w:author="Brian Bohman" w:date="2021-10-27T05:58:00Z">
              <w:tcPr>
                <w:tcW w:w="864" w:type="dxa"/>
                <w:vAlign w:val="center"/>
                <w:hideMark/>
              </w:tcPr>
            </w:tcPrChange>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526" w:author="Brian Bohman" w:date="2021-10-27T05:58:00Z">
              <w:tcPr>
                <w:tcW w:w="1152" w:type="dxa"/>
                <w:vAlign w:val="center"/>
                <w:hideMark/>
              </w:tcPr>
            </w:tcPrChange>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527" w:author="Brian Bohman" w:date="2021-10-27T05:58:00Z">
              <w:tcPr>
                <w:tcW w:w="504" w:type="dxa"/>
                <w:vAlign w:val="center"/>
                <w:hideMark/>
              </w:tcPr>
            </w:tcPrChange>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528" w:author="Brian Bohman" w:date="2021-10-27T05:58:00Z">
              <w:tcPr>
                <w:tcW w:w="1008" w:type="dxa"/>
                <w:vAlign w:val="center"/>
                <w:hideMark/>
              </w:tcPr>
            </w:tcPrChange>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529" w:author="Brian Bohman" w:date="2021-10-27T05:58:00Z">
              <w:tcPr>
                <w:tcW w:w="1008" w:type="dxa"/>
                <w:vAlign w:val="center"/>
                <w:hideMark/>
              </w:tcPr>
            </w:tcPrChange>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530" w:author="Brian Bohman" w:date="2021-10-27T05:58:00Z">
              <w:tcPr>
                <w:tcW w:w="720" w:type="dxa"/>
                <w:vAlign w:val="center"/>
                <w:hideMark/>
              </w:tcPr>
            </w:tcPrChange>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531" w:author="Brian Bohman" w:date="2021-10-27T05:58:00Z">
              <w:tcPr>
                <w:tcW w:w="1008" w:type="dxa"/>
                <w:vAlign w:val="center"/>
                <w:hideMark/>
              </w:tcPr>
            </w:tcPrChange>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32" w:author="Brian Bohman" w:date="2021-10-27T05:58:00Z">
              <w:tcPr>
                <w:tcW w:w="1152" w:type="dxa"/>
                <w:vAlign w:val="center"/>
                <w:hideMark/>
              </w:tcPr>
            </w:tcPrChange>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533" w:author="Brian Bohman" w:date="2021-10-27T05:58:00Z">
              <w:tcPr>
                <w:tcW w:w="1008" w:type="dxa"/>
                <w:vAlign w:val="center"/>
                <w:hideMark/>
              </w:tcPr>
            </w:tcPrChange>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1AAC904E" w14:textId="77777777" w:rsidTr="00E419CD">
        <w:trPr>
          <w:trHeight w:val="165"/>
          <w:trPrChange w:id="12534" w:author="Brian Bohman" w:date="2021-10-27T05:58:00Z">
            <w:trPr>
              <w:trHeight w:val="165"/>
            </w:trPr>
          </w:trPrChange>
        </w:trPr>
        <w:tc>
          <w:tcPr>
            <w:tcW w:w="360" w:type="dxa"/>
            <w:vAlign w:val="center"/>
            <w:hideMark/>
            <w:tcPrChange w:id="12535" w:author="Brian Bohman" w:date="2021-10-27T05:58:00Z">
              <w:tcPr>
                <w:tcW w:w="360" w:type="dxa"/>
                <w:vAlign w:val="center"/>
                <w:hideMark/>
              </w:tcPr>
            </w:tcPrChange>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Change w:id="12536" w:author="Brian Bohman" w:date="2021-10-27T05:58:00Z">
              <w:tcPr>
                <w:tcW w:w="864" w:type="dxa"/>
                <w:vAlign w:val="center"/>
                <w:hideMark/>
              </w:tcPr>
            </w:tcPrChange>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537" w:author="Brian Bohman" w:date="2021-10-27T05:58:00Z">
              <w:tcPr>
                <w:tcW w:w="1152" w:type="dxa"/>
                <w:vAlign w:val="center"/>
                <w:hideMark/>
              </w:tcPr>
            </w:tcPrChange>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538" w:author="Brian Bohman" w:date="2021-10-27T05:58:00Z">
              <w:tcPr>
                <w:tcW w:w="504" w:type="dxa"/>
                <w:vAlign w:val="center"/>
                <w:hideMark/>
              </w:tcPr>
            </w:tcPrChange>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539" w:author="Brian Bohman" w:date="2021-10-27T05:58:00Z">
              <w:tcPr>
                <w:tcW w:w="1008" w:type="dxa"/>
                <w:vAlign w:val="center"/>
                <w:hideMark/>
              </w:tcPr>
            </w:tcPrChange>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540" w:author="Brian Bohman" w:date="2021-10-27T05:58:00Z">
              <w:tcPr>
                <w:tcW w:w="1008" w:type="dxa"/>
                <w:vAlign w:val="center"/>
                <w:hideMark/>
              </w:tcPr>
            </w:tcPrChange>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541" w:author="Brian Bohman" w:date="2021-10-27T05:58:00Z">
              <w:tcPr>
                <w:tcW w:w="720" w:type="dxa"/>
                <w:vAlign w:val="center"/>
                <w:hideMark/>
              </w:tcPr>
            </w:tcPrChange>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542" w:author="Brian Bohman" w:date="2021-10-27T05:58:00Z">
              <w:tcPr>
                <w:tcW w:w="1008" w:type="dxa"/>
                <w:vAlign w:val="center"/>
                <w:hideMark/>
              </w:tcPr>
            </w:tcPrChange>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43" w:author="Brian Bohman" w:date="2021-10-27T05:58:00Z">
              <w:tcPr>
                <w:tcW w:w="1152" w:type="dxa"/>
                <w:vAlign w:val="center"/>
                <w:hideMark/>
              </w:tcPr>
            </w:tcPrChange>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544" w:author="Brian Bohman" w:date="2021-10-27T05:58:00Z">
              <w:tcPr>
                <w:tcW w:w="1008" w:type="dxa"/>
                <w:vAlign w:val="center"/>
                <w:hideMark/>
              </w:tcPr>
            </w:tcPrChange>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1EE839C" w14:textId="77777777" w:rsidTr="00E419CD">
        <w:trPr>
          <w:trHeight w:val="165"/>
          <w:trPrChange w:id="12545" w:author="Brian Bohman" w:date="2021-10-27T05:58:00Z">
            <w:trPr>
              <w:trHeight w:val="165"/>
            </w:trPr>
          </w:trPrChange>
        </w:trPr>
        <w:tc>
          <w:tcPr>
            <w:tcW w:w="360" w:type="dxa"/>
            <w:vAlign w:val="center"/>
            <w:hideMark/>
            <w:tcPrChange w:id="12546" w:author="Brian Bohman" w:date="2021-10-27T05:58:00Z">
              <w:tcPr>
                <w:tcW w:w="360" w:type="dxa"/>
                <w:vAlign w:val="center"/>
                <w:hideMark/>
              </w:tcPr>
            </w:tcPrChange>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Change w:id="12547" w:author="Brian Bohman" w:date="2021-10-27T05:58:00Z">
              <w:tcPr>
                <w:tcW w:w="864" w:type="dxa"/>
                <w:vAlign w:val="center"/>
                <w:hideMark/>
              </w:tcPr>
            </w:tcPrChange>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548" w:author="Brian Bohman" w:date="2021-10-27T05:58:00Z">
              <w:tcPr>
                <w:tcW w:w="1152" w:type="dxa"/>
                <w:vAlign w:val="center"/>
                <w:hideMark/>
              </w:tcPr>
            </w:tcPrChange>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549" w:author="Brian Bohman" w:date="2021-10-27T05:58:00Z">
              <w:tcPr>
                <w:tcW w:w="504" w:type="dxa"/>
                <w:vAlign w:val="center"/>
                <w:hideMark/>
              </w:tcPr>
            </w:tcPrChange>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550" w:author="Brian Bohman" w:date="2021-10-27T05:58:00Z">
              <w:tcPr>
                <w:tcW w:w="1008" w:type="dxa"/>
                <w:vAlign w:val="center"/>
                <w:hideMark/>
              </w:tcPr>
            </w:tcPrChange>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551" w:author="Brian Bohman" w:date="2021-10-27T05:58:00Z">
              <w:tcPr>
                <w:tcW w:w="1008" w:type="dxa"/>
                <w:vAlign w:val="center"/>
                <w:hideMark/>
              </w:tcPr>
            </w:tcPrChange>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552" w:author="Brian Bohman" w:date="2021-10-27T05:58:00Z">
              <w:tcPr>
                <w:tcW w:w="720" w:type="dxa"/>
                <w:vAlign w:val="center"/>
                <w:hideMark/>
              </w:tcPr>
            </w:tcPrChange>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553" w:author="Brian Bohman" w:date="2021-10-27T05:58:00Z">
              <w:tcPr>
                <w:tcW w:w="1008" w:type="dxa"/>
                <w:vAlign w:val="center"/>
                <w:hideMark/>
              </w:tcPr>
            </w:tcPrChange>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554" w:author="Brian Bohman" w:date="2021-10-27T05:58:00Z">
              <w:tcPr>
                <w:tcW w:w="1152" w:type="dxa"/>
                <w:vAlign w:val="center"/>
                <w:hideMark/>
              </w:tcPr>
            </w:tcPrChange>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2555" w:author="Brian Bohman" w:date="2021-10-27T05:58:00Z">
              <w:tcPr>
                <w:tcW w:w="1008" w:type="dxa"/>
                <w:vAlign w:val="center"/>
                <w:hideMark/>
              </w:tcPr>
            </w:tcPrChange>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FD3AE3D" w14:textId="77777777" w:rsidTr="00E419CD">
        <w:trPr>
          <w:trHeight w:val="165"/>
          <w:trPrChange w:id="12556" w:author="Brian Bohman" w:date="2021-10-27T05:58:00Z">
            <w:trPr>
              <w:trHeight w:val="165"/>
            </w:trPr>
          </w:trPrChange>
        </w:trPr>
        <w:tc>
          <w:tcPr>
            <w:tcW w:w="360" w:type="dxa"/>
            <w:vAlign w:val="center"/>
            <w:hideMark/>
            <w:tcPrChange w:id="12557" w:author="Brian Bohman" w:date="2021-10-27T05:58:00Z">
              <w:tcPr>
                <w:tcW w:w="360" w:type="dxa"/>
                <w:vAlign w:val="center"/>
                <w:hideMark/>
              </w:tcPr>
            </w:tcPrChange>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Change w:id="12558" w:author="Brian Bohman" w:date="2021-10-27T05:58:00Z">
              <w:tcPr>
                <w:tcW w:w="864" w:type="dxa"/>
                <w:vAlign w:val="center"/>
                <w:hideMark/>
              </w:tcPr>
            </w:tcPrChange>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559" w:author="Brian Bohman" w:date="2021-10-27T05:58:00Z">
              <w:tcPr>
                <w:tcW w:w="1152" w:type="dxa"/>
                <w:vAlign w:val="center"/>
                <w:hideMark/>
              </w:tcPr>
            </w:tcPrChange>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560" w:author="Brian Bohman" w:date="2021-10-27T05:58:00Z">
              <w:tcPr>
                <w:tcW w:w="504" w:type="dxa"/>
                <w:vAlign w:val="center"/>
                <w:hideMark/>
              </w:tcPr>
            </w:tcPrChange>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561" w:author="Brian Bohman" w:date="2021-10-27T05:58:00Z">
              <w:tcPr>
                <w:tcW w:w="1008" w:type="dxa"/>
                <w:vAlign w:val="center"/>
                <w:hideMark/>
              </w:tcPr>
            </w:tcPrChange>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562" w:author="Brian Bohman" w:date="2021-10-27T05:58:00Z">
              <w:tcPr>
                <w:tcW w:w="1008" w:type="dxa"/>
                <w:vAlign w:val="center"/>
                <w:hideMark/>
              </w:tcPr>
            </w:tcPrChange>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563" w:author="Brian Bohman" w:date="2021-10-27T05:58:00Z">
              <w:tcPr>
                <w:tcW w:w="720" w:type="dxa"/>
                <w:vAlign w:val="center"/>
                <w:hideMark/>
              </w:tcPr>
            </w:tcPrChange>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564" w:author="Brian Bohman" w:date="2021-10-27T05:58:00Z">
              <w:tcPr>
                <w:tcW w:w="1008" w:type="dxa"/>
                <w:vAlign w:val="center"/>
                <w:hideMark/>
              </w:tcPr>
            </w:tcPrChange>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565" w:author="Brian Bohman" w:date="2021-10-27T05:58:00Z">
              <w:tcPr>
                <w:tcW w:w="1152" w:type="dxa"/>
                <w:vAlign w:val="center"/>
                <w:hideMark/>
              </w:tcPr>
            </w:tcPrChange>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2566" w:author="Brian Bohman" w:date="2021-10-27T05:58:00Z">
              <w:tcPr>
                <w:tcW w:w="1008" w:type="dxa"/>
                <w:vAlign w:val="center"/>
                <w:hideMark/>
              </w:tcPr>
            </w:tcPrChange>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825414" w14:textId="77777777" w:rsidTr="00E419CD">
        <w:trPr>
          <w:trHeight w:val="165"/>
          <w:trPrChange w:id="12567" w:author="Brian Bohman" w:date="2021-10-27T05:58:00Z">
            <w:trPr>
              <w:trHeight w:val="165"/>
            </w:trPr>
          </w:trPrChange>
        </w:trPr>
        <w:tc>
          <w:tcPr>
            <w:tcW w:w="360" w:type="dxa"/>
            <w:vAlign w:val="center"/>
            <w:hideMark/>
            <w:tcPrChange w:id="12568" w:author="Brian Bohman" w:date="2021-10-27T05:58:00Z">
              <w:tcPr>
                <w:tcW w:w="360" w:type="dxa"/>
                <w:vAlign w:val="center"/>
                <w:hideMark/>
              </w:tcPr>
            </w:tcPrChange>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Change w:id="12569" w:author="Brian Bohman" w:date="2021-10-27T05:58:00Z">
              <w:tcPr>
                <w:tcW w:w="864" w:type="dxa"/>
                <w:vAlign w:val="center"/>
                <w:hideMark/>
              </w:tcPr>
            </w:tcPrChange>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570" w:author="Brian Bohman" w:date="2021-10-27T05:58:00Z">
              <w:tcPr>
                <w:tcW w:w="1152" w:type="dxa"/>
                <w:vAlign w:val="center"/>
                <w:hideMark/>
              </w:tcPr>
            </w:tcPrChange>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571" w:author="Brian Bohman" w:date="2021-10-27T05:58:00Z">
              <w:tcPr>
                <w:tcW w:w="504" w:type="dxa"/>
                <w:vAlign w:val="center"/>
                <w:hideMark/>
              </w:tcPr>
            </w:tcPrChange>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572" w:author="Brian Bohman" w:date="2021-10-27T05:58:00Z">
              <w:tcPr>
                <w:tcW w:w="1008" w:type="dxa"/>
                <w:vAlign w:val="center"/>
                <w:hideMark/>
              </w:tcPr>
            </w:tcPrChange>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573" w:author="Brian Bohman" w:date="2021-10-27T05:58:00Z">
              <w:tcPr>
                <w:tcW w:w="1008" w:type="dxa"/>
                <w:vAlign w:val="center"/>
                <w:hideMark/>
              </w:tcPr>
            </w:tcPrChange>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574" w:author="Brian Bohman" w:date="2021-10-27T05:58:00Z">
              <w:tcPr>
                <w:tcW w:w="720" w:type="dxa"/>
                <w:vAlign w:val="center"/>
                <w:hideMark/>
              </w:tcPr>
            </w:tcPrChange>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575" w:author="Brian Bohman" w:date="2021-10-27T05:58:00Z">
              <w:tcPr>
                <w:tcW w:w="1008" w:type="dxa"/>
                <w:vAlign w:val="center"/>
                <w:hideMark/>
              </w:tcPr>
            </w:tcPrChange>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76" w:author="Brian Bohman" w:date="2021-10-27T05:58:00Z">
              <w:tcPr>
                <w:tcW w:w="1152" w:type="dxa"/>
                <w:vAlign w:val="center"/>
                <w:hideMark/>
              </w:tcPr>
            </w:tcPrChange>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2577" w:author="Brian Bohman" w:date="2021-10-27T05:58:00Z">
              <w:tcPr>
                <w:tcW w:w="1008" w:type="dxa"/>
                <w:vAlign w:val="center"/>
                <w:hideMark/>
              </w:tcPr>
            </w:tcPrChange>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CF8DEF4" w14:textId="77777777" w:rsidTr="00E419CD">
        <w:trPr>
          <w:trHeight w:val="165"/>
          <w:trPrChange w:id="12578" w:author="Brian Bohman" w:date="2021-10-27T05:58:00Z">
            <w:trPr>
              <w:trHeight w:val="165"/>
            </w:trPr>
          </w:trPrChange>
        </w:trPr>
        <w:tc>
          <w:tcPr>
            <w:tcW w:w="360" w:type="dxa"/>
            <w:vAlign w:val="center"/>
            <w:hideMark/>
            <w:tcPrChange w:id="12579" w:author="Brian Bohman" w:date="2021-10-27T05:58:00Z">
              <w:tcPr>
                <w:tcW w:w="360" w:type="dxa"/>
                <w:vAlign w:val="center"/>
                <w:hideMark/>
              </w:tcPr>
            </w:tcPrChange>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Change w:id="12580" w:author="Brian Bohman" w:date="2021-10-27T05:58:00Z">
              <w:tcPr>
                <w:tcW w:w="864" w:type="dxa"/>
                <w:vAlign w:val="center"/>
                <w:hideMark/>
              </w:tcPr>
            </w:tcPrChange>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81" w:author="Brian Bohman" w:date="2021-10-27T05:58:00Z">
              <w:tcPr>
                <w:tcW w:w="1152" w:type="dxa"/>
                <w:vAlign w:val="center"/>
                <w:hideMark/>
              </w:tcPr>
            </w:tcPrChange>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82" w:author="Brian Bohman" w:date="2021-10-27T05:58:00Z">
              <w:tcPr>
                <w:tcW w:w="504" w:type="dxa"/>
                <w:vAlign w:val="center"/>
                <w:hideMark/>
              </w:tcPr>
            </w:tcPrChange>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583" w:author="Brian Bohman" w:date="2021-10-27T05:58:00Z">
              <w:tcPr>
                <w:tcW w:w="1008" w:type="dxa"/>
                <w:vAlign w:val="center"/>
                <w:hideMark/>
              </w:tcPr>
            </w:tcPrChange>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Change w:id="12584" w:author="Brian Bohman" w:date="2021-10-27T05:58:00Z">
              <w:tcPr>
                <w:tcW w:w="1008" w:type="dxa"/>
                <w:vAlign w:val="center"/>
                <w:hideMark/>
              </w:tcPr>
            </w:tcPrChange>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Change w:id="12585" w:author="Brian Bohman" w:date="2021-10-27T05:58:00Z">
              <w:tcPr>
                <w:tcW w:w="720" w:type="dxa"/>
                <w:vAlign w:val="center"/>
                <w:hideMark/>
              </w:tcPr>
            </w:tcPrChange>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586" w:author="Brian Bohman" w:date="2021-10-27T05:58:00Z">
              <w:tcPr>
                <w:tcW w:w="1008" w:type="dxa"/>
                <w:vAlign w:val="center"/>
                <w:hideMark/>
              </w:tcPr>
            </w:tcPrChange>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87" w:author="Brian Bohman" w:date="2021-10-27T05:58:00Z">
              <w:tcPr>
                <w:tcW w:w="1152" w:type="dxa"/>
                <w:vAlign w:val="center"/>
                <w:hideMark/>
              </w:tcPr>
            </w:tcPrChange>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2588" w:author="Brian Bohman" w:date="2021-10-27T05:58:00Z">
              <w:tcPr>
                <w:tcW w:w="1008" w:type="dxa"/>
                <w:vAlign w:val="center"/>
                <w:hideMark/>
              </w:tcPr>
            </w:tcPrChange>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13C3728" w14:textId="77777777" w:rsidTr="00E419CD">
        <w:trPr>
          <w:trHeight w:val="165"/>
          <w:trPrChange w:id="12589" w:author="Brian Bohman" w:date="2021-10-27T05:58:00Z">
            <w:trPr>
              <w:trHeight w:val="165"/>
            </w:trPr>
          </w:trPrChange>
        </w:trPr>
        <w:tc>
          <w:tcPr>
            <w:tcW w:w="360" w:type="dxa"/>
            <w:vAlign w:val="center"/>
            <w:hideMark/>
            <w:tcPrChange w:id="12590" w:author="Brian Bohman" w:date="2021-10-27T05:58:00Z">
              <w:tcPr>
                <w:tcW w:w="360" w:type="dxa"/>
                <w:vAlign w:val="center"/>
                <w:hideMark/>
              </w:tcPr>
            </w:tcPrChange>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Change w:id="12591" w:author="Brian Bohman" w:date="2021-10-27T05:58:00Z">
              <w:tcPr>
                <w:tcW w:w="864" w:type="dxa"/>
                <w:vAlign w:val="center"/>
                <w:hideMark/>
              </w:tcPr>
            </w:tcPrChange>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92" w:author="Brian Bohman" w:date="2021-10-27T05:58:00Z">
              <w:tcPr>
                <w:tcW w:w="1152" w:type="dxa"/>
                <w:vAlign w:val="center"/>
                <w:hideMark/>
              </w:tcPr>
            </w:tcPrChange>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93" w:author="Brian Bohman" w:date="2021-10-27T05:58:00Z">
              <w:tcPr>
                <w:tcW w:w="504" w:type="dxa"/>
                <w:vAlign w:val="center"/>
                <w:hideMark/>
              </w:tcPr>
            </w:tcPrChange>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594" w:author="Brian Bohman" w:date="2021-10-27T05:58:00Z">
              <w:tcPr>
                <w:tcW w:w="1008" w:type="dxa"/>
                <w:vAlign w:val="center"/>
                <w:hideMark/>
              </w:tcPr>
            </w:tcPrChange>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595" w:author="Brian Bohman" w:date="2021-10-27T05:58:00Z">
              <w:tcPr>
                <w:tcW w:w="1008" w:type="dxa"/>
                <w:hideMark/>
              </w:tcPr>
            </w:tcPrChange>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96" w:author="Brian Bohman" w:date="2021-10-27T05:58:00Z">
              <w:tcPr>
                <w:tcW w:w="720" w:type="dxa"/>
                <w:vAlign w:val="center"/>
                <w:hideMark/>
              </w:tcPr>
            </w:tcPrChange>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597" w:author="Brian Bohman" w:date="2021-10-27T05:58:00Z">
              <w:tcPr>
                <w:tcW w:w="1008" w:type="dxa"/>
                <w:vAlign w:val="center"/>
                <w:hideMark/>
              </w:tcPr>
            </w:tcPrChange>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98" w:author="Brian Bohman" w:date="2021-10-27T05:58:00Z">
              <w:tcPr>
                <w:tcW w:w="1152" w:type="dxa"/>
                <w:vAlign w:val="center"/>
                <w:hideMark/>
              </w:tcPr>
            </w:tcPrChange>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599" w:author="Brian Bohman" w:date="2021-10-27T05:58:00Z">
              <w:tcPr>
                <w:tcW w:w="1008" w:type="dxa"/>
                <w:vAlign w:val="center"/>
                <w:hideMark/>
              </w:tcPr>
            </w:tcPrChange>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C3F4E38" w14:textId="77777777" w:rsidTr="00E419CD">
        <w:trPr>
          <w:trHeight w:val="180"/>
          <w:trPrChange w:id="12600" w:author="Brian Bohman" w:date="2021-10-27T05:58:00Z">
            <w:trPr>
              <w:trHeight w:val="180"/>
            </w:trPr>
          </w:trPrChange>
        </w:trPr>
        <w:tc>
          <w:tcPr>
            <w:tcW w:w="360" w:type="dxa"/>
            <w:vAlign w:val="center"/>
            <w:hideMark/>
            <w:tcPrChange w:id="12601" w:author="Brian Bohman" w:date="2021-10-27T05:58:00Z">
              <w:tcPr>
                <w:tcW w:w="360" w:type="dxa"/>
                <w:vAlign w:val="center"/>
                <w:hideMark/>
              </w:tcPr>
            </w:tcPrChange>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Change w:id="12602" w:author="Brian Bohman" w:date="2021-10-27T05:58:00Z">
              <w:tcPr>
                <w:tcW w:w="864" w:type="dxa"/>
                <w:vAlign w:val="center"/>
                <w:hideMark/>
              </w:tcPr>
            </w:tcPrChange>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03" w:author="Brian Bohman" w:date="2021-10-27T05:58:00Z">
              <w:tcPr>
                <w:tcW w:w="1152" w:type="dxa"/>
                <w:vAlign w:val="center"/>
                <w:hideMark/>
              </w:tcPr>
            </w:tcPrChange>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04" w:author="Brian Bohman" w:date="2021-10-27T05:58:00Z">
              <w:tcPr>
                <w:tcW w:w="504" w:type="dxa"/>
                <w:vAlign w:val="center"/>
                <w:hideMark/>
              </w:tcPr>
            </w:tcPrChange>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605" w:author="Brian Bohman" w:date="2021-10-27T05:58:00Z">
              <w:tcPr>
                <w:tcW w:w="1008" w:type="dxa"/>
                <w:vAlign w:val="center"/>
                <w:hideMark/>
              </w:tcPr>
            </w:tcPrChange>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606" w:author="Brian Bohman" w:date="2021-10-27T05:58:00Z">
              <w:tcPr>
                <w:tcW w:w="1008" w:type="dxa"/>
                <w:hideMark/>
              </w:tcPr>
            </w:tcPrChange>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07" w:author="Brian Bohman" w:date="2021-10-27T05:58:00Z">
              <w:tcPr>
                <w:tcW w:w="720" w:type="dxa"/>
                <w:vAlign w:val="center"/>
                <w:hideMark/>
              </w:tcPr>
            </w:tcPrChange>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608" w:author="Brian Bohman" w:date="2021-10-27T05:58:00Z">
              <w:tcPr>
                <w:tcW w:w="1008" w:type="dxa"/>
                <w:vAlign w:val="center"/>
                <w:hideMark/>
              </w:tcPr>
            </w:tcPrChange>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09" w:author="Brian Bohman" w:date="2021-10-27T05:58:00Z">
              <w:tcPr>
                <w:tcW w:w="1152" w:type="dxa"/>
                <w:vAlign w:val="center"/>
                <w:hideMark/>
              </w:tcPr>
            </w:tcPrChange>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2610" w:author="Brian Bohman" w:date="2021-10-27T05:58:00Z">
              <w:tcPr>
                <w:tcW w:w="1008" w:type="dxa"/>
                <w:vAlign w:val="center"/>
                <w:hideMark/>
              </w:tcPr>
            </w:tcPrChange>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32B03BE" w14:textId="77777777" w:rsidTr="00E419CD">
        <w:trPr>
          <w:trHeight w:val="165"/>
          <w:trPrChange w:id="12611" w:author="Brian Bohman" w:date="2021-10-27T05:58:00Z">
            <w:trPr>
              <w:trHeight w:val="165"/>
            </w:trPr>
          </w:trPrChange>
        </w:trPr>
        <w:tc>
          <w:tcPr>
            <w:tcW w:w="360" w:type="dxa"/>
            <w:vAlign w:val="center"/>
            <w:hideMark/>
            <w:tcPrChange w:id="12612" w:author="Brian Bohman" w:date="2021-10-27T05:58:00Z">
              <w:tcPr>
                <w:tcW w:w="360" w:type="dxa"/>
                <w:vAlign w:val="center"/>
                <w:hideMark/>
              </w:tcPr>
            </w:tcPrChange>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Change w:id="12613" w:author="Brian Bohman" w:date="2021-10-27T05:58:00Z">
              <w:tcPr>
                <w:tcW w:w="864" w:type="dxa"/>
                <w:vAlign w:val="center"/>
                <w:hideMark/>
              </w:tcPr>
            </w:tcPrChange>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14" w:author="Brian Bohman" w:date="2021-10-27T05:58:00Z">
              <w:tcPr>
                <w:tcW w:w="1152" w:type="dxa"/>
                <w:vAlign w:val="center"/>
                <w:hideMark/>
              </w:tcPr>
            </w:tcPrChange>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15" w:author="Brian Bohman" w:date="2021-10-27T05:58:00Z">
              <w:tcPr>
                <w:tcW w:w="504" w:type="dxa"/>
                <w:vAlign w:val="center"/>
                <w:hideMark/>
              </w:tcPr>
            </w:tcPrChange>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616" w:author="Brian Bohman" w:date="2021-10-27T05:58:00Z">
              <w:tcPr>
                <w:tcW w:w="1008" w:type="dxa"/>
                <w:vAlign w:val="center"/>
                <w:hideMark/>
              </w:tcPr>
            </w:tcPrChange>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617" w:author="Brian Bohman" w:date="2021-10-27T05:58:00Z">
              <w:tcPr>
                <w:tcW w:w="1008" w:type="dxa"/>
                <w:hideMark/>
              </w:tcPr>
            </w:tcPrChange>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18" w:author="Brian Bohman" w:date="2021-10-27T05:58:00Z">
              <w:tcPr>
                <w:tcW w:w="720" w:type="dxa"/>
                <w:vAlign w:val="center"/>
                <w:hideMark/>
              </w:tcPr>
            </w:tcPrChange>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619" w:author="Brian Bohman" w:date="2021-10-27T05:58:00Z">
              <w:tcPr>
                <w:tcW w:w="1008" w:type="dxa"/>
                <w:vAlign w:val="center"/>
                <w:hideMark/>
              </w:tcPr>
            </w:tcPrChange>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20" w:author="Brian Bohman" w:date="2021-10-27T05:58:00Z">
              <w:tcPr>
                <w:tcW w:w="1152" w:type="dxa"/>
                <w:vAlign w:val="center"/>
                <w:hideMark/>
              </w:tcPr>
            </w:tcPrChange>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621" w:author="Brian Bohman" w:date="2021-10-27T05:58:00Z">
              <w:tcPr>
                <w:tcW w:w="1008" w:type="dxa"/>
                <w:vAlign w:val="center"/>
                <w:hideMark/>
              </w:tcPr>
            </w:tcPrChange>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1AD3B3B" w14:textId="77777777" w:rsidTr="00E419CD">
        <w:trPr>
          <w:trHeight w:val="165"/>
          <w:trPrChange w:id="12622" w:author="Brian Bohman" w:date="2021-10-27T05:58:00Z">
            <w:trPr>
              <w:trHeight w:val="165"/>
            </w:trPr>
          </w:trPrChange>
        </w:trPr>
        <w:tc>
          <w:tcPr>
            <w:tcW w:w="360" w:type="dxa"/>
            <w:vAlign w:val="center"/>
            <w:hideMark/>
            <w:tcPrChange w:id="12623" w:author="Brian Bohman" w:date="2021-10-27T05:58:00Z">
              <w:tcPr>
                <w:tcW w:w="360" w:type="dxa"/>
                <w:vAlign w:val="center"/>
                <w:hideMark/>
              </w:tcPr>
            </w:tcPrChange>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Change w:id="12624" w:author="Brian Bohman" w:date="2021-10-27T05:58:00Z">
              <w:tcPr>
                <w:tcW w:w="864" w:type="dxa"/>
                <w:vAlign w:val="center"/>
                <w:hideMark/>
              </w:tcPr>
            </w:tcPrChange>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25" w:author="Brian Bohman" w:date="2021-10-27T05:58:00Z">
              <w:tcPr>
                <w:tcW w:w="1152" w:type="dxa"/>
                <w:vAlign w:val="center"/>
                <w:hideMark/>
              </w:tcPr>
            </w:tcPrChange>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26" w:author="Brian Bohman" w:date="2021-10-27T05:58:00Z">
              <w:tcPr>
                <w:tcW w:w="504" w:type="dxa"/>
                <w:vAlign w:val="center"/>
                <w:hideMark/>
              </w:tcPr>
            </w:tcPrChange>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627" w:author="Brian Bohman" w:date="2021-10-27T05:58:00Z">
              <w:tcPr>
                <w:tcW w:w="1008" w:type="dxa"/>
                <w:vAlign w:val="center"/>
                <w:hideMark/>
              </w:tcPr>
            </w:tcPrChange>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628" w:author="Brian Bohman" w:date="2021-10-27T05:58:00Z">
              <w:tcPr>
                <w:tcW w:w="1008" w:type="dxa"/>
                <w:hideMark/>
              </w:tcPr>
            </w:tcPrChange>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29" w:author="Brian Bohman" w:date="2021-10-27T05:58:00Z">
              <w:tcPr>
                <w:tcW w:w="720" w:type="dxa"/>
                <w:vAlign w:val="center"/>
                <w:hideMark/>
              </w:tcPr>
            </w:tcPrChange>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30" w:author="Brian Bohman" w:date="2021-10-27T05:58:00Z">
              <w:tcPr>
                <w:tcW w:w="1008" w:type="dxa"/>
                <w:vAlign w:val="center"/>
                <w:hideMark/>
              </w:tcPr>
            </w:tcPrChange>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31" w:author="Brian Bohman" w:date="2021-10-27T05:58:00Z">
              <w:tcPr>
                <w:tcW w:w="1152" w:type="dxa"/>
                <w:vAlign w:val="center"/>
                <w:hideMark/>
              </w:tcPr>
            </w:tcPrChange>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2632" w:author="Brian Bohman" w:date="2021-10-27T05:58:00Z">
              <w:tcPr>
                <w:tcW w:w="1008" w:type="dxa"/>
                <w:vAlign w:val="center"/>
                <w:hideMark/>
              </w:tcPr>
            </w:tcPrChange>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7E965D4" w14:textId="77777777" w:rsidTr="00E419CD">
        <w:trPr>
          <w:trHeight w:val="165"/>
          <w:trPrChange w:id="12633" w:author="Brian Bohman" w:date="2021-10-27T05:58:00Z">
            <w:trPr>
              <w:trHeight w:val="165"/>
            </w:trPr>
          </w:trPrChange>
        </w:trPr>
        <w:tc>
          <w:tcPr>
            <w:tcW w:w="360" w:type="dxa"/>
            <w:vAlign w:val="center"/>
            <w:hideMark/>
            <w:tcPrChange w:id="12634" w:author="Brian Bohman" w:date="2021-10-27T05:58:00Z">
              <w:tcPr>
                <w:tcW w:w="360" w:type="dxa"/>
                <w:vAlign w:val="center"/>
                <w:hideMark/>
              </w:tcPr>
            </w:tcPrChange>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Change w:id="12635" w:author="Brian Bohman" w:date="2021-10-27T05:58:00Z">
              <w:tcPr>
                <w:tcW w:w="864" w:type="dxa"/>
                <w:vAlign w:val="center"/>
                <w:hideMark/>
              </w:tcPr>
            </w:tcPrChange>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36" w:author="Brian Bohman" w:date="2021-10-27T05:58:00Z">
              <w:tcPr>
                <w:tcW w:w="1152" w:type="dxa"/>
                <w:vAlign w:val="center"/>
                <w:hideMark/>
              </w:tcPr>
            </w:tcPrChange>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37" w:author="Brian Bohman" w:date="2021-10-27T05:58:00Z">
              <w:tcPr>
                <w:tcW w:w="504" w:type="dxa"/>
                <w:vAlign w:val="center"/>
                <w:hideMark/>
              </w:tcPr>
            </w:tcPrChange>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638" w:author="Brian Bohman" w:date="2021-10-27T05:58:00Z">
              <w:tcPr>
                <w:tcW w:w="1008" w:type="dxa"/>
                <w:vAlign w:val="center"/>
                <w:hideMark/>
              </w:tcPr>
            </w:tcPrChange>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639" w:author="Brian Bohman" w:date="2021-10-27T05:58:00Z">
              <w:tcPr>
                <w:tcW w:w="1008" w:type="dxa"/>
                <w:hideMark/>
              </w:tcPr>
            </w:tcPrChange>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40" w:author="Brian Bohman" w:date="2021-10-27T05:58:00Z">
              <w:tcPr>
                <w:tcW w:w="720" w:type="dxa"/>
                <w:vAlign w:val="center"/>
                <w:hideMark/>
              </w:tcPr>
            </w:tcPrChange>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41" w:author="Brian Bohman" w:date="2021-10-27T05:58:00Z">
              <w:tcPr>
                <w:tcW w:w="1008" w:type="dxa"/>
                <w:vAlign w:val="center"/>
                <w:hideMark/>
              </w:tcPr>
            </w:tcPrChange>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42" w:author="Brian Bohman" w:date="2021-10-27T05:58:00Z">
              <w:tcPr>
                <w:tcW w:w="1152" w:type="dxa"/>
                <w:vAlign w:val="center"/>
                <w:hideMark/>
              </w:tcPr>
            </w:tcPrChange>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2643" w:author="Brian Bohman" w:date="2021-10-27T05:58:00Z">
              <w:tcPr>
                <w:tcW w:w="1008" w:type="dxa"/>
                <w:vAlign w:val="center"/>
                <w:hideMark/>
              </w:tcPr>
            </w:tcPrChange>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DFADAD9" w14:textId="77777777" w:rsidTr="00E419CD">
        <w:trPr>
          <w:trHeight w:val="165"/>
          <w:trPrChange w:id="12644" w:author="Brian Bohman" w:date="2021-10-27T05:58:00Z">
            <w:trPr>
              <w:trHeight w:val="165"/>
            </w:trPr>
          </w:trPrChange>
        </w:trPr>
        <w:tc>
          <w:tcPr>
            <w:tcW w:w="360" w:type="dxa"/>
            <w:vAlign w:val="center"/>
            <w:hideMark/>
            <w:tcPrChange w:id="12645" w:author="Brian Bohman" w:date="2021-10-27T05:58:00Z">
              <w:tcPr>
                <w:tcW w:w="360" w:type="dxa"/>
                <w:vAlign w:val="center"/>
                <w:hideMark/>
              </w:tcPr>
            </w:tcPrChange>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Change w:id="12646" w:author="Brian Bohman" w:date="2021-10-27T05:58:00Z">
              <w:tcPr>
                <w:tcW w:w="864" w:type="dxa"/>
                <w:vAlign w:val="center"/>
                <w:hideMark/>
              </w:tcPr>
            </w:tcPrChange>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47" w:author="Brian Bohman" w:date="2021-10-27T05:58:00Z">
              <w:tcPr>
                <w:tcW w:w="1152" w:type="dxa"/>
                <w:vAlign w:val="center"/>
                <w:hideMark/>
              </w:tcPr>
            </w:tcPrChange>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48" w:author="Brian Bohman" w:date="2021-10-27T05:58:00Z">
              <w:tcPr>
                <w:tcW w:w="504" w:type="dxa"/>
                <w:vAlign w:val="center"/>
                <w:hideMark/>
              </w:tcPr>
            </w:tcPrChange>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649" w:author="Brian Bohman" w:date="2021-10-27T05:58:00Z">
              <w:tcPr>
                <w:tcW w:w="1008" w:type="dxa"/>
                <w:vAlign w:val="center"/>
                <w:hideMark/>
              </w:tcPr>
            </w:tcPrChange>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650" w:author="Brian Bohman" w:date="2021-10-27T05:58:00Z">
              <w:tcPr>
                <w:tcW w:w="1008" w:type="dxa"/>
                <w:hideMark/>
              </w:tcPr>
            </w:tcPrChange>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51" w:author="Brian Bohman" w:date="2021-10-27T05:58:00Z">
              <w:tcPr>
                <w:tcW w:w="720" w:type="dxa"/>
                <w:vAlign w:val="center"/>
                <w:hideMark/>
              </w:tcPr>
            </w:tcPrChange>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52" w:author="Brian Bohman" w:date="2021-10-27T05:58:00Z">
              <w:tcPr>
                <w:tcW w:w="1008" w:type="dxa"/>
                <w:vAlign w:val="center"/>
                <w:hideMark/>
              </w:tcPr>
            </w:tcPrChange>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53" w:author="Brian Bohman" w:date="2021-10-27T05:58:00Z">
              <w:tcPr>
                <w:tcW w:w="1152" w:type="dxa"/>
                <w:vAlign w:val="center"/>
                <w:hideMark/>
              </w:tcPr>
            </w:tcPrChange>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2654" w:author="Brian Bohman" w:date="2021-10-27T05:58:00Z">
              <w:tcPr>
                <w:tcW w:w="1008" w:type="dxa"/>
                <w:vAlign w:val="center"/>
                <w:hideMark/>
              </w:tcPr>
            </w:tcPrChange>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E1A0044" w14:textId="77777777" w:rsidTr="00E419CD">
        <w:trPr>
          <w:trHeight w:val="165"/>
          <w:trPrChange w:id="12655" w:author="Brian Bohman" w:date="2021-10-27T05:58:00Z">
            <w:trPr>
              <w:trHeight w:val="165"/>
            </w:trPr>
          </w:trPrChange>
        </w:trPr>
        <w:tc>
          <w:tcPr>
            <w:tcW w:w="360" w:type="dxa"/>
            <w:vAlign w:val="center"/>
            <w:hideMark/>
            <w:tcPrChange w:id="12656" w:author="Brian Bohman" w:date="2021-10-27T05:58:00Z">
              <w:tcPr>
                <w:tcW w:w="360" w:type="dxa"/>
                <w:vAlign w:val="center"/>
                <w:hideMark/>
              </w:tcPr>
            </w:tcPrChange>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Change w:id="12657" w:author="Brian Bohman" w:date="2021-10-27T05:58:00Z">
              <w:tcPr>
                <w:tcW w:w="864" w:type="dxa"/>
                <w:vAlign w:val="center"/>
                <w:hideMark/>
              </w:tcPr>
            </w:tcPrChange>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58" w:author="Brian Bohman" w:date="2021-10-27T05:58:00Z">
              <w:tcPr>
                <w:tcW w:w="1152" w:type="dxa"/>
                <w:vAlign w:val="center"/>
                <w:hideMark/>
              </w:tcPr>
            </w:tcPrChange>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59" w:author="Brian Bohman" w:date="2021-10-27T05:58:00Z">
              <w:tcPr>
                <w:tcW w:w="504" w:type="dxa"/>
                <w:vAlign w:val="center"/>
                <w:hideMark/>
              </w:tcPr>
            </w:tcPrChange>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660" w:author="Brian Bohman" w:date="2021-10-27T05:58:00Z">
              <w:tcPr>
                <w:tcW w:w="1008" w:type="dxa"/>
                <w:vAlign w:val="center"/>
                <w:hideMark/>
              </w:tcPr>
            </w:tcPrChange>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661" w:author="Brian Bohman" w:date="2021-10-27T05:58:00Z">
              <w:tcPr>
                <w:tcW w:w="1008" w:type="dxa"/>
                <w:hideMark/>
              </w:tcPr>
            </w:tcPrChange>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62" w:author="Brian Bohman" w:date="2021-10-27T05:58:00Z">
              <w:tcPr>
                <w:tcW w:w="720" w:type="dxa"/>
                <w:vAlign w:val="center"/>
                <w:hideMark/>
              </w:tcPr>
            </w:tcPrChange>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63" w:author="Brian Bohman" w:date="2021-10-27T05:58:00Z">
              <w:tcPr>
                <w:tcW w:w="1008" w:type="dxa"/>
                <w:vAlign w:val="center"/>
                <w:hideMark/>
              </w:tcPr>
            </w:tcPrChange>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64" w:author="Brian Bohman" w:date="2021-10-27T05:58:00Z">
              <w:tcPr>
                <w:tcW w:w="1152" w:type="dxa"/>
                <w:vAlign w:val="center"/>
                <w:hideMark/>
              </w:tcPr>
            </w:tcPrChange>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2665" w:author="Brian Bohman" w:date="2021-10-27T05:58:00Z">
              <w:tcPr>
                <w:tcW w:w="1008" w:type="dxa"/>
                <w:vAlign w:val="center"/>
                <w:hideMark/>
              </w:tcPr>
            </w:tcPrChange>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978C483" w14:textId="77777777" w:rsidTr="00E419CD">
        <w:trPr>
          <w:trHeight w:val="165"/>
          <w:trPrChange w:id="12666" w:author="Brian Bohman" w:date="2021-10-27T05:58:00Z">
            <w:trPr>
              <w:trHeight w:val="165"/>
            </w:trPr>
          </w:trPrChange>
        </w:trPr>
        <w:tc>
          <w:tcPr>
            <w:tcW w:w="360" w:type="dxa"/>
            <w:vAlign w:val="center"/>
            <w:hideMark/>
            <w:tcPrChange w:id="12667" w:author="Brian Bohman" w:date="2021-10-27T05:58:00Z">
              <w:tcPr>
                <w:tcW w:w="360" w:type="dxa"/>
                <w:vAlign w:val="center"/>
                <w:hideMark/>
              </w:tcPr>
            </w:tcPrChange>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Change w:id="12668" w:author="Brian Bohman" w:date="2021-10-27T05:58:00Z">
              <w:tcPr>
                <w:tcW w:w="864" w:type="dxa"/>
                <w:vAlign w:val="center"/>
                <w:hideMark/>
              </w:tcPr>
            </w:tcPrChange>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69" w:author="Brian Bohman" w:date="2021-10-27T05:58:00Z">
              <w:tcPr>
                <w:tcW w:w="1152" w:type="dxa"/>
                <w:vAlign w:val="center"/>
                <w:hideMark/>
              </w:tcPr>
            </w:tcPrChange>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70" w:author="Brian Bohman" w:date="2021-10-27T05:58:00Z">
              <w:tcPr>
                <w:tcW w:w="504" w:type="dxa"/>
                <w:vAlign w:val="center"/>
                <w:hideMark/>
              </w:tcPr>
            </w:tcPrChange>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671" w:author="Brian Bohman" w:date="2021-10-27T05:58:00Z">
              <w:tcPr>
                <w:tcW w:w="1008" w:type="dxa"/>
                <w:vAlign w:val="center"/>
                <w:hideMark/>
              </w:tcPr>
            </w:tcPrChange>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672" w:author="Brian Bohman" w:date="2021-10-27T05:58:00Z">
              <w:tcPr>
                <w:tcW w:w="1008" w:type="dxa"/>
                <w:hideMark/>
              </w:tcPr>
            </w:tcPrChange>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73" w:author="Brian Bohman" w:date="2021-10-27T05:58:00Z">
              <w:tcPr>
                <w:tcW w:w="720" w:type="dxa"/>
                <w:vAlign w:val="center"/>
                <w:hideMark/>
              </w:tcPr>
            </w:tcPrChange>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74" w:author="Brian Bohman" w:date="2021-10-27T05:58:00Z">
              <w:tcPr>
                <w:tcW w:w="1008" w:type="dxa"/>
                <w:vAlign w:val="center"/>
                <w:hideMark/>
              </w:tcPr>
            </w:tcPrChange>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75" w:author="Brian Bohman" w:date="2021-10-27T05:58:00Z">
              <w:tcPr>
                <w:tcW w:w="1152" w:type="dxa"/>
                <w:vAlign w:val="center"/>
                <w:hideMark/>
              </w:tcPr>
            </w:tcPrChange>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676" w:author="Brian Bohman" w:date="2021-10-27T05:58:00Z">
              <w:tcPr>
                <w:tcW w:w="1008" w:type="dxa"/>
                <w:vAlign w:val="center"/>
                <w:hideMark/>
              </w:tcPr>
            </w:tcPrChange>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3873C27B" w14:textId="77777777" w:rsidTr="00E419CD">
        <w:trPr>
          <w:trHeight w:val="165"/>
          <w:trPrChange w:id="12677" w:author="Brian Bohman" w:date="2021-10-27T05:58:00Z">
            <w:trPr>
              <w:trHeight w:val="165"/>
            </w:trPr>
          </w:trPrChange>
        </w:trPr>
        <w:tc>
          <w:tcPr>
            <w:tcW w:w="360" w:type="dxa"/>
            <w:vAlign w:val="center"/>
            <w:hideMark/>
            <w:tcPrChange w:id="12678" w:author="Brian Bohman" w:date="2021-10-27T05:58:00Z">
              <w:tcPr>
                <w:tcW w:w="360" w:type="dxa"/>
                <w:vAlign w:val="center"/>
                <w:hideMark/>
              </w:tcPr>
            </w:tcPrChange>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Change w:id="12679" w:author="Brian Bohman" w:date="2021-10-27T05:58:00Z">
              <w:tcPr>
                <w:tcW w:w="864" w:type="dxa"/>
                <w:vAlign w:val="center"/>
                <w:hideMark/>
              </w:tcPr>
            </w:tcPrChange>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80" w:author="Brian Bohman" w:date="2021-10-27T05:58:00Z">
              <w:tcPr>
                <w:tcW w:w="1152" w:type="dxa"/>
                <w:vAlign w:val="center"/>
                <w:hideMark/>
              </w:tcPr>
            </w:tcPrChange>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81" w:author="Brian Bohman" w:date="2021-10-27T05:58:00Z">
              <w:tcPr>
                <w:tcW w:w="504" w:type="dxa"/>
                <w:vAlign w:val="center"/>
                <w:hideMark/>
              </w:tcPr>
            </w:tcPrChange>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682" w:author="Brian Bohman" w:date="2021-10-27T05:58:00Z">
              <w:tcPr>
                <w:tcW w:w="1008" w:type="dxa"/>
                <w:vAlign w:val="center"/>
                <w:hideMark/>
              </w:tcPr>
            </w:tcPrChange>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683" w:author="Brian Bohman" w:date="2021-10-27T05:58:00Z">
              <w:tcPr>
                <w:tcW w:w="1008" w:type="dxa"/>
                <w:hideMark/>
              </w:tcPr>
            </w:tcPrChange>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84" w:author="Brian Bohman" w:date="2021-10-27T05:58:00Z">
              <w:tcPr>
                <w:tcW w:w="720" w:type="dxa"/>
                <w:vAlign w:val="center"/>
                <w:hideMark/>
              </w:tcPr>
            </w:tcPrChange>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85" w:author="Brian Bohman" w:date="2021-10-27T05:58:00Z">
              <w:tcPr>
                <w:tcW w:w="1008" w:type="dxa"/>
                <w:vAlign w:val="center"/>
                <w:hideMark/>
              </w:tcPr>
            </w:tcPrChange>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86" w:author="Brian Bohman" w:date="2021-10-27T05:58:00Z">
              <w:tcPr>
                <w:tcW w:w="1152" w:type="dxa"/>
                <w:vAlign w:val="center"/>
                <w:hideMark/>
              </w:tcPr>
            </w:tcPrChange>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2687" w:author="Brian Bohman" w:date="2021-10-27T05:58:00Z">
              <w:tcPr>
                <w:tcW w:w="1008" w:type="dxa"/>
                <w:vAlign w:val="center"/>
                <w:hideMark/>
              </w:tcPr>
            </w:tcPrChange>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0975259B" w14:textId="77777777" w:rsidTr="00E419CD">
        <w:trPr>
          <w:trHeight w:val="165"/>
          <w:trPrChange w:id="12688" w:author="Brian Bohman" w:date="2021-10-27T05:58:00Z">
            <w:trPr>
              <w:trHeight w:val="165"/>
            </w:trPr>
          </w:trPrChange>
        </w:trPr>
        <w:tc>
          <w:tcPr>
            <w:tcW w:w="360" w:type="dxa"/>
            <w:vAlign w:val="center"/>
            <w:hideMark/>
            <w:tcPrChange w:id="12689" w:author="Brian Bohman" w:date="2021-10-27T05:58:00Z">
              <w:tcPr>
                <w:tcW w:w="360" w:type="dxa"/>
                <w:vAlign w:val="center"/>
                <w:hideMark/>
              </w:tcPr>
            </w:tcPrChange>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Change w:id="12690" w:author="Brian Bohman" w:date="2021-10-27T05:58:00Z">
              <w:tcPr>
                <w:tcW w:w="864" w:type="dxa"/>
                <w:vAlign w:val="center"/>
                <w:hideMark/>
              </w:tcPr>
            </w:tcPrChange>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91" w:author="Brian Bohman" w:date="2021-10-27T05:58:00Z">
              <w:tcPr>
                <w:tcW w:w="1152" w:type="dxa"/>
                <w:vAlign w:val="center"/>
                <w:hideMark/>
              </w:tcPr>
            </w:tcPrChange>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92" w:author="Brian Bohman" w:date="2021-10-27T05:58:00Z">
              <w:tcPr>
                <w:tcW w:w="504" w:type="dxa"/>
                <w:vAlign w:val="center"/>
                <w:hideMark/>
              </w:tcPr>
            </w:tcPrChange>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693" w:author="Brian Bohman" w:date="2021-10-27T05:58:00Z">
              <w:tcPr>
                <w:tcW w:w="1008" w:type="dxa"/>
                <w:vAlign w:val="center"/>
                <w:hideMark/>
              </w:tcPr>
            </w:tcPrChange>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694" w:author="Brian Bohman" w:date="2021-10-27T05:58:00Z">
              <w:tcPr>
                <w:tcW w:w="1008" w:type="dxa"/>
                <w:hideMark/>
              </w:tcPr>
            </w:tcPrChange>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95" w:author="Brian Bohman" w:date="2021-10-27T05:58:00Z">
              <w:tcPr>
                <w:tcW w:w="720" w:type="dxa"/>
                <w:vAlign w:val="center"/>
                <w:hideMark/>
              </w:tcPr>
            </w:tcPrChange>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96" w:author="Brian Bohman" w:date="2021-10-27T05:58:00Z">
              <w:tcPr>
                <w:tcW w:w="1008" w:type="dxa"/>
                <w:vAlign w:val="center"/>
                <w:hideMark/>
              </w:tcPr>
            </w:tcPrChange>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97" w:author="Brian Bohman" w:date="2021-10-27T05:58:00Z">
              <w:tcPr>
                <w:tcW w:w="1152" w:type="dxa"/>
                <w:vAlign w:val="center"/>
                <w:hideMark/>
              </w:tcPr>
            </w:tcPrChange>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2698" w:author="Brian Bohman" w:date="2021-10-27T05:58:00Z">
              <w:tcPr>
                <w:tcW w:w="1008" w:type="dxa"/>
                <w:vAlign w:val="center"/>
                <w:hideMark/>
              </w:tcPr>
            </w:tcPrChange>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7AB8106" w14:textId="77777777" w:rsidTr="00E419CD">
        <w:trPr>
          <w:trHeight w:val="165"/>
          <w:trPrChange w:id="12699" w:author="Brian Bohman" w:date="2021-10-27T05:58:00Z">
            <w:trPr>
              <w:trHeight w:val="165"/>
            </w:trPr>
          </w:trPrChange>
        </w:trPr>
        <w:tc>
          <w:tcPr>
            <w:tcW w:w="360" w:type="dxa"/>
            <w:vAlign w:val="center"/>
            <w:hideMark/>
            <w:tcPrChange w:id="12700" w:author="Brian Bohman" w:date="2021-10-27T05:58:00Z">
              <w:tcPr>
                <w:tcW w:w="360" w:type="dxa"/>
                <w:vAlign w:val="center"/>
                <w:hideMark/>
              </w:tcPr>
            </w:tcPrChange>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Change w:id="12701" w:author="Brian Bohman" w:date="2021-10-27T05:58:00Z">
              <w:tcPr>
                <w:tcW w:w="864" w:type="dxa"/>
                <w:vAlign w:val="center"/>
                <w:hideMark/>
              </w:tcPr>
            </w:tcPrChange>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02" w:author="Brian Bohman" w:date="2021-10-27T05:58:00Z">
              <w:tcPr>
                <w:tcW w:w="1152" w:type="dxa"/>
                <w:vAlign w:val="center"/>
                <w:hideMark/>
              </w:tcPr>
            </w:tcPrChange>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03" w:author="Brian Bohman" w:date="2021-10-27T05:58:00Z">
              <w:tcPr>
                <w:tcW w:w="504" w:type="dxa"/>
                <w:vAlign w:val="center"/>
                <w:hideMark/>
              </w:tcPr>
            </w:tcPrChange>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704" w:author="Brian Bohman" w:date="2021-10-27T05:58:00Z">
              <w:tcPr>
                <w:tcW w:w="1008" w:type="dxa"/>
                <w:vAlign w:val="center"/>
                <w:hideMark/>
              </w:tcPr>
            </w:tcPrChange>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705" w:author="Brian Bohman" w:date="2021-10-27T05:58:00Z">
              <w:tcPr>
                <w:tcW w:w="1008" w:type="dxa"/>
                <w:hideMark/>
              </w:tcPr>
            </w:tcPrChange>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06" w:author="Brian Bohman" w:date="2021-10-27T05:58:00Z">
              <w:tcPr>
                <w:tcW w:w="720" w:type="dxa"/>
                <w:vAlign w:val="center"/>
                <w:hideMark/>
              </w:tcPr>
            </w:tcPrChange>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07" w:author="Brian Bohman" w:date="2021-10-27T05:58:00Z">
              <w:tcPr>
                <w:tcW w:w="1008" w:type="dxa"/>
                <w:vAlign w:val="center"/>
                <w:hideMark/>
              </w:tcPr>
            </w:tcPrChange>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08" w:author="Brian Bohman" w:date="2021-10-27T05:58:00Z">
              <w:tcPr>
                <w:tcW w:w="1152" w:type="dxa"/>
                <w:vAlign w:val="center"/>
                <w:hideMark/>
              </w:tcPr>
            </w:tcPrChange>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709" w:author="Brian Bohman" w:date="2021-10-27T05:58:00Z">
              <w:tcPr>
                <w:tcW w:w="1008" w:type="dxa"/>
                <w:vAlign w:val="center"/>
                <w:hideMark/>
              </w:tcPr>
            </w:tcPrChange>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B0B006B" w14:textId="77777777" w:rsidTr="00E419CD">
        <w:trPr>
          <w:trHeight w:val="165"/>
          <w:trPrChange w:id="12710" w:author="Brian Bohman" w:date="2021-10-27T05:58:00Z">
            <w:trPr>
              <w:trHeight w:val="165"/>
            </w:trPr>
          </w:trPrChange>
        </w:trPr>
        <w:tc>
          <w:tcPr>
            <w:tcW w:w="360" w:type="dxa"/>
            <w:vAlign w:val="center"/>
            <w:hideMark/>
            <w:tcPrChange w:id="12711" w:author="Brian Bohman" w:date="2021-10-27T05:58:00Z">
              <w:tcPr>
                <w:tcW w:w="360" w:type="dxa"/>
                <w:vAlign w:val="center"/>
                <w:hideMark/>
              </w:tcPr>
            </w:tcPrChange>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Change w:id="12712" w:author="Brian Bohman" w:date="2021-10-27T05:58:00Z">
              <w:tcPr>
                <w:tcW w:w="864" w:type="dxa"/>
                <w:vAlign w:val="center"/>
                <w:hideMark/>
              </w:tcPr>
            </w:tcPrChange>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13" w:author="Brian Bohman" w:date="2021-10-27T05:58:00Z">
              <w:tcPr>
                <w:tcW w:w="1152" w:type="dxa"/>
                <w:vAlign w:val="center"/>
                <w:hideMark/>
              </w:tcPr>
            </w:tcPrChange>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14" w:author="Brian Bohman" w:date="2021-10-27T05:58:00Z">
              <w:tcPr>
                <w:tcW w:w="504" w:type="dxa"/>
                <w:vAlign w:val="center"/>
                <w:hideMark/>
              </w:tcPr>
            </w:tcPrChange>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715" w:author="Brian Bohman" w:date="2021-10-27T05:58:00Z">
              <w:tcPr>
                <w:tcW w:w="1008" w:type="dxa"/>
                <w:vAlign w:val="center"/>
                <w:hideMark/>
              </w:tcPr>
            </w:tcPrChange>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716" w:author="Brian Bohman" w:date="2021-10-27T05:58:00Z">
              <w:tcPr>
                <w:tcW w:w="1008" w:type="dxa"/>
                <w:hideMark/>
              </w:tcPr>
            </w:tcPrChange>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17" w:author="Brian Bohman" w:date="2021-10-27T05:58:00Z">
              <w:tcPr>
                <w:tcW w:w="720" w:type="dxa"/>
                <w:vAlign w:val="center"/>
                <w:hideMark/>
              </w:tcPr>
            </w:tcPrChange>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18" w:author="Brian Bohman" w:date="2021-10-27T05:58:00Z">
              <w:tcPr>
                <w:tcW w:w="1008" w:type="dxa"/>
                <w:vAlign w:val="center"/>
                <w:hideMark/>
              </w:tcPr>
            </w:tcPrChange>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19" w:author="Brian Bohman" w:date="2021-10-27T05:58:00Z">
              <w:tcPr>
                <w:tcW w:w="1152" w:type="dxa"/>
                <w:vAlign w:val="center"/>
                <w:hideMark/>
              </w:tcPr>
            </w:tcPrChange>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2720" w:author="Brian Bohman" w:date="2021-10-27T05:58:00Z">
              <w:tcPr>
                <w:tcW w:w="1008" w:type="dxa"/>
                <w:vAlign w:val="center"/>
                <w:hideMark/>
              </w:tcPr>
            </w:tcPrChange>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D923EDD" w14:textId="77777777" w:rsidTr="00E419CD">
        <w:trPr>
          <w:trHeight w:val="165"/>
          <w:trPrChange w:id="12721" w:author="Brian Bohman" w:date="2021-10-27T05:58:00Z">
            <w:trPr>
              <w:trHeight w:val="165"/>
            </w:trPr>
          </w:trPrChange>
        </w:trPr>
        <w:tc>
          <w:tcPr>
            <w:tcW w:w="360" w:type="dxa"/>
            <w:vAlign w:val="center"/>
            <w:hideMark/>
            <w:tcPrChange w:id="12722" w:author="Brian Bohman" w:date="2021-10-27T05:58:00Z">
              <w:tcPr>
                <w:tcW w:w="360" w:type="dxa"/>
                <w:vAlign w:val="center"/>
                <w:hideMark/>
              </w:tcPr>
            </w:tcPrChange>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Change w:id="12723" w:author="Brian Bohman" w:date="2021-10-27T05:58:00Z">
              <w:tcPr>
                <w:tcW w:w="864" w:type="dxa"/>
                <w:vAlign w:val="center"/>
                <w:hideMark/>
              </w:tcPr>
            </w:tcPrChange>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24" w:author="Brian Bohman" w:date="2021-10-27T05:58:00Z">
              <w:tcPr>
                <w:tcW w:w="1152" w:type="dxa"/>
                <w:vAlign w:val="center"/>
                <w:hideMark/>
              </w:tcPr>
            </w:tcPrChange>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25" w:author="Brian Bohman" w:date="2021-10-27T05:58:00Z">
              <w:tcPr>
                <w:tcW w:w="504" w:type="dxa"/>
                <w:vAlign w:val="center"/>
                <w:hideMark/>
              </w:tcPr>
            </w:tcPrChange>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726" w:author="Brian Bohman" w:date="2021-10-27T05:58:00Z">
              <w:tcPr>
                <w:tcW w:w="1008" w:type="dxa"/>
                <w:vAlign w:val="center"/>
                <w:hideMark/>
              </w:tcPr>
            </w:tcPrChange>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727" w:author="Brian Bohman" w:date="2021-10-27T05:58:00Z">
              <w:tcPr>
                <w:tcW w:w="1008" w:type="dxa"/>
                <w:hideMark/>
              </w:tcPr>
            </w:tcPrChange>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28" w:author="Brian Bohman" w:date="2021-10-27T05:58:00Z">
              <w:tcPr>
                <w:tcW w:w="720" w:type="dxa"/>
                <w:vAlign w:val="center"/>
                <w:hideMark/>
              </w:tcPr>
            </w:tcPrChange>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29" w:author="Brian Bohman" w:date="2021-10-27T05:58:00Z">
              <w:tcPr>
                <w:tcW w:w="1008" w:type="dxa"/>
                <w:vAlign w:val="center"/>
                <w:hideMark/>
              </w:tcPr>
            </w:tcPrChange>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30" w:author="Brian Bohman" w:date="2021-10-27T05:58:00Z">
              <w:tcPr>
                <w:tcW w:w="1152" w:type="dxa"/>
                <w:vAlign w:val="center"/>
                <w:hideMark/>
              </w:tcPr>
            </w:tcPrChange>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731" w:author="Brian Bohman" w:date="2021-10-27T05:58:00Z">
              <w:tcPr>
                <w:tcW w:w="1008" w:type="dxa"/>
                <w:vAlign w:val="center"/>
                <w:hideMark/>
              </w:tcPr>
            </w:tcPrChange>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B7FF40" w14:textId="77777777" w:rsidTr="00E419CD">
        <w:trPr>
          <w:trHeight w:val="165"/>
          <w:trPrChange w:id="12732" w:author="Brian Bohman" w:date="2021-10-27T05:58:00Z">
            <w:trPr>
              <w:trHeight w:val="165"/>
            </w:trPr>
          </w:trPrChange>
        </w:trPr>
        <w:tc>
          <w:tcPr>
            <w:tcW w:w="360" w:type="dxa"/>
            <w:vAlign w:val="center"/>
            <w:hideMark/>
            <w:tcPrChange w:id="12733" w:author="Brian Bohman" w:date="2021-10-27T05:58:00Z">
              <w:tcPr>
                <w:tcW w:w="360" w:type="dxa"/>
                <w:vAlign w:val="center"/>
                <w:hideMark/>
              </w:tcPr>
            </w:tcPrChange>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Change w:id="12734" w:author="Brian Bohman" w:date="2021-10-27T05:58:00Z">
              <w:tcPr>
                <w:tcW w:w="864" w:type="dxa"/>
                <w:vAlign w:val="center"/>
                <w:hideMark/>
              </w:tcPr>
            </w:tcPrChange>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35" w:author="Brian Bohman" w:date="2021-10-27T05:58:00Z">
              <w:tcPr>
                <w:tcW w:w="1152" w:type="dxa"/>
                <w:vAlign w:val="center"/>
                <w:hideMark/>
              </w:tcPr>
            </w:tcPrChange>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36" w:author="Brian Bohman" w:date="2021-10-27T05:58:00Z">
              <w:tcPr>
                <w:tcW w:w="504" w:type="dxa"/>
                <w:vAlign w:val="center"/>
                <w:hideMark/>
              </w:tcPr>
            </w:tcPrChange>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737" w:author="Brian Bohman" w:date="2021-10-27T05:58:00Z">
              <w:tcPr>
                <w:tcW w:w="1008" w:type="dxa"/>
                <w:vAlign w:val="center"/>
                <w:hideMark/>
              </w:tcPr>
            </w:tcPrChange>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738" w:author="Brian Bohman" w:date="2021-10-27T05:58:00Z">
              <w:tcPr>
                <w:tcW w:w="1008" w:type="dxa"/>
                <w:hideMark/>
              </w:tcPr>
            </w:tcPrChange>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39" w:author="Brian Bohman" w:date="2021-10-27T05:58:00Z">
              <w:tcPr>
                <w:tcW w:w="720" w:type="dxa"/>
                <w:vAlign w:val="center"/>
                <w:hideMark/>
              </w:tcPr>
            </w:tcPrChange>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40" w:author="Brian Bohman" w:date="2021-10-27T05:58:00Z">
              <w:tcPr>
                <w:tcW w:w="1008" w:type="dxa"/>
                <w:vAlign w:val="center"/>
                <w:hideMark/>
              </w:tcPr>
            </w:tcPrChange>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41" w:author="Brian Bohman" w:date="2021-10-27T05:58:00Z">
              <w:tcPr>
                <w:tcW w:w="1152" w:type="dxa"/>
                <w:vAlign w:val="center"/>
                <w:hideMark/>
              </w:tcPr>
            </w:tcPrChange>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12742" w:author="Brian Bohman" w:date="2021-10-27T05:58:00Z">
              <w:tcPr>
                <w:tcW w:w="1008" w:type="dxa"/>
                <w:vAlign w:val="center"/>
                <w:hideMark/>
              </w:tcPr>
            </w:tcPrChange>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9A13402" w14:textId="77777777" w:rsidTr="00E419CD">
        <w:trPr>
          <w:trHeight w:val="165"/>
          <w:trPrChange w:id="12743" w:author="Brian Bohman" w:date="2021-10-27T05:58:00Z">
            <w:trPr>
              <w:trHeight w:val="165"/>
            </w:trPr>
          </w:trPrChange>
        </w:trPr>
        <w:tc>
          <w:tcPr>
            <w:tcW w:w="360" w:type="dxa"/>
            <w:vAlign w:val="center"/>
            <w:hideMark/>
            <w:tcPrChange w:id="12744" w:author="Brian Bohman" w:date="2021-10-27T05:58:00Z">
              <w:tcPr>
                <w:tcW w:w="360" w:type="dxa"/>
                <w:vAlign w:val="center"/>
                <w:hideMark/>
              </w:tcPr>
            </w:tcPrChange>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Change w:id="12745" w:author="Brian Bohman" w:date="2021-10-27T05:58:00Z">
              <w:tcPr>
                <w:tcW w:w="864" w:type="dxa"/>
                <w:vAlign w:val="center"/>
                <w:hideMark/>
              </w:tcPr>
            </w:tcPrChange>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46" w:author="Brian Bohman" w:date="2021-10-27T05:58:00Z">
              <w:tcPr>
                <w:tcW w:w="1152" w:type="dxa"/>
                <w:vAlign w:val="center"/>
                <w:hideMark/>
              </w:tcPr>
            </w:tcPrChange>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47" w:author="Brian Bohman" w:date="2021-10-27T05:58:00Z">
              <w:tcPr>
                <w:tcW w:w="504" w:type="dxa"/>
                <w:vAlign w:val="center"/>
                <w:hideMark/>
              </w:tcPr>
            </w:tcPrChange>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748" w:author="Brian Bohman" w:date="2021-10-27T05:58:00Z">
              <w:tcPr>
                <w:tcW w:w="1008" w:type="dxa"/>
                <w:vAlign w:val="center"/>
                <w:hideMark/>
              </w:tcPr>
            </w:tcPrChange>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749" w:author="Brian Bohman" w:date="2021-10-27T05:58:00Z">
              <w:tcPr>
                <w:tcW w:w="1008" w:type="dxa"/>
                <w:hideMark/>
              </w:tcPr>
            </w:tcPrChange>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50" w:author="Brian Bohman" w:date="2021-10-27T05:58:00Z">
              <w:tcPr>
                <w:tcW w:w="720" w:type="dxa"/>
                <w:vAlign w:val="center"/>
                <w:hideMark/>
              </w:tcPr>
            </w:tcPrChange>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51" w:author="Brian Bohman" w:date="2021-10-27T05:58:00Z">
              <w:tcPr>
                <w:tcW w:w="1008" w:type="dxa"/>
                <w:vAlign w:val="center"/>
                <w:hideMark/>
              </w:tcPr>
            </w:tcPrChange>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52" w:author="Brian Bohman" w:date="2021-10-27T05:58:00Z">
              <w:tcPr>
                <w:tcW w:w="1152" w:type="dxa"/>
                <w:vAlign w:val="center"/>
                <w:hideMark/>
              </w:tcPr>
            </w:tcPrChange>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753" w:author="Brian Bohman" w:date="2021-10-27T05:58:00Z">
              <w:tcPr>
                <w:tcW w:w="1008" w:type="dxa"/>
                <w:vAlign w:val="center"/>
                <w:hideMark/>
              </w:tcPr>
            </w:tcPrChange>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BE1B72E" w14:textId="77777777" w:rsidTr="00E419CD">
        <w:trPr>
          <w:trHeight w:val="180"/>
          <w:trPrChange w:id="12754" w:author="Brian Bohman" w:date="2021-10-27T05:58:00Z">
            <w:trPr>
              <w:trHeight w:val="180"/>
            </w:trPr>
          </w:trPrChange>
        </w:trPr>
        <w:tc>
          <w:tcPr>
            <w:tcW w:w="360" w:type="dxa"/>
            <w:vAlign w:val="center"/>
            <w:hideMark/>
            <w:tcPrChange w:id="12755" w:author="Brian Bohman" w:date="2021-10-27T05:58:00Z">
              <w:tcPr>
                <w:tcW w:w="360" w:type="dxa"/>
                <w:vAlign w:val="center"/>
                <w:hideMark/>
              </w:tcPr>
            </w:tcPrChange>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Change w:id="12756" w:author="Brian Bohman" w:date="2021-10-27T05:58:00Z">
              <w:tcPr>
                <w:tcW w:w="864" w:type="dxa"/>
                <w:vAlign w:val="center"/>
                <w:hideMark/>
              </w:tcPr>
            </w:tcPrChange>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57" w:author="Brian Bohman" w:date="2021-10-27T05:58:00Z">
              <w:tcPr>
                <w:tcW w:w="1152" w:type="dxa"/>
                <w:vAlign w:val="center"/>
                <w:hideMark/>
              </w:tcPr>
            </w:tcPrChange>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58" w:author="Brian Bohman" w:date="2021-10-27T05:58:00Z">
              <w:tcPr>
                <w:tcW w:w="504" w:type="dxa"/>
                <w:vAlign w:val="center"/>
                <w:hideMark/>
              </w:tcPr>
            </w:tcPrChange>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759" w:author="Brian Bohman" w:date="2021-10-27T05:58:00Z">
              <w:tcPr>
                <w:tcW w:w="1008" w:type="dxa"/>
                <w:vAlign w:val="center"/>
                <w:hideMark/>
              </w:tcPr>
            </w:tcPrChange>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760" w:author="Brian Bohman" w:date="2021-10-27T05:58:00Z">
              <w:tcPr>
                <w:tcW w:w="1008" w:type="dxa"/>
                <w:hideMark/>
              </w:tcPr>
            </w:tcPrChange>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61" w:author="Brian Bohman" w:date="2021-10-27T05:58:00Z">
              <w:tcPr>
                <w:tcW w:w="720" w:type="dxa"/>
                <w:vAlign w:val="center"/>
                <w:hideMark/>
              </w:tcPr>
            </w:tcPrChange>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62" w:author="Brian Bohman" w:date="2021-10-27T05:58:00Z">
              <w:tcPr>
                <w:tcW w:w="1008" w:type="dxa"/>
                <w:vAlign w:val="center"/>
                <w:hideMark/>
              </w:tcPr>
            </w:tcPrChange>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63" w:author="Brian Bohman" w:date="2021-10-27T05:58:00Z">
              <w:tcPr>
                <w:tcW w:w="1152" w:type="dxa"/>
                <w:vAlign w:val="center"/>
                <w:hideMark/>
              </w:tcPr>
            </w:tcPrChange>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764" w:author="Brian Bohman" w:date="2021-10-27T05:58:00Z">
              <w:tcPr>
                <w:tcW w:w="1008" w:type="dxa"/>
                <w:vAlign w:val="center"/>
                <w:hideMark/>
              </w:tcPr>
            </w:tcPrChange>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F34FA57" w14:textId="77777777" w:rsidTr="00E419CD">
        <w:trPr>
          <w:trHeight w:val="165"/>
          <w:trPrChange w:id="12765" w:author="Brian Bohman" w:date="2021-10-27T05:58:00Z">
            <w:trPr>
              <w:trHeight w:val="165"/>
            </w:trPr>
          </w:trPrChange>
        </w:trPr>
        <w:tc>
          <w:tcPr>
            <w:tcW w:w="360" w:type="dxa"/>
            <w:vAlign w:val="center"/>
            <w:hideMark/>
            <w:tcPrChange w:id="12766" w:author="Brian Bohman" w:date="2021-10-27T05:58:00Z">
              <w:tcPr>
                <w:tcW w:w="360" w:type="dxa"/>
                <w:vAlign w:val="center"/>
                <w:hideMark/>
              </w:tcPr>
            </w:tcPrChange>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Change w:id="12767" w:author="Brian Bohman" w:date="2021-10-27T05:58:00Z">
              <w:tcPr>
                <w:tcW w:w="864" w:type="dxa"/>
                <w:vAlign w:val="center"/>
                <w:hideMark/>
              </w:tcPr>
            </w:tcPrChange>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68" w:author="Brian Bohman" w:date="2021-10-27T05:58:00Z">
              <w:tcPr>
                <w:tcW w:w="1152" w:type="dxa"/>
                <w:vAlign w:val="center"/>
                <w:hideMark/>
              </w:tcPr>
            </w:tcPrChange>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69" w:author="Brian Bohman" w:date="2021-10-27T05:58:00Z">
              <w:tcPr>
                <w:tcW w:w="504" w:type="dxa"/>
                <w:vAlign w:val="center"/>
                <w:hideMark/>
              </w:tcPr>
            </w:tcPrChange>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770" w:author="Brian Bohman" w:date="2021-10-27T05:58:00Z">
              <w:tcPr>
                <w:tcW w:w="1008" w:type="dxa"/>
                <w:vAlign w:val="center"/>
                <w:hideMark/>
              </w:tcPr>
            </w:tcPrChange>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771" w:author="Brian Bohman" w:date="2021-10-27T05:58:00Z">
              <w:tcPr>
                <w:tcW w:w="1008" w:type="dxa"/>
                <w:hideMark/>
              </w:tcPr>
            </w:tcPrChange>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72" w:author="Brian Bohman" w:date="2021-10-27T05:58:00Z">
              <w:tcPr>
                <w:tcW w:w="720" w:type="dxa"/>
                <w:vAlign w:val="center"/>
                <w:hideMark/>
              </w:tcPr>
            </w:tcPrChange>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73" w:author="Brian Bohman" w:date="2021-10-27T05:58:00Z">
              <w:tcPr>
                <w:tcW w:w="1008" w:type="dxa"/>
                <w:vAlign w:val="center"/>
                <w:hideMark/>
              </w:tcPr>
            </w:tcPrChange>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74" w:author="Brian Bohman" w:date="2021-10-27T05:58:00Z">
              <w:tcPr>
                <w:tcW w:w="1152" w:type="dxa"/>
                <w:vAlign w:val="center"/>
                <w:hideMark/>
              </w:tcPr>
            </w:tcPrChange>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2775" w:author="Brian Bohman" w:date="2021-10-27T05:58:00Z">
              <w:tcPr>
                <w:tcW w:w="1008" w:type="dxa"/>
                <w:vAlign w:val="center"/>
                <w:hideMark/>
              </w:tcPr>
            </w:tcPrChange>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120B13" w14:textId="77777777" w:rsidTr="00E419CD">
        <w:trPr>
          <w:trHeight w:val="165"/>
          <w:trPrChange w:id="12776" w:author="Brian Bohman" w:date="2021-10-27T05:58:00Z">
            <w:trPr>
              <w:trHeight w:val="165"/>
            </w:trPr>
          </w:trPrChange>
        </w:trPr>
        <w:tc>
          <w:tcPr>
            <w:tcW w:w="360" w:type="dxa"/>
            <w:vAlign w:val="center"/>
            <w:hideMark/>
            <w:tcPrChange w:id="12777" w:author="Brian Bohman" w:date="2021-10-27T05:58:00Z">
              <w:tcPr>
                <w:tcW w:w="360" w:type="dxa"/>
                <w:vAlign w:val="center"/>
                <w:hideMark/>
              </w:tcPr>
            </w:tcPrChange>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Change w:id="12778" w:author="Brian Bohman" w:date="2021-10-27T05:58:00Z">
              <w:tcPr>
                <w:tcW w:w="864" w:type="dxa"/>
                <w:vAlign w:val="center"/>
                <w:hideMark/>
              </w:tcPr>
            </w:tcPrChange>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79" w:author="Brian Bohman" w:date="2021-10-27T05:58:00Z">
              <w:tcPr>
                <w:tcW w:w="1152" w:type="dxa"/>
                <w:vAlign w:val="center"/>
                <w:hideMark/>
              </w:tcPr>
            </w:tcPrChange>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80" w:author="Brian Bohman" w:date="2021-10-27T05:58:00Z">
              <w:tcPr>
                <w:tcW w:w="504" w:type="dxa"/>
                <w:vAlign w:val="center"/>
                <w:hideMark/>
              </w:tcPr>
            </w:tcPrChange>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781" w:author="Brian Bohman" w:date="2021-10-27T05:58:00Z">
              <w:tcPr>
                <w:tcW w:w="1008" w:type="dxa"/>
                <w:vAlign w:val="center"/>
                <w:hideMark/>
              </w:tcPr>
            </w:tcPrChange>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782" w:author="Brian Bohman" w:date="2021-10-27T05:58:00Z">
              <w:tcPr>
                <w:tcW w:w="1008" w:type="dxa"/>
                <w:hideMark/>
              </w:tcPr>
            </w:tcPrChange>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83" w:author="Brian Bohman" w:date="2021-10-27T05:58:00Z">
              <w:tcPr>
                <w:tcW w:w="720" w:type="dxa"/>
                <w:vAlign w:val="center"/>
                <w:hideMark/>
              </w:tcPr>
            </w:tcPrChange>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84" w:author="Brian Bohman" w:date="2021-10-27T05:58:00Z">
              <w:tcPr>
                <w:tcW w:w="1008" w:type="dxa"/>
                <w:vAlign w:val="center"/>
                <w:hideMark/>
              </w:tcPr>
            </w:tcPrChange>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85" w:author="Brian Bohman" w:date="2021-10-27T05:58:00Z">
              <w:tcPr>
                <w:tcW w:w="1152" w:type="dxa"/>
                <w:vAlign w:val="center"/>
                <w:hideMark/>
              </w:tcPr>
            </w:tcPrChange>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2786" w:author="Brian Bohman" w:date="2021-10-27T05:58:00Z">
              <w:tcPr>
                <w:tcW w:w="1008" w:type="dxa"/>
                <w:vAlign w:val="center"/>
                <w:hideMark/>
              </w:tcPr>
            </w:tcPrChange>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7A0E7D76" w14:textId="77777777" w:rsidTr="00E419CD">
        <w:trPr>
          <w:trHeight w:val="165"/>
          <w:trPrChange w:id="12787" w:author="Brian Bohman" w:date="2021-10-27T05:58:00Z">
            <w:trPr>
              <w:trHeight w:val="165"/>
            </w:trPr>
          </w:trPrChange>
        </w:trPr>
        <w:tc>
          <w:tcPr>
            <w:tcW w:w="360" w:type="dxa"/>
            <w:vAlign w:val="center"/>
            <w:hideMark/>
            <w:tcPrChange w:id="12788" w:author="Brian Bohman" w:date="2021-10-27T05:58:00Z">
              <w:tcPr>
                <w:tcW w:w="360" w:type="dxa"/>
                <w:vAlign w:val="center"/>
                <w:hideMark/>
              </w:tcPr>
            </w:tcPrChange>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Change w:id="12789" w:author="Brian Bohman" w:date="2021-10-27T05:58:00Z">
              <w:tcPr>
                <w:tcW w:w="864" w:type="dxa"/>
                <w:vAlign w:val="center"/>
                <w:hideMark/>
              </w:tcPr>
            </w:tcPrChange>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90" w:author="Brian Bohman" w:date="2021-10-27T05:58:00Z">
              <w:tcPr>
                <w:tcW w:w="1152" w:type="dxa"/>
                <w:vAlign w:val="center"/>
                <w:hideMark/>
              </w:tcPr>
            </w:tcPrChange>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91" w:author="Brian Bohman" w:date="2021-10-27T05:58:00Z">
              <w:tcPr>
                <w:tcW w:w="504" w:type="dxa"/>
                <w:vAlign w:val="center"/>
                <w:hideMark/>
              </w:tcPr>
            </w:tcPrChange>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792" w:author="Brian Bohman" w:date="2021-10-27T05:58:00Z">
              <w:tcPr>
                <w:tcW w:w="1008" w:type="dxa"/>
                <w:vAlign w:val="center"/>
                <w:hideMark/>
              </w:tcPr>
            </w:tcPrChange>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793" w:author="Brian Bohman" w:date="2021-10-27T05:58:00Z">
              <w:tcPr>
                <w:tcW w:w="1008" w:type="dxa"/>
                <w:hideMark/>
              </w:tcPr>
            </w:tcPrChange>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94" w:author="Brian Bohman" w:date="2021-10-27T05:58:00Z">
              <w:tcPr>
                <w:tcW w:w="720" w:type="dxa"/>
                <w:vAlign w:val="center"/>
                <w:hideMark/>
              </w:tcPr>
            </w:tcPrChange>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95" w:author="Brian Bohman" w:date="2021-10-27T05:58:00Z">
              <w:tcPr>
                <w:tcW w:w="1008" w:type="dxa"/>
                <w:vAlign w:val="center"/>
                <w:hideMark/>
              </w:tcPr>
            </w:tcPrChange>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96" w:author="Brian Bohman" w:date="2021-10-27T05:58:00Z">
              <w:tcPr>
                <w:tcW w:w="1152" w:type="dxa"/>
                <w:vAlign w:val="center"/>
                <w:hideMark/>
              </w:tcPr>
            </w:tcPrChange>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797" w:author="Brian Bohman" w:date="2021-10-27T05:58:00Z">
              <w:tcPr>
                <w:tcW w:w="1008" w:type="dxa"/>
                <w:vAlign w:val="center"/>
                <w:hideMark/>
              </w:tcPr>
            </w:tcPrChange>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37D87989" w14:textId="77777777" w:rsidTr="00E419CD">
        <w:trPr>
          <w:trHeight w:val="165"/>
          <w:trPrChange w:id="12798" w:author="Brian Bohman" w:date="2021-10-27T05:58:00Z">
            <w:trPr>
              <w:trHeight w:val="165"/>
            </w:trPr>
          </w:trPrChange>
        </w:trPr>
        <w:tc>
          <w:tcPr>
            <w:tcW w:w="360" w:type="dxa"/>
            <w:vAlign w:val="center"/>
            <w:hideMark/>
            <w:tcPrChange w:id="12799" w:author="Brian Bohman" w:date="2021-10-27T05:58:00Z">
              <w:tcPr>
                <w:tcW w:w="360" w:type="dxa"/>
                <w:vAlign w:val="center"/>
                <w:hideMark/>
              </w:tcPr>
            </w:tcPrChange>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Change w:id="12800" w:author="Brian Bohman" w:date="2021-10-27T05:58:00Z">
              <w:tcPr>
                <w:tcW w:w="864" w:type="dxa"/>
                <w:vAlign w:val="center"/>
                <w:hideMark/>
              </w:tcPr>
            </w:tcPrChange>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01" w:author="Brian Bohman" w:date="2021-10-27T05:58:00Z">
              <w:tcPr>
                <w:tcW w:w="1152" w:type="dxa"/>
                <w:vAlign w:val="center"/>
                <w:hideMark/>
              </w:tcPr>
            </w:tcPrChange>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02" w:author="Brian Bohman" w:date="2021-10-27T05:58:00Z">
              <w:tcPr>
                <w:tcW w:w="504" w:type="dxa"/>
                <w:vAlign w:val="center"/>
                <w:hideMark/>
              </w:tcPr>
            </w:tcPrChange>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803" w:author="Brian Bohman" w:date="2021-10-27T05:58:00Z">
              <w:tcPr>
                <w:tcW w:w="1008" w:type="dxa"/>
                <w:vAlign w:val="center"/>
                <w:hideMark/>
              </w:tcPr>
            </w:tcPrChange>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804" w:author="Brian Bohman" w:date="2021-10-27T05:58:00Z">
              <w:tcPr>
                <w:tcW w:w="1008" w:type="dxa"/>
                <w:hideMark/>
              </w:tcPr>
            </w:tcPrChange>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05" w:author="Brian Bohman" w:date="2021-10-27T05:58:00Z">
              <w:tcPr>
                <w:tcW w:w="720" w:type="dxa"/>
                <w:vAlign w:val="center"/>
                <w:hideMark/>
              </w:tcPr>
            </w:tcPrChange>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806" w:author="Brian Bohman" w:date="2021-10-27T05:58:00Z">
              <w:tcPr>
                <w:tcW w:w="1008" w:type="dxa"/>
                <w:vAlign w:val="center"/>
                <w:hideMark/>
              </w:tcPr>
            </w:tcPrChange>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07" w:author="Brian Bohman" w:date="2021-10-27T05:58:00Z">
              <w:tcPr>
                <w:tcW w:w="1152" w:type="dxa"/>
                <w:vAlign w:val="center"/>
                <w:hideMark/>
              </w:tcPr>
            </w:tcPrChange>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808" w:author="Brian Bohman" w:date="2021-10-27T05:58:00Z">
              <w:tcPr>
                <w:tcW w:w="1008" w:type="dxa"/>
                <w:vAlign w:val="center"/>
                <w:hideMark/>
              </w:tcPr>
            </w:tcPrChange>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BA46EFD" w14:textId="77777777" w:rsidTr="00E419CD">
        <w:trPr>
          <w:trHeight w:val="165"/>
          <w:trPrChange w:id="12809" w:author="Brian Bohman" w:date="2021-10-27T05:58:00Z">
            <w:trPr>
              <w:trHeight w:val="165"/>
            </w:trPr>
          </w:trPrChange>
        </w:trPr>
        <w:tc>
          <w:tcPr>
            <w:tcW w:w="360" w:type="dxa"/>
            <w:vAlign w:val="center"/>
            <w:hideMark/>
            <w:tcPrChange w:id="12810" w:author="Brian Bohman" w:date="2021-10-27T05:58:00Z">
              <w:tcPr>
                <w:tcW w:w="360" w:type="dxa"/>
                <w:vAlign w:val="center"/>
                <w:hideMark/>
              </w:tcPr>
            </w:tcPrChange>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Change w:id="12811" w:author="Brian Bohman" w:date="2021-10-27T05:58:00Z">
              <w:tcPr>
                <w:tcW w:w="864" w:type="dxa"/>
                <w:vAlign w:val="center"/>
                <w:hideMark/>
              </w:tcPr>
            </w:tcPrChange>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12" w:author="Brian Bohman" w:date="2021-10-27T05:58:00Z">
              <w:tcPr>
                <w:tcW w:w="1152" w:type="dxa"/>
                <w:vAlign w:val="center"/>
                <w:hideMark/>
              </w:tcPr>
            </w:tcPrChange>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13" w:author="Brian Bohman" w:date="2021-10-27T05:58:00Z">
              <w:tcPr>
                <w:tcW w:w="504" w:type="dxa"/>
                <w:vAlign w:val="center"/>
                <w:hideMark/>
              </w:tcPr>
            </w:tcPrChange>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814" w:author="Brian Bohman" w:date="2021-10-27T05:58:00Z">
              <w:tcPr>
                <w:tcW w:w="1008" w:type="dxa"/>
                <w:vAlign w:val="center"/>
                <w:hideMark/>
              </w:tcPr>
            </w:tcPrChange>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815" w:author="Brian Bohman" w:date="2021-10-27T05:58:00Z">
              <w:tcPr>
                <w:tcW w:w="1008" w:type="dxa"/>
                <w:hideMark/>
              </w:tcPr>
            </w:tcPrChange>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16" w:author="Brian Bohman" w:date="2021-10-27T05:58:00Z">
              <w:tcPr>
                <w:tcW w:w="720" w:type="dxa"/>
                <w:vAlign w:val="center"/>
                <w:hideMark/>
              </w:tcPr>
            </w:tcPrChange>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817" w:author="Brian Bohman" w:date="2021-10-27T05:58:00Z">
              <w:tcPr>
                <w:tcW w:w="1008" w:type="dxa"/>
                <w:vAlign w:val="center"/>
                <w:hideMark/>
              </w:tcPr>
            </w:tcPrChange>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18" w:author="Brian Bohman" w:date="2021-10-27T05:58:00Z">
              <w:tcPr>
                <w:tcW w:w="1152" w:type="dxa"/>
                <w:vAlign w:val="center"/>
                <w:hideMark/>
              </w:tcPr>
            </w:tcPrChange>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2819" w:author="Brian Bohman" w:date="2021-10-27T05:58:00Z">
              <w:tcPr>
                <w:tcW w:w="1008" w:type="dxa"/>
                <w:vAlign w:val="center"/>
                <w:hideMark/>
              </w:tcPr>
            </w:tcPrChange>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15CE087" w14:textId="77777777" w:rsidTr="00E419CD">
        <w:trPr>
          <w:trHeight w:val="165"/>
          <w:trPrChange w:id="12820" w:author="Brian Bohman" w:date="2021-10-27T05:58:00Z">
            <w:trPr>
              <w:trHeight w:val="165"/>
            </w:trPr>
          </w:trPrChange>
        </w:trPr>
        <w:tc>
          <w:tcPr>
            <w:tcW w:w="360" w:type="dxa"/>
            <w:vAlign w:val="center"/>
            <w:hideMark/>
            <w:tcPrChange w:id="12821" w:author="Brian Bohman" w:date="2021-10-27T05:58:00Z">
              <w:tcPr>
                <w:tcW w:w="360" w:type="dxa"/>
                <w:vAlign w:val="center"/>
                <w:hideMark/>
              </w:tcPr>
            </w:tcPrChange>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Change w:id="12822" w:author="Brian Bohman" w:date="2021-10-27T05:58:00Z">
              <w:tcPr>
                <w:tcW w:w="864" w:type="dxa"/>
                <w:vAlign w:val="center"/>
                <w:hideMark/>
              </w:tcPr>
            </w:tcPrChange>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23" w:author="Brian Bohman" w:date="2021-10-27T05:58:00Z">
              <w:tcPr>
                <w:tcW w:w="1152" w:type="dxa"/>
                <w:vAlign w:val="center"/>
                <w:hideMark/>
              </w:tcPr>
            </w:tcPrChange>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24" w:author="Brian Bohman" w:date="2021-10-27T05:58:00Z">
              <w:tcPr>
                <w:tcW w:w="504" w:type="dxa"/>
                <w:vAlign w:val="center"/>
                <w:hideMark/>
              </w:tcPr>
            </w:tcPrChange>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825" w:author="Brian Bohman" w:date="2021-10-27T05:58:00Z">
              <w:tcPr>
                <w:tcW w:w="1008" w:type="dxa"/>
                <w:vAlign w:val="center"/>
                <w:hideMark/>
              </w:tcPr>
            </w:tcPrChange>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826" w:author="Brian Bohman" w:date="2021-10-27T05:58:00Z">
              <w:tcPr>
                <w:tcW w:w="1008" w:type="dxa"/>
                <w:hideMark/>
              </w:tcPr>
            </w:tcPrChange>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27" w:author="Brian Bohman" w:date="2021-10-27T05:58:00Z">
              <w:tcPr>
                <w:tcW w:w="720" w:type="dxa"/>
                <w:vAlign w:val="center"/>
                <w:hideMark/>
              </w:tcPr>
            </w:tcPrChange>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828" w:author="Brian Bohman" w:date="2021-10-27T05:58:00Z">
              <w:tcPr>
                <w:tcW w:w="1008" w:type="dxa"/>
                <w:vAlign w:val="center"/>
                <w:hideMark/>
              </w:tcPr>
            </w:tcPrChange>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29" w:author="Brian Bohman" w:date="2021-10-27T05:58:00Z">
              <w:tcPr>
                <w:tcW w:w="1152" w:type="dxa"/>
                <w:vAlign w:val="center"/>
                <w:hideMark/>
              </w:tcPr>
            </w:tcPrChange>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830" w:author="Brian Bohman" w:date="2021-10-27T05:58:00Z">
              <w:tcPr>
                <w:tcW w:w="1008" w:type="dxa"/>
                <w:vAlign w:val="center"/>
                <w:hideMark/>
              </w:tcPr>
            </w:tcPrChange>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25BD27E3" w14:textId="77777777" w:rsidTr="00E419CD">
        <w:trPr>
          <w:trHeight w:val="165"/>
          <w:trPrChange w:id="12831" w:author="Brian Bohman" w:date="2021-10-27T05:58:00Z">
            <w:trPr>
              <w:trHeight w:val="165"/>
            </w:trPr>
          </w:trPrChange>
        </w:trPr>
        <w:tc>
          <w:tcPr>
            <w:tcW w:w="360" w:type="dxa"/>
            <w:vAlign w:val="center"/>
            <w:hideMark/>
            <w:tcPrChange w:id="12832" w:author="Brian Bohman" w:date="2021-10-27T05:58:00Z">
              <w:tcPr>
                <w:tcW w:w="360" w:type="dxa"/>
                <w:vAlign w:val="center"/>
                <w:hideMark/>
              </w:tcPr>
            </w:tcPrChange>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Change w:id="12833" w:author="Brian Bohman" w:date="2021-10-27T05:58:00Z">
              <w:tcPr>
                <w:tcW w:w="864" w:type="dxa"/>
                <w:vAlign w:val="center"/>
                <w:hideMark/>
              </w:tcPr>
            </w:tcPrChange>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34" w:author="Brian Bohman" w:date="2021-10-27T05:58:00Z">
              <w:tcPr>
                <w:tcW w:w="1152" w:type="dxa"/>
                <w:vAlign w:val="center"/>
                <w:hideMark/>
              </w:tcPr>
            </w:tcPrChange>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35" w:author="Brian Bohman" w:date="2021-10-27T05:58:00Z">
              <w:tcPr>
                <w:tcW w:w="504" w:type="dxa"/>
                <w:vAlign w:val="center"/>
                <w:hideMark/>
              </w:tcPr>
            </w:tcPrChange>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836" w:author="Brian Bohman" w:date="2021-10-27T05:58:00Z">
              <w:tcPr>
                <w:tcW w:w="1008" w:type="dxa"/>
                <w:vAlign w:val="center"/>
                <w:hideMark/>
              </w:tcPr>
            </w:tcPrChange>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837" w:author="Brian Bohman" w:date="2021-10-27T05:58:00Z">
              <w:tcPr>
                <w:tcW w:w="1008" w:type="dxa"/>
                <w:hideMark/>
              </w:tcPr>
            </w:tcPrChange>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38" w:author="Brian Bohman" w:date="2021-10-27T05:58:00Z">
              <w:tcPr>
                <w:tcW w:w="720" w:type="dxa"/>
                <w:vAlign w:val="center"/>
                <w:hideMark/>
              </w:tcPr>
            </w:tcPrChange>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839" w:author="Brian Bohman" w:date="2021-10-27T05:58:00Z">
              <w:tcPr>
                <w:tcW w:w="1008" w:type="dxa"/>
                <w:vAlign w:val="center"/>
                <w:hideMark/>
              </w:tcPr>
            </w:tcPrChange>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40" w:author="Brian Bohman" w:date="2021-10-27T05:58:00Z">
              <w:tcPr>
                <w:tcW w:w="1152" w:type="dxa"/>
                <w:vAlign w:val="center"/>
                <w:hideMark/>
              </w:tcPr>
            </w:tcPrChange>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841" w:author="Brian Bohman" w:date="2021-10-27T05:58:00Z">
              <w:tcPr>
                <w:tcW w:w="1008" w:type="dxa"/>
                <w:vAlign w:val="center"/>
                <w:hideMark/>
              </w:tcPr>
            </w:tcPrChange>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E06F199" w14:textId="77777777" w:rsidTr="00E419CD">
        <w:trPr>
          <w:trHeight w:val="165"/>
          <w:trPrChange w:id="12842" w:author="Brian Bohman" w:date="2021-10-27T05:58:00Z">
            <w:trPr>
              <w:trHeight w:val="165"/>
            </w:trPr>
          </w:trPrChange>
        </w:trPr>
        <w:tc>
          <w:tcPr>
            <w:tcW w:w="360" w:type="dxa"/>
            <w:vAlign w:val="center"/>
            <w:hideMark/>
            <w:tcPrChange w:id="12843" w:author="Brian Bohman" w:date="2021-10-27T05:58:00Z">
              <w:tcPr>
                <w:tcW w:w="360" w:type="dxa"/>
                <w:vAlign w:val="center"/>
                <w:hideMark/>
              </w:tcPr>
            </w:tcPrChange>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Change w:id="12844" w:author="Brian Bohman" w:date="2021-10-27T05:58:00Z">
              <w:tcPr>
                <w:tcW w:w="864" w:type="dxa"/>
                <w:vAlign w:val="center"/>
                <w:hideMark/>
              </w:tcPr>
            </w:tcPrChange>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45" w:author="Brian Bohman" w:date="2021-10-27T05:58:00Z">
              <w:tcPr>
                <w:tcW w:w="1152" w:type="dxa"/>
                <w:vAlign w:val="center"/>
                <w:hideMark/>
              </w:tcPr>
            </w:tcPrChange>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46" w:author="Brian Bohman" w:date="2021-10-27T05:58:00Z">
              <w:tcPr>
                <w:tcW w:w="504" w:type="dxa"/>
                <w:vAlign w:val="center"/>
                <w:hideMark/>
              </w:tcPr>
            </w:tcPrChange>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847" w:author="Brian Bohman" w:date="2021-10-27T05:58:00Z">
              <w:tcPr>
                <w:tcW w:w="1008" w:type="dxa"/>
                <w:vAlign w:val="center"/>
                <w:hideMark/>
              </w:tcPr>
            </w:tcPrChange>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848" w:author="Brian Bohman" w:date="2021-10-27T05:58:00Z">
              <w:tcPr>
                <w:tcW w:w="1008" w:type="dxa"/>
                <w:hideMark/>
              </w:tcPr>
            </w:tcPrChange>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49" w:author="Brian Bohman" w:date="2021-10-27T05:58:00Z">
              <w:tcPr>
                <w:tcW w:w="720" w:type="dxa"/>
                <w:vAlign w:val="center"/>
                <w:hideMark/>
              </w:tcPr>
            </w:tcPrChange>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850" w:author="Brian Bohman" w:date="2021-10-27T05:58:00Z">
              <w:tcPr>
                <w:tcW w:w="1008" w:type="dxa"/>
                <w:vAlign w:val="center"/>
                <w:hideMark/>
              </w:tcPr>
            </w:tcPrChange>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51" w:author="Brian Bohman" w:date="2021-10-27T05:58:00Z">
              <w:tcPr>
                <w:tcW w:w="1152" w:type="dxa"/>
                <w:vAlign w:val="center"/>
                <w:hideMark/>
              </w:tcPr>
            </w:tcPrChange>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852" w:author="Brian Bohman" w:date="2021-10-27T05:58:00Z">
              <w:tcPr>
                <w:tcW w:w="1008" w:type="dxa"/>
                <w:vAlign w:val="center"/>
                <w:hideMark/>
              </w:tcPr>
            </w:tcPrChange>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EC5B344" w14:textId="77777777" w:rsidTr="00E419CD">
        <w:trPr>
          <w:trHeight w:val="165"/>
          <w:trPrChange w:id="12853" w:author="Brian Bohman" w:date="2021-10-27T05:58:00Z">
            <w:trPr>
              <w:trHeight w:val="165"/>
            </w:trPr>
          </w:trPrChange>
        </w:trPr>
        <w:tc>
          <w:tcPr>
            <w:tcW w:w="360" w:type="dxa"/>
            <w:vAlign w:val="center"/>
            <w:hideMark/>
            <w:tcPrChange w:id="12854" w:author="Brian Bohman" w:date="2021-10-27T05:58:00Z">
              <w:tcPr>
                <w:tcW w:w="360" w:type="dxa"/>
                <w:vAlign w:val="center"/>
                <w:hideMark/>
              </w:tcPr>
            </w:tcPrChange>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Change w:id="12855" w:author="Brian Bohman" w:date="2021-10-27T05:58:00Z">
              <w:tcPr>
                <w:tcW w:w="864" w:type="dxa"/>
                <w:vAlign w:val="center"/>
                <w:hideMark/>
              </w:tcPr>
            </w:tcPrChange>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56" w:author="Brian Bohman" w:date="2021-10-27T05:58:00Z">
              <w:tcPr>
                <w:tcW w:w="1152" w:type="dxa"/>
                <w:vAlign w:val="center"/>
                <w:hideMark/>
              </w:tcPr>
            </w:tcPrChange>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57" w:author="Brian Bohman" w:date="2021-10-27T05:58:00Z">
              <w:tcPr>
                <w:tcW w:w="504" w:type="dxa"/>
                <w:vAlign w:val="center"/>
                <w:hideMark/>
              </w:tcPr>
            </w:tcPrChange>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858" w:author="Brian Bohman" w:date="2021-10-27T05:58:00Z">
              <w:tcPr>
                <w:tcW w:w="1008" w:type="dxa"/>
                <w:vAlign w:val="center"/>
                <w:hideMark/>
              </w:tcPr>
            </w:tcPrChange>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859" w:author="Brian Bohman" w:date="2021-10-27T05:58:00Z">
              <w:tcPr>
                <w:tcW w:w="1008" w:type="dxa"/>
                <w:hideMark/>
              </w:tcPr>
            </w:tcPrChange>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60" w:author="Brian Bohman" w:date="2021-10-27T05:58:00Z">
              <w:tcPr>
                <w:tcW w:w="720" w:type="dxa"/>
                <w:vAlign w:val="center"/>
                <w:hideMark/>
              </w:tcPr>
            </w:tcPrChange>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861" w:author="Brian Bohman" w:date="2021-10-27T05:58:00Z">
              <w:tcPr>
                <w:tcW w:w="1008" w:type="dxa"/>
                <w:vAlign w:val="center"/>
                <w:hideMark/>
              </w:tcPr>
            </w:tcPrChange>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62" w:author="Brian Bohman" w:date="2021-10-27T05:58:00Z">
              <w:tcPr>
                <w:tcW w:w="1152" w:type="dxa"/>
                <w:vAlign w:val="center"/>
                <w:hideMark/>
              </w:tcPr>
            </w:tcPrChange>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2863" w:author="Brian Bohman" w:date="2021-10-27T05:58:00Z">
              <w:tcPr>
                <w:tcW w:w="1008" w:type="dxa"/>
                <w:vAlign w:val="center"/>
                <w:hideMark/>
              </w:tcPr>
            </w:tcPrChange>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72FF5F" w14:textId="77777777" w:rsidTr="00E419CD">
        <w:trPr>
          <w:trHeight w:val="165"/>
          <w:trPrChange w:id="12864" w:author="Brian Bohman" w:date="2021-10-27T05:58:00Z">
            <w:trPr>
              <w:trHeight w:val="165"/>
            </w:trPr>
          </w:trPrChange>
        </w:trPr>
        <w:tc>
          <w:tcPr>
            <w:tcW w:w="360" w:type="dxa"/>
            <w:vAlign w:val="center"/>
            <w:hideMark/>
            <w:tcPrChange w:id="12865" w:author="Brian Bohman" w:date="2021-10-27T05:58:00Z">
              <w:tcPr>
                <w:tcW w:w="360" w:type="dxa"/>
                <w:vAlign w:val="center"/>
                <w:hideMark/>
              </w:tcPr>
            </w:tcPrChange>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Change w:id="12866" w:author="Brian Bohman" w:date="2021-10-27T05:58:00Z">
              <w:tcPr>
                <w:tcW w:w="864" w:type="dxa"/>
                <w:vAlign w:val="center"/>
                <w:hideMark/>
              </w:tcPr>
            </w:tcPrChange>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67" w:author="Brian Bohman" w:date="2021-10-27T05:58:00Z">
              <w:tcPr>
                <w:tcW w:w="1152" w:type="dxa"/>
                <w:vAlign w:val="center"/>
                <w:hideMark/>
              </w:tcPr>
            </w:tcPrChange>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68" w:author="Brian Bohman" w:date="2021-10-27T05:58:00Z">
              <w:tcPr>
                <w:tcW w:w="504" w:type="dxa"/>
                <w:vAlign w:val="center"/>
                <w:hideMark/>
              </w:tcPr>
            </w:tcPrChange>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869" w:author="Brian Bohman" w:date="2021-10-27T05:58:00Z">
              <w:tcPr>
                <w:tcW w:w="1008" w:type="dxa"/>
                <w:vAlign w:val="center"/>
                <w:hideMark/>
              </w:tcPr>
            </w:tcPrChange>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870" w:author="Brian Bohman" w:date="2021-10-27T05:58:00Z">
              <w:tcPr>
                <w:tcW w:w="1008" w:type="dxa"/>
                <w:hideMark/>
              </w:tcPr>
            </w:tcPrChange>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71" w:author="Brian Bohman" w:date="2021-10-27T05:58:00Z">
              <w:tcPr>
                <w:tcW w:w="720" w:type="dxa"/>
                <w:vAlign w:val="center"/>
                <w:hideMark/>
              </w:tcPr>
            </w:tcPrChange>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872" w:author="Brian Bohman" w:date="2021-10-27T05:58:00Z">
              <w:tcPr>
                <w:tcW w:w="1008" w:type="dxa"/>
                <w:vAlign w:val="center"/>
                <w:hideMark/>
              </w:tcPr>
            </w:tcPrChange>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73" w:author="Brian Bohman" w:date="2021-10-27T05:58:00Z">
              <w:tcPr>
                <w:tcW w:w="1152" w:type="dxa"/>
                <w:vAlign w:val="center"/>
                <w:hideMark/>
              </w:tcPr>
            </w:tcPrChange>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2874" w:author="Brian Bohman" w:date="2021-10-27T05:58:00Z">
              <w:tcPr>
                <w:tcW w:w="1008" w:type="dxa"/>
                <w:vAlign w:val="center"/>
                <w:hideMark/>
              </w:tcPr>
            </w:tcPrChange>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3B53688" w14:textId="77777777" w:rsidTr="00E419CD">
        <w:trPr>
          <w:trHeight w:val="165"/>
          <w:trPrChange w:id="12875" w:author="Brian Bohman" w:date="2021-10-27T05:58:00Z">
            <w:trPr>
              <w:trHeight w:val="165"/>
            </w:trPr>
          </w:trPrChange>
        </w:trPr>
        <w:tc>
          <w:tcPr>
            <w:tcW w:w="360" w:type="dxa"/>
            <w:vAlign w:val="center"/>
            <w:hideMark/>
            <w:tcPrChange w:id="12876" w:author="Brian Bohman" w:date="2021-10-27T05:58:00Z">
              <w:tcPr>
                <w:tcW w:w="360" w:type="dxa"/>
                <w:vAlign w:val="center"/>
                <w:hideMark/>
              </w:tcPr>
            </w:tcPrChange>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Change w:id="12877" w:author="Brian Bohman" w:date="2021-10-27T05:58:00Z">
              <w:tcPr>
                <w:tcW w:w="864" w:type="dxa"/>
                <w:vAlign w:val="center"/>
                <w:hideMark/>
              </w:tcPr>
            </w:tcPrChange>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78" w:author="Brian Bohman" w:date="2021-10-27T05:58:00Z">
              <w:tcPr>
                <w:tcW w:w="1152" w:type="dxa"/>
                <w:vAlign w:val="center"/>
                <w:hideMark/>
              </w:tcPr>
            </w:tcPrChange>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79" w:author="Brian Bohman" w:date="2021-10-27T05:58:00Z">
              <w:tcPr>
                <w:tcW w:w="504" w:type="dxa"/>
                <w:vAlign w:val="center"/>
                <w:hideMark/>
              </w:tcPr>
            </w:tcPrChange>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880" w:author="Brian Bohman" w:date="2021-10-27T05:58:00Z">
              <w:tcPr>
                <w:tcW w:w="1008" w:type="dxa"/>
                <w:vAlign w:val="center"/>
                <w:hideMark/>
              </w:tcPr>
            </w:tcPrChange>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881" w:author="Brian Bohman" w:date="2021-10-27T05:58:00Z">
              <w:tcPr>
                <w:tcW w:w="1008" w:type="dxa"/>
                <w:hideMark/>
              </w:tcPr>
            </w:tcPrChange>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82" w:author="Brian Bohman" w:date="2021-10-27T05:58:00Z">
              <w:tcPr>
                <w:tcW w:w="720" w:type="dxa"/>
                <w:vAlign w:val="center"/>
                <w:hideMark/>
              </w:tcPr>
            </w:tcPrChange>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883" w:author="Brian Bohman" w:date="2021-10-27T05:58:00Z">
              <w:tcPr>
                <w:tcW w:w="1008" w:type="dxa"/>
                <w:vAlign w:val="center"/>
                <w:hideMark/>
              </w:tcPr>
            </w:tcPrChange>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84" w:author="Brian Bohman" w:date="2021-10-27T05:58:00Z">
              <w:tcPr>
                <w:tcW w:w="1152" w:type="dxa"/>
                <w:vAlign w:val="center"/>
                <w:hideMark/>
              </w:tcPr>
            </w:tcPrChange>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440" w:type="dxa"/>
            <w:vAlign w:val="center"/>
            <w:hideMark/>
            <w:tcPrChange w:id="12885" w:author="Brian Bohman" w:date="2021-10-27T05:58:00Z">
              <w:tcPr>
                <w:tcW w:w="1008" w:type="dxa"/>
                <w:vAlign w:val="center"/>
                <w:hideMark/>
              </w:tcPr>
            </w:tcPrChange>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EE7782" w14:textId="77777777" w:rsidTr="00E419CD">
        <w:trPr>
          <w:trHeight w:val="165"/>
          <w:trPrChange w:id="12886" w:author="Brian Bohman" w:date="2021-10-27T05:58:00Z">
            <w:trPr>
              <w:trHeight w:val="165"/>
            </w:trPr>
          </w:trPrChange>
        </w:trPr>
        <w:tc>
          <w:tcPr>
            <w:tcW w:w="360" w:type="dxa"/>
            <w:vAlign w:val="center"/>
            <w:hideMark/>
            <w:tcPrChange w:id="12887" w:author="Brian Bohman" w:date="2021-10-27T05:58:00Z">
              <w:tcPr>
                <w:tcW w:w="360" w:type="dxa"/>
                <w:vAlign w:val="center"/>
                <w:hideMark/>
              </w:tcPr>
            </w:tcPrChange>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Change w:id="12888" w:author="Brian Bohman" w:date="2021-10-27T05:58:00Z">
              <w:tcPr>
                <w:tcW w:w="864" w:type="dxa"/>
                <w:vAlign w:val="center"/>
                <w:hideMark/>
              </w:tcPr>
            </w:tcPrChange>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89" w:author="Brian Bohman" w:date="2021-10-27T05:58:00Z">
              <w:tcPr>
                <w:tcW w:w="1152" w:type="dxa"/>
                <w:vAlign w:val="center"/>
                <w:hideMark/>
              </w:tcPr>
            </w:tcPrChange>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90" w:author="Brian Bohman" w:date="2021-10-27T05:58:00Z">
              <w:tcPr>
                <w:tcW w:w="504" w:type="dxa"/>
                <w:vAlign w:val="center"/>
                <w:hideMark/>
              </w:tcPr>
            </w:tcPrChange>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891" w:author="Brian Bohman" w:date="2021-10-27T05:58:00Z">
              <w:tcPr>
                <w:tcW w:w="1008" w:type="dxa"/>
                <w:vAlign w:val="center"/>
                <w:hideMark/>
              </w:tcPr>
            </w:tcPrChange>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892" w:author="Brian Bohman" w:date="2021-10-27T05:58:00Z">
              <w:tcPr>
                <w:tcW w:w="1008" w:type="dxa"/>
                <w:hideMark/>
              </w:tcPr>
            </w:tcPrChange>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93" w:author="Brian Bohman" w:date="2021-10-27T05:58:00Z">
              <w:tcPr>
                <w:tcW w:w="720" w:type="dxa"/>
                <w:vAlign w:val="center"/>
                <w:hideMark/>
              </w:tcPr>
            </w:tcPrChange>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94" w:author="Brian Bohman" w:date="2021-10-27T05:58:00Z">
              <w:tcPr>
                <w:tcW w:w="1008" w:type="dxa"/>
                <w:vAlign w:val="center"/>
                <w:hideMark/>
              </w:tcPr>
            </w:tcPrChange>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95" w:author="Brian Bohman" w:date="2021-10-27T05:58:00Z">
              <w:tcPr>
                <w:tcW w:w="1152" w:type="dxa"/>
                <w:vAlign w:val="center"/>
                <w:hideMark/>
              </w:tcPr>
            </w:tcPrChange>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2896" w:author="Brian Bohman" w:date="2021-10-27T05:58:00Z">
              <w:tcPr>
                <w:tcW w:w="1008" w:type="dxa"/>
                <w:vAlign w:val="center"/>
                <w:hideMark/>
              </w:tcPr>
            </w:tcPrChange>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AC141A" w14:textId="77777777" w:rsidTr="00E419CD">
        <w:trPr>
          <w:trHeight w:val="165"/>
          <w:trPrChange w:id="12897" w:author="Brian Bohman" w:date="2021-10-27T05:58:00Z">
            <w:trPr>
              <w:trHeight w:val="165"/>
            </w:trPr>
          </w:trPrChange>
        </w:trPr>
        <w:tc>
          <w:tcPr>
            <w:tcW w:w="360" w:type="dxa"/>
            <w:vAlign w:val="center"/>
            <w:hideMark/>
            <w:tcPrChange w:id="12898" w:author="Brian Bohman" w:date="2021-10-27T05:58:00Z">
              <w:tcPr>
                <w:tcW w:w="360" w:type="dxa"/>
                <w:vAlign w:val="center"/>
                <w:hideMark/>
              </w:tcPr>
            </w:tcPrChange>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Change w:id="12899" w:author="Brian Bohman" w:date="2021-10-27T05:58:00Z">
              <w:tcPr>
                <w:tcW w:w="864" w:type="dxa"/>
                <w:vAlign w:val="center"/>
                <w:hideMark/>
              </w:tcPr>
            </w:tcPrChange>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00" w:author="Brian Bohman" w:date="2021-10-27T05:58:00Z">
              <w:tcPr>
                <w:tcW w:w="1152" w:type="dxa"/>
                <w:vAlign w:val="center"/>
                <w:hideMark/>
              </w:tcPr>
            </w:tcPrChange>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01" w:author="Brian Bohman" w:date="2021-10-27T05:58:00Z">
              <w:tcPr>
                <w:tcW w:w="504" w:type="dxa"/>
                <w:vAlign w:val="center"/>
                <w:hideMark/>
              </w:tcPr>
            </w:tcPrChange>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902" w:author="Brian Bohman" w:date="2021-10-27T05:58:00Z">
              <w:tcPr>
                <w:tcW w:w="1008" w:type="dxa"/>
                <w:vAlign w:val="center"/>
                <w:hideMark/>
              </w:tcPr>
            </w:tcPrChange>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903" w:author="Brian Bohman" w:date="2021-10-27T05:58:00Z">
              <w:tcPr>
                <w:tcW w:w="1008" w:type="dxa"/>
                <w:hideMark/>
              </w:tcPr>
            </w:tcPrChange>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04" w:author="Brian Bohman" w:date="2021-10-27T05:58:00Z">
              <w:tcPr>
                <w:tcW w:w="720" w:type="dxa"/>
                <w:vAlign w:val="center"/>
                <w:hideMark/>
              </w:tcPr>
            </w:tcPrChange>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05" w:author="Brian Bohman" w:date="2021-10-27T05:58:00Z">
              <w:tcPr>
                <w:tcW w:w="1008" w:type="dxa"/>
                <w:vAlign w:val="center"/>
                <w:hideMark/>
              </w:tcPr>
            </w:tcPrChange>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06" w:author="Brian Bohman" w:date="2021-10-27T05:58:00Z">
              <w:tcPr>
                <w:tcW w:w="1152" w:type="dxa"/>
                <w:vAlign w:val="center"/>
                <w:hideMark/>
              </w:tcPr>
            </w:tcPrChange>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12907" w:author="Brian Bohman" w:date="2021-10-27T05:58:00Z">
              <w:tcPr>
                <w:tcW w:w="1008" w:type="dxa"/>
                <w:vAlign w:val="center"/>
                <w:hideMark/>
              </w:tcPr>
            </w:tcPrChange>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94C995A" w14:textId="77777777" w:rsidTr="00E419CD">
        <w:trPr>
          <w:trHeight w:val="180"/>
          <w:trPrChange w:id="12908" w:author="Brian Bohman" w:date="2021-10-27T05:58:00Z">
            <w:trPr>
              <w:trHeight w:val="180"/>
            </w:trPr>
          </w:trPrChange>
        </w:trPr>
        <w:tc>
          <w:tcPr>
            <w:tcW w:w="360" w:type="dxa"/>
            <w:vAlign w:val="center"/>
            <w:hideMark/>
            <w:tcPrChange w:id="12909" w:author="Brian Bohman" w:date="2021-10-27T05:58:00Z">
              <w:tcPr>
                <w:tcW w:w="360" w:type="dxa"/>
                <w:vAlign w:val="center"/>
                <w:hideMark/>
              </w:tcPr>
            </w:tcPrChange>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Change w:id="12910" w:author="Brian Bohman" w:date="2021-10-27T05:58:00Z">
              <w:tcPr>
                <w:tcW w:w="864" w:type="dxa"/>
                <w:vAlign w:val="center"/>
                <w:hideMark/>
              </w:tcPr>
            </w:tcPrChange>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11" w:author="Brian Bohman" w:date="2021-10-27T05:58:00Z">
              <w:tcPr>
                <w:tcW w:w="1152" w:type="dxa"/>
                <w:vAlign w:val="center"/>
                <w:hideMark/>
              </w:tcPr>
            </w:tcPrChange>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12" w:author="Brian Bohman" w:date="2021-10-27T05:58:00Z">
              <w:tcPr>
                <w:tcW w:w="504" w:type="dxa"/>
                <w:vAlign w:val="center"/>
                <w:hideMark/>
              </w:tcPr>
            </w:tcPrChange>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913" w:author="Brian Bohman" w:date="2021-10-27T05:58:00Z">
              <w:tcPr>
                <w:tcW w:w="1008" w:type="dxa"/>
                <w:vAlign w:val="center"/>
                <w:hideMark/>
              </w:tcPr>
            </w:tcPrChange>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914" w:author="Brian Bohman" w:date="2021-10-27T05:58:00Z">
              <w:tcPr>
                <w:tcW w:w="1008" w:type="dxa"/>
                <w:hideMark/>
              </w:tcPr>
            </w:tcPrChange>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15" w:author="Brian Bohman" w:date="2021-10-27T05:58:00Z">
              <w:tcPr>
                <w:tcW w:w="720" w:type="dxa"/>
                <w:vAlign w:val="center"/>
                <w:hideMark/>
              </w:tcPr>
            </w:tcPrChange>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16" w:author="Brian Bohman" w:date="2021-10-27T05:58:00Z">
              <w:tcPr>
                <w:tcW w:w="1008" w:type="dxa"/>
                <w:vAlign w:val="center"/>
                <w:hideMark/>
              </w:tcPr>
            </w:tcPrChange>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17" w:author="Brian Bohman" w:date="2021-10-27T05:58:00Z">
              <w:tcPr>
                <w:tcW w:w="1152" w:type="dxa"/>
                <w:vAlign w:val="center"/>
                <w:hideMark/>
              </w:tcPr>
            </w:tcPrChange>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2918" w:author="Brian Bohman" w:date="2021-10-27T05:58:00Z">
              <w:tcPr>
                <w:tcW w:w="1008" w:type="dxa"/>
                <w:vAlign w:val="center"/>
                <w:hideMark/>
              </w:tcPr>
            </w:tcPrChange>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F9EB75D" w14:textId="77777777" w:rsidTr="00E419CD">
        <w:trPr>
          <w:trHeight w:val="165"/>
          <w:trPrChange w:id="12919" w:author="Brian Bohman" w:date="2021-10-27T05:58:00Z">
            <w:trPr>
              <w:trHeight w:val="165"/>
            </w:trPr>
          </w:trPrChange>
        </w:trPr>
        <w:tc>
          <w:tcPr>
            <w:tcW w:w="360" w:type="dxa"/>
            <w:vAlign w:val="center"/>
            <w:hideMark/>
            <w:tcPrChange w:id="12920" w:author="Brian Bohman" w:date="2021-10-27T05:58:00Z">
              <w:tcPr>
                <w:tcW w:w="360" w:type="dxa"/>
                <w:vAlign w:val="center"/>
                <w:hideMark/>
              </w:tcPr>
            </w:tcPrChange>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Change w:id="12921" w:author="Brian Bohman" w:date="2021-10-27T05:58:00Z">
              <w:tcPr>
                <w:tcW w:w="864" w:type="dxa"/>
                <w:vAlign w:val="center"/>
                <w:hideMark/>
              </w:tcPr>
            </w:tcPrChange>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22" w:author="Brian Bohman" w:date="2021-10-27T05:58:00Z">
              <w:tcPr>
                <w:tcW w:w="1152" w:type="dxa"/>
                <w:vAlign w:val="center"/>
                <w:hideMark/>
              </w:tcPr>
            </w:tcPrChange>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23" w:author="Brian Bohman" w:date="2021-10-27T05:58:00Z">
              <w:tcPr>
                <w:tcW w:w="504" w:type="dxa"/>
                <w:vAlign w:val="center"/>
                <w:hideMark/>
              </w:tcPr>
            </w:tcPrChange>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924" w:author="Brian Bohman" w:date="2021-10-27T05:58:00Z">
              <w:tcPr>
                <w:tcW w:w="1008" w:type="dxa"/>
                <w:vAlign w:val="center"/>
                <w:hideMark/>
              </w:tcPr>
            </w:tcPrChange>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925" w:author="Brian Bohman" w:date="2021-10-27T05:58:00Z">
              <w:tcPr>
                <w:tcW w:w="1008" w:type="dxa"/>
                <w:hideMark/>
              </w:tcPr>
            </w:tcPrChange>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26" w:author="Brian Bohman" w:date="2021-10-27T05:58:00Z">
              <w:tcPr>
                <w:tcW w:w="720" w:type="dxa"/>
                <w:vAlign w:val="center"/>
                <w:hideMark/>
              </w:tcPr>
            </w:tcPrChange>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27" w:author="Brian Bohman" w:date="2021-10-27T05:58:00Z">
              <w:tcPr>
                <w:tcW w:w="1008" w:type="dxa"/>
                <w:vAlign w:val="center"/>
                <w:hideMark/>
              </w:tcPr>
            </w:tcPrChange>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28" w:author="Brian Bohman" w:date="2021-10-27T05:58:00Z">
              <w:tcPr>
                <w:tcW w:w="1152" w:type="dxa"/>
                <w:vAlign w:val="center"/>
                <w:hideMark/>
              </w:tcPr>
            </w:tcPrChange>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2929" w:author="Brian Bohman" w:date="2021-10-27T05:58:00Z">
              <w:tcPr>
                <w:tcW w:w="1008" w:type="dxa"/>
                <w:vAlign w:val="center"/>
                <w:hideMark/>
              </w:tcPr>
            </w:tcPrChange>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15059C4" w14:textId="77777777" w:rsidTr="00E419CD">
        <w:trPr>
          <w:trHeight w:val="165"/>
          <w:trPrChange w:id="12930" w:author="Brian Bohman" w:date="2021-10-27T05:58:00Z">
            <w:trPr>
              <w:trHeight w:val="165"/>
            </w:trPr>
          </w:trPrChange>
        </w:trPr>
        <w:tc>
          <w:tcPr>
            <w:tcW w:w="360" w:type="dxa"/>
            <w:vAlign w:val="center"/>
            <w:hideMark/>
            <w:tcPrChange w:id="12931" w:author="Brian Bohman" w:date="2021-10-27T05:58:00Z">
              <w:tcPr>
                <w:tcW w:w="360" w:type="dxa"/>
                <w:vAlign w:val="center"/>
                <w:hideMark/>
              </w:tcPr>
            </w:tcPrChange>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Change w:id="12932" w:author="Brian Bohman" w:date="2021-10-27T05:58:00Z">
              <w:tcPr>
                <w:tcW w:w="864" w:type="dxa"/>
                <w:vAlign w:val="center"/>
                <w:hideMark/>
              </w:tcPr>
            </w:tcPrChange>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33" w:author="Brian Bohman" w:date="2021-10-27T05:58:00Z">
              <w:tcPr>
                <w:tcW w:w="1152" w:type="dxa"/>
                <w:vAlign w:val="center"/>
                <w:hideMark/>
              </w:tcPr>
            </w:tcPrChange>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34" w:author="Brian Bohman" w:date="2021-10-27T05:58:00Z">
              <w:tcPr>
                <w:tcW w:w="504" w:type="dxa"/>
                <w:vAlign w:val="center"/>
                <w:hideMark/>
              </w:tcPr>
            </w:tcPrChange>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935" w:author="Brian Bohman" w:date="2021-10-27T05:58:00Z">
              <w:tcPr>
                <w:tcW w:w="1008" w:type="dxa"/>
                <w:vAlign w:val="center"/>
                <w:hideMark/>
              </w:tcPr>
            </w:tcPrChange>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936" w:author="Brian Bohman" w:date="2021-10-27T05:58:00Z">
              <w:tcPr>
                <w:tcW w:w="1008" w:type="dxa"/>
                <w:hideMark/>
              </w:tcPr>
            </w:tcPrChange>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37" w:author="Brian Bohman" w:date="2021-10-27T05:58:00Z">
              <w:tcPr>
                <w:tcW w:w="720" w:type="dxa"/>
                <w:vAlign w:val="center"/>
                <w:hideMark/>
              </w:tcPr>
            </w:tcPrChange>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38" w:author="Brian Bohman" w:date="2021-10-27T05:58:00Z">
              <w:tcPr>
                <w:tcW w:w="1008" w:type="dxa"/>
                <w:vAlign w:val="center"/>
                <w:hideMark/>
              </w:tcPr>
            </w:tcPrChange>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39" w:author="Brian Bohman" w:date="2021-10-27T05:58:00Z">
              <w:tcPr>
                <w:tcW w:w="1152" w:type="dxa"/>
                <w:vAlign w:val="center"/>
                <w:hideMark/>
              </w:tcPr>
            </w:tcPrChange>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2940" w:author="Brian Bohman" w:date="2021-10-27T05:58:00Z">
              <w:tcPr>
                <w:tcW w:w="1008" w:type="dxa"/>
                <w:vAlign w:val="center"/>
                <w:hideMark/>
              </w:tcPr>
            </w:tcPrChange>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6FEC58C" w14:textId="77777777" w:rsidTr="00E419CD">
        <w:trPr>
          <w:trHeight w:val="165"/>
          <w:trPrChange w:id="12941" w:author="Brian Bohman" w:date="2021-10-27T05:58:00Z">
            <w:trPr>
              <w:trHeight w:val="165"/>
            </w:trPr>
          </w:trPrChange>
        </w:trPr>
        <w:tc>
          <w:tcPr>
            <w:tcW w:w="360" w:type="dxa"/>
            <w:vAlign w:val="center"/>
            <w:hideMark/>
            <w:tcPrChange w:id="12942" w:author="Brian Bohman" w:date="2021-10-27T05:58:00Z">
              <w:tcPr>
                <w:tcW w:w="360" w:type="dxa"/>
                <w:vAlign w:val="center"/>
                <w:hideMark/>
              </w:tcPr>
            </w:tcPrChange>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Change w:id="12943" w:author="Brian Bohman" w:date="2021-10-27T05:58:00Z">
              <w:tcPr>
                <w:tcW w:w="864" w:type="dxa"/>
                <w:vAlign w:val="center"/>
                <w:hideMark/>
              </w:tcPr>
            </w:tcPrChange>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44" w:author="Brian Bohman" w:date="2021-10-27T05:58:00Z">
              <w:tcPr>
                <w:tcW w:w="1152" w:type="dxa"/>
                <w:vAlign w:val="center"/>
                <w:hideMark/>
              </w:tcPr>
            </w:tcPrChange>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45" w:author="Brian Bohman" w:date="2021-10-27T05:58:00Z">
              <w:tcPr>
                <w:tcW w:w="504" w:type="dxa"/>
                <w:vAlign w:val="center"/>
                <w:hideMark/>
              </w:tcPr>
            </w:tcPrChange>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946" w:author="Brian Bohman" w:date="2021-10-27T05:58:00Z">
              <w:tcPr>
                <w:tcW w:w="1008" w:type="dxa"/>
                <w:vAlign w:val="center"/>
                <w:hideMark/>
              </w:tcPr>
            </w:tcPrChange>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947" w:author="Brian Bohman" w:date="2021-10-27T05:58:00Z">
              <w:tcPr>
                <w:tcW w:w="1008" w:type="dxa"/>
                <w:hideMark/>
              </w:tcPr>
            </w:tcPrChange>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48" w:author="Brian Bohman" w:date="2021-10-27T05:58:00Z">
              <w:tcPr>
                <w:tcW w:w="720" w:type="dxa"/>
                <w:vAlign w:val="center"/>
                <w:hideMark/>
              </w:tcPr>
            </w:tcPrChange>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49" w:author="Brian Bohman" w:date="2021-10-27T05:58:00Z">
              <w:tcPr>
                <w:tcW w:w="1008" w:type="dxa"/>
                <w:vAlign w:val="center"/>
                <w:hideMark/>
              </w:tcPr>
            </w:tcPrChange>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50" w:author="Brian Bohman" w:date="2021-10-27T05:58:00Z">
              <w:tcPr>
                <w:tcW w:w="1152" w:type="dxa"/>
                <w:vAlign w:val="center"/>
                <w:hideMark/>
              </w:tcPr>
            </w:tcPrChange>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951" w:author="Brian Bohman" w:date="2021-10-27T05:58:00Z">
              <w:tcPr>
                <w:tcW w:w="1008" w:type="dxa"/>
                <w:vAlign w:val="center"/>
                <w:hideMark/>
              </w:tcPr>
            </w:tcPrChange>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0629EEB" w14:textId="77777777" w:rsidTr="00E419CD">
        <w:trPr>
          <w:trHeight w:val="165"/>
          <w:trPrChange w:id="12952" w:author="Brian Bohman" w:date="2021-10-27T05:58:00Z">
            <w:trPr>
              <w:trHeight w:val="165"/>
            </w:trPr>
          </w:trPrChange>
        </w:trPr>
        <w:tc>
          <w:tcPr>
            <w:tcW w:w="360" w:type="dxa"/>
            <w:vAlign w:val="center"/>
            <w:hideMark/>
            <w:tcPrChange w:id="12953" w:author="Brian Bohman" w:date="2021-10-27T05:58:00Z">
              <w:tcPr>
                <w:tcW w:w="360" w:type="dxa"/>
                <w:vAlign w:val="center"/>
                <w:hideMark/>
              </w:tcPr>
            </w:tcPrChange>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Change w:id="12954" w:author="Brian Bohman" w:date="2021-10-27T05:58:00Z">
              <w:tcPr>
                <w:tcW w:w="864" w:type="dxa"/>
                <w:vAlign w:val="center"/>
                <w:hideMark/>
              </w:tcPr>
            </w:tcPrChange>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55" w:author="Brian Bohman" w:date="2021-10-27T05:58:00Z">
              <w:tcPr>
                <w:tcW w:w="1152" w:type="dxa"/>
                <w:vAlign w:val="center"/>
                <w:hideMark/>
              </w:tcPr>
            </w:tcPrChange>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56" w:author="Brian Bohman" w:date="2021-10-27T05:58:00Z">
              <w:tcPr>
                <w:tcW w:w="504" w:type="dxa"/>
                <w:vAlign w:val="center"/>
                <w:hideMark/>
              </w:tcPr>
            </w:tcPrChange>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957" w:author="Brian Bohman" w:date="2021-10-27T05:58:00Z">
              <w:tcPr>
                <w:tcW w:w="1008" w:type="dxa"/>
                <w:vAlign w:val="center"/>
                <w:hideMark/>
              </w:tcPr>
            </w:tcPrChange>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958" w:author="Brian Bohman" w:date="2021-10-27T05:58:00Z">
              <w:tcPr>
                <w:tcW w:w="1008" w:type="dxa"/>
                <w:hideMark/>
              </w:tcPr>
            </w:tcPrChange>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59" w:author="Brian Bohman" w:date="2021-10-27T05:58:00Z">
              <w:tcPr>
                <w:tcW w:w="720" w:type="dxa"/>
                <w:vAlign w:val="center"/>
                <w:hideMark/>
              </w:tcPr>
            </w:tcPrChange>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60" w:author="Brian Bohman" w:date="2021-10-27T05:58:00Z">
              <w:tcPr>
                <w:tcW w:w="1008" w:type="dxa"/>
                <w:vAlign w:val="center"/>
                <w:hideMark/>
              </w:tcPr>
            </w:tcPrChange>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61" w:author="Brian Bohman" w:date="2021-10-27T05:58:00Z">
              <w:tcPr>
                <w:tcW w:w="1152" w:type="dxa"/>
                <w:vAlign w:val="center"/>
                <w:hideMark/>
              </w:tcPr>
            </w:tcPrChange>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962" w:author="Brian Bohman" w:date="2021-10-27T05:58:00Z">
              <w:tcPr>
                <w:tcW w:w="1008" w:type="dxa"/>
                <w:vAlign w:val="center"/>
                <w:hideMark/>
              </w:tcPr>
            </w:tcPrChange>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374747C0" w14:textId="77777777" w:rsidTr="00E419CD">
        <w:trPr>
          <w:trHeight w:val="165"/>
          <w:trPrChange w:id="12963" w:author="Brian Bohman" w:date="2021-10-27T05:58:00Z">
            <w:trPr>
              <w:trHeight w:val="165"/>
            </w:trPr>
          </w:trPrChange>
        </w:trPr>
        <w:tc>
          <w:tcPr>
            <w:tcW w:w="360" w:type="dxa"/>
            <w:vAlign w:val="center"/>
            <w:hideMark/>
            <w:tcPrChange w:id="12964" w:author="Brian Bohman" w:date="2021-10-27T05:58:00Z">
              <w:tcPr>
                <w:tcW w:w="360" w:type="dxa"/>
                <w:vAlign w:val="center"/>
                <w:hideMark/>
              </w:tcPr>
            </w:tcPrChange>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Change w:id="12965" w:author="Brian Bohman" w:date="2021-10-27T05:58:00Z">
              <w:tcPr>
                <w:tcW w:w="864" w:type="dxa"/>
                <w:vAlign w:val="center"/>
                <w:hideMark/>
              </w:tcPr>
            </w:tcPrChange>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66" w:author="Brian Bohman" w:date="2021-10-27T05:58:00Z">
              <w:tcPr>
                <w:tcW w:w="1152" w:type="dxa"/>
                <w:vAlign w:val="center"/>
                <w:hideMark/>
              </w:tcPr>
            </w:tcPrChange>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67" w:author="Brian Bohman" w:date="2021-10-27T05:58:00Z">
              <w:tcPr>
                <w:tcW w:w="504" w:type="dxa"/>
                <w:vAlign w:val="center"/>
                <w:hideMark/>
              </w:tcPr>
            </w:tcPrChange>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968" w:author="Brian Bohman" w:date="2021-10-27T05:58:00Z">
              <w:tcPr>
                <w:tcW w:w="1008" w:type="dxa"/>
                <w:vAlign w:val="center"/>
                <w:hideMark/>
              </w:tcPr>
            </w:tcPrChange>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969" w:author="Brian Bohman" w:date="2021-10-27T05:58:00Z">
              <w:tcPr>
                <w:tcW w:w="1008" w:type="dxa"/>
                <w:hideMark/>
              </w:tcPr>
            </w:tcPrChange>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70" w:author="Brian Bohman" w:date="2021-10-27T05:58:00Z">
              <w:tcPr>
                <w:tcW w:w="720" w:type="dxa"/>
                <w:vAlign w:val="center"/>
                <w:hideMark/>
              </w:tcPr>
            </w:tcPrChange>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71" w:author="Brian Bohman" w:date="2021-10-27T05:58:00Z">
              <w:tcPr>
                <w:tcW w:w="1008" w:type="dxa"/>
                <w:vAlign w:val="center"/>
                <w:hideMark/>
              </w:tcPr>
            </w:tcPrChange>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72" w:author="Brian Bohman" w:date="2021-10-27T05:58:00Z">
              <w:tcPr>
                <w:tcW w:w="1152" w:type="dxa"/>
                <w:vAlign w:val="center"/>
                <w:hideMark/>
              </w:tcPr>
            </w:tcPrChange>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973" w:author="Brian Bohman" w:date="2021-10-27T05:58:00Z">
              <w:tcPr>
                <w:tcW w:w="1008" w:type="dxa"/>
                <w:vAlign w:val="center"/>
                <w:hideMark/>
              </w:tcPr>
            </w:tcPrChange>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32FE8EF0" w14:textId="77777777" w:rsidTr="00E419CD">
        <w:trPr>
          <w:trHeight w:val="165"/>
          <w:trPrChange w:id="12974" w:author="Brian Bohman" w:date="2021-10-27T05:58:00Z">
            <w:trPr>
              <w:trHeight w:val="165"/>
            </w:trPr>
          </w:trPrChange>
        </w:trPr>
        <w:tc>
          <w:tcPr>
            <w:tcW w:w="360" w:type="dxa"/>
            <w:vAlign w:val="center"/>
            <w:hideMark/>
            <w:tcPrChange w:id="12975" w:author="Brian Bohman" w:date="2021-10-27T05:58:00Z">
              <w:tcPr>
                <w:tcW w:w="360" w:type="dxa"/>
                <w:vAlign w:val="center"/>
                <w:hideMark/>
              </w:tcPr>
            </w:tcPrChange>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Change w:id="12976" w:author="Brian Bohman" w:date="2021-10-27T05:58:00Z">
              <w:tcPr>
                <w:tcW w:w="864" w:type="dxa"/>
                <w:vAlign w:val="center"/>
                <w:hideMark/>
              </w:tcPr>
            </w:tcPrChange>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77" w:author="Brian Bohman" w:date="2021-10-27T05:58:00Z">
              <w:tcPr>
                <w:tcW w:w="1152" w:type="dxa"/>
                <w:vAlign w:val="center"/>
                <w:hideMark/>
              </w:tcPr>
            </w:tcPrChange>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78" w:author="Brian Bohman" w:date="2021-10-27T05:58:00Z">
              <w:tcPr>
                <w:tcW w:w="504" w:type="dxa"/>
                <w:vAlign w:val="center"/>
                <w:hideMark/>
              </w:tcPr>
            </w:tcPrChange>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979" w:author="Brian Bohman" w:date="2021-10-27T05:58:00Z">
              <w:tcPr>
                <w:tcW w:w="1008" w:type="dxa"/>
                <w:vAlign w:val="center"/>
                <w:hideMark/>
              </w:tcPr>
            </w:tcPrChange>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980" w:author="Brian Bohman" w:date="2021-10-27T05:58:00Z">
              <w:tcPr>
                <w:tcW w:w="1008" w:type="dxa"/>
                <w:hideMark/>
              </w:tcPr>
            </w:tcPrChange>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81" w:author="Brian Bohman" w:date="2021-10-27T05:58:00Z">
              <w:tcPr>
                <w:tcW w:w="720" w:type="dxa"/>
                <w:vAlign w:val="center"/>
                <w:hideMark/>
              </w:tcPr>
            </w:tcPrChange>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82" w:author="Brian Bohman" w:date="2021-10-27T05:58:00Z">
              <w:tcPr>
                <w:tcW w:w="1008" w:type="dxa"/>
                <w:vAlign w:val="center"/>
                <w:hideMark/>
              </w:tcPr>
            </w:tcPrChange>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83" w:author="Brian Bohman" w:date="2021-10-27T05:58:00Z">
              <w:tcPr>
                <w:tcW w:w="1152" w:type="dxa"/>
                <w:vAlign w:val="center"/>
                <w:hideMark/>
              </w:tcPr>
            </w:tcPrChange>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2984" w:author="Brian Bohman" w:date="2021-10-27T05:58:00Z">
              <w:tcPr>
                <w:tcW w:w="1008" w:type="dxa"/>
                <w:vAlign w:val="center"/>
                <w:hideMark/>
              </w:tcPr>
            </w:tcPrChange>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780F3E71" w14:textId="77777777" w:rsidTr="00E419CD">
        <w:trPr>
          <w:trHeight w:val="165"/>
          <w:trPrChange w:id="12985" w:author="Brian Bohman" w:date="2021-10-27T05:58:00Z">
            <w:trPr>
              <w:trHeight w:val="165"/>
            </w:trPr>
          </w:trPrChange>
        </w:trPr>
        <w:tc>
          <w:tcPr>
            <w:tcW w:w="360" w:type="dxa"/>
            <w:vAlign w:val="center"/>
            <w:hideMark/>
            <w:tcPrChange w:id="12986" w:author="Brian Bohman" w:date="2021-10-27T05:58:00Z">
              <w:tcPr>
                <w:tcW w:w="360" w:type="dxa"/>
                <w:vAlign w:val="center"/>
                <w:hideMark/>
              </w:tcPr>
            </w:tcPrChange>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Change w:id="12987" w:author="Brian Bohman" w:date="2021-10-27T05:58:00Z">
              <w:tcPr>
                <w:tcW w:w="864" w:type="dxa"/>
                <w:vAlign w:val="center"/>
                <w:hideMark/>
              </w:tcPr>
            </w:tcPrChange>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88" w:author="Brian Bohman" w:date="2021-10-27T05:58:00Z">
              <w:tcPr>
                <w:tcW w:w="1152" w:type="dxa"/>
                <w:vAlign w:val="center"/>
                <w:hideMark/>
              </w:tcPr>
            </w:tcPrChange>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89" w:author="Brian Bohman" w:date="2021-10-27T05:58:00Z">
              <w:tcPr>
                <w:tcW w:w="504" w:type="dxa"/>
                <w:vAlign w:val="center"/>
                <w:hideMark/>
              </w:tcPr>
            </w:tcPrChange>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990" w:author="Brian Bohman" w:date="2021-10-27T05:58:00Z">
              <w:tcPr>
                <w:tcW w:w="1008" w:type="dxa"/>
                <w:vAlign w:val="center"/>
                <w:hideMark/>
              </w:tcPr>
            </w:tcPrChange>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991" w:author="Brian Bohman" w:date="2021-10-27T05:58:00Z">
              <w:tcPr>
                <w:tcW w:w="1008" w:type="dxa"/>
                <w:hideMark/>
              </w:tcPr>
            </w:tcPrChange>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92" w:author="Brian Bohman" w:date="2021-10-27T05:58:00Z">
              <w:tcPr>
                <w:tcW w:w="720" w:type="dxa"/>
                <w:vAlign w:val="center"/>
                <w:hideMark/>
              </w:tcPr>
            </w:tcPrChange>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93" w:author="Brian Bohman" w:date="2021-10-27T05:58:00Z">
              <w:tcPr>
                <w:tcW w:w="1008" w:type="dxa"/>
                <w:vAlign w:val="center"/>
                <w:hideMark/>
              </w:tcPr>
            </w:tcPrChange>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94" w:author="Brian Bohman" w:date="2021-10-27T05:58:00Z">
              <w:tcPr>
                <w:tcW w:w="1152" w:type="dxa"/>
                <w:vAlign w:val="center"/>
                <w:hideMark/>
              </w:tcPr>
            </w:tcPrChange>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2995" w:author="Brian Bohman" w:date="2021-10-27T05:58:00Z">
              <w:tcPr>
                <w:tcW w:w="1008" w:type="dxa"/>
                <w:vAlign w:val="center"/>
                <w:hideMark/>
              </w:tcPr>
            </w:tcPrChange>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D74C33" w14:textId="77777777" w:rsidTr="00E419CD">
        <w:trPr>
          <w:trHeight w:val="165"/>
          <w:trPrChange w:id="12996" w:author="Brian Bohman" w:date="2021-10-27T05:58:00Z">
            <w:trPr>
              <w:trHeight w:val="165"/>
            </w:trPr>
          </w:trPrChange>
        </w:trPr>
        <w:tc>
          <w:tcPr>
            <w:tcW w:w="360" w:type="dxa"/>
            <w:vAlign w:val="center"/>
            <w:hideMark/>
            <w:tcPrChange w:id="12997" w:author="Brian Bohman" w:date="2021-10-27T05:58:00Z">
              <w:tcPr>
                <w:tcW w:w="360" w:type="dxa"/>
                <w:vAlign w:val="center"/>
                <w:hideMark/>
              </w:tcPr>
            </w:tcPrChange>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Change w:id="12998" w:author="Brian Bohman" w:date="2021-10-27T05:58:00Z">
              <w:tcPr>
                <w:tcW w:w="864" w:type="dxa"/>
                <w:vAlign w:val="center"/>
                <w:hideMark/>
              </w:tcPr>
            </w:tcPrChange>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99" w:author="Brian Bohman" w:date="2021-10-27T05:58:00Z">
              <w:tcPr>
                <w:tcW w:w="1152" w:type="dxa"/>
                <w:vAlign w:val="center"/>
                <w:hideMark/>
              </w:tcPr>
            </w:tcPrChange>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00" w:author="Brian Bohman" w:date="2021-10-27T05:58:00Z">
              <w:tcPr>
                <w:tcW w:w="504" w:type="dxa"/>
                <w:vAlign w:val="center"/>
                <w:hideMark/>
              </w:tcPr>
            </w:tcPrChange>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3001" w:author="Brian Bohman" w:date="2021-10-27T05:58:00Z">
              <w:tcPr>
                <w:tcW w:w="1008" w:type="dxa"/>
                <w:vAlign w:val="center"/>
                <w:hideMark/>
              </w:tcPr>
            </w:tcPrChange>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002" w:author="Brian Bohman" w:date="2021-10-27T05:58:00Z">
              <w:tcPr>
                <w:tcW w:w="1008" w:type="dxa"/>
                <w:hideMark/>
              </w:tcPr>
            </w:tcPrChange>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03" w:author="Brian Bohman" w:date="2021-10-27T05:58:00Z">
              <w:tcPr>
                <w:tcW w:w="720" w:type="dxa"/>
                <w:vAlign w:val="center"/>
                <w:hideMark/>
              </w:tcPr>
            </w:tcPrChange>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004" w:author="Brian Bohman" w:date="2021-10-27T05:58:00Z">
              <w:tcPr>
                <w:tcW w:w="1008" w:type="dxa"/>
                <w:vAlign w:val="center"/>
                <w:hideMark/>
              </w:tcPr>
            </w:tcPrChange>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05" w:author="Brian Bohman" w:date="2021-10-27T05:58:00Z">
              <w:tcPr>
                <w:tcW w:w="1152" w:type="dxa"/>
                <w:vAlign w:val="center"/>
                <w:hideMark/>
              </w:tcPr>
            </w:tcPrChange>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3006" w:author="Brian Bohman" w:date="2021-10-27T05:58:00Z">
              <w:tcPr>
                <w:tcW w:w="1008" w:type="dxa"/>
                <w:vAlign w:val="center"/>
                <w:hideMark/>
              </w:tcPr>
            </w:tcPrChange>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29CABF45" w14:textId="77777777" w:rsidTr="00E419CD">
        <w:trPr>
          <w:trHeight w:val="165"/>
          <w:trPrChange w:id="13007" w:author="Brian Bohman" w:date="2021-10-27T05:58:00Z">
            <w:trPr>
              <w:trHeight w:val="165"/>
            </w:trPr>
          </w:trPrChange>
        </w:trPr>
        <w:tc>
          <w:tcPr>
            <w:tcW w:w="360" w:type="dxa"/>
            <w:vAlign w:val="center"/>
            <w:hideMark/>
            <w:tcPrChange w:id="13008" w:author="Brian Bohman" w:date="2021-10-27T05:58:00Z">
              <w:tcPr>
                <w:tcW w:w="360" w:type="dxa"/>
                <w:vAlign w:val="center"/>
                <w:hideMark/>
              </w:tcPr>
            </w:tcPrChange>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Change w:id="13009" w:author="Brian Bohman" w:date="2021-10-27T05:58:00Z">
              <w:tcPr>
                <w:tcW w:w="864" w:type="dxa"/>
                <w:vAlign w:val="center"/>
                <w:hideMark/>
              </w:tcPr>
            </w:tcPrChange>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10" w:author="Brian Bohman" w:date="2021-10-27T05:58:00Z">
              <w:tcPr>
                <w:tcW w:w="1152" w:type="dxa"/>
                <w:vAlign w:val="center"/>
                <w:hideMark/>
              </w:tcPr>
            </w:tcPrChange>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11" w:author="Brian Bohman" w:date="2021-10-27T05:58:00Z">
              <w:tcPr>
                <w:tcW w:w="504" w:type="dxa"/>
                <w:vAlign w:val="center"/>
                <w:hideMark/>
              </w:tcPr>
            </w:tcPrChange>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3012" w:author="Brian Bohman" w:date="2021-10-27T05:58:00Z">
              <w:tcPr>
                <w:tcW w:w="1008" w:type="dxa"/>
                <w:vAlign w:val="center"/>
                <w:hideMark/>
              </w:tcPr>
            </w:tcPrChange>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013" w:author="Brian Bohman" w:date="2021-10-27T05:58:00Z">
              <w:tcPr>
                <w:tcW w:w="1008" w:type="dxa"/>
                <w:hideMark/>
              </w:tcPr>
            </w:tcPrChange>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14" w:author="Brian Bohman" w:date="2021-10-27T05:58:00Z">
              <w:tcPr>
                <w:tcW w:w="720" w:type="dxa"/>
                <w:vAlign w:val="center"/>
                <w:hideMark/>
              </w:tcPr>
            </w:tcPrChange>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015" w:author="Brian Bohman" w:date="2021-10-27T05:58:00Z">
              <w:tcPr>
                <w:tcW w:w="1008" w:type="dxa"/>
                <w:vAlign w:val="center"/>
                <w:hideMark/>
              </w:tcPr>
            </w:tcPrChange>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16" w:author="Brian Bohman" w:date="2021-10-27T05:58:00Z">
              <w:tcPr>
                <w:tcW w:w="1152" w:type="dxa"/>
                <w:vAlign w:val="center"/>
                <w:hideMark/>
              </w:tcPr>
            </w:tcPrChange>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3017" w:author="Brian Bohman" w:date="2021-10-27T05:58:00Z">
              <w:tcPr>
                <w:tcW w:w="1008" w:type="dxa"/>
                <w:vAlign w:val="center"/>
                <w:hideMark/>
              </w:tcPr>
            </w:tcPrChange>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03A1B4A7" w14:textId="77777777" w:rsidTr="00E419CD">
        <w:trPr>
          <w:trHeight w:val="165"/>
          <w:trPrChange w:id="13018" w:author="Brian Bohman" w:date="2021-10-27T05:58:00Z">
            <w:trPr>
              <w:trHeight w:val="165"/>
            </w:trPr>
          </w:trPrChange>
        </w:trPr>
        <w:tc>
          <w:tcPr>
            <w:tcW w:w="360" w:type="dxa"/>
            <w:vAlign w:val="center"/>
            <w:hideMark/>
            <w:tcPrChange w:id="13019" w:author="Brian Bohman" w:date="2021-10-27T05:58:00Z">
              <w:tcPr>
                <w:tcW w:w="360" w:type="dxa"/>
                <w:vAlign w:val="center"/>
                <w:hideMark/>
              </w:tcPr>
            </w:tcPrChange>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Change w:id="13020" w:author="Brian Bohman" w:date="2021-10-27T05:58:00Z">
              <w:tcPr>
                <w:tcW w:w="864" w:type="dxa"/>
                <w:vAlign w:val="center"/>
                <w:hideMark/>
              </w:tcPr>
            </w:tcPrChange>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21" w:author="Brian Bohman" w:date="2021-10-27T05:58:00Z">
              <w:tcPr>
                <w:tcW w:w="1152" w:type="dxa"/>
                <w:vAlign w:val="center"/>
                <w:hideMark/>
              </w:tcPr>
            </w:tcPrChange>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22" w:author="Brian Bohman" w:date="2021-10-27T05:58:00Z">
              <w:tcPr>
                <w:tcW w:w="504" w:type="dxa"/>
                <w:vAlign w:val="center"/>
                <w:hideMark/>
              </w:tcPr>
            </w:tcPrChange>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3023" w:author="Brian Bohman" w:date="2021-10-27T05:58:00Z">
              <w:tcPr>
                <w:tcW w:w="1008" w:type="dxa"/>
                <w:vAlign w:val="center"/>
                <w:hideMark/>
              </w:tcPr>
            </w:tcPrChange>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024" w:author="Brian Bohman" w:date="2021-10-27T05:58:00Z">
              <w:tcPr>
                <w:tcW w:w="1008" w:type="dxa"/>
                <w:hideMark/>
              </w:tcPr>
            </w:tcPrChange>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25" w:author="Brian Bohman" w:date="2021-10-27T05:58:00Z">
              <w:tcPr>
                <w:tcW w:w="720" w:type="dxa"/>
                <w:vAlign w:val="center"/>
                <w:hideMark/>
              </w:tcPr>
            </w:tcPrChange>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026" w:author="Brian Bohman" w:date="2021-10-27T05:58:00Z">
              <w:tcPr>
                <w:tcW w:w="1008" w:type="dxa"/>
                <w:vAlign w:val="center"/>
                <w:hideMark/>
              </w:tcPr>
            </w:tcPrChange>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27" w:author="Brian Bohman" w:date="2021-10-27T05:58:00Z">
              <w:tcPr>
                <w:tcW w:w="1152" w:type="dxa"/>
                <w:vAlign w:val="center"/>
                <w:hideMark/>
              </w:tcPr>
            </w:tcPrChange>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3028" w:author="Brian Bohman" w:date="2021-10-27T05:58:00Z">
              <w:tcPr>
                <w:tcW w:w="1008" w:type="dxa"/>
                <w:vAlign w:val="center"/>
                <w:hideMark/>
              </w:tcPr>
            </w:tcPrChange>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13F1A24" w14:textId="77777777" w:rsidTr="00E419CD">
        <w:trPr>
          <w:trHeight w:val="165"/>
          <w:trPrChange w:id="13029" w:author="Brian Bohman" w:date="2021-10-27T05:58:00Z">
            <w:trPr>
              <w:trHeight w:val="165"/>
            </w:trPr>
          </w:trPrChange>
        </w:trPr>
        <w:tc>
          <w:tcPr>
            <w:tcW w:w="360" w:type="dxa"/>
            <w:vAlign w:val="center"/>
            <w:hideMark/>
            <w:tcPrChange w:id="13030" w:author="Brian Bohman" w:date="2021-10-27T05:58:00Z">
              <w:tcPr>
                <w:tcW w:w="360" w:type="dxa"/>
                <w:vAlign w:val="center"/>
                <w:hideMark/>
              </w:tcPr>
            </w:tcPrChange>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Change w:id="13031" w:author="Brian Bohman" w:date="2021-10-27T05:58:00Z">
              <w:tcPr>
                <w:tcW w:w="864" w:type="dxa"/>
                <w:vAlign w:val="center"/>
                <w:hideMark/>
              </w:tcPr>
            </w:tcPrChange>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32" w:author="Brian Bohman" w:date="2021-10-27T05:58:00Z">
              <w:tcPr>
                <w:tcW w:w="1152" w:type="dxa"/>
                <w:vAlign w:val="center"/>
                <w:hideMark/>
              </w:tcPr>
            </w:tcPrChange>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33" w:author="Brian Bohman" w:date="2021-10-27T05:58:00Z">
              <w:tcPr>
                <w:tcW w:w="504" w:type="dxa"/>
                <w:vAlign w:val="center"/>
                <w:hideMark/>
              </w:tcPr>
            </w:tcPrChange>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3034" w:author="Brian Bohman" w:date="2021-10-27T05:58:00Z">
              <w:tcPr>
                <w:tcW w:w="1008" w:type="dxa"/>
                <w:vAlign w:val="center"/>
                <w:hideMark/>
              </w:tcPr>
            </w:tcPrChange>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035" w:author="Brian Bohman" w:date="2021-10-27T05:58:00Z">
              <w:tcPr>
                <w:tcW w:w="1008" w:type="dxa"/>
                <w:hideMark/>
              </w:tcPr>
            </w:tcPrChange>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36" w:author="Brian Bohman" w:date="2021-10-27T05:58:00Z">
              <w:tcPr>
                <w:tcW w:w="720" w:type="dxa"/>
                <w:vAlign w:val="center"/>
                <w:hideMark/>
              </w:tcPr>
            </w:tcPrChange>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037" w:author="Brian Bohman" w:date="2021-10-27T05:58:00Z">
              <w:tcPr>
                <w:tcW w:w="1008" w:type="dxa"/>
                <w:vAlign w:val="center"/>
                <w:hideMark/>
              </w:tcPr>
            </w:tcPrChange>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38" w:author="Brian Bohman" w:date="2021-10-27T05:58:00Z">
              <w:tcPr>
                <w:tcW w:w="1152" w:type="dxa"/>
                <w:vAlign w:val="center"/>
                <w:hideMark/>
              </w:tcPr>
            </w:tcPrChange>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3039" w:author="Brian Bohman" w:date="2021-10-27T05:58:00Z">
              <w:tcPr>
                <w:tcW w:w="1008" w:type="dxa"/>
                <w:vAlign w:val="center"/>
                <w:hideMark/>
              </w:tcPr>
            </w:tcPrChange>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9769A86" w14:textId="77777777" w:rsidTr="00E419CD">
        <w:trPr>
          <w:trHeight w:val="165"/>
          <w:trPrChange w:id="13040" w:author="Brian Bohman" w:date="2021-10-27T05:58:00Z">
            <w:trPr>
              <w:trHeight w:val="165"/>
            </w:trPr>
          </w:trPrChange>
        </w:trPr>
        <w:tc>
          <w:tcPr>
            <w:tcW w:w="360" w:type="dxa"/>
            <w:vAlign w:val="center"/>
            <w:hideMark/>
            <w:tcPrChange w:id="13041" w:author="Brian Bohman" w:date="2021-10-27T05:58:00Z">
              <w:tcPr>
                <w:tcW w:w="360" w:type="dxa"/>
                <w:vAlign w:val="center"/>
                <w:hideMark/>
              </w:tcPr>
            </w:tcPrChange>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Change w:id="13042" w:author="Brian Bohman" w:date="2021-10-27T05:58:00Z">
              <w:tcPr>
                <w:tcW w:w="864" w:type="dxa"/>
                <w:vAlign w:val="center"/>
                <w:hideMark/>
              </w:tcPr>
            </w:tcPrChange>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43" w:author="Brian Bohman" w:date="2021-10-27T05:58:00Z">
              <w:tcPr>
                <w:tcW w:w="1152" w:type="dxa"/>
                <w:vAlign w:val="center"/>
                <w:hideMark/>
              </w:tcPr>
            </w:tcPrChange>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44" w:author="Brian Bohman" w:date="2021-10-27T05:58:00Z">
              <w:tcPr>
                <w:tcW w:w="504" w:type="dxa"/>
                <w:vAlign w:val="center"/>
                <w:hideMark/>
              </w:tcPr>
            </w:tcPrChange>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3045" w:author="Brian Bohman" w:date="2021-10-27T05:58:00Z">
              <w:tcPr>
                <w:tcW w:w="1008" w:type="dxa"/>
                <w:vAlign w:val="center"/>
                <w:hideMark/>
              </w:tcPr>
            </w:tcPrChange>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046" w:author="Brian Bohman" w:date="2021-10-27T05:58:00Z">
              <w:tcPr>
                <w:tcW w:w="1008" w:type="dxa"/>
                <w:hideMark/>
              </w:tcPr>
            </w:tcPrChange>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47" w:author="Brian Bohman" w:date="2021-10-27T05:58:00Z">
              <w:tcPr>
                <w:tcW w:w="720" w:type="dxa"/>
                <w:vAlign w:val="center"/>
                <w:hideMark/>
              </w:tcPr>
            </w:tcPrChange>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048" w:author="Brian Bohman" w:date="2021-10-27T05:58:00Z">
              <w:tcPr>
                <w:tcW w:w="1008" w:type="dxa"/>
                <w:vAlign w:val="center"/>
                <w:hideMark/>
              </w:tcPr>
            </w:tcPrChange>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49" w:author="Brian Bohman" w:date="2021-10-27T05:58:00Z">
              <w:tcPr>
                <w:tcW w:w="1152" w:type="dxa"/>
                <w:vAlign w:val="center"/>
                <w:hideMark/>
              </w:tcPr>
            </w:tcPrChange>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3050" w:author="Brian Bohman" w:date="2021-10-27T05:58:00Z">
              <w:tcPr>
                <w:tcW w:w="1008" w:type="dxa"/>
                <w:vAlign w:val="center"/>
                <w:hideMark/>
              </w:tcPr>
            </w:tcPrChange>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EADE379" w14:textId="77777777" w:rsidTr="00E419CD">
        <w:trPr>
          <w:trHeight w:val="165"/>
          <w:trPrChange w:id="13051" w:author="Brian Bohman" w:date="2021-10-27T05:58:00Z">
            <w:trPr>
              <w:trHeight w:val="165"/>
            </w:trPr>
          </w:trPrChange>
        </w:trPr>
        <w:tc>
          <w:tcPr>
            <w:tcW w:w="360" w:type="dxa"/>
            <w:vAlign w:val="center"/>
            <w:hideMark/>
            <w:tcPrChange w:id="13052" w:author="Brian Bohman" w:date="2021-10-27T05:58:00Z">
              <w:tcPr>
                <w:tcW w:w="360" w:type="dxa"/>
                <w:vAlign w:val="center"/>
                <w:hideMark/>
              </w:tcPr>
            </w:tcPrChange>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Change w:id="13053" w:author="Brian Bohman" w:date="2021-10-27T05:58:00Z">
              <w:tcPr>
                <w:tcW w:w="864" w:type="dxa"/>
                <w:vAlign w:val="center"/>
                <w:hideMark/>
              </w:tcPr>
            </w:tcPrChange>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54" w:author="Brian Bohman" w:date="2021-10-27T05:58:00Z">
              <w:tcPr>
                <w:tcW w:w="1152" w:type="dxa"/>
                <w:vAlign w:val="center"/>
                <w:hideMark/>
              </w:tcPr>
            </w:tcPrChange>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55" w:author="Brian Bohman" w:date="2021-10-27T05:58:00Z">
              <w:tcPr>
                <w:tcW w:w="504" w:type="dxa"/>
                <w:vAlign w:val="center"/>
                <w:hideMark/>
              </w:tcPr>
            </w:tcPrChange>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3056" w:author="Brian Bohman" w:date="2021-10-27T05:58:00Z">
              <w:tcPr>
                <w:tcW w:w="1008" w:type="dxa"/>
                <w:vAlign w:val="center"/>
                <w:hideMark/>
              </w:tcPr>
            </w:tcPrChange>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057" w:author="Brian Bohman" w:date="2021-10-27T05:58:00Z">
              <w:tcPr>
                <w:tcW w:w="1008" w:type="dxa"/>
                <w:hideMark/>
              </w:tcPr>
            </w:tcPrChange>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58" w:author="Brian Bohman" w:date="2021-10-27T05:58:00Z">
              <w:tcPr>
                <w:tcW w:w="720" w:type="dxa"/>
                <w:vAlign w:val="center"/>
                <w:hideMark/>
              </w:tcPr>
            </w:tcPrChange>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059" w:author="Brian Bohman" w:date="2021-10-27T05:58:00Z">
              <w:tcPr>
                <w:tcW w:w="1008" w:type="dxa"/>
                <w:vAlign w:val="center"/>
                <w:hideMark/>
              </w:tcPr>
            </w:tcPrChange>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60" w:author="Brian Bohman" w:date="2021-10-27T05:58:00Z">
              <w:tcPr>
                <w:tcW w:w="1152" w:type="dxa"/>
                <w:vAlign w:val="center"/>
                <w:hideMark/>
              </w:tcPr>
            </w:tcPrChange>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440" w:type="dxa"/>
            <w:vAlign w:val="center"/>
            <w:hideMark/>
            <w:tcPrChange w:id="13061" w:author="Brian Bohman" w:date="2021-10-27T05:58:00Z">
              <w:tcPr>
                <w:tcW w:w="1008" w:type="dxa"/>
                <w:vAlign w:val="center"/>
                <w:hideMark/>
              </w:tcPr>
            </w:tcPrChange>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246F1C30" w14:textId="77777777" w:rsidTr="00E419CD">
        <w:trPr>
          <w:trHeight w:val="165"/>
          <w:trPrChange w:id="13062" w:author="Brian Bohman" w:date="2021-10-27T05:58:00Z">
            <w:trPr>
              <w:trHeight w:val="165"/>
            </w:trPr>
          </w:trPrChange>
        </w:trPr>
        <w:tc>
          <w:tcPr>
            <w:tcW w:w="360" w:type="dxa"/>
            <w:vAlign w:val="center"/>
            <w:hideMark/>
            <w:tcPrChange w:id="13063" w:author="Brian Bohman" w:date="2021-10-27T05:58:00Z">
              <w:tcPr>
                <w:tcW w:w="360" w:type="dxa"/>
                <w:vAlign w:val="center"/>
                <w:hideMark/>
              </w:tcPr>
            </w:tcPrChange>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Change w:id="13064" w:author="Brian Bohman" w:date="2021-10-27T05:58:00Z">
              <w:tcPr>
                <w:tcW w:w="864" w:type="dxa"/>
                <w:vAlign w:val="center"/>
                <w:hideMark/>
              </w:tcPr>
            </w:tcPrChange>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65" w:author="Brian Bohman" w:date="2021-10-27T05:58:00Z">
              <w:tcPr>
                <w:tcW w:w="1152" w:type="dxa"/>
                <w:vAlign w:val="center"/>
                <w:hideMark/>
              </w:tcPr>
            </w:tcPrChange>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66" w:author="Brian Bohman" w:date="2021-10-27T05:58:00Z">
              <w:tcPr>
                <w:tcW w:w="504" w:type="dxa"/>
                <w:vAlign w:val="center"/>
                <w:hideMark/>
              </w:tcPr>
            </w:tcPrChange>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3067" w:author="Brian Bohman" w:date="2021-10-27T05:58:00Z">
              <w:tcPr>
                <w:tcW w:w="1008" w:type="dxa"/>
                <w:vAlign w:val="center"/>
                <w:hideMark/>
              </w:tcPr>
            </w:tcPrChange>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068" w:author="Brian Bohman" w:date="2021-10-27T05:58:00Z">
              <w:tcPr>
                <w:tcW w:w="1008" w:type="dxa"/>
                <w:hideMark/>
              </w:tcPr>
            </w:tcPrChange>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69" w:author="Brian Bohman" w:date="2021-10-27T05:58:00Z">
              <w:tcPr>
                <w:tcW w:w="720" w:type="dxa"/>
                <w:vAlign w:val="center"/>
                <w:hideMark/>
              </w:tcPr>
            </w:tcPrChange>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070" w:author="Brian Bohman" w:date="2021-10-27T05:58:00Z">
              <w:tcPr>
                <w:tcW w:w="1008" w:type="dxa"/>
                <w:vAlign w:val="center"/>
                <w:hideMark/>
              </w:tcPr>
            </w:tcPrChange>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71" w:author="Brian Bohman" w:date="2021-10-27T05:58:00Z">
              <w:tcPr>
                <w:tcW w:w="1152" w:type="dxa"/>
                <w:vAlign w:val="center"/>
                <w:hideMark/>
              </w:tcPr>
            </w:tcPrChange>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3072" w:author="Brian Bohman" w:date="2021-10-27T05:58:00Z">
              <w:tcPr>
                <w:tcW w:w="1008" w:type="dxa"/>
                <w:vAlign w:val="center"/>
                <w:hideMark/>
              </w:tcPr>
            </w:tcPrChange>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61367E6" w14:textId="77777777" w:rsidTr="00E419CD">
        <w:trPr>
          <w:trHeight w:val="180"/>
          <w:trPrChange w:id="13073" w:author="Brian Bohman" w:date="2021-10-27T05:58:00Z">
            <w:trPr>
              <w:trHeight w:val="180"/>
            </w:trPr>
          </w:trPrChange>
        </w:trPr>
        <w:tc>
          <w:tcPr>
            <w:tcW w:w="360" w:type="dxa"/>
            <w:vAlign w:val="center"/>
            <w:hideMark/>
            <w:tcPrChange w:id="13074" w:author="Brian Bohman" w:date="2021-10-27T05:58:00Z">
              <w:tcPr>
                <w:tcW w:w="360" w:type="dxa"/>
                <w:vAlign w:val="center"/>
                <w:hideMark/>
              </w:tcPr>
            </w:tcPrChange>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Change w:id="13075" w:author="Brian Bohman" w:date="2021-10-27T05:58:00Z">
              <w:tcPr>
                <w:tcW w:w="864" w:type="dxa"/>
                <w:vAlign w:val="center"/>
                <w:hideMark/>
              </w:tcPr>
            </w:tcPrChange>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76" w:author="Brian Bohman" w:date="2021-10-27T05:58:00Z">
              <w:tcPr>
                <w:tcW w:w="1152" w:type="dxa"/>
                <w:vAlign w:val="center"/>
                <w:hideMark/>
              </w:tcPr>
            </w:tcPrChange>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77" w:author="Brian Bohman" w:date="2021-10-27T05:58:00Z">
              <w:tcPr>
                <w:tcW w:w="504" w:type="dxa"/>
                <w:vAlign w:val="center"/>
                <w:hideMark/>
              </w:tcPr>
            </w:tcPrChange>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3078" w:author="Brian Bohman" w:date="2021-10-27T05:58:00Z">
              <w:tcPr>
                <w:tcW w:w="1008" w:type="dxa"/>
                <w:vAlign w:val="center"/>
                <w:hideMark/>
              </w:tcPr>
            </w:tcPrChange>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079" w:author="Brian Bohman" w:date="2021-10-27T05:58:00Z">
              <w:tcPr>
                <w:tcW w:w="1008" w:type="dxa"/>
                <w:hideMark/>
              </w:tcPr>
            </w:tcPrChange>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80" w:author="Brian Bohman" w:date="2021-10-27T05:58:00Z">
              <w:tcPr>
                <w:tcW w:w="720" w:type="dxa"/>
                <w:vAlign w:val="center"/>
                <w:hideMark/>
              </w:tcPr>
            </w:tcPrChange>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081" w:author="Brian Bohman" w:date="2021-10-27T05:58:00Z">
              <w:tcPr>
                <w:tcW w:w="1008" w:type="dxa"/>
                <w:vAlign w:val="center"/>
                <w:hideMark/>
              </w:tcPr>
            </w:tcPrChange>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82" w:author="Brian Bohman" w:date="2021-10-27T05:58:00Z">
              <w:tcPr>
                <w:tcW w:w="1152" w:type="dxa"/>
                <w:vAlign w:val="center"/>
                <w:hideMark/>
              </w:tcPr>
            </w:tcPrChange>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440" w:type="dxa"/>
            <w:vAlign w:val="center"/>
            <w:hideMark/>
            <w:tcPrChange w:id="13083" w:author="Brian Bohman" w:date="2021-10-27T05:58:00Z">
              <w:tcPr>
                <w:tcW w:w="1008" w:type="dxa"/>
                <w:vAlign w:val="center"/>
                <w:hideMark/>
              </w:tcPr>
            </w:tcPrChange>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5420CF5" w14:textId="77777777" w:rsidTr="00E419CD">
        <w:trPr>
          <w:trHeight w:val="165"/>
          <w:trPrChange w:id="13084" w:author="Brian Bohman" w:date="2021-10-27T05:58:00Z">
            <w:trPr>
              <w:trHeight w:val="165"/>
            </w:trPr>
          </w:trPrChange>
        </w:trPr>
        <w:tc>
          <w:tcPr>
            <w:tcW w:w="360" w:type="dxa"/>
            <w:vAlign w:val="center"/>
            <w:hideMark/>
            <w:tcPrChange w:id="13085" w:author="Brian Bohman" w:date="2021-10-27T05:58:00Z">
              <w:tcPr>
                <w:tcW w:w="360" w:type="dxa"/>
                <w:vAlign w:val="center"/>
                <w:hideMark/>
              </w:tcPr>
            </w:tcPrChange>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Change w:id="13086" w:author="Brian Bohman" w:date="2021-10-27T05:58:00Z">
              <w:tcPr>
                <w:tcW w:w="864" w:type="dxa"/>
                <w:vAlign w:val="center"/>
                <w:hideMark/>
              </w:tcPr>
            </w:tcPrChange>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87" w:author="Brian Bohman" w:date="2021-10-27T05:58:00Z">
              <w:tcPr>
                <w:tcW w:w="1152" w:type="dxa"/>
                <w:vAlign w:val="center"/>
                <w:hideMark/>
              </w:tcPr>
            </w:tcPrChange>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88" w:author="Brian Bohman" w:date="2021-10-27T05:58:00Z">
              <w:tcPr>
                <w:tcW w:w="504" w:type="dxa"/>
                <w:vAlign w:val="center"/>
                <w:hideMark/>
              </w:tcPr>
            </w:tcPrChange>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3089" w:author="Brian Bohman" w:date="2021-10-27T05:58:00Z">
              <w:tcPr>
                <w:tcW w:w="1008" w:type="dxa"/>
                <w:vAlign w:val="center"/>
                <w:hideMark/>
              </w:tcPr>
            </w:tcPrChange>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090" w:author="Brian Bohman" w:date="2021-10-27T05:58:00Z">
              <w:tcPr>
                <w:tcW w:w="1008" w:type="dxa"/>
                <w:hideMark/>
              </w:tcPr>
            </w:tcPrChange>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91" w:author="Brian Bohman" w:date="2021-10-27T05:58:00Z">
              <w:tcPr>
                <w:tcW w:w="720" w:type="dxa"/>
                <w:vAlign w:val="center"/>
                <w:hideMark/>
              </w:tcPr>
            </w:tcPrChange>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092" w:author="Brian Bohman" w:date="2021-10-27T05:58:00Z">
              <w:tcPr>
                <w:tcW w:w="1008" w:type="dxa"/>
                <w:vAlign w:val="center"/>
                <w:hideMark/>
              </w:tcPr>
            </w:tcPrChange>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93" w:author="Brian Bohman" w:date="2021-10-27T05:58:00Z">
              <w:tcPr>
                <w:tcW w:w="1152" w:type="dxa"/>
                <w:vAlign w:val="center"/>
                <w:hideMark/>
              </w:tcPr>
            </w:tcPrChange>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3094" w:author="Brian Bohman" w:date="2021-10-27T05:58:00Z">
              <w:tcPr>
                <w:tcW w:w="1008" w:type="dxa"/>
                <w:vAlign w:val="center"/>
                <w:hideMark/>
              </w:tcPr>
            </w:tcPrChange>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EDB10F9" w14:textId="77777777" w:rsidTr="00E419CD">
        <w:trPr>
          <w:trHeight w:val="165"/>
          <w:trPrChange w:id="13095" w:author="Brian Bohman" w:date="2021-10-27T05:58:00Z">
            <w:trPr>
              <w:trHeight w:val="165"/>
            </w:trPr>
          </w:trPrChange>
        </w:trPr>
        <w:tc>
          <w:tcPr>
            <w:tcW w:w="360" w:type="dxa"/>
            <w:vAlign w:val="center"/>
            <w:hideMark/>
            <w:tcPrChange w:id="13096" w:author="Brian Bohman" w:date="2021-10-27T05:58:00Z">
              <w:tcPr>
                <w:tcW w:w="360" w:type="dxa"/>
                <w:vAlign w:val="center"/>
                <w:hideMark/>
              </w:tcPr>
            </w:tcPrChange>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Change w:id="13097" w:author="Brian Bohman" w:date="2021-10-27T05:58:00Z">
              <w:tcPr>
                <w:tcW w:w="864" w:type="dxa"/>
                <w:vAlign w:val="center"/>
                <w:hideMark/>
              </w:tcPr>
            </w:tcPrChange>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98" w:author="Brian Bohman" w:date="2021-10-27T05:58:00Z">
              <w:tcPr>
                <w:tcW w:w="1152" w:type="dxa"/>
                <w:vAlign w:val="center"/>
                <w:hideMark/>
              </w:tcPr>
            </w:tcPrChange>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099" w:author="Brian Bohman" w:date="2021-10-27T05:58:00Z">
              <w:tcPr>
                <w:tcW w:w="504" w:type="dxa"/>
                <w:vAlign w:val="center"/>
                <w:hideMark/>
              </w:tcPr>
            </w:tcPrChange>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3100" w:author="Brian Bohman" w:date="2021-10-27T05:58:00Z">
              <w:tcPr>
                <w:tcW w:w="1008" w:type="dxa"/>
                <w:vAlign w:val="center"/>
                <w:hideMark/>
              </w:tcPr>
            </w:tcPrChange>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101" w:author="Brian Bohman" w:date="2021-10-27T05:58:00Z">
              <w:tcPr>
                <w:tcW w:w="1008" w:type="dxa"/>
                <w:hideMark/>
              </w:tcPr>
            </w:tcPrChange>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02" w:author="Brian Bohman" w:date="2021-10-27T05:58:00Z">
              <w:tcPr>
                <w:tcW w:w="720" w:type="dxa"/>
                <w:vAlign w:val="center"/>
                <w:hideMark/>
              </w:tcPr>
            </w:tcPrChange>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103" w:author="Brian Bohman" w:date="2021-10-27T05:58:00Z">
              <w:tcPr>
                <w:tcW w:w="1008" w:type="dxa"/>
                <w:vAlign w:val="center"/>
                <w:hideMark/>
              </w:tcPr>
            </w:tcPrChange>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04" w:author="Brian Bohman" w:date="2021-10-27T05:58:00Z">
              <w:tcPr>
                <w:tcW w:w="1152" w:type="dxa"/>
                <w:vAlign w:val="center"/>
                <w:hideMark/>
              </w:tcPr>
            </w:tcPrChange>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440" w:type="dxa"/>
            <w:vAlign w:val="center"/>
            <w:hideMark/>
            <w:tcPrChange w:id="13105" w:author="Brian Bohman" w:date="2021-10-27T05:58:00Z">
              <w:tcPr>
                <w:tcW w:w="1008" w:type="dxa"/>
                <w:vAlign w:val="center"/>
                <w:hideMark/>
              </w:tcPr>
            </w:tcPrChange>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C7D888F" w14:textId="77777777" w:rsidTr="00E419CD">
        <w:trPr>
          <w:trHeight w:val="165"/>
          <w:trPrChange w:id="13106" w:author="Brian Bohman" w:date="2021-10-27T05:58:00Z">
            <w:trPr>
              <w:trHeight w:val="165"/>
            </w:trPr>
          </w:trPrChange>
        </w:trPr>
        <w:tc>
          <w:tcPr>
            <w:tcW w:w="360" w:type="dxa"/>
            <w:vAlign w:val="center"/>
            <w:hideMark/>
            <w:tcPrChange w:id="13107" w:author="Brian Bohman" w:date="2021-10-27T05:58:00Z">
              <w:tcPr>
                <w:tcW w:w="360" w:type="dxa"/>
                <w:vAlign w:val="center"/>
                <w:hideMark/>
              </w:tcPr>
            </w:tcPrChange>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Change w:id="13108" w:author="Brian Bohman" w:date="2021-10-27T05:58:00Z">
              <w:tcPr>
                <w:tcW w:w="864" w:type="dxa"/>
                <w:vAlign w:val="center"/>
                <w:hideMark/>
              </w:tcPr>
            </w:tcPrChange>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09" w:author="Brian Bohman" w:date="2021-10-27T05:58:00Z">
              <w:tcPr>
                <w:tcW w:w="1152" w:type="dxa"/>
                <w:vAlign w:val="center"/>
                <w:hideMark/>
              </w:tcPr>
            </w:tcPrChange>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110" w:author="Brian Bohman" w:date="2021-10-27T05:58:00Z">
              <w:tcPr>
                <w:tcW w:w="504" w:type="dxa"/>
                <w:vAlign w:val="center"/>
                <w:hideMark/>
              </w:tcPr>
            </w:tcPrChange>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3111" w:author="Brian Bohman" w:date="2021-10-27T05:58:00Z">
              <w:tcPr>
                <w:tcW w:w="1008" w:type="dxa"/>
                <w:vAlign w:val="center"/>
                <w:hideMark/>
              </w:tcPr>
            </w:tcPrChange>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112" w:author="Brian Bohman" w:date="2021-10-27T05:58:00Z">
              <w:tcPr>
                <w:tcW w:w="1008" w:type="dxa"/>
                <w:hideMark/>
              </w:tcPr>
            </w:tcPrChange>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13" w:author="Brian Bohman" w:date="2021-10-27T05:58:00Z">
              <w:tcPr>
                <w:tcW w:w="720" w:type="dxa"/>
                <w:vAlign w:val="center"/>
                <w:hideMark/>
              </w:tcPr>
            </w:tcPrChange>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114" w:author="Brian Bohman" w:date="2021-10-27T05:58:00Z">
              <w:tcPr>
                <w:tcW w:w="1008" w:type="dxa"/>
                <w:vAlign w:val="center"/>
                <w:hideMark/>
              </w:tcPr>
            </w:tcPrChange>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15" w:author="Brian Bohman" w:date="2021-10-27T05:58:00Z">
              <w:tcPr>
                <w:tcW w:w="1152" w:type="dxa"/>
                <w:vAlign w:val="center"/>
                <w:hideMark/>
              </w:tcPr>
            </w:tcPrChange>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440" w:type="dxa"/>
            <w:vAlign w:val="center"/>
            <w:hideMark/>
            <w:tcPrChange w:id="13116" w:author="Brian Bohman" w:date="2021-10-27T05:58:00Z">
              <w:tcPr>
                <w:tcW w:w="1008" w:type="dxa"/>
                <w:vAlign w:val="center"/>
                <w:hideMark/>
              </w:tcPr>
            </w:tcPrChange>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0C15D1" w14:textId="77777777" w:rsidTr="00E419CD">
        <w:trPr>
          <w:trHeight w:val="165"/>
          <w:trPrChange w:id="13117" w:author="Brian Bohman" w:date="2021-10-27T05:58:00Z">
            <w:trPr>
              <w:trHeight w:val="165"/>
            </w:trPr>
          </w:trPrChange>
        </w:trPr>
        <w:tc>
          <w:tcPr>
            <w:tcW w:w="360" w:type="dxa"/>
            <w:vAlign w:val="center"/>
            <w:hideMark/>
            <w:tcPrChange w:id="13118" w:author="Brian Bohman" w:date="2021-10-27T05:58:00Z">
              <w:tcPr>
                <w:tcW w:w="360" w:type="dxa"/>
                <w:vAlign w:val="center"/>
                <w:hideMark/>
              </w:tcPr>
            </w:tcPrChange>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Change w:id="13119" w:author="Brian Bohman" w:date="2021-10-27T05:58:00Z">
              <w:tcPr>
                <w:tcW w:w="864" w:type="dxa"/>
                <w:vAlign w:val="center"/>
                <w:hideMark/>
              </w:tcPr>
            </w:tcPrChange>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20" w:author="Brian Bohman" w:date="2021-10-27T05:58:00Z">
              <w:tcPr>
                <w:tcW w:w="1152" w:type="dxa"/>
                <w:vAlign w:val="center"/>
                <w:hideMark/>
              </w:tcPr>
            </w:tcPrChange>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121" w:author="Brian Bohman" w:date="2021-10-27T05:58:00Z">
              <w:tcPr>
                <w:tcW w:w="504" w:type="dxa"/>
                <w:vAlign w:val="center"/>
                <w:hideMark/>
              </w:tcPr>
            </w:tcPrChange>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3122" w:author="Brian Bohman" w:date="2021-10-27T05:58:00Z">
              <w:tcPr>
                <w:tcW w:w="1008" w:type="dxa"/>
                <w:vAlign w:val="center"/>
                <w:hideMark/>
              </w:tcPr>
            </w:tcPrChange>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123" w:author="Brian Bohman" w:date="2021-10-27T05:58:00Z">
              <w:tcPr>
                <w:tcW w:w="1008" w:type="dxa"/>
                <w:hideMark/>
              </w:tcPr>
            </w:tcPrChange>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24" w:author="Brian Bohman" w:date="2021-10-27T05:58:00Z">
              <w:tcPr>
                <w:tcW w:w="720" w:type="dxa"/>
                <w:vAlign w:val="center"/>
                <w:hideMark/>
              </w:tcPr>
            </w:tcPrChange>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125" w:author="Brian Bohman" w:date="2021-10-27T05:58:00Z">
              <w:tcPr>
                <w:tcW w:w="1008" w:type="dxa"/>
                <w:vAlign w:val="center"/>
                <w:hideMark/>
              </w:tcPr>
            </w:tcPrChange>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26" w:author="Brian Bohman" w:date="2021-10-27T05:58:00Z">
              <w:tcPr>
                <w:tcW w:w="1152" w:type="dxa"/>
                <w:vAlign w:val="center"/>
                <w:hideMark/>
              </w:tcPr>
            </w:tcPrChange>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440" w:type="dxa"/>
            <w:vAlign w:val="center"/>
            <w:hideMark/>
            <w:tcPrChange w:id="13127" w:author="Brian Bohman" w:date="2021-10-27T05:58:00Z">
              <w:tcPr>
                <w:tcW w:w="1008" w:type="dxa"/>
                <w:vAlign w:val="center"/>
                <w:hideMark/>
              </w:tcPr>
            </w:tcPrChange>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6FD770E" w14:textId="77777777" w:rsidTr="00E419CD">
        <w:trPr>
          <w:trHeight w:val="165"/>
          <w:trPrChange w:id="13128" w:author="Brian Bohman" w:date="2021-10-27T05:58:00Z">
            <w:trPr>
              <w:trHeight w:val="165"/>
            </w:trPr>
          </w:trPrChange>
        </w:trPr>
        <w:tc>
          <w:tcPr>
            <w:tcW w:w="360" w:type="dxa"/>
            <w:vAlign w:val="center"/>
            <w:hideMark/>
            <w:tcPrChange w:id="13129" w:author="Brian Bohman" w:date="2021-10-27T05:58:00Z">
              <w:tcPr>
                <w:tcW w:w="360" w:type="dxa"/>
                <w:vAlign w:val="center"/>
                <w:hideMark/>
              </w:tcPr>
            </w:tcPrChange>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Change w:id="13130" w:author="Brian Bohman" w:date="2021-10-27T05:58:00Z">
              <w:tcPr>
                <w:tcW w:w="864" w:type="dxa"/>
                <w:vAlign w:val="center"/>
                <w:hideMark/>
              </w:tcPr>
            </w:tcPrChange>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31" w:author="Brian Bohman" w:date="2021-10-27T05:58:00Z">
              <w:tcPr>
                <w:tcW w:w="1152" w:type="dxa"/>
                <w:vAlign w:val="center"/>
                <w:hideMark/>
              </w:tcPr>
            </w:tcPrChange>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132" w:author="Brian Bohman" w:date="2021-10-27T05:58:00Z">
              <w:tcPr>
                <w:tcW w:w="504" w:type="dxa"/>
                <w:vAlign w:val="center"/>
                <w:hideMark/>
              </w:tcPr>
            </w:tcPrChange>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3133" w:author="Brian Bohman" w:date="2021-10-27T05:58:00Z">
              <w:tcPr>
                <w:tcW w:w="1008" w:type="dxa"/>
                <w:vAlign w:val="center"/>
                <w:hideMark/>
              </w:tcPr>
            </w:tcPrChange>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134" w:author="Brian Bohman" w:date="2021-10-27T05:58:00Z">
              <w:tcPr>
                <w:tcW w:w="1008" w:type="dxa"/>
                <w:hideMark/>
              </w:tcPr>
            </w:tcPrChange>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35" w:author="Brian Bohman" w:date="2021-10-27T05:58:00Z">
              <w:tcPr>
                <w:tcW w:w="720" w:type="dxa"/>
                <w:vAlign w:val="center"/>
                <w:hideMark/>
              </w:tcPr>
            </w:tcPrChange>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136" w:author="Brian Bohman" w:date="2021-10-27T05:58:00Z">
              <w:tcPr>
                <w:tcW w:w="1008" w:type="dxa"/>
                <w:vAlign w:val="center"/>
                <w:hideMark/>
              </w:tcPr>
            </w:tcPrChange>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37" w:author="Brian Bohman" w:date="2021-10-27T05:58:00Z">
              <w:tcPr>
                <w:tcW w:w="1152" w:type="dxa"/>
                <w:vAlign w:val="center"/>
                <w:hideMark/>
              </w:tcPr>
            </w:tcPrChange>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440" w:type="dxa"/>
            <w:vAlign w:val="center"/>
            <w:hideMark/>
            <w:tcPrChange w:id="13138" w:author="Brian Bohman" w:date="2021-10-27T05:58:00Z">
              <w:tcPr>
                <w:tcW w:w="1008" w:type="dxa"/>
                <w:vAlign w:val="center"/>
                <w:hideMark/>
              </w:tcPr>
            </w:tcPrChange>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3046F44" w14:textId="77777777" w:rsidTr="00E419CD">
        <w:trPr>
          <w:trHeight w:val="165"/>
          <w:trPrChange w:id="13139" w:author="Brian Bohman" w:date="2021-10-27T05:58:00Z">
            <w:trPr>
              <w:trHeight w:val="165"/>
            </w:trPr>
          </w:trPrChange>
        </w:trPr>
        <w:tc>
          <w:tcPr>
            <w:tcW w:w="360" w:type="dxa"/>
            <w:vAlign w:val="center"/>
            <w:hideMark/>
            <w:tcPrChange w:id="13140" w:author="Brian Bohman" w:date="2021-10-27T05:58:00Z">
              <w:tcPr>
                <w:tcW w:w="360" w:type="dxa"/>
                <w:vAlign w:val="center"/>
                <w:hideMark/>
              </w:tcPr>
            </w:tcPrChange>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Change w:id="13141" w:author="Brian Bohman" w:date="2021-10-27T05:58:00Z">
              <w:tcPr>
                <w:tcW w:w="864" w:type="dxa"/>
                <w:vAlign w:val="center"/>
                <w:hideMark/>
              </w:tcPr>
            </w:tcPrChange>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42" w:author="Brian Bohman" w:date="2021-10-27T05:58:00Z">
              <w:tcPr>
                <w:tcW w:w="1152" w:type="dxa"/>
                <w:vAlign w:val="center"/>
                <w:hideMark/>
              </w:tcPr>
            </w:tcPrChange>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3143" w:author="Brian Bohman" w:date="2021-10-27T05:58:00Z">
              <w:tcPr>
                <w:tcW w:w="504" w:type="dxa"/>
                <w:vAlign w:val="center"/>
                <w:hideMark/>
              </w:tcPr>
            </w:tcPrChange>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3144" w:author="Brian Bohman" w:date="2021-10-27T05:58:00Z">
              <w:tcPr>
                <w:tcW w:w="1008" w:type="dxa"/>
                <w:vAlign w:val="center"/>
                <w:hideMark/>
              </w:tcPr>
            </w:tcPrChange>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145" w:author="Brian Bohman" w:date="2021-10-27T05:58:00Z">
              <w:tcPr>
                <w:tcW w:w="1008" w:type="dxa"/>
                <w:hideMark/>
              </w:tcPr>
            </w:tcPrChange>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46" w:author="Brian Bohman" w:date="2021-10-27T05:58:00Z">
              <w:tcPr>
                <w:tcW w:w="720" w:type="dxa"/>
                <w:vAlign w:val="center"/>
                <w:hideMark/>
              </w:tcPr>
            </w:tcPrChange>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147" w:author="Brian Bohman" w:date="2021-10-27T05:58:00Z">
              <w:tcPr>
                <w:tcW w:w="1008" w:type="dxa"/>
                <w:vAlign w:val="center"/>
                <w:hideMark/>
              </w:tcPr>
            </w:tcPrChange>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48" w:author="Brian Bohman" w:date="2021-10-27T05:58:00Z">
              <w:tcPr>
                <w:tcW w:w="1152" w:type="dxa"/>
                <w:vAlign w:val="center"/>
                <w:hideMark/>
              </w:tcPr>
            </w:tcPrChange>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440" w:type="dxa"/>
            <w:vAlign w:val="center"/>
            <w:hideMark/>
            <w:tcPrChange w:id="13149" w:author="Brian Bohman" w:date="2021-10-27T05:58:00Z">
              <w:tcPr>
                <w:tcW w:w="1008" w:type="dxa"/>
                <w:vAlign w:val="center"/>
                <w:hideMark/>
              </w:tcPr>
            </w:tcPrChange>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7D16D3B0" w14:textId="77777777" w:rsidTr="00E419CD">
        <w:trPr>
          <w:trHeight w:val="165"/>
          <w:trPrChange w:id="13150" w:author="Brian Bohman" w:date="2021-10-27T05:58:00Z">
            <w:trPr>
              <w:trHeight w:val="165"/>
            </w:trPr>
          </w:trPrChange>
        </w:trPr>
        <w:tc>
          <w:tcPr>
            <w:tcW w:w="360" w:type="dxa"/>
            <w:vAlign w:val="center"/>
            <w:hideMark/>
            <w:tcPrChange w:id="13151" w:author="Brian Bohman" w:date="2021-10-27T05:58:00Z">
              <w:tcPr>
                <w:tcW w:w="360" w:type="dxa"/>
                <w:vAlign w:val="center"/>
                <w:hideMark/>
              </w:tcPr>
            </w:tcPrChange>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Change w:id="13152" w:author="Brian Bohman" w:date="2021-10-27T05:58:00Z">
              <w:tcPr>
                <w:tcW w:w="864" w:type="dxa"/>
                <w:vAlign w:val="center"/>
                <w:hideMark/>
              </w:tcPr>
            </w:tcPrChange>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53" w:author="Brian Bohman" w:date="2021-10-27T05:58:00Z">
              <w:tcPr>
                <w:tcW w:w="1152" w:type="dxa"/>
                <w:vAlign w:val="center"/>
                <w:hideMark/>
              </w:tcPr>
            </w:tcPrChange>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54" w:author="Brian Bohman" w:date="2021-10-27T05:58:00Z">
              <w:tcPr>
                <w:tcW w:w="504" w:type="dxa"/>
                <w:vAlign w:val="center"/>
                <w:hideMark/>
              </w:tcPr>
            </w:tcPrChange>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3155" w:author="Brian Bohman" w:date="2021-10-27T05:58:00Z">
              <w:tcPr>
                <w:tcW w:w="1008" w:type="dxa"/>
                <w:vAlign w:val="center"/>
                <w:hideMark/>
              </w:tcPr>
            </w:tcPrChange>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156" w:author="Brian Bohman" w:date="2021-10-27T05:58:00Z">
              <w:tcPr>
                <w:tcW w:w="1008" w:type="dxa"/>
                <w:hideMark/>
              </w:tcPr>
            </w:tcPrChange>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57" w:author="Brian Bohman" w:date="2021-10-27T05:58:00Z">
              <w:tcPr>
                <w:tcW w:w="720" w:type="dxa"/>
                <w:vAlign w:val="center"/>
                <w:hideMark/>
              </w:tcPr>
            </w:tcPrChange>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158" w:author="Brian Bohman" w:date="2021-10-27T05:58:00Z">
              <w:tcPr>
                <w:tcW w:w="1008" w:type="dxa"/>
                <w:vAlign w:val="center"/>
                <w:hideMark/>
              </w:tcPr>
            </w:tcPrChange>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59" w:author="Brian Bohman" w:date="2021-10-27T05:58:00Z">
              <w:tcPr>
                <w:tcW w:w="1152" w:type="dxa"/>
                <w:vAlign w:val="center"/>
                <w:hideMark/>
              </w:tcPr>
            </w:tcPrChange>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3160" w:author="Brian Bohman" w:date="2021-10-27T05:58:00Z">
              <w:tcPr>
                <w:tcW w:w="1008" w:type="dxa"/>
                <w:vAlign w:val="center"/>
                <w:hideMark/>
              </w:tcPr>
            </w:tcPrChange>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12153FB" w14:textId="77777777" w:rsidTr="00E419CD">
        <w:trPr>
          <w:trHeight w:val="165"/>
          <w:trPrChange w:id="13161" w:author="Brian Bohman" w:date="2021-10-27T05:58:00Z">
            <w:trPr>
              <w:trHeight w:val="165"/>
            </w:trPr>
          </w:trPrChange>
        </w:trPr>
        <w:tc>
          <w:tcPr>
            <w:tcW w:w="360" w:type="dxa"/>
            <w:vAlign w:val="center"/>
            <w:hideMark/>
            <w:tcPrChange w:id="13162" w:author="Brian Bohman" w:date="2021-10-27T05:58:00Z">
              <w:tcPr>
                <w:tcW w:w="360" w:type="dxa"/>
                <w:vAlign w:val="center"/>
                <w:hideMark/>
              </w:tcPr>
            </w:tcPrChange>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Change w:id="13163" w:author="Brian Bohman" w:date="2021-10-27T05:58:00Z">
              <w:tcPr>
                <w:tcW w:w="864" w:type="dxa"/>
                <w:vAlign w:val="center"/>
                <w:hideMark/>
              </w:tcPr>
            </w:tcPrChange>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64" w:author="Brian Bohman" w:date="2021-10-27T05:58:00Z">
              <w:tcPr>
                <w:tcW w:w="1152" w:type="dxa"/>
                <w:vAlign w:val="center"/>
                <w:hideMark/>
              </w:tcPr>
            </w:tcPrChange>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65" w:author="Brian Bohman" w:date="2021-10-27T05:58:00Z">
              <w:tcPr>
                <w:tcW w:w="504" w:type="dxa"/>
                <w:vAlign w:val="center"/>
                <w:hideMark/>
              </w:tcPr>
            </w:tcPrChange>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3166" w:author="Brian Bohman" w:date="2021-10-27T05:58:00Z">
              <w:tcPr>
                <w:tcW w:w="1008" w:type="dxa"/>
                <w:vAlign w:val="center"/>
                <w:hideMark/>
              </w:tcPr>
            </w:tcPrChange>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167" w:author="Brian Bohman" w:date="2021-10-27T05:58:00Z">
              <w:tcPr>
                <w:tcW w:w="1008" w:type="dxa"/>
                <w:hideMark/>
              </w:tcPr>
            </w:tcPrChange>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68" w:author="Brian Bohman" w:date="2021-10-27T05:58:00Z">
              <w:tcPr>
                <w:tcW w:w="720" w:type="dxa"/>
                <w:vAlign w:val="center"/>
                <w:hideMark/>
              </w:tcPr>
            </w:tcPrChange>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169" w:author="Brian Bohman" w:date="2021-10-27T05:58:00Z">
              <w:tcPr>
                <w:tcW w:w="1008" w:type="dxa"/>
                <w:vAlign w:val="center"/>
                <w:hideMark/>
              </w:tcPr>
            </w:tcPrChange>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70" w:author="Brian Bohman" w:date="2021-10-27T05:58:00Z">
              <w:tcPr>
                <w:tcW w:w="1152" w:type="dxa"/>
                <w:vAlign w:val="center"/>
                <w:hideMark/>
              </w:tcPr>
            </w:tcPrChange>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3171" w:author="Brian Bohman" w:date="2021-10-27T05:58:00Z">
              <w:tcPr>
                <w:tcW w:w="1008" w:type="dxa"/>
                <w:vAlign w:val="center"/>
                <w:hideMark/>
              </w:tcPr>
            </w:tcPrChange>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F37EC72" w14:textId="77777777" w:rsidTr="00E419CD">
        <w:trPr>
          <w:trHeight w:val="165"/>
          <w:trPrChange w:id="13172" w:author="Brian Bohman" w:date="2021-10-27T05:58:00Z">
            <w:trPr>
              <w:trHeight w:val="165"/>
            </w:trPr>
          </w:trPrChange>
        </w:trPr>
        <w:tc>
          <w:tcPr>
            <w:tcW w:w="360" w:type="dxa"/>
            <w:vAlign w:val="center"/>
            <w:hideMark/>
            <w:tcPrChange w:id="13173" w:author="Brian Bohman" w:date="2021-10-27T05:58:00Z">
              <w:tcPr>
                <w:tcW w:w="360" w:type="dxa"/>
                <w:vAlign w:val="center"/>
                <w:hideMark/>
              </w:tcPr>
            </w:tcPrChange>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Change w:id="13174" w:author="Brian Bohman" w:date="2021-10-27T05:58:00Z">
              <w:tcPr>
                <w:tcW w:w="864" w:type="dxa"/>
                <w:vAlign w:val="center"/>
                <w:hideMark/>
              </w:tcPr>
            </w:tcPrChange>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75" w:author="Brian Bohman" w:date="2021-10-27T05:58:00Z">
              <w:tcPr>
                <w:tcW w:w="1152" w:type="dxa"/>
                <w:vAlign w:val="center"/>
                <w:hideMark/>
              </w:tcPr>
            </w:tcPrChange>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76" w:author="Brian Bohman" w:date="2021-10-27T05:58:00Z">
              <w:tcPr>
                <w:tcW w:w="504" w:type="dxa"/>
                <w:vAlign w:val="center"/>
                <w:hideMark/>
              </w:tcPr>
            </w:tcPrChange>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3177" w:author="Brian Bohman" w:date="2021-10-27T05:58:00Z">
              <w:tcPr>
                <w:tcW w:w="1008" w:type="dxa"/>
                <w:vAlign w:val="center"/>
                <w:hideMark/>
              </w:tcPr>
            </w:tcPrChange>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178" w:author="Brian Bohman" w:date="2021-10-27T05:58:00Z">
              <w:tcPr>
                <w:tcW w:w="1008" w:type="dxa"/>
                <w:hideMark/>
              </w:tcPr>
            </w:tcPrChange>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79" w:author="Brian Bohman" w:date="2021-10-27T05:58:00Z">
              <w:tcPr>
                <w:tcW w:w="720" w:type="dxa"/>
                <w:vAlign w:val="center"/>
                <w:hideMark/>
              </w:tcPr>
            </w:tcPrChange>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180" w:author="Brian Bohman" w:date="2021-10-27T05:58:00Z">
              <w:tcPr>
                <w:tcW w:w="1008" w:type="dxa"/>
                <w:vAlign w:val="center"/>
                <w:hideMark/>
              </w:tcPr>
            </w:tcPrChange>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81" w:author="Brian Bohman" w:date="2021-10-27T05:58:00Z">
              <w:tcPr>
                <w:tcW w:w="1152" w:type="dxa"/>
                <w:vAlign w:val="center"/>
                <w:hideMark/>
              </w:tcPr>
            </w:tcPrChange>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3182" w:author="Brian Bohman" w:date="2021-10-27T05:58:00Z">
              <w:tcPr>
                <w:tcW w:w="1008" w:type="dxa"/>
                <w:vAlign w:val="center"/>
                <w:hideMark/>
              </w:tcPr>
            </w:tcPrChange>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3C97A95" w14:textId="77777777" w:rsidTr="00E419CD">
        <w:trPr>
          <w:trHeight w:val="165"/>
          <w:trPrChange w:id="13183" w:author="Brian Bohman" w:date="2021-10-27T05:58:00Z">
            <w:trPr>
              <w:trHeight w:val="165"/>
            </w:trPr>
          </w:trPrChange>
        </w:trPr>
        <w:tc>
          <w:tcPr>
            <w:tcW w:w="360" w:type="dxa"/>
            <w:vAlign w:val="center"/>
            <w:hideMark/>
            <w:tcPrChange w:id="13184" w:author="Brian Bohman" w:date="2021-10-27T05:58:00Z">
              <w:tcPr>
                <w:tcW w:w="360" w:type="dxa"/>
                <w:vAlign w:val="center"/>
                <w:hideMark/>
              </w:tcPr>
            </w:tcPrChange>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Change w:id="13185" w:author="Brian Bohman" w:date="2021-10-27T05:58:00Z">
              <w:tcPr>
                <w:tcW w:w="864" w:type="dxa"/>
                <w:vAlign w:val="center"/>
                <w:hideMark/>
              </w:tcPr>
            </w:tcPrChange>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86" w:author="Brian Bohman" w:date="2021-10-27T05:58:00Z">
              <w:tcPr>
                <w:tcW w:w="1152" w:type="dxa"/>
                <w:vAlign w:val="center"/>
                <w:hideMark/>
              </w:tcPr>
            </w:tcPrChange>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87" w:author="Brian Bohman" w:date="2021-10-27T05:58:00Z">
              <w:tcPr>
                <w:tcW w:w="504" w:type="dxa"/>
                <w:vAlign w:val="center"/>
                <w:hideMark/>
              </w:tcPr>
            </w:tcPrChange>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3188" w:author="Brian Bohman" w:date="2021-10-27T05:58:00Z">
              <w:tcPr>
                <w:tcW w:w="1008" w:type="dxa"/>
                <w:vAlign w:val="center"/>
                <w:hideMark/>
              </w:tcPr>
            </w:tcPrChange>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189" w:author="Brian Bohman" w:date="2021-10-27T05:58:00Z">
              <w:tcPr>
                <w:tcW w:w="1008" w:type="dxa"/>
                <w:hideMark/>
              </w:tcPr>
            </w:tcPrChange>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90" w:author="Brian Bohman" w:date="2021-10-27T05:58:00Z">
              <w:tcPr>
                <w:tcW w:w="720" w:type="dxa"/>
                <w:vAlign w:val="center"/>
                <w:hideMark/>
              </w:tcPr>
            </w:tcPrChange>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191" w:author="Brian Bohman" w:date="2021-10-27T05:58:00Z">
              <w:tcPr>
                <w:tcW w:w="1008" w:type="dxa"/>
                <w:vAlign w:val="center"/>
                <w:hideMark/>
              </w:tcPr>
            </w:tcPrChange>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92" w:author="Brian Bohman" w:date="2021-10-27T05:58:00Z">
              <w:tcPr>
                <w:tcW w:w="1152" w:type="dxa"/>
                <w:vAlign w:val="center"/>
                <w:hideMark/>
              </w:tcPr>
            </w:tcPrChange>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13193" w:author="Brian Bohman" w:date="2021-10-27T05:58:00Z">
              <w:tcPr>
                <w:tcW w:w="1008" w:type="dxa"/>
                <w:vAlign w:val="center"/>
                <w:hideMark/>
              </w:tcPr>
            </w:tcPrChange>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93E687D" w14:textId="77777777" w:rsidTr="00E419CD">
        <w:trPr>
          <w:trHeight w:val="165"/>
          <w:trPrChange w:id="13194" w:author="Brian Bohman" w:date="2021-10-27T05:58:00Z">
            <w:trPr>
              <w:trHeight w:val="165"/>
            </w:trPr>
          </w:trPrChange>
        </w:trPr>
        <w:tc>
          <w:tcPr>
            <w:tcW w:w="360" w:type="dxa"/>
            <w:vAlign w:val="center"/>
            <w:hideMark/>
            <w:tcPrChange w:id="13195" w:author="Brian Bohman" w:date="2021-10-27T05:58:00Z">
              <w:tcPr>
                <w:tcW w:w="360" w:type="dxa"/>
                <w:vAlign w:val="center"/>
                <w:hideMark/>
              </w:tcPr>
            </w:tcPrChange>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Change w:id="13196" w:author="Brian Bohman" w:date="2021-10-27T05:58:00Z">
              <w:tcPr>
                <w:tcW w:w="864" w:type="dxa"/>
                <w:vAlign w:val="center"/>
                <w:hideMark/>
              </w:tcPr>
            </w:tcPrChange>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97" w:author="Brian Bohman" w:date="2021-10-27T05:58:00Z">
              <w:tcPr>
                <w:tcW w:w="1152" w:type="dxa"/>
                <w:vAlign w:val="center"/>
                <w:hideMark/>
              </w:tcPr>
            </w:tcPrChange>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98" w:author="Brian Bohman" w:date="2021-10-27T05:58:00Z">
              <w:tcPr>
                <w:tcW w:w="504" w:type="dxa"/>
                <w:vAlign w:val="center"/>
                <w:hideMark/>
              </w:tcPr>
            </w:tcPrChange>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199" w:author="Brian Bohman" w:date="2021-10-27T05:58:00Z">
              <w:tcPr>
                <w:tcW w:w="1008" w:type="dxa"/>
                <w:vAlign w:val="center"/>
                <w:hideMark/>
              </w:tcPr>
            </w:tcPrChange>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200" w:author="Brian Bohman" w:date="2021-10-27T05:58:00Z">
              <w:tcPr>
                <w:tcW w:w="1008" w:type="dxa"/>
                <w:hideMark/>
              </w:tcPr>
            </w:tcPrChange>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01" w:author="Brian Bohman" w:date="2021-10-27T05:58:00Z">
              <w:tcPr>
                <w:tcW w:w="720" w:type="dxa"/>
                <w:vAlign w:val="center"/>
                <w:hideMark/>
              </w:tcPr>
            </w:tcPrChange>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02" w:author="Brian Bohman" w:date="2021-10-27T05:58:00Z">
              <w:tcPr>
                <w:tcW w:w="1008" w:type="dxa"/>
                <w:vAlign w:val="center"/>
                <w:hideMark/>
              </w:tcPr>
            </w:tcPrChange>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03" w:author="Brian Bohman" w:date="2021-10-27T05:58:00Z">
              <w:tcPr>
                <w:tcW w:w="1152" w:type="dxa"/>
                <w:vAlign w:val="center"/>
                <w:hideMark/>
              </w:tcPr>
            </w:tcPrChange>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440" w:type="dxa"/>
            <w:vAlign w:val="center"/>
            <w:hideMark/>
            <w:tcPrChange w:id="13204" w:author="Brian Bohman" w:date="2021-10-27T05:58:00Z">
              <w:tcPr>
                <w:tcW w:w="1008" w:type="dxa"/>
                <w:vAlign w:val="center"/>
                <w:hideMark/>
              </w:tcPr>
            </w:tcPrChange>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797F593" w14:textId="77777777" w:rsidTr="00E419CD">
        <w:trPr>
          <w:trHeight w:val="165"/>
          <w:trPrChange w:id="13205" w:author="Brian Bohman" w:date="2021-10-27T05:58:00Z">
            <w:trPr>
              <w:trHeight w:val="165"/>
            </w:trPr>
          </w:trPrChange>
        </w:trPr>
        <w:tc>
          <w:tcPr>
            <w:tcW w:w="360" w:type="dxa"/>
            <w:vAlign w:val="center"/>
            <w:hideMark/>
            <w:tcPrChange w:id="13206" w:author="Brian Bohman" w:date="2021-10-27T05:58:00Z">
              <w:tcPr>
                <w:tcW w:w="360" w:type="dxa"/>
                <w:vAlign w:val="center"/>
                <w:hideMark/>
              </w:tcPr>
            </w:tcPrChange>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Change w:id="13207" w:author="Brian Bohman" w:date="2021-10-27T05:58:00Z">
              <w:tcPr>
                <w:tcW w:w="864" w:type="dxa"/>
                <w:vAlign w:val="center"/>
                <w:hideMark/>
              </w:tcPr>
            </w:tcPrChange>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08" w:author="Brian Bohman" w:date="2021-10-27T05:58:00Z">
              <w:tcPr>
                <w:tcW w:w="1152" w:type="dxa"/>
                <w:vAlign w:val="center"/>
                <w:hideMark/>
              </w:tcPr>
            </w:tcPrChange>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09" w:author="Brian Bohman" w:date="2021-10-27T05:58:00Z">
              <w:tcPr>
                <w:tcW w:w="504" w:type="dxa"/>
                <w:vAlign w:val="center"/>
                <w:hideMark/>
              </w:tcPr>
            </w:tcPrChange>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210" w:author="Brian Bohman" w:date="2021-10-27T05:58:00Z">
              <w:tcPr>
                <w:tcW w:w="1008" w:type="dxa"/>
                <w:vAlign w:val="center"/>
                <w:hideMark/>
              </w:tcPr>
            </w:tcPrChange>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211" w:author="Brian Bohman" w:date="2021-10-27T05:58:00Z">
              <w:tcPr>
                <w:tcW w:w="1008" w:type="dxa"/>
                <w:hideMark/>
              </w:tcPr>
            </w:tcPrChange>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12" w:author="Brian Bohman" w:date="2021-10-27T05:58:00Z">
              <w:tcPr>
                <w:tcW w:w="720" w:type="dxa"/>
                <w:vAlign w:val="center"/>
                <w:hideMark/>
              </w:tcPr>
            </w:tcPrChange>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13" w:author="Brian Bohman" w:date="2021-10-27T05:58:00Z">
              <w:tcPr>
                <w:tcW w:w="1008" w:type="dxa"/>
                <w:vAlign w:val="center"/>
                <w:hideMark/>
              </w:tcPr>
            </w:tcPrChange>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14" w:author="Brian Bohman" w:date="2021-10-27T05:58:00Z">
              <w:tcPr>
                <w:tcW w:w="1152" w:type="dxa"/>
                <w:vAlign w:val="center"/>
                <w:hideMark/>
              </w:tcPr>
            </w:tcPrChange>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215" w:author="Brian Bohman" w:date="2021-10-27T05:58:00Z">
              <w:tcPr>
                <w:tcW w:w="1008" w:type="dxa"/>
                <w:vAlign w:val="center"/>
                <w:hideMark/>
              </w:tcPr>
            </w:tcPrChange>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4158818" w14:textId="77777777" w:rsidTr="00E419CD">
        <w:trPr>
          <w:trHeight w:val="165"/>
          <w:trPrChange w:id="13216" w:author="Brian Bohman" w:date="2021-10-27T05:58:00Z">
            <w:trPr>
              <w:trHeight w:val="165"/>
            </w:trPr>
          </w:trPrChange>
        </w:trPr>
        <w:tc>
          <w:tcPr>
            <w:tcW w:w="360" w:type="dxa"/>
            <w:vAlign w:val="center"/>
            <w:hideMark/>
            <w:tcPrChange w:id="13217" w:author="Brian Bohman" w:date="2021-10-27T05:58:00Z">
              <w:tcPr>
                <w:tcW w:w="360" w:type="dxa"/>
                <w:vAlign w:val="center"/>
                <w:hideMark/>
              </w:tcPr>
            </w:tcPrChange>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Change w:id="13218" w:author="Brian Bohman" w:date="2021-10-27T05:58:00Z">
              <w:tcPr>
                <w:tcW w:w="864" w:type="dxa"/>
                <w:vAlign w:val="center"/>
                <w:hideMark/>
              </w:tcPr>
            </w:tcPrChange>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19" w:author="Brian Bohman" w:date="2021-10-27T05:58:00Z">
              <w:tcPr>
                <w:tcW w:w="1152" w:type="dxa"/>
                <w:vAlign w:val="center"/>
                <w:hideMark/>
              </w:tcPr>
            </w:tcPrChange>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20" w:author="Brian Bohman" w:date="2021-10-27T05:58:00Z">
              <w:tcPr>
                <w:tcW w:w="504" w:type="dxa"/>
                <w:vAlign w:val="center"/>
                <w:hideMark/>
              </w:tcPr>
            </w:tcPrChange>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221" w:author="Brian Bohman" w:date="2021-10-27T05:58:00Z">
              <w:tcPr>
                <w:tcW w:w="1008" w:type="dxa"/>
                <w:vAlign w:val="center"/>
                <w:hideMark/>
              </w:tcPr>
            </w:tcPrChange>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222" w:author="Brian Bohman" w:date="2021-10-27T05:58:00Z">
              <w:tcPr>
                <w:tcW w:w="1008" w:type="dxa"/>
                <w:hideMark/>
              </w:tcPr>
            </w:tcPrChange>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23" w:author="Brian Bohman" w:date="2021-10-27T05:58:00Z">
              <w:tcPr>
                <w:tcW w:w="720" w:type="dxa"/>
                <w:vAlign w:val="center"/>
                <w:hideMark/>
              </w:tcPr>
            </w:tcPrChange>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24" w:author="Brian Bohman" w:date="2021-10-27T05:58:00Z">
              <w:tcPr>
                <w:tcW w:w="1008" w:type="dxa"/>
                <w:vAlign w:val="center"/>
                <w:hideMark/>
              </w:tcPr>
            </w:tcPrChange>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25" w:author="Brian Bohman" w:date="2021-10-27T05:58:00Z">
              <w:tcPr>
                <w:tcW w:w="1152" w:type="dxa"/>
                <w:vAlign w:val="center"/>
                <w:hideMark/>
              </w:tcPr>
            </w:tcPrChange>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440" w:type="dxa"/>
            <w:vAlign w:val="center"/>
            <w:hideMark/>
            <w:tcPrChange w:id="13226" w:author="Brian Bohman" w:date="2021-10-27T05:58:00Z">
              <w:tcPr>
                <w:tcW w:w="1008" w:type="dxa"/>
                <w:vAlign w:val="center"/>
                <w:hideMark/>
              </w:tcPr>
            </w:tcPrChange>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178E03" w14:textId="77777777" w:rsidTr="00E419CD">
        <w:trPr>
          <w:trHeight w:val="180"/>
          <w:trPrChange w:id="13227" w:author="Brian Bohman" w:date="2021-10-27T05:58:00Z">
            <w:trPr>
              <w:trHeight w:val="180"/>
            </w:trPr>
          </w:trPrChange>
        </w:trPr>
        <w:tc>
          <w:tcPr>
            <w:tcW w:w="360" w:type="dxa"/>
            <w:vAlign w:val="center"/>
            <w:hideMark/>
            <w:tcPrChange w:id="13228" w:author="Brian Bohman" w:date="2021-10-27T05:58:00Z">
              <w:tcPr>
                <w:tcW w:w="360" w:type="dxa"/>
                <w:vAlign w:val="center"/>
                <w:hideMark/>
              </w:tcPr>
            </w:tcPrChange>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Change w:id="13229" w:author="Brian Bohman" w:date="2021-10-27T05:58:00Z">
              <w:tcPr>
                <w:tcW w:w="864" w:type="dxa"/>
                <w:vAlign w:val="center"/>
                <w:hideMark/>
              </w:tcPr>
            </w:tcPrChange>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30" w:author="Brian Bohman" w:date="2021-10-27T05:58:00Z">
              <w:tcPr>
                <w:tcW w:w="1152" w:type="dxa"/>
                <w:vAlign w:val="center"/>
                <w:hideMark/>
              </w:tcPr>
            </w:tcPrChange>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31" w:author="Brian Bohman" w:date="2021-10-27T05:58:00Z">
              <w:tcPr>
                <w:tcW w:w="504" w:type="dxa"/>
                <w:vAlign w:val="center"/>
                <w:hideMark/>
              </w:tcPr>
            </w:tcPrChange>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232" w:author="Brian Bohman" w:date="2021-10-27T05:58:00Z">
              <w:tcPr>
                <w:tcW w:w="1008" w:type="dxa"/>
                <w:vAlign w:val="center"/>
                <w:hideMark/>
              </w:tcPr>
            </w:tcPrChange>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233" w:author="Brian Bohman" w:date="2021-10-27T05:58:00Z">
              <w:tcPr>
                <w:tcW w:w="1008" w:type="dxa"/>
                <w:hideMark/>
              </w:tcPr>
            </w:tcPrChange>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34" w:author="Brian Bohman" w:date="2021-10-27T05:58:00Z">
              <w:tcPr>
                <w:tcW w:w="720" w:type="dxa"/>
                <w:vAlign w:val="center"/>
                <w:hideMark/>
              </w:tcPr>
            </w:tcPrChange>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35" w:author="Brian Bohman" w:date="2021-10-27T05:58:00Z">
              <w:tcPr>
                <w:tcW w:w="1008" w:type="dxa"/>
                <w:vAlign w:val="center"/>
                <w:hideMark/>
              </w:tcPr>
            </w:tcPrChange>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36" w:author="Brian Bohman" w:date="2021-10-27T05:58:00Z">
              <w:tcPr>
                <w:tcW w:w="1152" w:type="dxa"/>
                <w:vAlign w:val="center"/>
                <w:hideMark/>
              </w:tcPr>
            </w:tcPrChange>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440" w:type="dxa"/>
            <w:vAlign w:val="center"/>
            <w:hideMark/>
            <w:tcPrChange w:id="13237" w:author="Brian Bohman" w:date="2021-10-27T05:58:00Z">
              <w:tcPr>
                <w:tcW w:w="1008" w:type="dxa"/>
                <w:vAlign w:val="center"/>
                <w:hideMark/>
              </w:tcPr>
            </w:tcPrChange>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C9375AA" w14:textId="77777777" w:rsidTr="00E419CD">
        <w:trPr>
          <w:trHeight w:val="165"/>
          <w:trPrChange w:id="13238" w:author="Brian Bohman" w:date="2021-10-27T05:58:00Z">
            <w:trPr>
              <w:trHeight w:val="165"/>
            </w:trPr>
          </w:trPrChange>
        </w:trPr>
        <w:tc>
          <w:tcPr>
            <w:tcW w:w="360" w:type="dxa"/>
            <w:vAlign w:val="center"/>
            <w:hideMark/>
            <w:tcPrChange w:id="13239" w:author="Brian Bohman" w:date="2021-10-27T05:58:00Z">
              <w:tcPr>
                <w:tcW w:w="360" w:type="dxa"/>
                <w:vAlign w:val="center"/>
                <w:hideMark/>
              </w:tcPr>
            </w:tcPrChange>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Change w:id="13240" w:author="Brian Bohman" w:date="2021-10-27T05:58:00Z">
              <w:tcPr>
                <w:tcW w:w="864" w:type="dxa"/>
                <w:vAlign w:val="center"/>
                <w:hideMark/>
              </w:tcPr>
            </w:tcPrChange>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41" w:author="Brian Bohman" w:date="2021-10-27T05:58:00Z">
              <w:tcPr>
                <w:tcW w:w="1152" w:type="dxa"/>
                <w:vAlign w:val="center"/>
                <w:hideMark/>
              </w:tcPr>
            </w:tcPrChange>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42" w:author="Brian Bohman" w:date="2021-10-27T05:58:00Z">
              <w:tcPr>
                <w:tcW w:w="504" w:type="dxa"/>
                <w:vAlign w:val="center"/>
                <w:hideMark/>
              </w:tcPr>
            </w:tcPrChange>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243" w:author="Brian Bohman" w:date="2021-10-27T05:58:00Z">
              <w:tcPr>
                <w:tcW w:w="1008" w:type="dxa"/>
                <w:vAlign w:val="center"/>
                <w:hideMark/>
              </w:tcPr>
            </w:tcPrChange>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244" w:author="Brian Bohman" w:date="2021-10-27T05:58:00Z">
              <w:tcPr>
                <w:tcW w:w="1008" w:type="dxa"/>
                <w:hideMark/>
              </w:tcPr>
            </w:tcPrChange>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45" w:author="Brian Bohman" w:date="2021-10-27T05:58:00Z">
              <w:tcPr>
                <w:tcW w:w="720" w:type="dxa"/>
                <w:vAlign w:val="center"/>
                <w:hideMark/>
              </w:tcPr>
            </w:tcPrChange>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46" w:author="Brian Bohman" w:date="2021-10-27T05:58:00Z">
              <w:tcPr>
                <w:tcW w:w="1008" w:type="dxa"/>
                <w:vAlign w:val="center"/>
                <w:hideMark/>
              </w:tcPr>
            </w:tcPrChange>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47" w:author="Brian Bohman" w:date="2021-10-27T05:58:00Z">
              <w:tcPr>
                <w:tcW w:w="1152" w:type="dxa"/>
                <w:vAlign w:val="center"/>
                <w:hideMark/>
              </w:tcPr>
            </w:tcPrChange>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248" w:author="Brian Bohman" w:date="2021-10-27T05:58:00Z">
              <w:tcPr>
                <w:tcW w:w="1008" w:type="dxa"/>
                <w:vAlign w:val="center"/>
                <w:hideMark/>
              </w:tcPr>
            </w:tcPrChange>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D07AAEA" w14:textId="77777777" w:rsidTr="00E419CD">
        <w:trPr>
          <w:trHeight w:val="165"/>
          <w:trPrChange w:id="13249" w:author="Brian Bohman" w:date="2021-10-27T05:58:00Z">
            <w:trPr>
              <w:trHeight w:val="165"/>
            </w:trPr>
          </w:trPrChange>
        </w:trPr>
        <w:tc>
          <w:tcPr>
            <w:tcW w:w="360" w:type="dxa"/>
            <w:vAlign w:val="center"/>
            <w:hideMark/>
            <w:tcPrChange w:id="13250" w:author="Brian Bohman" w:date="2021-10-27T05:58:00Z">
              <w:tcPr>
                <w:tcW w:w="360" w:type="dxa"/>
                <w:vAlign w:val="center"/>
                <w:hideMark/>
              </w:tcPr>
            </w:tcPrChange>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Change w:id="13251" w:author="Brian Bohman" w:date="2021-10-27T05:58:00Z">
              <w:tcPr>
                <w:tcW w:w="864" w:type="dxa"/>
                <w:vAlign w:val="center"/>
                <w:hideMark/>
              </w:tcPr>
            </w:tcPrChange>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52" w:author="Brian Bohman" w:date="2021-10-27T05:58:00Z">
              <w:tcPr>
                <w:tcW w:w="1152" w:type="dxa"/>
                <w:vAlign w:val="center"/>
                <w:hideMark/>
              </w:tcPr>
            </w:tcPrChange>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53" w:author="Brian Bohman" w:date="2021-10-27T05:58:00Z">
              <w:tcPr>
                <w:tcW w:w="504" w:type="dxa"/>
                <w:vAlign w:val="center"/>
                <w:hideMark/>
              </w:tcPr>
            </w:tcPrChange>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254" w:author="Brian Bohman" w:date="2021-10-27T05:58:00Z">
              <w:tcPr>
                <w:tcW w:w="1008" w:type="dxa"/>
                <w:vAlign w:val="center"/>
                <w:hideMark/>
              </w:tcPr>
            </w:tcPrChange>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255" w:author="Brian Bohman" w:date="2021-10-27T05:58:00Z">
              <w:tcPr>
                <w:tcW w:w="1008" w:type="dxa"/>
                <w:hideMark/>
              </w:tcPr>
            </w:tcPrChange>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56" w:author="Brian Bohman" w:date="2021-10-27T05:58:00Z">
              <w:tcPr>
                <w:tcW w:w="720" w:type="dxa"/>
                <w:vAlign w:val="center"/>
                <w:hideMark/>
              </w:tcPr>
            </w:tcPrChange>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57" w:author="Brian Bohman" w:date="2021-10-27T05:58:00Z">
              <w:tcPr>
                <w:tcW w:w="1008" w:type="dxa"/>
                <w:vAlign w:val="center"/>
                <w:hideMark/>
              </w:tcPr>
            </w:tcPrChange>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58" w:author="Brian Bohman" w:date="2021-10-27T05:58:00Z">
              <w:tcPr>
                <w:tcW w:w="1152" w:type="dxa"/>
                <w:vAlign w:val="center"/>
                <w:hideMark/>
              </w:tcPr>
            </w:tcPrChange>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440" w:type="dxa"/>
            <w:vAlign w:val="center"/>
            <w:hideMark/>
            <w:tcPrChange w:id="13259" w:author="Brian Bohman" w:date="2021-10-27T05:58:00Z">
              <w:tcPr>
                <w:tcW w:w="1008" w:type="dxa"/>
                <w:vAlign w:val="center"/>
                <w:hideMark/>
              </w:tcPr>
            </w:tcPrChange>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38A944A" w14:textId="77777777" w:rsidTr="00E419CD">
        <w:trPr>
          <w:trHeight w:val="165"/>
          <w:trPrChange w:id="13260" w:author="Brian Bohman" w:date="2021-10-27T05:58:00Z">
            <w:trPr>
              <w:trHeight w:val="165"/>
            </w:trPr>
          </w:trPrChange>
        </w:trPr>
        <w:tc>
          <w:tcPr>
            <w:tcW w:w="360" w:type="dxa"/>
            <w:vAlign w:val="center"/>
            <w:hideMark/>
            <w:tcPrChange w:id="13261" w:author="Brian Bohman" w:date="2021-10-27T05:58:00Z">
              <w:tcPr>
                <w:tcW w:w="360" w:type="dxa"/>
                <w:vAlign w:val="center"/>
                <w:hideMark/>
              </w:tcPr>
            </w:tcPrChange>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Change w:id="13262" w:author="Brian Bohman" w:date="2021-10-27T05:58:00Z">
              <w:tcPr>
                <w:tcW w:w="864" w:type="dxa"/>
                <w:vAlign w:val="center"/>
                <w:hideMark/>
              </w:tcPr>
            </w:tcPrChange>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63" w:author="Brian Bohman" w:date="2021-10-27T05:58:00Z">
              <w:tcPr>
                <w:tcW w:w="1152" w:type="dxa"/>
                <w:vAlign w:val="center"/>
                <w:hideMark/>
              </w:tcPr>
            </w:tcPrChange>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64" w:author="Brian Bohman" w:date="2021-10-27T05:58:00Z">
              <w:tcPr>
                <w:tcW w:w="504" w:type="dxa"/>
                <w:vAlign w:val="center"/>
                <w:hideMark/>
              </w:tcPr>
            </w:tcPrChange>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265" w:author="Brian Bohman" w:date="2021-10-27T05:58:00Z">
              <w:tcPr>
                <w:tcW w:w="1008" w:type="dxa"/>
                <w:vAlign w:val="center"/>
                <w:hideMark/>
              </w:tcPr>
            </w:tcPrChange>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266" w:author="Brian Bohman" w:date="2021-10-27T05:58:00Z">
              <w:tcPr>
                <w:tcW w:w="1008" w:type="dxa"/>
                <w:hideMark/>
              </w:tcPr>
            </w:tcPrChange>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67" w:author="Brian Bohman" w:date="2021-10-27T05:58:00Z">
              <w:tcPr>
                <w:tcW w:w="720" w:type="dxa"/>
                <w:vAlign w:val="center"/>
                <w:hideMark/>
              </w:tcPr>
            </w:tcPrChange>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68" w:author="Brian Bohman" w:date="2021-10-27T05:58:00Z">
              <w:tcPr>
                <w:tcW w:w="1008" w:type="dxa"/>
                <w:vAlign w:val="center"/>
                <w:hideMark/>
              </w:tcPr>
            </w:tcPrChange>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69" w:author="Brian Bohman" w:date="2021-10-27T05:58:00Z">
              <w:tcPr>
                <w:tcW w:w="1152" w:type="dxa"/>
                <w:vAlign w:val="center"/>
                <w:hideMark/>
              </w:tcPr>
            </w:tcPrChange>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3270" w:author="Brian Bohman" w:date="2021-10-27T05:58:00Z">
              <w:tcPr>
                <w:tcW w:w="1008" w:type="dxa"/>
                <w:vAlign w:val="center"/>
                <w:hideMark/>
              </w:tcPr>
            </w:tcPrChange>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5C6324C" w14:textId="77777777" w:rsidTr="00E419CD">
        <w:trPr>
          <w:trHeight w:val="165"/>
          <w:trPrChange w:id="13271" w:author="Brian Bohman" w:date="2021-10-27T05:58:00Z">
            <w:trPr>
              <w:trHeight w:val="165"/>
            </w:trPr>
          </w:trPrChange>
        </w:trPr>
        <w:tc>
          <w:tcPr>
            <w:tcW w:w="360" w:type="dxa"/>
            <w:vAlign w:val="center"/>
            <w:hideMark/>
            <w:tcPrChange w:id="13272" w:author="Brian Bohman" w:date="2021-10-27T05:58:00Z">
              <w:tcPr>
                <w:tcW w:w="360" w:type="dxa"/>
                <w:vAlign w:val="center"/>
                <w:hideMark/>
              </w:tcPr>
            </w:tcPrChange>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Change w:id="13273" w:author="Brian Bohman" w:date="2021-10-27T05:58:00Z">
              <w:tcPr>
                <w:tcW w:w="864" w:type="dxa"/>
                <w:vAlign w:val="center"/>
                <w:hideMark/>
              </w:tcPr>
            </w:tcPrChange>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74" w:author="Brian Bohman" w:date="2021-10-27T05:58:00Z">
              <w:tcPr>
                <w:tcW w:w="1152" w:type="dxa"/>
                <w:vAlign w:val="center"/>
                <w:hideMark/>
              </w:tcPr>
            </w:tcPrChange>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75" w:author="Brian Bohman" w:date="2021-10-27T05:58:00Z">
              <w:tcPr>
                <w:tcW w:w="504" w:type="dxa"/>
                <w:vAlign w:val="center"/>
                <w:hideMark/>
              </w:tcPr>
            </w:tcPrChange>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276" w:author="Brian Bohman" w:date="2021-10-27T05:58:00Z">
              <w:tcPr>
                <w:tcW w:w="1008" w:type="dxa"/>
                <w:vAlign w:val="center"/>
                <w:hideMark/>
              </w:tcPr>
            </w:tcPrChange>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277" w:author="Brian Bohman" w:date="2021-10-27T05:58:00Z">
              <w:tcPr>
                <w:tcW w:w="1008" w:type="dxa"/>
                <w:hideMark/>
              </w:tcPr>
            </w:tcPrChange>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78" w:author="Brian Bohman" w:date="2021-10-27T05:58:00Z">
              <w:tcPr>
                <w:tcW w:w="720" w:type="dxa"/>
                <w:vAlign w:val="center"/>
                <w:hideMark/>
              </w:tcPr>
            </w:tcPrChange>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79" w:author="Brian Bohman" w:date="2021-10-27T05:58:00Z">
              <w:tcPr>
                <w:tcW w:w="1008" w:type="dxa"/>
                <w:vAlign w:val="center"/>
                <w:hideMark/>
              </w:tcPr>
            </w:tcPrChange>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80" w:author="Brian Bohman" w:date="2021-10-27T05:58:00Z">
              <w:tcPr>
                <w:tcW w:w="1152" w:type="dxa"/>
                <w:vAlign w:val="center"/>
                <w:hideMark/>
              </w:tcPr>
            </w:tcPrChange>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440" w:type="dxa"/>
            <w:vAlign w:val="center"/>
            <w:hideMark/>
            <w:tcPrChange w:id="13281" w:author="Brian Bohman" w:date="2021-10-27T05:58:00Z">
              <w:tcPr>
                <w:tcW w:w="1008" w:type="dxa"/>
                <w:vAlign w:val="center"/>
                <w:hideMark/>
              </w:tcPr>
            </w:tcPrChange>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544EA91" w14:textId="77777777" w:rsidTr="00E419CD">
        <w:trPr>
          <w:trHeight w:val="165"/>
          <w:trPrChange w:id="13282" w:author="Brian Bohman" w:date="2021-10-27T05:58:00Z">
            <w:trPr>
              <w:trHeight w:val="165"/>
            </w:trPr>
          </w:trPrChange>
        </w:trPr>
        <w:tc>
          <w:tcPr>
            <w:tcW w:w="360" w:type="dxa"/>
            <w:vAlign w:val="center"/>
            <w:hideMark/>
            <w:tcPrChange w:id="13283" w:author="Brian Bohman" w:date="2021-10-27T05:58:00Z">
              <w:tcPr>
                <w:tcW w:w="360" w:type="dxa"/>
                <w:vAlign w:val="center"/>
                <w:hideMark/>
              </w:tcPr>
            </w:tcPrChange>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Change w:id="13284" w:author="Brian Bohman" w:date="2021-10-27T05:58:00Z">
              <w:tcPr>
                <w:tcW w:w="864" w:type="dxa"/>
                <w:vAlign w:val="center"/>
                <w:hideMark/>
              </w:tcPr>
            </w:tcPrChange>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85" w:author="Brian Bohman" w:date="2021-10-27T05:58:00Z">
              <w:tcPr>
                <w:tcW w:w="1152" w:type="dxa"/>
                <w:vAlign w:val="center"/>
                <w:hideMark/>
              </w:tcPr>
            </w:tcPrChange>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86" w:author="Brian Bohman" w:date="2021-10-27T05:58:00Z">
              <w:tcPr>
                <w:tcW w:w="504" w:type="dxa"/>
                <w:vAlign w:val="center"/>
                <w:hideMark/>
              </w:tcPr>
            </w:tcPrChange>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287" w:author="Brian Bohman" w:date="2021-10-27T05:58:00Z">
              <w:tcPr>
                <w:tcW w:w="1008" w:type="dxa"/>
                <w:vAlign w:val="center"/>
                <w:hideMark/>
              </w:tcPr>
            </w:tcPrChange>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288" w:author="Brian Bohman" w:date="2021-10-27T05:58:00Z">
              <w:tcPr>
                <w:tcW w:w="1008" w:type="dxa"/>
                <w:hideMark/>
              </w:tcPr>
            </w:tcPrChange>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89" w:author="Brian Bohman" w:date="2021-10-27T05:58:00Z">
              <w:tcPr>
                <w:tcW w:w="720" w:type="dxa"/>
                <w:vAlign w:val="center"/>
                <w:hideMark/>
              </w:tcPr>
            </w:tcPrChange>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90" w:author="Brian Bohman" w:date="2021-10-27T05:58:00Z">
              <w:tcPr>
                <w:tcW w:w="1008" w:type="dxa"/>
                <w:vAlign w:val="center"/>
                <w:hideMark/>
              </w:tcPr>
            </w:tcPrChange>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91" w:author="Brian Bohman" w:date="2021-10-27T05:58:00Z">
              <w:tcPr>
                <w:tcW w:w="1152" w:type="dxa"/>
                <w:vAlign w:val="center"/>
                <w:hideMark/>
              </w:tcPr>
            </w:tcPrChange>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440" w:type="dxa"/>
            <w:vAlign w:val="center"/>
            <w:hideMark/>
            <w:tcPrChange w:id="13292" w:author="Brian Bohman" w:date="2021-10-27T05:58:00Z">
              <w:tcPr>
                <w:tcW w:w="1008" w:type="dxa"/>
                <w:vAlign w:val="center"/>
                <w:hideMark/>
              </w:tcPr>
            </w:tcPrChange>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49D3AA8D" w14:textId="77777777" w:rsidTr="00E419CD">
        <w:trPr>
          <w:trHeight w:val="165"/>
          <w:trPrChange w:id="13293" w:author="Brian Bohman" w:date="2021-10-27T05:58:00Z">
            <w:trPr>
              <w:trHeight w:val="165"/>
            </w:trPr>
          </w:trPrChange>
        </w:trPr>
        <w:tc>
          <w:tcPr>
            <w:tcW w:w="360" w:type="dxa"/>
            <w:vAlign w:val="center"/>
            <w:hideMark/>
            <w:tcPrChange w:id="13294" w:author="Brian Bohman" w:date="2021-10-27T05:58:00Z">
              <w:tcPr>
                <w:tcW w:w="360" w:type="dxa"/>
                <w:vAlign w:val="center"/>
                <w:hideMark/>
              </w:tcPr>
            </w:tcPrChange>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Change w:id="13295" w:author="Brian Bohman" w:date="2021-10-27T05:58:00Z">
              <w:tcPr>
                <w:tcW w:w="864" w:type="dxa"/>
                <w:vAlign w:val="center"/>
                <w:hideMark/>
              </w:tcPr>
            </w:tcPrChange>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96" w:author="Brian Bohman" w:date="2021-10-27T05:58:00Z">
              <w:tcPr>
                <w:tcW w:w="1152" w:type="dxa"/>
                <w:vAlign w:val="center"/>
                <w:hideMark/>
              </w:tcPr>
            </w:tcPrChange>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97" w:author="Brian Bohman" w:date="2021-10-27T05:58:00Z">
              <w:tcPr>
                <w:tcW w:w="504" w:type="dxa"/>
                <w:vAlign w:val="center"/>
                <w:hideMark/>
              </w:tcPr>
            </w:tcPrChange>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298" w:author="Brian Bohman" w:date="2021-10-27T05:58:00Z">
              <w:tcPr>
                <w:tcW w:w="1008" w:type="dxa"/>
                <w:vAlign w:val="center"/>
                <w:hideMark/>
              </w:tcPr>
            </w:tcPrChange>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299" w:author="Brian Bohman" w:date="2021-10-27T05:58:00Z">
              <w:tcPr>
                <w:tcW w:w="1008" w:type="dxa"/>
                <w:hideMark/>
              </w:tcPr>
            </w:tcPrChange>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00" w:author="Brian Bohman" w:date="2021-10-27T05:58:00Z">
              <w:tcPr>
                <w:tcW w:w="720" w:type="dxa"/>
                <w:vAlign w:val="center"/>
                <w:hideMark/>
              </w:tcPr>
            </w:tcPrChange>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301" w:author="Brian Bohman" w:date="2021-10-27T05:58:00Z">
              <w:tcPr>
                <w:tcW w:w="1008" w:type="dxa"/>
                <w:vAlign w:val="center"/>
                <w:hideMark/>
              </w:tcPr>
            </w:tcPrChange>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02" w:author="Brian Bohman" w:date="2021-10-27T05:58:00Z">
              <w:tcPr>
                <w:tcW w:w="1152" w:type="dxa"/>
                <w:vAlign w:val="center"/>
                <w:hideMark/>
              </w:tcPr>
            </w:tcPrChange>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440" w:type="dxa"/>
            <w:vAlign w:val="center"/>
            <w:hideMark/>
            <w:tcPrChange w:id="13303" w:author="Brian Bohman" w:date="2021-10-27T05:58:00Z">
              <w:tcPr>
                <w:tcW w:w="1008" w:type="dxa"/>
                <w:vAlign w:val="center"/>
                <w:hideMark/>
              </w:tcPr>
            </w:tcPrChange>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573A851" w14:textId="77777777" w:rsidTr="00E419CD">
        <w:trPr>
          <w:trHeight w:val="165"/>
          <w:trPrChange w:id="13304" w:author="Brian Bohman" w:date="2021-10-27T05:58:00Z">
            <w:trPr>
              <w:trHeight w:val="165"/>
            </w:trPr>
          </w:trPrChange>
        </w:trPr>
        <w:tc>
          <w:tcPr>
            <w:tcW w:w="360" w:type="dxa"/>
            <w:vAlign w:val="center"/>
            <w:hideMark/>
            <w:tcPrChange w:id="13305" w:author="Brian Bohman" w:date="2021-10-27T05:58:00Z">
              <w:tcPr>
                <w:tcW w:w="360" w:type="dxa"/>
                <w:vAlign w:val="center"/>
                <w:hideMark/>
              </w:tcPr>
            </w:tcPrChange>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Change w:id="13306" w:author="Brian Bohman" w:date="2021-10-27T05:58:00Z">
              <w:tcPr>
                <w:tcW w:w="864" w:type="dxa"/>
                <w:vAlign w:val="center"/>
                <w:hideMark/>
              </w:tcPr>
            </w:tcPrChange>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07" w:author="Brian Bohman" w:date="2021-10-27T05:58:00Z">
              <w:tcPr>
                <w:tcW w:w="1152" w:type="dxa"/>
                <w:vAlign w:val="center"/>
                <w:hideMark/>
              </w:tcPr>
            </w:tcPrChange>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08" w:author="Brian Bohman" w:date="2021-10-27T05:58:00Z">
              <w:tcPr>
                <w:tcW w:w="504" w:type="dxa"/>
                <w:vAlign w:val="center"/>
                <w:hideMark/>
              </w:tcPr>
            </w:tcPrChange>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309" w:author="Brian Bohman" w:date="2021-10-27T05:58:00Z">
              <w:tcPr>
                <w:tcW w:w="1008" w:type="dxa"/>
                <w:vAlign w:val="center"/>
                <w:hideMark/>
              </w:tcPr>
            </w:tcPrChange>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310" w:author="Brian Bohman" w:date="2021-10-27T05:58:00Z">
              <w:tcPr>
                <w:tcW w:w="1008" w:type="dxa"/>
                <w:hideMark/>
              </w:tcPr>
            </w:tcPrChange>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11" w:author="Brian Bohman" w:date="2021-10-27T05:58:00Z">
              <w:tcPr>
                <w:tcW w:w="720" w:type="dxa"/>
                <w:vAlign w:val="center"/>
                <w:hideMark/>
              </w:tcPr>
            </w:tcPrChange>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312" w:author="Brian Bohman" w:date="2021-10-27T05:58:00Z">
              <w:tcPr>
                <w:tcW w:w="1008" w:type="dxa"/>
                <w:vAlign w:val="center"/>
                <w:hideMark/>
              </w:tcPr>
            </w:tcPrChange>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13" w:author="Brian Bohman" w:date="2021-10-27T05:58:00Z">
              <w:tcPr>
                <w:tcW w:w="1152" w:type="dxa"/>
                <w:vAlign w:val="center"/>
                <w:hideMark/>
              </w:tcPr>
            </w:tcPrChange>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440" w:type="dxa"/>
            <w:vAlign w:val="center"/>
            <w:hideMark/>
            <w:tcPrChange w:id="13314" w:author="Brian Bohman" w:date="2021-10-27T05:58:00Z">
              <w:tcPr>
                <w:tcW w:w="1008" w:type="dxa"/>
                <w:vAlign w:val="center"/>
                <w:hideMark/>
              </w:tcPr>
            </w:tcPrChange>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725C7C6" w14:textId="77777777" w:rsidTr="00E419CD">
        <w:trPr>
          <w:trHeight w:val="165"/>
          <w:trPrChange w:id="13315" w:author="Brian Bohman" w:date="2021-10-27T05:58:00Z">
            <w:trPr>
              <w:trHeight w:val="165"/>
            </w:trPr>
          </w:trPrChange>
        </w:trPr>
        <w:tc>
          <w:tcPr>
            <w:tcW w:w="360" w:type="dxa"/>
            <w:vAlign w:val="center"/>
            <w:hideMark/>
            <w:tcPrChange w:id="13316" w:author="Brian Bohman" w:date="2021-10-27T05:58:00Z">
              <w:tcPr>
                <w:tcW w:w="360" w:type="dxa"/>
                <w:vAlign w:val="center"/>
                <w:hideMark/>
              </w:tcPr>
            </w:tcPrChange>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Change w:id="13317" w:author="Brian Bohman" w:date="2021-10-27T05:58:00Z">
              <w:tcPr>
                <w:tcW w:w="864" w:type="dxa"/>
                <w:vAlign w:val="center"/>
                <w:hideMark/>
              </w:tcPr>
            </w:tcPrChange>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18" w:author="Brian Bohman" w:date="2021-10-27T05:58:00Z">
              <w:tcPr>
                <w:tcW w:w="1152" w:type="dxa"/>
                <w:vAlign w:val="center"/>
                <w:hideMark/>
              </w:tcPr>
            </w:tcPrChange>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19" w:author="Brian Bohman" w:date="2021-10-27T05:58:00Z">
              <w:tcPr>
                <w:tcW w:w="504" w:type="dxa"/>
                <w:vAlign w:val="center"/>
                <w:hideMark/>
              </w:tcPr>
            </w:tcPrChange>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320" w:author="Brian Bohman" w:date="2021-10-27T05:58:00Z">
              <w:tcPr>
                <w:tcW w:w="1008" w:type="dxa"/>
                <w:vAlign w:val="center"/>
                <w:hideMark/>
              </w:tcPr>
            </w:tcPrChange>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321" w:author="Brian Bohman" w:date="2021-10-27T05:58:00Z">
              <w:tcPr>
                <w:tcW w:w="1008" w:type="dxa"/>
                <w:hideMark/>
              </w:tcPr>
            </w:tcPrChange>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22" w:author="Brian Bohman" w:date="2021-10-27T05:58:00Z">
              <w:tcPr>
                <w:tcW w:w="720" w:type="dxa"/>
                <w:vAlign w:val="center"/>
                <w:hideMark/>
              </w:tcPr>
            </w:tcPrChange>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323" w:author="Brian Bohman" w:date="2021-10-27T05:58:00Z">
              <w:tcPr>
                <w:tcW w:w="1008" w:type="dxa"/>
                <w:vAlign w:val="center"/>
                <w:hideMark/>
              </w:tcPr>
            </w:tcPrChange>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24" w:author="Brian Bohman" w:date="2021-10-27T05:58:00Z">
              <w:tcPr>
                <w:tcW w:w="1152" w:type="dxa"/>
                <w:vAlign w:val="center"/>
                <w:hideMark/>
              </w:tcPr>
            </w:tcPrChange>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440" w:type="dxa"/>
            <w:vAlign w:val="center"/>
            <w:hideMark/>
            <w:tcPrChange w:id="13325" w:author="Brian Bohman" w:date="2021-10-27T05:58:00Z">
              <w:tcPr>
                <w:tcW w:w="1008" w:type="dxa"/>
                <w:vAlign w:val="center"/>
                <w:hideMark/>
              </w:tcPr>
            </w:tcPrChange>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8E2527D" w14:textId="77777777" w:rsidTr="00E419CD">
        <w:trPr>
          <w:trHeight w:val="165"/>
          <w:trPrChange w:id="13326" w:author="Brian Bohman" w:date="2021-10-27T05:58:00Z">
            <w:trPr>
              <w:trHeight w:val="165"/>
            </w:trPr>
          </w:trPrChange>
        </w:trPr>
        <w:tc>
          <w:tcPr>
            <w:tcW w:w="360" w:type="dxa"/>
            <w:vAlign w:val="center"/>
            <w:hideMark/>
            <w:tcPrChange w:id="13327" w:author="Brian Bohman" w:date="2021-10-27T05:58:00Z">
              <w:tcPr>
                <w:tcW w:w="360" w:type="dxa"/>
                <w:vAlign w:val="center"/>
                <w:hideMark/>
              </w:tcPr>
            </w:tcPrChange>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Change w:id="13328" w:author="Brian Bohman" w:date="2021-10-27T05:58:00Z">
              <w:tcPr>
                <w:tcW w:w="864" w:type="dxa"/>
                <w:vAlign w:val="center"/>
                <w:hideMark/>
              </w:tcPr>
            </w:tcPrChange>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29" w:author="Brian Bohman" w:date="2021-10-27T05:58:00Z">
              <w:tcPr>
                <w:tcW w:w="1152" w:type="dxa"/>
                <w:vAlign w:val="center"/>
                <w:hideMark/>
              </w:tcPr>
            </w:tcPrChange>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30" w:author="Brian Bohman" w:date="2021-10-27T05:58:00Z">
              <w:tcPr>
                <w:tcW w:w="504" w:type="dxa"/>
                <w:vAlign w:val="center"/>
                <w:hideMark/>
              </w:tcPr>
            </w:tcPrChange>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331" w:author="Brian Bohman" w:date="2021-10-27T05:58:00Z">
              <w:tcPr>
                <w:tcW w:w="1008" w:type="dxa"/>
                <w:vAlign w:val="center"/>
                <w:hideMark/>
              </w:tcPr>
            </w:tcPrChange>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332" w:author="Brian Bohman" w:date="2021-10-27T05:58:00Z">
              <w:tcPr>
                <w:tcW w:w="1008" w:type="dxa"/>
                <w:hideMark/>
              </w:tcPr>
            </w:tcPrChange>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33" w:author="Brian Bohman" w:date="2021-10-27T05:58:00Z">
              <w:tcPr>
                <w:tcW w:w="720" w:type="dxa"/>
                <w:vAlign w:val="center"/>
                <w:hideMark/>
              </w:tcPr>
            </w:tcPrChange>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334" w:author="Brian Bohman" w:date="2021-10-27T05:58:00Z">
              <w:tcPr>
                <w:tcW w:w="1008" w:type="dxa"/>
                <w:vAlign w:val="center"/>
                <w:hideMark/>
              </w:tcPr>
            </w:tcPrChange>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35" w:author="Brian Bohman" w:date="2021-10-27T05:58:00Z">
              <w:tcPr>
                <w:tcW w:w="1152" w:type="dxa"/>
                <w:vAlign w:val="center"/>
                <w:hideMark/>
              </w:tcPr>
            </w:tcPrChange>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3336" w:author="Brian Bohman" w:date="2021-10-27T05:58:00Z">
              <w:tcPr>
                <w:tcW w:w="1008" w:type="dxa"/>
                <w:vAlign w:val="center"/>
                <w:hideMark/>
              </w:tcPr>
            </w:tcPrChange>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3298A8C0" w14:textId="77777777" w:rsidTr="00E419CD">
        <w:trPr>
          <w:trHeight w:val="165"/>
          <w:trPrChange w:id="13337" w:author="Brian Bohman" w:date="2021-10-27T05:58:00Z">
            <w:trPr>
              <w:trHeight w:val="165"/>
            </w:trPr>
          </w:trPrChange>
        </w:trPr>
        <w:tc>
          <w:tcPr>
            <w:tcW w:w="360" w:type="dxa"/>
            <w:vAlign w:val="center"/>
            <w:hideMark/>
            <w:tcPrChange w:id="13338" w:author="Brian Bohman" w:date="2021-10-27T05:58:00Z">
              <w:tcPr>
                <w:tcW w:w="360" w:type="dxa"/>
                <w:vAlign w:val="center"/>
                <w:hideMark/>
              </w:tcPr>
            </w:tcPrChange>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Change w:id="13339" w:author="Brian Bohman" w:date="2021-10-27T05:58:00Z">
              <w:tcPr>
                <w:tcW w:w="864" w:type="dxa"/>
                <w:vAlign w:val="center"/>
                <w:hideMark/>
              </w:tcPr>
            </w:tcPrChange>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40" w:author="Brian Bohman" w:date="2021-10-27T05:58:00Z">
              <w:tcPr>
                <w:tcW w:w="1152" w:type="dxa"/>
                <w:vAlign w:val="center"/>
                <w:hideMark/>
              </w:tcPr>
            </w:tcPrChange>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41" w:author="Brian Bohman" w:date="2021-10-27T05:58:00Z">
              <w:tcPr>
                <w:tcW w:w="504" w:type="dxa"/>
                <w:vAlign w:val="center"/>
                <w:hideMark/>
              </w:tcPr>
            </w:tcPrChange>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342" w:author="Brian Bohman" w:date="2021-10-27T05:58:00Z">
              <w:tcPr>
                <w:tcW w:w="1008" w:type="dxa"/>
                <w:vAlign w:val="center"/>
                <w:hideMark/>
              </w:tcPr>
            </w:tcPrChange>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343" w:author="Brian Bohman" w:date="2021-10-27T05:58:00Z">
              <w:tcPr>
                <w:tcW w:w="1008" w:type="dxa"/>
                <w:hideMark/>
              </w:tcPr>
            </w:tcPrChange>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44" w:author="Brian Bohman" w:date="2021-10-27T05:58:00Z">
              <w:tcPr>
                <w:tcW w:w="720" w:type="dxa"/>
                <w:vAlign w:val="center"/>
                <w:hideMark/>
              </w:tcPr>
            </w:tcPrChange>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345" w:author="Brian Bohman" w:date="2021-10-27T05:58:00Z">
              <w:tcPr>
                <w:tcW w:w="1008" w:type="dxa"/>
                <w:vAlign w:val="center"/>
                <w:hideMark/>
              </w:tcPr>
            </w:tcPrChange>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46" w:author="Brian Bohman" w:date="2021-10-27T05:58:00Z">
              <w:tcPr>
                <w:tcW w:w="1152" w:type="dxa"/>
                <w:vAlign w:val="center"/>
                <w:hideMark/>
              </w:tcPr>
            </w:tcPrChange>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3347" w:author="Brian Bohman" w:date="2021-10-27T05:58:00Z">
              <w:tcPr>
                <w:tcW w:w="1008" w:type="dxa"/>
                <w:vAlign w:val="center"/>
                <w:hideMark/>
              </w:tcPr>
            </w:tcPrChange>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D54E960" w14:textId="77777777" w:rsidTr="00E419CD">
        <w:trPr>
          <w:trHeight w:val="165"/>
          <w:trPrChange w:id="13348" w:author="Brian Bohman" w:date="2021-10-27T05:58:00Z">
            <w:trPr>
              <w:trHeight w:val="165"/>
            </w:trPr>
          </w:trPrChange>
        </w:trPr>
        <w:tc>
          <w:tcPr>
            <w:tcW w:w="360" w:type="dxa"/>
            <w:vAlign w:val="center"/>
            <w:hideMark/>
            <w:tcPrChange w:id="13349" w:author="Brian Bohman" w:date="2021-10-27T05:58:00Z">
              <w:tcPr>
                <w:tcW w:w="360" w:type="dxa"/>
                <w:vAlign w:val="center"/>
                <w:hideMark/>
              </w:tcPr>
            </w:tcPrChange>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Change w:id="13350" w:author="Brian Bohman" w:date="2021-10-27T05:58:00Z">
              <w:tcPr>
                <w:tcW w:w="864" w:type="dxa"/>
                <w:vAlign w:val="center"/>
                <w:hideMark/>
              </w:tcPr>
            </w:tcPrChange>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51" w:author="Brian Bohman" w:date="2021-10-27T05:58:00Z">
              <w:tcPr>
                <w:tcW w:w="1152" w:type="dxa"/>
                <w:vAlign w:val="center"/>
                <w:hideMark/>
              </w:tcPr>
            </w:tcPrChange>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52" w:author="Brian Bohman" w:date="2021-10-27T05:58:00Z">
              <w:tcPr>
                <w:tcW w:w="504" w:type="dxa"/>
                <w:vAlign w:val="center"/>
                <w:hideMark/>
              </w:tcPr>
            </w:tcPrChange>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353" w:author="Brian Bohman" w:date="2021-10-27T05:58:00Z">
              <w:tcPr>
                <w:tcW w:w="1008" w:type="dxa"/>
                <w:vAlign w:val="center"/>
                <w:hideMark/>
              </w:tcPr>
            </w:tcPrChange>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354" w:author="Brian Bohman" w:date="2021-10-27T05:58:00Z">
              <w:tcPr>
                <w:tcW w:w="1008" w:type="dxa"/>
                <w:hideMark/>
              </w:tcPr>
            </w:tcPrChange>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55" w:author="Brian Bohman" w:date="2021-10-27T05:58:00Z">
              <w:tcPr>
                <w:tcW w:w="720" w:type="dxa"/>
                <w:vAlign w:val="center"/>
                <w:hideMark/>
              </w:tcPr>
            </w:tcPrChange>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356" w:author="Brian Bohman" w:date="2021-10-27T05:58:00Z">
              <w:tcPr>
                <w:tcW w:w="1008" w:type="dxa"/>
                <w:vAlign w:val="center"/>
                <w:hideMark/>
              </w:tcPr>
            </w:tcPrChange>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57" w:author="Brian Bohman" w:date="2021-10-27T05:58:00Z">
              <w:tcPr>
                <w:tcW w:w="1152" w:type="dxa"/>
                <w:vAlign w:val="center"/>
                <w:hideMark/>
              </w:tcPr>
            </w:tcPrChange>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358" w:author="Brian Bohman" w:date="2021-10-27T05:58:00Z">
              <w:tcPr>
                <w:tcW w:w="1008" w:type="dxa"/>
                <w:vAlign w:val="center"/>
                <w:hideMark/>
              </w:tcPr>
            </w:tcPrChange>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5BC232F9" w14:textId="77777777" w:rsidTr="00E419CD">
        <w:trPr>
          <w:trHeight w:val="165"/>
          <w:trPrChange w:id="13359" w:author="Brian Bohman" w:date="2021-10-27T05:58:00Z">
            <w:trPr>
              <w:trHeight w:val="165"/>
            </w:trPr>
          </w:trPrChange>
        </w:trPr>
        <w:tc>
          <w:tcPr>
            <w:tcW w:w="360" w:type="dxa"/>
            <w:vAlign w:val="center"/>
            <w:hideMark/>
            <w:tcPrChange w:id="13360" w:author="Brian Bohman" w:date="2021-10-27T05:58:00Z">
              <w:tcPr>
                <w:tcW w:w="360" w:type="dxa"/>
                <w:vAlign w:val="center"/>
                <w:hideMark/>
              </w:tcPr>
            </w:tcPrChange>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Change w:id="13361" w:author="Brian Bohman" w:date="2021-10-27T05:58:00Z">
              <w:tcPr>
                <w:tcW w:w="864" w:type="dxa"/>
                <w:vAlign w:val="center"/>
                <w:hideMark/>
              </w:tcPr>
            </w:tcPrChange>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62" w:author="Brian Bohman" w:date="2021-10-27T05:58:00Z">
              <w:tcPr>
                <w:tcW w:w="1152" w:type="dxa"/>
                <w:vAlign w:val="center"/>
                <w:hideMark/>
              </w:tcPr>
            </w:tcPrChange>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63" w:author="Brian Bohman" w:date="2021-10-27T05:58:00Z">
              <w:tcPr>
                <w:tcW w:w="504" w:type="dxa"/>
                <w:vAlign w:val="center"/>
                <w:hideMark/>
              </w:tcPr>
            </w:tcPrChange>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364" w:author="Brian Bohman" w:date="2021-10-27T05:58:00Z">
              <w:tcPr>
                <w:tcW w:w="1008" w:type="dxa"/>
                <w:vAlign w:val="center"/>
                <w:hideMark/>
              </w:tcPr>
            </w:tcPrChange>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365" w:author="Brian Bohman" w:date="2021-10-27T05:58:00Z">
              <w:tcPr>
                <w:tcW w:w="1008" w:type="dxa"/>
                <w:hideMark/>
              </w:tcPr>
            </w:tcPrChange>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66" w:author="Brian Bohman" w:date="2021-10-27T05:58:00Z">
              <w:tcPr>
                <w:tcW w:w="720" w:type="dxa"/>
                <w:vAlign w:val="center"/>
                <w:hideMark/>
              </w:tcPr>
            </w:tcPrChange>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367" w:author="Brian Bohman" w:date="2021-10-27T05:58:00Z">
              <w:tcPr>
                <w:tcW w:w="1008" w:type="dxa"/>
                <w:vAlign w:val="center"/>
                <w:hideMark/>
              </w:tcPr>
            </w:tcPrChange>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68" w:author="Brian Bohman" w:date="2021-10-27T05:58:00Z">
              <w:tcPr>
                <w:tcW w:w="1152" w:type="dxa"/>
                <w:vAlign w:val="center"/>
                <w:hideMark/>
              </w:tcPr>
            </w:tcPrChange>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369" w:author="Brian Bohman" w:date="2021-10-27T05:58:00Z">
              <w:tcPr>
                <w:tcW w:w="1008" w:type="dxa"/>
                <w:vAlign w:val="center"/>
                <w:hideMark/>
              </w:tcPr>
            </w:tcPrChange>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2ECE4BB4" w14:textId="77777777" w:rsidTr="00E419CD">
        <w:trPr>
          <w:trHeight w:val="165"/>
          <w:trPrChange w:id="13370" w:author="Brian Bohman" w:date="2021-10-27T05:58:00Z">
            <w:trPr>
              <w:trHeight w:val="165"/>
            </w:trPr>
          </w:trPrChange>
        </w:trPr>
        <w:tc>
          <w:tcPr>
            <w:tcW w:w="360" w:type="dxa"/>
            <w:vAlign w:val="center"/>
            <w:hideMark/>
            <w:tcPrChange w:id="13371" w:author="Brian Bohman" w:date="2021-10-27T05:58:00Z">
              <w:tcPr>
                <w:tcW w:w="360" w:type="dxa"/>
                <w:vAlign w:val="center"/>
                <w:hideMark/>
              </w:tcPr>
            </w:tcPrChange>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Change w:id="13372" w:author="Brian Bohman" w:date="2021-10-27T05:58:00Z">
              <w:tcPr>
                <w:tcW w:w="864" w:type="dxa"/>
                <w:vAlign w:val="center"/>
                <w:hideMark/>
              </w:tcPr>
            </w:tcPrChange>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73" w:author="Brian Bohman" w:date="2021-10-27T05:58:00Z">
              <w:tcPr>
                <w:tcW w:w="1152" w:type="dxa"/>
                <w:vAlign w:val="center"/>
                <w:hideMark/>
              </w:tcPr>
            </w:tcPrChange>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74" w:author="Brian Bohman" w:date="2021-10-27T05:58:00Z">
              <w:tcPr>
                <w:tcW w:w="504" w:type="dxa"/>
                <w:vAlign w:val="center"/>
                <w:hideMark/>
              </w:tcPr>
            </w:tcPrChange>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375" w:author="Brian Bohman" w:date="2021-10-27T05:58:00Z">
              <w:tcPr>
                <w:tcW w:w="1008" w:type="dxa"/>
                <w:vAlign w:val="center"/>
                <w:hideMark/>
              </w:tcPr>
            </w:tcPrChange>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376" w:author="Brian Bohman" w:date="2021-10-27T05:58:00Z">
              <w:tcPr>
                <w:tcW w:w="1008" w:type="dxa"/>
                <w:hideMark/>
              </w:tcPr>
            </w:tcPrChange>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77" w:author="Brian Bohman" w:date="2021-10-27T05:58:00Z">
              <w:tcPr>
                <w:tcW w:w="720" w:type="dxa"/>
                <w:vAlign w:val="center"/>
                <w:hideMark/>
              </w:tcPr>
            </w:tcPrChange>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378" w:author="Brian Bohman" w:date="2021-10-27T05:58:00Z">
              <w:tcPr>
                <w:tcW w:w="1008" w:type="dxa"/>
                <w:vAlign w:val="center"/>
                <w:hideMark/>
              </w:tcPr>
            </w:tcPrChange>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79" w:author="Brian Bohman" w:date="2021-10-27T05:58:00Z">
              <w:tcPr>
                <w:tcW w:w="1152" w:type="dxa"/>
                <w:vAlign w:val="center"/>
                <w:hideMark/>
              </w:tcPr>
            </w:tcPrChange>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380" w:author="Brian Bohman" w:date="2021-10-27T05:58:00Z">
              <w:tcPr>
                <w:tcW w:w="1008" w:type="dxa"/>
                <w:vAlign w:val="center"/>
                <w:hideMark/>
              </w:tcPr>
            </w:tcPrChange>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55BF754" w14:textId="77777777" w:rsidTr="00E419CD">
        <w:trPr>
          <w:trHeight w:val="180"/>
          <w:trPrChange w:id="13381" w:author="Brian Bohman" w:date="2021-10-27T05:58:00Z">
            <w:trPr>
              <w:trHeight w:val="180"/>
            </w:trPr>
          </w:trPrChange>
        </w:trPr>
        <w:tc>
          <w:tcPr>
            <w:tcW w:w="360" w:type="dxa"/>
            <w:vAlign w:val="center"/>
            <w:hideMark/>
            <w:tcPrChange w:id="13382" w:author="Brian Bohman" w:date="2021-10-27T05:58:00Z">
              <w:tcPr>
                <w:tcW w:w="360" w:type="dxa"/>
                <w:vAlign w:val="center"/>
                <w:hideMark/>
              </w:tcPr>
            </w:tcPrChange>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Change w:id="13383" w:author="Brian Bohman" w:date="2021-10-27T05:58:00Z">
              <w:tcPr>
                <w:tcW w:w="864" w:type="dxa"/>
                <w:vAlign w:val="center"/>
                <w:hideMark/>
              </w:tcPr>
            </w:tcPrChange>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84" w:author="Brian Bohman" w:date="2021-10-27T05:58:00Z">
              <w:tcPr>
                <w:tcW w:w="1152" w:type="dxa"/>
                <w:vAlign w:val="center"/>
                <w:hideMark/>
              </w:tcPr>
            </w:tcPrChange>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85" w:author="Brian Bohman" w:date="2021-10-27T05:58:00Z">
              <w:tcPr>
                <w:tcW w:w="504" w:type="dxa"/>
                <w:vAlign w:val="center"/>
                <w:hideMark/>
              </w:tcPr>
            </w:tcPrChange>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386" w:author="Brian Bohman" w:date="2021-10-27T05:58:00Z">
              <w:tcPr>
                <w:tcW w:w="1008" w:type="dxa"/>
                <w:vAlign w:val="center"/>
                <w:hideMark/>
              </w:tcPr>
            </w:tcPrChange>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387" w:author="Brian Bohman" w:date="2021-10-27T05:58:00Z">
              <w:tcPr>
                <w:tcW w:w="1008" w:type="dxa"/>
                <w:hideMark/>
              </w:tcPr>
            </w:tcPrChange>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88" w:author="Brian Bohman" w:date="2021-10-27T05:58:00Z">
              <w:tcPr>
                <w:tcW w:w="720" w:type="dxa"/>
                <w:vAlign w:val="center"/>
                <w:hideMark/>
              </w:tcPr>
            </w:tcPrChange>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389" w:author="Brian Bohman" w:date="2021-10-27T05:58:00Z">
              <w:tcPr>
                <w:tcW w:w="1008" w:type="dxa"/>
                <w:vAlign w:val="center"/>
                <w:hideMark/>
              </w:tcPr>
            </w:tcPrChange>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90" w:author="Brian Bohman" w:date="2021-10-27T05:58:00Z">
              <w:tcPr>
                <w:tcW w:w="1152" w:type="dxa"/>
                <w:vAlign w:val="center"/>
                <w:hideMark/>
              </w:tcPr>
            </w:tcPrChange>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391" w:author="Brian Bohman" w:date="2021-10-27T05:58:00Z">
              <w:tcPr>
                <w:tcW w:w="1008" w:type="dxa"/>
                <w:vAlign w:val="center"/>
                <w:hideMark/>
              </w:tcPr>
            </w:tcPrChange>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4D793C" w14:textId="77777777" w:rsidTr="00E419CD">
        <w:trPr>
          <w:trHeight w:val="165"/>
          <w:trPrChange w:id="13392" w:author="Brian Bohman" w:date="2021-10-27T05:58:00Z">
            <w:trPr>
              <w:trHeight w:val="165"/>
            </w:trPr>
          </w:trPrChange>
        </w:trPr>
        <w:tc>
          <w:tcPr>
            <w:tcW w:w="360" w:type="dxa"/>
            <w:vAlign w:val="center"/>
            <w:hideMark/>
            <w:tcPrChange w:id="13393" w:author="Brian Bohman" w:date="2021-10-27T05:58:00Z">
              <w:tcPr>
                <w:tcW w:w="360" w:type="dxa"/>
                <w:vAlign w:val="center"/>
                <w:hideMark/>
              </w:tcPr>
            </w:tcPrChange>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Change w:id="13394" w:author="Brian Bohman" w:date="2021-10-27T05:58:00Z">
              <w:tcPr>
                <w:tcW w:w="864" w:type="dxa"/>
                <w:vAlign w:val="center"/>
                <w:hideMark/>
              </w:tcPr>
            </w:tcPrChange>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95" w:author="Brian Bohman" w:date="2021-10-27T05:58:00Z">
              <w:tcPr>
                <w:tcW w:w="1152" w:type="dxa"/>
                <w:vAlign w:val="center"/>
                <w:hideMark/>
              </w:tcPr>
            </w:tcPrChange>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96" w:author="Brian Bohman" w:date="2021-10-27T05:58:00Z">
              <w:tcPr>
                <w:tcW w:w="504" w:type="dxa"/>
                <w:vAlign w:val="center"/>
                <w:hideMark/>
              </w:tcPr>
            </w:tcPrChange>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397" w:author="Brian Bohman" w:date="2021-10-27T05:58:00Z">
              <w:tcPr>
                <w:tcW w:w="1008" w:type="dxa"/>
                <w:vAlign w:val="center"/>
                <w:hideMark/>
              </w:tcPr>
            </w:tcPrChange>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398" w:author="Brian Bohman" w:date="2021-10-27T05:58:00Z">
              <w:tcPr>
                <w:tcW w:w="1008" w:type="dxa"/>
                <w:hideMark/>
              </w:tcPr>
            </w:tcPrChange>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99" w:author="Brian Bohman" w:date="2021-10-27T05:58:00Z">
              <w:tcPr>
                <w:tcW w:w="720" w:type="dxa"/>
                <w:vAlign w:val="center"/>
                <w:hideMark/>
              </w:tcPr>
            </w:tcPrChange>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400" w:author="Brian Bohman" w:date="2021-10-27T05:58:00Z">
              <w:tcPr>
                <w:tcW w:w="1008" w:type="dxa"/>
                <w:vAlign w:val="center"/>
                <w:hideMark/>
              </w:tcPr>
            </w:tcPrChange>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01" w:author="Brian Bohman" w:date="2021-10-27T05:58:00Z">
              <w:tcPr>
                <w:tcW w:w="1152" w:type="dxa"/>
                <w:vAlign w:val="center"/>
                <w:hideMark/>
              </w:tcPr>
            </w:tcPrChange>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3402" w:author="Brian Bohman" w:date="2021-10-27T05:58:00Z">
              <w:tcPr>
                <w:tcW w:w="1008" w:type="dxa"/>
                <w:vAlign w:val="center"/>
                <w:hideMark/>
              </w:tcPr>
            </w:tcPrChange>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358325A" w14:textId="77777777" w:rsidTr="00E419CD">
        <w:trPr>
          <w:trHeight w:val="165"/>
          <w:trPrChange w:id="13403" w:author="Brian Bohman" w:date="2021-10-27T05:58:00Z">
            <w:trPr>
              <w:trHeight w:val="165"/>
            </w:trPr>
          </w:trPrChange>
        </w:trPr>
        <w:tc>
          <w:tcPr>
            <w:tcW w:w="360" w:type="dxa"/>
            <w:vAlign w:val="center"/>
            <w:hideMark/>
            <w:tcPrChange w:id="13404" w:author="Brian Bohman" w:date="2021-10-27T05:58:00Z">
              <w:tcPr>
                <w:tcW w:w="360" w:type="dxa"/>
                <w:vAlign w:val="center"/>
                <w:hideMark/>
              </w:tcPr>
            </w:tcPrChange>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Change w:id="13405" w:author="Brian Bohman" w:date="2021-10-27T05:58:00Z">
              <w:tcPr>
                <w:tcW w:w="864" w:type="dxa"/>
                <w:vAlign w:val="center"/>
                <w:hideMark/>
              </w:tcPr>
            </w:tcPrChange>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06" w:author="Brian Bohman" w:date="2021-10-27T05:58:00Z">
              <w:tcPr>
                <w:tcW w:w="1152" w:type="dxa"/>
                <w:vAlign w:val="center"/>
                <w:hideMark/>
              </w:tcPr>
            </w:tcPrChange>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07" w:author="Brian Bohman" w:date="2021-10-27T05:58:00Z">
              <w:tcPr>
                <w:tcW w:w="504" w:type="dxa"/>
                <w:vAlign w:val="center"/>
                <w:hideMark/>
              </w:tcPr>
            </w:tcPrChange>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408" w:author="Brian Bohman" w:date="2021-10-27T05:58:00Z">
              <w:tcPr>
                <w:tcW w:w="1008" w:type="dxa"/>
                <w:vAlign w:val="center"/>
                <w:hideMark/>
              </w:tcPr>
            </w:tcPrChange>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409" w:author="Brian Bohman" w:date="2021-10-27T05:58:00Z">
              <w:tcPr>
                <w:tcW w:w="1008" w:type="dxa"/>
                <w:hideMark/>
              </w:tcPr>
            </w:tcPrChange>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10" w:author="Brian Bohman" w:date="2021-10-27T05:58:00Z">
              <w:tcPr>
                <w:tcW w:w="720" w:type="dxa"/>
                <w:vAlign w:val="center"/>
                <w:hideMark/>
              </w:tcPr>
            </w:tcPrChange>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411" w:author="Brian Bohman" w:date="2021-10-27T05:58:00Z">
              <w:tcPr>
                <w:tcW w:w="1008" w:type="dxa"/>
                <w:vAlign w:val="center"/>
                <w:hideMark/>
              </w:tcPr>
            </w:tcPrChange>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12" w:author="Brian Bohman" w:date="2021-10-27T05:58:00Z">
              <w:tcPr>
                <w:tcW w:w="1152" w:type="dxa"/>
                <w:vAlign w:val="center"/>
                <w:hideMark/>
              </w:tcPr>
            </w:tcPrChange>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3413" w:author="Brian Bohman" w:date="2021-10-27T05:58:00Z">
              <w:tcPr>
                <w:tcW w:w="1008" w:type="dxa"/>
                <w:vAlign w:val="center"/>
                <w:hideMark/>
              </w:tcPr>
            </w:tcPrChange>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48DAFF2" w14:textId="77777777" w:rsidTr="00E419CD">
        <w:trPr>
          <w:trHeight w:val="165"/>
          <w:trPrChange w:id="13414" w:author="Brian Bohman" w:date="2021-10-27T05:58:00Z">
            <w:trPr>
              <w:trHeight w:val="165"/>
            </w:trPr>
          </w:trPrChange>
        </w:trPr>
        <w:tc>
          <w:tcPr>
            <w:tcW w:w="360" w:type="dxa"/>
            <w:vAlign w:val="center"/>
            <w:hideMark/>
            <w:tcPrChange w:id="13415" w:author="Brian Bohman" w:date="2021-10-27T05:58:00Z">
              <w:tcPr>
                <w:tcW w:w="360" w:type="dxa"/>
                <w:vAlign w:val="center"/>
                <w:hideMark/>
              </w:tcPr>
            </w:tcPrChange>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Change w:id="13416" w:author="Brian Bohman" w:date="2021-10-27T05:58:00Z">
              <w:tcPr>
                <w:tcW w:w="864" w:type="dxa"/>
                <w:vAlign w:val="center"/>
                <w:hideMark/>
              </w:tcPr>
            </w:tcPrChange>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17" w:author="Brian Bohman" w:date="2021-10-27T05:58:00Z">
              <w:tcPr>
                <w:tcW w:w="1152" w:type="dxa"/>
                <w:vAlign w:val="center"/>
                <w:hideMark/>
              </w:tcPr>
            </w:tcPrChange>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18" w:author="Brian Bohman" w:date="2021-10-27T05:58:00Z">
              <w:tcPr>
                <w:tcW w:w="504" w:type="dxa"/>
                <w:vAlign w:val="center"/>
                <w:hideMark/>
              </w:tcPr>
            </w:tcPrChange>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419" w:author="Brian Bohman" w:date="2021-10-27T05:58:00Z">
              <w:tcPr>
                <w:tcW w:w="1008" w:type="dxa"/>
                <w:vAlign w:val="center"/>
                <w:hideMark/>
              </w:tcPr>
            </w:tcPrChange>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420" w:author="Brian Bohman" w:date="2021-10-27T05:58:00Z">
              <w:tcPr>
                <w:tcW w:w="1008" w:type="dxa"/>
                <w:hideMark/>
              </w:tcPr>
            </w:tcPrChange>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21" w:author="Brian Bohman" w:date="2021-10-27T05:58:00Z">
              <w:tcPr>
                <w:tcW w:w="720" w:type="dxa"/>
                <w:vAlign w:val="center"/>
                <w:hideMark/>
              </w:tcPr>
            </w:tcPrChange>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422" w:author="Brian Bohman" w:date="2021-10-27T05:58:00Z">
              <w:tcPr>
                <w:tcW w:w="1008" w:type="dxa"/>
                <w:vAlign w:val="center"/>
                <w:hideMark/>
              </w:tcPr>
            </w:tcPrChange>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23" w:author="Brian Bohman" w:date="2021-10-27T05:58:00Z">
              <w:tcPr>
                <w:tcW w:w="1152" w:type="dxa"/>
                <w:vAlign w:val="center"/>
                <w:hideMark/>
              </w:tcPr>
            </w:tcPrChange>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424" w:author="Brian Bohman" w:date="2021-10-27T05:58:00Z">
              <w:tcPr>
                <w:tcW w:w="1008" w:type="dxa"/>
                <w:vAlign w:val="center"/>
                <w:hideMark/>
              </w:tcPr>
            </w:tcPrChange>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0D8B7AA" w14:textId="77777777" w:rsidTr="00E419CD">
        <w:trPr>
          <w:trHeight w:val="165"/>
          <w:trPrChange w:id="13425" w:author="Brian Bohman" w:date="2021-10-27T05:58:00Z">
            <w:trPr>
              <w:trHeight w:val="165"/>
            </w:trPr>
          </w:trPrChange>
        </w:trPr>
        <w:tc>
          <w:tcPr>
            <w:tcW w:w="360" w:type="dxa"/>
            <w:vAlign w:val="center"/>
            <w:hideMark/>
            <w:tcPrChange w:id="13426" w:author="Brian Bohman" w:date="2021-10-27T05:58:00Z">
              <w:tcPr>
                <w:tcW w:w="360" w:type="dxa"/>
                <w:vAlign w:val="center"/>
                <w:hideMark/>
              </w:tcPr>
            </w:tcPrChange>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Change w:id="13427" w:author="Brian Bohman" w:date="2021-10-27T05:58:00Z">
              <w:tcPr>
                <w:tcW w:w="864" w:type="dxa"/>
                <w:vAlign w:val="center"/>
                <w:hideMark/>
              </w:tcPr>
            </w:tcPrChange>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28" w:author="Brian Bohman" w:date="2021-10-27T05:58:00Z">
              <w:tcPr>
                <w:tcW w:w="1152" w:type="dxa"/>
                <w:vAlign w:val="center"/>
                <w:hideMark/>
              </w:tcPr>
            </w:tcPrChange>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29" w:author="Brian Bohman" w:date="2021-10-27T05:58:00Z">
              <w:tcPr>
                <w:tcW w:w="504" w:type="dxa"/>
                <w:vAlign w:val="center"/>
                <w:hideMark/>
              </w:tcPr>
            </w:tcPrChange>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430" w:author="Brian Bohman" w:date="2021-10-27T05:58:00Z">
              <w:tcPr>
                <w:tcW w:w="1008" w:type="dxa"/>
                <w:vAlign w:val="center"/>
                <w:hideMark/>
              </w:tcPr>
            </w:tcPrChange>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431" w:author="Brian Bohman" w:date="2021-10-27T05:58:00Z">
              <w:tcPr>
                <w:tcW w:w="1008" w:type="dxa"/>
                <w:hideMark/>
              </w:tcPr>
            </w:tcPrChange>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32" w:author="Brian Bohman" w:date="2021-10-27T05:58:00Z">
              <w:tcPr>
                <w:tcW w:w="720" w:type="dxa"/>
                <w:vAlign w:val="center"/>
                <w:hideMark/>
              </w:tcPr>
            </w:tcPrChange>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433" w:author="Brian Bohman" w:date="2021-10-27T05:58:00Z">
              <w:tcPr>
                <w:tcW w:w="1008" w:type="dxa"/>
                <w:vAlign w:val="center"/>
                <w:hideMark/>
              </w:tcPr>
            </w:tcPrChange>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34" w:author="Brian Bohman" w:date="2021-10-27T05:58:00Z">
              <w:tcPr>
                <w:tcW w:w="1152" w:type="dxa"/>
                <w:vAlign w:val="center"/>
                <w:hideMark/>
              </w:tcPr>
            </w:tcPrChange>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435" w:author="Brian Bohman" w:date="2021-10-27T05:58:00Z">
              <w:tcPr>
                <w:tcW w:w="1008" w:type="dxa"/>
                <w:vAlign w:val="center"/>
                <w:hideMark/>
              </w:tcPr>
            </w:tcPrChange>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95B436" w14:textId="77777777" w:rsidTr="00E419CD">
        <w:trPr>
          <w:trHeight w:val="165"/>
          <w:trPrChange w:id="13436" w:author="Brian Bohman" w:date="2021-10-27T05:58:00Z">
            <w:trPr>
              <w:trHeight w:val="165"/>
            </w:trPr>
          </w:trPrChange>
        </w:trPr>
        <w:tc>
          <w:tcPr>
            <w:tcW w:w="360" w:type="dxa"/>
            <w:vAlign w:val="center"/>
            <w:hideMark/>
            <w:tcPrChange w:id="13437" w:author="Brian Bohman" w:date="2021-10-27T05:58:00Z">
              <w:tcPr>
                <w:tcW w:w="360" w:type="dxa"/>
                <w:vAlign w:val="center"/>
                <w:hideMark/>
              </w:tcPr>
            </w:tcPrChange>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Change w:id="13438" w:author="Brian Bohman" w:date="2021-10-27T05:58:00Z">
              <w:tcPr>
                <w:tcW w:w="864" w:type="dxa"/>
                <w:vAlign w:val="center"/>
                <w:hideMark/>
              </w:tcPr>
            </w:tcPrChange>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39" w:author="Brian Bohman" w:date="2021-10-27T05:58:00Z">
              <w:tcPr>
                <w:tcW w:w="1152" w:type="dxa"/>
                <w:vAlign w:val="center"/>
                <w:hideMark/>
              </w:tcPr>
            </w:tcPrChange>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40" w:author="Brian Bohman" w:date="2021-10-27T05:58:00Z">
              <w:tcPr>
                <w:tcW w:w="504" w:type="dxa"/>
                <w:vAlign w:val="center"/>
                <w:hideMark/>
              </w:tcPr>
            </w:tcPrChange>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441" w:author="Brian Bohman" w:date="2021-10-27T05:58:00Z">
              <w:tcPr>
                <w:tcW w:w="1008" w:type="dxa"/>
                <w:vAlign w:val="center"/>
                <w:hideMark/>
              </w:tcPr>
            </w:tcPrChange>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442" w:author="Brian Bohman" w:date="2021-10-27T05:58:00Z">
              <w:tcPr>
                <w:tcW w:w="1008" w:type="dxa"/>
                <w:hideMark/>
              </w:tcPr>
            </w:tcPrChange>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43" w:author="Brian Bohman" w:date="2021-10-27T05:58:00Z">
              <w:tcPr>
                <w:tcW w:w="720" w:type="dxa"/>
                <w:vAlign w:val="center"/>
                <w:hideMark/>
              </w:tcPr>
            </w:tcPrChange>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444" w:author="Brian Bohman" w:date="2021-10-27T05:58:00Z">
              <w:tcPr>
                <w:tcW w:w="1008" w:type="dxa"/>
                <w:vAlign w:val="center"/>
                <w:hideMark/>
              </w:tcPr>
            </w:tcPrChange>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45" w:author="Brian Bohman" w:date="2021-10-27T05:58:00Z">
              <w:tcPr>
                <w:tcW w:w="1152" w:type="dxa"/>
                <w:vAlign w:val="center"/>
                <w:hideMark/>
              </w:tcPr>
            </w:tcPrChange>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3446" w:author="Brian Bohman" w:date="2021-10-27T05:58:00Z">
              <w:tcPr>
                <w:tcW w:w="1008" w:type="dxa"/>
                <w:vAlign w:val="center"/>
                <w:hideMark/>
              </w:tcPr>
            </w:tcPrChange>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F80CD7D" w14:textId="77777777" w:rsidTr="00E419CD">
        <w:trPr>
          <w:trHeight w:val="165"/>
          <w:trPrChange w:id="13447" w:author="Brian Bohman" w:date="2021-10-27T05:58:00Z">
            <w:trPr>
              <w:trHeight w:val="165"/>
            </w:trPr>
          </w:trPrChange>
        </w:trPr>
        <w:tc>
          <w:tcPr>
            <w:tcW w:w="360" w:type="dxa"/>
            <w:vAlign w:val="center"/>
            <w:hideMark/>
            <w:tcPrChange w:id="13448" w:author="Brian Bohman" w:date="2021-10-27T05:58:00Z">
              <w:tcPr>
                <w:tcW w:w="360" w:type="dxa"/>
                <w:vAlign w:val="center"/>
                <w:hideMark/>
              </w:tcPr>
            </w:tcPrChange>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Change w:id="13449" w:author="Brian Bohman" w:date="2021-10-27T05:58:00Z">
              <w:tcPr>
                <w:tcW w:w="864" w:type="dxa"/>
                <w:vAlign w:val="center"/>
                <w:hideMark/>
              </w:tcPr>
            </w:tcPrChange>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50" w:author="Brian Bohman" w:date="2021-10-27T05:58:00Z">
              <w:tcPr>
                <w:tcW w:w="1152" w:type="dxa"/>
                <w:vAlign w:val="center"/>
                <w:hideMark/>
              </w:tcPr>
            </w:tcPrChange>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51" w:author="Brian Bohman" w:date="2021-10-27T05:58:00Z">
              <w:tcPr>
                <w:tcW w:w="504" w:type="dxa"/>
                <w:vAlign w:val="center"/>
                <w:hideMark/>
              </w:tcPr>
            </w:tcPrChange>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452" w:author="Brian Bohman" w:date="2021-10-27T05:58:00Z">
              <w:tcPr>
                <w:tcW w:w="1008" w:type="dxa"/>
                <w:vAlign w:val="center"/>
                <w:hideMark/>
              </w:tcPr>
            </w:tcPrChange>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453" w:author="Brian Bohman" w:date="2021-10-27T05:58:00Z">
              <w:tcPr>
                <w:tcW w:w="1008" w:type="dxa"/>
                <w:hideMark/>
              </w:tcPr>
            </w:tcPrChange>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54" w:author="Brian Bohman" w:date="2021-10-27T05:58:00Z">
              <w:tcPr>
                <w:tcW w:w="720" w:type="dxa"/>
                <w:vAlign w:val="center"/>
                <w:hideMark/>
              </w:tcPr>
            </w:tcPrChange>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455" w:author="Brian Bohman" w:date="2021-10-27T05:58:00Z">
              <w:tcPr>
                <w:tcW w:w="1008" w:type="dxa"/>
                <w:vAlign w:val="center"/>
                <w:hideMark/>
              </w:tcPr>
            </w:tcPrChange>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56" w:author="Brian Bohman" w:date="2021-10-27T05:58:00Z">
              <w:tcPr>
                <w:tcW w:w="1152" w:type="dxa"/>
                <w:vAlign w:val="center"/>
                <w:hideMark/>
              </w:tcPr>
            </w:tcPrChange>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440" w:type="dxa"/>
            <w:vAlign w:val="center"/>
            <w:hideMark/>
            <w:tcPrChange w:id="13457" w:author="Brian Bohman" w:date="2021-10-27T05:58:00Z">
              <w:tcPr>
                <w:tcW w:w="1008" w:type="dxa"/>
                <w:vAlign w:val="center"/>
                <w:hideMark/>
              </w:tcPr>
            </w:tcPrChange>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995E94C" w14:textId="77777777" w:rsidTr="00E419CD">
        <w:trPr>
          <w:trHeight w:val="165"/>
          <w:trPrChange w:id="13458" w:author="Brian Bohman" w:date="2021-10-27T05:58:00Z">
            <w:trPr>
              <w:trHeight w:val="165"/>
            </w:trPr>
          </w:trPrChange>
        </w:trPr>
        <w:tc>
          <w:tcPr>
            <w:tcW w:w="360" w:type="dxa"/>
            <w:vAlign w:val="center"/>
            <w:hideMark/>
            <w:tcPrChange w:id="13459" w:author="Brian Bohman" w:date="2021-10-27T05:58:00Z">
              <w:tcPr>
                <w:tcW w:w="360" w:type="dxa"/>
                <w:vAlign w:val="center"/>
                <w:hideMark/>
              </w:tcPr>
            </w:tcPrChange>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Change w:id="13460" w:author="Brian Bohman" w:date="2021-10-27T05:58:00Z">
              <w:tcPr>
                <w:tcW w:w="864" w:type="dxa"/>
                <w:vAlign w:val="center"/>
                <w:hideMark/>
              </w:tcPr>
            </w:tcPrChange>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61" w:author="Brian Bohman" w:date="2021-10-27T05:58:00Z">
              <w:tcPr>
                <w:tcW w:w="1152" w:type="dxa"/>
                <w:vAlign w:val="center"/>
                <w:hideMark/>
              </w:tcPr>
            </w:tcPrChange>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62" w:author="Brian Bohman" w:date="2021-10-27T05:58:00Z">
              <w:tcPr>
                <w:tcW w:w="504" w:type="dxa"/>
                <w:vAlign w:val="center"/>
                <w:hideMark/>
              </w:tcPr>
            </w:tcPrChange>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463" w:author="Brian Bohman" w:date="2021-10-27T05:58:00Z">
              <w:tcPr>
                <w:tcW w:w="1008" w:type="dxa"/>
                <w:vAlign w:val="center"/>
                <w:hideMark/>
              </w:tcPr>
            </w:tcPrChange>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464" w:author="Brian Bohman" w:date="2021-10-27T05:58:00Z">
              <w:tcPr>
                <w:tcW w:w="1008" w:type="dxa"/>
                <w:hideMark/>
              </w:tcPr>
            </w:tcPrChange>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65" w:author="Brian Bohman" w:date="2021-10-27T05:58:00Z">
              <w:tcPr>
                <w:tcW w:w="720" w:type="dxa"/>
                <w:vAlign w:val="center"/>
                <w:hideMark/>
              </w:tcPr>
            </w:tcPrChange>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66" w:author="Brian Bohman" w:date="2021-10-27T05:58:00Z">
              <w:tcPr>
                <w:tcW w:w="1008" w:type="dxa"/>
                <w:vAlign w:val="center"/>
                <w:hideMark/>
              </w:tcPr>
            </w:tcPrChange>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67" w:author="Brian Bohman" w:date="2021-10-27T05:58:00Z">
              <w:tcPr>
                <w:tcW w:w="1152" w:type="dxa"/>
                <w:vAlign w:val="center"/>
                <w:hideMark/>
              </w:tcPr>
            </w:tcPrChange>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440" w:type="dxa"/>
            <w:vAlign w:val="center"/>
            <w:hideMark/>
            <w:tcPrChange w:id="13468" w:author="Brian Bohman" w:date="2021-10-27T05:58:00Z">
              <w:tcPr>
                <w:tcW w:w="1008" w:type="dxa"/>
                <w:vAlign w:val="center"/>
                <w:hideMark/>
              </w:tcPr>
            </w:tcPrChange>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45F92A8" w14:textId="77777777" w:rsidTr="00E419CD">
        <w:trPr>
          <w:trHeight w:val="165"/>
          <w:trPrChange w:id="13469" w:author="Brian Bohman" w:date="2021-10-27T05:58:00Z">
            <w:trPr>
              <w:trHeight w:val="165"/>
            </w:trPr>
          </w:trPrChange>
        </w:trPr>
        <w:tc>
          <w:tcPr>
            <w:tcW w:w="360" w:type="dxa"/>
            <w:vAlign w:val="center"/>
            <w:hideMark/>
            <w:tcPrChange w:id="13470" w:author="Brian Bohman" w:date="2021-10-27T05:58:00Z">
              <w:tcPr>
                <w:tcW w:w="360" w:type="dxa"/>
                <w:vAlign w:val="center"/>
                <w:hideMark/>
              </w:tcPr>
            </w:tcPrChange>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Change w:id="13471" w:author="Brian Bohman" w:date="2021-10-27T05:58:00Z">
              <w:tcPr>
                <w:tcW w:w="864" w:type="dxa"/>
                <w:vAlign w:val="center"/>
                <w:hideMark/>
              </w:tcPr>
            </w:tcPrChange>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72" w:author="Brian Bohman" w:date="2021-10-27T05:58:00Z">
              <w:tcPr>
                <w:tcW w:w="1152" w:type="dxa"/>
                <w:vAlign w:val="center"/>
                <w:hideMark/>
              </w:tcPr>
            </w:tcPrChange>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73" w:author="Brian Bohman" w:date="2021-10-27T05:58:00Z">
              <w:tcPr>
                <w:tcW w:w="504" w:type="dxa"/>
                <w:vAlign w:val="center"/>
                <w:hideMark/>
              </w:tcPr>
            </w:tcPrChange>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474" w:author="Brian Bohman" w:date="2021-10-27T05:58:00Z">
              <w:tcPr>
                <w:tcW w:w="1008" w:type="dxa"/>
                <w:vAlign w:val="center"/>
                <w:hideMark/>
              </w:tcPr>
            </w:tcPrChange>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475" w:author="Brian Bohman" w:date="2021-10-27T05:58:00Z">
              <w:tcPr>
                <w:tcW w:w="1008" w:type="dxa"/>
                <w:hideMark/>
              </w:tcPr>
            </w:tcPrChange>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76" w:author="Brian Bohman" w:date="2021-10-27T05:58:00Z">
              <w:tcPr>
                <w:tcW w:w="720" w:type="dxa"/>
                <w:vAlign w:val="center"/>
                <w:hideMark/>
              </w:tcPr>
            </w:tcPrChange>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77" w:author="Brian Bohman" w:date="2021-10-27T05:58:00Z">
              <w:tcPr>
                <w:tcW w:w="1008" w:type="dxa"/>
                <w:vAlign w:val="center"/>
                <w:hideMark/>
              </w:tcPr>
            </w:tcPrChange>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78" w:author="Brian Bohman" w:date="2021-10-27T05:58:00Z">
              <w:tcPr>
                <w:tcW w:w="1152" w:type="dxa"/>
                <w:vAlign w:val="center"/>
                <w:hideMark/>
              </w:tcPr>
            </w:tcPrChange>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13479" w:author="Brian Bohman" w:date="2021-10-27T05:58:00Z">
              <w:tcPr>
                <w:tcW w:w="1008" w:type="dxa"/>
                <w:vAlign w:val="center"/>
                <w:hideMark/>
              </w:tcPr>
            </w:tcPrChange>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CFA2042" w14:textId="77777777" w:rsidTr="00E419CD">
        <w:trPr>
          <w:trHeight w:val="165"/>
          <w:trPrChange w:id="13480" w:author="Brian Bohman" w:date="2021-10-27T05:58:00Z">
            <w:trPr>
              <w:trHeight w:val="165"/>
            </w:trPr>
          </w:trPrChange>
        </w:trPr>
        <w:tc>
          <w:tcPr>
            <w:tcW w:w="360" w:type="dxa"/>
            <w:vAlign w:val="center"/>
            <w:hideMark/>
            <w:tcPrChange w:id="13481" w:author="Brian Bohman" w:date="2021-10-27T05:58:00Z">
              <w:tcPr>
                <w:tcW w:w="360" w:type="dxa"/>
                <w:vAlign w:val="center"/>
                <w:hideMark/>
              </w:tcPr>
            </w:tcPrChange>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Change w:id="13482" w:author="Brian Bohman" w:date="2021-10-27T05:58:00Z">
              <w:tcPr>
                <w:tcW w:w="864" w:type="dxa"/>
                <w:vAlign w:val="center"/>
                <w:hideMark/>
              </w:tcPr>
            </w:tcPrChange>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83" w:author="Brian Bohman" w:date="2021-10-27T05:58:00Z">
              <w:tcPr>
                <w:tcW w:w="1152" w:type="dxa"/>
                <w:vAlign w:val="center"/>
                <w:hideMark/>
              </w:tcPr>
            </w:tcPrChange>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84" w:author="Brian Bohman" w:date="2021-10-27T05:58:00Z">
              <w:tcPr>
                <w:tcW w:w="504" w:type="dxa"/>
                <w:vAlign w:val="center"/>
                <w:hideMark/>
              </w:tcPr>
            </w:tcPrChange>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485" w:author="Brian Bohman" w:date="2021-10-27T05:58:00Z">
              <w:tcPr>
                <w:tcW w:w="1008" w:type="dxa"/>
                <w:vAlign w:val="center"/>
                <w:hideMark/>
              </w:tcPr>
            </w:tcPrChange>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486" w:author="Brian Bohman" w:date="2021-10-27T05:58:00Z">
              <w:tcPr>
                <w:tcW w:w="1008" w:type="dxa"/>
                <w:hideMark/>
              </w:tcPr>
            </w:tcPrChange>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87" w:author="Brian Bohman" w:date="2021-10-27T05:58:00Z">
              <w:tcPr>
                <w:tcW w:w="720" w:type="dxa"/>
                <w:vAlign w:val="center"/>
                <w:hideMark/>
              </w:tcPr>
            </w:tcPrChange>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88" w:author="Brian Bohman" w:date="2021-10-27T05:58:00Z">
              <w:tcPr>
                <w:tcW w:w="1008" w:type="dxa"/>
                <w:vAlign w:val="center"/>
                <w:hideMark/>
              </w:tcPr>
            </w:tcPrChange>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89" w:author="Brian Bohman" w:date="2021-10-27T05:58:00Z">
              <w:tcPr>
                <w:tcW w:w="1152" w:type="dxa"/>
                <w:vAlign w:val="center"/>
                <w:hideMark/>
              </w:tcPr>
            </w:tcPrChange>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440" w:type="dxa"/>
            <w:vAlign w:val="center"/>
            <w:hideMark/>
            <w:tcPrChange w:id="13490" w:author="Brian Bohman" w:date="2021-10-27T05:58:00Z">
              <w:tcPr>
                <w:tcW w:w="1008" w:type="dxa"/>
                <w:vAlign w:val="center"/>
                <w:hideMark/>
              </w:tcPr>
            </w:tcPrChange>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968F4BD" w14:textId="77777777" w:rsidTr="00E419CD">
        <w:trPr>
          <w:trHeight w:val="165"/>
          <w:trPrChange w:id="13491" w:author="Brian Bohman" w:date="2021-10-27T05:58:00Z">
            <w:trPr>
              <w:trHeight w:val="165"/>
            </w:trPr>
          </w:trPrChange>
        </w:trPr>
        <w:tc>
          <w:tcPr>
            <w:tcW w:w="360" w:type="dxa"/>
            <w:vAlign w:val="center"/>
            <w:hideMark/>
            <w:tcPrChange w:id="13492" w:author="Brian Bohman" w:date="2021-10-27T05:58:00Z">
              <w:tcPr>
                <w:tcW w:w="360" w:type="dxa"/>
                <w:vAlign w:val="center"/>
                <w:hideMark/>
              </w:tcPr>
            </w:tcPrChange>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Change w:id="13493" w:author="Brian Bohman" w:date="2021-10-27T05:58:00Z">
              <w:tcPr>
                <w:tcW w:w="864" w:type="dxa"/>
                <w:vAlign w:val="center"/>
                <w:hideMark/>
              </w:tcPr>
            </w:tcPrChange>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94" w:author="Brian Bohman" w:date="2021-10-27T05:58:00Z">
              <w:tcPr>
                <w:tcW w:w="1152" w:type="dxa"/>
                <w:vAlign w:val="center"/>
                <w:hideMark/>
              </w:tcPr>
            </w:tcPrChange>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95" w:author="Brian Bohman" w:date="2021-10-27T05:58:00Z">
              <w:tcPr>
                <w:tcW w:w="504" w:type="dxa"/>
                <w:vAlign w:val="center"/>
                <w:hideMark/>
              </w:tcPr>
            </w:tcPrChange>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496" w:author="Brian Bohman" w:date="2021-10-27T05:58:00Z">
              <w:tcPr>
                <w:tcW w:w="1008" w:type="dxa"/>
                <w:vAlign w:val="center"/>
                <w:hideMark/>
              </w:tcPr>
            </w:tcPrChange>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497" w:author="Brian Bohman" w:date="2021-10-27T05:58:00Z">
              <w:tcPr>
                <w:tcW w:w="1008" w:type="dxa"/>
                <w:hideMark/>
              </w:tcPr>
            </w:tcPrChange>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98" w:author="Brian Bohman" w:date="2021-10-27T05:58:00Z">
              <w:tcPr>
                <w:tcW w:w="720" w:type="dxa"/>
                <w:vAlign w:val="center"/>
                <w:hideMark/>
              </w:tcPr>
            </w:tcPrChange>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99" w:author="Brian Bohman" w:date="2021-10-27T05:58:00Z">
              <w:tcPr>
                <w:tcW w:w="1008" w:type="dxa"/>
                <w:vAlign w:val="center"/>
                <w:hideMark/>
              </w:tcPr>
            </w:tcPrChange>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00" w:author="Brian Bohman" w:date="2021-10-27T05:58:00Z">
              <w:tcPr>
                <w:tcW w:w="1152" w:type="dxa"/>
                <w:vAlign w:val="center"/>
                <w:hideMark/>
              </w:tcPr>
            </w:tcPrChange>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440" w:type="dxa"/>
            <w:vAlign w:val="center"/>
            <w:hideMark/>
            <w:tcPrChange w:id="13501" w:author="Brian Bohman" w:date="2021-10-27T05:58:00Z">
              <w:tcPr>
                <w:tcW w:w="1008" w:type="dxa"/>
                <w:vAlign w:val="center"/>
                <w:hideMark/>
              </w:tcPr>
            </w:tcPrChange>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15BE305D" w14:textId="77777777" w:rsidTr="00E419CD">
        <w:trPr>
          <w:trHeight w:val="165"/>
          <w:trPrChange w:id="13502" w:author="Brian Bohman" w:date="2021-10-27T05:58:00Z">
            <w:trPr>
              <w:trHeight w:val="165"/>
            </w:trPr>
          </w:trPrChange>
        </w:trPr>
        <w:tc>
          <w:tcPr>
            <w:tcW w:w="360" w:type="dxa"/>
            <w:vAlign w:val="center"/>
            <w:hideMark/>
            <w:tcPrChange w:id="13503" w:author="Brian Bohman" w:date="2021-10-27T05:58:00Z">
              <w:tcPr>
                <w:tcW w:w="360" w:type="dxa"/>
                <w:vAlign w:val="center"/>
                <w:hideMark/>
              </w:tcPr>
            </w:tcPrChange>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Change w:id="13504" w:author="Brian Bohman" w:date="2021-10-27T05:58:00Z">
              <w:tcPr>
                <w:tcW w:w="864" w:type="dxa"/>
                <w:vAlign w:val="center"/>
                <w:hideMark/>
              </w:tcPr>
            </w:tcPrChange>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05" w:author="Brian Bohman" w:date="2021-10-27T05:58:00Z">
              <w:tcPr>
                <w:tcW w:w="1152" w:type="dxa"/>
                <w:vAlign w:val="center"/>
                <w:hideMark/>
              </w:tcPr>
            </w:tcPrChange>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06" w:author="Brian Bohman" w:date="2021-10-27T05:58:00Z">
              <w:tcPr>
                <w:tcW w:w="504" w:type="dxa"/>
                <w:vAlign w:val="center"/>
                <w:hideMark/>
              </w:tcPr>
            </w:tcPrChange>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507" w:author="Brian Bohman" w:date="2021-10-27T05:58:00Z">
              <w:tcPr>
                <w:tcW w:w="1008" w:type="dxa"/>
                <w:vAlign w:val="center"/>
                <w:hideMark/>
              </w:tcPr>
            </w:tcPrChange>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508" w:author="Brian Bohman" w:date="2021-10-27T05:58:00Z">
              <w:tcPr>
                <w:tcW w:w="1008" w:type="dxa"/>
                <w:hideMark/>
              </w:tcPr>
            </w:tcPrChange>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09" w:author="Brian Bohman" w:date="2021-10-27T05:58:00Z">
              <w:tcPr>
                <w:tcW w:w="720" w:type="dxa"/>
                <w:vAlign w:val="center"/>
                <w:hideMark/>
              </w:tcPr>
            </w:tcPrChange>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10" w:author="Brian Bohman" w:date="2021-10-27T05:58:00Z">
              <w:tcPr>
                <w:tcW w:w="1008" w:type="dxa"/>
                <w:vAlign w:val="center"/>
                <w:hideMark/>
              </w:tcPr>
            </w:tcPrChange>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11" w:author="Brian Bohman" w:date="2021-10-27T05:58:00Z">
              <w:tcPr>
                <w:tcW w:w="1152" w:type="dxa"/>
                <w:vAlign w:val="center"/>
                <w:hideMark/>
              </w:tcPr>
            </w:tcPrChange>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512" w:author="Brian Bohman" w:date="2021-10-27T05:58:00Z">
              <w:tcPr>
                <w:tcW w:w="1008" w:type="dxa"/>
                <w:vAlign w:val="center"/>
                <w:hideMark/>
              </w:tcPr>
            </w:tcPrChange>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302A7150" w14:textId="77777777" w:rsidTr="00E419CD">
        <w:trPr>
          <w:trHeight w:val="165"/>
          <w:trPrChange w:id="13513" w:author="Brian Bohman" w:date="2021-10-27T05:58:00Z">
            <w:trPr>
              <w:trHeight w:val="165"/>
            </w:trPr>
          </w:trPrChange>
        </w:trPr>
        <w:tc>
          <w:tcPr>
            <w:tcW w:w="360" w:type="dxa"/>
            <w:vAlign w:val="center"/>
            <w:hideMark/>
            <w:tcPrChange w:id="13514" w:author="Brian Bohman" w:date="2021-10-27T05:58:00Z">
              <w:tcPr>
                <w:tcW w:w="360" w:type="dxa"/>
                <w:vAlign w:val="center"/>
                <w:hideMark/>
              </w:tcPr>
            </w:tcPrChange>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Change w:id="13515" w:author="Brian Bohman" w:date="2021-10-27T05:58:00Z">
              <w:tcPr>
                <w:tcW w:w="864" w:type="dxa"/>
                <w:vAlign w:val="center"/>
                <w:hideMark/>
              </w:tcPr>
            </w:tcPrChange>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16" w:author="Brian Bohman" w:date="2021-10-27T05:58:00Z">
              <w:tcPr>
                <w:tcW w:w="1152" w:type="dxa"/>
                <w:vAlign w:val="center"/>
                <w:hideMark/>
              </w:tcPr>
            </w:tcPrChange>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17" w:author="Brian Bohman" w:date="2021-10-27T05:58:00Z">
              <w:tcPr>
                <w:tcW w:w="504" w:type="dxa"/>
                <w:vAlign w:val="center"/>
                <w:hideMark/>
              </w:tcPr>
            </w:tcPrChange>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518" w:author="Brian Bohman" w:date="2021-10-27T05:58:00Z">
              <w:tcPr>
                <w:tcW w:w="1008" w:type="dxa"/>
                <w:vAlign w:val="center"/>
                <w:hideMark/>
              </w:tcPr>
            </w:tcPrChange>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519" w:author="Brian Bohman" w:date="2021-10-27T05:58:00Z">
              <w:tcPr>
                <w:tcW w:w="1008" w:type="dxa"/>
                <w:hideMark/>
              </w:tcPr>
            </w:tcPrChange>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20" w:author="Brian Bohman" w:date="2021-10-27T05:58:00Z">
              <w:tcPr>
                <w:tcW w:w="720" w:type="dxa"/>
                <w:vAlign w:val="center"/>
                <w:hideMark/>
              </w:tcPr>
            </w:tcPrChange>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21" w:author="Brian Bohman" w:date="2021-10-27T05:58:00Z">
              <w:tcPr>
                <w:tcW w:w="1008" w:type="dxa"/>
                <w:vAlign w:val="center"/>
                <w:hideMark/>
              </w:tcPr>
            </w:tcPrChange>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22" w:author="Brian Bohman" w:date="2021-10-27T05:58:00Z">
              <w:tcPr>
                <w:tcW w:w="1152" w:type="dxa"/>
                <w:vAlign w:val="center"/>
                <w:hideMark/>
              </w:tcPr>
            </w:tcPrChange>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523" w:author="Brian Bohman" w:date="2021-10-27T05:58:00Z">
              <w:tcPr>
                <w:tcW w:w="1008" w:type="dxa"/>
                <w:vAlign w:val="center"/>
                <w:hideMark/>
              </w:tcPr>
            </w:tcPrChange>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2C79D0D" w14:textId="77777777" w:rsidTr="00E419CD">
        <w:trPr>
          <w:trHeight w:val="165"/>
          <w:trPrChange w:id="13524" w:author="Brian Bohman" w:date="2021-10-27T05:58:00Z">
            <w:trPr>
              <w:trHeight w:val="165"/>
            </w:trPr>
          </w:trPrChange>
        </w:trPr>
        <w:tc>
          <w:tcPr>
            <w:tcW w:w="360" w:type="dxa"/>
            <w:vAlign w:val="center"/>
            <w:hideMark/>
            <w:tcPrChange w:id="13525" w:author="Brian Bohman" w:date="2021-10-27T05:58:00Z">
              <w:tcPr>
                <w:tcW w:w="360" w:type="dxa"/>
                <w:vAlign w:val="center"/>
                <w:hideMark/>
              </w:tcPr>
            </w:tcPrChange>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Change w:id="13526" w:author="Brian Bohman" w:date="2021-10-27T05:58:00Z">
              <w:tcPr>
                <w:tcW w:w="864" w:type="dxa"/>
                <w:vAlign w:val="center"/>
                <w:hideMark/>
              </w:tcPr>
            </w:tcPrChange>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27" w:author="Brian Bohman" w:date="2021-10-27T05:58:00Z">
              <w:tcPr>
                <w:tcW w:w="1152" w:type="dxa"/>
                <w:vAlign w:val="center"/>
                <w:hideMark/>
              </w:tcPr>
            </w:tcPrChange>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28" w:author="Brian Bohman" w:date="2021-10-27T05:58:00Z">
              <w:tcPr>
                <w:tcW w:w="504" w:type="dxa"/>
                <w:vAlign w:val="center"/>
                <w:hideMark/>
              </w:tcPr>
            </w:tcPrChange>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529" w:author="Brian Bohman" w:date="2021-10-27T05:58:00Z">
              <w:tcPr>
                <w:tcW w:w="1008" w:type="dxa"/>
                <w:vAlign w:val="center"/>
                <w:hideMark/>
              </w:tcPr>
            </w:tcPrChange>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530" w:author="Brian Bohman" w:date="2021-10-27T05:58:00Z">
              <w:tcPr>
                <w:tcW w:w="1008" w:type="dxa"/>
                <w:hideMark/>
              </w:tcPr>
            </w:tcPrChange>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31" w:author="Brian Bohman" w:date="2021-10-27T05:58:00Z">
              <w:tcPr>
                <w:tcW w:w="720" w:type="dxa"/>
                <w:vAlign w:val="center"/>
                <w:hideMark/>
              </w:tcPr>
            </w:tcPrChange>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32" w:author="Brian Bohman" w:date="2021-10-27T05:58:00Z">
              <w:tcPr>
                <w:tcW w:w="1008" w:type="dxa"/>
                <w:vAlign w:val="center"/>
                <w:hideMark/>
              </w:tcPr>
            </w:tcPrChange>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33" w:author="Brian Bohman" w:date="2021-10-27T05:58:00Z">
              <w:tcPr>
                <w:tcW w:w="1152" w:type="dxa"/>
                <w:vAlign w:val="center"/>
                <w:hideMark/>
              </w:tcPr>
            </w:tcPrChange>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534" w:author="Brian Bohman" w:date="2021-10-27T05:58:00Z">
              <w:tcPr>
                <w:tcW w:w="1008" w:type="dxa"/>
                <w:vAlign w:val="center"/>
                <w:hideMark/>
              </w:tcPr>
            </w:tcPrChange>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61BDAE67" w14:textId="77777777" w:rsidTr="00E419CD">
        <w:trPr>
          <w:trHeight w:val="165"/>
          <w:trPrChange w:id="13535" w:author="Brian Bohman" w:date="2021-10-27T05:58:00Z">
            <w:trPr>
              <w:trHeight w:val="165"/>
            </w:trPr>
          </w:trPrChange>
        </w:trPr>
        <w:tc>
          <w:tcPr>
            <w:tcW w:w="360" w:type="dxa"/>
            <w:vAlign w:val="center"/>
            <w:hideMark/>
            <w:tcPrChange w:id="13536" w:author="Brian Bohman" w:date="2021-10-27T05:58:00Z">
              <w:tcPr>
                <w:tcW w:w="360" w:type="dxa"/>
                <w:vAlign w:val="center"/>
                <w:hideMark/>
              </w:tcPr>
            </w:tcPrChange>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Change w:id="13537" w:author="Brian Bohman" w:date="2021-10-27T05:58:00Z">
              <w:tcPr>
                <w:tcW w:w="864" w:type="dxa"/>
                <w:vAlign w:val="center"/>
                <w:hideMark/>
              </w:tcPr>
            </w:tcPrChange>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38" w:author="Brian Bohman" w:date="2021-10-27T05:58:00Z">
              <w:tcPr>
                <w:tcW w:w="1152" w:type="dxa"/>
                <w:vAlign w:val="center"/>
                <w:hideMark/>
              </w:tcPr>
            </w:tcPrChange>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39" w:author="Brian Bohman" w:date="2021-10-27T05:58:00Z">
              <w:tcPr>
                <w:tcW w:w="504" w:type="dxa"/>
                <w:vAlign w:val="center"/>
                <w:hideMark/>
              </w:tcPr>
            </w:tcPrChange>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540" w:author="Brian Bohman" w:date="2021-10-27T05:58:00Z">
              <w:tcPr>
                <w:tcW w:w="1008" w:type="dxa"/>
                <w:vAlign w:val="center"/>
                <w:hideMark/>
              </w:tcPr>
            </w:tcPrChange>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541" w:author="Brian Bohman" w:date="2021-10-27T05:58:00Z">
              <w:tcPr>
                <w:tcW w:w="1008" w:type="dxa"/>
                <w:hideMark/>
              </w:tcPr>
            </w:tcPrChange>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42" w:author="Brian Bohman" w:date="2021-10-27T05:58:00Z">
              <w:tcPr>
                <w:tcW w:w="720" w:type="dxa"/>
                <w:vAlign w:val="center"/>
                <w:hideMark/>
              </w:tcPr>
            </w:tcPrChange>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43" w:author="Brian Bohman" w:date="2021-10-27T05:58:00Z">
              <w:tcPr>
                <w:tcW w:w="1008" w:type="dxa"/>
                <w:vAlign w:val="center"/>
                <w:hideMark/>
              </w:tcPr>
            </w:tcPrChange>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44" w:author="Brian Bohman" w:date="2021-10-27T05:58:00Z">
              <w:tcPr>
                <w:tcW w:w="1152" w:type="dxa"/>
                <w:vAlign w:val="center"/>
                <w:hideMark/>
              </w:tcPr>
            </w:tcPrChange>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545" w:author="Brian Bohman" w:date="2021-10-27T05:58:00Z">
              <w:tcPr>
                <w:tcW w:w="1008" w:type="dxa"/>
                <w:vAlign w:val="center"/>
                <w:hideMark/>
              </w:tcPr>
            </w:tcPrChange>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5ABE27FB" w14:textId="77777777" w:rsidTr="00E419CD">
        <w:trPr>
          <w:trHeight w:val="180"/>
          <w:trPrChange w:id="13546" w:author="Brian Bohman" w:date="2021-10-27T05:58:00Z">
            <w:trPr>
              <w:trHeight w:val="180"/>
            </w:trPr>
          </w:trPrChange>
        </w:trPr>
        <w:tc>
          <w:tcPr>
            <w:tcW w:w="360" w:type="dxa"/>
            <w:vAlign w:val="center"/>
            <w:hideMark/>
            <w:tcPrChange w:id="13547" w:author="Brian Bohman" w:date="2021-10-27T05:58:00Z">
              <w:tcPr>
                <w:tcW w:w="360" w:type="dxa"/>
                <w:vAlign w:val="center"/>
                <w:hideMark/>
              </w:tcPr>
            </w:tcPrChange>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Change w:id="13548" w:author="Brian Bohman" w:date="2021-10-27T05:58:00Z">
              <w:tcPr>
                <w:tcW w:w="864" w:type="dxa"/>
                <w:vAlign w:val="center"/>
                <w:hideMark/>
              </w:tcPr>
            </w:tcPrChange>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49" w:author="Brian Bohman" w:date="2021-10-27T05:58:00Z">
              <w:tcPr>
                <w:tcW w:w="1152" w:type="dxa"/>
                <w:vAlign w:val="center"/>
                <w:hideMark/>
              </w:tcPr>
            </w:tcPrChange>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50" w:author="Brian Bohman" w:date="2021-10-27T05:58:00Z">
              <w:tcPr>
                <w:tcW w:w="504" w:type="dxa"/>
                <w:vAlign w:val="center"/>
                <w:hideMark/>
              </w:tcPr>
            </w:tcPrChange>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551" w:author="Brian Bohman" w:date="2021-10-27T05:58:00Z">
              <w:tcPr>
                <w:tcW w:w="1008" w:type="dxa"/>
                <w:vAlign w:val="center"/>
                <w:hideMark/>
              </w:tcPr>
            </w:tcPrChange>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552" w:author="Brian Bohman" w:date="2021-10-27T05:58:00Z">
              <w:tcPr>
                <w:tcW w:w="1008" w:type="dxa"/>
                <w:hideMark/>
              </w:tcPr>
            </w:tcPrChange>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53" w:author="Brian Bohman" w:date="2021-10-27T05:58:00Z">
              <w:tcPr>
                <w:tcW w:w="720" w:type="dxa"/>
                <w:vAlign w:val="center"/>
                <w:hideMark/>
              </w:tcPr>
            </w:tcPrChange>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54" w:author="Brian Bohman" w:date="2021-10-27T05:58:00Z">
              <w:tcPr>
                <w:tcW w:w="1008" w:type="dxa"/>
                <w:vAlign w:val="center"/>
                <w:hideMark/>
              </w:tcPr>
            </w:tcPrChange>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55" w:author="Brian Bohman" w:date="2021-10-27T05:58:00Z">
              <w:tcPr>
                <w:tcW w:w="1152" w:type="dxa"/>
                <w:vAlign w:val="center"/>
                <w:hideMark/>
              </w:tcPr>
            </w:tcPrChange>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3556" w:author="Brian Bohman" w:date="2021-10-27T05:58:00Z">
              <w:tcPr>
                <w:tcW w:w="1008" w:type="dxa"/>
                <w:vAlign w:val="center"/>
                <w:hideMark/>
              </w:tcPr>
            </w:tcPrChange>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77C11DC" w14:textId="77777777" w:rsidTr="00E419CD">
        <w:trPr>
          <w:trHeight w:val="165"/>
          <w:trPrChange w:id="13557" w:author="Brian Bohman" w:date="2021-10-27T05:58:00Z">
            <w:trPr>
              <w:trHeight w:val="165"/>
            </w:trPr>
          </w:trPrChange>
        </w:trPr>
        <w:tc>
          <w:tcPr>
            <w:tcW w:w="360" w:type="dxa"/>
            <w:vAlign w:val="center"/>
            <w:hideMark/>
            <w:tcPrChange w:id="13558" w:author="Brian Bohman" w:date="2021-10-27T05:58:00Z">
              <w:tcPr>
                <w:tcW w:w="360" w:type="dxa"/>
                <w:vAlign w:val="center"/>
                <w:hideMark/>
              </w:tcPr>
            </w:tcPrChange>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Change w:id="13559" w:author="Brian Bohman" w:date="2021-10-27T05:58:00Z">
              <w:tcPr>
                <w:tcW w:w="864" w:type="dxa"/>
                <w:vAlign w:val="center"/>
                <w:hideMark/>
              </w:tcPr>
            </w:tcPrChange>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60" w:author="Brian Bohman" w:date="2021-10-27T05:58:00Z">
              <w:tcPr>
                <w:tcW w:w="1152" w:type="dxa"/>
                <w:vAlign w:val="center"/>
                <w:hideMark/>
              </w:tcPr>
            </w:tcPrChange>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61" w:author="Brian Bohman" w:date="2021-10-27T05:58:00Z">
              <w:tcPr>
                <w:tcW w:w="504" w:type="dxa"/>
                <w:vAlign w:val="center"/>
                <w:hideMark/>
              </w:tcPr>
            </w:tcPrChange>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562" w:author="Brian Bohman" w:date="2021-10-27T05:58:00Z">
              <w:tcPr>
                <w:tcW w:w="1008" w:type="dxa"/>
                <w:vAlign w:val="center"/>
                <w:hideMark/>
              </w:tcPr>
            </w:tcPrChange>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563" w:author="Brian Bohman" w:date="2021-10-27T05:58:00Z">
              <w:tcPr>
                <w:tcW w:w="1008" w:type="dxa"/>
                <w:hideMark/>
              </w:tcPr>
            </w:tcPrChange>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64" w:author="Brian Bohman" w:date="2021-10-27T05:58:00Z">
              <w:tcPr>
                <w:tcW w:w="720" w:type="dxa"/>
                <w:vAlign w:val="center"/>
                <w:hideMark/>
              </w:tcPr>
            </w:tcPrChange>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65" w:author="Brian Bohman" w:date="2021-10-27T05:58:00Z">
              <w:tcPr>
                <w:tcW w:w="1008" w:type="dxa"/>
                <w:vAlign w:val="center"/>
                <w:hideMark/>
              </w:tcPr>
            </w:tcPrChange>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66" w:author="Brian Bohman" w:date="2021-10-27T05:58:00Z">
              <w:tcPr>
                <w:tcW w:w="1152" w:type="dxa"/>
                <w:vAlign w:val="center"/>
                <w:hideMark/>
              </w:tcPr>
            </w:tcPrChange>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3567" w:author="Brian Bohman" w:date="2021-10-27T05:58:00Z">
              <w:tcPr>
                <w:tcW w:w="1008" w:type="dxa"/>
                <w:vAlign w:val="center"/>
                <w:hideMark/>
              </w:tcPr>
            </w:tcPrChange>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49FABA09" w14:textId="77777777" w:rsidTr="00E419CD">
        <w:trPr>
          <w:trHeight w:val="165"/>
          <w:trPrChange w:id="13568" w:author="Brian Bohman" w:date="2021-10-27T05:58:00Z">
            <w:trPr>
              <w:trHeight w:val="165"/>
            </w:trPr>
          </w:trPrChange>
        </w:trPr>
        <w:tc>
          <w:tcPr>
            <w:tcW w:w="360" w:type="dxa"/>
            <w:vAlign w:val="center"/>
            <w:hideMark/>
            <w:tcPrChange w:id="13569" w:author="Brian Bohman" w:date="2021-10-27T05:58:00Z">
              <w:tcPr>
                <w:tcW w:w="360" w:type="dxa"/>
                <w:vAlign w:val="center"/>
                <w:hideMark/>
              </w:tcPr>
            </w:tcPrChange>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Change w:id="13570" w:author="Brian Bohman" w:date="2021-10-27T05:58:00Z">
              <w:tcPr>
                <w:tcW w:w="864" w:type="dxa"/>
                <w:vAlign w:val="center"/>
                <w:hideMark/>
              </w:tcPr>
            </w:tcPrChange>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71" w:author="Brian Bohman" w:date="2021-10-27T05:58:00Z">
              <w:tcPr>
                <w:tcW w:w="1152" w:type="dxa"/>
                <w:vAlign w:val="center"/>
                <w:hideMark/>
              </w:tcPr>
            </w:tcPrChange>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72" w:author="Brian Bohman" w:date="2021-10-27T05:58:00Z">
              <w:tcPr>
                <w:tcW w:w="504" w:type="dxa"/>
                <w:vAlign w:val="center"/>
                <w:hideMark/>
              </w:tcPr>
            </w:tcPrChange>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573" w:author="Brian Bohman" w:date="2021-10-27T05:58:00Z">
              <w:tcPr>
                <w:tcW w:w="1008" w:type="dxa"/>
                <w:vAlign w:val="center"/>
                <w:hideMark/>
              </w:tcPr>
            </w:tcPrChange>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574" w:author="Brian Bohman" w:date="2021-10-27T05:58:00Z">
              <w:tcPr>
                <w:tcW w:w="1008" w:type="dxa"/>
                <w:hideMark/>
              </w:tcPr>
            </w:tcPrChange>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75" w:author="Brian Bohman" w:date="2021-10-27T05:58:00Z">
              <w:tcPr>
                <w:tcW w:w="720" w:type="dxa"/>
                <w:vAlign w:val="center"/>
                <w:hideMark/>
              </w:tcPr>
            </w:tcPrChange>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76" w:author="Brian Bohman" w:date="2021-10-27T05:58:00Z">
              <w:tcPr>
                <w:tcW w:w="1008" w:type="dxa"/>
                <w:vAlign w:val="center"/>
                <w:hideMark/>
              </w:tcPr>
            </w:tcPrChange>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77" w:author="Brian Bohman" w:date="2021-10-27T05:58:00Z">
              <w:tcPr>
                <w:tcW w:w="1152" w:type="dxa"/>
                <w:vAlign w:val="center"/>
                <w:hideMark/>
              </w:tcPr>
            </w:tcPrChange>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578" w:author="Brian Bohman" w:date="2021-10-27T05:58:00Z">
              <w:tcPr>
                <w:tcW w:w="1008" w:type="dxa"/>
                <w:vAlign w:val="center"/>
                <w:hideMark/>
              </w:tcPr>
            </w:tcPrChange>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401531A" w14:textId="77777777" w:rsidTr="00E419CD">
        <w:trPr>
          <w:trHeight w:val="165"/>
          <w:trPrChange w:id="13579" w:author="Brian Bohman" w:date="2021-10-27T05:58:00Z">
            <w:trPr>
              <w:trHeight w:val="165"/>
            </w:trPr>
          </w:trPrChange>
        </w:trPr>
        <w:tc>
          <w:tcPr>
            <w:tcW w:w="360" w:type="dxa"/>
            <w:vAlign w:val="center"/>
            <w:hideMark/>
            <w:tcPrChange w:id="13580" w:author="Brian Bohman" w:date="2021-10-27T05:58:00Z">
              <w:tcPr>
                <w:tcW w:w="360" w:type="dxa"/>
                <w:vAlign w:val="center"/>
                <w:hideMark/>
              </w:tcPr>
            </w:tcPrChange>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Change w:id="13581" w:author="Brian Bohman" w:date="2021-10-27T05:58:00Z">
              <w:tcPr>
                <w:tcW w:w="864" w:type="dxa"/>
                <w:vAlign w:val="center"/>
                <w:hideMark/>
              </w:tcPr>
            </w:tcPrChange>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82" w:author="Brian Bohman" w:date="2021-10-27T05:58:00Z">
              <w:tcPr>
                <w:tcW w:w="1152" w:type="dxa"/>
                <w:vAlign w:val="center"/>
                <w:hideMark/>
              </w:tcPr>
            </w:tcPrChange>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83" w:author="Brian Bohman" w:date="2021-10-27T05:58:00Z">
              <w:tcPr>
                <w:tcW w:w="504" w:type="dxa"/>
                <w:vAlign w:val="center"/>
                <w:hideMark/>
              </w:tcPr>
            </w:tcPrChange>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584" w:author="Brian Bohman" w:date="2021-10-27T05:58:00Z">
              <w:tcPr>
                <w:tcW w:w="1008" w:type="dxa"/>
                <w:vAlign w:val="center"/>
                <w:hideMark/>
              </w:tcPr>
            </w:tcPrChange>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585" w:author="Brian Bohman" w:date="2021-10-27T05:58:00Z">
              <w:tcPr>
                <w:tcW w:w="1008" w:type="dxa"/>
                <w:hideMark/>
              </w:tcPr>
            </w:tcPrChange>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86" w:author="Brian Bohman" w:date="2021-10-27T05:58:00Z">
              <w:tcPr>
                <w:tcW w:w="720" w:type="dxa"/>
                <w:vAlign w:val="center"/>
                <w:hideMark/>
              </w:tcPr>
            </w:tcPrChange>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87" w:author="Brian Bohman" w:date="2021-10-27T05:58:00Z">
              <w:tcPr>
                <w:tcW w:w="1008" w:type="dxa"/>
                <w:vAlign w:val="center"/>
                <w:hideMark/>
              </w:tcPr>
            </w:tcPrChange>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88" w:author="Brian Bohman" w:date="2021-10-27T05:58:00Z">
              <w:tcPr>
                <w:tcW w:w="1152" w:type="dxa"/>
                <w:vAlign w:val="center"/>
                <w:hideMark/>
              </w:tcPr>
            </w:tcPrChange>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3589" w:author="Brian Bohman" w:date="2021-10-27T05:58:00Z">
              <w:tcPr>
                <w:tcW w:w="1008" w:type="dxa"/>
                <w:vAlign w:val="center"/>
                <w:hideMark/>
              </w:tcPr>
            </w:tcPrChange>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646DBA" w14:textId="77777777" w:rsidTr="00E419CD">
        <w:trPr>
          <w:trHeight w:val="165"/>
          <w:trPrChange w:id="13590" w:author="Brian Bohman" w:date="2021-10-27T05:58:00Z">
            <w:trPr>
              <w:trHeight w:val="165"/>
            </w:trPr>
          </w:trPrChange>
        </w:trPr>
        <w:tc>
          <w:tcPr>
            <w:tcW w:w="360" w:type="dxa"/>
            <w:vAlign w:val="center"/>
            <w:hideMark/>
            <w:tcPrChange w:id="13591" w:author="Brian Bohman" w:date="2021-10-27T05:58:00Z">
              <w:tcPr>
                <w:tcW w:w="360" w:type="dxa"/>
                <w:vAlign w:val="center"/>
                <w:hideMark/>
              </w:tcPr>
            </w:tcPrChange>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Change w:id="13592" w:author="Brian Bohman" w:date="2021-10-27T05:58:00Z">
              <w:tcPr>
                <w:tcW w:w="864" w:type="dxa"/>
                <w:vAlign w:val="center"/>
                <w:hideMark/>
              </w:tcPr>
            </w:tcPrChange>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93" w:author="Brian Bohman" w:date="2021-10-27T05:58:00Z">
              <w:tcPr>
                <w:tcW w:w="1152" w:type="dxa"/>
                <w:vAlign w:val="center"/>
                <w:hideMark/>
              </w:tcPr>
            </w:tcPrChange>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94" w:author="Brian Bohman" w:date="2021-10-27T05:58:00Z">
              <w:tcPr>
                <w:tcW w:w="504" w:type="dxa"/>
                <w:vAlign w:val="center"/>
                <w:hideMark/>
              </w:tcPr>
            </w:tcPrChange>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595" w:author="Brian Bohman" w:date="2021-10-27T05:58:00Z">
              <w:tcPr>
                <w:tcW w:w="1008" w:type="dxa"/>
                <w:vAlign w:val="center"/>
                <w:hideMark/>
              </w:tcPr>
            </w:tcPrChange>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596" w:author="Brian Bohman" w:date="2021-10-27T05:58:00Z">
              <w:tcPr>
                <w:tcW w:w="1008" w:type="dxa"/>
                <w:hideMark/>
              </w:tcPr>
            </w:tcPrChange>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97" w:author="Brian Bohman" w:date="2021-10-27T05:58:00Z">
              <w:tcPr>
                <w:tcW w:w="720" w:type="dxa"/>
                <w:vAlign w:val="center"/>
                <w:hideMark/>
              </w:tcPr>
            </w:tcPrChange>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598" w:author="Brian Bohman" w:date="2021-10-27T05:58:00Z">
              <w:tcPr>
                <w:tcW w:w="1008" w:type="dxa"/>
                <w:vAlign w:val="center"/>
                <w:hideMark/>
              </w:tcPr>
            </w:tcPrChange>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99" w:author="Brian Bohman" w:date="2021-10-27T05:58:00Z">
              <w:tcPr>
                <w:tcW w:w="1152" w:type="dxa"/>
                <w:vAlign w:val="center"/>
                <w:hideMark/>
              </w:tcPr>
            </w:tcPrChange>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600" w:author="Brian Bohman" w:date="2021-10-27T05:58:00Z">
              <w:tcPr>
                <w:tcW w:w="1008" w:type="dxa"/>
                <w:vAlign w:val="center"/>
                <w:hideMark/>
              </w:tcPr>
            </w:tcPrChange>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5AEE96" w14:textId="77777777" w:rsidTr="00E419CD">
        <w:trPr>
          <w:trHeight w:val="165"/>
          <w:trPrChange w:id="13601" w:author="Brian Bohman" w:date="2021-10-27T05:58:00Z">
            <w:trPr>
              <w:trHeight w:val="165"/>
            </w:trPr>
          </w:trPrChange>
        </w:trPr>
        <w:tc>
          <w:tcPr>
            <w:tcW w:w="360" w:type="dxa"/>
            <w:vAlign w:val="center"/>
            <w:hideMark/>
            <w:tcPrChange w:id="13602" w:author="Brian Bohman" w:date="2021-10-27T05:58:00Z">
              <w:tcPr>
                <w:tcW w:w="360" w:type="dxa"/>
                <w:vAlign w:val="center"/>
                <w:hideMark/>
              </w:tcPr>
            </w:tcPrChange>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Change w:id="13603" w:author="Brian Bohman" w:date="2021-10-27T05:58:00Z">
              <w:tcPr>
                <w:tcW w:w="864" w:type="dxa"/>
                <w:vAlign w:val="center"/>
                <w:hideMark/>
              </w:tcPr>
            </w:tcPrChange>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04" w:author="Brian Bohman" w:date="2021-10-27T05:58:00Z">
              <w:tcPr>
                <w:tcW w:w="1152" w:type="dxa"/>
                <w:vAlign w:val="center"/>
                <w:hideMark/>
              </w:tcPr>
            </w:tcPrChange>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05" w:author="Brian Bohman" w:date="2021-10-27T05:58:00Z">
              <w:tcPr>
                <w:tcW w:w="504" w:type="dxa"/>
                <w:vAlign w:val="center"/>
                <w:hideMark/>
              </w:tcPr>
            </w:tcPrChange>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606" w:author="Brian Bohman" w:date="2021-10-27T05:58:00Z">
              <w:tcPr>
                <w:tcW w:w="1008" w:type="dxa"/>
                <w:vAlign w:val="center"/>
                <w:hideMark/>
              </w:tcPr>
            </w:tcPrChange>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607" w:author="Brian Bohman" w:date="2021-10-27T05:58:00Z">
              <w:tcPr>
                <w:tcW w:w="1008" w:type="dxa"/>
                <w:hideMark/>
              </w:tcPr>
            </w:tcPrChange>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08" w:author="Brian Bohman" w:date="2021-10-27T05:58:00Z">
              <w:tcPr>
                <w:tcW w:w="720" w:type="dxa"/>
                <w:vAlign w:val="center"/>
                <w:hideMark/>
              </w:tcPr>
            </w:tcPrChange>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609" w:author="Brian Bohman" w:date="2021-10-27T05:58:00Z">
              <w:tcPr>
                <w:tcW w:w="1008" w:type="dxa"/>
                <w:vAlign w:val="center"/>
                <w:hideMark/>
              </w:tcPr>
            </w:tcPrChange>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10" w:author="Brian Bohman" w:date="2021-10-27T05:58:00Z">
              <w:tcPr>
                <w:tcW w:w="1152" w:type="dxa"/>
                <w:vAlign w:val="center"/>
                <w:hideMark/>
              </w:tcPr>
            </w:tcPrChange>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3611" w:author="Brian Bohman" w:date="2021-10-27T05:58:00Z">
              <w:tcPr>
                <w:tcW w:w="1008" w:type="dxa"/>
                <w:vAlign w:val="center"/>
                <w:hideMark/>
              </w:tcPr>
            </w:tcPrChange>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A21C3CD" w14:textId="77777777" w:rsidTr="00E419CD">
        <w:trPr>
          <w:trHeight w:val="165"/>
          <w:trPrChange w:id="13612" w:author="Brian Bohman" w:date="2021-10-27T05:58:00Z">
            <w:trPr>
              <w:trHeight w:val="165"/>
            </w:trPr>
          </w:trPrChange>
        </w:trPr>
        <w:tc>
          <w:tcPr>
            <w:tcW w:w="360" w:type="dxa"/>
            <w:vAlign w:val="center"/>
            <w:hideMark/>
            <w:tcPrChange w:id="13613" w:author="Brian Bohman" w:date="2021-10-27T05:58:00Z">
              <w:tcPr>
                <w:tcW w:w="360" w:type="dxa"/>
                <w:vAlign w:val="center"/>
                <w:hideMark/>
              </w:tcPr>
            </w:tcPrChange>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Change w:id="13614" w:author="Brian Bohman" w:date="2021-10-27T05:58:00Z">
              <w:tcPr>
                <w:tcW w:w="864" w:type="dxa"/>
                <w:vAlign w:val="center"/>
                <w:hideMark/>
              </w:tcPr>
            </w:tcPrChange>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15" w:author="Brian Bohman" w:date="2021-10-27T05:58:00Z">
              <w:tcPr>
                <w:tcW w:w="1152" w:type="dxa"/>
                <w:vAlign w:val="center"/>
                <w:hideMark/>
              </w:tcPr>
            </w:tcPrChange>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16" w:author="Brian Bohman" w:date="2021-10-27T05:58:00Z">
              <w:tcPr>
                <w:tcW w:w="504" w:type="dxa"/>
                <w:vAlign w:val="center"/>
                <w:hideMark/>
              </w:tcPr>
            </w:tcPrChange>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617" w:author="Brian Bohman" w:date="2021-10-27T05:58:00Z">
              <w:tcPr>
                <w:tcW w:w="1008" w:type="dxa"/>
                <w:vAlign w:val="center"/>
                <w:hideMark/>
              </w:tcPr>
            </w:tcPrChange>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618" w:author="Brian Bohman" w:date="2021-10-27T05:58:00Z">
              <w:tcPr>
                <w:tcW w:w="1008" w:type="dxa"/>
                <w:hideMark/>
              </w:tcPr>
            </w:tcPrChange>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19" w:author="Brian Bohman" w:date="2021-10-27T05:58:00Z">
              <w:tcPr>
                <w:tcW w:w="720" w:type="dxa"/>
                <w:vAlign w:val="center"/>
                <w:hideMark/>
              </w:tcPr>
            </w:tcPrChange>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620" w:author="Brian Bohman" w:date="2021-10-27T05:58:00Z">
              <w:tcPr>
                <w:tcW w:w="1008" w:type="dxa"/>
                <w:vAlign w:val="center"/>
                <w:hideMark/>
              </w:tcPr>
            </w:tcPrChange>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21" w:author="Brian Bohman" w:date="2021-10-27T05:58:00Z">
              <w:tcPr>
                <w:tcW w:w="1152" w:type="dxa"/>
                <w:vAlign w:val="center"/>
                <w:hideMark/>
              </w:tcPr>
            </w:tcPrChange>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3622" w:author="Brian Bohman" w:date="2021-10-27T05:58:00Z">
              <w:tcPr>
                <w:tcW w:w="1008" w:type="dxa"/>
                <w:vAlign w:val="center"/>
                <w:hideMark/>
              </w:tcPr>
            </w:tcPrChange>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94FED3E" w14:textId="77777777" w:rsidTr="00E419CD">
        <w:trPr>
          <w:trHeight w:val="165"/>
          <w:trPrChange w:id="13623" w:author="Brian Bohman" w:date="2021-10-27T05:58:00Z">
            <w:trPr>
              <w:trHeight w:val="165"/>
            </w:trPr>
          </w:trPrChange>
        </w:trPr>
        <w:tc>
          <w:tcPr>
            <w:tcW w:w="360" w:type="dxa"/>
            <w:vAlign w:val="center"/>
            <w:hideMark/>
            <w:tcPrChange w:id="13624" w:author="Brian Bohman" w:date="2021-10-27T05:58:00Z">
              <w:tcPr>
                <w:tcW w:w="360" w:type="dxa"/>
                <w:vAlign w:val="center"/>
                <w:hideMark/>
              </w:tcPr>
            </w:tcPrChange>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Change w:id="13625" w:author="Brian Bohman" w:date="2021-10-27T05:58:00Z">
              <w:tcPr>
                <w:tcW w:w="864" w:type="dxa"/>
                <w:vAlign w:val="center"/>
                <w:hideMark/>
              </w:tcPr>
            </w:tcPrChange>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26" w:author="Brian Bohman" w:date="2021-10-27T05:58:00Z">
              <w:tcPr>
                <w:tcW w:w="1152" w:type="dxa"/>
                <w:vAlign w:val="center"/>
                <w:hideMark/>
              </w:tcPr>
            </w:tcPrChange>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27" w:author="Brian Bohman" w:date="2021-10-27T05:58:00Z">
              <w:tcPr>
                <w:tcW w:w="504" w:type="dxa"/>
                <w:vAlign w:val="center"/>
                <w:hideMark/>
              </w:tcPr>
            </w:tcPrChange>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628" w:author="Brian Bohman" w:date="2021-10-27T05:58:00Z">
              <w:tcPr>
                <w:tcW w:w="1008" w:type="dxa"/>
                <w:vAlign w:val="center"/>
                <w:hideMark/>
              </w:tcPr>
            </w:tcPrChange>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629" w:author="Brian Bohman" w:date="2021-10-27T05:58:00Z">
              <w:tcPr>
                <w:tcW w:w="1008" w:type="dxa"/>
                <w:hideMark/>
              </w:tcPr>
            </w:tcPrChange>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30" w:author="Brian Bohman" w:date="2021-10-27T05:58:00Z">
              <w:tcPr>
                <w:tcW w:w="720" w:type="dxa"/>
                <w:vAlign w:val="center"/>
                <w:hideMark/>
              </w:tcPr>
            </w:tcPrChange>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631" w:author="Brian Bohman" w:date="2021-10-27T05:58:00Z">
              <w:tcPr>
                <w:tcW w:w="1008" w:type="dxa"/>
                <w:vAlign w:val="center"/>
                <w:hideMark/>
              </w:tcPr>
            </w:tcPrChange>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32" w:author="Brian Bohman" w:date="2021-10-27T05:58:00Z">
              <w:tcPr>
                <w:tcW w:w="1152" w:type="dxa"/>
                <w:vAlign w:val="center"/>
                <w:hideMark/>
              </w:tcPr>
            </w:tcPrChange>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440" w:type="dxa"/>
            <w:vAlign w:val="center"/>
            <w:hideMark/>
            <w:tcPrChange w:id="13633" w:author="Brian Bohman" w:date="2021-10-27T05:58:00Z">
              <w:tcPr>
                <w:tcW w:w="1008" w:type="dxa"/>
                <w:vAlign w:val="center"/>
                <w:hideMark/>
              </w:tcPr>
            </w:tcPrChange>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C17465C" w14:textId="77777777" w:rsidTr="00E419CD">
        <w:trPr>
          <w:trHeight w:val="165"/>
          <w:trPrChange w:id="13634" w:author="Brian Bohman" w:date="2021-10-27T05:58:00Z">
            <w:trPr>
              <w:trHeight w:val="165"/>
            </w:trPr>
          </w:trPrChange>
        </w:trPr>
        <w:tc>
          <w:tcPr>
            <w:tcW w:w="360" w:type="dxa"/>
            <w:vAlign w:val="center"/>
            <w:hideMark/>
            <w:tcPrChange w:id="13635" w:author="Brian Bohman" w:date="2021-10-27T05:58:00Z">
              <w:tcPr>
                <w:tcW w:w="360" w:type="dxa"/>
                <w:vAlign w:val="center"/>
                <w:hideMark/>
              </w:tcPr>
            </w:tcPrChange>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Change w:id="13636" w:author="Brian Bohman" w:date="2021-10-27T05:58:00Z">
              <w:tcPr>
                <w:tcW w:w="864" w:type="dxa"/>
                <w:vAlign w:val="center"/>
                <w:hideMark/>
              </w:tcPr>
            </w:tcPrChange>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37" w:author="Brian Bohman" w:date="2021-10-27T05:58:00Z">
              <w:tcPr>
                <w:tcW w:w="1152" w:type="dxa"/>
                <w:vAlign w:val="center"/>
                <w:hideMark/>
              </w:tcPr>
            </w:tcPrChange>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38" w:author="Brian Bohman" w:date="2021-10-27T05:58:00Z">
              <w:tcPr>
                <w:tcW w:w="504" w:type="dxa"/>
                <w:vAlign w:val="center"/>
                <w:hideMark/>
              </w:tcPr>
            </w:tcPrChange>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639" w:author="Brian Bohman" w:date="2021-10-27T05:58:00Z">
              <w:tcPr>
                <w:tcW w:w="1008" w:type="dxa"/>
                <w:vAlign w:val="center"/>
                <w:hideMark/>
              </w:tcPr>
            </w:tcPrChange>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640" w:author="Brian Bohman" w:date="2021-10-27T05:58:00Z">
              <w:tcPr>
                <w:tcW w:w="1008" w:type="dxa"/>
                <w:hideMark/>
              </w:tcPr>
            </w:tcPrChange>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41" w:author="Brian Bohman" w:date="2021-10-27T05:58:00Z">
              <w:tcPr>
                <w:tcW w:w="720" w:type="dxa"/>
                <w:vAlign w:val="center"/>
                <w:hideMark/>
              </w:tcPr>
            </w:tcPrChange>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642" w:author="Brian Bohman" w:date="2021-10-27T05:58:00Z">
              <w:tcPr>
                <w:tcW w:w="1008" w:type="dxa"/>
                <w:vAlign w:val="center"/>
                <w:hideMark/>
              </w:tcPr>
            </w:tcPrChange>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43" w:author="Brian Bohman" w:date="2021-10-27T05:58:00Z">
              <w:tcPr>
                <w:tcW w:w="1152" w:type="dxa"/>
                <w:vAlign w:val="center"/>
                <w:hideMark/>
              </w:tcPr>
            </w:tcPrChange>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644" w:author="Brian Bohman" w:date="2021-10-27T05:58:00Z">
              <w:tcPr>
                <w:tcW w:w="1008" w:type="dxa"/>
                <w:vAlign w:val="center"/>
                <w:hideMark/>
              </w:tcPr>
            </w:tcPrChange>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7FA74543" w14:textId="77777777" w:rsidTr="00E419CD">
        <w:trPr>
          <w:trHeight w:val="165"/>
          <w:trPrChange w:id="13645" w:author="Brian Bohman" w:date="2021-10-27T05:58:00Z">
            <w:trPr>
              <w:trHeight w:val="165"/>
            </w:trPr>
          </w:trPrChange>
        </w:trPr>
        <w:tc>
          <w:tcPr>
            <w:tcW w:w="360" w:type="dxa"/>
            <w:vAlign w:val="center"/>
            <w:hideMark/>
            <w:tcPrChange w:id="13646" w:author="Brian Bohman" w:date="2021-10-27T05:58:00Z">
              <w:tcPr>
                <w:tcW w:w="360" w:type="dxa"/>
                <w:vAlign w:val="center"/>
                <w:hideMark/>
              </w:tcPr>
            </w:tcPrChange>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Change w:id="13647" w:author="Brian Bohman" w:date="2021-10-27T05:58:00Z">
              <w:tcPr>
                <w:tcW w:w="864" w:type="dxa"/>
                <w:vAlign w:val="center"/>
                <w:hideMark/>
              </w:tcPr>
            </w:tcPrChange>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48" w:author="Brian Bohman" w:date="2021-10-27T05:58:00Z">
              <w:tcPr>
                <w:tcW w:w="1152" w:type="dxa"/>
                <w:vAlign w:val="center"/>
                <w:hideMark/>
              </w:tcPr>
            </w:tcPrChange>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49" w:author="Brian Bohman" w:date="2021-10-27T05:58:00Z">
              <w:tcPr>
                <w:tcW w:w="504" w:type="dxa"/>
                <w:vAlign w:val="center"/>
                <w:hideMark/>
              </w:tcPr>
            </w:tcPrChange>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650" w:author="Brian Bohman" w:date="2021-10-27T05:58:00Z">
              <w:tcPr>
                <w:tcW w:w="1008" w:type="dxa"/>
                <w:vAlign w:val="center"/>
                <w:hideMark/>
              </w:tcPr>
            </w:tcPrChange>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651" w:author="Brian Bohman" w:date="2021-10-27T05:58:00Z">
              <w:tcPr>
                <w:tcW w:w="1008" w:type="dxa"/>
                <w:hideMark/>
              </w:tcPr>
            </w:tcPrChange>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52" w:author="Brian Bohman" w:date="2021-10-27T05:58:00Z">
              <w:tcPr>
                <w:tcW w:w="720" w:type="dxa"/>
                <w:vAlign w:val="center"/>
                <w:hideMark/>
              </w:tcPr>
            </w:tcPrChange>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653" w:author="Brian Bohman" w:date="2021-10-27T05:58:00Z">
              <w:tcPr>
                <w:tcW w:w="1008" w:type="dxa"/>
                <w:vAlign w:val="center"/>
                <w:hideMark/>
              </w:tcPr>
            </w:tcPrChange>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54" w:author="Brian Bohman" w:date="2021-10-27T05:58:00Z">
              <w:tcPr>
                <w:tcW w:w="1152" w:type="dxa"/>
                <w:vAlign w:val="center"/>
                <w:hideMark/>
              </w:tcPr>
            </w:tcPrChange>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440" w:type="dxa"/>
            <w:vAlign w:val="center"/>
            <w:hideMark/>
            <w:tcPrChange w:id="13655" w:author="Brian Bohman" w:date="2021-10-27T05:58:00Z">
              <w:tcPr>
                <w:tcW w:w="1008" w:type="dxa"/>
                <w:vAlign w:val="center"/>
                <w:hideMark/>
              </w:tcPr>
            </w:tcPrChange>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0A4002" w14:textId="77777777" w:rsidTr="00E419CD">
        <w:trPr>
          <w:trHeight w:val="165"/>
          <w:trPrChange w:id="13656" w:author="Brian Bohman" w:date="2021-10-27T05:58:00Z">
            <w:trPr>
              <w:trHeight w:val="165"/>
            </w:trPr>
          </w:trPrChange>
        </w:trPr>
        <w:tc>
          <w:tcPr>
            <w:tcW w:w="360" w:type="dxa"/>
            <w:vAlign w:val="center"/>
            <w:hideMark/>
            <w:tcPrChange w:id="13657" w:author="Brian Bohman" w:date="2021-10-27T05:58:00Z">
              <w:tcPr>
                <w:tcW w:w="360" w:type="dxa"/>
                <w:vAlign w:val="center"/>
                <w:hideMark/>
              </w:tcPr>
            </w:tcPrChange>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Change w:id="13658" w:author="Brian Bohman" w:date="2021-10-27T05:58:00Z">
              <w:tcPr>
                <w:tcW w:w="864" w:type="dxa"/>
                <w:vAlign w:val="center"/>
                <w:hideMark/>
              </w:tcPr>
            </w:tcPrChange>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59" w:author="Brian Bohman" w:date="2021-10-27T05:58:00Z">
              <w:tcPr>
                <w:tcW w:w="1152" w:type="dxa"/>
                <w:vAlign w:val="center"/>
                <w:hideMark/>
              </w:tcPr>
            </w:tcPrChange>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60" w:author="Brian Bohman" w:date="2021-10-27T05:58:00Z">
              <w:tcPr>
                <w:tcW w:w="504" w:type="dxa"/>
                <w:vAlign w:val="center"/>
                <w:hideMark/>
              </w:tcPr>
            </w:tcPrChange>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661" w:author="Brian Bohman" w:date="2021-10-27T05:58:00Z">
              <w:tcPr>
                <w:tcW w:w="1008" w:type="dxa"/>
                <w:vAlign w:val="center"/>
                <w:hideMark/>
              </w:tcPr>
            </w:tcPrChange>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662" w:author="Brian Bohman" w:date="2021-10-27T05:58:00Z">
              <w:tcPr>
                <w:tcW w:w="1008" w:type="dxa"/>
                <w:hideMark/>
              </w:tcPr>
            </w:tcPrChange>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63" w:author="Brian Bohman" w:date="2021-10-27T05:58:00Z">
              <w:tcPr>
                <w:tcW w:w="720" w:type="dxa"/>
                <w:vAlign w:val="center"/>
                <w:hideMark/>
              </w:tcPr>
            </w:tcPrChange>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664" w:author="Brian Bohman" w:date="2021-10-27T05:58:00Z">
              <w:tcPr>
                <w:tcW w:w="1008" w:type="dxa"/>
                <w:vAlign w:val="center"/>
                <w:hideMark/>
              </w:tcPr>
            </w:tcPrChange>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65" w:author="Brian Bohman" w:date="2021-10-27T05:58:00Z">
              <w:tcPr>
                <w:tcW w:w="1152" w:type="dxa"/>
                <w:vAlign w:val="center"/>
                <w:hideMark/>
              </w:tcPr>
            </w:tcPrChange>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666" w:author="Brian Bohman" w:date="2021-10-27T05:58:00Z">
              <w:tcPr>
                <w:tcW w:w="1008" w:type="dxa"/>
                <w:vAlign w:val="center"/>
                <w:hideMark/>
              </w:tcPr>
            </w:tcPrChange>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3289135" w14:textId="77777777" w:rsidTr="00E419CD">
        <w:trPr>
          <w:trHeight w:val="165"/>
          <w:trPrChange w:id="13667" w:author="Brian Bohman" w:date="2021-10-27T05:58:00Z">
            <w:trPr>
              <w:trHeight w:val="165"/>
            </w:trPr>
          </w:trPrChange>
        </w:trPr>
        <w:tc>
          <w:tcPr>
            <w:tcW w:w="360" w:type="dxa"/>
            <w:vAlign w:val="center"/>
            <w:hideMark/>
            <w:tcPrChange w:id="13668" w:author="Brian Bohman" w:date="2021-10-27T05:58:00Z">
              <w:tcPr>
                <w:tcW w:w="360" w:type="dxa"/>
                <w:vAlign w:val="center"/>
                <w:hideMark/>
              </w:tcPr>
            </w:tcPrChange>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Change w:id="13669" w:author="Brian Bohman" w:date="2021-10-27T05:58:00Z">
              <w:tcPr>
                <w:tcW w:w="864" w:type="dxa"/>
                <w:vAlign w:val="center"/>
                <w:hideMark/>
              </w:tcPr>
            </w:tcPrChange>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70" w:author="Brian Bohman" w:date="2021-10-27T05:58:00Z">
              <w:tcPr>
                <w:tcW w:w="1152" w:type="dxa"/>
                <w:vAlign w:val="center"/>
                <w:hideMark/>
              </w:tcPr>
            </w:tcPrChange>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71" w:author="Brian Bohman" w:date="2021-10-27T05:58:00Z">
              <w:tcPr>
                <w:tcW w:w="504" w:type="dxa"/>
                <w:vAlign w:val="center"/>
                <w:hideMark/>
              </w:tcPr>
            </w:tcPrChange>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672" w:author="Brian Bohman" w:date="2021-10-27T05:58:00Z">
              <w:tcPr>
                <w:tcW w:w="1008" w:type="dxa"/>
                <w:vAlign w:val="center"/>
                <w:hideMark/>
              </w:tcPr>
            </w:tcPrChange>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673" w:author="Brian Bohman" w:date="2021-10-27T05:58:00Z">
              <w:tcPr>
                <w:tcW w:w="1008" w:type="dxa"/>
                <w:hideMark/>
              </w:tcPr>
            </w:tcPrChange>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74" w:author="Brian Bohman" w:date="2021-10-27T05:58:00Z">
              <w:tcPr>
                <w:tcW w:w="720" w:type="dxa"/>
                <w:vAlign w:val="center"/>
                <w:hideMark/>
              </w:tcPr>
            </w:tcPrChange>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675" w:author="Brian Bohman" w:date="2021-10-27T05:58:00Z">
              <w:tcPr>
                <w:tcW w:w="1008" w:type="dxa"/>
                <w:vAlign w:val="center"/>
                <w:hideMark/>
              </w:tcPr>
            </w:tcPrChange>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76" w:author="Brian Bohman" w:date="2021-10-27T05:58:00Z">
              <w:tcPr>
                <w:tcW w:w="1152" w:type="dxa"/>
                <w:vAlign w:val="center"/>
                <w:hideMark/>
              </w:tcPr>
            </w:tcPrChange>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440" w:type="dxa"/>
            <w:vAlign w:val="center"/>
            <w:hideMark/>
            <w:tcPrChange w:id="13677" w:author="Brian Bohman" w:date="2021-10-27T05:58:00Z">
              <w:tcPr>
                <w:tcW w:w="1008" w:type="dxa"/>
                <w:vAlign w:val="center"/>
                <w:hideMark/>
              </w:tcPr>
            </w:tcPrChange>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BCF9F3B" w14:textId="77777777" w:rsidTr="00E419CD">
        <w:trPr>
          <w:trHeight w:val="165"/>
          <w:trPrChange w:id="13678" w:author="Brian Bohman" w:date="2021-10-27T05:58:00Z">
            <w:trPr>
              <w:trHeight w:val="165"/>
            </w:trPr>
          </w:trPrChange>
        </w:trPr>
        <w:tc>
          <w:tcPr>
            <w:tcW w:w="360" w:type="dxa"/>
            <w:vAlign w:val="center"/>
            <w:hideMark/>
            <w:tcPrChange w:id="13679" w:author="Brian Bohman" w:date="2021-10-27T05:58:00Z">
              <w:tcPr>
                <w:tcW w:w="360" w:type="dxa"/>
                <w:vAlign w:val="center"/>
                <w:hideMark/>
              </w:tcPr>
            </w:tcPrChange>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Change w:id="13680" w:author="Brian Bohman" w:date="2021-10-27T05:58:00Z">
              <w:tcPr>
                <w:tcW w:w="864" w:type="dxa"/>
                <w:vAlign w:val="center"/>
                <w:hideMark/>
              </w:tcPr>
            </w:tcPrChange>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81" w:author="Brian Bohman" w:date="2021-10-27T05:58:00Z">
              <w:tcPr>
                <w:tcW w:w="1152" w:type="dxa"/>
                <w:vAlign w:val="center"/>
                <w:hideMark/>
              </w:tcPr>
            </w:tcPrChange>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82" w:author="Brian Bohman" w:date="2021-10-27T05:58:00Z">
              <w:tcPr>
                <w:tcW w:w="504" w:type="dxa"/>
                <w:vAlign w:val="center"/>
                <w:hideMark/>
              </w:tcPr>
            </w:tcPrChange>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683" w:author="Brian Bohman" w:date="2021-10-27T05:58:00Z">
              <w:tcPr>
                <w:tcW w:w="1008" w:type="dxa"/>
                <w:vAlign w:val="center"/>
                <w:hideMark/>
              </w:tcPr>
            </w:tcPrChange>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684" w:author="Brian Bohman" w:date="2021-10-27T05:58:00Z">
              <w:tcPr>
                <w:tcW w:w="1008" w:type="dxa"/>
                <w:hideMark/>
              </w:tcPr>
            </w:tcPrChange>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85" w:author="Brian Bohman" w:date="2021-10-27T05:58:00Z">
              <w:tcPr>
                <w:tcW w:w="720" w:type="dxa"/>
                <w:vAlign w:val="center"/>
                <w:hideMark/>
              </w:tcPr>
            </w:tcPrChange>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86" w:author="Brian Bohman" w:date="2021-10-27T05:58:00Z">
              <w:tcPr>
                <w:tcW w:w="1008" w:type="dxa"/>
                <w:vAlign w:val="center"/>
                <w:hideMark/>
              </w:tcPr>
            </w:tcPrChange>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87" w:author="Brian Bohman" w:date="2021-10-27T05:58:00Z">
              <w:tcPr>
                <w:tcW w:w="1152" w:type="dxa"/>
                <w:vAlign w:val="center"/>
                <w:hideMark/>
              </w:tcPr>
            </w:tcPrChange>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688" w:author="Brian Bohman" w:date="2021-10-27T05:58:00Z">
              <w:tcPr>
                <w:tcW w:w="1008" w:type="dxa"/>
                <w:vAlign w:val="center"/>
                <w:hideMark/>
              </w:tcPr>
            </w:tcPrChange>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7B550A5" w14:textId="77777777" w:rsidTr="00E419CD">
        <w:trPr>
          <w:trHeight w:val="165"/>
          <w:trPrChange w:id="13689" w:author="Brian Bohman" w:date="2021-10-27T05:58:00Z">
            <w:trPr>
              <w:trHeight w:val="165"/>
            </w:trPr>
          </w:trPrChange>
        </w:trPr>
        <w:tc>
          <w:tcPr>
            <w:tcW w:w="360" w:type="dxa"/>
            <w:vAlign w:val="center"/>
            <w:hideMark/>
            <w:tcPrChange w:id="13690" w:author="Brian Bohman" w:date="2021-10-27T05:58:00Z">
              <w:tcPr>
                <w:tcW w:w="360" w:type="dxa"/>
                <w:vAlign w:val="center"/>
                <w:hideMark/>
              </w:tcPr>
            </w:tcPrChange>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Change w:id="13691" w:author="Brian Bohman" w:date="2021-10-27T05:58:00Z">
              <w:tcPr>
                <w:tcW w:w="864" w:type="dxa"/>
                <w:vAlign w:val="center"/>
                <w:hideMark/>
              </w:tcPr>
            </w:tcPrChange>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92" w:author="Brian Bohman" w:date="2021-10-27T05:58:00Z">
              <w:tcPr>
                <w:tcW w:w="1152" w:type="dxa"/>
                <w:vAlign w:val="center"/>
                <w:hideMark/>
              </w:tcPr>
            </w:tcPrChange>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93" w:author="Brian Bohman" w:date="2021-10-27T05:58:00Z">
              <w:tcPr>
                <w:tcW w:w="504" w:type="dxa"/>
                <w:vAlign w:val="center"/>
                <w:hideMark/>
              </w:tcPr>
            </w:tcPrChange>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694" w:author="Brian Bohman" w:date="2021-10-27T05:58:00Z">
              <w:tcPr>
                <w:tcW w:w="1008" w:type="dxa"/>
                <w:vAlign w:val="center"/>
                <w:hideMark/>
              </w:tcPr>
            </w:tcPrChange>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695" w:author="Brian Bohman" w:date="2021-10-27T05:58:00Z">
              <w:tcPr>
                <w:tcW w:w="1008" w:type="dxa"/>
                <w:hideMark/>
              </w:tcPr>
            </w:tcPrChange>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96" w:author="Brian Bohman" w:date="2021-10-27T05:58:00Z">
              <w:tcPr>
                <w:tcW w:w="720" w:type="dxa"/>
                <w:vAlign w:val="center"/>
                <w:hideMark/>
              </w:tcPr>
            </w:tcPrChange>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97" w:author="Brian Bohman" w:date="2021-10-27T05:58:00Z">
              <w:tcPr>
                <w:tcW w:w="1008" w:type="dxa"/>
                <w:vAlign w:val="center"/>
                <w:hideMark/>
              </w:tcPr>
            </w:tcPrChange>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98" w:author="Brian Bohman" w:date="2021-10-27T05:58:00Z">
              <w:tcPr>
                <w:tcW w:w="1152" w:type="dxa"/>
                <w:vAlign w:val="center"/>
                <w:hideMark/>
              </w:tcPr>
            </w:tcPrChange>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440" w:type="dxa"/>
            <w:vAlign w:val="center"/>
            <w:hideMark/>
            <w:tcPrChange w:id="13699" w:author="Brian Bohman" w:date="2021-10-27T05:58:00Z">
              <w:tcPr>
                <w:tcW w:w="1008" w:type="dxa"/>
                <w:vAlign w:val="center"/>
                <w:hideMark/>
              </w:tcPr>
            </w:tcPrChange>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2BC9279" w14:textId="77777777" w:rsidTr="00E419CD">
        <w:trPr>
          <w:trHeight w:val="180"/>
          <w:trPrChange w:id="13700" w:author="Brian Bohman" w:date="2021-10-27T05:58:00Z">
            <w:trPr>
              <w:trHeight w:val="180"/>
            </w:trPr>
          </w:trPrChange>
        </w:trPr>
        <w:tc>
          <w:tcPr>
            <w:tcW w:w="360" w:type="dxa"/>
            <w:vAlign w:val="center"/>
            <w:hideMark/>
            <w:tcPrChange w:id="13701" w:author="Brian Bohman" w:date="2021-10-27T05:58:00Z">
              <w:tcPr>
                <w:tcW w:w="360" w:type="dxa"/>
                <w:vAlign w:val="center"/>
                <w:hideMark/>
              </w:tcPr>
            </w:tcPrChange>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Change w:id="13702" w:author="Brian Bohman" w:date="2021-10-27T05:58:00Z">
              <w:tcPr>
                <w:tcW w:w="864" w:type="dxa"/>
                <w:vAlign w:val="center"/>
                <w:hideMark/>
              </w:tcPr>
            </w:tcPrChange>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03" w:author="Brian Bohman" w:date="2021-10-27T05:58:00Z">
              <w:tcPr>
                <w:tcW w:w="1152" w:type="dxa"/>
                <w:vAlign w:val="center"/>
                <w:hideMark/>
              </w:tcPr>
            </w:tcPrChange>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04" w:author="Brian Bohman" w:date="2021-10-27T05:58:00Z">
              <w:tcPr>
                <w:tcW w:w="504" w:type="dxa"/>
                <w:vAlign w:val="center"/>
                <w:hideMark/>
              </w:tcPr>
            </w:tcPrChange>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705" w:author="Brian Bohman" w:date="2021-10-27T05:58:00Z">
              <w:tcPr>
                <w:tcW w:w="1008" w:type="dxa"/>
                <w:vAlign w:val="center"/>
                <w:hideMark/>
              </w:tcPr>
            </w:tcPrChange>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706" w:author="Brian Bohman" w:date="2021-10-27T05:58:00Z">
              <w:tcPr>
                <w:tcW w:w="1008" w:type="dxa"/>
                <w:hideMark/>
              </w:tcPr>
            </w:tcPrChange>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07" w:author="Brian Bohman" w:date="2021-10-27T05:58:00Z">
              <w:tcPr>
                <w:tcW w:w="720" w:type="dxa"/>
                <w:vAlign w:val="center"/>
                <w:hideMark/>
              </w:tcPr>
            </w:tcPrChange>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708" w:author="Brian Bohman" w:date="2021-10-27T05:58:00Z">
              <w:tcPr>
                <w:tcW w:w="1008" w:type="dxa"/>
                <w:vAlign w:val="center"/>
                <w:hideMark/>
              </w:tcPr>
            </w:tcPrChange>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09" w:author="Brian Bohman" w:date="2021-10-27T05:58:00Z">
              <w:tcPr>
                <w:tcW w:w="1152" w:type="dxa"/>
                <w:vAlign w:val="center"/>
                <w:hideMark/>
              </w:tcPr>
            </w:tcPrChange>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3710" w:author="Brian Bohman" w:date="2021-10-27T05:58:00Z">
              <w:tcPr>
                <w:tcW w:w="1008" w:type="dxa"/>
                <w:vAlign w:val="center"/>
                <w:hideMark/>
              </w:tcPr>
            </w:tcPrChange>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40BE7E" w14:textId="77777777" w:rsidTr="00E419CD">
        <w:trPr>
          <w:trHeight w:val="165"/>
          <w:trPrChange w:id="13711" w:author="Brian Bohman" w:date="2021-10-27T05:58:00Z">
            <w:trPr>
              <w:trHeight w:val="165"/>
            </w:trPr>
          </w:trPrChange>
        </w:trPr>
        <w:tc>
          <w:tcPr>
            <w:tcW w:w="360" w:type="dxa"/>
            <w:vAlign w:val="center"/>
            <w:hideMark/>
            <w:tcPrChange w:id="13712" w:author="Brian Bohman" w:date="2021-10-27T05:58:00Z">
              <w:tcPr>
                <w:tcW w:w="360" w:type="dxa"/>
                <w:vAlign w:val="center"/>
                <w:hideMark/>
              </w:tcPr>
            </w:tcPrChange>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Change w:id="13713" w:author="Brian Bohman" w:date="2021-10-27T05:58:00Z">
              <w:tcPr>
                <w:tcW w:w="864" w:type="dxa"/>
                <w:vAlign w:val="center"/>
                <w:hideMark/>
              </w:tcPr>
            </w:tcPrChange>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14" w:author="Brian Bohman" w:date="2021-10-27T05:58:00Z">
              <w:tcPr>
                <w:tcW w:w="1152" w:type="dxa"/>
                <w:vAlign w:val="center"/>
                <w:hideMark/>
              </w:tcPr>
            </w:tcPrChange>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15" w:author="Brian Bohman" w:date="2021-10-27T05:58:00Z">
              <w:tcPr>
                <w:tcW w:w="504" w:type="dxa"/>
                <w:vAlign w:val="center"/>
                <w:hideMark/>
              </w:tcPr>
            </w:tcPrChange>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716" w:author="Brian Bohman" w:date="2021-10-27T05:58:00Z">
              <w:tcPr>
                <w:tcW w:w="1008" w:type="dxa"/>
                <w:vAlign w:val="center"/>
                <w:hideMark/>
              </w:tcPr>
            </w:tcPrChange>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717" w:author="Brian Bohman" w:date="2021-10-27T05:58:00Z">
              <w:tcPr>
                <w:tcW w:w="1008" w:type="dxa"/>
                <w:hideMark/>
              </w:tcPr>
            </w:tcPrChange>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18" w:author="Brian Bohman" w:date="2021-10-27T05:58:00Z">
              <w:tcPr>
                <w:tcW w:w="720" w:type="dxa"/>
                <w:vAlign w:val="center"/>
                <w:hideMark/>
              </w:tcPr>
            </w:tcPrChange>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719" w:author="Brian Bohman" w:date="2021-10-27T05:58:00Z">
              <w:tcPr>
                <w:tcW w:w="1008" w:type="dxa"/>
                <w:vAlign w:val="center"/>
                <w:hideMark/>
              </w:tcPr>
            </w:tcPrChange>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20" w:author="Brian Bohman" w:date="2021-10-27T05:58:00Z">
              <w:tcPr>
                <w:tcW w:w="1152" w:type="dxa"/>
                <w:vAlign w:val="center"/>
                <w:hideMark/>
              </w:tcPr>
            </w:tcPrChange>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440" w:type="dxa"/>
            <w:vAlign w:val="center"/>
            <w:hideMark/>
            <w:tcPrChange w:id="13721" w:author="Brian Bohman" w:date="2021-10-27T05:58:00Z">
              <w:tcPr>
                <w:tcW w:w="1008" w:type="dxa"/>
                <w:vAlign w:val="center"/>
                <w:hideMark/>
              </w:tcPr>
            </w:tcPrChange>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9AA8A4C" w14:textId="77777777" w:rsidTr="00E419CD">
        <w:trPr>
          <w:trHeight w:val="165"/>
          <w:trPrChange w:id="13722" w:author="Brian Bohman" w:date="2021-10-27T05:58:00Z">
            <w:trPr>
              <w:trHeight w:val="165"/>
            </w:trPr>
          </w:trPrChange>
        </w:trPr>
        <w:tc>
          <w:tcPr>
            <w:tcW w:w="360" w:type="dxa"/>
            <w:vAlign w:val="center"/>
            <w:hideMark/>
            <w:tcPrChange w:id="13723" w:author="Brian Bohman" w:date="2021-10-27T05:58:00Z">
              <w:tcPr>
                <w:tcW w:w="360" w:type="dxa"/>
                <w:vAlign w:val="center"/>
                <w:hideMark/>
              </w:tcPr>
            </w:tcPrChange>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Change w:id="13724" w:author="Brian Bohman" w:date="2021-10-27T05:58:00Z">
              <w:tcPr>
                <w:tcW w:w="864" w:type="dxa"/>
                <w:vAlign w:val="center"/>
                <w:hideMark/>
              </w:tcPr>
            </w:tcPrChange>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25" w:author="Brian Bohman" w:date="2021-10-27T05:58:00Z">
              <w:tcPr>
                <w:tcW w:w="1152" w:type="dxa"/>
                <w:vAlign w:val="center"/>
                <w:hideMark/>
              </w:tcPr>
            </w:tcPrChange>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26" w:author="Brian Bohman" w:date="2021-10-27T05:58:00Z">
              <w:tcPr>
                <w:tcW w:w="504" w:type="dxa"/>
                <w:vAlign w:val="center"/>
                <w:hideMark/>
              </w:tcPr>
            </w:tcPrChange>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727" w:author="Brian Bohman" w:date="2021-10-27T05:58:00Z">
              <w:tcPr>
                <w:tcW w:w="1008" w:type="dxa"/>
                <w:vAlign w:val="center"/>
                <w:hideMark/>
              </w:tcPr>
            </w:tcPrChange>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728" w:author="Brian Bohman" w:date="2021-10-27T05:58:00Z">
              <w:tcPr>
                <w:tcW w:w="1008" w:type="dxa"/>
                <w:hideMark/>
              </w:tcPr>
            </w:tcPrChange>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29" w:author="Brian Bohman" w:date="2021-10-27T05:58:00Z">
              <w:tcPr>
                <w:tcW w:w="720" w:type="dxa"/>
                <w:vAlign w:val="center"/>
                <w:hideMark/>
              </w:tcPr>
            </w:tcPrChange>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730" w:author="Brian Bohman" w:date="2021-10-27T05:58:00Z">
              <w:tcPr>
                <w:tcW w:w="1008" w:type="dxa"/>
                <w:vAlign w:val="center"/>
                <w:hideMark/>
              </w:tcPr>
            </w:tcPrChange>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31" w:author="Brian Bohman" w:date="2021-10-27T05:58:00Z">
              <w:tcPr>
                <w:tcW w:w="1152" w:type="dxa"/>
                <w:vAlign w:val="center"/>
                <w:hideMark/>
              </w:tcPr>
            </w:tcPrChange>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732" w:author="Brian Bohman" w:date="2021-10-27T05:58:00Z">
              <w:tcPr>
                <w:tcW w:w="1008" w:type="dxa"/>
                <w:vAlign w:val="center"/>
                <w:hideMark/>
              </w:tcPr>
            </w:tcPrChange>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0A3877EE" w14:textId="77777777" w:rsidTr="00E419CD">
        <w:trPr>
          <w:trHeight w:val="165"/>
          <w:trPrChange w:id="13733" w:author="Brian Bohman" w:date="2021-10-27T05:58:00Z">
            <w:trPr>
              <w:trHeight w:val="165"/>
            </w:trPr>
          </w:trPrChange>
        </w:trPr>
        <w:tc>
          <w:tcPr>
            <w:tcW w:w="360" w:type="dxa"/>
            <w:vAlign w:val="center"/>
            <w:hideMark/>
            <w:tcPrChange w:id="13734" w:author="Brian Bohman" w:date="2021-10-27T05:58:00Z">
              <w:tcPr>
                <w:tcW w:w="360" w:type="dxa"/>
                <w:vAlign w:val="center"/>
                <w:hideMark/>
              </w:tcPr>
            </w:tcPrChange>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Change w:id="13735" w:author="Brian Bohman" w:date="2021-10-27T05:58:00Z">
              <w:tcPr>
                <w:tcW w:w="864" w:type="dxa"/>
                <w:vAlign w:val="center"/>
                <w:hideMark/>
              </w:tcPr>
            </w:tcPrChange>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36" w:author="Brian Bohman" w:date="2021-10-27T05:58:00Z">
              <w:tcPr>
                <w:tcW w:w="1152" w:type="dxa"/>
                <w:vAlign w:val="center"/>
                <w:hideMark/>
              </w:tcPr>
            </w:tcPrChange>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37" w:author="Brian Bohman" w:date="2021-10-27T05:58:00Z">
              <w:tcPr>
                <w:tcW w:w="504" w:type="dxa"/>
                <w:vAlign w:val="center"/>
                <w:hideMark/>
              </w:tcPr>
            </w:tcPrChange>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738" w:author="Brian Bohman" w:date="2021-10-27T05:58:00Z">
              <w:tcPr>
                <w:tcW w:w="1008" w:type="dxa"/>
                <w:vAlign w:val="center"/>
                <w:hideMark/>
              </w:tcPr>
            </w:tcPrChange>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739" w:author="Brian Bohman" w:date="2021-10-27T05:58:00Z">
              <w:tcPr>
                <w:tcW w:w="1008" w:type="dxa"/>
                <w:hideMark/>
              </w:tcPr>
            </w:tcPrChange>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40" w:author="Brian Bohman" w:date="2021-10-27T05:58:00Z">
              <w:tcPr>
                <w:tcW w:w="720" w:type="dxa"/>
                <w:vAlign w:val="center"/>
                <w:hideMark/>
              </w:tcPr>
            </w:tcPrChange>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741" w:author="Brian Bohman" w:date="2021-10-27T05:58:00Z">
              <w:tcPr>
                <w:tcW w:w="1008" w:type="dxa"/>
                <w:vAlign w:val="center"/>
                <w:hideMark/>
              </w:tcPr>
            </w:tcPrChange>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42" w:author="Brian Bohman" w:date="2021-10-27T05:58:00Z">
              <w:tcPr>
                <w:tcW w:w="1152" w:type="dxa"/>
                <w:vAlign w:val="center"/>
                <w:hideMark/>
              </w:tcPr>
            </w:tcPrChange>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743" w:author="Brian Bohman" w:date="2021-10-27T05:58:00Z">
              <w:tcPr>
                <w:tcW w:w="1008" w:type="dxa"/>
                <w:vAlign w:val="center"/>
                <w:hideMark/>
              </w:tcPr>
            </w:tcPrChange>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5666139" w14:textId="77777777" w:rsidTr="00E419CD">
        <w:trPr>
          <w:trHeight w:val="165"/>
          <w:trPrChange w:id="13744" w:author="Brian Bohman" w:date="2021-10-27T05:58:00Z">
            <w:trPr>
              <w:trHeight w:val="165"/>
            </w:trPr>
          </w:trPrChange>
        </w:trPr>
        <w:tc>
          <w:tcPr>
            <w:tcW w:w="360" w:type="dxa"/>
            <w:vAlign w:val="center"/>
            <w:hideMark/>
            <w:tcPrChange w:id="13745" w:author="Brian Bohman" w:date="2021-10-27T05:58:00Z">
              <w:tcPr>
                <w:tcW w:w="360" w:type="dxa"/>
                <w:vAlign w:val="center"/>
                <w:hideMark/>
              </w:tcPr>
            </w:tcPrChange>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Change w:id="13746" w:author="Brian Bohman" w:date="2021-10-27T05:58:00Z">
              <w:tcPr>
                <w:tcW w:w="864" w:type="dxa"/>
                <w:vAlign w:val="center"/>
                <w:hideMark/>
              </w:tcPr>
            </w:tcPrChange>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47" w:author="Brian Bohman" w:date="2021-10-27T05:58:00Z">
              <w:tcPr>
                <w:tcW w:w="1152" w:type="dxa"/>
                <w:vAlign w:val="center"/>
                <w:hideMark/>
              </w:tcPr>
            </w:tcPrChange>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48" w:author="Brian Bohman" w:date="2021-10-27T05:58:00Z">
              <w:tcPr>
                <w:tcW w:w="504" w:type="dxa"/>
                <w:vAlign w:val="center"/>
                <w:hideMark/>
              </w:tcPr>
            </w:tcPrChange>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749" w:author="Brian Bohman" w:date="2021-10-27T05:58:00Z">
              <w:tcPr>
                <w:tcW w:w="1008" w:type="dxa"/>
                <w:vAlign w:val="center"/>
                <w:hideMark/>
              </w:tcPr>
            </w:tcPrChange>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750" w:author="Brian Bohman" w:date="2021-10-27T05:58:00Z">
              <w:tcPr>
                <w:tcW w:w="1008" w:type="dxa"/>
                <w:hideMark/>
              </w:tcPr>
            </w:tcPrChange>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51" w:author="Brian Bohman" w:date="2021-10-27T05:58:00Z">
              <w:tcPr>
                <w:tcW w:w="720" w:type="dxa"/>
                <w:vAlign w:val="center"/>
                <w:hideMark/>
              </w:tcPr>
            </w:tcPrChange>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752" w:author="Brian Bohman" w:date="2021-10-27T05:58:00Z">
              <w:tcPr>
                <w:tcW w:w="1008" w:type="dxa"/>
                <w:vAlign w:val="center"/>
                <w:hideMark/>
              </w:tcPr>
            </w:tcPrChange>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53" w:author="Brian Bohman" w:date="2021-10-27T05:58:00Z">
              <w:tcPr>
                <w:tcW w:w="1152" w:type="dxa"/>
                <w:vAlign w:val="center"/>
                <w:hideMark/>
              </w:tcPr>
            </w:tcPrChange>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754" w:author="Brian Bohman" w:date="2021-10-27T05:58:00Z">
              <w:tcPr>
                <w:tcW w:w="1008" w:type="dxa"/>
                <w:vAlign w:val="center"/>
                <w:hideMark/>
              </w:tcPr>
            </w:tcPrChange>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C79F930" w14:textId="77777777" w:rsidTr="00E419CD">
        <w:trPr>
          <w:trHeight w:val="165"/>
          <w:trPrChange w:id="13755" w:author="Brian Bohman" w:date="2021-10-27T05:58:00Z">
            <w:trPr>
              <w:trHeight w:val="165"/>
            </w:trPr>
          </w:trPrChange>
        </w:trPr>
        <w:tc>
          <w:tcPr>
            <w:tcW w:w="360" w:type="dxa"/>
            <w:vAlign w:val="center"/>
            <w:hideMark/>
            <w:tcPrChange w:id="13756" w:author="Brian Bohman" w:date="2021-10-27T05:58:00Z">
              <w:tcPr>
                <w:tcW w:w="360" w:type="dxa"/>
                <w:vAlign w:val="center"/>
                <w:hideMark/>
              </w:tcPr>
            </w:tcPrChange>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Change w:id="13757" w:author="Brian Bohman" w:date="2021-10-27T05:58:00Z">
              <w:tcPr>
                <w:tcW w:w="864" w:type="dxa"/>
                <w:vAlign w:val="center"/>
                <w:hideMark/>
              </w:tcPr>
            </w:tcPrChange>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58" w:author="Brian Bohman" w:date="2021-10-27T05:58:00Z">
              <w:tcPr>
                <w:tcW w:w="1152" w:type="dxa"/>
                <w:vAlign w:val="center"/>
                <w:hideMark/>
              </w:tcPr>
            </w:tcPrChange>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59" w:author="Brian Bohman" w:date="2021-10-27T05:58:00Z">
              <w:tcPr>
                <w:tcW w:w="504" w:type="dxa"/>
                <w:vAlign w:val="center"/>
                <w:hideMark/>
              </w:tcPr>
            </w:tcPrChange>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760" w:author="Brian Bohman" w:date="2021-10-27T05:58:00Z">
              <w:tcPr>
                <w:tcW w:w="1008" w:type="dxa"/>
                <w:vAlign w:val="center"/>
                <w:hideMark/>
              </w:tcPr>
            </w:tcPrChange>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761" w:author="Brian Bohman" w:date="2021-10-27T05:58:00Z">
              <w:tcPr>
                <w:tcW w:w="1008" w:type="dxa"/>
                <w:hideMark/>
              </w:tcPr>
            </w:tcPrChange>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62" w:author="Brian Bohman" w:date="2021-10-27T05:58:00Z">
              <w:tcPr>
                <w:tcW w:w="720" w:type="dxa"/>
                <w:vAlign w:val="center"/>
                <w:hideMark/>
              </w:tcPr>
            </w:tcPrChange>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763" w:author="Brian Bohman" w:date="2021-10-27T05:58:00Z">
              <w:tcPr>
                <w:tcW w:w="1008" w:type="dxa"/>
                <w:vAlign w:val="center"/>
                <w:hideMark/>
              </w:tcPr>
            </w:tcPrChange>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64" w:author="Brian Bohman" w:date="2021-10-27T05:58:00Z">
              <w:tcPr>
                <w:tcW w:w="1152" w:type="dxa"/>
                <w:vAlign w:val="center"/>
                <w:hideMark/>
              </w:tcPr>
            </w:tcPrChange>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3765" w:author="Brian Bohman" w:date="2021-10-27T05:58:00Z">
              <w:tcPr>
                <w:tcW w:w="1008" w:type="dxa"/>
                <w:vAlign w:val="center"/>
                <w:hideMark/>
              </w:tcPr>
            </w:tcPrChange>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3C2CB49" w14:textId="77777777" w:rsidTr="00E419CD">
        <w:trPr>
          <w:trHeight w:val="165"/>
          <w:trPrChange w:id="13766" w:author="Brian Bohman" w:date="2021-10-27T05:58:00Z">
            <w:trPr>
              <w:trHeight w:val="165"/>
            </w:trPr>
          </w:trPrChange>
        </w:trPr>
        <w:tc>
          <w:tcPr>
            <w:tcW w:w="360" w:type="dxa"/>
            <w:vAlign w:val="center"/>
            <w:hideMark/>
            <w:tcPrChange w:id="13767" w:author="Brian Bohman" w:date="2021-10-27T05:58:00Z">
              <w:tcPr>
                <w:tcW w:w="360" w:type="dxa"/>
                <w:vAlign w:val="center"/>
                <w:hideMark/>
              </w:tcPr>
            </w:tcPrChange>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Change w:id="13768" w:author="Brian Bohman" w:date="2021-10-27T05:58:00Z">
              <w:tcPr>
                <w:tcW w:w="864" w:type="dxa"/>
                <w:vAlign w:val="center"/>
                <w:hideMark/>
              </w:tcPr>
            </w:tcPrChange>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69" w:author="Brian Bohman" w:date="2021-10-27T05:58:00Z">
              <w:tcPr>
                <w:tcW w:w="1152" w:type="dxa"/>
                <w:vAlign w:val="center"/>
                <w:hideMark/>
              </w:tcPr>
            </w:tcPrChange>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70" w:author="Brian Bohman" w:date="2021-10-27T05:58:00Z">
              <w:tcPr>
                <w:tcW w:w="504" w:type="dxa"/>
                <w:vAlign w:val="center"/>
                <w:hideMark/>
              </w:tcPr>
            </w:tcPrChange>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771" w:author="Brian Bohman" w:date="2021-10-27T05:58:00Z">
              <w:tcPr>
                <w:tcW w:w="1008" w:type="dxa"/>
                <w:vAlign w:val="center"/>
                <w:hideMark/>
              </w:tcPr>
            </w:tcPrChange>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772" w:author="Brian Bohman" w:date="2021-10-27T05:58:00Z">
              <w:tcPr>
                <w:tcW w:w="1008" w:type="dxa"/>
                <w:hideMark/>
              </w:tcPr>
            </w:tcPrChange>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73" w:author="Brian Bohman" w:date="2021-10-27T05:58:00Z">
              <w:tcPr>
                <w:tcW w:w="720" w:type="dxa"/>
                <w:vAlign w:val="center"/>
                <w:hideMark/>
              </w:tcPr>
            </w:tcPrChange>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774" w:author="Brian Bohman" w:date="2021-10-27T05:58:00Z">
              <w:tcPr>
                <w:tcW w:w="1008" w:type="dxa"/>
                <w:vAlign w:val="center"/>
                <w:hideMark/>
              </w:tcPr>
            </w:tcPrChange>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75" w:author="Brian Bohman" w:date="2021-10-27T05:58:00Z">
              <w:tcPr>
                <w:tcW w:w="1152" w:type="dxa"/>
                <w:vAlign w:val="center"/>
                <w:hideMark/>
              </w:tcPr>
            </w:tcPrChange>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3776" w:author="Brian Bohman" w:date="2021-10-27T05:58:00Z">
              <w:tcPr>
                <w:tcW w:w="1008" w:type="dxa"/>
                <w:vAlign w:val="center"/>
                <w:hideMark/>
              </w:tcPr>
            </w:tcPrChange>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5D220093" w14:textId="77777777" w:rsidTr="00E419CD">
        <w:trPr>
          <w:trHeight w:val="165"/>
          <w:trPrChange w:id="13777" w:author="Brian Bohman" w:date="2021-10-27T05:58:00Z">
            <w:trPr>
              <w:trHeight w:val="165"/>
            </w:trPr>
          </w:trPrChange>
        </w:trPr>
        <w:tc>
          <w:tcPr>
            <w:tcW w:w="360" w:type="dxa"/>
            <w:vAlign w:val="center"/>
            <w:hideMark/>
            <w:tcPrChange w:id="13778" w:author="Brian Bohman" w:date="2021-10-27T05:58:00Z">
              <w:tcPr>
                <w:tcW w:w="360" w:type="dxa"/>
                <w:vAlign w:val="center"/>
                <w:hideMark/>
              </w:tcPr>
            </w:tcPrChange>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Change w:id="13779" w:author="Brian Bohman" w:date="2021-10-27T05:58:00Z">
              <w:tcPr>
                <w:tcW w:w="864" w:type="dxa"/>
                <w:vAlign w:val="center"/>
                <w:hideMark/>
              </w:tcPr>
            </w:tcPrChange>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80" w:author="Brian Bohman" w:date="2021-10-27T05:58:00Z">
              <w:tcPr>
                <w:tcW w:w="1152" w:type="dxa"/>
                <w:vAlign w:val="center"/>
                <w:hideMark/>
              </w:tcPr>
            </w:tcPrChange>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81" w:author="Brian Bohman" w:date="2021-10-27T05:58:00Z">
              <w:tcPr>
                <w:tcW w:w="504" w:type="dxa"/>
                <w:vAlign w:val="center"/>
                <w:hideMark/>
              </w:tcPr>
            </w:tcPrChange>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782" w:author="Brian Bohman" w:date="2021-10-27T05:58:00Z">
              <w:tcPr>
                <w:tcW w:w="1008" w:type="dxa"/>
                <w:vAlign w:val="center"/>
                <w:hideMark/>
              </w:tcPr>
            </w:tcPrChange>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783" w:author="Brian Bohman" w:date="2021-10-27T05:58:00Z">
              <w:tcPr>
                <w:tcW w:w="1008" w:type="dxa"/>
                <w:hideMark/>
              </w:tcPr>
            </w:tcPrChange>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84" w:author="Brian Bohman" w:date="2021-10-27T05:58:00Z">
              <w:tcPr>
                <w:tcW w:w="720" w:type="dxa"/>
                <w:vAlign w:val="center"/>
                <w:hideMark/>
              </w:tcPr>
            </w:tcPrChange>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785" w:author="Brian Bohman" w:date="2021-10-27T05:58:00Z">
              <w:tcPr>
                <w:tcW w:w="1008" w:type="dxa"/>
                <w:vAlign w:val="center"/>
                <w:hideMark/>
              </w:tcPr>
            </w:tcPrChange>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86" w:author="Brian Bohman" w:date="2021-10-27T05:58:00Z">
              <w:tcPr>
                <w:tcW w:w="1152" w:type="dxa"/>
                <w:vAlign w:val="center"/>
                <w:hideMark/>
              </w:tcPr>
            </w:tcPrChange>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3787" w:author="Brian Bohman" w:date="2021-10-27T05:58:00Z">
              <w:tcPr>
                <w:tcW w:w="1008" w:type="dxa"/>
                <w:vAlign w:val="center"/>
                <w:hideMark/>
              </w:tcPr>
            </w:tcPrChange>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530F7B3E" w14:textId="77777777" w:rsidTr="00E419CD">
        <w:trPr>
          <w:trHeight w:val="165"/>
          <w:trPrChange w:id="13788" w:author="Brian Bohman" w:date="2021-10-27T05:58:00Z">
            <w:trPr>
              <w:trHeight w:val="165"/>
            </w:trPr>
          </w:trPrChange>
        </w:trPr>
        <w:tc>
          <w:tcPr>
            <w:tcW w:w="360" w:type="dxa"/>
            <w:vAlign w:val="center"/>
            <w:hideMark/>
            <w:tcPrChange w:id="13789" w:author="Brian Bohman" w:date="2021-10-27T05:58:00Z">
              <w:tcPr>
                <w:tcW w:w="360" w:type="dxa"/>
                <w:vAlign w:val="center"/>
                <w:hideMark/>
              </w:tcPr>
            </w:tcPrChange>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Change w:id="13790" w:author="Brian Bohman" w:date="2021-10-27T05:58:00Z">
              <w:tcPr>
                <w:tcW w:w="864" w:type="dxa"/>
                <w:vAlign w:val="center"/>
                <w:hideMark/>
              </w:tcPr>
            </w:tcPrChange>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91" w:author="Brian Bohman" w:date="2021-10-27T05:58:00Z">
              <w:tcPr>
                <w:tcW w:w="1152" w:type="dxa"/>
                <w:vAlign w:val="center"/>
                <w:hideMark/>
              </w:tcPr>
            </w:tcPrChange>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92" w:author="Brian Bohman" w:date="2021-10-27T05:58:00Z">
              <w:tcPr>
                <w:tcW w:w="504" w:type="dxa"/>
                <w:vAlign w:val="center"/>
                <w:hideMark/>
              </w:tcPr>
            </w:tcPrChange>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793" w:author="Brian Bohman" w:date="2021-10-27T05:58:00Z">
              <w:tcPr>
                <w:tcW w:w="1008" w:type="dxa"/>
                <w:vAlign w:val="center"/>
                <w:hideMark/>
              </w:tcPr>
            </w:tcPrChange>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794" w:author="Brian Bohman" w:date="2021-10-27T05:58:00Z">
              <w:tcPr>
                <w:tcW w:w="1008" w:type="dxa"/>
                <w:hideMark/>
              </w:tcPr>
            </w:tcPrChange>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95" w:author="Brian Bohman" w:date="2021-10-27T05:58:00Z">
              <w:tcPr>
                <w:tcW w:w="720" w:type="dxa"/>
                <w:vAlign w:val="center"/>
                <w:hideMark/>
              </w:tcPr>
            </w:tcPrChange>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796" w:author="Brian Bohman" w:date="2021-10-27T05:58:00Z">
              <w:tcPr>
                <w:tcW w:w="1008" w:type="dxa"/>
                <w:vAlign w:val="center"/>
                <w:hideMark/>
              </w:tcPr>
            </w:tcPrChange>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97" w:author="Brian Bohman" w:date="2021-10-27T05:58:00Z">
              <w:tcPr>
                <w:tcW w:w="1152" w:type="dxa"/>
                <w:vAlign w:val="center"/>
                <w:hideMark/>
              </w:tcPr>
            </w:tcPrChange>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798" w:author="Brian Bohman" w:date="2021-10-27T05:58:00Z">
              <w:tcPr>
                <w:tcW w:w="1008" w:type="dxa"/>
                <w:vAlign w:val="center"/>
                <w:hideMark/>
              </w:tcPr>
            </w:tcPrChange>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3142034E" w14:textId="77777777" w:rsidTr="00E419CD">
        <w:trPr>
          <w:trHeight w:val="165"/>
          <w:trPrChange w:id="13799" w:author="Brian Bohman" w:date="2021-10-27T05:58:00Z">
            <w:trPr>
              <w:trHeight w:val="165"/>
            </w:trPr>
          </w:trPrChange>
        </w:trPr>
        <w:tc>
          <w:tcPr>
            <w:tcW w:w="360" w:type="dxa"/>
            <w:vAlign w:val="center"/>
            <w:hideMark/>
            <w:tcPrChange w:id="13800" w:author="Brian Bohman" w:date="2021-10-27T05:58:00Z">
              <w:tcPr>
                <w:tcW w:w="360" w:type="dxa"/>
                <w:vAlign w:val="center"/>
                <w:hideMark/>
              </w:tcPr>
            </w:tcPrChange>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Change w:id="13801" w:author="Brian Bohman" w:date="2021-10-27T05:58:00Z">
              <w:tcPr>
                <w:tcW w:w="864" w:type="dxa"/>
                <w:vAlign w:val="center"/>
                <w:hideMark/>
              </w:tcPr>
            </w:tcPrChange>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02" w:author="Brian Bohman" w:date="2021-10-27T05:58:00Z">
              <w:tcPr>
                <w:tcW w:w="1152" w:type="dxa"/>
                <w:vAlign w:val="center"/>
                <w:hideMark/>
              </w:tcPr>
            </w:tcPrChange>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803" w:author="Brian Bohman" w:date="2021-10-27T05:58:00Z">
              <w:tcPr>
                <w:tcW w:w="504" w:type="dxa"/>
                <w:vAlign w:val="center"/>
                <w:hideMark/>
              </w:tcPr>
            </w:tcPrChange>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804" w:author="Brian Bohman" w:date="2021-10-27T05:58:00Z">
              <w:tcPr>
                <w:tcW w:w="1008" w:type="dxa"/>
                <w:vAlign w:val="center"/>
                <w:hideMark/>
              </w:tcPr>
            </w:tcPrChange>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805" w:author="Brian Bohman" w:date="2021-10-27T05:58:00Z">
              <w:tcPr>
                <w:tcW w:w="1008" w:type="dxa"/>
                <w:hideMark/>
              </w:tcPr>
            </w:tcPrChange>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06" w:author="Brian Bohman" w:date="2021-10-27T05:58:00Z">
              <w:tcPr>
                <w:tcW w:w="720" w:type="dxa"/>
                <w:vAlign w:val="center"/>
                <w:hideMark/>
              </w:tcPr>
            </w:tcPrChange>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807" w:author="Brian Bohman" w:date="2021-10-27T05:58:00Z">
              <w:tcPr>
                <w:tcW w:w="1008" w:type="dxa"/>
                <w:vAlign w:val="center"/>
                <w:hideMark/>
              </w:tcPr>
            </w:tcPrChange>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08" w:author="Brian Bohman" w:date="2021-10-27T05:58:00Z">
              <w:tcPr>
                <w:tcW w:w="1152" w:type="dxa"/>
                <w:vAlign w:val="center"/>
                <w:hideMark/>
              </w:tcPr>
            </w:tcPrChange>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3809" w:author="Brian Bohman" w:date="2021-10-27T05:58:00Z">
              <w:tcPr>
                <w:tcW w:w="1008" w:type="dxa"/>
                <w:vAlign w:val="center"/>
                <w:hideMark/>
              </w:tcPr>
            </w:tcPrChange>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19CD" w:rsidRPr="009B3DCC" w14:paraId="06A0A8A2" w14:textId="77777777" w:rsidTr="00E419CD">
        <w:trPr>
          <w:trHeight w:val="165"/>
          <w:trPrChange w:id="13810" w:author="Brian Bohman" w:date="2021-10-27T05:58:00Z">
            <w:trPr>
              <w:trHeight w:val="165"/>
            </w:trPr>
          </w:trPrChange>
        </w:trPr>
        <w:tc>
          <w:tcPr>
            <w:tcW w:w="360" w:type="dxa"/>
            <w:vAlign w:val="center"/>
            <w:hideMark/>
            <w:tcPrChange w:id="13811" w:author="Brian Bohman" w:date="2021-10-27T05:58:00Z">
              <w:tcPr>
                <w:tcW w:w="360" w:type="dxa"/>
                <w:vAlign w:val="center"/>
                <w:hideMark/>
              </w:tcPr>
            </w:tcPrChange>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Change w:id="13812" w:author="Brian Bohman" w:date="2021-10-27T05:58:00Z">
              <w:tcPr>
                <w:tcW w:w="864" w:type="dxa"/>
                <w:vAlign w:val="center"/>
                <w:hideMark/>
              </w:tcPr>
            </w:tcPrChange>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13" w:author="Brian Bohman" w:date="2021-10-27T05:58:00Z">
              <w:tcPr>
                <w:tcW w:w="1152" w:type="dxa"/>
                <w:vAlign w:val="center"/>
                <w:hideMark/>
              </w:tcPr>
            </w:tcPrChange>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814" w:author="Brian Bohman" w:date="2021-10-27T05:58:00Z">
              <w:tcPr>
                <w:tcW w:w="504" w:type="dxa"/>
                <w:vAlign w:val="center"/>
                <w:hideMark/>
              </w:tcPr>
            </w:tcPrChange>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815" w:author="Brian Bohman" w:date="2021-10-27T05:58:00Z">
              <w:tcPr>
                <w:tcW w:w="1008" w:type="dxa"/>
                <w:vAlign w:val="center"/>
                <w:hideMark/>
              </w:tcPr>
            </w:tcPrChange>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816" w:author="Brian Bohman" w:date="2021-10-27T05:58:00Z">
              <w:tcPr>
                <w:tcW w:w="1008" w:type="dxa"/>
                <w:hideMark/>
              </w:tcPr>
            </w:tcPrChange>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17" w:author="Brian Bohman" w:date="2021-10-27T05:58:00Z">
              <w:tcPr>
                <w:tcW w:w="720" w:type="dxa"/>
                <w:vAlign w:val="center"/>
                <w:hideMark/>
              </w:tcPr>
            </w:tcPrChange>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818" w:author="Brian Bohman" w:date="2021-10-27T05:58:00Z">
              <w:tcPr>
                <w:tcW w:w="1008" w:type="dxa"/>
                <w:vAlign w:val="center"/>
                <w:hideMark/>
              </w:tcPr>
            </w:tcPrChange>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19" w:author="Brian Bohman" w:date="2021-10-27T05:58:00Z">
              <w:tcPr>
                <w:tcW w:w="1152" w:type="dxa"/>
                <w:vAlign w:val="center"/>
                <w:hideMark/>
              </w:tcPr>
            </w:tcPrChange>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820" w:author="Brian Bohman" w:date="2021-10-27T05:58:00Z">
              <w:tcPr>
                <w:tcW w:w="1008" w:type="dxa"/>
                <w:vAlign w:val="center"/>
                <w:hideMark/>
              </w:tcPr>
            </w:tcPrChange>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23920A4" w14:textId="77777777" w:rsidTr="00E419CD">
        <w:trPr>
          <w:trHeight w:val="165"/>
          <w:trPrChange w:id="13821" w:author="Brian Bohman" w:date="2021-10-27T05:58:00Z">
            <w:trPr>
              <w:trHeight w:val="165"/>
            </w:trPr>
          </w:trPrChange>
        </w:trPr>
        <w:tc>
          <w:tcPr>
            <w:tcW w:w="360" w:type="dxa"/>
            <w:vAlign w:val="center"/>
            <w:hideMark/>
            <w:tcPrChange w:id="13822" w:author="Brian Bohman" w:date="2021-10-27T05:58:00Z">
              <w:tcPr>
                <w:tcW w:w="360" w:type="dxa"/>
                <w:vAlign w:val="center"/>
                <w:hideMark/>
              </w:tcPr>
            </w:tcPrChange>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Change w:id="13823" w:author="Brian Bohman" w:date="2021-10-27T05:58:00Z">
              <w:tcPr>
                <w:tcW w:w="864" w:type="dxa"/>
                <w:vAlign w:val="center"/>
                <w:hideMark/>
              </w:tcPr>
            </w:tcPrChange>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24" w:author="Brian Bohman" w:date="2021-10-27T05:58:00Z">
              <w:tcPr>
                <w:tcW w:w="1152" w:type="dxa"/>
                <w:vAlign w:val="center"/>
                <w:hideMark/>
              </w:tcPr>
            </w:tcPrChange>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825" w:author="Brian Bohman" w:date="2021-10-27T05:58:00Z">
              <w:tcPr>
                <w:tcW w:w="504" w:type="dxa"/>
                <w:vAlign w:val="center"/>
                <w:hideMark/>
              </w:tcPr>
            </w:tcPrChange>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826" w:author="Brian Bohman" w:date="2021-10-27T05:58:00Z">
              <w:tcPr>
                <w:tcW w:w="1008" w:type="dxa"/>
                <w:vAlign w:val="center"/>
                <w:hideMark/>
              </w:tcPr>
            </w:tcPrChange>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827" w:author="Brian Bohman" w:date="2021-10-27T05:58:00Z">
              <w:tcPr>
                <w:tcW w:w="1008" w:type="dxa"/>
                <w:hideMark/>
              </w:tcPr>
            </w:tcPrChange>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28" w:author="Brian Bohman" w:date="2021-10-27T05:58:00Z">
              <w:tcPr>
                <w:tcW w:w="720" w:type="dxa"/>
                <w:vAlign w:val="center"/>
                <w:hideMark/>
              </w:tcPr>
            </w:tcPrChange>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829" w:author="Brian Bohman" w:date="2021-10-27T05:58:00Z">
              <w:tcPr>
                <w:tcW w:w="1008" w:type="dxa"/>
                <w:vAlign w:val="center"/>
                <w:hideMark/>
              </w:tcPr>
            </w:tcPrChange>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30" w:author="Brian Bohman" w:date="2021-10-27T05:58:00Z">
              <w:tcPr>
                <w:tcW w:w="1152" w:type="dxa"/>
                <w:vAlign w:val="center"/>
                <w:hideMark/>
              </w:tcPr>
            </w:tcPrChange>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3831" w:author="Brian Bohman" w:date="2021-10-27T05:58:00Z">
              <w:tcPr>
                <w:tcW w:w="1008" w:type="dxa"/>
                <w:vAlign w:val="center"/>
                <w:hideMark/>
              </w:tcPr>
            </w:tcPrChange>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417623EF" w14:textId="77777777" w:rsidTr="00E419CD">
        <w:trPr>
          <w:trHeight w:val="165"/>
          <w:trPrChange w:id="13832" w:author="Brian Bohman" w:date="2021-10-27T05:58:00Z">
            <w:trPr>
              <w:trHeight w:val="165"/>
            </w:trPr>
          </w:trPrChange>
        </w:trPr>
        <w:tc>
          <w:tcPr>
            <w:tcW w:w="360" w:type="dxa"/>
            <w:vAlign w:val="center"/>
            <w:hideMark/>
            <w:tcPrChange w:id="13833" w:author="Brian Bohman" w:date="2021-10-27T05:58:00Z">
              <w:tcPr>
                <w:tcW w:w="360" w:type="dxa"/>
                <w:vAlign w:val="center"/>
                <w:hideMark/>
              </w:tcPr>
            </w:tcPrChange>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Change w:id="13834" w:author="Brian Bohman" w:date="2021-10-27T05:58:00Z">
              <w:tcPr>
                <w:tcW w:w="864" w:type="dxa"/>
                <w:vAlign w:val="center"/>
                <w:hideMark/>
              </w:tcPr>
            </w:tcPrChange>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35" w:author="Brian Bohman" w:date="2021-10-27T05:58:00Z">
              <w:tcPr>
                <w:tcW w:w="1152" w:type="dxa"/>
                <w:vAlign w:val="center"/>
                <w:hideMark/>
              </w:tcPr>
            </w:tcPrChange>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836" w:author="Brian Bohman" w:date="2021-10-27T05:58:00Z">
              <w:tcPr>
                <w:tcW w:w="504" w:type="dxa"/>
                <w:vAlign w:val="center"/>
                <w:hideMark/>
              </w:tcPr>
            </w:tcPrChange>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837" w:author="Brian Bohman" w:date="2021-10-27T05:58:00Z">
              <w:tcPr>
                <w:tcW w:w="1008" w:type="dxa"/>
                <w:vAlign w:val="center"/>
                <w:hideMark/>
              </w:tcPr>
            </w:tcPrChange>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838" w:author="Brian Bohman" w:date="2021-10-27T05:58:00Z">
              <w:tcPr>
                <w:tcW w:w="1008" w:type="dxa"/>
                <w:hideMark/>
              </w:tcPr>
            </w:tcPrChange>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39" w:author="Brian Bohman" w:date="2021-10-27T05:58:00Z">
              <w:tcPr>
                <w:tcW w:w="720" w:type="dxa"/>
                <w:vAlign w:val="center"/>
                <w:hideMark/>
              </w:tcPr>
            </w:tcPrChange>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840" w:author="Brian Bohman" w:date="2021-10-27T05:58:00Z">
              <w:tcPr>
                <w:tcW w:w="1008" w:type="dxa"/>
                <w:vAlign w:val="center"/>
                <w:hideMark/>
              </w:tcPr>
            </w:tcPrChange>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41" w:author="Brian Bohman" w:date="2021-10-27T05:58:00Z">
              <w:tcPr>
                <w:tcW w:w="1152" w:type="dxa"/>
                <w:vAlign w:val="center"/>
                <w:hideMark/>
              </w:tcPr>
            </w:tcPrChange>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3842" w:author="Brian Bohman" w:date="2021-10-27T05:58:00Z">
              <w:tcPr>
                <w:tcW w:w="1008" w:type="dxa"/>
                <w:vAlign w:val="center"/>
                <w:hideMark/>
              </w:tcPr>
            </w:tcPrChange>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6B8A406" w14:textId="77777777" w:rsidTr="00E419CD">
        <w:trPr>
          <w:trHeight w:val="165"/>
          <w:trPrChange w:id="13843" w:author="Brian Bohman" w:date="2021-10-27T05:58:00Z">
            <w:trPr>
              <w:trHeight w:val="165"/>
            </w:trPr>
          </w:trPrChange>
        </w:trPr>
        <w:tc>
          <w:tcPr>
            <w:tcW w:w="360" w:type="dxa"/>
            <w:vAlign w:val="center"/>
            <w:hideMark/>
            <w:tcPrChange w:id="13844" w:author="Brian Bohman" w:date="2021-10-27T05:58:00Z">
              <w:tcPr>
                <w:tcW w:w="360" w:type="dxa"/>
                <w:vAlign w:val="center"/>
                <w:hideMark/>
              </w:tcPr>
            </w:tcPrChange>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Change w:id="13845" w:author="Brian Bohman" w:date="2021-10-27T05:58:00Z">
              <w:tcPr>
                <w:tcW w:w="864" w:type="dxa"/>
                <w:vAlign w:val="center"/>
                <w:hideMark/>
              </w:tcPr>
            </w:tcPrChange>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46" w:author="Brian Bohman" w:date="2021-10-27T05:58:00Z">
              <w:tcPr>
                <w:tcW w:w="1152" w:type="dxa"/>
                <w:vAlign w:val="center"/>
                <w:hideMark/>
              </w:tcPr>
            </w:tcPrChange>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847" w:author="Brian Bohman" w:date="2021-10-27T05:58:00Z">
              <w:tcPr>
                <w:tcW w:w="504" w:type="dxa"/>
                <w:vAlign w:val="center"/>
                <w:hideMark/>
              </w:tcPr>
            </w:tcPrChange>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848" w:author="Brian Bohman" w:date="2021-10-27T05:58:00Z">
              <w:tcPr>
                <w:tcW w:w="1008" w:type="dxa"/>
                <w:vAlign w:val="center"/>
                <w:hideMark/>
              </w:tcPr>
            </w:tcPrChange>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849" w:author="Brian Bohman" w:date="2021-10-27T05:58:00Z">
              <w:tcPr>
                <w:tcW w:w="1008" w:type="dxa"/>
                <w:hideMark/>
              </w:tcPr>
            </w:tcPrChange>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50" w:author="Brian Bohman" w:date="2021-10-27T05:58:00Z">
              <w:tcPr>
                <w:tcW w:w="720" w:type="dxa"/>
                <w:vAlign w:val="center"/>
                <w:hideMark/>
              </w:tcPr>
            </w:tcPrChange>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851" w:author="Brian Bohman" w:date="2021-10-27T05:58:00Z">
              <w:tcPr>
                <w:tcW w:w="1008" w:type="dxa"/>
                <w:vAlign w:val="center"/>
                <w:hideMark/>
              </w:tcPr>
            </w:tcPrChange>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52" w:author="Brian Bohman" w:date="2021-10-27T05:58:00Z">
              <w:tcPr>
                <w:tcW w:w="1152" w:type="dxa"/>
                <w:vAlign w:val="center"/>
                <w:hideMark/>
              </w:tcPr>
            </w:tcPrChange>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3853" w:author="Brian Bohman" w:date="2021-10-27T05:58:00Z">
              <w:tcPr>
                <w:tcW w:w="1008" w:type="dxa"/>
                <w:vAlign w:val="center"/>
                <w:hideMark/>
              </w:tcPr>
            </w:tcPrChange>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76A2407A" w14:textId="77777777" w:rsidTr="00E419CD">
        <w:trPr>
          <w:trHeight w:val="180"/>
          <w:trPrChange w:id="13854" w:author="Brian Bohman" w:date="2021-10-27T05:58:00Z">
            <w:trPr>
              <w:trHeight w:val="180"/>
            </w:trPr>
          </w:trPrChange>
        </w:trPr>
        <w:tc>
          <w:tcPr>
            <w:tcW w:w="360" w:type="dxa"/>
            <w:vAlign w:val="center"/>
            <w:hideMark/>
            <w:tcPrChange w:id="13855" w:author="Brian Bohman" w:date="2021-10-27T05:58:00Z">
              <w:tcPr>
                <w:tcW w:w="360" w:type="dxa"/>
                <w:vAlign w:val="center"/>
                <w:hideMark/>
              </w:tcPr>
            </w:tcPrChange>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Change w:id="13856" w:author="Brian Bohman" w:date="2021-10-27T05:58:00Z">
              <w:tcPr>
                <w:tcW w:w="864" w:type="dxa"/>
                <w:vAlign w:val="center"/>
                <w:hideMark/>
              </w:tcPr>
            </w:tcPrChange>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57" w:author="Brian Bohman" w:date="2021-10-27T05:58:00Z">
              <w:tcPr>
                <w:tcW w:w="1152" w:type="dxa"/>
                <w:vAlign w:val="center"/>
                <w:hideMark/>
              </w:tcPr>
            </w:tcPrChange>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858" w:author="Brian Bohman" w:date="2021-10-27T05:58:00Z">
              <w:tcPr>
                <w:tcW w:w="504" w:type="dxa"/>
                <w:vAlign w:val="center"/>
                <w:hideMark/>
              </w:tcPr>
            </w:tcPrChange>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859" w:author="Brian Bohman" w:date="2021-10-27T05:58:00Z">
              <w:tcPr>
                <w:tcW w:w="1008" w:type="dxa"/>
                <w:vAlign w:val="center"/>
                <w:hideMark/>
              </w:tcPr>
            </w:tcPrChange>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860" w:author="Brian Bohman" w:date="2021-10-27T05:58:00Z">
              <w:tcPr>
                <w:tcW w:w="1008" w:type="dxa"/>
                <w:hideMark/>
              </w:tcPr>
            </w:tcPrChange>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61" w:author="Brian Bohman" w:date="2021-10-27T05:58:00Z">
              <w:tcPr>
                <w:tcW w:w="720" w:type="dxa"/>
                <w:vAlign w:val="center"/>
                <w:hideMark/>
              </w:tcPr>
            </w:tcPrChange>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862" w:author="Brian Bohman" w:date="2021-10-27T05:58:00Z">
              <w:tcPr>
                <w:tcW w:w="1008" w:type="dxa"/>
                <w:vAlign w:val="center"/>
                <w:hideMark/>
              </w:tcPr>
            </w:tcPrChange>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63" w:author="Brian Bohman" w:date="2021-10-27T05:58:00Z">
              <w:tcPr>
                <w:tcW w:w="1152" w:type="dxa"/>
                <w:vAlign w:val="center"/>
                <w:hideMark/>
              </w:tcPr>
            </w:tcPrChange>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440" w:type="dxa"/>
            <w:vAlign w:val="center"/>
            <w:hideMark/>
            <w:tcPrChange w:id="13864" w:author="Brian Bohman" w:date="2021-10-27T05:58:00Z">
              <w:tcPr>
                <w:tcW w:w="1008" w:type="dxa"/>
                <w:vAlign w:val="center"/>
                <w:hideMark/>
              </w:tcPr>
            </w:tcPrChange>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0F2B83" w14:textId="77777777" w:rsidTr="00E419CD">
        <w:trPr>
          <w:trHeight w:val="165"/>
          <w:trPrChange w:id="13865" w:author="Brian Bohman" w:date="2021-10-27T05:58:00Z">
            <w:trPr>
              <w:trHeight w:val="165"/>
            </w:trPr>
          </w:trPrChange>
        </w:trPr>
        <w:tc>
          <w:tcPr>
            <w:tcW w:w="360" w:type="dxa"/>
            <w:vAlign w:val="center"/>
            <w:hideMark/>
            <w:tcPrChange w:id="13866" w:author="Brian Bohman" w:date="2021-10-27T05:58:00Z">
              <w:tcPr>
                <w:tcW w:w="360" w:type="dxa"/>
                <w:vAlign w:val="center"/>
                <w:hideMark/>
              </w:tcPr>
            </w:tcPrChange>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Change w:id="13867" w:author="Brian Bohman" w:date="2021-10-27T05:58:00Z">
              <w:tcPr>
                <w:tcW w:w="864" w:type="dxa"/>
                <w:vAlign w:val="center"/>
                <w:hideMark/>
              </w:tcPr>
            </w:tcPrChange>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68" w:author="Brian Bohman" w:date="2021-10-27T05:58:00Z">
              <w:tcPr>
                <w:tcW w:w="1152" w:type="dxa"/>
                <w:vAlign w:val="center"/>
                <w:hideMark/>
              </w:tcPr>
            </w:tcPrChange>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869" w:author="Brian Bohman" w:date="2021-10-27T05:58:00Z">
              <w:tcPr>
                <w:tcW w:w="504" w:type="dxa"/>
                <w:vAlign w:val="center"/>
                <w:hideMark/>
              </w:tcPr>
            </w:tcPrChange>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870" w:author="Brian Bohman" w:date="2021-10-27T05:58:00Z">
              <w:tcPr>
                <w:tcW w:w="1008" w:type="dxa"/>
                <w:vAlign w:val="center"/>
                <w:hideMark/>
              </w:tcPr>
            </w:tcPrChange>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871" w:author="Brian Bohman" w:date="2021-10-27T05:58:00Z">
              <w:tcPr>
                <w:tcW w:w="1008" w:type="dxa"/>
                <w:hideMark/>
              </w:tcPr>
            </w:tcPrChange>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72" w:author="Brian Bohman" w:date="2021-10-27T05:58:00Z">
              <w:tcPr>
                <w:tcW w:w="720" w:type="dxa"/>
                <w:vAlign w:val="center"/>
                <w:hideMark/>
              </w:tcPr>
            </w:tcPrChange>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873" w:author="Brian Bohman" w:date="2021-10-27T05:58:00Z">
              <w:tcPr>
                <w:tcW w:w="1008" w:type="dxa"/>
                <w:vAlign w:val="center"/>
                <w:hideMark/>
              </w:tcPr>
            </w:tcPrChange>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74" w:author="Brian Bohman" w:date="2021-10-27T05:58:00Z">
              <w:tcPr>
                <w:tcW w:w="1152" w:type="dxa"/>
                <w:vAlign w:val="center"/>
                <w:hideMark/>
              </w:tcPr>
            </w:tcPrChange>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3875" w:author="Brian Bohman" w:date="2021-10-27T05:58:00Z">
              <w:tcPr>
                <w:tcW w:w="1008" w:type="dxa"/>
                <w:vAlign w:val="center"/>
                <w:hideMark/>
              </w:tcPr>
            </w:tcPrChange>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6FD49EA" w14:textId="77777777" w:rsidTr="00E419CD">
        <w:trPr>
          <w:trHeight w:val="165"/>
          <w:trPrChange w:id="13876" w:author="Brian Bohman" w:date="2021-10-27T05:58:00Z">
            <w:trPr>
              <w:trHeight w:val="165"/>
            </w:trPr>
          </w:trPrChange>
        </w:trPr>
        <w:tc>
          <w:tcPr>
            <w:tcW w:w="360" w:type="dxa"/>
            <w:vAlign w:val="center"/>
            <w:hideMark/>
            <w:tcPrChange w:id="13877" w:author="Brian Bohman" w:date="2021-10-27T05:58:00Z">
              <w:tcPr>
                <w:tcW w:w="360" w:type="dxa"/>
                <w:vAlign w:val="center"/>
                <w:hideMark/>
              </w:tcPr>
            </w:tcPrChange>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Change w:id="13878" w:author="Brian Bohman" w:date="2021-10-27T05:58:00Z">
              <w:tcPr>
                <w:tcW w:w="864" w:type="dxa"/>
                <w:vAlign w:val="center"/>
                <w:hideMark/>
              </w:tcPr>
            </w:tcPrChange>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79" w:author="Brian Bohman" w:date="2021-10-27T05:58:00Z">
              <w:tcPr>
                <w:tcW w:w="1152" w:type="dxa"/>
                <w:vAlign w:val="center"/>
                <w:hideMark/>
              </w:tcPr>
            </w:tcPrChange>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880" w:author="Brian Bohman" w:date="2021-10-27T05:58:00Z">
              <w:tcPr>
                <w:tcW w:w="504" w:type="dxa"/>
                <w:vAlign w:val="center"/>
                <w:hideMark/>
              </w:tcPr>
            </w:tcPrChange>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881" w:author="Brian Bohman" w:date="2021-10-27T05:58:00Z">
              <w:tcPr>
                <w:tcW w:w="1008" w:type="dxa"/>
                <w:vAlign w:val="center"/>
                <w:hideMark/>
              </w:tcPr>
            </w:tcPrChange>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882" w:author="Brian Bohman" w:date="2021-10-27T05:58:00Z">
              <w:tcPr>
                <w:tcW w:w="1008" w:type="dxa"/>
                <w:hideMark/>
              </w:tcPr>
            </w:tcPrChange>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83" w:author="Brian Bohman" w:date="2021-10-27T05:58:00Z">
              <w:tcPr>
                <w:tcW w:w="720" w:type="dxa"/>
                <w:vAlign w:val="center"/>
                <w:hideMark/>
              </w:tcPr>
            </w:tcPrChange>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884" w:author="Brian Bohman" w:date="2021-10-27T05:58:00Z">
              <w:tcPr>
                <w:tcW w:w="1008" w:type="dxa"/>
                <w:vAlign w:val="center"/>
                <w:hideMark/>
              </w:tcPr>
            </w:tcPrChange>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85" w:author="Brian Bohman" w:date="2021-10-27T05:58:00Z">
              <w:tcPr>
                <w:tcW w:w="1152" w:type="dxa"/>
                <w:vAlign w:val="center"/>
                <w:hideMark/>
              </w:tcPr>
            </w:tcPrChange>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3886" w:author="Brian Bohman" w:date="2021-10-27T05:58:00Z">
              <w:tcPr>
                <w:tcW w:w="1008" w:type="dxa"/>
                <w:vAlign w:val="center"/>
                <w:hideMark/>
              </w:tcPr>
            </w:tcPrChange>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F4004C4" w14:textId="77777777" w:rsidTr="00E419CD">
        <w:trPr>
          <w:trHeight w:val="165"/>
          <w:trPrChange w:id="13887" w:author="Brian Bohman" w:date="2021-10-27T05:58:00Z">
            <w:trPr>
              <w:trHeight w:val="165"/>
            </w:trPr>
          </w:trPrChange>
        </w:trPr>
        <w:tc>
          <w:tcPr>
            <w:tcW w:w="360" w:type="dxa"/>
            <w:vAlign w:val="center"/>
            <w:hideMark/>
            <w:tcPrChange w:id="13888" w:author="Brian Bohman" w:date="2021-10-27T05:58:00Z">
              <w:tcPr>
                <w:tcW w:w="360" w:type="dxa"/>
                <w:vAlign w:val="center"/>
                <w:hideMark/>
              </w:tcPr>
            </w:tcPrChange>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Change w:id="13889" w:author="Brian Bohman" w:date="2021-10-27T05:58:00Z">
              <w:tcPr>
                <w:tcW w:w="864" w:type="dxa"/>
                <w:vAlign w:val="center"/>
                <w:hideMark/>
              </w:tcPr>
            </w:tcPrChange>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90" w:author="Brian Bohman" w:date="2021-10-27T05:58:00Z">
              <w:tcPr>
                <w:tcW w:w="1152" w:type="dxa"/>
                <w:vAlign w:val="center"/>
                <w:hideMark/>
              </w:tcPr>
            </w:tcPrChange>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891" w:author="Brian Bohman" w:date="2021-10-27T05:58:00Z">
              <w:tcPr>
                <w:tcW w:w="504" w:type="dxa"/>
                <w:vAlign w:val="center"/>
                <w:hideMark/>
              </w:tcPr>
            </w:tcPrChange>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892" w:author="Brian Bohman" w:date="2021-10-27T05:58:00Z">
              <w:tcPr>
                <w:tcW w:w="1008" w:type="dxa"/>
                <w:vAlign w:val="center"/>
                <w:hideMark/>
              </w:tcPr>
            </w:tcPrChange>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893" w:author="Brian Bohman" w:date="2021-10-27T05:58:00Z">
              <w:tcPr>
                <w:tcW w:w="1008" w:type="dxa"/>
                <w:hideMark/>
              </w:tcPr>
            </w:tcPrChange>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94" w:author="Brian Bohman" w:date="2021-10-27T05:58:00Z">
              <w:tcPr>
                <w:tcW w:w="720" w:type="dxa"/>
                <w:vAlign w:val="center"/>
                <w:hideMark/>
              </w:tcPr>
            </w:tcPrChange>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895" w:author="Brian Bohman" w:date="2021-10-27T05:58:00Z">
              <w:tcPr>
                <w:tcW w:w="1008" w:type="dxa"/>
                <w:vAlign w:val="center"/>
                <w:hideMark/>
              </w:tcPr>
            </w:tcPrChange>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96" w:author="Brian Bohman" w:date="2021-10-27T05:58:00Z">
              <w:tcPr>
                <w:tcW w:w="1152" w:type="dxa"/>
                <w:vAlign w:val="center"/>
                <w:hideMark/>
              </w:tcPr>
            </w:tcPrChange>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440" w:type="dxa"/>
            <w:vAlign w:val="center"/>
            <w:hideMark/>
            <w:tcPrChange w:id="13897" w:author="Brian Bohman" w:date="2021-10-27T05:58:00Z">
              <w:tcPr>
                <w:tcW w:w="1008" w:type="dxa"/>
                <w:vAlign w:val="center"/>
                <w:hideMark/>
              </w:tcPr>
            </w:tcPrChange>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2365A60A" w14:textId="77777777" w:rsidTr="00E419CD">
        <w:trPr>
          <w:trHeight w:val="165"/>
          <w:trPrChange w:id="13898" w:author="Brian Bohman" w:date="2021-10-27T05:58:00Z">
            <w:trPr>
              <w:trHeight w:val="165"/>
            </w:trPr>
          </w:trPrChange>
        </w:trPr>
        <w:tc>
          <w:tcPr>
            <w:tcW w:w="360" w:type="dxa"/>
            <w:vAlign w:val="center"/>
            <w:hideMark/>
            <w:tcPrChange w:id="13899" w:author="Brian Bohman" w:date="2021-10-27T05:58:00Z">
              <w:tcPr>
                <w:tcW w:w="360" w:type="dxa"/>
                <w:vAlign w:val="center"/>
                <w:hideMark/>
              </w:tcPr>
            </w:tcPrChange>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Change w:id="13900" w:author="Brian Bohman" w:date="2021-10-27T05:58:00Z">
              <w:tcPr>
                <w:tcW w:w="864" w:type="dxa"/>
                <w:vAlign w:val="center"/>
                <w:hideMark/>
              </w:tcPr>
            </w:tcPrChange>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01" w:author="Brian Bohman" w:date="2021-10-27T05:58:00Z">
              <w:tcPr>
                <w:tcW w:w="1152" w:type="dxa"/>
                <w:vAlign w:val="center"/>
                <w:hideMark/>
              </w:tcPr>
            </w:tcPrChange>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902" w:author="Brian Bohman" w:date="2021-10-27T05:58:00Z">
              <w:tcPr>
                <w:tcW w:w="504" w:type="dxa"/>
                <w:vAlign w:val="center"/>
                <w:hideMark/>
              </w:tcPr>
            </w:tcPrChange>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903" w:author="Brian Bohman" w:date="2021-10-27T05:58:00Z">
              <w:tcPr>
                <w:tcW w:w="1008" w:type="dxa"/>
                <w:vAlign w:val="center"/>
                <w:hideMark/>
              </w:tcPr>
            </w:tcPrChange>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904" w:author="Brian Bohman" w:date="2021-10-27T05:58:00Z">
              <w:tcPr>
                <w:tcW w:w="1008" w:type="dxa"/>
                <w:hideMark/>
              </w:tcPr>
            </w:tcPrChange>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05" w:author="Brian Bohman" w:date="2021-10-27T05:58:00Z">
              <w:tcPr>
                <w:tcW w:w="720" w:type="dxa"/>
                <w:vAlign w:val="center"/>
                <w:hideMark/>
              </w:tcPr>
            </w:tcPrChange>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906" w:author="Brian Bohman" w:date="2021-10-27T05:58:00Z">
              <w:tcPr>
                <w:tcW w:w="1008" w:type="dxa"/>
                <w:vAlign w:val="center"/>
                <w:hideMark/>
              </w:tcPr>
            </w:tcPrChange>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07" w:author="Brian Bohman" w:date="2021-10-27T05:58:00Z">
              <w:tcPr>
                <w:tcW w:w="1152" w:type="dxa"/>
                <w:vAlign w:val="center"/>
                <w:hideMark/>
              </w:tcPr>
            </w:tcPrChange>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3908" w:author="Brian Bohman" w:date="2021-10-27T05:58:00Z">
              <w:tcPr>
                <w:tcW w:w="1008" w:type="dxa"/>
                <w:vAlign w:val="center"/>
                <w:hideMark/>
              </w:tcPr>
            </w:tcPrChange>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A116E79" w14:textId="77777777" w:rsidTr="00E419CD">
        <w:trPr>
          <w:trHeight w:val="165"/>
          <w:trPrChange w:id="13909" w:author="Brian Bohman" w:date="2021-10-27T05:58:00Z">
            <w:trPr>
              <w:trHeight w:val="165"/>
            </w:trPr>
          </w:trPrChange>
        </w:trPr>
        <w:tc>
          <w:tcPr>
            <w:tcW w:w="360" w:type="dxa"/>
            <w:vAlign w:val="center"/>
            <w:hideMark/>
            <w:tcPrChange w:id="13910" w:author="Brian Bohman" w:date="2021-10-27T05:58:00Z">
              <w:tcPr>
                <w:tcW w:w="360" w:type="dxa"/>
                <w:vAlign w:val="center"/>
                <w:hideMark/>
              </w:tcPr>
            </w:tcPrChange>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Change w:id="13911" w:author="Brian Bohman" w:date="2021-10-27T05:58:00Z">
              <w:tcPr>
                <w:tcW w:w="864" w:type="dxa"/>
                <w:vAlign w:val="center"/>
                <w:hideMark/>
              </w:tcPr>
            </w:tcPrChange>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12" w:author="Brian Bohman" w:date="2021-10-27T05:58:00Z">
              <w:tcPr>
                <w:tcW w:w="1152" w:type="dxa"/>
                <w:vAlign w:val="center"/>
                <w:hideMark/>
              </w:tcPr>
            </w:tcPrChange>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913" w:author="Brian Bohman" w:date="2021-10-27T05:58:00Z">
              <w:tcPr>
                <w:tcW w:w="504" w:type="dxa"/>
                <w:vAlign w:val="center"/>
                <w:hideMark/>
              </w:tcPr>
            </w:tcPrChange>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914" w:author="Brian Bohman" w:date="2021-10-27T05:58:00Z">
              <w:tcPr>
                <w:tcW w:w="1008" w:type="dxa"/>
                <w:vAlign w:val="center"/>
                <w:hideMark/>
              </w:tcPr>
            </w:tcPrChange>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915" w:author="Brian Bohman" w:date="2021-10-27T05:58:00Z">
              <w:tcPr>
                <w:tcW w:w="1008" w:type="dxa"/>
                <w:hideMark/>
              </w:tcPr>
            </w:tcPrChange>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16" w:author="Brian Bohman" w:date="2021-10-27T05:58:00Z">
              <w:tcPr>
                <w:tcW w:w="720" w:type="dxa"/>
                <w:vAlign w:val="center"/>
                <w:hideMark/>
              </w:tcPr>
            </w:tcPrChange>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917" w:author="Brian Bohman" w:date="2021-10-27T05:58:00Z">
              <w:tcPr>
                <w:tcW w:w="1008" w:type="dxa"/>
                <w:vAlign w:val="center"/>
                <w:hideMark/>
              </w:tcPr>
            </w:tcPrChange>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18" w:author="Brian Bohman" w:date="2021-10-27T05:58:00Z">
              <w:tcPr>
                <w:tcW w:w="1152" w:type="dxa"/>
                <w:vAlign w:val="center"/>
                <w:hideMark/>
              </w:tcPr>
            </w:tcPrChange>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3919" w:author="Brian Bohman" w:date="2021-10-27T05:58:00Z">
              <w:tcPr>
                <w:tcW w:w="1008" w:type="dxa"/>
                <w:vAlign w:val="center"/>
                <w:hideMark/>
              </w:tcPr>
            </w:tcPrChange>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75D4E4F" w14:textId="77777777" w:rsidTr="00E419CD">
        <w:trPr>
          <w:trHeight w:val="165"/>
          <w:trPrChange w:id="13920" w:author="Brian Bohman" w:date="2021-10-27T05:58:00Z">
            <w:trPr>
              <w:trHeight w:val="165"/>
            </w:trPr>
          </w:trPrChange>
        </w:trPr>
        <w:tc>
          <w:tcPr>
            <w:tcW w:w="360" w:type="dxa"/>
            <w:vAlign w:val="center"/>
            <w:hideMark/>
            <w:tcPrChange w:id="13921" w:author="Brian Bohman" w:date="2021-10-27T05:58:00Z">
              <w:tcPr>
                <w:tcW w:w="360" w:type="dxa"/>
                <w:vAlign w:val="center"/>
                <w:hideMark/>
              </w:tcPr>
            </w:tcPrChange>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Change w:id="13922" w:author="Brian Bohman" w:date="2021-10-27T05:58:00Z">
              <w:tcPr>
                <w:tcW w:w="864" w:type="dxa"/>
                <w:vAlign w:val="center"/>
                <w:hideMark/>
              </w:tcPr>
            </w:tcPrChange>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23" w:author="Brian Bohman" w:date="2021-10-27T05:58:00Z">
              <w:tcPr>
                <w:tcW w:w="1152" w:type="dxa"/>
                <w:vAlign w:val="center"/>
                <w:hideMark/>
              </w:tcPr>
            </w:tcPrChange>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924" w:author="Brian Bohman" w:date="2021-10-27T05:58:00Z">
              <w:tcPr>
                <w:tcW w:w="504" w:type="dxa"/>
                <w:vAlign w:val="center"/>
                <w:hideMark/>
              </w:tcPr>
            </w:tcPrChange>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925" w:author="Brian Bohman" w:date="2021-10-27T05:58:00Z">
              <w:tcPr>
                <w:tcW w:w="1008" w:type="dxa"/>
                <w:vAlign w:val="center"/>
                <w:hideMark/>
              </w:tcPr>
            </w:tcPrChange>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926" w:author="Brian Bohman" w:date="2021-10-27T05:58:00Z">
              <w:tcPr>
                <w:tcW w:w="1008" w:type="dxa"/>
                <w:hideMark/>
              </w:tcPr>
            </w:tcPrChange>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27" w:author="Brian Bohman" w:date="2021-10-27T05:58:00Z">
              <w:tcPr>
                <w:tcW w:w="720" w:type="dxa"/>
                <w:vAlign w:val="center"/>
                <w:hideMark/>
              </w:tcPr>
            </w:tcPrChange>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928" w:author="Brian Bohman" w:date="2021-10-27T05:58:00Z">
              <w:tcPr>
                <w:tcW w:w="1008" w:type="dxa"/>
                <w:vAlign w:val="center"/>
                <w:hideMark/>
              </w:tcPr>
            </w:tcPrChange>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29" w:author="Brian Bohman" w:date="2021-10-27T05:58:00Z">
              <w:tcPr>
                <w:tcW w:w="1152" w:type="dxa"/>
                <w:vAlign w:val="center"/>
                <w:hideMark/>
              </w:tcPr>
            </w:tcPrChange>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3930" w:author="Brian Bohman" w:date="2021-10-27T05:58:00Z">
              <w:tcPr>
                <w:tcW w:w="1008" w:type="dxa"/>
                <w:vAlign w:val="center"/>
                <w:hideMark/>
              </w:tcPr>
            </w:tcPrChange>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07F0F516" w14:textId="77777777" w:rsidTr="00E419CD">
        <w:trPr>
          <w:trHeight w:val="165"/>
          <w:trPrChange w:id="13931" w:author="Brian Bohman" w:date="2021-10-27T05:58:00Z">
            <w:trPr>
              <w:trHeight w:val="165"/>
            </w:trPr>
          </w:trPrChange>
        </w:trPr>
        <w:tc>
          <w:tcPr>
            <w:tcW w:w="360" w:type="dxa"/>
            <w:vAlign w:val="center"/>
            <w:hideMark/>
            <w:tcPrChange w:id="13932" w:author="Brian Bohman" w:date="2021-10-27T05:58:00Z">
              <w:tcPr>
                <w:tcW w:w="360" w:type="dxa"/>
                <w:vAlign w:val="center"/>
                <w:hideMark/>
              </w:tcPr>
            </w:tcPrChange>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Change w:id="13933" w:author="Brian Bohman" w:date="2021-10-27T05:58:00Z">
              <w:tcPr>
                <w:tcW w:w="864" w:type="dxa"/>
                <w:vAlign w:val="center"/>
                <w:hideMark/>
              </w:tcPr>
            </w:tcPrChange>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34" w:author="Brian Bohman" w:date="2021-10-27T05:58:00Z">
              <w:tcPr>
                <w:tcW w:w="1152" w:type="dxa"/>
                <w:vAlign w:val="center"/>
                <w:hideMark/>
              </w:tcPr>
            </w:tcPrChange>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935" w:author="Brian Bohman" w:date="2021-10-27T05:58:00Z">
              <w:tcPr>
                <w:tcW w:w="504" w:type="dxa"/>
                <w:vAlign w:val="center"/>
                <w:hideMark/>
              </w:tcPr>
            </w:tcPrChange>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936" w:author="Brian Bohman" w:date="2021-10-27T05:58:00Z">
              <w:tcPr>
                <w:tcW w:w="1008" w:type="dxa"/>
                <w:vAlign w:val="center"/>
                <w:hideMark/>
              </w:tcPr>
            </w:tcPrChange>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937" w:author="Brian Bohman" w:date="2021-10-27T05:58:00Z">
              <w:tcPr>
                <w:tcW w:w="1008" w:type="dxa"/>
                <w:hideMark/>
              </w:tcPr>
            </w:tcPrChange>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38" w:author="Brian Bohman" w:date="2021-10-27T05:58:00Z">
              <w:tcPr>
                <w:tcW w:w="720" w:type="dxa"/>
                <w:vAlign w:val="center"/>
                <w:hideMark/>
              </w:tcPr>
            </w:tcPrChange>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939" w:author="Brian Bohman" w:date="2021-10-27T05:58:00Z">
              <w:tcPr>
                <w:tcW w:w="1008" w:type="dxa"/>
                <w:vAlign w:val="center"/>
                <w:hideMark/>
              </w:tcPr>
            </w:tcPrChange>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40" w:author="Brian Bohman" w:date="2021-10-27T05:58:00Z">
              <w:tcPr>
                <w:tcW w:w="1152" w:type="dxa"/>
                <w:vAlign w:val="center"/>
                <w:hideMark/>
              </w:tcPr>
            </w:tcPrChange>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3941" w:author="Brian Bohman" w:date="2021-10-27T05:58:00Z">
              <w:tcPr>
                <w:tcW w:w="1008" w:type="dxa"/>
                <w:vAlign w:val="center"/>
                <w:hideMark/>
              </w:tcPr>
            </w:tcPrChange>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7A0A5909" w14:textId="77777777" w:rsidTr="00E419CD">
        <w:trPr>
          <w:trHeight w:val="165"/>
          <w:trPrChange w:id="13942" w:author="Brian Bohman" w:date="2021-10-27T05:58:00Z">
            <w:trPr>
              <w:trHeight w:val="165"/>
            </w:trPr>
          </w:trPrChange>
        </w:trPr>
        <w:tc>
          <w:tcPr>
            <w:tcW w:w="360" w:type="dxa"/>
            <w:vAlign w:val="center"/>
            <w:hideMark/>
            <w:tcPrChange w:id="13943" w:author="Brian Bohman" w:date="2021-10-27T05:58:00Z">
              <w:tcPr>
                <w:tcW w:w="360" w:type="dxa"/>
                <w:vAlign w:val="center"/>
                <w:hideMark/>
              </w:tcPr>
            </w:tcPrChange>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Change w:id="13944" w:author="Brian Bohman" w:date="2021-10-27T05:58:00Z">
              <w:tcPr>
                <w:tcW w:w="864" w:type="dxa"/>
                <w:vAlign w:val="center"/>
                <w:hideMark/>
              </w:tcPr>
            </w:tcPrChange>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45" w:author="Brian Bohman" w:date="2021-10-27T05:58:00Z">
              <w:tcPr>
                <w:tcW w:w="1152" w:type="dxa"/>
                <w:vAlign w:val="center"/>
                <w:hideMark/>
              </w:tcPr>
            </w:tcPrChange>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46" w:author="Brian Bohman" w:date="2021-10-27T05:58:00Z">
              <w:tcPr>
                <w:tcW w:w="504" w:type="dxa"/>
                <w:vAlign w:val="center"/>
                <w:hideMark/>
              </w:tcPr>
            </w:tcPrChange>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947" w:author="Brian Bohman" w:date="2021-10-27T05:58:00Z">
              <w:tcPr>
                <w:tcW w:w="1008" w:type="dxa"/>
                <w:vAlign w:val="center"/>
                <w:hideMark/>
              </w:tcPr>
            </w:tcPrChange>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948" w:author="Brian Bohman" w:date="2021-10-27T05:58:00Z">
              <w:tcPr>
                <w:tcW w:w="1008" w:type="dxa"/>
                <w:hideMark/>
              </w:tcPr>
            </w:tcPrChange>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49" w:author="Brian Bohman" w:date="2021-10-27T05:58:00Z">
              <w:tcPr>
                <w:tcW w:w="720" w:type="dxa"/>
                <w:vAlign w:val="center"/>
                <w:hideMark/>
              </w:tcPr>
            </w:tcPrChange>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950" w:author="Brian Bohman" w:date="2021-10-27T05:58:00Z">
              <w:tcPr>
                <w:tcW w:w="1008" w:type="dxa"/>
                <w:vAlign w:val="center"/>
                <w:hideMark/>
              </w:tcPr>
            </w:tcPrChange>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51" w:author="Brian Bohman" w:date="2021-10-27T05:58:00Z">
              <w:tcPr>
                <w:tcW w:w="1152" w:type="dxa"/>
                <w:vAlign w:val="center"/>
                <w:hideMark/>
              </w:tcPr>
            </w:tcPrChange>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3952" w:author="Brian Bohman" w:date="2021-10-27T05:58:00Z">
              <w:tcPr>
                <w:tcW w:w="1008" w:type="dxa"/>
                <w:vAlign w:val="center"/>
                <w:hideMark/>
              </w:tcPr>
            </w:tcPrChange>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BE393F6" w14:textId="77777777" w:rsidTr="00E419CD">
        <w:trPr>
          <w:trHeight w:val="165"/>
          <w:trPrChange w:id="13953" w:author="Brian Bohman" w:date="2021-10-27T05:58:00Z">
            <w:trPr>
              <w:trHeight w:val="165"/>
            </w:trPr>
          </w:trPrChange>
        </w:trPr>
        <w:tc>
          <w:tcPr>
            <w:tcW w:w="360" w:type="dxa"/>
            <w:vAlign w:val="center"/>
            <w:hideMark/>
            <w:tcPrChange w:id="13954" w:author="Brian Bohman" w:date="2021-10-27T05:58:00Z">
              <w:tcPr>
                <w:tcW w:w="360" w:type="dxa"/>
                <w:vAlign w:val="center"/>
                <w:hideMark/>
              </w:tcPr>
            </w:tcPrChange>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Change w:id="13955" w:author="Brian Bohman" w:date="2021-10-27T05:58:00Z">
              <w:tcPr>
                <w:tcW w:w="864" w:type="dxa"/>
                <w:vAlign w:val="center"/>
                <w:hideMark/>
              </w:tcPr>
            </w:tcPrChange>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56" w:author="Brian Bohman" w:date="2021-10-27T05:58:00Z">
              <w:tcPr>
                <w:tcW w:w="1152" w:type="dxa"/>
                <w:vAlign w:val="center"/>
                <w:hideMark/>
              </w:tcPr>
            </w:tcPrChange>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57" w:author="Brian Bohman" w:date="2021-10-27T05:58:00Z">
              <w:tcPr>
                <w:tcW w:w="504" w:type="dxa"/>
                <w:vAlign w:val="center"/>
                <w:hideMark/>
              </w:tcPr>
            </w:tcPrChange>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958" w:author="Brian Bohman" w:date="2021-10-27T05:58:00Z">
              <w:tcPr>
                <w:tcW w:w="1008" w:type="dxa"/>
                <w:vAlign w:val="center"/>
                <w:hideMark/>
              </w:tcPr>
            </w:tcPrChange>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959" w:author="Brian Bohman" w:date="2021-10-27T05:58:00Z">
              <w:tcPr>
                <w:tcW w:w="1008" w:type="dxa"/>
                <w:hideMark/>
              </w:tcPr>
            </w:tcPrChange>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60" w:author="Brian Bohman" w:date="2021-10-27T05:58:00Z">
              <w:tcPr>
                <w:tcW w:w="720" w:type="dxa"/>
                <w:vAlign w:val="center"/>
                <w:hideMark/>
              </w:tcPr>
            </w:tcPrChange>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961" w:author="Brian Bohman" w:date="2021-10-27T05:58:00Z">
              <w:tcPr>
                <w:tcW w:w="1008" w:type="dxa"/>
                <w:vAlign w:val="center"/>
                <w:hideMark/>
              </w:tcPr>
            </w:tcPrChange>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62" w:author="Brian Bohman" w:date="2021-10-27T05:58:00Z">
              <w:tcPr>
                <w:tcW w:w="1152" w:type="dxa"/>
                <w:vAlign w:val="center"/>
                <w:hideMark/>
              </w:tcPr>
            </w:tcPrChange>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963" w:author="Brian Bohman" w:date="2021-10-27T05:58:00Z">
              <w:tcPr>
                <w:tcW w:w="1008" w:type="dxa"/>
                <w:vAlign w:val="center"/>
                <w:hideMark/>
              </w:tcPr>
            </w:tcPrChange>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35C1FC3" w14:textId="77777777" w:rsidTr="00E419CD">
        <w:trPr>
          <w:trHeight w:val="165"/>
          <w:trPrChange w:id="13964" w:author="Brian Bohman" w:date="2021-10-27T05:58:00Z">
            <w:trPr>
              <w:trHeight w:val="165"/>
            </w:trPr>
          </w:trPrChange>
        </w:trPr>
        <w:tc>
          <w:tcPr>
            <w:tcW w:w="360" w:type="dxa"/>
            <w:vAlign w:val="center"/>
            <w:hideMark/>
            <w:tcPrChange w:id="13965" w:author="Brian Bohman" w:date="2021-10-27T05:58:00Z">
              <w:tcPr>
                <w:tcW w:w="360" w:type="dxa"/>
                <w:vAlign w:val="center"/>
                <w:hideMark/>
              </w:tcPr>
            </w:tcPrChange>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Change w:id="13966" w:author="Brian Bohman" w:date="2021-10-27T05:58:00Z">
              <w:tcPr>
                <w:tcW w:w="864" w:type="dxa"/>
                <w:vAlign w:val="center"/>
                <w:hideMark/>
              </w:tcPr>
            </w:tcPrChange>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67" w:author="Brian Bohman" w:date="2021-10-27T05:58:00Z">
              <w:tcPr>
                <w:tcW w:w="1152" w:type="dxa"/>
                <w:vAlign w:val="center"/>
                <w:hideMark/>
              </w:tcPr>
            </w:tcPrChange>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68" w:author="Brian Bohman" w:date="2021-10-27T05:58:00Z">
              <w:tcPr>
                <w:tcW w:w="504" w:type="dxa"/>
                <w:vAlign w:val="center"/>
                <w:hideMark/>
              </w:tcPr>
            </w:tcPrChange>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969" w:author="Brian Bohman" w:date="2021-10-27T05:58:00Z">
              <w:tcPr>
                <w:tcW w:w="1008" w:type="dxa"/>
                <w:vAlign w:val="center"/>
                <w:hideMark/>
              </w:tcPr>
            </w:tcPrChange>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970" w:author="Brian Bohman" w:date="2021-10-27T05:58:00Z">
              <w:tcPr>
                <w:tcW w:w="1008" w:type="dxa"/>
                <w:hideMark/>
              </w:tcPr>
            </w:tcPrChange>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71" w:author="Brian Bohman" w:date="2021-10-27T05:58:00Z">
              <w:tcPr>
                <w:tcW w:w="720" w:type="dxa"/>
                <w:vAlign w:val="center"/>
                <w:hideMark/>
              </w:tcPr>
            </w:tcPrChange>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972" w:author="Brian Bohman" w:date="2021-10-27T05:58:00Z">
              <w:tcPr>
                <w:tcW w:w="1008" w:type="dxa"/>
                <w:vAlign w:val="center"/>
                <w:hideMark/>
              </w:tcPr>
            </w:tcPrChange>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73" w:author="Brian Bohman" w:date="2021-10-27T05:58:00Z">
              <w:tcPr>
                <w:tcW w:w="1152" w:type="dxa"/>
                <w:vAlign w:val="center"/>
                <w:hideMark/>
              </w:tcPr>
            </w:tcPrChange>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974" w:author="Brian Bohman" w:date="2021-10-27T05:58:00Z">
              <w:tcPr>
                <w:tcW w:w="1008" w:type="dxa"/>
                <w:vAlign w:val="center"/>
                <w:hideMark/>
              </w:tcPr>
            </w:tcPrChange>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5B044EF" w14:textId="77777777" w:rsidTr="00E419CD">
        <w:trPr>
          <w:trHeight w:val="165"/>
          <w:trPrChange w:id="13975" w:author="Brian Bohman" w:date="2021-10-27T05:58:00Z">
            <w:trPr>
              <w:trHeight w:val="165"/>
            </w:trPr>
          </w:trPrChange>
        </w:trPr>
        <w:tc>
          <w:tcPr>
            <w:tcW w:w="360" w:type="dxa"/>
            <w:vAlign w:val="center"/>
            <w:hideMark/>
            <w:tcPrChange w:id="13976" w:author="Brian Bohman" w:date="2021-10-27T05:58:00Z">
              <w:tcPr>
                <w:tcW w:w="360" w:type="dxa"/>
                <w:vAlign w:val="center"/>
                <w:hideMark/>
              </w:tcPr>
            </w:tcPrChange>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Change w:id="13977" w:author="Brian Bohman" w:date="2021-10-27T05:58:00Z">
              <w:tcPr>
                <w:tcW w:w="864" w:type="dxa"/>
                <w:vAlign w:val="center"/>
                <w:hideMark/>
              </w:tcPr>
            </w:tcPrChange>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78" w:author="Brian Bohman" w:date="2021-10-27T05:58:00Z">
              <w:tcPr>
                <w:tcW w:w="1152" w:type="dxa"/>
                <w:vAlign w:val="center"/>
                <w:hideMark/>
              </w:tcPr>
            </w:tcPrChange>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79" w:author="Brian Bohman" w:date="2021-10-27T05:58:00Z">
              <w:tcPr>
                <w:tcW w:w="504" w:type="dxa"/>
                <w:vAlign w:val="center"/>
                <w:hideMark/>
              </w:tcPr>
            </w:tcPrChange>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980" w:author="Brian Bohman" w:date="2021-10-27T05:58:00Z">
              <w:tcPr>
                <w:tcW w:w="1008" w:type="dxa"/>
                <w:vAlign w:val="center"/>
                <w:hideMark/>
              </w:tcPr>
            </w:tcPrChange>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981" w:author="Brian Bohman" w:date="2021-10-27T05:58:00Z">
              <w:tcPr>
                <w:tcW w:w="1008" w:type="dxa"/>
                <w:hideMark/>
              </w:tcPr>
            </w:tcPrChange>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82" w:author="Brian Bohman" w:date="2021-10-27T05:58:00Z">
              <w:tcPr>
                <w:tcW w:w="720" w:type="dxa"/>
                <w:vAlign w:val="center"/>
                <w:hideMark/>
              </w:tcPr>
            </w:tcPrChange>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983" w:author="Brian Bohman" w:date="2021-10-27T05:58:00Z">
              <w:tcPr>
                <w:tcW w:w="1008" w:type="dxa"/>
                <w:vAlign w:val="center"/>
                <w:hideMark/>
              </w:tcPr>
            </w:tcPrChange>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84" w:author="Brian Bohman" w:date="2021-10-27T05:58:00Z">
              <w:tcPr>
                <w:tcW w:w="1152" w:type="dxa"/>
                <w:vAlign w:val="center"/>
                <w:hideMark/>
              </w:tcPr>
            </w:tcPrChange>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3985" w:author="Brian Bohman" w:date="2021-10-27T05:58:00Z">
              <w:tcPr>
                <w:tcW w:w="1008" w:type="dxa"/>
                <w:vAlign w:val="center"/>
                <w:hideMark/>
              </w:tcPr>
            </w:tcPrChange>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52CCD24" w14:textId="77777777" w:rsidTr="00E419CD">
        <w:trPr>
          <w:trHeight w:val="165"/>
          <w:trPrChange w:id="13986" w:author="Brian Bohman" w:date="2021-10-27T05:58:00Z">
            <w:trPr>
              <w:trHeight w:val="165"/>
            </w:trPr>
          </w:trPrChange>
        </w:trPr>
        <w:tc>
          <w:tcPr>
            <w:tcW w:w="360" w:type="dxa"/>
            <w:vAlign w:val="center"/>
            <w:hideMark/>
            <w:tcPrChange w:id="13987" w:author="Brian Bohman" w:date="2021-10-27T05:58:00Z">
              <w:tcPr>
                <w:tcW w:w="360" w:type="dxa"/>
                <w:vAlign w:val="center"/>
                <w:hideMark/>
              </w:tcPr>
            </w:tcPrChange>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Change w:id="13988" w:author="Brian Bohman" w:date="2021-10-27T05:58:00Z">
              <w:tcPr>
                <w:tcW w:w="864" w:type="dxa"/>
                <w:vAlign w:val="center"/>
                <w:hideMark/>
              </w:tcPr>
            </w:tcPrChange>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89" w:author="Brian Bohman" w:date="2021-10-27T05:58:00Z">
              <w:tcPr>
                <w:tcW w:w="1152" w:type="dxa"/>
                <w:vAlign w:val="center"/>
                <w:hideMark/>
              </w:tcPr>
            </w:tcPrChange>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90" w:author="Brian Bohman" w:date="2021-10-27T05:58:00Z">
              <w:tcPr>
                <w:tcW w:w="504" w:type="dxa"/>
                <w:vAlign w:val="center"/>
                <w:hideMark/>
              </w:tcPr>
            </w:tcPrChange>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991" w:author="Brian Bohman" w:date="2021-10-27T05:58:00Z">
              <w:tcPr>
                <w:tcW w:w="1008" w:type="dxa"/>
                <w:vAlign w:val="center"/>
                <w:hideMark/>
              </w:tcPr>
            </w:tcPrChange>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992" w:author="Brian Bohman" w:date="2021-10-27T05:58:00Z">
              <w:tcPr>
                <w:tcW w:w="1008" w:type="dxa"/>
                <w:hideMark/>
              </w:tcPr>
            </w:tcPrChange>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93" w:author="Brian Bohman" w:date="2021-10-27T05:58:00Z">
              <w:tcPr>
                <w:tcW w:w="720" w:type="dxa"/>
                <w:vAlign w:val="center"/>
                <w:hideMark/>
              </w:tcPr>
            </w:tcPrChange>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94" w:author="Brian Bohman" w:date="2021-10-27T05:58:00Z">
              <w:tcPr>
                <w:tcW w:w="1008" w:type="dxa"/>
                <w:vAlign w:val="center"/>
                <w:hideMark/>
              </w:tcPr>
            </w:tcPrChange>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95" w:author="Brian Bohman" w:date="2021-10-27T05:58:00Z">
              <w:tcPr>
                <w:tcW w:w="1152" w:type="dxa"/>
                <w:vAlign w:val="center"/>
                <w:hideMark/>
              </w:tcPr>
            </w:tcPrChange>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3996" w:author="Brian Bohman" w:date="2021-10-27T05:58:00Z">
              <w:tcPr>
                <w:tcW w:w="1008" w:type="dxa"/>
                <w:vAlign w:val="center"/>
                <w:hideMark/>
              </w:tcPr>
            </w:tcPrChange>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FBCF6AA" w14:textId="77777777" w:rsidTr="00E419CD">
        <w:trPr>
          <w:trHeight w:val="165"/>
          <w:trPrChange w:id="13997" w:author="Brian Bohman" w:date="2021-10-27T05:58:00Z">
            <w:trPr>
              <w:trHeight w:val="165"/>
            </w:trPr>
          </w:trPrChange>
        </w:trPr>
        <w:tc>
          <w:tcPr>
            <w:tcW w:w="360" w:type="dxa"/>
            <w:vAlign w:val="center"/>
            <w:hideMark/>
            <w:tcPrChange w:id="13998" w:author="Brian Bohman" w:date="2021-10-27T05:58:00Z">
              <w:tcPr>
                <w:tcW w:w="360" w:type="dxa"/>
                <w:vAlign w:val="center"/>
                <w:hideMark/>
              </w:tcPr>
            </w:tcPrChange>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Change w:id="13999" w:author="Brian Bohman" w:date="2021-10-27T05:58:00Z">
              <w:tcPr>
                <w:tcW w:w="864" w:type="dxa"/>
                <w:vAlign w:val="center"/>
                <w:hideMark/>
              </w:tcPr>
            </w:tcPrChange>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00" w:author="Brian Bohman" w:date="2021-10-27T05:58:00Z">
              <w:tcPr>
                <w:tcW w:w="1152" w:type="dxa"/>
                <w:vAlign w:val="center"/>
                <w:hideMark/>
              </w:tcPr>
            </w:tcPrChange>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01" w:author="Brian Bohman" w:date="2021-10-27T05:58:00Z">
              <w:tcPr>
                <w:tcW w:w="504" w:type="dxa"/>
                <w:vAlign w:val="center"/>
                <w:hideMark/>
              </w:tcPr>
            </w:tcPrChange>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4002" w:author="Brian Bohman" w:date="2021-10-27T05:58:00Z">
              <w:tcPr>
                <w:tcW w:w="1008" w:type="dxa"/>
                <w:vAlign w:val="center"/>
                <w:hideMark/>
              </w:tcPr>
            </w:tcPrChange>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4003" w:author="Brian Bohman" w:date="2021-10-27T05:58:00Z">
              <w:tcPr>
                <w:tcW w:w="1008" w:type="dxa"/>
                <w:hideMark/>
              </w:tcPr>
            </w:tcPrChange>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04" w:author="Brian Bohman" w:date="2021-10-27T05:58:00Z">
              <w:tcPr>
                <w:tcW w:w="720" w:type="dxa"/>
                <w:vAlign w:val="center"/>
                <w:hideMark/>
              </w:tcPr>
            </w:tcPrChange>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05" w:author="Brian Bohman" w:date="2021-10-27T05:58:00Z">
              <w:tcPr>
                <w:tcW w:w="1008" w:type="dxa"/>
                <w:vAlign w:val="center"/>
                <w:hideMark/>
              </w:tcPr>
            </w:tcPrChange>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06" w:author="Brian Bohman" w:date="2021-10-27T05:58:00Z">
              <w:tcPr>
                <w:tcW w:w="1152" w:type="dxa"/>
                <w:vAlign w:val="center"/>
                <w:hideMark/>
              </w:tcPr>
            </w:tcPrChange>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4007" w:author="Brian Bohman" w:date="2021-10-27T05:58:00Z">
              <w:tcPr>
                <w:tcW w:w="1008" w:type="dxa"/>
                <w:vAlign w:val="center"/>
                <w:hideMark/>
              </w:tcPr>
            </w:tcPrChange>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47891CC" w14:textId="77777777" w:rsidTr="00E419CD">
        <w:trPr>
          <w:trHeight w:val="180"/>
          <w:trPrChange w:id="14008" w:author="Brian Bohman" w:date="2021-10-27T05:58:00Z">
            <w:trPr>
              <w:trHeight w:val="180"/>
            </w:trPr>
          </w:trPrChange>
        </w:trPr>
        <w:tc>
          <w:tcPr>
            <w:tcW w:w="360" w:type="dxa"/>
            <w:vAlign w:val="center"/>
            <w:hideMark/>
            <w:tcPrChange w:id="14009" w:author="Brian Bohman" w:date="2021-10-27T05:58:00Z">
              <w:tcPr>
                <w:tcW w:w="360" w:type="dxa"/>
                <w:vAlign w:val="center"/>
                <w:hideMark/>
              </w:tcPr>
            </w:tcPrChange>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Change w:id="14010" w:author="Brian Bohman" w:date="2021-10-27T05:58:00Z">
              <w:tcPr>
                <w:tcW w:w="864" w:type="dxa"/>
                <w:vAlign w:val="center"/>
                <w:hideMark/>
              </w:tcPr>
            </w:tcPrChange>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11" w:author="Brian Bohman" w:date="2021-10-27T05:58:00Z">
              <w:tcPr>
                <w:tcW w:w="1152" w:type="dxa"/>
                <w:vAlign w:val="center"/>
                <w:hideMark/>
              </w:tcPr>
            </w:tcPrChange>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12" w:author="Brian Bohman" w:date="2021-10-27T05:58:00Z">
              <w:tcPr>
                <w:tcW w:w="504" w:type="dxa"/>
                <w:vAlign w:val="center"/>
                <w:hideMark/>
              </w:tcPr>
            </w:tcPrChange>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4013" w:author="Brian Bohman" w:date="2021-10-27T05:58:00Z">
              <w:tcPr>
                <w:tcW w:w="1008" w:type="dxa"/>
                <w:vAlign w:val="center"/>
                <w:hideMark/>
              </w:tcPr>
            </w:tcPrChange>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4014" w:author="Brian Bohman" w:date="2021-10-27T05:58:00Z">
              <w:tcPr>
                <w:tcW w:w="1008" w:type="dxa"/>
                <w:hideMark/>
              </w:tcPr>
            </w:tcPrChange>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15" w:author="Brian Bohman" w:date="2021-10-27T05:58:00Z">
              <w:tcPr>
                <w:tcW w:w="720" w:type="dxa"/>
                <w:vAlign w:val="center"/>
                <w:hideMark/>
              </w:tcPr>
            </w:tcPrChange>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16" w:author="Brian Bohman" w:date="2021-10-27T05:58:00Z">
              <w:tcPr>
                <w:tcW w:w="1008" w:type="dxa"/>
                <w:vAlign w:val="center"/>
                <w:hideMark/>
              </w:tcPr>
            </w:tcPrChange>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17" w:author="Brian Bohman" w:date="2021-10-27T05:58:00Z">
              <w:tcPr>
                <w:tcW w:w="1152" w:type="dxa"/>
                <w:vAlign w:val="center"/>
                <w:hideMark/>
              </w:tcPr>
            </w:tcPrChange>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4018" w:author="Brian Bohman" w:date="2021-10-27T05:58:00Z">
              <w:tcPr>
                <w:tcW w:w="1008" w:type="dxa"/>
                <w:vAlign w:val="center"/>
                <w:hideMark/>
              </w:tcPr>
            </w:tcPrChange>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4ADBEB9" w14:textId="77777777" w:rsidTr="00E419CD">
        <w:trPr>
          <w:trHeight w:val="165"/>
          <w:trPrChange w:id="14019" w:author="Brian Bohman" w:date="2021-10-27T05:58:00Z">
            <w:trPr>
              <w:trHeight w:val="165"/>
            </w:trPr>
          </w:trPrChange>
        </w:trPr>
        <w:tc>
          <w:tcPr>
            <w:tcW w:w="360" w:type="dxa"/>
            <w:vAlign w:val="center"/>
            <w:hideMark/>
            <w:tcPrChange w:id="14020" w:author="Brian Bohman" w:date="2021-10-27T05:58:00Z">
              <w:tcPr>
                <w:tcW w:w="360" w:type="dxa"/>
                <w:vAlign w:val="center"/>
                <w:hideMark/>
              </w:tcPr>
            </w:tcPrChange>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Change w:id="14021" w:author="Brian Bohman" w:date="2021-10-27T05:58:00Z">
              <w:tcPr>
                <w:tcW w:w="864" w:type="dxa"/>
                <w:vAlign w:val="center"/>
                <w:hideMark/>
              </w:tcPr>
            </w:tcPrChange>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22" w:author="Brian Bohman" w:date="2021-10-27T05:58:00Z">
              <w:tcPr>
                <w:tcW w:w="1152" w:type="dxa"/>
                <w:vAlign w:val="center"/>
                <w:hideMark/>
              </w:tcPr>
            </w:tcPrChange>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23" w:author="Brian Bohman" w:date="2021-10-27T05:58:00Z">
              <w:tcPr>
                <w:tcW w:w="504" w:type="dxa"/>
                <w:vAlign w:val="center"/>
                <w:hideMark/>
              </w:tcPr>
            </w:tcPrChange>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4024" w:author="Brian Bohman" w:date="2021-10-27T05:58:00Z">
              <w:tcPr>
                <w:tcW w:w="1008" w:type="dxa"/>
                <w:vAlign w:val="center"/>
                <w:hideMark/>
              </w:tcPr>
            </w:tcPrChange>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4025" w:author="Brian Bohman" w:date="2021-10-27T05:58:00Z">
              <w:tcPr>
                <w:tcW w:w="1008" w:type="dxa"/>
                <w:hideMark/>
              </w:tcPr>
            </w:tcPrChange>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26" w:author="Brian Bohman" w:date="2021-10-27T05:58:00Z">
              <w:tcPr>
                <w:tcW w:w="720" w:type="dxa"/>
                <w:vAlign w:val="center"/>
                <w:hideMark/>
              </w:tcPr>
            </w:tcPrChange>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27" w:author="Brian Bohman" w:date="2021-10-27T05:58:00Z">
              <w:tcPr>
                <w:tcW w:w="1008" w:type="dxa"/>
                <w:vAlign w:val="center"/>
                <w:hideMark/>
              </w:tcPr>
            </w:tcPrChange>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28" w:author="Brian Bohman" w:date="2021-10-27T05:58:00Z">
              <w:tcPr>
                <w:tcW w:w="1152" w:type="dxa"/>
                <w:vAlign w:val="center"/>
                <w:hideMark/>
              </w:tcPr>
            </w:tcPrChange>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029" w:author="Brian Bohman" w:date="2021-10-27T05:58:00Z">
              <w:tcPr>
                <w:tcW w:w="1008" w:type="dxa"/>
                <w:vAlign w:val="center"/>
                <w:hideMark/>
              </w:tcPr>
            </w:tcPrChange>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6D022D4" w14:textId="77777777" w:rsidTr="00E419CD">
        <w:trPr>
          <w:trHeight w:val="165"/>
          <w:trPrChange w:id="14030" w:author="Brian Bohman" w:date="2021-10-27T05:58:00Z">
            <w:trPr>
              <w:trHeight w:val="165"/>
            </w:trPr>
          </w:trPrChange>
        </w:trPr>
        <w:tc>
          <w:tcPr>
            <w:tcW w:w="360" w:type="dxa"/>
            <w:vAlign w:val="center"/>
            <w:hideMark/>
            <w:tcPrChange w:id="14031" w:author="Brian Bohman" w:date="2021-10-27T05:58:00Z">
              <w:tcPr>
                <w:tcW w:w="360" w:type="dxa"/>
                <w:vAlign w:val="center"/>
                <w:hideMark/>
              </w:tcPr>
            </w:tcPrChange>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Change w:id="14032" w:author="Brian Bohman" w:date="2021-10-27T05:58:00Z">
              <w:tcPr>
                <w:tcW w:w="864" w:type="dxa"/>
                <w:vAlign w:val="center"/>
                <w:hideMark/>
              </w:tcPr>
            </w:tcPrChange>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33" w:author="Brian Bohman" w:date="2021-10-27T05:58:00Z">
              <w:tcPr>
                <w:tcW w:w="1152" w:type="dxa"/>
                <w:vAlign w:val="center"/>
                <w:hideMark/>
              </w:tcPr>
            </w:tcPrChange>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34" w:author="Brian Bohman" w:date="2021-10-27T05:58:00Z">
              <w:tcPr>
                <w:tcW w:w="504" w:type="dxa"/>
                <w:vAlign w:val="center"/>
                <w:hideMark/>
              </w:tcPr>
            </w:tcPrChange>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4035" w:author="Brian Bohman" w:date="2021-10-27T05:58:00Z">
              <w:tcPr>
                <w:tcW w:w="1008" w:type="dxa"/>
                <w:vAlign w:val="center"/>
                <w:hideMark/>
              </w:tcPr>
            </w:tcPrChange>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4036" w:author="Brian Bohman" w:date="2021-10-27T05:58:00Z">
              <w:tcPr>
                <w:tcW w:w="1008" w:type="dxa"/>
                <w:hideMark/>
              </w:tcPr>
            </w:tcPrChange>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37" w:author="Brian Bohman" w:date="2021-10-27T05:58:00Z">
              <w:tcPr>
                <w:tcW w:w="720" w:type="dxa"/>
                <w:vAlign w:val="center"/>
                <w:hideMark/>
              </w:tcPr>
            </w:tcPrChange>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38" w:author="Brian Bohman" w:date="2021-10-27T05:58:00Z">
              <w:tcPr>
                <w:tcW w:w="1008" w:type="dxa"/>
                <w:vAlign w:val="center"/>
                <w:hideMark/>
              </w:tcPr>
            </w:tcPrChange>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39" w:author="Brian Bohman" w:date="2021-10-27T05:58:00Z">
              <w:tcPr>
                <w:tcW w:w="1152" w:type="dxa"/>
                <w:vAlign w:val="center"/>
                <w:hideMark/>
              </w:tcPr>
            </w:tcPrChange>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4040" w:author="Brian Bohman" w:date="2021-10-27T05:58:00Z">
              <w:tcPr>
                <w:tcW w:w="1008" w:type="dxa"/>
                <w:vAlign w:val="center"/>
                <w:hideMark/>
              </w:tcPr>
            </w:tcPrChange>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CCA6403" w14:textId="77777777" w:rsidTr="00E419CD">
        <w:trPr>
          <w:trHeight w:val="165"/>
          <w:trPrChange w:id="14041" w:author="Brian Bohman" w:date="2021-10-27T05:58:00Z">
            <w:trPr>
              <w:trHeight w:val="165"/>
            </w:trPr>
          </w:trPrChange>
        </w:trPr>
        <w:tc>
          <w:tcPr>
            <w:tcW w:w="360" w:type="dxa"/>
            <w:vAlign w:val="center"/>
            <w:hideMark/>
            <w:tcPrChange w:id="14042" w:author="Brian Bohman" w:date="2021-10-27T05:58:00Z">
              <w:tcPr>
                <w:tcW w:w="360" w:type="dxa"/>
                <w:vAlign w:val="center"/>
                <w:hideMark/>
              </w:tcPr>
            </w:tcPrChange>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Change w:id="14043" w:author="Brian Bohman" w:date="2021-10-27T05:58:00Z">
              <w:tcPr>
                <w:tcW w:w="864" w:type="dxa"/>
                <w:vAlign w:val="center"/>
                <w:hideMark/>
              </w:tcPr>
            </w:tcPrChange>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44" w:author="Brian Bohman" w:date="2021-10-27T05:58:00Z">
              <w:tcPr>
                <w:tcW w:w="1152" w:type="dxa"/>
                <w:vAlign w:val="center"/>
                <w:hideMark/>
              </w:tcPr>
            </w:tcPrChange>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45" w:author="Brian Bohman" w:date="2021-10-27T05:58:00Z">
              <w:tcPr>
                <w:tcW w:w="504" w:type="dxa"/>
                <w:vAlign w:val="center"/>
                <w:hideMark/>
              </w:tcPr>
            </w:tcPrChange>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4046" w:author="Brian Bohman" w:date="2021-10-27T05:58:00Z">
              <w:tcPr>
                <w:tcW w:w="1008" w:type="dxa"/>
                <w:vAlign w:val="center"/>
                <w:hideMark/>
              </w:tcPr>
            </w:tcPrChange>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4047" w:author="Brian Bohman" w:date="2021-10-27T05:58:00Z">
              <w:tcPr>
                <w:tcW w:w="1008" w:type="dxa"/>
                <w:hideMark/>
              </w:tcPr>
            </w:tcPrChange>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48" w:author="Brian Bohman" w:date="2021-10-27T05:58:00Z">
              <w:tcPr>
                <w:tcW w:w="720" w:type="dxa"/>
                <w:vAlign w:val="center"/>
                <w:hideMark/>
              </w:tcPr>
            </w:tcPrChange>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49" w:author="Brian Bohman" w:date="2021-10-27T05:58:00Z">
              <w:tcPr>
                <w:tcW w:w="1008" w:type="dxa"/>
                <w:vAlign w:val="center"/>
                <w:hideMark/>
              </w:tcPr>
            </w:tcPrChange>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50" w:author="Brian Bohman" w:date="2021-10-27T05:58:00Z">
              <w:tcPr>
                <w:tcW w:w="1152" w:type="dxa"/>
                <w:vAlign w:val="center"/>
                <w:hideMark/>
              </w:tcPr>
            </w:tcPrChange>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4051" w:author="Brian Bohman" w:date="2021-10-27T05:58:00Z">
              <w:tcPr>
                <w:tcW w:w="1008" w:type="dxa"/>
                <w:vAlign w:val="center"/>
                <w:hideMark/>
              </w:tcPr>
            </w:tcPrChange>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7AC8AB" w14:textId="77777777" w:rsidTr="00E419CD">
        <w:trPr>
          <w:trHeight w:val="165"/>
          <w:trPrChange w:id="14052" w:author="Brian Bohman" w:date="2021-10-27T05:58:00Z">
            <w:trPr>
              <w:trHeight w:val="165"/>
            </w:trPr>
          </w:trPrChange>
        </w:trPr>
        <w:tc>
          <w:tcPr>
            <w:tcW w:w="360" w:type="dxa"/>
            <w:vAlign w:val="center"/>
            <w:hideMark/>
            <w:tcPrChange w:id="14053" w:author="Brian Bohman" w:date="2021-10-27T05:58:00Z">
              <w:tcPr>
                <w:tcW w:w="360" w:type="dxa"/>
                <w:vAlign w:val="center"/>
                <w:hideMark/>
              </w:tcPr>
            </w:tcPrChange>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Change w:id="14054" w:author="Brian Bohman" w:date="2021-10-27T05:58:00Z">
              <w:tcPr>
                <w:tcW w:w="864" w:type="dxa"/>
                <w:vAlign w:val="center"/>
                <w:hideMark/>
              </w:tcPr>
            </w:tcPrChange>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55" w:author="Brian Bohman" w:date="2021-10-27T05:58:00Z">
              <w:tcPr>
                <w:tcW w:w="1152" w:type="dxa"/>
                <w:vAlign w:val="center"/>
                <w:hideMark/>
              </w:tcPr>
            </w:tcPrChange>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56" w:author="Brian Bohman" w:date="2021-10-27T05:58:00Z">
              <w:tcPr>
                <w:tcW w:w="504" w:type="dxa"/>
                <w:vAlign w:val="center"/>
                <w:hideMark/>
              </w:tcPr>
            </w:tcPrChange>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4057" w:author="Brian Bohman" w:date="2021-10-27T05:58:00Z">
              <w:tcPr>
                <w:tcW w:w="1008" w:type="dxa"/>
                <w:vAlign w:val="center"/>
                <w:hideMark/>
              </w:tcPr>
            </w:tcPrChange>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4058" w:author="Brian Bohman" w:date="2021-10-27T05:58:00Z">
              <w:tcPr>
                <w:tcW w:w="1008" w:type="dxa"/>
                <w:hideMark/>
              </w:tcPr>
            </w:tcPrChange>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59" w:author="Brian Bohman" w:date="2021-10-27T05:58:00Z">
              <w:tcPr>
                <w:tcW w:w="720" w:type="dxa"/>
                <w:vAlign w:val="center"/>
                <w:hideMark/>
              </w:tcPr>
            </w:tcPrChange>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60" w:author="Brian Bohman" w:date="2021-10-27T05:58:00Z">
              <w:tcPr>
                <w:tcW w:w="1008" w:type="dxa"/>
                <w:vAlign w:val="center"/>
                <w:hideMark/>
              </w:tcPr>
            </w:tcPrChange>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61" w:author="Brian Bohman" w:date="2021-10-27T05:58:00Z">
              <w:tcPr>
                <w:tcW w:w="1152" w:type="dxa"/>
                <w:vAlign w:val="center"/>
                <w:hideMark/>
              </w:tcPr>
            </w:tcPrChange>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4062" w:author="Brian Bohman" w:date="2021-10-27T05:58:00Z">
              <w:tcPr>
                <w:tcW w:w="1008" w:type="dxa"/>
                <w:vAlign w:val="center"/>
                <w:hideMark/>
              </w:tcPr>
            </w:tcPrChange>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73F1970" w14:textId="77777777" w:rsidTr="00E419CD">
        <w:trPr>
          <w:trHeight w:val="165"/>
          <w:trPrChange w:id="14063" w:author="Brian Bohman" w:date="2021-10-27T05:58:00Z">
            <w:trPr>
              <w:trHeight w:val="165"/>
            </w:trPr>
          </w:trPrChange>
        </w:trPr>
        <w:tc>
          <w:tcPr>
            <w:tcW w:w="360" w:type="dxa"/>
            <w:vAlign w:val="center"/>
            <w:hideMark/>
            <w:tcPrChange w:id="14064" w:author="Brian Bohman" w:date="2021-10-27T05:58:00Z">
              <w:tcPr>
                <w:tcW w:w="360" w:type="dxa"/>
                <w:vAlign w:val="center"/>
                <w:hideMark/>
              </w:tcPr>
            </w:tcPrChange>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Change w:id="14065" w:author="Brian Bohman" w:date="2021-10-27T05:58:00Z">
              <w:tcPr>
                <w:tcW w:w="864" w:type="dxa"/>
                <w:vAlign w:val="center"/>
                <w:hideMark/>
              </w:tcPr>
            </w:tcPrChange>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66" w:author="Brian Bohman" w:date="2021-10-27T05:58:00Z">
              <w:tcPr>
                <w:tcW w:w="1152" w:type="dxa"/>
                <w:vAlign w:val="center"/>
                <w:hideMark/>
              </w:tcPr>
            </w:tcPrChange>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67" w:author="Brian Bohman" w:date="2021-10-27T05:58:00Z">
              <w:tcPr>
                <w:tcW w:w="504" w:type="dxa"/>
                <w:vAlign w:val="center"/>
                <w:hideMark/>
              </w:tcPr>
            </w:tcPrChange>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4068" w:author="Brian Bohman" w:date="2021-10-27T05:58:00Z">
              <w:tcPr>
                <w:tcW w:w="1008" w:type="dxa"/>
                <w:vAlign w:val="center"/>
                <w:hideMark/>
              </w:tcPr>
            </w:tcPrChange>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4069" w:author="Brian Bohman" w:date="2021-10-27T05:58:00Z">
              <w:tcPr>
                <w:tcW w:w="1008" w:type="dxa"/>
                <w:hideMark/>
              </w:tcPr>
            </w:tcPrChange>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70" w:author="Brian Bohman" w:date="2021-10-27T05:58:00Z">
              <w:tcPr>
                <w:tcW w:w="720" w:type="dxa"/>
                <w:vAlign w:val="center"/>
                <w:hideMark/>
              </w:tcPr>
            </w:tcPrChange>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71" w:author="Brian Bohman" w:date="2021-10-27T05:58:00Z">
              <w:tcPr>
                <w:tcW w:w="1008" w:type="dxa"/>
                <w:vAlign w:val="center"/>
                <w:hideMark/>
              </w:tcPr>
            </w:tcPrChange>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72" w:author="Brian Bohman" w:date="2021-10-27T05:58:00Z">
              <w:tcPr>
                <w:tcW w:w="1152" w:type="dxa"/>
                <w:vAlign w:val="center"/>
                <w:hideMark/>
              </w:tcPr>
            </w:tcPrChange>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14073" w:author="Brian Bohman" w:date="2021-10-27T05:58:00Z">
              <w:tcPr>
                <w:tcW w:w="1008" w:type="dxa"/>
                <w:vAlign w:val="center"/>
                <w:hideMark/>
              </w:tcPr>
            </w:tcPrChange>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58BA8D02" w14:textId="77777777" w:rsidTr="00E419CD">
        <w:trPr>
          <w:trHeight w:val="165"/>
          <w:trPrChange w:id="14074" w:author="Brian Bohman" w:date="2021-10-27T05:58:00Z">
            <w:trPr>
              <w:trHeight w:val="165"/>
            </w:trPr>
          </w:trPrChange>
        </w:trPr>
        <w:tc>
          <w:tcPr>
            <w:tcW w:w="360" w:type="dxa"/>
            <w:vAlign w:val="center"/>
            <w:hideMark/>
            <w:tcPrChange w:id="14075" w:author="Brian Bohman" w:date="2021-10-27T05:58:00Z">
              <w:tcPr>
                <w:tcW w:w="360" w:type="dxa"/>
                <w:vAlign w:val="center"/>
                <w:hideMark/>
              </w:tcPr>
            </w:tcPrChange>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Change w:id="14076" w:author="Brian Bohman" w:date="2021-10-27T05:58:00Z">
              <w:tcPr>
                <w:tcW w:w="864" w:type="dxa"/>
                <w:vAlign w:val="center"/>
                <w:hideMark/>
              </w:tcPr>
            </w:tcPrChange>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77" w:author="Brian Bohman" w:date="2021-10-27T05:58:00Z">
              <w:tcPr>
                <w:tcW w:w="1152" w:type="dxa"/>
                <w:vAlign w:val="center"/>
                <w:hideMark/>
              </w:tcPr>
            </w:tcPrChange>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78" w:author="Brian Bohman" w:date="2021-10-27T05:58:00Z">
              <w:tcPr>
                <w:tcW w:w="504" w:type="dxa"/>
                <w:vAlign w:val="center"/>
                <w:hideMark/>
              </w:tcPr>
            </w:tcPrChange>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4079" w:author="Brian Bohman" w:date="2021-10-27T05:58:00Z">
              <w:tcPr>
                <w:tcW w:w="1008" w:type="dxa"/>
                <w:vAlign w:val="center"/>
                <w:hideMark/>
              </w:tcPr>
            </w:tcPrChange>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4080" w:author="Brian Bohman" w:date="2021-10-27T05:58:00Z">
              <w:tcPr>
                <w:tcW w:w="1008" w:type="dxa"/>
                <w:hideMark/>
              </w:tcPr>
            </w:tcPrChange>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81" w:author="Brian Bohman" w:date="2021-10-27T05:58:00Z">
              <w:tcPr>
                <w:tcW w:w="720" w:type="dxa"/>
                <w:vAlign w:val="center"/>
                <w:hideMark/>
              </w:tcPr>
            </w:tcPrChange>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82" w:author="Brian Bohman" w:date="2021-10-27T05:58:00Z">
              <w:tcPr>
                <w:tcW w:w="1008" w:type="dxa"/>
                <w:vAlign w:val="center"/>
                <w:hideMark/>
              </w:tcPr>
            </w:tcPrChange>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83" w:author="Brian Bohman" w:date="2021-10-27T05:58:00Z">
              <w:tcPr>
                <w:tcW w:w="1152" w:type="dxa"/>
                <w:vAlign w:val="center"/>
                <w:hideMark/>
              </w:tcPr>
            </w:tcPrChange>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4084" w:author="Brian Bohman" w:date="2021-10-27T05:58:00Z">
              <w:tcPr>
                <w:tcW w:w="1008" w:type="dxa"/>
                <w:vAlign w:val="center"/>
                <w:hideMark/>
              </w:tcPr>
            </w:tcPrChange>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487D34D" w14:textId="77777777" w:rsidTr="00E419CD">
        <w:trPr>
          <w:trHeight w:val="165"/>
          <w:trPrChange w:id="14085" w:author="Brian Bohman" w:date="2021-10-27T05:58:00Z">
            <w:trPr>
              <w:trHeight w:val="165"/>
            </w:trPr>
          </w:trPrChange>
        </w:trPr>
        <w:tc>
          <w:tcPr>
            <w:tcW w:w="360" w:type="dxa"/>
            <w:vAlign w:val="center"/>
            <w:hideMark/>
            <w:tcPrChange w:id="14086" w:author="Brian Bohman" w:date="2021-10-27T05:58:00Z">
              <w:tcPr>
                <w:tcW w:w="360" w:type="dxa"/>
                <w:vAlign w:val="center"/>
                <w:hideMark/>
              </w:tcPr>
            </w:tcPrChange>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Change w:id="14087" w:author="Brian Bohman" w:date="2021-10-27T05:58:00Z">
              <w:tcPr>
                <w:tcW w:w="864" w:type="dxa"/>
                <w:vAlign w:val="center"/>
                <w:hideMark/>
              </w:tcPr>
            </w:tcPrChange>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88" w:author="Brian Bohman" w:date="2021-10-27T05:58:00Z">
              <w:tcPr>
                <w:tcW w:w="1152" w:type="dxa"/>
                <w:vAlign w:val="center"/>
                <w:hideMark/>
              </w:tcPr>
            </w:tcPrChange>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89" w:author="Brian Bohman" w:date="2021-10-27T05:58:00Z">
              <w:tcPr>
                <w:tcW w:w="504" w:type="dxa"/>
                <w:vAlign w:val="center"/>
                <w:hideMark/>
              </w:tcPr>
            </w:tcPrChange>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4090" w:author="Brian Bohman" w:date="2021-10-27T05:58:00Z">
              <w:tcPr>
                <w:tcW w:w="1008" w:type="dxa"/>
                <w:vAlign w:val="center"/>
                <w:hideMark/>
              </w:tcPr>
            </w:tcPrChange>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4091" w:author="Brian Bohman" w:date="2021-10-27T05:58:00Z">
              <w:tcPr>
                <w:tcW w:w="1008" w:type="dxa"/>
                <w:hideMark/>
              </w:tcPr>
            </w:tcPrChange>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92" w:author="Brian Bohman" w:date="2021-10-27T05:58:00Z">
              <w:tcPr>
                <w:tcW w:w="720" w:type="dxa"/>
                <w:vAlign w:val="center"/>
                <w:hideMark/>
              </w:tcPr>
            </w:tcPrChange>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93" w:author="Brian Bohman" w:date="2021-10-27T05:58:00Z">
              <w:tcPr>
                <w:tcW w:w="1008" w:type="dxa"/>
                <w:vAlign w:val="center"/>
                <w:hideMark/>
              </w:tcPr>
            </w:tcPrChange>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94" w:author="Brian Bohman" w:date="2021-10-27T05:58:00Z">
              <w:tcPr>
                <w:tcW w:w="1152" w:type="dxa"/>
                <w:vAlign w:val="center"/>
                <w:hideMark/>
              </w:tcPr>
            </w:tcPrChange>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4095" w:author="Brian Bohman" w:date="2021-10-27T05:58:00Z">
              <w:tcPr>
                <w:tcW w:w="1008" w:type="dxa"/>
                <w:vAlign w:val="center"/>
                <w:hideMark/>
              </w:tcPr>
            </w:tcPrChange>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9FC3C91" w14:textId="77777777" w:rsidTr="00E419CD">
        <w:trPr>
          <w:trHeight w:val="165"/>
          <w:trPrChange w:id="14096" w:author="Brian Bohman" w:date="2021-10-27T05:58:00Z">
            <w:trPr>
              <w:trHeight w:val="165"/>
            </w:trPr>
          </w:trPrChange>
        </w:trPr>
        <w:tc>
          <w:tcPr>
            <w:tcW w:w="360" w:type="dxa"/>
            <w:vAlign w:val="center"/>
            <w:hideMark/>
            <w:tcPrChange w:id="14097" w:author="Brian Bohman" w:date="2021-10-27T05:58:00Z">
              <w:tcPr>
                <w:tcW w:w="360" w:type="dxa"/>
                <w:vAlign w:val="center"/>
                <w:hideMark/>
              </w:tcPr>
            </w:tcPrChange>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Change w:id="14098" w:author="Brian Bohman" w:date="2021-10-27T05:58:00Z">
              <w:tcPr>
                <w:tcW w:w="864" w:type="dxa"/>
                <w:vAlign w:val="center"/>
                <w:hideMark/>
              </w:tcPr>
            </w:tcPrChange>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99" w:author="Brian Bohman" w:date="2021-10-27T05:58:00Z">
              <w:tcPr>
                <w:tcW w:w="1152" w:type="dxa"/>
                <w:vAlign w:val="center"/>
                <w:hideMark/>
              </w:tcPr>
            </w:tcPrChange>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00" w:author="Brian Bohman" w:date="2021-10-27T05:58:00Z">
              <w:tcPr>
                <w:tcW w:w="504" w:type="dxa"/>
                <w:vAlign w:val="center"/>
                <w:hideMark/>
              </w:tcPr>
            </w:tcPrChange>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4101" w:author="Brian Bohman" w:date="2021-10-27T05:58:00Z">
              <w:tcPr>
                <w:tcW w:w="1008" w:type="dxa"/>
                <w:vAlign w:val="center"/>
                <w:hideMark/>
              </w:tcPr>
            </w:tcPrChange>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4102" w:author="Brian Bohman" w:date="2021-10-27T05:58:00Z">
              <w:tcPr>
                <w:tcW w:w="1008" w:type="dxa"/>
                <w:hideMark/>
              </w:tcPr>
            </w:tcPrChange>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03" w:author="Brian Bohman" w:date="2021-10-27T05:58:00Z">
              <w:tcPr>
                <w:tcW w:w="720" w:type="dxa"/>
                <w:vAlign w:val="center"/>
                <w:hideMark/>
              </w:tcPr>
            </w:tcPrChange>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104" w:author="Brian Bohman" w:date="2021-10-27T05:58:00Z">
              <w:tcPr>
                <w:tcW w:w="1008" w:type="dxa"/>
                <w:vAlign w:val="center"/>
                <w:hideMark/>
              </w:tcPr>
            </w:tcPrChange>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05" w:author="Brian Bohman" w:date="2021-10-27T05:58:00Z">
              <w:tcPr>
                <w:tcW w:w="1152" w:type="dxa"/>
                <w:vAlign w:val="center"/>
                <w:hideMark/>
              </w:tcPr>
            </w:tcPrChange>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4106" w:author="Brian Bohman" w:date="2021-10-27T05:58:00Z">
              <w:tcPr>
                <w:tcW w:w="1008" w:type="dxa"/>
                <w:vAlign w:val="center"/>
                <w:hideMark/>
              </w:tcPr>
            </w:tcPrChange>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205B3838" w14:textId="77777777" w:rsidTr="00E419CD">
        <w:trPr>
          <w:trHeight w:val="165"/>
          <w:trPrChange w:id="14107" w:author="Brian Bohman" w:date="2021-10-27T05:58:00Z">
            <w:trPr>
              <w:trHeight w:val="165"/>
            </w:trPr>
          </w:trPrChange>
        </w:trPr>
        <w:tc>
          <w:tcPr>
            <w:tcW w:w="360" w:type="dxa"/>
            <w:vAlign w:val="center"/>
            <w:hideMark/>
            <w:tcPrChange w:id="14108" w:author="Brian Bohman" w:date="2021-10-27T05:58:00Z">
              <w:tcPr>
                <w:tcW w:w="360" w:type="dxa"/>
                <w:vAlign w:val="center"/>
                <w:hideMark/>
              </w:tcPr>
            </w:tcPrChange>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Change w:id="14109" w:author="Brian Bohman" w:date="2021-10-27T05:58:00Z">
              <w:tcPr>
                <w:tcW w:w="864" w:type="dxa"/>
                <w:vAlign w:val="center"/>
                <w:hideMark/>
              </w:tcPr>
            </w:tcPrChange>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10" w:author="Brian Bohman" w:date="2021-10-27T05:58:00Z">
              <w:tcPr>
                <w:tcW w:w="1152" w:type="dxa"/>
                <w:vAlign w:val="center"/>
                <w:hideMark/>
              </w:tcPr>
            </w:tcPrChange>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11" w:author="Brian Bohman" w:date="2021-10-27T05:58:00Z">
              <w:tcPr>
                <w:tcW w:w="504" w:type="dxa"/>
                <w:vAlign w:val="center"/>
                <w:hideMark/>
              </w:tcPr>
            </w:tcPrChange>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4112" w:author="Brian Bohman" w:date="2021-10-27T05:58:00Z">
              <w:tcPr>
                <w:tcW w:w="1008" w:type="dxa"/>
                <w:vAlign w:val="center"/>
                <w:hideMark/>
              </w:tcPr>
            </w:tcPrChange>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4113" w:author="Brian Bohman" w:date="2021-10-27T05:58:00Z">
              <w:tcPr>
                <w:tcW w:w="1008" w:type="dxa"/>
                <w:hideMark/>
              </w:tcPr>
            </w:tcPrChange>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14" w:author="Brian Bohman" w:date="2021-10-27T05:58:00Z">
              <w:tcPr>
                <w:tcW w:w="720" w:type="dxa"/>
                <w:vAlign w:val="center"/>
                <w:hideMark/>
              </w:tcPr>
            </w:tcPrChange>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115" w:author="Brian Bohman" w:date="2021-10-27T05:58:00Z">
              <w:tcPr>
                <w:tcW w:w="1008" w:type="dxa"/>
                <w:vAlign w:val="center"/>
                <w:hideMark/>
              </w:tcPr>
            </w:tcPrChange>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16" w:author="Brian Bohman" w:date="2021-10-27T05:58:00Z">
              <w:tcPr>
                <w:tcW w:w="1152" w:type="dxa"/>
                <w:vAlign w:val="center"/>
                <w:hideMark/>
              </w:tcPr>
            </w:tcPrChange>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4117" w:author="Brian Bohman" w:date="2021-10-27T05:58:00Z">
              <w:tcPr>
                <w:tcW w:w="1008" w:type="dxa"/>
                <w:vAlign w:val="center"/>
                <w:hideMark/>
              </w:tcPr>
            </w:tcPrChange>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C4AFF7E" w14:textId="77777777" w:rsidTr="00E419CD">
        <w:trPr>
          <w:trHeight w:val="165"/>
          <w:trPrChange w:id="14118" w:author="Brian Bohman" w:date="2021-10-27T05:58:00Z">
            <w:trPr>
              <w:trHeight w:val="165"/>
            </w:trPr>
          </w:trPrChange>
        </w:trPr>
        <w:tc>
          <w:tcPr>
            <w:tcW w:w="360" w:type="dxa"/>
            <w:vAlign w:val="center"/>
            <w:hideMark/>
            <w:tcPrChange w:id="14119" w:author="Brian Bohman" w:date="2021-10-27T05:58:00Z">
              <w:tcPr>
                <w:tcW w:w="360" w:type="dxa"/>
                <w:vAlign w:val="center"/>
                <w:hideMark/>
              </w:tcPr>
            </w:tcPrChange>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Change w:id="14120" w:author="Brian Bohman" w:date="2021-10-27T05:58:00Z">
              <w:tcPr>
                <w:tcW w:w="864" w:type="dxa"/>
                <w:vAlign w:val="center"/>
                <w:hideMark/>
              </w:tcPr>
            </w:tcPrChange>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21" w:author="Brian Bohman" w:date="2021-10-27T05:58:00Z">
              <w:tcPr>
                <w:tcW w:w="1152" w:type="dxa"/>
                <w:vAlign w:val="center"/>
                <w:hideMark/>
              </w:tcPr>
            </w:tcPrChange>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22" w:author="Brian Bohman" w:date="2021-10-27T05:58:00Z">
              <w:tcPr>
                <w:tcW w:w="504" w:type="dxa"/>
                <w:vAlign w:val="center"/>
                <w:hideMark/>
              </w:tcPr>
            </w:tcPrChange>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4123" w:author="Brian Bohman" w:date="2021-10-27T05:58:00Z">
              <w:tcPr>
                <w:tcW w:w="1008" w:type="dxa"/>
                <w:vAlign w:val="center"/>
                <w:hideMark/>
              </w:tcPr>
            </w:tcPrChange>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124" w:author="Brian Bohman" w:date="2021-10-27T05:58:00Z">
              <w:tcPr>
                <w:tcW w:w="1008" w:type="dxa"/>
                <w:hideMark/>
              </w:tcPr>
            </w:tcPrChange>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25" w:author="Brian Bohman" w:date="2021-10-27T05:58:00Z">
              <w:tcPr>
                <w:tcW w:w="720" w:type="dxa"/>
                <w:vAlign w:val="center"/>
                <w:hideMark/>
              </w:tcPr>
            </w:tcPrChange>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126" w:author="Brian Bohman" w:date="2021-10-27T05:58:00Z">
              <w:tcPr>
                <w:tcW w:w="1008" w:type="dxa"/>
                <w:vAlign w:val="center"/>
                <w:hideMark/>
              </w:tcPr>
            </w:tcPrChange>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27" w:author="Brian Bohman" w:date="2021-10-27T05:58:00Z">
              <w:tcPr>
                <w:tcW w:w="1152" w:type="dxa"/>
                <w:vAlign w:val="center"/>
                <w:hideMark/>
              </w:tcPr>
            </w:tcPrChange>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4128" w:author="Brian Bohman" w:date="2021-10-27T05:58:00Z">
              <w:tcPr>
                <w:tcW w:w="1008" w:type="dxa"/>
                <w:vAlign w:val="center"/>
                <w:hideMark/>
              </w:tcPr>
            </w:tcPrChange>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6C71A23B" w14:textId="77777777" w:rsidTr="00E419CD">
        <w:trPr>
          <w:trHeight w:val="165"/>
          <w:trPrChange w:id="14129" w:author="Brian Bohman" w:date="2021-10-27T05:58:00Z">
            <w:trPr>
              <w:trHeight w:val="165"/>
            </w:trPr>
          </w:trPrChange>
        </w:trPr>
        <w:tc>
          <w:tcPr>
            <w:tcW w:w="360" w:type="dxa"/>
            <w:vAlign w:val="center"/>
            <w:hideMark/>
            <w:tcPrChange w:id="14130" w:author="Brian Bohman" w:date="2021-10-27T05:58:00Z">
              <w:tcPr>
                <w:tcW w:w="360" w:type="dxa"/>
                <w:vAlign w:val="center"/>
                <w:hideMark/>
              </w:tcPr>
            </w:tcPrChange>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Change w:id="14131" w:author="Brian Bohman" w:date="2021-10-27T05:58:00Z">
              <w:tcPr>
                <w:tcW w:w="864" w:type="dxa"/>
                <w:vAlign w:val="center"/>
                <w:hideMark/>
              </w:tcPr>
            </w:tcPrChange>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32" w:author="Brian Bohman" w:date="2021-10-27T05:58:00Z">
              <w:tcPr>
                <w:tcW w:w="1152" w:type="dxa"/>
                <w:vAlign w:val="center"/>
                <w:hideMark/>
              </w:tcPr>
            </w:tcPrChange>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33" w:author="Brian Bohman" w:date="2021-10-27T05:58:00Z">
              <w:tcPr>
                <w:tcW w:w="504" w:type="dxa"/>
                <w:vAlign w:val="center"/>
                <w:hideMark/>
              </w:tcPr>
            </w:tcPrChange>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4134" w:author="Brian Bohman" w:date="2021-10-27T05:58:00Z">
              <w:tcPr>
                <w:tcW w:w="1008" w:type="dxa"/>
                <w:vAlign w:val="center"/>
                <w:hideMark/>
              </w:tcPr>
            </w:tcPrChange>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135" w:author="Brian Bohman" w:date="2021-10-27T05:58:00Z">
              <w:tcPr>
                <w:tcW w:w="1008" w:type="dxa"/>
                <w:hideMark/>
              </w:tcPr>
            </w:tcPrChange>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36" w:author="Brian Bohman" w:date="2021-10-27T05:58:00Z">
              <w:tcPr>
                <w:tcW w:w="720" w:type="dxa"/>
                <w:vAlign w:val="center"/>
                <w:hideMark/>
              </w:tcPr>
            </w:tcPrChange>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137" w:author="Brian Bohman" w:date="2021-10-27T05:58:00Z">
              <w:tcPr>
                <w:tcW w:w="1008" w:type="dxa"/>
                <w:vAlign w:val="center"/>
                <w:hideMark/>
              </w:tcPr>
            </w:tcPrChange>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38" w:author="Brian Bohman" w:date="2021-10-27T05:58:00Z">
              <w:tcPr>
                <w:tcW w:w="1152" w:type="dxa"/>
                <w:vAlign w:val="center"/>
                <w:hideMark/>
              </w:tcPr>
            </w:tcPrChange>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4139" w:author="Brian Bohman" w:date="2021-10-27T05:58:00Z">
              <w:tcPr>
                <w:tcW w:w="1008" w:type="dxa"/>
                <w:vAlign w:val="center"/>
                <w:hideMark/>
              </w:tcPr>
            </w:tcPrChange>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28EC4D7B" w14:textId="77777777" w:rsidTr="00E419CD">
        <w:trPr>
          <w:trHeight w:val="165"/>
          <w:trPrChange w:id="14140" w:author="Brian Bohman" w:date="2021-10-27T05:58:00Z">
            <w:trPr>
              <w:trHeight w:val="165"/>
            </w:trPr>
          </w:trPrChange>
        </w:trPr>
        <w:tc>
          <w:tcPr>
            <w:tcW w:w="360" w:type="dxa"/>
            <w:vAlign w:val="center"/>
            <w:hideMark/>
            <w:tcPrChange w:id="14141" w:author="Brian Bohman" w:date="2021-10-27T05:58:00Z">
              <w:tcPr>
                <w:tcW w:w="360" w:type="dxa"/>
                <w:vAlign w:val="center"/>
                <w:hideMark/>
              </w:tcPr>
            </w:tcPrChange>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Change w:id="14142" w:author="Brian Bohman" w:date="2021-10-27T05:58:00Z">
              <w:tcPr>
                <w:tcW w:w="864" w:type="dxa"/>
                <w:vAlign w:val="center"/>
                <w:hideMark/>
              </w:tcPr>
            </w:tcPrChange>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43" w:author="Brian Bohman" w:date="2021-10-27T05:58:00Z">
              <w:tcPr>
                <w:tcW w:w="1152" w:type="dxa"/>
                <w:vAlign w:val="center"/>
                <w:hideMark/>
              </w:tcPr>
            </w:tcPrChange>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44" w:author="Brian Bohman" w:date="2021-10-27T05:58:00Z">
              <w:tcPr>
                <w:tcW w:w="504" w:type="dxa"/>
                <w:vAlign w:val="center"/>
                <w:hideMark/>
              </w:tcPr>
            </w:tcPrChange>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4145" w:author="Brian Bohman" w:date="2021-10-27T05:58:00Z">
              <w:tcPr>
                <w:tcW w:w="1008" w:type="dxa"/>
                <w:vAlign w:val="center"/>
                <w:hideMark/>
              </w:tcPr>
            </w:tcPrChange>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146" w:author="Brian Bohman" w:date="2021-10-27T05:58:00Z">
              <w:tcPr>
                <w:tcW w:w="1008" w:type="dxa"/>
                <w:hideMark/>
              </w:tcPr>
            </w:tcPrChange>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47" w:author="Brian Bohman" w:date="2021-10-27T05:58:00Z">
              <w:tcPr>
                <w:tcW w:w="720" w:type="dxa"/>
                <w:vAlign w:val="center"/>
                <w:hideMark/>
              </w:tcPr>
            </w:tcPrChange>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148" w:author="Brian Bohman" w:date="2021-10-27T05:58:00Z">
              <w:tcPr>
                <w:tcW w:w="1008" w:type="dxa"/>
                <w:vAlign w:val="center"/>
                <w:hideMark/>
              </w:tcPr>
            </w:tcPrChange>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49" w:author="Brian Bohman" w:date="2021-10-27T05:58:00Z">
              <w:tcPr>
                <w:tcW w:w="1152" w:type="dxa"/>
                <w:vAlign w:val="center"/>
                <w:hideMark/>
              </w:tcPr>
            </w:tcPrChange>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4150" w:author="Brian Bohman" w:date="2021-10-27T05:58:00Z">
              <w:tcPr>
                <w:tcW w:w="1008" w:type="dxa"/>
                <w:vAlign w:val="center"/>
                <w:hideMark/>
              </w:tcPr>
            </w:tcPrChange>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0B478FAD" w14:textId="77777777" w:rsidTr="00E419CD">
        <w:trPr>
          <w:trHeight w:val="165"/>
          <w:trPrChange w:id="14151" w:author="Brian Bohman" w:date="2021-10-27T05:58:00Z">
            <w:trPr>
              <w:trHeight w:val="165"/>
            </w:trPr>
          </w:trPrChange>
        </w:trPr>
        <w:tc>
          <w:tcPr>
            <w:tcW w:w="360" w:type="dxa"/>
            <w:vAlign w:val="center"/>
            <w:hideMark/>
            <w:tcPrChange w:id="14152" w:author="Brian Bohman" w:date="2021-10-27T05:58:00Z">
              <w:tcPr>
                <w:tcW w:w="360" w:type="dxa"/>
                <w:vAlign w:val="center"/>
                <w:hideMark/>
              </w:tcPr>
            </w:tcPrChange>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Change w:id="14153" w:author="Brian Bohman" w:date="2021-10-27T05:58:00Z">
              <w:tcPr>
                <w:tcW w:w="864" w:type="dxa"/>
                <w:vAlign w:val="center"/>
                <w:hideMark/>
              </w:tcPr>
            </w:tcPrChange>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54" w:author="Brian Bohman" w:date="2021-10-27T05:58:00Z">
              <w:tcPr>
                <w:tcW w:w="1152" w:type="dxa"/>
                <w:vAlign w:val="center"/>
                <w:hideMark/>
              </w:tcPr>
            </w:tcPrChange>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55" w:author="Brian Bohman" w:date="2021-10-27T05:58:00Z">
              <w:tcPr>
                <w:tcW w:w="504" w:type="dxa"/>
                <w:vAlign w:val="center"/>
                <w:hideMark/>
              </w:tcPr>
            </w:tcPrChange>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4156" w:author="Brian Bohman" w:date="2021-10-27T05:58:00Z">
              <w:tcPr>
                <w:tcW w:w="1008" w:type="dxa"/>
                <w:vAlign w:val="center"/>
                <w:hideMark/>
              </w:tcPr>
            </w:tcPrChange>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157" w:author="Brian Bohman" w:date="2021-10-27T05:58:00Z">
              <w:tcPr>
                <w:tcW w:w="1008" w:type="dxa"/>
                <w:hideMark/>
              </w:tcPr>
            </w:tcPrChange>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58" w:author="Brian Bohman" w:date="2021-10-27T05:58:00Z">
              <w:tcPr>
                <w:tcW w:w="720" w:type="dxa"/>
                <w:vAlign w:val="center"/>
                <w:hideMark/>
              </w:tcPr>
            </w:tcPrChange>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159" w:author="Brian Bohman" w:date="2021-10-27T05:58:00Z">
              <w:tcPr>
                <w:tcW w:w="1008" w:type="dxa"/>
                <w:vAlign w:val="center"/>
                <w:hideMark/>
              </w:tcPr>
            </w:tcPrChange>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60" w:author="Brian Bohman" w:date="2021-10-27T05:58:00Z">
              <w:tcPr>
                <w:tcW w:w="1152" w:type="dxa"/>
                <w:vAlign w:val="center"/>
                <w:hideMark/>
              </w:tcPr>
            </w:tcPrChange>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4161" w:author="Brian Bohman" w:date="2021-10-27T05:58:00Z">
              <w:tcPr>
                <w:tcW w:w="1008" w:type="dxa"/>
                <w:vAlign w:val="center"/>
                <w:hideMark/>
              </w:tcPr>
            </w:tcPrChange>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D257AD0" w14:textId="77777777" w:rsidTr="00E419CD">
        <w:trPr>
          <w:trHeight w:val="165"/>
          <w:trPrChange w:id="14162" w:author="Brian Bohman" w:date="2021-10-27T05:58:00Z">
            <w:trPr>
              <w:trHeight w:val="165"/>
            </w:trPr>
          </w:trPrChange>
        </w:trPr>
        <w:tc>
          <w:tcPr>
            <w:tcW w:w="360" w:type="dxa"/>
            <w:vAlign w:val="center"/>
            <w:hideMark/>
            <w:tcPrChange w:id="14163" w:author="Brian Bohman" w:date="2021-10-27T05:58:00Z">
              <w:tcPr>
                <w:tcW w:w="360" w:type="dxa"/>
                <w:vAlign w:val="center"/>
                <w:hideMark/>
              </w:tcPr>
            </w:tcPrChange>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Change w:id="14164" w:author="Brian Bohman" w:date="2021-10-27T05:58:00Z">
              <w:tcPr>
                <w:tcW w:w="864" w:type="dxa"/>
                <w:vAlign w:val="center"/>
                <w:hideMark/>
              </w:tcPr>
            </w:tcPrChange>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65" w:author="Brian Bohman" w:date="2021-10-27T05:58:00Z">
              <w:tcPr>
                <w:tcW w:w="1152" w:type="dxa"/>
                <w:vAlign w:val="center"/>
                <w:hideMark/>
              </w:tcPr>
            </w:tcPrChange>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66" w:author="Brian Bohman" w:date="2021-10-27T05:58:00Z">
              <w:tcPr>
                <w:tcW w:w="504" w:type="dxa"/>
                <w:vAlign w:val="center"/>
                <w:hideMark/>
              </w:tcPr>
            </w:tcPrChange>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167" w:author="Brian Bohman" w:date="2021-10-27T05:58:00Z">
              <w:tcPr>
                <w:tcW w:w="1008" w:type="dxa"/>
                <w:vAlign w:val="center"/>
                <w:hideMark/>
              </w:tcPr>
            </w:tcPrChange>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168" w:author="Brian Bohman" w:date="2021-10-27T05:58:00Z">
              <w:tcPr>
                <w:tcW w:w="1008" w:type="dxa"/>
                <w:hideMark/>
              </w:tcPr>
            </w:tcPrChange>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69" w:author="Brian Bohman" w:date="2021-10-27T05:58:00Z">
              <w:tcPr>
                <w:tcW w:w="720" w:type="dxa"/>
                <w:vAlign w:val="center"/>
                <w:hideMark/>
              </w:tcPr>
            </w:tcPrChange>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170" w:author="Brian Bohman" w:date="2021-10-27T05:58:00Z">
              <w:tcPr>
                <w:tcW w:w="1008" w:type="dxa"/>
                <w:vAlign w:val="center"/>
                <w:hideMark/>
              </w:tcPr>
            </w:tcPrChange>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71" w:author="Brian Bohman" w:date="2021-10-27T05:58:00Z">
              <w:tcPr>
                <w:tcW w:w="1152" w:type="dxa"/>
                <w:vAlign w:val="center"/>
                <w:hideMark/>
              </w:tcPr>
            </w:tcPrChange>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4172" w:author="Brian Bohman" w:date="2021-10-27T05:58:00Z">
              <w:tcPr>
                <w:tcW w:w="1008" w:type="dxa"/>
                <w:vAlign w:val="center"/>
                <w:hideMark/>
              </w:tcPr>
            </w:tcPrChange>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ACDAA1" w14:textId="77777777" w:rsidTr="00E419CD">
        <w:trPr>
          <w:trHeight w:val="180"/>
          <w:trPrChange w:id="14173" w:author="Brian Bohman" w:date="2021-10-27T05:58:00Z">
            <w:trPr>
              <w:trHeight w:val="180"/>
            </w:trPr>
          </w:trPrChange>
        </w:trPr>
        <w:tc>
          <w:tcPr>
            <w:tcW w:w="360" w:type="dxa"/>
            <w:vAlign w:val="center"/>
            <w:hideMark/>
            <w:tcPrChange w:id="14174" w:author="Brian Bohman" w:date="2021-10-27T05:58:00Z">
              <w:tcPr>
                <w:tcW w:w="360" w:type="dxa"/>
                <w:vAlign w:val="center"/>
                <w:hideMark/>
              </w:tcPr>
            </w:tcPrChange>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Change w:id="14175" w:author="Brian Bohman" w:date="2021-10-27T05:58:00Z">
              <w:tcPr>
                <w:tcW w:w="864" w:type="dxa"/>
                <w:vAlign w:val="center"/>
                <w:hideMark/>
              </w:tcPr>
            </w:tcPrChange>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76" w:author="Brian Bohman" w:date="2021-10-27T05:58:00Z">
              <w:tcPr>
                <w:tcW w:w="1152" w:type="dxa"/>
                <w:vAlign w:val="center"/>
                <w:hideMark/>
              </w:tcPr>
            </w:tcPrChange>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77" w:author="Brian Bohman" w:date="2021-10-27T05:58:00Z">
              <w:tcPr>
                <w:tcW w:w="504" w:type="dxa"/>
                <w:vAlign w:val="center"/>
                <w:hideMark/>
              </w:tcPr>
            </w:tcPrChange>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178" w:author="Brian Bohman" w:date="2021-10-27T05:58:00Z">
              <w:tcPr>
                <w:tcW w:w="1008" w:type="dxa"/>
                <w:vAlign w:val="center"/>
                <w:hideMark/>
              </w:tcPr>
            </w:tcPrChange>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179" w:author="Brian Bohman" w:date="2021-10-27T05:58:00Z">
              <w:tcPr>
                <w:tcW w:w="1008" w:type="dxa"/>
                <w:hideMark/>
              </w:tcPr>
            </w:tcPrChange>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80" w:author="Brian Bohman" w:date="2021-10-27T05:58:00Z">
              <w:tcPr>
                <w:tcW w:w="720" w:type="dxa"/>
                <w:vAlign w:val="center"/>
                <w:hideMark/>
              </w:tcPr>
            </w:tcPrChange>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181" w:author="Brian Bohman" w:date="2021-10-27T05:58:00Z">
              <w:tcPr>
                <w:tcW w:w="1008" w:type="dxa"/>
                <w:vAlign w:val="center"/>
                <w:hideMark/>
              </w:tcPr>
            </w:tcPrChange>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82" w:author="Brian Bohman" w:date="2021-10-27T05:58:00Z">
              <w:tcPr>
                <w:tcW w:w="1152" w:type="dxa"/>
                <w:vAlign w:val="center"/>
                <w:hideMark/>
              </w:tcPr>
            </w:tcPrChange>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183" w:author="Brian Bohman" w:date="2021-10-27T05:58:00Z">
              <w:tcPr>
                <w:tcW w:w="1008" w:type="dxa"/>
                <w:vAlign w:val="center"/>
                <w:hideMark/>
              </w:tcPr>
            </w:tcPrChange>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434BF25" w14:textId="77777777" w:rsidTr="00E419CD">
        <w:trPr>
          <w:trHeight w:val="165"/>
          <w:trPrChange w:id="14184" w:author="Brian Bohman" w:date="2021-10-27T05:58:00Z">
            <w:trPr>
              <w:trHeight w:val="165"/>
            </w:trPr>
          </w:trPrChange>
        </w:trPr>
        <w:tc>
          <w:tcPr>
            <w:tcW w:w="360" w:type="dxa"/>
            <w:vAlign w:val="center"/>
            <w:hideMark/>
            <w:tcPrChange w:id="14185" w:author="Brian Bohman" w:date="2021-10-27T05:58:00Z">
              <w:tcPr>
                <w:tcW w:w="360" w:type="dxa"/>
                <w:vAlign w:val="center"/>
                <w:hideMark/>
              </w:tcPr>
            </w:tcPrChange>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Change w:id="14186" w:author="Brian Bohman" w:date="2021-10-27T05:58:00Z">
              <w:tcPr>
                <w:tcW w:w="864" w:type="dxa"/>
                <w:vAlign w:val="center"/>
                <w:hideMark/>
              </w:tcPr>
            </w:tcPrChange>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87" w:author="Brian Bohman" w:date="2021-10-27T05:58:00Z">
              <w:tcPr>
                <w:tcW w:w="1152" w:type="dxa"/>
                <w:vAlign w:val="center"/>
                <w:hideMark/>
              </w:tcPr>
            </w:tcPrChange>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88" w:author="Brian Bohman" w:date="2021-10-27T05:58:00Z">
              <w:tcPr>
                <w:tcW w:w="504" w:type="dxa"/>
                <w:vAlign w:val="center"/>
                <w:hideMark/>
              </w:tcPr>
            </w:tcPrChange>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189" w:author="Brian Bohman" w:date="2021-10-27T05:58:00Z">
              <w:tcPr>
                <w:tcW w:w="1008" w:type="dxa"/>
                <w:vAlign w:val="center"/>
                <w:hideMark/>
              </w:tcPr>
            </w:tcPrChange>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190" w:author="Brian Bohman" w:date="2021-10-27T05:58:00Z">
              <w:tcPr>
                <w:tcW w:w="1008" w:type="dxa"/>
                <w:hideMark/>
              </w:tcPr>
            </w:tcPrChange>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91" w:author="Brian Bohman" w:date="2021-10-27T05:58:00Z">
              <w:tcPr>
                <w:tcW w:w="720" w:type="dxa"/>
                <w:vAlign w:val="center"/>
                <w:hideMark/>
              </w:tcPr>
            </w:tcPrChange>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192" w:author="Brian Bohman" w:date="2021-10-27T05:58:00Z">
              <w:tcPr>
                <w:tcW w:w="1008" w:type="dxa"/>
                <w:vAlign w:val="center"/>
                <w:hideMark/>
              </w:tcPr>
            </w:tcPrChange>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93" w:author="Brian Bohman" w:date="2021-10-27T05:58:00Z">
              <w:tcPr>
                <w:tcW w:w="1152" w:type="dxa"/>
                <w:vAlign w:val="center"/>
                <w:hideMark/>
              </w:tcPr>
            </w:tcPrChange>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4194" w:author="Brian Bohman" w:date="2021-10-27T05:58:00Z">
              <w:tcPr>
                <w:tcW w:w="1008" w:type="dxa"/>
                <w:vAlign w:val="center"/>
                <w:hideMark/>
              </w:tcPr>
            </w:tcPrChange>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641FF9CE" w14:textId="77777777" w:rsidTr="00E419CD">
        <w:trPr>
          <w:trHeight w:val="165"/>
          <w:trPrChange w:id="14195" w:author="Brian Bohman" w:date="2021-10-27T05:58:00Z">
            <w:trPr>
              <w:trHeight w:val="165"/>
            </w:trPr>
          </w:trPrChange>
        </w:trPr>
        <w:tc>
          <w:tcPr>
            <w:tcW w:w="360" w:type="dxa"/>
            <w:vAlign w:val="center"/>
            <w:hideMark/>
            <w:tcPrChange w:id="14196" w:author="Brian Bohman" w:date="2021-10-27T05:58:00Z">
              <w:tcPr>
                <w:tcW w:w="360" w:type="dxa"/>
                <w:vAlign w:val="center"/>
                <w:hideMark/>
              </w:tcPr>
            </w:tcPrChange>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Change w:id="14197" w:author="Brian Bohman" w:date="2021-10-27T05:58:00Z">
              <w:tcPr>
                <w:tcW w:w="864" w:type="dxa"/>
                <w:vAlign w:val="center"/>
                <w:hideMark/>
              </w:tcPr>
            </w:tcPrChange>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98" w:author="Brian Bohman" w:date="2021-10-27T05:58:00Z">
              <w:tcPr>
                <w:tcW w:w="1152" w:type="dxa"/>
                <w:vAlign w:val="center"/>
                <w:hideMark/>
              </w:tcPr>
            </w:tcPrChange>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99" w:author="Brian Bohman" w:date="2021-10-27T05:58:00Z">
              <w:tcPr>
                <w:tcW w:w="504" w:type="dxa"/>
                <w:vAlign w:val="center"/>
                <w:hideMark/>
              </w:tcPr>
            </w:tcPrChange>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200" w:author="Brian Bohman" w:date="2021-10-27T05:58:00Z">
              <w:tcPr>
                <w:tcW w:w="1008" w:type="dxa"/>
                <w:vAlign w:val="center"/>
                <w:hideMark/>
              </w:tcPr>
            </w:tcPrChange>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201" w:author="Brian Bohman" w:date="2021-10-27T05:58:00Z">
              <w:tcPr>
                <w:tcW w:w="1008" w:type="dxa"/>
                <w:hideMark/>
              </w:tcPr>
            </w:tcPrChange>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02" w:author="Brian Bohman" w:date="2021-10-27T05:58:00Z">
              <w:tcPr>
                <w:tcW w:w="720" w:type="dxa"/>
                <w:vAlign w:val="center"/>
                <w:hideMark/>
              </w:tcPr>
            </w:tcPrChange>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203" w:author="Brian Bohman" w:date="2021-10-27T05:58:00Z">
              <w:tcPr>
                <w:tcW w:w="1008" w:type="dxa"/>
                <w:vAlign w:val="center"/>
                <w:hideMark/>
              </w:tcPr>
            </w:tcPrChange>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04" w:author="Brian Bohman" w:date="2021-10-27T05:58:00Z">
              <w:tcPr>
                <w:tcW w:w="1152" w:type="dxa"/>
                <w:vAlign w:val="center"/>
                <w:hideMark/>
              </w:tcPr>
            </w:tcPrChange>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4205" w:author="Brian Bohman" w:date="2021-10-27T05:58:00Z">
              <w:tcPr>
                <w:tcW w:w="1008" w:type="dxa"/>
                <w:vAlign w:val="center"/>
                <w:hideMark/>
              </w:tcPr>
            </w:tcPrChange>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1E3F917" w14:textId="77777777" w:rsidTr="00E419CD">
        <w:trPr>
          <w:trHeight w:val="165"/>
          <w:trPrChange w:id="14206" w:author="Brian Bohman" w:date="2021-10-27T05:58:00Z">
            <w:trPr>
              <w:trHeight w:val="165"/>
            </w:trPr>
          </w:trPrChange>
        </w:trPr>
        <w:tc>
          <w:tcPr>
            <w:tcW w:w="360" w:type="dxa"/>
            <w:vAlign w:val="center"/>
            <w:hideMark/>
            <w:tcPrChange w:id="14207" w:author="Brian Bohman" w:date="2021-10-27T05:58:00Z">
              <w:tcPr>
                <w:tcW w:w="360" w:type="dxa"/>
                <w:vAlign w:val="center"/>
                <w:hideMark/>
              </w:tcPr>
            </w:tcPrChange>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Change w:id="14208" w:author="Brian Bohman" w:date="2021-10-27T05:58:00Z">
              <w:tcPr>
                <w:tcW w:w="864" w:type="dxa"/>
                <w:vAlign w:val="center"/>
                <w:hideMark/>
              </w:tcPr>
            </w:tcPrChange>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09" w:author="Brian Bohman" w:date="2021-10-27T05:58:00Z">
              <w:tcPr>
                <w:tcW w:w="1152" w:type="dxa"/>
                <w:vAlign w:val="center"/>
                <w:hideMark/>
              </w:tcPr>
            </w:tcPrChange>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10" w:author="Brian Bohman" w:date="2021-10-27T05:58:00Z">
              <w:tcPr>
                <w:tcW w:w="504" w:type="dxa"/>
                <w:vAlign w:val="center"/>
                <w:hideMark/>
              </w:tcPr>
            </w:tcPrChange>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211" w:author="Brian Bohman" w:date="2021-10-27T05:58:00Z">
              <w:tcPr>
                <w:tcW w:w="1008" w:type="dxa"/>
                <w:vAlign w:val="center"/>
                <w:hideMark/>
              </w:tcPr>
            </w:tcPrChange>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212" w:author="Brian Bohman" w:date="2021-10-27T05:58:00Z">
              <w:tcPr>
                <w:tcW w:w="1008" w:type="dxa"/>
                <w:hideMark/>
              </w:tcPr>
            </w:tcPrChange>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13" w:author="Brian Bohman" w:date="2021-10-27T05:58:00Z">
              <w:tcPr>
                <w:tcW w:w="720" w:type="dxa"/>
                <w:vAlign w:val="center"/>
                <w:hideMark/>
              </w:tcPr>
            </w:tcPrChange>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214" w:author="Brian Bohman" w:date="2021-10-27T05:58:00Z">
              <w:tcPr>
                <w:tcW w:w="1008" w:type="dxa"/>
                <w:vAlign w:val="center"/>
                <w:hideMark/>
              </w:tcPr>
            </w:tcPrChange>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15" w:author="Brian Bohman" w:date="2021-10-27T05:58:00Z">
              <w:tcPr>
                <w:tcW w:w="1152" w:type="dxa"/>
                <w:vAlign w:val="center"/>
                <w:hideMark/>
              </w:tcPr>
            </w:tcPrChange>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4216" w:author="Brian Bohman" w:date="2021-10-27T05:58:00Z">
              <w:tcPr>
                <w:tcW w:w="1008" w:type="dxa"/>
                <w:vAlign w:val="center"/>
                <w:hideMark/>
              </w:tcPr>
            </w:tcPrChange>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0423176" w14:textId="77777777" w:rsidTr="00E419CD">
        <w:trPr>
          <w:trHeight w:val="165"/>
          <w:trPrChange w:id="14217" w:author="Brian Bohman" w:date="2021-10-27T05:58:00Z">
            <w:trPr>
              <w:trHeight w:val="165"/>
            </w:trPr>
          </w:trPrChange>
        </w:trPr>
        <w:tc>
          <w:tcPr>
            <w:tcW w:w="360" w:type="dxa"/>
            <w:vAlign w:val="center"/>
            <w:hideMark/>
            <w:tcPrChange w:id="14218" w:author="Brian Bohman" w:date="2021-10-27T05:58:00Z">
              <w:tcPr>
                <w:tcW w:w="360" w:type="dxa"/>
                <w:vAlign w:val="center"/>
                <w:hideMark/>
              </w:tcPr>
            </w:tcPrChange>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Change w:id="14219" w:author="Brian Bohman" w:date="2021-10-27T05:58:00Z">
              <w:tcPr>
                <w:tcW w:w="864" w:type="dxa"/>
                <w:vAlign w:val="center"/>
                <w:hideMark/>
              </w:tcPr>
            </w:tcPrChange>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20" w:author="Brian Bohman" w:date="2021-10-27T05:58:00Z">
              <w:tcPr>
                <w:tcW w:w="1152" w:type="dxa"/>
                <w:vAlign w:val="center"/>
                <w:hideMark/>
              </w:tcPr>
            </w:tcPrChange>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21" w:author="Brian Bohman" w:date="2021-10-27T05:58:00Z">
              <w:tcPr>
                <w:tcW w:w="504" w:type="dxa"/>
                <w:vAlign w:val="center"/>
                <w:hideMark/>
              </w:tcPr>
            </w:tcPrChange>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222" w:author="Brian Bohman" w:date="2021-10-27T05:58:00Z">
              <w:tcPr>
                <w:tcW w:w="1008" w:type="dxa"/>
                <w:vAlign w:val="center"/>
                <w:hideMark/>
              </w:tcPr>
            </w:tcPrChange>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223" w:author="Brian Bohman" w:date="2021-10-27T05:58:00Z">
              <w:tcPr>
                <w:tcW w:w="1008" w:type="dxa"/>
                <w:hideMark/>
              </w:tcPr>
            </w:tcPrChange>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24" w:author="Brian Bohman" w:date="2021-10-27T05:58:00Z">
              <w:tcPr>
                <w:tcW w:w="720" w:type="dxa"/>
                <w:vAlign w:val="center"/>
                <w:hideMark/>
              </w:tcPr>
            </w:tcPrChange>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225" w:author="Brian Bohman" w:date="2021-10-27T05:58:00Z">
              <w:tcPr>
                <w:tcW w:w="1008" w:type="dxa"/>
                <w:vAlign w:val="center"/>
                <w:hideMark/>
              </w:tcPr>
            </w:tcPrChange>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26" w:author="Brian Bohman" w:date="2021-10-27T05:58:00Z">
              <w:tcPr>
                <w:tcW w:w="1152" w:type="dxa"/>
                <w:vAlign w:val="center"/>
                <w:hideMark/>
              </w:tcPr>
            </w:tcPrChange>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440" w:type="dxa"/>
            <w:vAlign w:val="center"/>
            <w:hideMark/>
            <w:tcPrChange w:id="14227" w:author="Brian Bohman" w:date="2021-10-27T05:58:00Z">
              <w:tcPr>
                <w:tcW w:w="1008" w:type="dxa"/>
                <w:vAlign w:val="center"/>
                <w:hideMark/>
              </w:tcPr>
            </w:tcPrChange>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9BFF881" w14:textId="77777777" w:rsidTr="00E419CD">
        <w:trPr>
          <w:trHeight w:val="165"/>
          <w:trPrChange w:id="14228" w:author="Brian Bohman" w:date="2021-10-27T05:58:00Z">
            <w:trPr>
              <w:trHeight w:val="165"/>
            </w:trPr>
          </w:trPrChange>
        </w:trPr>
        <w:tc>
          <w:tcPr>
            <w:tcW w:w="360" w:type="dxa"/>
            <w:vAlign w:val="center"/>
            <w:hideMark/>
            <w:tcPrChange w:id="14229" w:author="Brian Bohman" w:date="2021-10-27T05:58:00Z">
              <w:tcPr>
                <w:tcW w:w="360" w:type="dxa"/>
                <w:vAlign w:val="center"/>
                <w:hideMark/>
              </w:tcPr>
            </w:tcPrChange>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Change w:id="14230" w:author="Brian Bohman" w:date="2021-10-27T05:58:00Z">
              <w:tcPr>
                <w:tcW w:w="864" w:type="dxa"/>
                <w:vAlign w:val="center"/>
                <w:hideMark/>
              </w:tcPr>
            </w:tcPrChange>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31" w:author="Brian Bohman" w:date="2021-10-27T05:58:00Z">
              <w:tcPr>
                <w:tcW w:w="1152" w:type="dxa"/>
                <w:vAlign w:val="center"/>
                <w:hideMark/>
              </w:tcPr>
            </w:tcPrChange>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32" w:author="Brian Bohman" w:date="2021-10-27T05:58:00Z">
              <w:tcPr>
                <w:tcW w:w="504" w:type="dxa"/>
                <w:vAlign w:val="center"/>
                <w:hideMark/>
              </w:tcPr>
            </w:tcPrChange>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233" w:author="Brian Bohman" w:date="2021-10-27T05:58:00Z">
              <w:tcPr>
                <w:tcW w:w="1008" w:type="dxa"/>
                <w:vAlign w:val="center"/>
                <w:hideMark/>
              </w:tcPr>
            </w:tcPrChange>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234" w:author="Brian Bohman" w:date="2021-10-27T05:58:00Z">
              <w:tcPr>
                <w:tcW w:w="1008" w:type="dxa"/>
                <w:hideMark/>
              </w:tcPr>
            </w:tcPrChange>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35" w:author="Brian Bohman" w:date="2021-10-27T05:58:00Z">
              <w:tcPr>
                <w:tcW w:w="720" w:type="dxa"/>
                <w:vAlign w:val="center"/>
                <w:hideMark/>
              </w:tcPr>
            </w:tcPrChange>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236" w:author="Brian Bohman" w:date="2021-10-27T05:58:00Z">
              <w:tcPr>
                <w:tcW w:w="1008" w:type="dxa"/>
                <w:vAlign w:val="center"/>
                <w:hideMark/>
              </w:tcPr>
            </w:tcPrChange>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37" w:author="Brian Bohman" w:date="2021-10-27T05:58:00Z">
              <w:tcPr>
                <w:tcW w:w="1152" w:type="dxa"/>
                <w:vAlign w:val="center"/>
                <w:hideMark/>
              </w:tcPr>
            </w:tcPrChange>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4238" w:author="Brian Bohman" w:date="2021-10-27T05:58:00Z">
              <w:tcPr>
                <w:tcW w:w="1008" w:type="dxa"/>
                <w:vAlign w:val="center"/>
                <w:hideMark/>
              </w:tcPr>
            </w:tcPrChange>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3B6FABD" w14:textId="77777777" w:rsidTr="00E419CD">
        <w:trPr>
          <w:trHeight w:val="165"/>
          <w:trPrChange w:id="14239" w:author="Brian Bohman" w:date="2021-10-27T05:58:00Z">
            <w:trPr>
              <w:trHeight w:val="165"/>
            </w:trPr>
          </w:trPrChange>
        </w:trPr>
        <w:tc>
          <w:tcPr>
            <w:tcW w:w="360" w:type="dxa"/>
            <w:vAlign w:val="center"/>
            <w:hideMark/>
            <w:tcPrChange w:id="14240" w:author="Brian Bohman" w:date="2021-10-27T05:58:00Z">
              <w:tcPr>
                <w:tcW w:w="360" w:type="dxa"/>
                <w:vAlign w:val="center"/>
                <w:hideMark/>
              </w:tcPr>
            </w:tcPrChange>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Change w:id="14241" w:author="Brian Bohman" w:date="2021-10-27T05:58:00Z">
              <w:tcPr>
                <w:tcW w:w="864" w:type="dxa"/>
                <w:vAlign w:val="center"/>
                <w:hideMark/>
              </w:tcPr>
            </w:tcPrChange>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42" w:author="Brian Bohman" w:date="2021-10-27T05:58:00Z">
              <w:tcPr>
                <w:tcW w:w="1152" w:type="dxa"/>
                <w:vAlign w:val="center"/>
                <w:hideMark/>
              </w:tcPr>
            </w:tcPrChange>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43" w:author="Brian Bohman" w:date="2021-10-27T05:58:00Z">
              <w:tcPr>
                <w:tcW w:w="504" w:type="dxa"/>
                <w:vAlign w:val="center"/>
                <w:hideMark/>
              </w:tcPr>
            </w:tcPrChange>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244" w:author="Brian Bohman" w:date="2021-10-27T05:58:00Z">
              <w:tcPr>
                <w:tcW w:w="1008" w:type="dxa"/>
                <w:vAlign w:val="center"/>
                <w:hideMark/>
              </w:tcPr>
            </w:tcPrChange>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245" w:author="Brian Bohman" w:date="2021-10-27T05:58:00Z">
              <w:tcPr>
                <w:tcW w:w="1008" w:type="dxa"/>
                <w:hideMark/>
              </w:tcPr>
            </w:tcPrChange>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46" w:author="Brian Bohman" w:date="2021-10-27T05:58:00Z">
              <w:tcPr>
                <w:tcW w:w="720" w:type="dxa"/>
                <w:vAlign w:val="center"/>
                <w:hideMark/>
              </w:tcPr>
            </w:tcPrChange>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247" w:author="Brian Bohman" w:date="2021-10-27T05:58:00Z">
              <w:tcPr>
                <w:tcW w:w="1008" w:type="dxa"/>
                <w:vAlign w:val="center"/>
                <w:hideMark/>
              </w:tcPr>
            </w:tcPrChange>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48" w:author="Brian Bohman" w:date="2021-10-27T05:58:00Z">
              <w:tcPr>
                <w:tcW w:w="1152" w:type="dxa"/>
                <w:vAlign w:val="center"/>
                <w:hideMark/>
              </w:tcPr>
            </w:tcPrChange>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440" w:type="dxa"/>
            <w:vAlign w:val="center"/>
            <w:hideMark/>
            <w:tcPrChange w:id="14249" w:author="Brian Bohman" w:date="2021-10-27T05:58:00Z">
              <w:tcPr>
                <w:tcW w:w="1008" w:type="dxa"/>
                <w:vAlign w:val="center"/>
                <w:hideMark/>
              </w:tcPr>
            </w:tcPrChange>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F33732D" w14:textId="77777777" w:rsidTr="00E419CD">
        <w:trPr>
          <w:trHeight w:val="165"/>
          <w:trPrChange w:id="14250" w:author="Brian Bohman" w:date="2021-10-27T05:58:00Z">
            <w:trPr>
              <w:trHeight w:val="165"/>
            </w:trPr>
          </w:trPrChange>
        </w:trPr>
        <w:tc>
          <w:tcPr>
            <w:tcW w:w="360" w:type="dxa"/>
            <w:vAlign w:val="center"/>
            <w:hideMark/>
            <w:tcPrChange w:id="14251" w:author="Brian Bohman" w:date="2021-10-27T05:58:00Z">
              <w:tcPr>
                <w:tcW w:w="360" w:type="dxa"/>
                <w:vAlign w:val="center"/>
                <w:hideMark/>
              </w:tcPr>
            </w:tcPrChange>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Change w:id="14252" w:author="Brian Bohman" w:date="2021-10-27T05:58:00Z">
              <w:tcPr>
                <w:tcW w:w="864" w:type="dxa"/>
                <w:vAlign w:val="center"/>
                <w:hideMark/>
              </w:tcPr>
            </w:tcPrChange>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53" w:author="Brian Bohman" w:date="2021-10-27T05:58:00Z">
              <w:tcPr>
                <w:tcW w:w="1152" w:type="dxa"/>
                <w:vAlign w:val="center"/>
                <w:hideMark/>
              </w:tcPr>
            </w:tcPrChange>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54" w:author="Brian Bohman" w:date="2021-10-27T05:58:00Z">
              <w:tcPr>
                <w:tcW w:w="504" w:type="dxa"/>
                <w:vAlign w:val="center"/>
                <w:hideMark/>
              </w:tcPr>
            </w:tcPrChange>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255" w:author="Brian Bohman" w:date="2021-10-27T05:58:00Z">
              <w:tcPr>
                <w:tcW w:w="1008" w:type="dxa"/>
                <w:vAlign w:val="center"/>
                <w:hideMark/>
              </w:tcPr>
            </w:tcPrChange>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256" w:author="Brian Bohman" w:date="2021-10-27T05:58:00Z">
              <w:tcPr>
                <w:tcW w:w="1008" w:type="dxa"/>
                <w:hideMark/>
              </w:tcPr>
            </w:tcPrChange>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57" w:author="Brian Bohman" w:date="2021-10-27T05:58:00Z">
              <w:tcPr>
                <w:tcW w:w="720" w:type="dxa"/>
                <w:vAlign w:val="center"/>
                <w:hideMark/>
              </w:tcPr>
            </w:tcPrChange>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58" w:author="Brian Bohman" w:date="2021-10-27T05:58:00Z">
              <w:tcPr>
                <w:tcW w:w="1008" w:type="dxa"/>
                <w:vAlign w:val="center"/>
                <w:hideMark/>
              </w:tcPr>
            </w:tcPrChange>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59" w:author="Brian Bohman" w:date="2021-10-27T05:58:00Z">
              <w:tcPr>
                <w:tcW w:w="1152" w:type="dxa"/>
                <w:vAlign w:val="center"/>
                <w:hideMark/>
              </w:tcPr>
            </w:tcPrChange>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260" w:author="Brian Bohman" w:date="2021-10-27T05:58:00Z">
              <w:tcPr>
                <w:tcW w:w="1008" w:type="dxa"/>
                <w:vAlign w:val="center"/>
                <w:hideMark/>
              </w:tcPr>
            </w:tcPrChange>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18C9456" w14:textId="77777777" w:rsidTr="00E419CD">
        <w:trPr>
          <w:trHeight w:val="165"/>
          <w:trPrChange w:id="14261" w:author="Brian Bohman" w:date="2021-10-27T05:58:00Z">
            <w:trPr>
              <w:trHeight w:val="165"/>
            </w:trPr>
          </w:trPrChange>
        </w:trPr>
        <w:tc>
          <w:tcPr>
            <w:tcW w:w="360" w:type="dxa"/>
            <w:vAlign w:val="center"/>
            <w:hideMark/>
            <w:tcPrChange w:id="14262" w:author="Brian Bohman" w:date="2021-10-27T05:58:00Z">
              <w:tcPr>
                <w:tcW w:w="360" w:type="dxa"/>
                <w:vAlign w:val="center"/>
                <w:hideMark/>
              </w:tcPr>
            </w:tcPrChange>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Change w:id="14263" w:author="Brian Bohman" w:date="2021-10-27T05:58:00Z">
              <w:tcPr>
                <w:tcW w:w="864" w:type="dxa"/>
                <w:vAlign w:val="center"/>
                <w:hideMark/>
              </w:tcPr>
            </w:tcPrChange>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64" w:author="Brian Bohman" w:date="2021-10-27T05:58:00Z">
              <w:tcPr>
                <w:tcW w:w="1152" w:type="dxa"/>
                <w:vAlign w:val="center"/>
                <w:hideMark/>
              </w:tcPr>
            </w:tcPrChange>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65" w:author="Brian Bohman" w:date="2021-10-27T05:58:00Z">
              <w:tcPr>
                <w:tcW w:w="504" w:type="dxa"/>
                <w:vAlign w:val="center"/>
                <w:hideMark/>
              </w:tcPr>
            </w:tcPrChange>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266" w:author="Brian Bohman" w:date="2021-10-27T05:58:00Z">
              <w:tcPr>
                <w:tcW w:w="1008" w:type="dxa"/>
                <w:vAlign w:val="center"/>
                <w:hideMark/>
              </w:tcPr>
            </w:tcPrChange>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267" w:author="Brian Bohman" w:date="2021-10-27T05:58:00Z">
              <w:tcPr>
                <w:tcW w:w="1008" w:type="dxa"/>
                <w:hideMark/>
              </w:tcPr>
            </w:tcPrChange>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68" w:author="Brian Bohman" w:date="2021-10-27T05:58:00Z">
              <w:tcPr>
                <w:tcW w:w="720" w:type="dxa"/>
                <w:vAlign w:val="center"/>
                <w:hideMark/>
              </w:tcPr>
            </w:tcPrChange>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69" w:author="Brian Bohman" w:date="2021-10-27T05:58:00Z">
              <w:tcPr>
                <w:tcW w:w="1008" w:type="dxa"/>
                <w:vAlign w:val="center"/>
                <w:hideMark/>
              </w:tcPr>
            </w:tcPrChange>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70" w:author="Brian Bohman" w:date="2021-10-27T05:58:00Z">
              <w:tcPr>
                <w:tcW w:w="1152" w:type="dxa"/>
                <w:vAlign w:val="center"/>
                <w:hideMark/>
              </w:tcPr>
            </w:tcPrChange>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440" w:type="dxa"/>
            <w:vAlign w:val="center"/>
            <w:hideMark/>
            <w:tcPrChange w:id="14271" w:author="Brian Bohman" w:date="2021-10-27T05:58:00Z">
              <w:tcPr>
                <w:tcW w:w="1008" w:type="dxa"/>
                <w:vAlign w:val="center"/>
                <w:hideMark/>
              </w:tcPr>
            </w:tcPrChange>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9010052" w14:textId="77777777" w:rsidTr="00E419CD">
        <w:trPr>
          <w:trHeight w:val="165"/>
          <w:trPrChange w:id="14272" w:author="Brian Bohman" w:date="2021-10-27T05:58:00Z">
            <w:trPr>
              <w:trHeight w:val="165"/>
            </w:trPr>
          </w:trPrChange>
        </w:trPr>
        <w:tc>
          <w:tcPr>
            <w:tcW w:w="360" w:type="dxa"/>
            <w:vAlign w:val="center"/>
            <w:hideMark/>
            <w:tcPrChange w:id="14273" w:author="Brian Bohman" w:date="2021-10-27T05:58:00Z">
              <w:tcPr>
                <w:tcW w:w="360" w:type="dxa"/>
                <w:vAlign w:val="center"/>
                <w:hideMark/>
              </w:tcPr>
            </w:tcPrChange>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Change w:id="14274" w:author="Brian Bohman" w:date="2021-10-27T05:58:00Z">
              <w:tcPr>
                <w:tcW w:w="864" w:type="dxa"/>
                <w:vAlign w:val="center"/>
                <w:hideMark/>
              </w:tcPr>
            </w:tcPrChange>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75" w:author="Brian Bohman" w:date="2021-10-27T05:58:00Z">
              <w:tcPr>
                <w:tcW w:w="1152" w:type="dxa"/>
                <w:vAlign w:val="center"/>
                <w:hideMark/>
              </w:tcPr>
            </w:tcPrChange>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76" w:author="Brian Bohman" w:date="2021-10-27T05:58:00Z">
              <w:tcPr>
                <w:tcW w:w="504" w:type="dxa"/>
                <w:vAlign w:val="center"/>
                <w:hideMark/>
              </w:tcPr>
            </w:tcPrChange>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277" w:author="Brian Bohman" w:date="2021-10-27T05:58:00Z">
              <w:tcPr>
                <w:tcW w:w="1008" w:type="dxa"/>
                <w:vAlign w:val="center"/>
                <w:hideMark/>
              </w:tcPr>
            </w:tcPrChange>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278" w:author="Brian Bohman" w:date="2021-10-27T05:58:00Z">
              <w:tcPr>
                <w:tcW w:w="1008" w:type="dxa"/>
                <w:hideMark/>
              </w:tcPr>
            </w:tcPrChange>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79" w:author="Brian Bohman" w:date="2021-10-27T05:58:00Z">
              <w:tcPr>
                <w:tcW w:w="720" w:type="dxa"/>
                <w:vAlign w:val="center"/>
                <w:hideMark/>
              </w:tcPr>
            </w:tcPrChange>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80" w:author="Brian Bohman" w:date="2021-10-27T05:58:00Z">
              <w:tcPr>
                <w:tcW w:w="1008" w:type="dxa"/>
                <w:vAlign w:val="center"/>
                <w:hideMark/>
              </w:tcPr>
            </w:tcPrChange>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81" w:author="Brian Bohman" w:date="2021-10-27T05:58:00Z">
              <w:tcPr>
                <w:tcW w:w="1152" w:type="dxa"/>
                <w:vAlign w:val="center"/>
                <w:hideMark/>
              </w:tcPr>
            </w:tcPrChange>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440" w:type="dxa"/>
            <w:vAlign w:val="center"/>
            <w:hideMark/>
            <w:tcPrChange w:id="14282" w:author="Brian Bohman" w:date="2021-10-27T05:58:00Z">
              <w:tcPr>
                <w:tcW w:w="1008" w:type="dxa"/>
                <w:vAlign w:val="center"/>
                <w:hideMark/>
              </w:tcPr>
            </w:tcPrChange>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89D425D" w14:textId="77777777" w:rsidTr="00E419CD">
        <w:trPr>
          <w:trHeight w:val="165"/>
          <w:trPrChange w:id="14283" w:author="Brian Bohman" w:date="2021-10-27T05:58:00Z">
            <w:trPr>
              <w:trHeight w:val="165"/>
            </w:trPr>
          </w:trPrChange>
        </w:trPr>
        <w:tc>
          <w:tcPr>
            <w:tcW w:w="360" w:type="dxa"/>
            <w:vAlign w:val="center"/>
            <w:hideMark/>
            <w:tcPrChange w:id="14284" w:author="Brian Bohman" w:date="2021-10-27T05:58:00Z">
              <w:tcPr>
                <w:tcW w:w="360" w:type="dxa"/>
                <w:vAlign w:val="center"/>
                <w:hideMark/>
              </w:tcPr>
            </w:tcPrChange>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Change w:id="14285" w:author="Brian Bohman" w:date="2021-10-27T05:58:00Z">
              <w:tcPr>
                <w:tcW w:w="864" w:type="dxa"/>
                <w:vAlign w:val="center"/>
                <w:hideMark/>
              </w:tcPr>
            </w:tcPrChange>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86" w:author="Brian Bohman" w:date="2021-10-27T05:58:00Z">
              <w:tcPr>
                <w:tcW w:w="1152" w:type="dxa"/>
                <w:vAlign w:val="center"/>
                <w:hideMark/>
              </w:tcPr>
            </w:tcPrChange>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87" w:author="Brian Bohman" w:date="2021-10-27T05:58:00Z">
              <w:tcPr>
                <w:tcW w:w="504" w:type="dxa"/>
                <w:vAlign w:val="center"/>
                <w:hideMark/>
              </w:tcPr>
            </w:tcPrChange>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288" w:author="Brian Bohman" w:date="2021-10-27T05:58:00Z">
              <w:tcPr>
                <w:tcW w:w="1008" w:type="dxa"/>
                <w:vAlign w:val="center"/>
                <w:hideMark/>
              </w:tcPr>
            </w:tcPrChange>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289" w:author="Brian Bohman" w:date="2021-10-27T05:58:00Z">
              <w:tcPr>
                <w:tcW w:w="1008" w:type="dxa"/>
                <w:hideMark/>
              </w:tcPr>
            </w:tcPrChange>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90" w:author="Brian Bohman" w:date="2021-10-27T05:58:00Z">
              <w:tcPr>
                <w:tcW w:w="720" w:type="dxa"/>
                <w:vAlign w:val="center"/>
                <w:hideMark/>
              </w:tcPr>
            </w:tcPrChange>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91" w:author="Brian Bohman" w:date="2021-10-27T05:58:00Z">
              <w:tcPr>
                <w:tcW w:w="1008" w:type="dxa"/>
                <w:vAlign w:val="center"/>
                <w:hideMark/>
              </w:tcPr>
            </w:tcPrChange>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92" w:author="Brian Bohman" w:date="2021-10-27T05:58:00Z">
              <w:tcPr>
                <w:tcW w:w="1152" w:type="dxa"/>
                <w:vAlign w:val="center"/>
                <w:hideMark/>
              </w:tcPr>
            </w:tcPrChange>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440" w:type="dxa"/>
            <w:vAlign w:val="center"/>
            <w:hideMark/>
            <w:tcPrChange w:id="14293" w:author="Brian Bohman" w:date="2021-10-27T05:58:00Z">
              <w:tcPr>
                <w:tcW w:w="1008" w:type="dxa"/>
                <w:vAlign w:val="center"/>
                <w:hideMark/>
              </w:tcPr>
            </w:tcPrChange>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FA0D3A1" w14:textId="77777777" w:rsidTr="00E419CD">
        <w:trPr>
          <w:trHeight w:val="165"/>
          <w:trPrChange w:id="14294" w:author="Brian Bohman" w:date="2021-10-27T05:58:00Z">
            <w:trPr>
              <w:trHeight w:val="165"/>
            </w:trPr>
          </w:trPrChange>
        </w:trPr>
        <w:tc>
          <w:tcPr>
            <w:tcW w:w="360" w:type="dxa"/>
            <w:vAlign w:val="center"/>
            <w:hideMark/>
            <w:tcPrChange w:id="14295" w:author="Brian Bohman" w:date="2021-10-27T05:58:00Z">
              <w:tcPr>
                <w:tcW w:w="360" w:type="dxa"/>
                <w:vAlign w:val="center"/>
                <w:hideMark/>
              </w:tcPr>
            </w:tcPrChange>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Change w:id="14296" w:author="Brian Bohman" w:date="2021-10-27T05:58:00Z">
              <w:tcPr>
                <w:tcW w:w="864" w:type="dxa"/>
                <w:vAlign w:val="center"/>
                <w:hideMark/>
              </w:tcPr>
            </w:tcPrChange>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97" w:author="Brian Bohman" w:date="2021-10-27T05:58:00Z">
              <w:tcPr>
                <w:tcW w:w="1152" w:type="dxa"/>
                <w:vAlign w:val="center"/>
                <w:hideMark/>
              </w:tcPr>
            </w:tcPrChange>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98" w:author="Brian Bohman" w:date="2021-10-27T05:58:00Z">
              <w:tcPr>
                <w:tcW w:w="504" w:type="dxa"/>
                <w:vAlign w:val="center"/>
                <w:hideMark/>
              </w:tcPr>
            </w:tcPrChange>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299" w:author="Brian Bohman" w:date="2021-10-27T05:58:00Z">
              <w:tcPr>
                <w:tcW w:w="1008" w:type="dxa"/>
                <w:vAlign w:val="center"/>
                <w:hideMark/>
              </w:tcPr>
            </w:tcPrChange>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300" w:author="Brian Bohman" w:date="2021-10-27T05:58:00Z">
              <w:tcPr>
                <w:tcW w:w="1008" w:type="dxa"/>
                <w:hideMark/>
              </w:tcPr>
            </w:tcPrChange>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01" w:author="Brian Bohman" w:date="2021-10-27T05:58:00Z">
              <w:tcPr>
                <w:tcW w:w="720" w:type="dxa"/>
                <w:vAlign w:val="center"/>
                <w:hideMark/>
              </w:tcPr>
            </w:tcPrChange>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302" w:author="Brian Bohman" w:date="2021-10-27T05:58:00Z">
              <w:tcPr>
                <w:tcW w:w="1008" w:type="dxa"/>
                <w:vAlign w:val="center"/>
                <w:hideMark/>
              </w:tcPr>
            </w:tcPrChange>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03" w:author="Brian Bohman" w:date="2021-10-27T05:58:00Z">
              <w:tcPr>
                <w:tcW w:w="1152" w:type="dxa"/>
                <w:vAlign w:val="center"/>
                <w:hideMark/>
              </w:tcPr>
            </w:tcPrChange>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304" w:author="Brian Bohman" w:date="2021-10-27T05:58:00Z">
              <w:tcPr>
                <w:tcW w:w="1008" w:type="dxa"/>
                <w:vAlign w:val="center"/>
                <w:hideMark/>
              </w:tcPr>
            </w:tcPrChange>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823B6D8" w14:textId="77777777" w:rsidTr="00E419CD">
        <w:trPr>
          <w:trHeight w:val="165"/>
          <w:trPrChange w:id="14305" w:author="Brian Bohman" w:date="2021-10-27T05:58:00Z">
            <w:trPr>
              <w:trHeight w:val="165"/>
            </w:trPr>
          </w:trPrChange>
        </w:trPr>
        <w:tc>
          <w:tcPr>
            <w:tcW w:w="360" w:type="dxa"/>
            <w:vAlign w:val="center"/>
            <w:hideMark/>
            <w:tcPrChange w:id="14306" w:author="Brian Bohman" w:date="2021-10-27T05:58:00Z">
              <w:tcPr>
                <w:tcW w:w="360" w:type="dxa"/>
                <w:vAlign w:val="center"/>
                <w:hideMark/>
              </w:tcPr>
            </w:tcPrChange>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Change w:id="14307" w:author="Brian Bohman" w:date="2021-10-27T05:58:00Z">
              <w:tcPr>
                <w:tcW w:w="864" w:type="dxa"/>
                <w:vAlign w:val="center"/>
                <w:hideMark/>
              </w:tcPr>
            </w:tcPrChange>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08" w:author="Brian Bohman" w:date="2021-10-27T05:58:00Z">
              <w:tcPr>
                <w:tcW w:w="1152" w:type="dxa"/>
                <w:vAlign w:val="center"/>
                <w:hideMark/>
              </w:tcPr>
            </w:tcPrChange>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09" w:author="Brian Bohman" w:date="2021-10-27T05:58:00Z">
              <w:tcPr>
                <w:tcW w:w="504" w:type="dxa"/>
                <w:vAlign w:val="center"/>
                <w:hideMark/>
              </w:tcPr>
            </w:tcPrChange>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310" w:author="Brian Bohman" w:date="2021-10-27T05:58:00Z">
              <w:tcPr>
                <w:tcW w:w="1008" w:type="dxa"/>
                <w:vAlign w:val="center"/>
                <w:hideMark/>
              </w:tcPr>
            </w:tcPrChange>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311" w:author="Brian Bohman" w:date="2021-10-27T05:58:00Z">
              <w:tcPr>
                <w:tcW w:w="1008" w:type="dxa"/>
                <w:hideMark/>
              </w:tcPr>
            </w:tcPrChange>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12" w:author="Brian Bohman" w:date="2021-10-27T05:58:00Z">
              <w:tcPr>
                <w:tcW w:w="720" w:type="dxa"/>
                <w:vAlign w:val="center"/>
                <w:hideMark/>
              </w:tcPr>
            </w:tcPrChange>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313" w:author="Brian Bohman" w:date="2021-10-27T05:58:00Z">
              <w:tcPr>
                <w:tcW w:w="1008" w:type="dxa"/>
                <w:vAlign w:val="center"/>
                <w:hideMark/>
              </w:tcPr>
            </w:tcPrChange>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14" w:author="Brian Bohman" w:date="2021-10-27T05:58:00Z">
              <w:tcPr>
                <w:tcW w:w="1152" w:type="dxa"/>
                <w:vAlign w:val="center"/>
                <w:hideMark/>
              </w:tcPr>
            </w:tcPrChange>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315" w:author="Brian Bohman" w:date="2021-10-27T05:58:00Z">
              <w:tcPr>
                <w:tcW w:w="1008" w:type="dxa"/>
                <w:vAlign w:val="center"/>
                <w:hideMark/>
              </w:tcPr>
            </w:tcPrChange>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F36F135" w14:textId="77777777" w:rsidTr="00E419CD">
        <w:trPr>
          <w:trHeight w:val="165"/>
          <w:trPrChange w:id="14316" w:author="Brian Bohman" w:date="2021-10-27T05:58:00Z">
            <w:trPr>
              <w:trHeight w:val="165"/>
            </w:trPr>
          </w:trPrChange>
        </w:trPr>
        <w:tc>
          <w:tcPr>
            <w:tcW w:w="360" w:type="dxa"/>
            <w:vAlign w:val="center"/>
            <w:hideMark/>
            <w:tcPrChange w:id="14317" w:author="Brian Bohman" w:date="2021-10-27T05:58:00Z">
              <w:tcPr>
                <w:tcW w:w="360" w:type="dxa"/>
                <w:vAlign w:val="center"/>
                <w:hideMark/>
              </w:tcPr>
            </w:tcPrChange>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Change w:id="14318" w:author="Brian Bohman" w:date="2021-10-27T05:58:00Z">
              <w:tcPr>
                <w:tcW w:w="864" w:type="dxa"/>
                <w:vAlign w:val="center"/>
                <w:hideMark/>
              </w:tcPr>
            </w:tcPrChange>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19" w:author="Brian Bohman" w:date="2021-10-27T05:58:00Z">
              <w:tcPr>
                <w:tcW w:w="1152" w:type="dxa"/>
                <w:vAlign w:val="center"/>
                <w:hideMark/>
              </w:tcPr>
            </w:tcPrChange>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20" w:author="Brian Bohman" w:date="2021-10-27T05:58:00Z">
              <w:tcPr>
                <w:tcW w:w="504" w:type="dxa"/>
                <w:vAlign w:val="center"/>
                <w:hideMark/>
              </w:tcPr>
            </w:tcPrChange>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321" w:author="Brian Bohman" w:date="2021-10-27T05:58:00Z">
              <w:tcPr>
                <w:tcW w:w="1008" w:type="dxa"/>
                <w:vAlign w:val="center"/>
                <w:hideMark/>
              </w:tcPr>
            </w:tcPrChange>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322" w:author="Brian Bohman" w:date="2021-10-27T05:58:00Z">
              <w:tcPr>
                <w:tcW w:w="1008" w:type="dxa"/>
                <w:hideMark/>
              </w:tcPr>
            </w:tcPrChange>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23" w:author="Brian Bohman" w:date="2021-10-27T05:58:00Z">
              <w:tcPr>
                <w:tcW w:w="720" w:type="dxa"/>
                <w:vAlign w:val="center"/>
                <w:hideMark/>
              </w:tcPr>
            </w:tcPrChange>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324" w:author="Brian Bohman" w:date="2021-10-27T05:58:00Z">
              <w:tcPr>
                <w:tcW w:w="1008" w:type="dxa"/>
                <w:vAlign w:val="center"/>
                <w:hideMark/>
              </w:tcPr>
            </w:tcPrChange>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25" w:author="Brian Bohman" w:date="2021-10-27T05:58:00Z">
              <w:tcPr>
                <w:tcW w:w="1152" w:type="dxa"/>
                <w:vAlign w:val="center"/>
                <w:hideMark/>
              </w:tcPr>
            </w:tcPrChange>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326" w:author="Brian Bohman" w:date="2021-10-27T05:58:00Z">
              <w:tcPr>
                <w:tcW w:w="1008" w:type="dxa"/>
                <w:vAlign w:val="center"/>
                <w:hideMark/>
              </w:tcPr>
            </w:tcPrChange>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29B3C5D0" w14:textId="77777777" w:rsidTr="00E419CD">
        <w:trPr>
          <w:trHeight w:val="180"/>
          <w:trPrChange w:id="14327" w:author="Brian Bohman" w:date="2021-10-27T05:58:00Z">
            <w:trPr>
              <w:trHeight w:val="180"/>
            </w:trPr>
          </w:trPrChange>
        </w:trPr>
        <w:tc>
          <w:tcPr>
            <w:tcW w:w="360" w:type="dxa"/>
            <w:vAlign w:val="center"/>
            <w:hideMark/>
            <w:tcPrChange w:id="14328" w:author="Brian Bohman" w:date="2021-10-27T05:58:00Z">
              <w:tcPr>
                <w:tcW w:w="360" w:type="dxa"/>
                <w:vAlign w:val="center"/>
                <w:hideMark/>
              </w:tcPr>
            </w:tcPrChange>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Change w:id="14329" w:author="Brian Bohman" w:date="2021-10-27T05:58:00Z">
              <w:tcPr>
                <w:tcW w:w="864" w:type="dxa"/>
                <w:vAlign w:val="center"/>
                <w:hideMark/>
              </w:tcPr>
            </w:tcPrChange>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30" w:author="Brian Bohman" w:date="2021-10-27T05:58:00Z">
              <w:tcPr>
                <w:tcW w:w="1152" w:type="dxa"/>
                <w:vAlign w:val="center"/>
                <w:hideMark/>
              </w:tcPr>
            </w:tcPrChange>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31" w:author="Brian Bohman" w:date="2021-10-27T05:58:00Z">
              <w:tcPr>
                <w:tcW w:w="504" w:type="dxa"/>
                <w:vAlign w:val="center"/>
                <w:hideMark/>
              </w:tcPr>
            </w:tcPrChange>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332" w:author="Brian Bohman" w:date="2021-10-27T05:58:00Z">
              <w:tcPr>
                <w:tcW w:w="1008" w:type="dxa"/>
                <w:vAlign w:val="center"/>
                <w:hideMark/>
              </w:tcPr>
            </w:tcPrChange>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333" w:author="Brian Bohman" w:date="2021-10-27T05:58:00Z">
              <w:tcPr>
                <w:tcW w:w="1008" w:type="dxa"/>
                <w:hideMark/>
              </w:tcPr>
            </w:tcPrChange>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34" w:author="Brian Bohman" w:date="2021-10-27T05:58:00Z">
              <w:tcPr>
                <w:tcW w:w="720" w:type="dxa"/>
                <w:vAlign w:val="center"/>
                <w:hideMark/>
              </w:tcPr>
            </w:tcPrChange>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335" w:author="Brian Bohman" w:date="2021-10-27T05:58:00Z">
              <w:tcPr>
                <w:tcW w:w="1008" w:type="dxa"/>
                <w:vAlign w:val="center"/>
                <w:hideMark/>
              </w:tcPr>
            </w:tcPrChange>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36" w:author="Brian Bohman" w:date="2021-10-27T05:58:00Z">
              <w:tcPr>
                <w:tcW w:w="1152" w:type="dxa"/>
                <w:vAlign w:val="center"/>
                <w:hideMark/>
              </w:tcPr>
            </w:tcPrChange>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4337" w:author="Brian Bohman" w:date="2021-10-27T05:58:00Z">
              <w:tcPr>
                <w:tcW w:w="1008" w:type="dxa"/>
                <w:vAlign w:val="center"/>
                <w:hideMark/>
              </w:tcPr>
            </w:tcPrChange>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415E18DC" w14:textId="77777777" w:rsidTr="00E419CD">
        <w:trPr>
          <w:trHeight w:val="165"/>
          <w:trPrChange w:id="14338" w:author="Brian Bohman" w:date="2021-10-27T05:58:00Z">
            <w:trPr>
              <w:trHeight w:val="165"/>
            </w:trPr>
          </w:trPrChange>
        </w:trPr>
        <w:tc>
          <w:tcPr>
            <w:tcW w:w="360" w:type="dxa"/>
            <w:vAlign w:val="center"/>
            <w:hideMark/>
            <w:tcPrChange w:id="14339" w:author="Brian Bohman" w:date="2021-10-27T05:58:00Z">
              <w:tcPr>
                <w:tcW w:w="360" w:type="dxa"/>
                <w:vAlign w:val="center"/>
                <w:hideMark/>
              </w:tcPr>
            </w:tcPrChange>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Change w:id="14340" w:author="Brian Bohman" w:date="2021-10-27T05:58:00Z">
              <w:tcPr>
                <w:tcW w:w="864" w:type="dxa"/>
                <w:vAlign w:val="center"/>
                <w:hideMark/>
              </w:tcPr>
            </w:tcPrChange>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41" w:author="Brian Bohman" w:date="2021-10-27T05:58:00Z">
              <w:tcPr>
                <w:tcW w:w="1152" w:type="dxa"/>
                <w:vAlign w:val="center"/>
                <w:hideMark/>
              </w:tcPr>
            </w:tcPrChange>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42" w:author="Brian Bohman" w:date="2021-10-27T05:58:00Z">
              <w:tcPr>
                <w:tcW w:w="504" w:type="dxa"/>
                <w:vAlign w:val="center"/>
                <w:hideMark/>
              </w:tcPr>
            </w:tcPrChange>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343" w:author="Brian Bohman" w:date="2021-10-27T05:58:00Z">
              <w:tcPr>
                <w:tcW w:w="1008" w:type="dxa"/>
                <w:vAlign w:val="center"/>
                <w:hideMark/>
              </w:tcPr>
            </w:tcPrChange>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344" w:author="Brian Bohman" w:date="2021-10-27T05:58:00Z">
              <w:tcPr>
                <w:tcW w:w="1008" w:type="dxa"/>
                <w:hideMark/>
              </w:tcPr>
            </w:tcPrChange>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45" w:author="Brian Bohman" w:date="2021-10-27T05:58:00Z">
              <w:tcPr>
                <w:tcW w:w="720" w:type="dxa"/>
                <w:vAlign w:val="center"/>
                <w:hideMark/>
              </w:tcPr>
            </w:tcPrChange>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346" w:author="Brian Bohman" w:date="2021-10-27T05:58:00Z">
              <w:tcPr>
                <w:tcW w:w="1008" w:type="dxa"/>
                <w:vAlign w:val="center"/>
                <w:hideMark/>
              </w:tcPr>
            </w:tcPrChange>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47" w:author="Brian Bohman" w:date="2021-10-27T05:58:00Z">
              <w:tcPr>
                <w:tcW w:w="1152" w:type="dxa"/>
                <w:vAlign w:val="center"/>
                <w:hideMark/>
              </w:tcPr>
            </w:tcPrChange>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4348" w:author="Brian Bohman" w:date="2021-10-27T05:58:00Z">
              <w:tcPr>
                <w:tcW w:w="1008" w:type="dxa"/>
                <w:vAlign w:val="center"/>
                <w:hideMark/>
              </w:tcPr>
            </w:tcPrChange>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A513DFB" w14:textId="77777777" w:rsidTr="00E419CD">
        <w:trPr>
          <w:trHeight w:val="165"/>
          <w:trPrChange w:id="14349" w:author="Brian Bohman" w:date="2021-10-27T05:58:00Z">
            <w:trPr>
              <w:trHeight w:val="165"/>
            </w:trPr>
          </w:trPrChange>
        </w:trPr>
        <w:tc>
          <w:tcPr>
            <w:tcW w:w="360" w:type="dxa"/>
            <w:vAlign w:val="center"/>
            <w:hideMark/>
            <w:tcPrChange w:id="14350" w:author="Brian Bohman" w:date="2021-10-27T05:58:00Z">
              <w:tcPr>
                <w:tcW w:w="360" w:type="dxa"/>
                <w:vAlign w:val="center"/>
                <w:hideMark/>
              </w:tcPr>
            </w:tcPrChange>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Change w:id="14351" w:author="Brian Bohman" w:date="2021-10-27T05:58:00Z">
              <w:tcPr>
                <w:tcW w:w="864" w:type="dxa"/>
                <w:vAlign w:val="center"/>
                <w:hideMark/>
              </w:tcPr>
            </w:tcPrChange>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52" w:author="Brian Bohman" w:date="2021-10-27T05:58:00Z">
              <w:tcPr>
                <w:tcW w:w="1152" w:type="dxa"/>
                <w:vAlign w:val="center"/>
                <w:hideMark/>
              </w:tcPr>
            </w:tcPrChange>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53" w:author="Brian Bohman" w:date="2021-10-27T05:58:00Z">
              <w:tcPr>
                <w:tcW w:w="504" w:type="dxa"/>
                <w:vAlign w:val="center"/>
                <w:hideMark/>
              </w:tcPr>
            </w:tcPrChange>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354" w:author="Brian Bohman" w:date="2021-10-27T05:58:00Z">
              <w:tcPr>
                <w:tcW w:w="1008" w:type="dxa"/>
                <w:vAlign w:val="center"/>
                <w:hideMark/>
              </w:tcPr>
            </w:tcPrChange>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355" w:author="Brian Bohman" w:date="2021-10-27T05:58:00Z">
              <w:tcPr>
                <w:tcW w:w="1008" w:type="dxa"/>
                <w:hideMark/>
              </w:tcPr>
            </w:tcPrChange>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56" w:author="Brian Bohman" w:date="2021-10-27T05:58:00Z">
              <w:tcPr>
                <w:tcW w:w="720" w:type="dxa"/>
                <w:vAlign w:val="center"/>
                <w:hideMark/>
              </w:tcPr>
            </w:tcPrChange>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357" w:author="Brian Bohman" w:date="2021-10-27T05:58:00Z">
              <w:tcPr>
                <w:tcW w:w="1008" w:type="dxa"/>
                <w:vAlign w:val="center"/>
                <w:hideMark/>
              </w:tcPr>
            </w:tcPrChange>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58" w:author="Brian Bohman" w:date="2021-10-27T05:58:00Z">
              <w:tcPr>
                <w:tcW w:w="1152" w:type="dxa"/>
                <w:vAlign w:val="center"/>
                <w:hideMark/>
              </w:tcPr>
            </w:tcPrChange>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359" w:author="Brian Bohman" w:date="2021-10-27T05:58:00Z">
              <w:tcPr>
                <w:tcW w:w="1008" w:type="dxa"/>
                <w:vAlign w:val="center"/>
                <w:hideMark/>
              </w:tcPr>
            </w:tcPrChange>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26216C39" w14:textId="77777777" w:rsidTr="00E419CD">
        <w:trPr>
          <w:trHeight w:val="165"/>
          <w:trPrChange w:id="14360" w:author="Brian Bohman" w:date="2021-10-27T05:58:00Z">
            <w:trPr>
              <w:trHeight w:val="165"/>
            </w:trPr>
          </w:trPrChange>
        </w:trPr>
        <w:tc>
          <w:tcPr>
            <w:tcW w:w="360" w:type="dxa"/>
            <w:vAlign w:val="center"/>
            <w:hideMark/>
            <w:tcPrChange w:id="14361" w:author="Brian Bohman" w:date="2021-10-27T05:58:00Z">
              <w:tcPr>
                <w:tcW w:w="360" w:type="dxa"/>
                <w:vAlign w:val="center"/>
                <w:hideMark/>
              </w:tcPr>
            </w:tcPrChange>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Change w:id="14362" w:author="Brian Bohman" w:date="2021-10-27T05:58:00Z">
              <w:tcPr>
                <w:tcW w:w="864" w:type="dxa"/>
                <w:vAlign w:val="center"/>
                <w:hideMark/>
              </w:tcPr>
            </w:tcPrChange>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63" w:author="Brian Bohman" w:date="2021-10-27T05:58:00Z">
              <w:tcPr>
                <w:tcW w:w="1152" w:type="dxa"/>
                <w:vAlign w:val="center"/>
                <w:hideMark/>
              </w:tcPr>
            </w:tcPrChange>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64" w:author="Brian Bohman" w:date="2021-10-27T05:58:00Z">
              <w:tcPr>
                <w:tcW w:w="504" w:type="dxa"/>
                <w:vAlign w:val="center"/>
                <w:hideMark/>
              </w:tcPr>
            </w:tcPrChange>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365" w:author="Brian Bohman" w:date="2021-10-27T05:58:00Z">
              <w:tcPr>
                <w:tcW w:w="1008" w:type="dxa"/>
                <w:vAlign w:val="center"/>
                <w:hideMark/>
              </w:tcPr>
            </w:tcPrChange>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366" w:author="Brian Bohman" w:date="2021-10-27T05:58:00Z">
              <w:tcPr>
                <w:tcW w:w="1008" w:type="dxa"/>
                <w:hideMark/>
              </w:tcPr>
            </w:tcPrChange>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67" w:author="Brian Bohman" w:date="2021-10-27T05:58:00Z">
              <w:tcPr>
                <w:tcW w:w="720" w:type="dxa"/>
                <w:vAlign w:val="center"/>
                <w:hideMark/>
              </w:tcPr>
            </w:tcPrChange>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368" w:author="Brian Bohman" w:date="2021-10-27T05:58:00Z">
              <w:tcPr>
                <w:tcW w:w="1008" w:type="dxa"/>
                <w:vAlign w:val="center"/>
                <w:hideMark/>
              </w:tcPr>
            </w:tcPrChange>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69" w:author="Brian Bohman" w:date="2021-10-27T05:58:00Z">
              <w:tcPr>
                <w:tcW w:w="1152" w:type="dxa"/>
                <w:vAlign w:val="center"/>
                <w:hideMark/>
              </w:tcPr>
            </w:tcPrChange>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4370" w:author="Brian Bohman" w:date="2021-10-27T05:58:00Z">
              <w:tcPr>
                <w:tcW w:w="1008" w:type="dxa"/>
                <w:vAlign w:val="center"/>
                <w:hideMark/>
              </w:tcPr>
            </w:tcPrChange>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6EC4ABD1" w14:textId="77777777" w:rsidTr="00E419CD">
        <w:trPr>
          <w:trHeight w:val="165"/>
          <w:trPrChange w:id="14371" w:author="Brian Bohman" w:date="2021-10-27T05:58:00Z">
            <w:trPr>
              <w:trHeight w:val="165"/>
            </w:trPr>
          </w:trPrChange>
        </w:trPr>
        <w:tc>
          <w:tcPr>
            <w:tcW w:w="360" w:type="dxa"/>
            <w:vAlign w:val="center"/>
            <w:hideMark/>
            <w:tcPrChange w:id="14372" w:author="Brian Bohman" w:date="2021-10-27T05:58:00Z">
              <w:tcPr>
                <w:tcW w:w="360" w:type="dxa"/>
                <w:vAlign w:val="center"/>
                <w:hideMark/>
              </w:tcPr>
            </w:tcPrChange>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Change w:id="14373" w:author="Brian Bohman" w:date="2021-10-27T05:58:00Z">
              <w:tcPr>
                <w:tcW w:w="864" w:type="dxa"/>
                <w:vAlign w:val="center"/>
                <w:hideMark/>
              </w:tcPr>
            </w:tcPrChange>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74" w:author="Brian Bohman" w:date="2021-10-27T05:58:00Z">
              <w:tcPr>
                <w:tcW w:w="1152" w:type="dxa"/>
                <w:vAlign w:val="center"/>
                <w:hideMark/>
              </w:tcPr>
            </w:tcPrChange>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75" w:author="Brian Bohman" w:date="2021-10-27T05:58:00Z">
              <w:tcPr>
                <w:tcW w:w="504" w:type="dxa"/>
                <w:vAlign w:val="center"/>
                <w:hideMark/>
              </w:tcPr>
            </w:tcPrChange>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376" w:author="Brian Bohman" w:date="2021-10-27T05:58:00Z">
              <w:tcPr>
                <w:tcW w:w="1008" w:type="dxa"/>
                <w:vAlign w:val="center"/>
                <w:hideMark/>
              </w:tcPr>
            </w:tcPrChange>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377" w:author="Brian Bohman" w:date="2021-10-27T05:58:00Z">
              <w:tcPr>
                <w:tcW w:w="1008" w:type="dxa"/>
                <w:hideMark/>
              </w:tcPr>
            </w:tcPrChange>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78" w:author="Brian Bohman" w:date="2021-10-27T05:58:00Z">
              <w:tcPr>
                <w:tcW w:w="720" w:type="dxa"/>
                <w:vAlign w:val="center"/>
                <w:hideMark/>
              </w:tcPr>
            </w:tcPrChange>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379" w:author="Brian Bohman" w:date="2021-10-27T05:58:00Z">
              <w:tcPr>
                <w:tcW w:w="1008" w:type="dxa"/>
                <w:vAlign w:val="center"/>
                <w:hideMark/>
              </w:tcPr>
            </w:tcPrChange>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80" w:author="Brian Bohman" w:date="2021-10-27T05:58:00Z">
              <w:tcPr>
                <w:tcW w:w="1152" w:type="dxa"/>
                <w:vAlign w:val="center"/>
                <w:hideMark/>
              </w:tcPr>
            </w:tcPrChange>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4381" w:author="Brian Bohman" w:date="2021-10-27T05:58:00Z">
              <w:tcPr>
                <w:tcW w:w="1008" w:type="dxa"/>
                <w:vAlign w:val="center"/>
                <w:hideMark/>
              </w:tcPr>
            </w:tcPrChange>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FAF6294" w14:textId="77777777" w:rsidTr="00E419CD">
        <w:trPr>
          <w:trHeight w:val="165"/>
          <w:trPrChange w:id="14382" w:author="Brian Bohman" w:date="2021-10-27T05:58:00Z">
            <w:trPr>
              <w:trHeight w:val="165"/>
            </w:trPr>
          </w:trPrChange>
        </w:trPr>
        <w:tc>
          <w:tcPr>
            <w:tcW w:w="360" w:type="dxa"/>
            <w:vAlign w:val="center"/>
            <w:hideMark/>
            <w:tcPrChange w:id="14383" w:author="Brian Bohman" w:date="2021-10-27T05:58:00Z">
              <w:tcPr>
                <w:tcW w:w="360" w:type="dxa"/>
                <w:vAlign w:val="center"/>
                <w:hideMark/>
              </w:tcPr>
            </w:tcPrChange>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Change w:id="14384" w:author="Brian Bohman" w:date="2021-10-27T05:58:00Z">
              <w:tcPr>
                <w:tcW w:w="864" w:type="dxa"/>
                <w:vAlign w:val="center"/>
                <w:hideMark/>
              </w:tcPr>
            </w:tcPrChange>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85" w:author="Brian Bohman" w:date="2021-10-27T05:58:00Z">
              <w:tcPr>
                <w:tcW w:w="1152" w:type="dxa"/>
                <w:vAlign w:val="center"/>
                <w:hideMark/>
              </w:tcPr>
            </w:tcPrChange>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86" w:author="Brian Bohman" w:date="2021-10-27T05:58:00Z">
              <w:tcPr>
                <w:tcW w:w="504" w:type="dxa"/>
                <w:vAlign w:val="center"/>
                <w:hideMark/>
              </w:tcPr>
            </w:tcPrChange>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387" w:author="Brian Bohman" w:date="2021-10-27T05:58:00Z">
              <w:tcPr>
                <w:tcW w:w="1008" w:type="dxa"/>
                <w:vAlign w:val="center"/>
                <w:hideMark/>
              </w:tcPr>
            </w:tcPrChange>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388" w:author="Brian Bohman" w:date="2021-10-27T05:58:00Z">
              <w:tcPr>
                <w:tcW w:w="1008" w:type="dxa"/>
                <w:hideMark/>
              </w:tcPr>
            </w:tcPrChange>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89" w:author="Brian Bohman" w:date="2021-10-27T05:58:00Z">
              <w:tcPr>
                <w:tcW w:w="720" w:type="dxa"/>
                <w:vAlign w:val="center"/>
                <w:hideMark/>
              </w:tcPr>
            </w:tcPrChange>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390" w:author="Brian Bohman" w:date="2021-10-27T05:58:00Z">
              <w:tcPr>
                <w:tcW w:w="1008" w:type="dxa"/>
                <w:vAlign w:val="center"/>
                <w:hideMark/>
              </w:tcPr>
            </w:tcPrChange>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91" w:author="Brian Bohman" w:date="2021-10-27T05:58:00Z">
              <w:tcPr>
                <w:tcW w:w="1152" w:type="dxa"/>
                <w:vAlign w:val="center"/>
                <w:hideMark/>
              </w:tcPr>
            </w:tcPrChange>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392" w:author="Brian Bohman" w:date="2021-10-27T05:58:00Z">
              <w:tcPr>
                <w:tcW w:w="1008" w:type="dxa"/>
                <w:vAlign w:val="center"/>
                <w:hideMark/>
              </w:tcPr>
            </w:tcPrChange>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6EE514" w14:textId="77777777" w:rsidTr="00E419CD">
        <w:trPr>
          <w:trHeight w:val="165"/>
          <w:trPrChange w:id="14393" w:author="Brian Bohman" w:date="2021-10-27T05:58:00Z">
            <w:trPr>
              <w:trHeight w:val="165"/>
            </w:trPr>
          </w:trPrChange>
        </w:trPr>
        <w:tc>
          <w:tcPr>
            <w:tcW w:w="360" w:type="dxa"/>
            <w:vAlign w:val="center"/>
            <w:hideMark/>
            <w:tcPrChange w:id="14394" w:author="Brian Bohman" w:date="2021-10-27T05:58:00Z">
              <w:tcPr>
                <w:tcW w:w="360" w:type="dxa"/>
                <w:vAlign w:val="center"/>
                <w:hideMark/>
              </w:tcPr>
            </w:tcPrChange>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Change w:id="14395" w:author="Brian Bohman" w:date="2021-10-27T05:58:00Z">
              <w:tcPr>
                <w:tcW w:w="864" w:type="dxa"/>
                <w:vAlign w:val="center"/>
                <w:hideMark/>
              </w:tcPr>
            </w:tcPrChange>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96" w:author="Brian Bohman" w:date="2021-10-27T05:58:00Z">
              <w:tcPr>
                <w:tcW w:w="1152" w:type="dxa"/>
                <w:vAlign w:val="center"/>
                <w:hideMark/>
              </w:tcPr>
            </w:tcPrChange>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97" w:author="Brian Bohman" w:date="2021-10-27T05:58:00Z">
              <w:tcPr>
                <w:tcW w:w="504" w:type="dxa"/>
                <w:vAlign w:val="center"/>
                <w:hideMark/>
              </w:tcPr>
            </w:tcPrChange>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398" w:author="Brian Bohman" w:date="2021-10-27T05:58:00Z">
              <w:tcPr>
                <w:tcW w:w="1008" w:type="dxa"/>
                <w:vAlign w:val="center"/>
                <w:hideMark/>
              </w:tcPr>
            </w:tcPrChange>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399" w:author="Brian Bohman" w:date="2021-10-27T05:58:00Z">
              <w:tcPr>
                <w:tcW w:w="1008" w:type="dxa"/>
                <w:hideMark/>
              </w:tcPr>
            </w:tcPrChange>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00" w:author="Brian Bohman" w:date="2021-10-27T05:58:00Z">
              <w:tcPr>
                <w:tcW w:w="720" w:type="dxa"/>
                <w:vAlign w:val="center"/>
                <w:hideMark/>
              </w:tcPr>
            </w:tcPrChange>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401" w:author="Brian Bohman" w:date="2021-10-27T05:58:00Z">
              <w:tcPr>
                <w:tcW w:w="1008" w:type="dxa"/>
                <w:vAlign w:val="center"/>
                <w:hideMark/>
              </w:tcPr>
            </w:tcPrChange>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02" w:author="Brian Bohman" w:date="2021-10-27T05:58:00Z">
              <w:tcPr>
                <w:tcW w:w="1152" w:type="dxa"/>
                <w:vAlign w:val="center"/>
                <w:hideMark/>
              </w:tcPr>
            </w:tcPrChange>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4403" w:author="Brian Bohman" w:date="2021-10-27T05:58:00Z">
              <w:tcPr>
                <w:tcW w:w="1008" w:type="dxa"/>
                <w:vAlign w:val="center"/>
                <w:hideMark/>
              </w:tcPr>
            </w:tcPrChange>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7A00375" w14:textId="77777777" w:rsidTr="00E419CD">
        <w:trPr>
          <w:trHeight w:val="165"/>
          <w:trPrChange w:id="14404" w:author="Brian Bohman" w:date="2021-10-27T05:58:00Z">
            <w:trPr>
              <w:trHeight w:val="165"/>
            </w:trPr>
          </w:trPrChange>
        </w:trPr>
        <w:tc>
          <w:tcPr>
            <w:tcW w:w="360" w:type="dxa"/>
            <w:vAlign w:val="center"/>
            <w:hideMark/>
            <w:tcPrChange w:id="14405" w:author="Brian Bohman" w:date="2021-10-27T05:58:00Z">
              <w:tcPr>
                <w:tcW w:w="360" w:type="dxa"/>
                <w:vAlign w:val="center"/>
                <w:hideMark/>
              </w:tcPr>
            </w:tcPrChange>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Change w:id="14406" w:author="Brian Bohman" w:date="2021-10-27T05:58:00Z">
              <w:tcPr>
                <w:tcW w:w="864" w:type="dxa"/>
                <w:vAlign w:val="center"/>
                <w:hideMark/>
              </w:tcPr>
            </w:tcPrChange>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07" w:author="Brian Bohman" w:date="2021-10-27T05:58:00Z">
              <w:tcPr>
                <w:tcW w:w="1152" w:type="dxa"/>
                <w:vAlign w:val="center"/>
                <w:hideMark/>
              </w:tcPr>
            </w:tcPrChange>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08" w:author="Brian Bohman" w:date="2021-10-27T05:58:00Z">
              <w:tcPr>
                <w:tcW w:w="504" w:type="dxa"/>
                <w:vAlign w:val="center"/>
                <w:hideMark/>
              </w:tcPr>
            </w:tcPrChange>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409" w:author="Brian Bohman" w:date="2021-10-27T05:58:00Z">
              <w:tcPr>
                <w:tcW w:w="1008" w:type="dxa"/>
                <w:vAlign w:val="center"/>
                <w:hideMark/>
              </w:tcPr>
            </w:tcPrChange>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410" w:author="Brian Bohman" w:date="2021-10-27T05:58:00Z">
              <w:tcPr>
                <w:tcW w:w="1008" w:type="dxa"/>
                <w:hideMark/>
              </w:tcPr>
            </w:tcPrChange>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11" w:author="Brian Bohman" w:date="2021-10-27T05:58:00Z">
              <w:tcPr>
                <w:tcW w:w="720" w:type="dxa"/>
                <w:vAlign w:val="center"/>
                <w:hideMark/>
              </w:tcPr>
            </w:tcPrChange>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412" w:author="Brian Bohman" w:date="2021-10-27T05:58:00Z">
              <w:tcPr>
                <w:tcW w:w="1008" w:type="dxa"/>
                <w:vAlign w:val="center"/>
                <w:hideMark/>
              </w:tcPr>
            </w:tcPrChange>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13" w:author="Brian Bohman" w:date="2021-10-27T05:58:00Z">
              <w:tcPr>
                <w:tcW w:w="1152" w:type="dxa"/>
                <w:vAlign w:val="center"/>
                <w:hideMark/>
              </w:tcPr>
            </w:tcPrChange>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414" w:author="Brian Bohman" w:date="2021-10-27T05:58:00Z">
              <w:tcPr>
                <w:tcW w:w="1008" w:type="dxa"/>
                <w:vAlign w:val="center"/>
                <w:hideMark/>
              </w:tcPr>
            </w:tcPrChange>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271C9DC" w14:textId="77777777" w:rsidTr="00E419CD">
        <w:trPr>
          <w:trHeight w:val="165"/>
          <w:trPrChange w:id="14415" w:author="Brian Bohman" w:date="2021-10-27T05:58:00Z">
            <w:trPr>
              <w:trHeight w:val="165"/>
            </w:trPr>
          </w:trPrChange>
        </w:trPr>
        <w:tc>
          <w:tcPr>
            <w:tcW w:w="360" w:type="dxa"/>
            <w:vAlign w:val="center"/>
            <w:hideMark/>
            <w:tcPrChange w:id="14416" w:author="Brian Bohman" w:date="2021-10-27T05:58:00Z">
              <w:tcPr>
                <w:tcW w:w="360" w:type="dxa"/>
                <w:vAlign w:val="center"/>
                <w:hideMark/>
              </w:tcPr>
            </w:tcPrChange>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Change w:id="14417" w:author="Brian Bohman" w:date="2021-10-27T05:58:00Z">
              <w:tcPr>
                <w:tcW w:w="864" w:type="dxa"/>
                <w:vAlign w:val="center"/>
                <w:hideMark/>
              </w:tcPr>
            </w:tcPrChange>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18" w:author="Brian Bohman" w:date="2021-10-27T05:58:00Z">
              <w:tcPr>
                <w:tcW w:w="1152" w:type="dxa"/>
                <w:vAlign w:val="center"/>
                <w:hideMark/>
              </w:tcPr>
            </w:tcPrChange>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19" w:author="Brian Bohman" w:date="2021-10-27T05:58:00Z">
              <w:tcPr>
                <w:tcW w:w="504" w:type="dxa"/>
                <w:vAlign w:val="center"/>
                <w:hideMark/>
              </w:tcPr>
            </w:tcPrChange>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420" w:author="Brian Bohman" w:date="2021-10-27T05:58:00Z">
              <w:tcPr>
                <w:tcW w:w="1008" w:type="dxa"/>
                <w:vAlign w:val="center"/>
                <w:hideMark/>
              </w:tcPr>
            </w:tcPrChange>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421" w:author="Brian Bohman" w:date="2021-10-27T05:58:00Z">
              <w:tcPr>
                <w:tcW w:w="1008" w:type="dxa"/>
                <w:hideMark/>
              </w:tcPr>
            </w:tcPrChange>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22" w:author="Brian Bohman" w:date="2021-10-27T05:58:00Z">
              <w:tcPr>
                <w:tcW w:w="720" w:type="dxa"/>
                <w:vAlign w:val="center"/>
                <w:hideMark/>
              </w:tcPr>
            </w:tcPrChange>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423" w:author="Brian Bohman" w:date="2021-10-27T05:58:00Z">
              <w:tcPr>
                <w:tcW w:w="1008" w:type="dxa"/>
                <w:vAlign w:val="center"/>
                <w:hideMark/>
              </w:tcPr>
            </w:tcPrChange>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24" w:author="Brian Bohman" w:date="2021-10-27T05:58:00Z">
              <w:tcPr>
                <w:tcW w:w="1152" w:type="dxa"/>
                <w:vAlign w:val="center"/>
                <w:hideMark/>
              </w:tcPr>
            </w:tcPrChange>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425" w:author="Brian Bohman" w:date="2021-10-27T05:58:00Z">
              <w:tcPr>
                <w:tcW w:w="1008" w:type="dxa"/>
                <w:vAlign w:val="center"/>
                <w:hideMark/>
              </w:tcPr>
            </w:tcPrChange>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B01E494" w14:textId="77777777" w:rsidTr="00E419CD">
        <w:trPr>
          <w:trHeight w:val="165"/>
          <w:trPrChange w:id="14426" w:author="Brian Bohman" w:date="2021-10-27T05:58:00Z">
            <w:trPr>
              <w:trHeight w:val="165"/>
            </w:trPr>
          </w:trPrChange>
        </w:trPr>
        <w:tc>
          <w:tcPr>
            <w:tcW w:w="360" w:type="dxa"/>
            <w:vAlign w:val="center"/>
            <w:hideMark/>
            <w:tcPrChange w:id="14427" w:author="Brian Bohman" w:date="2021-10-27T05:58:00Z">
              <w:tcPr>
                <w:tcW w:w="360" w:type="dxa"/>
                <w:vAlign w:val="center"/>
                <w:hideMark/>
              </w:tcPr>
            </w:tcPrChange>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Change w:id="14428" w:author="Brian Bohman" w:date="2021-10-27T05:58:00Z">
              <w:tcPr>
                <w:tcW w:w="864" w:type="dxa"/>
                <w:vAlign w:val="center"/>
                <w:hideMark/>
              </w:tcPr>
            </w:tcPrChange>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29" w:author="Brian Bohman" w:date="2021-10-27T05:58:00Z">
              <w:tcPr>
                <w:tcW w:w="1152" w:type="dxa"/>
                <w:vAlign w:val="center"/>
                <w:hideMark/>
              </w:tcPr>
            </w:tcPrChange>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30" w:author="Brian Bohman" w:date="2021-10-27T05:58:00Z">
              <w:tcPr>
                <w:tcW w:w="504" w:type="dxa"/>
                <w:vAlign w:val="center"/>
                <w:hideMark/>
              </w:tcPr>
            </w:tcPrChange>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431" w:author="Brian Bohman" w:date="2021-10-27T05:58:00Z">
              <w:tcPr>
                <w:tcW w:w="1008" w:type="dxa"/>
                <w:vAlign w:val="center"/>
                <w:hideMark/>
              </w:tcPr>
            </w:tcPrChange>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432" w:author="Brian Bohman" w:date="2021-10-27T05:58:00Z">
              <w:tcPr>
                <w:tcW w:w="1008" w:type="dxa"/>
                <w:hideMark/>
              </w:tcPr>
            </w:tcPrChange>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33" w:author="Brian Bohman" w:date="2021-10-27T05:58:00Z">
              <w:tcPr>
                <w:tcW w:w="720" w:type="dxa"/>
                <w:vAlign w:val="center"/>
                <w:hideMark/>
              </w:tcPr>
            </w:tcPrChange>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434" w:author="Brian Bohman" w:date="2021-10-27T05:58:00Z">
              <w:tcPr>
                <w:tcW w:w="1008" w:type="dxa"/>
                <w:vAlign w:val="center"/>
                <w:hideMark/>
              </w:tcPr>
            </w:tcPrChange>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35" w:author="Brian Bohman" w:date="2021-10-27T05:58:00Z">
              <w:tcPr>
                <w:tcW w:w="1152" w:type="dxa"/>
                <w:vAlign w:val="center"/>
                <w:hideMark/>
              </w:tcPr>
            </w:tcPrChange>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4436" w:author="Brian Bohman" w:date="2021-10-27T05:58:00Z">
              <w:tcPr>
                <w:tcW w:w="1008" w:type="dxa"/>
                <w:vAlign w:val="center"/>
                <w:hideMark/>
              </w:tcPr>
            </w:tcPrChange>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445197C" w14:textId="77777777" w:rsidTr="00E419CD">
        <w:trPr>
          <w:trHeight w:val="165"/>
          <w:trPrChange w:id="14437" w:author="Brian Bohman" w:date="2021-10-27T05:58:00Z">
            <w:trPr>
              <w:trHeight w:val="165"/>
            </w:trPr>
          </w:trPrChange>
        </w:trPr>
        <w:tc>
          <w:tcPr>
            <w:tcW w:w="360" w:type="dxa"/>
            <w:vAlign w:val="center"/>
            <w:hideMark/>
            <w:tcPrChange w:id="14438" w:author="Brian Bohman" w:date="2021-10-27T05:58:00Z">
              <w:tcPr>
                <w:tcW w:w="360" w:type="dxa"/>
                <w:vAlign w:val="center"/>
                <w:hideMark/>
              </w:tcPr>
            </w:tcPrChange>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Change w:id="14439" w:author="Brian Bohman" w:date="2021-10-27T05:58:00Z">
              <w:tcPr>
                <w:tcW w:w="864" w:type="dxa"/>
                <w:vAlign w:val="center"/>
                <w:hideMark/>
              </w:tcPr>
            </w:tcPrChange>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40" w:author="Brian Bohman" w:date="2021-10-27T05:58:00Z">
              <w:tcPr>
                <w:tcW w:w="1152" w:type="dxa"/>
                <w:vAlign w:val="center"/>
                <w:hideMark/>
              </w:tcPr>
            </w:tcPrChange>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41" w:author="Brian Bohman" w:date="2021-10-27T05:58:00Z">
              <w:tcPr>
                <w:tcW w:w="504" w:type="dxa"/>
                <w:vAlign w:val="center"/>
                <w:hideMark/>
              </w:tcPr>
            </w:tcPrChange>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442" w:author="Brian Bohman" w:date="2021-10-27T05:58:00Z">
              <w:tcPr>
                <w:tcW w:w="1008" w:type="dxa"/>
                <w:vAlign w:val="center"/>
                <w:hideMark/>
              </w:tcPr>
            </w:tcPrChange>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443" w:author="Brian Bohman" w:date="2021-10-27T05:58:00Z">
              <w:tcPr>
                <w:tcW w:w="1008" w:type="dxa"/>
                <w:hideMark/>
              </w:tcPr>
            </w:tcPrChange>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44" w:author="Brian Bohman" w:date="2021-10-27T05:58:00Z">
              <w:tcPr>
                <w:tcW w:w="720" w:type="dxa"/>
                <w:vAlign w:val="center"/>
                <w:hideMark/>
              </w:tcPr>
            </w:tcPrChange>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445" w:author="Brian Bohman" w:date="2021-10-27T05:58:00Z">
              <w:tcPr>
                <w:tcW w:w="1008" w:type="dxa"/>
                <w:vAlign w:val="center"/>
                <w:hideMark/>
              </w:tcPr>
            </w:tcPrChange>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46" w:author="Brian Bohman" w:date="2021-10-27T05:58:00Z">
              <w:tcPr>
                <w:tcW w:w="1152" w:type="dxa"/>
                <w:vAlign w:val="center"/>
                <w:hideMark/>
              </w:tcPr>
            </w:tcPrChange>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4447" w:author="Brian Bohman" w:date="2021-10-27T05:58:00Z">
              <w:tcPr>
                <w:tcW w:w="1008" w:type="dxa"/>
                <w:vAlign w:val="center"/>
                <w:hideMark/>
              </w:tcPr>
            </w:tcPrChange>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0CC9075" w14:textId="77777777" w:rsidTr="00E419CD">
        <w:trPr>
          <w:trHeight w:val="165"/>
          <w:trPrChange w:id="14448" w:author="Brian Bohman" w:date="2021-10-27T05:58:00Z">
            <w:trPr>
              <w:trHeight w:val="165"/>
            </w:trPr>
          </w:trPrChange>
        </w:trPr>
        <w:tc>
          <w:tcPr>
            <w:tcW w:w="360" w:type="dxa"/>
            <w:vAlign w:val="center"/>
            <w:hideMark/>
            <w:tcPrChange w:id="14449" w:author="Brian Bohman" w:date="2021-10-27T05:58:00Z">
              <w:tcPr>
                <w:tcW w:w="360" w:type="dxa"/>
                <w:vAlign w:val="center"/>
                <w:hideMark/>
              </w:tcPr>
            </w:tcPrChange>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Change w:id="14450" w:author="Brian Bohman" w:date="2021-10-27T05:58:00Z">
              <w:tcPr>
                <w:tcW w:w="864" w:type="dxa"/>
                <w:vAlign w:val="center"/>
                <w:hideMark/>
              </w:tcPr>
            </w:tcPrChange>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51" w:author="Brian Bohman" w:date="2021-10-27T05:58:00Z">
              <w:tcPr>
                <w:tcW w:w="1152" w:type="dxa"/>
                <w:vAlign w:val="center"/>
                <w:hideMark/>
              </w:tcPr>
            </w:tcPrChange>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52" w:author="Brian Bohman" w:date="2021-10-27T05:58:00Z">
              <w:tcPr>
                <w:tcW w:w="504" w:type="dxa"/>
                <w:vAlign w:val="center"/>
                <w:hideMark/>
              </w:tcPr>
            </w:tcPrChange>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453" w:author="Brian Bohman" w:date="2021-10-27T05:58:00Z">
              <w:tcPr>
                <w:tcW w:w="1008" w:type="dxa"/>
                <w:vAlign w:val="center"/>
                <w:hideMark/>
              </w:tcPr>
            </w:tcPrChange>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454" w:author="Brian Bohman" w:date="2021-10-27T05:58:00Z">
              <w:tcPr>
                <w:tcW w:w="1008" w:type="dxa"/>
                <w:hideMark/>
              </w:tcPr>
            </w:tcPrChange>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55" w:author="Brian Bohman" w:date="2021-10-27T05:58:00Z">
              <w:tcPr>
                <w:tcW w:w="720" w:type="dxa"/>
                <w:vAlign w:val="center"/>
                <w:hideMark/>
              </w:tcPr>
            </w:tcPrChange>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456" w:author="Brian Bohman" w:date="2021-10-27T05:58:00Z">
              <w:tcPr>
                <w:tcW w:w="1008" w:type="dxa"/>
                <w:vAlign w:val="center"/>
                <w:hideMark/>
              </w:tcPr>
            </w:tcPrChange>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57" w:author="Brian Bohman" w:date="2021-10-27T05:58:00Z">
              <w:tcPr>
                <w:tcW w:w="1152" w:type="dxa"/>
                <w:vAlign w:val="center"/>
                <w:hideMark/>
              </w:tcPr>
            </w:tcPrChange>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4458" w:author="Brian Bohman" w:date="2021-10-27T05:58:00Z">
              <w:tcPr>
                <w:tcW w:w="1008" w:type="dxa"/>
                <w:vAlign w:val="center"/>
                <w:hideMark/>
              </w:tcPr>
            </w:tcPrChange>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E1887F2" w14:textId="77777777" w:rsidTr="00E419CD">
        <w:trPr>
          <w:trHeight w:val="165"/>
          <w:trPrChange w:id="14459" w:author="Brian Bohman" w:date="2021-10-27T05:58:00Z">
            <w:trPr>
              <w:trHeight w:val="165"/>
            </w:trPr>
          </w:trPrChange>
        </w:trPr>
        <w:tc>
          <w:tcPr>
            <w:tcW w:w="360" w:type="dxa"/>
            <w:vAlign w:val="center"/>
            <w:hideMark/>
            <w:tcPrChange w:id="14460" w:author="Brian Bohman" w:date="2021-10-27T05:58:00Z">
              <w:tcPr>
                <w:tcW w:w="360" w:type="dxa"/>
                <w:vAlign w:val="center"/>
                <w:hideMark/>
              </w:tcPr>
            </w:tcPrChange>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Change w:id="14461" w:author="Brian Bohman" w:date="2021-10-27T05:58:00Z">
              <w:tcPr>
                <w:tcW w:w="864" w:type="dxa"/>
                <w:vAlign w:val="center"/>
                <w:hideMark/>
              </w:tcPr>
            </w:tcPrChange>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62" w:author="Brian Bohman" w:date="2021-10-27T05:58:00Z">
              <w:tcPr>
                <w:tcW w:w="1152" w:type="dxa"/>
                <w:vAlign w:val="center"/>
                <w:hideMark/>
              </w:tcPr>
            </w:tcPrChange>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63" w:author="Brian Bohman" w:date="2021-10-27T05:58:00Z">
              <w:tcPr>
                <w:tcW w:w="504" w:type="dxa"/>
                <w:vAlign w:val="center"/>
                <w:hideMark/>
              </w:tcPr>
            </w:tcPrChange>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464" w:author="Brian Bohman" w:date="2021-10-27T05:58:00Z">
              <w:tcPr>
                <w:tcW w:w="1008" w:type="dxa"/>
                <w:vAlign w:val="center"/>
                <w:hideMark/>
              </w:tcPr>
            </w:tcPrChange>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465" w:author="Brian Bohman" w:date="2021-10-27T05:58:00Z">
              <w:tcPr>
                <w:tcW w:w="1008" w:type="dxa"/>
                <w:hideMark/>
              </w:tcPr>
            </w:tcPrChange>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66" w:author="Brian Bohman" w:date="2021-10-27T05:58:00Z">
              <w:tcPr>
                <w:tcW w:w="720" w:type="dxa"/>
                <w:vAlign w:val="center"/>
                <w:hideMark/>
              </w:tcPr>
            </w:tcPrChange>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467" w:author="Brian Bohman" w:date="2021-10-27T05:58:00Z">
              <w:tcPr>
                <w:tcW w:w="1008" w:type="dxa"/>
                <w:vAlign w:val="center"/>
                <w:hideMark/>
              </w:tcPr>
            </w:tcPrChange>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68" w:author="Brian Bohman" w:date="2021-10-27T05:58:00Z">
              <w:tcPr>
                <w:tcW w:w="1152" w:type="dxa"/>
                <w:vAlign w:val="center"/>
                <w:hideMark/>
              </w:tcPr>
            </w:tcPrChange>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440" w:type="dxa"/>
            <w:vAlign w:val="center"/>
            <w:hideMark/>
            <w:tcPrChange w:id="14469" w:author="Brian Bohman" w:date="2021-10-27T05:58:00Z">
              <w:tcPr>
                <w:tcW w:w="1008" w:type="dxa"/>
                <w:vAlign w:val="center"/>
                <w:hideMark/>
              </w:tcPr>
            </w:tcPrChange>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555D0C8" w14:textId="77777777" w:rsidTr="00E419CD">
        <w:trPr>
          <w:trHeight w:val="165"/>
          <w:trPrChange w:id="14470" w:author="Brian Bohman" w:date="2021-10-27T05:58:00Z">
            <w:trPr>
              <w:trHeight w:val="165"/>
            </w:trPr>
          </w:trPrChange>
        </w:trPr>
        <w:tc>
          <w:tcPr>
            <w:tcW w:w="360" w:type="dxa"/>
            <w:vAlign w:val="center"/>
            <w:hideMark/>
            <w:tcPrChange w:id="14471" w:author="Brian Bohman" w:date="2021-10-27T05:58:00Z">
              <w:tcPr>
                <w:tcW w:w="360" w:type="dxa"/>
                <w:vAlign w:val="center"/>
                <w:hideMark/>
              </w:tcPr>
            </w:tcPrChange>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Change w:id="14472" w:author="Brian Bohman" w:date="2021-10-27T05:58:00Z">
              <w:tcPr>
                <w:tcW w:w="864" w:type="dxa"/>
                <w:vAlign w:val="center"/>
                <w:hideMark/>
              </w:tcPr>
            </w:tcPrChange>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73" w:author="Brian Bohman" w:date="2021-10-27T05:58:00Z">
              <w:tcPr>
                <w:tcW w:w="1152" w:type="dxa"/>
                <w:vAlign w:val="center"/>
                <w:hideMark/>
              </w:tcPr>
            </w:tcPrChange>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74" w:author="Brian Bohman" w:date="2021-10-27T05:58:00Z">
              <w:tcPr>
                <w:tcW w:w="504" w:type="dxa"/>
                <w:vAlign w:val="center"/>
                <w:hideMark/>
              </w:tcPr>
            </w:tcPrChange>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475" w:author="Brian Bohman" w:date="2021-10-27T05:58:00Z">
              <w:tcPr>
                <w:tcW w:w="1008" w:type="dxa"/>
                <w:vAlign w:val="center"/>
                <w:hideMark/>
              </w:tcPr>
            </w:tcPrChange>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476" w:author="Brian Bohman" w:date="2021-10-27T05:58:00Z">
              <w:tcPr>
                <w:tcW w:w="1008" w:type="dxa"/>
                <w:hideMark/>
              </w:tcPr>
            </w:tcPrChange>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77" w:author="Brian Bohman" w:date="2021-10-27T05:58:00Z">
              <w:tcPr>
                <w:tcW w:w="720" w:type="dxa"/>
                <w:vAlign w:val="center"/>
                <w:hideMark/>
              </w:tcPr>
            </w:tcPrChange>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78" w:author="Brian Bohman" w:date="2021-10-27T05:58:00Z">
              <w:tcPr>
                <w:tcW w:w="1008" w:type="dxa"/>
                <w:vAlign w:val="center"/>
                <w:hideMark/>
              </w:tcPr>
            </w:tcPrChange>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79" w:author="Brian Bohman" w:date="2021-10-27T05:58:00Z">
              <w:tcPr>
                <w:tcW w:w="1152" w:type="dxa"/>
                <w:vAlign w:val="center"/>
                <w:hideMark/>
              </w:tcPr>
            </w:tcPrChange>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440" w:type="dxa"/>
            <w:vAlign w:val="center"/>
            <w:hideMark/>
            <w:tcPrChange w:id="14480" w:author="Brian Bohman" w:date="2021-10-27T05:58:00Z">
              <w:tcPr>
                <w:tcW w:w="1008" w:type="dxa"/>
                <w:vAlign w:val="center"/>
                <w:hideMark/>
              </w:tcPr>
            </w:tcPrChange>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598869" w14:textId="77777777" w:rsidTr="00E419CD">
        <w:trPr>
          <w:trHeight w:val="180"/>
          <w:trPrChange w:id="14481" w:author="Brian Bohman" w:date="2021-10-27T05:58:00Z">
            <w:trPr>
              <w:trHeight w:val="180"/>
            </w:trPr>
          </w:trPrChange>
        </w:trPr>
        <w:tc>
          <w:tcPr>
            <w:tcW w:w="360" w:type="dxa"/>
            <w:vAlign w:val="center"/>
            <w:hideMark/>
            <w:tcPrChange w:id="14482" w:author="Brian Bohman" w:date="2021-10-27T05:58:00Z">
              <w:tcPr>
                <w:tcW w:w="360" w:type="dxa"/>
                <w:vAlign w:val="center"/>
                <w:hideMark/>
              </w:tcPr>
            </w:tcPrChange>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Change w:id="14483" w:author="Brian Bohman" w:date="2021-10-27T05:58:00Z">
              <w:tcPr>
                <w:tcW w:w="864" w:type="dxa"/>
                <w:vAlign w:val="center"/>
                <w:hideMark/>
              </w:tcPr>
            </w:tcPrChange>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84" w:author="Brian Bohman" w:date="2021-10-27T05:58:00Z">
              <w:tcPr>
                <w:tcW w:w="1152" w:type="dxa"/>
                <w:vAlign w:val="center"/>
                <w:hideMark/>
              </w:tcPr>
            </w:tcPrChange>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85" w:author="Brian Bohman" w:date="2021-10-27T05:58:00Z">
              <w:tcPr>
                <w:tcW w:w="504" w:type="dxa"/>
                <w:vAlign w:val="center"/>
                <w:hideMark/>
              </w:tcPr>
            </w:tcPrChange>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486" w:author="Brian Bohman" w:date="2021-10-27T05:58:00Z">
              <w:tcPr>
                <w:tcW w:w="1008" w:type="dxa"/>
                <w:vAlign w:val="center"/>
                <w:hideMark/>
              </w:tcPr>
            </w:tcPrChange>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487" w:author="Brian Bohman" w:date="2021-10-27T05:58:00Z">
              <w:tcPr>
                <w:tcW w:w="1008" w:type="dxa"/>
                <w:hideMark/>
              </w:tcPr>
            </w:tcPrChange>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88" w:author="Brian Bohman" w:date="2021-10-27T05:58:00Z">
              <w:tcPr>
                <w:tcW w:w="720" w:type="dxa"/>
                <w:vAlign w:val="center"/>
                <w:hideMark/>
              </w:tcPr>
            </w:tcPrChange>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89" w:author="Brian Bohman" w:date="2021-10-27T05:58:00Z">
              <w:tcPr>
                <w:tcW w:w="1008" w:type="dxa"/>
                <w:vAlign w:val="center"/>
                <w:hideMark/>
              </w:tcPr>
            </w:tcPrChange>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90" w:author="Brian Bohman" w:date="2021-10-27T05:58:00Z">
              <w:tcPr>
                <w:tcW w:w="1152" w:type="dxa"/>
                <w:vAlign w:val="center"/>
                <w:hideMark/>
              </w:tcPr>
            </w:tcPrChange>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440" w:type="dxa"/>
            <w:vAlign w:val="center"/>
            <w:hideMark/>
            <w:tcPrChange w:id="14491" w:author="Brian Bohman" w:date="2021-10-27T05:58:00Z">
              <w:tcPr>
                <w:tcW w:w="1008" w:type="dxa"/>
                <w:vAlign w:val="center"/>
                <w:hideMark/>
              </w:tcPr>
            </w:tcPrChange>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A103027" w14:textId="77777777" w:rsidTr="00E419CD">
        <w:trPr>
          <w:trHeight w:val="165"/>
          <w:trPrChange w:id="14492" w:author="Brian Bohman" w:date="2021-10-27T05:58:00Z">
            <w:trPr>
              <w:trHeight w:val="165"/>
            </w:trPr>
          </w:trPrChange>
        </w:trPr>
        <w:tc>
          <w:tcPr>
            <w:tcW w:w="360" w:type="dxa"/>
            <w:vAlign w:val="center"/>
            <w:hideMark/>
            <w:tcPrChange w:id="14493" w:author="Brian Bohman" w:date="2021-10-27T05:58:00Z">
              <w:tcPr>
                <w:tcW w:w="360" w:type="dxa"/>
                <w:vAlign w:val="center"/>
                <w:hideMark/>
              </w:tcPr>
            </w:tcPrChange>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Change w:id="14494" w:author="Brian Bohman" w:date="2021-10-27T05:58:00Z">
              <w:tcPr>
                <w:tcW w:w="864" w:type="dxa"/>
                <w:vAlign w:val="center"/>
                <w:hideMark/>
              </w:tcPr>
            </w:tcPrChange>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95" w:author="Brian Bohman" w:date="2021-10-27T05:58:00Z">
              <w:tcPr>
                <w:tcW w:w="1152" w:type="dxa"/>
                <w:vAlign w:val="center"/>
                <w:hideMark/>
              </w:tcPr>
            </w:tcPrChange>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96" w:author="Brian Bohman" w:date="2021-10-27T05:58:00Z">
              <w:tcPr>
                <w:tcW w:w="504" w:type="dxa"/>
                <w:vAlign w:val="center"/>
                <w:hideMark/>
              </w:tcPr>
            </w:tcPrChange>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497" w:author="Brian Bohman" w:date="2021-10-27T05:58:00Z">
              <w:tcPr>
                <w:tcW w:w="1008" w:type="dxa"/>
                <w:vAlign w:val="center"/>
                <w:hideMark/>
              </w:tcPr>
            </w:tcPrChange>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498" w:author="Brian Bohman" w:date="2021-10-27T05:58:00Z">
              <w:tcPr>
                <w:tcW w:w="1008" w:type="dxa"/>
                <w:hideMark/>
              </w:tcPr>
            </w:tcPrChange>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99" w:author="Brian Bohman" w:date="2021-10-27T05:58:00Z">
              <w:tcPr>
                <w:tcW w:w="720" w:type="dxa"/>
                <w:vAlign w:val="center"/>
                <w:hideMark/>
              </w:tcPr>
            </w:tcPrChange>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00" w:author="Brian Bohman" w:date="2021-10-27T05:58:00Z">
              <w:tcPr>
                <w:tcW w:w="1008" w:type="dxa"/>
                <w:vAlign w:val="center"/>
                <w:hideMark/>
              </w:tcPr>
            </w:tcPrChange>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01" w:author="Brian Bohman" w:date="2021-10-27T05:58:00Z">
              <w:tcPr>
                <w:tcW w:w="1152" w:type="dxa"/>
                <w:vAlign w:val="center"/>
                <w:hideMark/>
              </w:tcPr>
            </w:tcPrChange>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440" w:type="dxa"/>
            <w:vAlign w:val="center"/>
            <w:hideMark/>
            <w:tcPrChange w:id="14502" w:author="Brian Bohman" w:date="2021-10-27T05:58:00Z">
              <w:tcPr>
                <w:tcW w:w="1008" w:type="dxa"/>
                <w:vAlign w:val="center"/>
                <w:hideMark/>
              </w:tcPr>
            </w:tcPrChange>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07498C6" w14:textId="77777777" w:rsidTr="00E419CD">
        <w:trPr>
          <w:trHeight w:val="165"/>
          <w:trPrChange w:id="14503" w:author="Brian Bohman" w:date="2021-10-27T05:58:00Z">
            <w:trPr>
              <w:trHeight w:val="165"/>
            </w:trPr>
          </w:trPrChange>
        </w:trPr>
        <w:tc>
          <w:tcPr>
            <w:tcW w:w="360" w:type="dxa"/>
            <w:vAlign w:val="center"/>
            <w:hideMark/>
            <w:tcPrChange w:id="14504" w:author="Brian Bohman" w:date="2021-10-27T05:58:00Z">
              <w:tcPr>
                <w:tcW w:w="360" w:type="dxa"/>
                <w:vAlign w:val="center"/>
                <w:hideMark/>
              </w:tcPr>
            </w:tcPrChange>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Change w:id="14505" w:author="Brian Bohman" w:date="2021-10-27T05:58:00Z">
              <w:tcPr>
                <w:tcW w:w="864" w:type="dxa"/>
                <w:vAlign w:val="center"/>
                <w:hideMark/>
              </w:tcPr>
            </w:tcPrChange>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06" w:author="Brian Bohman" w:date="2021-10-27T05:58:00Z">
              <w:tcPr>
                <w:tcW w:w="1152" w:type="dxa"/>
                <w:vAlign w:val="center"/>
                <w:hideMark/>
              </w:tcPr>
            </w:tcPrChange>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07" w:author="Brian Bohman" w:date="2021-10-27T05:58:00Z">
              <w:tcPr>
                <w:tcW w:w="504" w:type="dxa"/>
                <w:vAlign w:val="center"/>
                <w:hideMark/>
              </w:tcPr>
            </w:tcPrChange>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508" w:author="Brian Bohman" w:date="2021-10-27T05:58:00Z">
              <w:tcPr>
                <w:tcW w:w="1008" w:type="dxa"/>
                <w:vAlign w:val="center"/>
                <w:hideMark/>
              </w:tcPr>
            </w:tcPrChange>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509" w:author="Brian Bohman" w:date="2021-10-27T05:58:00Z">
              <w:tcPr>
                <w:tcW w:w="1008" w:type="dxa"/>
                <w:hideMark/>
              </w:tcPr>
            </w:tcPrChange>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10" w:author="Brian Bohman" w:date="2021-10-27T05:58:00Z">
              <w:tcPr>
                <w:tcW w:w="720" w:type="dxa"/>
                <w:vAlign w:val="center"/>
                <w:hideMark/>
              </w:tcPr>
            </w:tcPrChange>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11" w:author="Brian Bohman" w:date="2021-10-27T05:58:00Z">
              <w:tcPr>
                <w:tcW w:w="1008" w:type="dxa"/>
                <w:vAlign w:val="center"/>
                <w:hideMark/>
              </w:tcPr>
            </w:tcPrChange>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12" w:author="Brian Bohman" w:date="2021-10-27T05:58:00Z">
              <w:tcPr>
                <w:tcW w:w="1152" w:type="dxa"/>
                <w:vAlign w:val="center"/>
                <w:hideMark/>
              </w:tcPr>
            </w:tcPrChange>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440" w:type="dxa"/>
            <w:vAlign w:val="center"/>
            <w:hideMark/>
            <w:tcPrChange w:id="14513" w:author="Brian Bohman" w:date="2021-10-27T05:58:00Z">
              <w:tcPr>
                <w:tcW w:w="1008" w:type="dxa"/>
                <w:vAlign w:val="center"/>
                <w:hideMark/>
              </w:tcPr>
            </w:tcPrChange>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CED92D9" w14:textId="77777777" w:rsidTr="00E419CD">
        <w:trPr>
          <w:trHeight w:val="165"/>
          <w:trPrChange w:id="14514" w:author="Brian Bohman" w:date="2021-10-27T05:58:00Z">
            <w:trPr>
              <w:trHeight w:val="165"/>
            </w:trPr>
          </w:trPrChange>
        </w:trPr>
        <w:tc>
          <w:tcPr>
            <w:tcW w:w="360" w:type="dxa"/>
            <w:vAlign w:val="center"/>
            <w:hideMark/>
            <w:tcPrChange w:id="14515" w:author="Brian Bohman" w:date="2021-10-27T05:58:00Z">
              <w:tcPr>
                <w:tcW w:w="360" w:type="dxa"/>
                <w:vAlign w:val="center"/>
                <w:hideMark/>
              </w:tcPr>
            </w:tcPrChange>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Change w:id="14516" w:author="Brian Bohman" w:date="2021-10-27T05:58:00Z">
              <w:tcPr>
                <w:tcW w:w="864" w:type="dxa"/>
                <w:vAlign w:val="center"/>
                <w:hideMark/>
              </w:tcPr>
            </w:tcPrChange>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17" w:author="Brian Bohman" w:date="2021-10-27T05:58:00Z">
              <w:tcPr>
                <w:tcW w:w="1152" w:type="dxa"/>
                <w:vAlign w:val="center"/>
                <w:hideMark/>
              </w:tcPr>
            </w:tcPrChange>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18" w:author="Brian Bohman" w:date="2021-10-27T05:58:00Z">
              <w:tcPr>
                <w:tcW w:w="504" w:type="dxa"/>
                <w:vAlign w:val="center"/>
                <w:hideMark/>
              </w:tcPr>
            </w:tcPrChange>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519" w:author="Brian Bohman" w:date="2021-10-27T05:58:00Z">
              <w:tcPr>
                <w:tcW w:w="1008" w:type="dxa"/>
                <w:vAlign w:val="center"/>
                <w:hideMark/>
              </w:tcPr>
            </w:tcPrChange>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520" w:author="Brian Bohman" w:date="2021-10-27T05:58:00Z">
              <w:tcPr>
                <w:tcW w:w="1008" w:type="dxa"/>
                <w:hideMark/>
              </w:tcPr>
            </w:tcPrChange>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21" w:author="Brian Bohman" w:date="2021-10-27T05:58:00Z">
              <w:tcPr>
                <w:tcW w:w="720" w:type="dxa"/>
                <w:vAlign w:val="center"/>
                <w:hideMark/>
              </w:tcPr>
            </w:tcPrChange>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22" w:author="Brian Bohman" w:date="2021-10-27T05:58:00Z">
              <w:tcPr>
                <w:tcW w:w="1008" w:type="dxa"/>
                <w:vAlign w:val="center"/>
                <w:hideMark/>
              </w:tcPr>
            </w:tcPrChange>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23" w:author="Brian Bohman" w:date="2021-10-27T05:58:00Z">
              <w:tcPr>
                <w:tcW w:w="1152" w:type="dxa"/>
                <w:vAlign w:val="center"/>
                <w:hideMark/>
              </w:tcPr>
            </w:tcPrChange>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4524" w:author="Brian Bohman" w:date="2021-10-27T05:58:00Z">
              <w:tcPr>
                <w:tcW w:w="1008" w:type="dxa"/>
                <w:vAlign w:val="center"/>
                <w:hideMark/>
              </w:tcPr>
            </w:tcPrChange>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ADF725B" w14:textId="77777777" w:rsidTr="00E419CD">
        <w:trPr>
          <w:trHeight w:val="165"/>
          <w:trPrChange w:id="14525" w:author="Brian Bohman" w:date="2021-10-27T05:58:00Z">
            <w:trPr>
              <w:trHeight w:val="165"/>
            </w:trPr>
          </w:trPrChange>
        </w:trPr>
        <w:tc>
          <w:tcPr>
            <w:tcW w:w="360" w:type="dxa"/>
            <w:vAlign w:val="center"/>
            <w:hideMark/>
            <w:tcPrChange w:id="14526" w:author="Brian Bohman" w:date="2021-10-27T05:58:00Z">
              <w:tcPr>
                <w:tcW w:w="360" w:type="dxa"/>
                <w:vAlign w:val="center"/>
                <w:hideMark/>
              </w:tcPr>
            </w:tcPrChange>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Change w:id="14527" w:author="Brian Bohman" w:date="2021-10-27T05:58:00Z">
              <w:tcPr>
                <w:tcW w:w="864" w:type="dxa"/>
                <w:vAlign w:val="center"/>
                <w:hideMark/>
              </w:tcPr>
            </w:tcPrChange>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28" w:author="Brian Bohman" w:date="2021-10-27T05:58:00Z">
              <w:tcPr>
                <w:tcW w:w="1152" w:type="dxa"/>
                <w:vAlign w:val="center"/>
                <w:hideMark/>
              </w:tcPr>
            </w:tcPrChange>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29" w:author="Brian Bohman" w:date="2021-10-27T05:58:00Z">
              <w:tcPr>
                <w:tcW w:w="504" w:type="dxa"/>
                <w:vAlign w:val="center"/>
                <w:hideMark/>
              </w:tcPr>
            </w:tcPrChange>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530" w:author="Brian Bohman" w:date="2021-10-27T05:58:00Z">
              <w:tcPr>
                <w:tcW w:w="1008" w:type="dxa"/>
                <w:vAlign w:val="center"/>
                <w:hideMark/>
              </w:tcPr>
            </w:tcPrChange>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531" w:author="Brian Bohman" w:date="2021-10-27T05:58:00Z">
              <w:tcPr>
                <w:tcW w:w="1008" w:type="dxa"/>
                <w:hideMark/>
              </w:tcPr>
            </w:tcPrChange>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32" w:author="Brian Bohman" w:date="2021-10-27T05:58:00Z">
              <w:tcPr>
                <w:tcW w:w="720" w:type="dxa"/>
                <w:vAlign w:val="center"/>
                <w:hideMark/>
              </w:tcPr>
            </w:tcPrChange>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33" w:author="Brian Bohman" w:date="2021-10-27T05:58:00Z">
              <w:tcPr>
                <w:tcW w:w="1008" w:type="dxa"/>
                <w:vAlign w:val="center"/>
                <w:hideMark/>
              </w:tcPr>
            </w:tcPrChange>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34" w:author="Brian Bohman" w:date="2021-10-27T05:58:00Z">
              <w:tcPr>
                <w:tcW w:w="1152" w:type="dxa"/>
                <w:vAlign w:val="center"/>
                <w:hideMark/>
              </w:tcPr>
            </w:tcPrChange>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535" w:author="Brian Bohman" w:date="2021-10-27T05:58:00Z">
              <w:tcPr>
                <w:tcW w:w="1008" w:type="dxa"/>
                <w:vAlign w:val="center"/>
                <w:hideMark/>
              </w:tcPr>
            </w:tcPrChange>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9206989" w14:textId="77777777" w:rsidTr="00E419CD">
        <w:trPr>
          <w:trHeight w:val="165"/>
          <w:trPrChange w:id="14536" w:author="Brian Bohman" w:date="2021-10-27T05:58:00Z">
            <w:trPr>
              <w:trHeight w:val="165"/>
            </w:trPr>
          </w:trPrChange>
        </w:trPr>
        <w:tc>
          <w:tcPr>
            <w:tcW w:w="360" w:type="dxa"/>
            <w:vAlign w:val="center"/>
            <w:hideMark/>
            <w:tcPrChange w:id="14537" w:author="Brian Bohman" w:date="2021-10-27T05:58:00Z">
              <w:tcPr>
                <w:tcW w:w="360" w:type="dxa"/>
                <w:vAlign w:val="center"/>
                <w:hideMark/>
              </w:tcPr>
            </w:tcPrChange>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Change w:id="14538" w:author="Brian Bohman" w:date="2021-10-27T05:58:00Z">
              <w:tcPr>
                <w:tcW w:w="864" w:type="dxa"/>
                <w:vAlign w:val="center"/>
                <w:hideMark/>
              </w:tcPr>
            </w:tcPrChange>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39" w:author="Brian Bohman" w:date="2021-10-27T05:58:00Z">
              <w:tcPr>
                <w:tcW w:w="1152" w:type="dxa"/>
                <w:vAlign w:val="center"/>
                <w:hideMark/>
              </w:tcPr>
            </w:tcPrChange>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40" w:author="Brian Bohman" w:date="2021-10-27T05:58:00Z">
              <w:tcPr>
                <w:tcW w:w="504" w:type="dxa"/>
                <w:vAlign w:val="center"/>
                <w:hideMark/>
              </w:tcPr>
            </w:tcPrChange>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541" w:author="Brian Bohman" w:date="2021-10-27T05:58:00Z">
              <w:tcPr>
                <w:tcW w:w="1008" w:type="dxa"/>
                <w:vAlign w:val="center"/>
                <w:hideMark/>
              </w:tcPr>
            </w:tcPrChange>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542" w:author="Brian Bohman" w:date="2021-10-27T05:58:00Z">
              <w:tcPr>
                <w:tcW w:w="1008" w:type="dxa"/>
                <w:hideMark/>
              </w:tcPr>
            </w:tcPrChange>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43" w:author="Brian Bohman" w:date="2021-10-27T05:58:00Z">
              <w:tcPr>
                <w:tcW w:w="720" w:type="dxa"/>
                <w:vAlign w:val="center"/>
                <w:hideMark/>
              </w:tcPr>
            </w:tcPrChange>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44" w:author="Brian Bohman" w:date="2021-10-27T05:58:00Z">
              <w:tcPr>
                <w:tcW w:w="1008" w:type="dxa"/>
                <w:vAlign w:val="center"/>
                <w:hideMark/>
              </w:tcPr>
            </w:tcPrChange>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45" w:author="Brian Bohman" w:date="2021-10-27T05:58:00Z">
              <w:tcPr>
                <w:tcW w:w="1152" w:type="dxa"/>
                <w:vAlign w:val="center"/>
                <w:hideMark/>
              </w:tcPr>
            </w:tcPrChange>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4546" w:author="Brian Bohman" w:date="2021-10-27T05:58:00Z">
              <w:tcPr>
                <w:tcW w:w="1008" w:type="dxa"/>
                <w:vAlign w:val="center"/>
                <w:hideMark/>
              </w:tcPr>
            </w:tcPrChange>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6E80C79" w14:textId="77777777" w:rsidTr="00E419CD">
        <w:trPr>
          <w:trHeight w:val="165"/>
          <w:trPrChange w:id="14547" w:author="Brian Bohman" w:date="2021-10-27T05:58:00Z">
            <w:trPr>
              <w:trHeight w:val="165"/>
            </w:trPr>
          </w:trPrChange>
        </w:trPr>
        <w:tc>
          <w:tcPr>
            <w:tcW w:w="360" w:type="dxa"/>
            <w:vAlign w:val="center"/>
            <w:hideMark/>
            <w:tcPrChange w:id="14548" w:author="Brian Bohman" w:date="2021-10-27T05:58:00Z">
              <w:tcPr>
                <w:tcW w:w="360" w:type="dxa"/>
                <w:vAlign w:val="center"/>
                <w:hideMark/>
              </w:tcPr>
            </w:tcPrChange>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Change w:id="14549" w:author="Brian Bohman" w:date="2021-10-27T05:58:00Z">
              <w:tcPr>
                <w:tcW w:w="864" w:type="dxa"/>
                <w:vAlign w:val="center"/>
                <w:hideMark/>
              </w:tcPr>
            </w:tcPrChange>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50" w:author="Brian Bohman" w:date="2021-10-27T05:58:00Z">
              <w:tcPr>
                <w:tcW w:w="1152" w:type="dxa"/>
                <w:vAlign w:val="center"/>
                <w:hideMark/>
              </w:tcPr>
            </w:tcPrChange>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51" w:author="Brian Bohman" w:date="2021-10-27T05:58:00Z">
              <w:tcPr>
                <w:tcW w:w="504" w:type="dxa"/>
                <w:vAlign w:val="center"/>
                <w:hideMark/>
              </w:tcPr>
            </w:tcPrChange>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552" w:author="Brian Bohman" w:date="2021-10-27T05:58:00Z">
              <w:tcPr>
                <w:tcW w:w="1008" w:type="dxa"/>
                <w:vAlign w:val="center"/>
                <w:hideMark/>
              </w:tcPr>
            </w:tcPrChange>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553" w:author="Brian Bohman" w:date="2021-10-27T05:58:00Z">
              <w:tcPr>
                <w:tcW w:w="1008" w:type="dxa"/>
                <w:hideMark/>
              </w:tcPr>
            </w:tcPrChange>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54" w:author="Brian Bohman" w:date="2021-10-27T05:58:00Z">
              <w:tcPr>
                <w:tcW w:w="720" w:type="dxa"/>
                <w:vAlign w:val="center"/>
                <w:hideMark/>
              </w:tcPr>
            </w:tcPrChange>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55" w:author="Brian Bohman" w:date="2021-10-27T05:58:00Z">
              <w:tcPr>
                <w:tcW w:w="1008" w:type="dxa"/>
                <w:vAlign w:val="center"/>
                <w:hideMark/>
              </w:tcPr>
            </w:tcPrChange>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56" w:author="Brian Bohman" w:date="2021-10-27T05:58:00Z">
              <w:tcPr>
                <w:tcW w:w="1152" w:type="dxa"/>
                <w:vAlign w:val="center"/>
                <w:hideMark/>
              </w:tcPr>
            </w:tcPrChange>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4557" w:author="Brian Bohman" w:date="2021-10-27T05:58:00Z">
              <w:tcPr>
                <w:tcW w:w="1008" w:type="dxa"/>
                <w:vAlign w:val="center"/>
                <w:hideMark/>
              </w:tcPr>
            </w:tcPrChange>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062097EF" w14:textId="77777777" w:rsidTr="00E419CD">
        <w:trPr>
          <w:trHeight w:val="165"/>
          <w:trPrChange w:id="14558" w:author="Brian Bohman" w:date="2021-10-27T05:58:00Z">
            <w:trPr>
              <w:trHeight w:val="165"/>
            </w:trPr>
          </w:trPrChange>
        </w:trPr>
        <w:tc>
          <w:tcPr>
            <w:tcW w:w="360" w:type="dxa"/>
            <w:vAlign w:val="center"/>
            <w:hideMark/>
            <w:tcPrChange w:id="14559" w:author="Brian Bohman" w:date="2021-10-27T05:58:00Z">
              <w:tcPr>
                <w:tcW w:w="360" w:type="dxa"/>
                <w:vAlign w:val="center"/>
                <w:hideMark/>
              </w:tcPr>
            </w:tcPrChange>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Change w:id="14560" w:author="Brian Bohman" w:date="2021-10-27T05:58:00Z">
              <w:tcPr>
                <w:tcW w:w="864" w:type="dxa"/>
                <w:vAlign w:val="center"/>
                <w:hideMark/>
              </w:tcPr>
            </w:tcPrChange>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61" w:author="Brian Bohman" w:date="2021-10-27T05:58:00Z">
              <w:tcPr>
                <w:tcW w:w="1152" w:type="dxa"/>
                <w:vAlign w:val="center"/>
                <w:hideMark/>
              </w:tcPr>
            </w:tcPrChange>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62" w:author="Brian Bohman" w:date="2021-10-27T05:58:00Z">
              <w:tcPr>
                <w:tcW w:w="504" w:type="dxa"/>
                <w:vAlign w:val="center"/>
                <w:hideMark/>
              </w:tcPr>
            </w:tcPrChange>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563" w:author="Brian Bohman" w:date="2021-10-27T05:58:00Z">
              <w:tcPr>
                <w:tcW w:w="1008" w:type="dxa"/>
                <w:vAlign w:val="center"/>
                <w:hideMark/>
              </w:tcPr>
            </w:tcPrChange>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564" w:author="Brian Bohman" w:date="2021-10-27T05:58:00Z">
              <w:tcPr>
                <w:tcW w:w="1008" w:type="dxa"/>
                <w:hideMark/>
              </w:tcPr>
            </w:tcPrChange>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65" w:author="Brian Bohman" w:date="2021-10-27T05:58:00Z">
              <w:tcPr>
                <w:tcW w:w="720" w:type="dxa"/>
                <w:vAlign w:val="center"/>
                <w:hideMark/>
              </w:tcPr>
            </w:tcPrChange>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66" w:author="Brian Bohman" w:date="2021-10-27T05:58:00Z">
              <w:tcPr>
                <w:tcW w:w="1008" w:type="dxa"/>
                <w:vAlign w:val="center"/>
                <w:hideMark/>
              </w:tcPr>
            </w:tcPrChange>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67" w:author="Brian Bohman" w:date="2021-10-27T05:58:00Z">
              <w:tcPr>
                <w:tcW w:w="1152" w:type="dxa"/>
                <w:vAlign w:val="center"/>
                <w:hideMark/>
              </w:tcPr>
            </w:tcPrChange>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568" w:author="Brian Bohman" w:date="2021-10-27T05:58:00Z">
              <w:tcPr>
                <w:tcW w:w="1008" w:type="dxa"/>
                <w:vAlign w:val="center"/>
                <w:hideMark/>
              </w:tcPr>
            </w:tcPrChange>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E46B2E2" w14:textId="77777777" w:rsidTr="00E419CD">
        <w:trPr>
          <w:trHeight w:val="165"/>
          <w:trPrChange w:id="14569" w:author="Brian Bohman" w:date="2021-10-27T05:58:00Z">
            <w:trPr>
              <w:trHeight w:val="165"/>
            </w:trPr>
          </w:trPrChange>
        </w:trPr>
        <w:tc>
          <w:tcPr>
            <w:tcW w:w="360" w:type="dxa"/>
            <w:vAlign w:val="center"/>
            <w:hideMark/>
            <w:tcPrChange w:id="14570" w:author="Brian Bohman" w:date="2021-10-27T05:58:00Z">
              <w:tcPr>
                <w:tcW w:w="360" w:type="dxa"/>
                <w:vAlign w:val="center"/>
                <w:hideMark/>
              </w:tcPr>
            </w:tcPrChange>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Change w:id="14571" w:author="Brian Bohman" w:date="2021-10-27T05:58:00Z">
              <w:tcPr>
                <w:tcW w:w="864" w:type="dxa"/>
                <w:vAlign w:val="center"/>
                <w:hideMark/>
              </w:tcPr>
            </w:tcPrChange>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72" w:author="Brian Bohman" w:date="2021-10-27T05:58:00Z">
              <w:tcPr>
                <w:tcW w:w="1152" w:type="dxa"/>
                <w:vAlign w:val="center"/>
                <w:hideMark/>
              </w:tcPr>
            </w:tcPrChange>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73" w:author="Brian Bohman" w:date="2021-10-27T05:58:00Z">
              <w:tcPr>
                <w:tcW w:w="504" w:type="dxa"/>
                <w:vAlign w:val="center"/>
                <w:hideMark/>
              </w:tcPr>
            </w:tcPrChange>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574" w:author="Brian Bohman" w:date="2021-10-27T05:58:00Z">
              <w:tcPr>
                <w:tcW w:w="1008" w:type="dxa"/>
                <w:vAlign w:val="center"/>
                <w:hideMark/>
              </w:tcPr>
            </w:tcPrChange>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575" w:author="Brian Bohman" w:date="2021-10-27T05:58:00Z">
              <w:tcPr>
                <w:tcW w:w="1008" w:type="dxa"/>
                <w:hideMark/>
              </w:tcPr>
            </w:tcPrChange>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76" w:author="Brian Bohman" w:date="2021-10-27T05:58:00Z">
              <w:tcPr>
                <w:tcW w:w="720" w:type="dxa"/>
                <w:vAlign w:val="center"/>
                <w:hideMark/>
              </w:tcPr>
            </w:tcPrChange>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77" w:author="Brian Bohman" w:date="2021-10-27T05:58:00Z">
              <w:tcPr>
                <w:tcW w:w="1008" w:type="dxa"/>
                <w:vAlign w:val="center"/>
                <w:hideMark/>
              </w:tcPr>
            </w:tcPrChange>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78" w:author="Brian Bohman" w:date="2021-10-27T05:58:00Z">
              <w:tcPr>
                <w:tcW w:w="1152" w:type="dxa"/>
                <w:vAlign w:val="center"/>
                <w:hideMark/>
              </w:tcPr>
            </w:tcPrChange>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4579" w:author="Brian Bohman" w:date="2021-10-27T05:58:00Z">
              <w:tcPr>
                <w:tcW w:w="1008" w:type="dxa"/>
                <w:vAlign w:val="center"/>
                <w:hideMark/>
              </w:tcPr>
            </w:tcPrChange>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6B1D7E0" w14:textId="77777777" w:rsidTr="00E419CD">
        <w:trPr>
          <w:trHeight w:val="165"/>
          <w:trPrChange w:id="14580" w:author="Brian Bohman" w:date="2021-10-27T05:58:00Z">
            <w:trPr>
              <w:trHeight w:val="165"/>
            </w:trPr>
          </w:trPrChange>
        </w:trPr>
        <w:tc>
          <w:tcPr>
            <w:tcW w:w="360" w:type="dxa"/>
            <w:vAlign w:val="center"/>
            <w:hideMark/>
            <w:tcPrChange w:id="14581" w:author="Brian Bohman" w:date="2021-10-27T05:58:00Z">
              <w:tcPr>
                <w:tcW w:w="360" w:type="dxa"/>
                <w:vAlign w:val="center"/>
                <w:hideMark/>
              </w:tcPr>
            </w:tcPrChange>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Change w:id="14582" w:author="Brian Bohman" w:date="2021-10-27T05:58:00Z">
              <w:tcPr>
                <w:tcW w:w="864" w:type="dxa"/>
                <w:vAlign w:val="center"/>
                <w:hideMark/>
              </w:tcPr>
            </w:tcPrChange>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83" w:author="Brian Bohman" w:date="2021-10-27T05:58:00Z">
              <w:tcPr>
                <w:tcW w:w="1152" w:type="dxa"/>
                <w:vAlign w:val="center"/>
                <w:hideMark/>
              </w:tcPr>
            </w:tcPrChange>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84" w:author="Brian Bohman" w:date="2021-10-27T05:58:00Z">
              <w:tcPr>
                <w:tcW w:w="504" w:type="dxa"/>
                <w:vAlign w:val="center"/>
                <w:hideMark/>
              </w:tcPr>
            </w:tcPrChange>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585" w:author="Brian Bohman" w:date="2021-10-27T05:58:00Z">
              <w:tcPr>
                <w:tcW w:w="1008" w:type="dxa"/>
                <w:vAlign w:val="center"/>
                <w:hideMark/>
              </w:tcPr>
            </w:tcPrChange>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586" w:author="Brian Bohman" w:date="2021-10-27T05:58:00Z">
              <w:tcPr>
                <w:tcW w:w="1008" w:type="dxa"/>
                <w:hideMark/>
              </w:tcPr>
            </w:tcPrChange>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87" w:author="Brian Bohman" w:date="2021-10-27T05:58:00Z">
              <w:tcPr>
                <w:tcW w:w="720" w:type="dxa"/>
                <w:vAlign w:val="center"/>
                <w:hideMark/>
              </w:tcPr>
            </w:tcPrChange>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88" w:author="Brian Bohman" w:date="2021-10-27T05:58:00Z">
              <w:tcPr>
                <w:tcW w:w="1008" w:type="dxa"/>
                <w:vAlign w:val="center"/>
                <w:hideMark/>
              </w:tcPr>
            </w:tcPrChange>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89" w:author="Brian Bohman" w:date="2021-10-27T05:58:00Z">
              <w:tcPr>
                <w:tcW w:w="1152" w:type="dxa"/>
                <w:vAlign w:val="center"/>
                <w:hideMark/>
              </w:tcPr>
            </w:tcPrChange>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4590" w:author="Brian Bohman" w:date="2021-10-27T05:58:00Z">
              <w:tcPr>
                <w:tcW w:w="1008" w:type="dxa"/>
                <w:vAlign w:val="center"/>
                <w:hideMark/>
              </w:tcPr>
            </w:tcPrChange>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77C6DF80" w14:textId="77777777" w:rsidTr="00E419CD">
        <w:trPr>
          <w:trHeight w:val="165"/>
          <w:trPrChange w:id="14591" w:author="Brian Bohman" w:date="2021-10-27T05:58:00Z">
            <w:trPr>
              <w:trHeight w:val="165"/>
            </w:trPr>
          </w:trPrChange>
        </w:trPr>
        <w:tc>
          <w:tcPr>
            <w:tcW w:w="360" w:type="dxa"/>
            <w:vAlign w:val="center"/>
            <w:hideMark/>
            <w:tcPrChange w:id="14592" w:author="Brian Bohman" w:date="2021-10-27T05:58:00Z">
              <w:tcPr>
                <w:tcW w:w="360" w:type="dxa"/>
                <w:vAlign w:val="center"/>
                <w:hideMark/>
              </w:tcPr>
            </w:tcPrChange>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Change w:id="14593" w:author="Brian Bohman" w:date="2021-10-27T05:58:00Z">
              <w:tcPr>
                <w:tcW w:w="864" w:type="dxa"/>
                <w:vAlign w:val="center"/>
                <w:hideMark/>
              </w:tcPr>
            </w:tcPrChange>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94" w:author="Brian Bohman" w:date="2021-10-27T05:58:00Z">
              <w:tcPr>
                <w:tcW w:w="1152" w:type="dxa"/>
                <w:vAlign w:val="center"/>
                <w:hideMark/>
              </w:tcPr>
            </w:tcPrChange>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95" w:author="Brian Bohman" w:date="2021-10-27T05:58:00Z">
              <w:tcPr>
                <w:tcW w:w="504" w:type="dxa"/>
                <w:vAlign w:val="center"/>
                <w:hideMark/>
              </w:tcPr>
            </w:tcPrChange>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596" w:author="Brian Bohman" w:date="2021-10-27T05:58:00Z">
              <w:tcPr>
                <w:tcW w:w="1008" w:type="dxa"/>
                <w:vAlign w:val="center"/>
                <w:hideMark/>
              </w:tcPr>
            </w:tcPrChange>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597" w:author="Brian Bohman" w:date="2021-10-27T05:58:00Z">
              <w:tcPr>
                <w:tcW w:w="1008" w:type="dxa"/>
                <w:hideMark/>
              </w:tcPr>
            </w:tcPrChange>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98" w:author="Brian Bohman" w:date="2021-10-27T05:58:00Z">
              <w:tcPr>
                <w:tcW w:w="720" w:type="dxa"/>
                <w:vAlign w:val="center"/>
                <w:hideMark/>
              </w:tcPr>
            </w:tcPrChange>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599" w:author="Brian Bohman" w:date="2021-10-27T05:58:00Z">
              <w:tcPr>
                <w:tcW w:w="1008" w:type="dxa"/>
                <w:vAlign w:val="center"/>
                <w:hideMark/>
              </w:tcPr>
            </w:tcPrChange>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00" w:author="Brian Bohman" w:date="2021-10-27T05:58:00Z">
              <w:tcPr>
                <w:tcW w:w="1152" w:type="dxa"/>
                <w:vAlign w:val="center"/>
                <w:hideMark/>
              </w:tcPr>
            </w:tcPrChange>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4601" w:author="Brian Bohman" w:date="2021-10-27T05:58:00Z">
              <w:tcPr>
                <w:tcW w:w="1008" w:type="dxa"/>
                <w:vAlign w:val="center"/>
                <w:hideMark/>
              </w:tcPr>
            </w:tcPrChange>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5F80EDF" w14:textId="77777777" w:rsidTr="00E419CD">
        <w:trPr>
          <w:trHeight w:val="165"/>
          <w:trPrChange w:id="14602" w:author="Brian Bohman" w:date="2021-10-27T05:58:00Z">
            <w:trPr>
              <w:trHeight w:val="165"/>
            </w:trPr>
          </w:trPrChange>
        </w:trPr>
        <w:tc>
          <w:tcPr>
            <w:tcW w:w="360" w:type="dxa"/>
            <w:vAlign w:val="center"/>
            <w:hideMark/>
            <w:tcPrChange w:id="14603" w:author="Brian Bohman" w:date="2021-10-27T05:58:00Z">
              <w:tcPr>
                <w:tcW w:w="360" w:type="dxa"/>
                <w:vAlign w:val="center"/>
                <w:hideMark/>
              </w:tcPr>
            </w:tcPrChange>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Change w:id="14604" w:author="Brian Bohman" w:date="2021-10-27T05:58:00Z">
              <w:tcPr>
                <w:tcW w:w="864" w:type="dxa"/>
                <w:vAlign w:val="center"/>
                <w:hideMark/>
              </w:tcPr>
            </w:tcPrChange>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05" w:author="Brian Bohman" w:date="2021-10-27T05:58:00Z">
              <w:tcPr>
                <w:tcW w:w="1152" w:type="dxa"/>
                <w:vAlign w:val="center"/>
                <w:hideMark/>
              </w:tcPr>
            </w:tcPrChange>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606" w:author="Brian Bohman" w:date="2021-10-27T05:58:00Z">
              <w:tcPr>
                <w:tcW w:w="504" w:type="dxa"/>
                <w:vAlign w:val="center"/>
                <w:hideMark/>
              </w:tcPr>
            </w:tcPrChange>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607" w:author="Brian Bohman" w:date="2021-10-27T05:58:00Z">
              <w:tcPr>
                <w:tcW w:w="1008" w:type="dxa"/>
                <w:vAlign w:val="center"/>
                <w:hideMark/>
              </w:tcPr>
            </w:tcPrChange>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608" w:author="Brian Bohman" w:date="2021-10-27T05:58:00Z">
              <w:tcPr>
                <w:tcW w:w="1008" w:type="dxa"/>
                <w:hideMark/>
              </w:tcPr>
            </w:tcPrChange>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09" w:author="Brian Bohman" w:date="2021-10-27T05:58:00Z">
              <w:tcPr>
                <w:tcW w:w="720" w:type="dxa"/>
                <w:vAlign w:val="center"/>
                <w:hideMark/>
              </w:tcPr>
            </w:tcPrChange>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610" w:author="Brian Bohman" w:date="2021-10-27T05:58:00Z">
              <w:tcPr>
                <w:tcW w:w="1008" w:type="dxa"/>
                <w:vAlign w:val="center"/>
                <w:hideMark/>
              </w:tcPr>
            </w:tcPrChange>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11" w:author="Brian Bohman" w:date="2021-10-27T05:58:00Z">
              <w:tcPr>
                <w:tcW w:w="1152" w:type="dxa"/>
                <w:vAlign w:val="center"/>
                <w:hideMark/>
              </w:tcPr>
            </w:tcPrChange>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4612" w:author="Brian Bohman" w:date="2021-10-27T05:58:00Z">
              <w:tcPr>
                <w:tcW w:w="1008" w:type="dxa"/>
                <w:vAlign w:val="center"/>
                <w:hideMark/>
              </w:tcPr>
            </w:tcPrChange>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E82387E" w14:textId="77777777" w:rsidTr="00E419CD">
        <w:trPr>
          <w:trHeight w:val="165"/>
          <w:trPrChange w:id="14613" w:author="Brian Bohman" w:date="2021-10-27T05:58:00Z">
            <w:trPr>
              <w:trHeight w:val="165"/>
            </w:trPr>
          </w:trPrChange>
        </w:trPr>
        <w:tc>
          <w:tcPr>
            <w:tcW w:w="360" w:type="dxa"/>
            <w:vAlign w:val="center"/>
            <w:hideMark/>
            <w:tcPrChange w:id="14614" w:author="Brian Bohman" w:date="2021-10-27T05:58:00Z">
              <w:tcPr>
                <w:tcW w:w="360" w:type="dxa"/>
                <w:vAlign w:val="center"/>
                <w:hideMark/>
              </w:tcPr>
            </w:tcPrChange>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Change w:id="14615" w:author="Brian Bohman" w:date="2021-10-27T05:58:00Z">
              <w:tcPr>
                <w:tcW w:w="864" w:type="dxa"/>
                <w:vAlign w:val="center"/>
                <w:hideMark/>
              </w:tcPr>
            </w:tcPrChange>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16" w:author="Brian Bohman" w:date="2021-10-27T05:58:00Z">
              <w:tcPr>
                <w:tcW w:w="1152" w:type="dxa"/>
                <w:vAlign w:val="center"/>
                <w:hideMark/>
              </w:tcPr>
            </w:tcPrChange>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617" w:author="Brian Bohman" w:date="2021-10-27T05:58:00Z">
              <w:tcPr>
                <w:tcW w:w="504" w:type="dxa"/>
                <w:vAlign w:val="center"/>
                <w:hideMark/>
              </w:tcPr>
            </w:tcPrChange>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618" w:author="Brian Bohman" w:date="2021-10-27T05:58:00Z">
              <w:tcPr>
                <w:tcW w:w="1008" w:type="dxa"/>
                <w:vAlign w:val="center"/>
                <w:hideMark/>
              </w:tcPr>
            </w:tcPrChange>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619" w:author="Brian Bohman" w:date="2021-10-27T05:58:00Z">
              <w:tcPr>
                <w:tcW w:w="1008" w:type="dxa"/>
                <w:hideMark/>
              </w:tcPr>
            </w:tcPrChange>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20" w:author="Brian Bohman" w:date="2021-10-27T05:58:00Z">
              <w:tcPr>
                <w:tcW w:w="720" w:type="dxa"/>
                <w:vAlign w:val="center"/>
                <w:hideMark/>
              </w:tcPr>
            </w:tcPrChange>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621" w:author="Brian Bohman" w:date="2021-10-27T05:58:00Z">
              <w:tcPr>
                <w:tcW w:w="1008" w:type="dxa"/>
                <w:vAlign w:val="center"/>
                <w:hideMark/>
              </w:tcPr>
            </w:tcPrChange>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22" w:author="Brian Bohman" w:date="2021-10-27T05:58:00Z">
              <w:tcPr>
                <w:tcW w:w="1152" w:type="dxa"/>
                <w:vAlign w:val="center"/>
                <w:hideMark/>
              </w:tcPr>
            </w:tcPrChange>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4623" w:author="Brian Bohman" w:date="2021-10-27T05:58:00Z">
              <w:tcPr>
                <w:tcW w:w="1008" w:type="dxa"/>
                <w:vAlign w:val="center"/>
                <w:hideMark/>
              </w:tcPr>
            </w:tcPrChange>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4AA00D7" w14:textId="77777777" w:rsidTr="00E419CD">
        <w:trPr>
          <w:trHeight w:val="165"/>
          <w:trPrChange w:id="14624" w:author="Brian Bohman" w:date="2021-10-27T05:58:00Z">
            <w:trPr>
              <w:trHeight w:val="165"/>
            </w:trPr>
          </w:trPrChange>
        </w:trPr>
        <w:tc>
          <w:tcPr>
            <w:tcW w:w="360" w:type="dxa"/>
            <w:vAlign w:val="center"/>
            <w:hideMark/>
            <w:tcPrChange w:id="14625" w:author="Brian Bohman" w:date="2021-10-27T05:58:00Z">
              <w:tcPr>
                <w:tcW w:w="360" w:type="dxa"/>
                <w:vAlign w:val="center"/>
                <w:hideMark/>
              </w:tcPr>
            </w:tcPrChange>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Change w:id="14626" w:author="Brian Bohman" w:date="2021-10-27T05:58:00Z">
              <w:tcPr>
                <w:tcW w:w="864" w:type="dxa"/>
                <w:vAlign w:val="center"/>
                <w:hideMark/>
              </w:tcPr>
            </w:tcPrChange>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27" w:author="Brian Bohman" w:date="2021-10-27T05:58:00Z">
              <w:tcPr>
                <w:tcW w:w="1152" w:type="dxa"/>
                <w:vAlign w:val="center"/>
                <w:hideMark/>
              </w:tcPr>
            </w:tcPrChange>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628" w:author="Brian Bohman" w:date="2021-10-27T05:58:00Z">
              <w:tcPr>
                <w:tcW w:w="504" w:type="dxa"/>
                <w:vAlign w:val="center"/>
                <w:hideMark/>
              </w:tcPr>
            </w:tcPrChange>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629" w:author="Brian Bohman" w:date="2021-10-27T05:58:00Z">
              <w:tcPr>
                <w:tcW w:w="1008" w:type="dxa"/>
                <w:vAlign w:val="center"/>
                <w:hideMark/>
              </w:tcPr>
            </w:tcPrChange>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630" w:author="Brian Bohman" w:date="2021-10-27T05:58:00Z">
              <w:tcPr>
                <w:tcW w:w="1008" w:type="dxa"/>
                <w:hideMark/>
              </w:tcPr>
            </w:tcPrChange>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31" w:author="Brian Bohman" w:date="2021-10-27T05:58:00Z">
              <w:tcPr>
                <w:tcW w:w="720" w:type="dxa"/>
                <w:vAlign w:val="center"/>
                <w:hideMark/>
              </w:tcPr>
            </w:tcPrChange>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632" w:author="Brian Bohman" w:date="2021-10-27T05:58:00Z">
              <w:tcPr>
                <w:tcW w:w="1008" w:type="dxa"/>
                <w:vAlign w:val="center"/>
                <w:hideMark/>
              </w:tcPr>
            </w:tcPrChange>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33" w:author="Brian Bohman" w:date="2021-10-27T05:58:00Z">
              <w:tcPr>
                <w:tcW w:w="1152" w:type="dxa"/>
                <w:vAlign w:val="center"/>
                <w:hideMark/>
              </w:tcPr>
            </w:tcPrChange>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634" w:author="Brian Bohman" w:date="2021-10-27T05:58:00Z">
              <w:tcPr>
                <w:tcW w:w="1008" w:type="dxa"/>
                <w:vAlign w:val="center"/>
                <w:hideMark/>
              </w:tcPr>
            </w:tcPrChange>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F86630B" w14:textId="77777777" w:rsidTr="00E419CD">
        <w:trPr>
          <w:trHeight w:val="165"/>
          <w:trPrChange w:id="14635" w:author="Brian Bohman" w:date="2021-10-27T05:58:00Z">
            <w:trPr>
              <w:trHeight w:val="165"/>
            </w:trPr>
          </w:trPrChange>
        </w:trPr>
        <w:tc>
          <w:tcPr>
            <w:tcW w:w="360" w:type="dxa"/>
            <w:vAlign w:val="center"/>
            <w:hideMark/>
            <w:tcPrChange w:id="14636" w:author="Brian Bohman" w:date="2021-10-27T05:58:00Z">
              <w:tcPr>
                <w:tcW w:w="360" w:type="dxa"/>
                <w:vAlign w:val="center"/>
                <w:hideMark/>
              </w:tcPr>
            </w:tcPrChange>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Change w:id="14637" w:author="Brian Bohman" w:date="2021-10-27T05:58:00Z">
              <w:tcPr>
                <w:tcW w:w="864" w:type="dxa"/>
                <w:vAlign w:val="center"/>
                <w:hideMark/>
              </w:tcPr>
            </w:tcPrChange>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38" w:author="Brian Bohman" w:date="2021-10-27T05:58:00Z">
              <w:tcPr>
                <w:tcW w:w="1152" w:type="dxa"/>
                <w:vAlign w:val="center"/>
                <w:hideMark/>
              </w:tcPr>
            </w:tcPrChange>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639" w:author="Brian Bohman" w:date="2021-10-27T05:58:00Z">
              <w:tcPr>
                <w:tcW w:w="504" w:type="dxa"/>
                <w:vAlign w:val="center"/>
                <w:hideMark/>
              </w:tcPr>
            </w:tcPrChange>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640" w:author="Brian Bohman" w:date="2021-10-27T05:58:00Z">
              <w:tcPr>
                <w:tcW w:w="1008" w:type="dxa"/>
                <w:vAlign w:val="center"/>
                <w:hideMark/>
              </w:tcPr>
            </w:tcPrChange>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641" w:author="Brian Bohman" w:date="2021-10-27T05:58:00Z">
              <w:tcPr>
                <w:tcW w:w="1008" w:type="dxa"/>
                <w:hideMark/>
              </w:tcPr>
            </w:tcPrChange>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42" w:author="Brian Bohman" w:date="2021-10-27T05:58:00Z">
              <w:tcPr>
                <w:tcW w:w="720" w:type="dxa"/>
                <w:vAlign w:val="center"/>
                <w:hideMark/>
              </w:tcPr>
            </w:tcPrChange>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643" w:author="Brian Bohman" w:date="2021-10-27T05:58:00Z">
              <w:tcPr>
                <w:tcW w:w="1008" w:type="dxa"/>
                <w:vAlign w:val="center"/>
                <w:hideMark/>
              </w:tcPr>
            </w:tcPrChange>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44" w:author="Brian Bohman" w:date="2021-10-27T05:58:00Z">
              <w:tcPr>
                <w:tcW w:w="1152" w:type="dxa"/>
                <w:vAlign w:val="center"/>
                <w:hideMark/>
              </w:tcPr>
            </w:tcPrChange>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4645" w:author="Brian Bohman" w:date="2021-10-27T05:58:00Z">
              <w:tcPr>
                <w:tcW w:w="1008" w:type="dxa"/>
                <w:vAlign w:val="center"/>
                <w:hideMark/>
              </w:tcPr>
            </w:tcPrChange>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85A3748" w14:textId="77777777" w:rsidTr="00E419CD">
        <w:trPr>
          <w:trHeight w:val="180"/>
          <w:trPrChange w:id="14646" w:author="Brian Bohman" w:date="2021-10-27T05:58:00Z">
            <w:trPr>
              <w:trHeight w:val="180"/>
            </w:trPr>
          </w:trPrChange>
        </w:trPr>
        <w:tc>
          <w:tcPr>
            <w:tcW w:w="360" w:type="dxa"/>
            <w:vAlign w:val="center"/>
            <w:hideMark/>
            <w:tcPrChange w:id="14647" w:author="Brian Bohman" w:date="2021-10-27T05:58:00Z">
              <w:tcPr>
                <w:tcW w:w="360" w:type="dxa"/>
                <w:vAlign w:val="center"/>
                <w:hideMark/>
              </w:tcPr>
            </w:tcPrChange>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Change w:id="14648" w:author="Brian Bohman" w:date="2021-10-27T05:58:00Z">
              <w:tcPr>
                <w:tcW w:w="864" w:type="dxa"/>
                <w:vAlign w:val="center"/>
                <w:hideMark/>
              </w:tcPr>
            </w:tcPrChange>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49" w:author="Brian Bohman" w:date="2021-10-27T05:58:00Z">
              <w:tcPr>
                <w:tcW w:w="1152" w:type="dxa"/>
                <w:vAlign w:val="center"/>
                <w:hideMark/>
              </w:tcPr>
            </w:tcPrChange>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650" w:author="Brian Bohman" w:date="2021-10-27T05:58:00Z">
              <w:tcPr>
                <w:tcW w:w="504" w:type="dxa"/>
                <w:vAlign w:val="center"/>
                <w:hideMark/>
              </w:tcPr>
            </w:tcPrChange>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651" w:author="Brian Bohman" w:date="2021-10-27T05:58:00Z">
              <w:tcPr>
                <w:tcW w:w="1008" w:type="dxa"/>
                <w:vAlign w:val="center"/>
                <w:hideMark/>
              </w:tcPr>
            </w:tcPrChange>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652" w:author="Brian Bohman" w:date="2021-10-27T05:58:00Z">
              <w:tcPr>
                <w:tcW w:w="1008" w:type="dxa"/>
                <w:hideMark/>
              </w:tcPr>
            </w:tcPrChange>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53" w:author="Brian Bohman" w:date="2021-10-27T05:58:00Z">
              <w:tcPr>
                <w:tcW w:w="720" w:type="dxa"/>
                <w:vAlign w:val="center"/>
                <w:hideMark/>
              </w:tcPr>
            </w:tcPrChange>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654" w:author="Brian Bohman" w:date="2021-10-27T05:58:00Z">
              <w:tcPr>
                <w:tcW w:w="1008" w:type="dxa"/>
                <w:vAlign w:val="center"/>
                <w:hideMark/>
              </w:tcPr>
            </w:tcPrChange>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55" w:author="Brian Bohman" w:date="2021-10-27T05:58:00Z">
              <w:tcPr>
                <w:tcW w:w="1152" w:type="dxa"/>
                <w:vAlign w:val="center"/>
                <w:hideMark/>
              </w:tcPr>
            </w:tcPrChange>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4656" w:author="Brian Bohman" w:date="2021-10-27T05:58:00Z">
              <w:tcPr>
                <w:tcW w:w="1008" w:type="dxa"/>
                <w:vAlign w:val="center"/>
                <w:hideMark/>
              </w:tcPr>
            </w:tcPrChange>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990C47B" w14:textId="77777777" w:rsidTr="00E419CD">
        <w:trPr>
          <w:trHeight w:val="165"/>
          <w:trPrChange w:id="14657" w:author="Brian Bohman" w:date="2021-10-27T05:58:00Z">
            <w:trPr>
              <w:trHeight w:val="165"/>
            </w:trPr>
          </w:trPrChange>
        </w:trPr>
        <w:tc>
          <w:tcPr>
            <w:tcW w:w="360" w:type="dxa"/>
            <w:vAlign w:val="center"/>
            <w:hideMark/>
            <w:tcPrChange w:id="14658" w:author="Brian Bohman" w:date="2021-10-27T05:58:00Z">
              <w:tcPr>
                <w:tcW w:w="360" w:type="dxa"/>
                <w:vAlign w:val="center"/>
                <w:hideMark/>
              </w:tcPr>
            </w:tcPrChange>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Change w:id="14659" w:author="Brian Bohman" w:date="2021-10-27T05:58:00Z">
              <w:tcPr>
                <w:tcW w:w="864" w:type="dxa"/>
                <w:vAlign w:val="center"/>
                <w:hideMark/>
              </w:tcPr>
            </w:tcPrChange>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60" w:author="Brian Bohman" w:date="2021-10-27T05:58:00Z">
              <w:tcPr>
                <w:tcW w:w="1152" w:type="dxa"/>
                <w:vAlign w:val="center"/>
                <w:hideMark/>
              </w:tcPr>
            </w:tcPrChange>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661" w:author="Brian Bohman" w:date="2021-10-27T05:58:00Z">
              <w:tcPr>
                <w:tcW w:w="504" w:type="dxa"/>
                <w:vAlign w:val="center"/>
                <w:hideMark/>
              </w:tcPr>
            </w:tcPrChange>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662" w:author="Brian Bohman" w:date="2021-10-27T05:58:00Z">
              <w:tcPr>
                <w:tcW w:w="1008" w:type="dxa"/>
                <w:vAlign w:val="center"/>
                <w:hideMark/>
              </w:tcPr>
            </w:tcPrChange>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663" w:author="Brian Bohman" w:date="2021-10-27T05:58:00Z">
              <w:tcPr>
                <w:tcW w:w="1008" w:type="dxa"/>
                <w:hideMark/>
              </w:tcPr>
            </w:tcPrChange>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64" w:author="Brian Bohman" w:date="2021-10-27T05:58:00Z">
              <w:tcPr>
                <w:tcW w:w="720" w:type="dxa"/>
                <w:vAlign w:val="center"/>
                <w:hideMark/>
              </w:tcPr>
            </w:tcPrChange>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665" w:author="Brian Bohman" w:date="2021-10-27T05:58:00Z">
              <w:tcPr>
                <w:tcW w:w="1008" w:type="dxa"/>
                <w:vAlign w:val="center"/>
                <w:hideMark/>
              </w:tcPr>
            </w:tcPrChange>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66" w:author="Brian Bohman" w:date="2021-10-27T05:58:00Z">
              <w:tcPr>
                <w:tcW w:w="1152" w:type="dxa"/>
                <w:vAlign w:val="center"/>
                <w:hideMark/>
              </w:tcPr>
            </w:tcPrChange>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667" w:author="Brian Bohman" w:date="2021-10-27T05:58:00Z">
              <w:tcPr>
                <w:tcW w:w="1008" w:type="dxa"/>
                <w:vAlign w:val="center"/>
                <w:hideMark/>
              </w:tcPr>
            </w:tcPrChange>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ED1B76E" w14:textId="77777777" w:rsidTr="00E419CD">
        <w:trPr>
          <w:trHeight w:val="165"/>
          <w:trPrChange w:id="14668" w:author="Brian Bohman" w:date="2021-10-27T05:58:00Z">
            <w:trPr>
              <w:trHeight w:val="165"/>
            </w:trPr>
          </w:trPrChange>
        </w:trPr>
        <w:tc>
          <w:tcPr>
            <w:tcW w:w="360" w:type="dxa"/>
            <w:vAlign w:val="center"/>
            <w:hideMark/>
            <w:tcPrChange w:id="14669" w:author="Brian Bohman" w:date="2021-10-27T05:58:00Z">
              <w:tcPr>
                <w:tcW w:w="360" w:type="dxa"/>
                <w:vAlign w:val="center"/>
                <w:hideMark/>
              </w:tcPr>
            </w:tcPrChange>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Change w:id="14670" w:author="Brian Bohman" w:date="2021-10-27T05:58:00Z">
              <w:tcPr>
                <w:tcW w:w="864" w:type="dxa"/>
                <w:vAlign w:val="center"/>
                <w:hideMark/>
              </w:tcPr>
            </w:tcPrChange>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71" w:author="Brian Bohman" w:date="2021-10-27T05:58:00Z">
              <w:tcPr>
                <w:tcW w:w="1152" w:type="dxa"/>
                <w:vAlign w:val="center"/>
                <w:hideMark/>
              </w:tcPr>
            </w:tcPrChange>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672" w:author="Brian Bohman" w:date="2021-10-27T05:58:00Z">
              <w:tcPr>
                <w:tcW w:w="504" w:type="dxa"/>
                <w:vAlign w:val="center"/>
                <w:hideMark/>
              </w:tcPr>
            </w:tcPrChange>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673" w:author="Brian Bohman" w:date="2021-10-27T05:58:00Z">
              <w:tcPr>
                <w:tcW w:w="1008" w:type="dxa"/>
                <w:vAlign w:val="center"/>
                <w:hideMark/>
              </w:tcPr>
            </w:tcPrChange>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674" w:author="Brian Bohman" w:date="2021-10-27T05:58:00Z">
              <w:tcPr>
                <w:tcW w:w="1008" w:type="dxa"/>
                <w:hideMark/>
              </w:tcPr>
            </w:tcPrChange>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75" w:author="Brian Bohman" w:date="2021-10-27T05:58:00Z">
              <w:tcPr>
                <w:tcW w:w="720" w:type="dxa"/>
                <w:vAlign w:val="center"/>
                <w:hideMark/>
              </w:tcPr>
            </w:tcPrChange>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676" w:author="Brian Bohman" w:date="2021-10-27T05:58:00Z">
              <w:tcPr>
                <w:tcW w:w="1008" w:type="dxa"/>
                <w:vAlign w:val="center"/>
                <w:hideMark/>
              </w:tcPr>
            </w:tcPrChange>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77" w:author="Brian Bohman" w:date="2021-10-27T05:58:00Z">
              <w:tcPr>
                <w:tcW w:w="1152" w:type="dxa"/>
                <w:vAlign w:val="center"/>
                <w:hideMark/>
              </w:tcPr>
            </w:tcPrChange>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440" w:type="dxa"/>
            <w:vAlign w:val="center"/>
            <w:hideMark/>
            <w:tcPrChange w:id="14678" w:author="Brian Bohman" w:date="2021-10-27T05:58:00Z">
              <w:tcPr>
                <w:tcW w:w="1008" w:type="dxa"/>
                <w:vAlign w:val="center"/>
                <w:hideMark/>
              </w:tcPr>
            </w:tcPrChange>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D9B4B5" w14:textId="77777777" w:rsidTr="00E419CD">
        <w:trPr>
          <w:trHeight w:val="165"/>
          <w:trPrChange w:id="14679" w:author="Brian Bohman" w:date="2021-10-27T05:58:00Z">
            <w:trPr>
              <w:trHeight w:val="165"/>
            </w:trPr>
          </w:trPrChange>
        </w:trPr>
        <w:tc>
          <w:tcPr>
            <w:tcW w:w="360" w:type="dxa"/>
            <w:vAlign w:val="center"/>
            <w:hideMark/>
            <w:tcPrChange w:id="14680" w:author="Brian Bohman" w:date="2021-10-27T05:58:00Z">
              <w:tcPr>
                <w:tcW w:w="360" w:type="dxa"/>
                <w:vAlign w:val="center"/>
                <w:hideMark/>
              </w:tcPr>
            </w:tcPrChange>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Change w:id="14681" w:author="Brian Bohman" w:date="2021-10-27T05:58:00Z">
              <w:tcPr>
                <w:tcW w:w="864" w:type="dxa"/>
                <w:vAlign w:val="center"/>
                <w:hideMark/>
              </w:tcPr>
            </w:tcPrChange>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82" w:author="Brian Bohman" w:date="2021-10-27T05:58:00Z">
              <w:tcPr>
                <w:tcW w:w="1152" w:type="dxa"/>
                <w:vAlign w:val="center"/>
                <w:hideMark/>
              </w:tcPr>
            </w:tcPrChange>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683" w:author="Brian Bohman" w:date="2021-10-27T05:58:00Z">
              <w:tcPr>
                <w:tcW w:w="504" w:type="dxa"/>
                <w:vAlign w:val="center"/>
                <w:hideMark/>
              </w:tcPr>
            </w:tcPrChange>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684" w:author="Brian Bohman" w:date="2021-10-27T05:58:00Z">
              <w:tcPr>
                <w:tcW w:w="1008" w:type="dxa"/>
                <w:vAlign w:val="center"/>
                <w:hideMark/>
              </w:tcPr>
            </w:tcPrChange>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685" w:author="Brian Bohman" w:date="2021-10-27T05:58:00Z">
              <w:tcPr>
                <w:tcW w:w="1008" w:type="dxa"/>
                <w:hideMark/>
              </w:tcPr>
            </w:tcPrChange>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86" w:author="Brian Bohman" w:date="2021-10-27T05:58:00Z">
              <w:tcPr>
                <w:tcW w:w="720" w:type="dxa"/>
                <w:vAlign w:val="center"/>
                <w:hideMark/>
              </w:tcPr>
            </w:tcPrChange>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687" w:author="Brian Bohman" w:date="2021-10-27T05:58:00Z">
              <w:tcPr>
                <w:tcW w:w="1008" w:type="dxa"/>
                <w:vAlign w:val="center"/>
                <w:hideMark/>
              </w:tcPr>
            </w:tcPrChange>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88" w:author="Brian Bohman" w:date="2021-10-27T05:58:00Z">
              <w:tcPr>
                <w:tcW w:w="1152" w:type="dxa"/>
                <w:vAlign w:val="center"/>
                <w:hideMark/>
              </w:tcPr>
            </w:tcPrChange>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4689" w:author="Brian Bohman" w:date="2021-10-27T05:58:00Z">
              <w:tcPr>
                <w:tcW w:w="1008" w:type="dxa"/>
                <w:vAlign w:val="center"/>
                <w:hideMark/>
              </w:tcPr>
            </w:tcPrChange>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44283B2" w14:textId="77777777" w:rsidTr="00E419CD">
        <w:trPr>
          <w:trHeight w:val="165"/>
          <w:trPrChange w:id="14690" w:author="Brian Bohman" w:date="2021-10-27T05:58:00Z">
            <w:trPr>
              <w:trHeight w:val="165"/>
            </w:trPr>
          </w:trPrChange>
        </w:trPr>
        <w:tc>
          <w:tcPr>
            <w:tcW w:w="360" w:type="dxa"/>
            <w:vAlign w:val="center"/>
            <w:hideMark/>
            <w:tcPrChange w:id="14691" w:author="Brian Bohman" w:date="2021-10-27T05:58:00Z">
              <w:tcPr>
                <w:tcW w:w="360" w:type="dxa"/>
                <w:vAlign w:val="center"/>
                <w:hideMark/>
              </w:tcPr>
            </w:tcPrChange>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Change w:id="14692" w:author="Brian Bohman" w:date="2021-10-27T05:58:00Z">
              <w:tcPr>
                <w:tcW w:w="864" w:type="dxa"/>
                <w:vAlign w:val="center"/>
                <w:hideMark/>
              </w:tcPr>
            </w:tcPrChange>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93" w:author="Brian Bohman" w:date="2021-10-27T05:58:00Z">
              <w:tcPr>
                <w:tcW w:w="1152" w:type="dxa"/>
                <w:vAlign w:val="center"/>
                <w:hideMark/>
              </w:tcPr>
            </w:tcPrChange>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694" w:author="Brian Bohman" w:date="2021-10-27T05:58:00Z">
              <w:tcPr>
                <w:tcW w:w="504" w:type="dxa"/>
                <w:vAlign w:val="center"/>
                <w:hideMark/>
              </w:tcPr>
            </w:tcPrChange>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695" w:author="Brian Bohman" w:date="2021-10-27T05:58:00Z">
              <w:tcPr>
                <w:tcW w:w="1008" w:type="dxa"/>
                <w:vAlign w:val="center"/>
                <w:hideMark/>
              </w:tcPr>
            </w:tcPrChange>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696" w:author="Brian Bohman" w:date="2021-10-27T05:58:00Z">
              <w:tcPr>
                <w:tcW w:w="1008" w:type="dxa"/>
                <w:hideMark/>
              </w:tcPr>
            </w:tcPrChange>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97" w:author="Brian Bohman" w:date="2021-10-27T05:58:00Z">
              <w:tcPr>
                <w:tcW w:w="720" w:type="dxa"/>
                <w:vAlign w:val="center"/>
                <w:hideMark/>
              </w:tcPr>
            </w:tcPrChange>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698" w:author="Brian Bohman" w:date="2021-10-27T05:58:00Z">
              <w:tcPr>
                <w:tcW w:w="1008" w:type="dxa"/>
                <w:vAlign w:val="center"/>
                <w:hideMark/>
              </w:tcPr>
            </w:tcPrChange>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99" w:author="Brian Bohman" w:date="2021-10-27T05:58:00Z">
              <w:tcPr>
                <w:tcW w:w="1152" w:type="dxa"/>
                <w:vAlign w:val="center"/>
                <w:hideMark/>
              </w:tcPr>
            </w:tcPrChange>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4700" w:author="Brian Bohman" w:date="2021-10-27T05:58:00Z">
              <w:tcPr>
                <w:tcW w:w="1008" w:type="dxa"/>
                <w:vAlign w:val="center"/>
                <w:hideMark/>
              </w:tcPr>
            </w:tcPrChange>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C88F387" w14:textId="77777777" w:rsidTr="00E419CD">
        <w:trPr>
          <w:trHeight w:val="165"/>
          <w:trPrChange w:id="14701" w:author="Brian Bohman" w:date="2021-10-27T05:58:00Z">
            <w:trPr>
              <w:trHeight w:val="165"/>
            </w:trPr>
          </w:trPrChange>
        </w:trPr>
        <w:tc>
          <w:tcPr>
            <w:tcW w:w="360" w:type="dxa"/>
            <w:vAlign w:val="center"/>
            <w:hideMark/>
            <w:tcPrChange w:id="14702" w:author="Brian Bohman" w:date="2021-10-27T05:58:00Z">
              <w:tcPr>
                <w:tcW w:w="360" w:type="dxa"/>
                <w:vAlign w:val="center"/>
                <w:hideMark/>
              </w:tcPr>
            </w:tcPrChange>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Change w:id="14703" w:author="Brian Bohman" w:date="2021-10-27T05:58:00Z">
              <w:tcPr>
                <w:tcW w:w="864" w:type="dxa"/>
                <w:vAlign w:val="center"/>
                <w:hideMark/>
              </w:tcPr>
            </w:tcPrChange>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04" w:author="Brian Bohman" w:date="2021-10-27T05:58:00Z">
              <w:tcPr>
                <w:tcW w:w="1152" w:type="dxa"/>
                <w:vAlign w:val="center"/>
                <w:hideMark/>
              </w:tcPr>
            </w:tcPrChange>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705" w:author="Brian Bohman" w:date="2021-10-27T05:58:00Z">
              <w:tcPr>
                <w:tcW w:w="504" w:type="dxa"/>
                <w:vAlign w:val="center"/>
                <w:hideMark/>
              </w:tcPr>
            </w:tcPrChange>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706" w:author="Brian Bohman" w:date="2021-10-27T05:58:00Z">
              <w:tcPr>
                <w:tcW w:w="1008" w:type="dxa"/>
                <w:vAlign w:val="center"/>
                <w:hideMark/>
              </w:tcPr>
            </w:tcPrChange>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707" w:author="Brian Bohman" w:date="2021-10-27T05:58:00Z">
              <w:tcPr>
                <w:tcW w:w="1008" w:type="dxa"/>
                <w:hideMark/>
              </w:tcPr>
            </w:tcPrChange>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08" w:author="Brian Bohman" w:date="2021-10-27T05:58:00Z">
              <w:tcPr>
                <w:tcW w:w="720" w:type="dxa"/>
                <w:vAlign w:val="center"/>
                <w:hideMark/>
              </w:tcPr>
            </w:tcPrChange>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709" w:author="Brian Bohman" w:date="2021-10-27T05:58:00Z">
              <w:tcPr>
                <w:tcW w:w="1008" w:type="dxa"/>
                <w:vAlign w:val="center"/>
                <w:hideMark/>
              </w:tcPr>
            </w:tcPrChange>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10" w:author="Brian Bohman" w:date="2021-10-27T05:58:00Z">
              <w:tcPr>
                <w:tcW w:w="1152" w:type="dxa"/>
                <w:vAlign w:val="center"/>
                <w:hideMark/>
              </w:tcPr>
            </w:tcPrChange>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4711" w:author="Brian Bohman" w:date="2021-10-27T05:58:00Z">
              <w:tcPr>
                <w:tcW w:w="1008" w:type="dxa"/>
                <w:vAlign w:val="center"/>
                <w:hideMark/>
              </w:tcPr>
            </w:tcPrChange>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04CBC0C" w14:textId="77777777" w:rsidTr="00E419CD">
        <w:trPr>
          <w:trHeight w:val="165"/>
          <w:trPrChange w:id="14712" w:author="Brian Bohman" w:date="2021-10-27T05:58:00Z">
            <w:trPr>
              <w:trHeight w:val="165"/>
            </w:trPr>
          </w:trPrChange>
        </w:trPr>
        <w:tc>
          <w:tcPr>
            <w:tcW w:w="360" w:type="dxa"/>
            <w:vAlign w:val="center"/>
            <w:hideMark/>
            <w:tcPrChange w:id="14713" w:author="Brian Bohman" w:date="2021-10-27T05:58:00Z">
              <w:tcPr>
                <w:tcW w:w="360" w:type="dxa"/>
                <w:vAlign w:val="center"/>
                <w:hideMark/>
              </w:tcPr>
            </w:tcPrChange>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Change w:id="14714" w:author="Brian Bohman" w:date="2021-10-27T05:58:00Z">
              <w:tcPr>
                <w:tcW w:w="864" w:type="dxa"/>
                <w:vAlign w:val="center"/>
                <w:hideMark/>
              </w:tcPr>
            </w:tcPrChange>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15" w:author="Brian Bohman" w:date="2021-10-27T05:58:00Z">
              <w:tcPr>
                <w:tcW w:w="1152" w:type="dxa"/>
                <w:vAlign w:val="center"/>
                <w:hideMark/>
              </w:tcPr>
            </w:tcPrChange>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716" w:author="Brian Bohman" w:date="2021-10-27T05:58:00Z">
              <w:tcPr>
                <w:tcW w:w="504" w:type="dxa"/>
                <w:vAlign w:val="center"/>
                <w:hideMark/>
              </w:tcPr>
            </w:tcPrChange>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717" w:author="Brian Bohman" w:date="2021-10-27T05:58:00Z">
              <w:tcPr>
                <w:tcW w:w="1008" w:type="dxa"/>
                <w:vAlign w:val="center"/>
                <w:hideMark/>
              </w:tcPr>
            </w:tcPrChange>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718" w:author="Brian Bohman" w:date="2021-10-27T05:58:00Z">
              <w:tcPr>
                <w:tcW w:w="1008" w:type="dxa"/>
                <w:hideMark/>
              </w:tcPr>
            </w:tcPrChange>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19" w:author="Brian Bohman" w:date="2021-10-27T05:58:00Z">
              <w:tcPr>
                <w:tcW w:w="720" w:type="dxa"/>
                <w:vAlign w:val="center"/>
                <w:hideMark/>
              </w:tcPr>
            </w:tcPrChange>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720" w:author="Brian Bohman" w:date="2021-10-27T05:58:00Z">
              <w:tcPr>
                <w:tcW w:w="1008" w:type="dxa"/>
                <w:vAlign w:val="center"/>
                <w:hideMark/>
              </w:tcPr>
            </w:tcPrChange>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21" w:author="Brian Bohman" w:date="2021-10-27T05:58:00Z">
              <w:tcPr>
                <w:tcW w:w="1152" w:type="dxa"/>
                <w:vAlign w:val="center"/>
                <w:hideMark/>
              </w:tcPr>
            </w:tcPrChange>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722" w:author="Brian Bohman" w:date="2021-10-27T05:58:00Z">
              <w:tcPr>
                <w:tcW w:w="1008" w:type="dxa"/>
                <w:vAlign w:val="center"/>
                <w:hideMark/>
              </w:tcPr>
            </w:tcPrChange>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16A2663" w14:textId="77777777" w:rsidTr="00E419CD">
        <w:trPr>
          <w:trHeight w:val="165"/>
          <w:trPrChange w:id="14723" w:author="Brian Bohman" w:date="2021-10-27T05:58:00Z">
            <w:trPr>
              <w:trHeight w:val="165"/>
            </w:trPr>
          </w:trPrChange>
        </w:trPr>
        <w:tc>
          <w:tcPr>
            <w:tcW w:w="360" w:type="dxa"/>
            <w:vAlign w:val="center"/>
            <w:hideMark/>
            <w:tcPrChange w:id="14724" w:author="Brian Bohman" w:date="2021-10-27T05:58:00Z">
              <w:tcPr>
                <w:tcW w:w="360" w:type="dxa"/>
                <w:vAlign w:val="center"/>
                <w:hideMark/>
              </w:tcPr>
            </w:tcPrChange>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Change w:id="14725" w:author="Brian Bohman" w:date="2021-10-27T05:58:00Z">
              <w:tcPr>
                <w:tcW w:w="864" w:type="dxa"/>
                <w:vAlign w:val="center"/>
                <w:hideMark/>
              </w:tcPr>
            </w:tcPrChange>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26" w:author="Brian Bohman" w:date="2021-10-27T05:58:00Z">
              <w:tcPr>
                <w:tcW w:w="1152" w:type="dxa"/>
                <w:vAlign w:val="center"/>
                <w:hideMark/>
              </w:tcPr>
            </w:tcPrChange>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727" w:author="Brian Bohman" w:date="2021-10-27T05:58:00Z">
              <w:tcPr>
                <w:tcW w:w="504" w:type="dxa"/>
                <w:vAlign w:val="center"/>
                <w:hideMark/>
              </w:tcPr>
            </w:tcPrChange>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728" w:author="Brian Bohman" w:date="2021-10-27T05:58:00Z">
              <w:tcPr>
                <w:tcW w:w="1008" w:type="dxa"/>
                <w:vAlign w:val="center"/>
                <w:hideMark/>
              </w:tcPr>
            </w:tcPrChange>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729" w:author="Brian Bohman" w:date="2021-10-27T05:58:00Z">
              <w:tcPr>
                <w:tcW w:w="1008" w:type="dxa"/>
                <w:hideMark/>
              </w:tcPr>
            </w:tcPrChange>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30" w:author="Brian Bohman" w:date="2021-10-27T05:58:00Z">
              <w:tcPr>
                <w:tcW w:w="720" w:type="dxa"/>
                <w:vAlign w:val="center"/>
                <w:hideMark/>
              </w:tcPr>
            </w:tcPrChange>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731" w:author="Brian Bohman" w:date="2021-10-27T05:58:00Z">
              <w:tcPr>
                <w:tcW w:w="1008" w:type="dxa"/>
                <w:vAlign w:val="center"/>
                <w:hideMark/>
              </w:tcPr>
            </w:tcPrChange>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32" w:author="Brian Bohman" w:date="2021-10-27T05:58:00Z">
              <w:tcPr>
                <w:tcW w:w="1152" w:type="dxa"/>
                <w:vAlign w:val="center"/>
                <w:hideMark/>
              </w:tcPr>
            </w:tcPrChange>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440" w:type="dxa"/>
            <w:vAlign w:val="center"/>
            <w:hideMark/>
            <w:tcPrChange w:id="14733" w:author="Brian Bohman" w:date="2021-10-27T05:58:00Z">
              <w:tcPr>
                <w:tcW w:w="1008" w:type="dxa"/>
                <w:vAlign w:val="center"/>
                <w:hideMark/>
              </w:tcPr>
            </w:tcPrChange>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D52C81" w14:textId="77777777" w:rsidTr="00E419CD">
        <w:trPr>
          <w:trHeight w:val="165"/>
          <w:trPrChange w:id="14734" w:author="Brian Bohman" w:date="2021-10-27T05:58:00Z">
            <w:trPr>
              <w:trHeight w:val="165"/>
            </w:trPr>
          </w:trPrChange>
        </w:trPr>
        <w:tc>
          <w:tcPr>
            <w:tcW w:w="360" w:type="dxa"/>
            <w:vAlign w:val="center"/>
            <w:hideMark/>
            <w:tcPrChange w:id="14735" w:author="Brian Bohman" w:date="2021-10-27T05:58:00Z">
              <w:tcPr>
                <w:tcW w:w="360" w:type="dxa"/>
                <w:vAlign w:val="center"/>
                <w:hideMark/>
              </w:tcPr>
            </w:tcPrChange>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Change w:id="14736" w:author="Brian Bohman" w:date="2021-10-27T05:58:00Z">
              <w:tcPr>
                <w:tcW w:w="864" w:type="dxa"/>
                <w:vAlign w:val="center"/>
                <w:hideMark/>
              </w:tcPr>
            </w:tcPrChange>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37" w:author="Brian Bohman" w:date="2021-10-27T05:58:00Z">
              <w:tcPr>
                <w:tcW w:w="1152" w:type="dxa"/>
                <w:vAlign w:val="center"/>
                <w:hideMark/>
              </w:tcPr>
            </w:tcPrChange>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38" w:author="Brian Bohman" w:date="2021-10-27T05:58:00Z">
              <w:tcPr>
                <w:tcW w:w="504" w:type="dxa"/>
                <w:vAlign w:val="center"/>
                <w:hideMark/>
              </w:tcPr>
            </w:tcPrChange>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739" w:author="Brian Bohman" w:date="2021-10-27T05:58:00Z">
              <w:tcPr>
                <w:tcW w:w="1008" w:type="dxa"/>
                <w:vAlign w:val="center"/>
                <w:hideMark/>
              </w:tcPr>
            </w:tcPrChange>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740" w:author="Brian Bohman" w:date="2021-10-27T05:58:00Z">
              <w:tcPr>
                <w:tcW w:w="1008" w:type="dxa"/>
                <w:hideMark/>
              </w:tcPr>
            </w:tcPrChange>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41" w:author="Brian Bohman" w:date="2021-10-27T05:58:00Z">
              <w:tcPr>
                <w:tcW w:w="720" w:type="dxa"/>
                <w:vAlign w:val="center"/>
                <w:hideMark/>
              </w:tcPr>
            </w:tcPrChange>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742" w:author="Brian Bohman" w:date="2021-10-27T05:58:00Z">
              <w:tcPr>
                <w:tcW w:w="1008" w:type="dxa"/>
                <w:vAlign w:val="center"/>
                <w:hideMark/>
              </w:tcPr>
            </w:tcPrChange>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43" w:author="Brian Bohman" w:date="2021-10-27T05:58:00Z">
              <w:tcPr>
                <w:tcW w:w="1152" w:type="dxa"/>
                <w:vAlign w:val="center"/>
                <w:hideMark/>
              </w:tcPr>
            </w:tcPrChange>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4744" w:author="Brian Bohman" w:date="2021-10-27T05:58:00Z">
              <w:tcPr>
                <w:tcW w:w="1008" w:type="dxa"/>
                <w:vAlign w:val="center"/>
                <w:hideMark/>
              </w:tcPr>
            </w:tcPrChange>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62D4214A" w14:textId="77777777" w:rsidTr="00E419CD">
        <w:trPr>
          <w:trHeight w:val="165"/>
          <w:trPrChange w:id="14745" w:author="Brian Bohman" w:date="2021-10-27T05:58:00Z">
            <w:trPr>
              <w:trHeight w:val="165"/>
            </w:trPr>
          </w:trPrChange>
        </w:trPr>
        <w:tc>
          <w:tcPr>
            <w:tcW w:w="360" w:type="dxa"/>
            <w:vAlign w:val="center"/>
            <w:hideMark/>
            <w:tcPrChange w:id="14746" w:author="Brian Bohman" w:date="2021-10-27T05:58:00Z">
              <w:tcPr>
                <w:tcW w:w="360" w:type="dxa"/>
                <w:vAlign w:val="center"/>
                <w:hideMark/>
              </w:tcPr>
            </w:tcPrChange>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Change w:id="14747" w:author="Brian Bohman" w:date="2021-10-27T05:58:00Z">
              <w:tcPr>
                <w:tcW w:w="864" w:type="dxa"/>
                <w:vAlign w:val="center"/>
                <w:hideMark/>
              </w:tcPr>
            </w:tcPrChange>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48" w:author="Brian Bohman" w:date="2021-10-27T05:58:00Z">
              <w:tcPr>
                <w:tcW w:w="1152" w:type="dxa"/>
                <w:vAlign w:val="center"/>
                <w:hideMark/>
              </w:tcPr>
            </w:tcPrChange>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49" w:author="Brian Bohman" w:date="2021-10-27T05:58:00Z">
              <w:tcPr>
                <w:tcW w:w="504" w:type="dxa"/>
                <w:vAlign w:val="center"/>
                <w:hideMark/>
              </w:tcPr>
            </w:tcPrChange>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750" w:author="Brian Bohman" w:date="2021-10-27T05:58:00Z">
              <w:tcPr>
                <w:tcW w:w="1008" w:type="dxa"/>
                <w:vAlign w:val="center"/>
                <w:hideMark/>
              </w:tcPr>
            </w:tcPrChange>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751" w:author="Brian Bohman" w:date="2021-10-27T05:58:00Z">
              <w:tcPr>
                <w:tcW w:w="1008" w:type="dxa"/>
                <w:hideMark/>
              </w:tcPr>
            </w:tcPrChange>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52" w:author="Brian Bohman" w:date="2021-10-27T05:58:00Z">
              <w:tcPr>
                <w:tcW w:w="720" w:type="dxa"/>
                <w:vAlign w:val="center"/>
                <w:hideMark/>
              </w:tcPr>
            </w:tcPrChange>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753" w:author="Brian Bohman" w:date="2021-10-27T05:58:00Z">
              <w:tcPr>
                <w:tcW w:w="1008" w:type="dxa"/>
                <w:vAlign w:val="center"/>
                <w:hideMark/>
              </w:tcPr>
            </w:tcPrChange>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54" w:author="Brian Bohman" w:date="2021-10-27T05:58:00Z">
              <w:tcPr>
                <w:tcW w:w="1152" w:type="dxa"/>
                <w:vAlign w:val="center"/>
                <w:hideMark/>
              </w:tcPr>
            </w:tcPrChange>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4755" w:author="Brian Bohman" w:date="2021-10-27T05:58:00Z">
              <w:tcPr>
                <w:tcW w:w="1008" w:type="dxa"/>
                <w:vAlign w:val="center"/>
                <w:hideMark/>
              </w:tcPr>
            </w:tcPrChange>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1535FF5" w14:textId="77777777" w:rsidTr="00E419CD">
        <w:trPr>
          <w:trHeight w:val="165"/>
          <w:trPrChange w:id="14756" w:author="Brian Bohman" w:date="2021-10-27T05:58:00Z">
            <w:trPr>
              <w:trHeight w:val="165"/>
            </w:trPr>
          </w:trPrChange>
        </w:trPr>
        <w:tc>
          <w:tcPr>
            <w:tcW w:w="360" w:type="dxa"/>
            <w:vAlign w:val="center"/>
            <w:hideMark/>
            <w:tcPrChange w:id="14757" w:author="Brian Bohman" w:date="2021-10-27T05:58:00Z">
              <w:tcPr>
                <w:tcW w:w="360" w:type="dxa"/>
                <w:vAlign w:val="center"/>
                <w:hideMark/>
              </w:tcPr>
            </w:tcPrChange>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Change w:id="14758" w:author="Brian Bohman" w:date="2021-10-27T05:58:00Z">
              <w:tcPr>
                <w:tcW w:w="864" w:type="dxa"/>
                <w:vAlign w:val="center"/>
                <w:hideMark/>
              </w:tcPr>
            </w:tcPrChange>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59" w:author="Brian Bohman" w:date="2021-10-27T05:58:00Z">
              <w:tcPr>
                <w:tcW w:w="1152" w:type="dxa"/>
                <w:vAlign w:val="center"/>
                <w:hideMark/>
              </w:tcPr>
            </w:tcPrChange>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60" w:author="Brian Bohman" w:date="2021-10-27T05:58:00Z">
              <w:tcPr>
                <w:tcW w:w="504" w:type="dxa"/>
                <w:vAlign w:val="center"/>
                <w:hideMark/>
              </w:tcPr>
            </w:tcPrChange>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761" w:author="Brian Bohman" w:date="2021-10-27T05:58:00Z">
              <w:tcPr>
                <w:tcW w:w="1008" w:type="dxa"/>
                <w:vAlign w:val="center"/>
                <w:hideMark/>
              </w:tcPr>
            </w:tcPrChange>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762" w:author="Brian Bohman" w:date="2021-10-27T05:58:00Z">
              <w:tcPr>
                <w:tcW w:w="1008" w:type="dxa"/>
                <w:hideMark/>
              </w:tcPr>
            </w:tcPrChange>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63" w:author="Brian Bohman" w:date="2021-10-27T05:58:00Z">
              <w:tcPr>
                <w:tcW w:w="720" w:type="dxa"/>
                <w:vAlign w:val="center"/>
                <w:hideMark/>
              </w:tcPr>
            </w:tcPrChange>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764" w:author="Brian Bohman" w:date="2021-10-27T05:58:00Z">
              <w:tcPr>
                <w:tcW w:w="1008" w:type="dxa"/>
                <w:vAlign w:val="center"/>
                <w:hideMark/>
              </w:tcPr>
            </w:tcPrChange>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65" w:author="Brian Bohman" w:date="2021-10-27T05:58:00Z">
              <w:tcPr>
                <w:tcW w:w="1152" w:type="dxa"/>
                <w:vAlign w:val="center"/>
                <w:hideMark/>
              </w:tcPr>
            </w:tcPrChange>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766" w:author="Brian Bohman" w:date="2021-10-27T05:58:00Z">
              <w:tcPr>
                <w:tcW w:w="1008" w:type="dxa"/>
                <w:vAlign w:val="center"/>
                <w:hideMark/>
              </w:tcPr>
            </w:tcPrChange>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8450743" w14:textId="77777777" w:rsidTr="00E419CD">
        <w:trPr>
          <w:trHeight w:val="165"/>
          <w:trPrChange w:id="14767" w:author="Brian Bohman" w:date="2021-10-27T05:58:00Z">
            <w:trPr>
              <w:trHeight w:val="165"/>
            </w:trPr>
          </w:trPrChange>
        </w:trPr>
        <w:tc>
          <w:tcPr>
            <w:tcW w:w="360" w:type="dxa"/>
            <w:vAlign w:val="center"/>
            <w:hideMark/>
            <w:tcPrChange w:id="14768" w:author="Brian Bohman" w:date="2021-10-27T05:58:00Z">
              <w:tcPr>
                <w:tcW w:w="360" w:type="dxa"/>
                <w:vAlign w:val="center"/>
                <w:hideMark/>
              </w:tcPr>
            </w:tcPrChange>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Change w:id="14769" w:author="Brian Bohman" w:date="2021-10-27T05:58:00Z">
              <w:tcPr>
                <w:tcW w:w="864" w:type="dxa"/>
                <w:vAlign w:val="center"/>
                <w:hideMark/>
              </w:tcPr>
            </w:tcPrChange>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70" w:author="Brian Bohman" w:date="2021-10-27T05:58:00Z">
              <w:tcPr>
                <w:tcW w:w="1152" w:type="dxa"/>
                <w:vAlign w:val="center"/>
                <w:hideMark/>
              </w:tcPr>
            </w:tcPrChange>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71" w:author="Brian Bohman" w:date="2021-10-27T05:58:00Z">
              <w:tcPr>
                <w:tcW w:w="504" w:type="dxa"/>
                <w:vAlign w:val="center"/>
                <w:hideMark/>
              </w:tcPr>
            </w:tcPrChange>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772" w:author="Brian Bohman" w:date="2021-10-27T05:58:00Z">
              <w:tcPr>
                <w:tcW w:w="1008" w:type="dxa"/>
                <w:vAlign w:val="center"/>
                <w:hideMark/>
              </w:tcPr>
            </w:tcPrChange>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773" w:author="Brian Bohman" w:date="2021-10-27T05:58:00Z">
              <w:tcPr>
                <w:tcW w:w="1008" w:type="dxa"/>
                <w:hideMark/>
              </w:tcPr>
            </w:tcPrChange>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74" w:author="Brian Bohman" w:date="2021-10-27T05:58:00Z">
              <w:tcPr>
                <w:tcW w:w="720" w:type="dxa"/>
                <w:vAlign w:val="center"/>
                <w:hideMark/>
              </w:tcPr>
            </w:tcPrChange>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775" w:author="Brian Bohman" w:date="2021-10-27T05:58:00Z">
              <w:tcPr>
                <w:tcW w:w="1008" w:type="dxa"/>
                <w:vAlign w:val="center"/>
                <w:hideMark/>
              </w:tcPr>
            </w:tcPrChange>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76" w:author="Brian Bohman" w:date="2021-10-27T05:58:00Z">
              <w:tcPr>
                <w:tcW w:w="1152" w:type="dxa"/>
                <w:vAlign w:val="center"/>
                <w:hideMark/>
              </w:tcPr>
            </w:tcPrChange>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777" w:author="Brian Bohman" w:date="2021-10-27T05:58:00Z">
              <w:tcPr>
                <w:tcW w:w="1008" w:type="dxa"/>
                <w:vAlign w:val="center"/>
                <w:hideMark/>
              </w:tcPr>
            </w:tcPrChange>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337F4948" w14:textId="77777777" w:rsidTr="00E419CD">
        <w:trPr>
          <w:trHeight w:val="165"/>
          <w:trPrChange w:id="14778" w:author="Brian Bohman" w:date="2021-10-27T05:58:00Z">
            <w:trPr>
              <w:trHeight w:val="165"/>
            </w:trPr>
          </w:trPrChange>
        </w:trPr>
        <w:tc>
          <w:tcPr>
            <w:tcW w:w="360" w:type="dxa"/>
            <w:vAlign w:val="center"/>
            <w:hideMark/>
            <w:tcPrChange w:id="14779" w:author="Brian Bohman" w:date="2021-10-27T05:58:00Z">
              <w:tcPr>
                <w:tcW w:w="360" w:type="dxa"/>
                <w:vAlign w:val="center"/>
                <w:hideMark/>
              </w:tcPr>
            </w:tcPrChange>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Change w:id="14780" w:author="Brian Bohman" w:date="2021-10-27T05:58:00Z">
              <w:tcPr>
                <w:tcW w:w="864" w:type="dxa"/>
                <w:vAlign w:val="center"/>
                <w:hideMark/>
              </w:tcPr>
            </w:tcPrChange>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81" w:author="Brian Bohman" w:date="2021-10-27T05:58:00Z">
              <w:tcPr>
                <w:tcW w:w="1152" w:type="dxa"/>
                <w:vAlign w:val="center"/>
                <w:hideMark/>
              </w:tcPr>
            </w:tcPrChange>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82" w:author="Brian Bohman" w:date="2021-10-27T05:58:00Z">
              <w:tcPr>
                <w:tcW w:w="504" w:type="dxa"/>
                <w:vAlign w:val="center"/>
                <w:hideMark/>
              </w:tcPr>
            </w:tcPrChange>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783" w:author="Brian Bohman" w:date="2021-10-27T05:58:00Z">
              <w:tcPr>
                <w:tcW w:w="1008" w:type="dxa"/>
                <w:vAlign w:val="center"/>
                <w:hideMark/>
              </w:tcPr>
            </w:tcPrChange>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784" w:author="Brian Bohman" w:date="2021-10-27T05:58:00Z">
              <w:tcPr>
                <w:tcW w:w="1008" w:type="dxa"/>
                <w:hideMark/>
              </w:tcPr>
            </w:tcPrChange>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85" w:author="Brian Bohman" w:date="2021-10-27T05:58:00Z">
              <w:tcPr>
                <w:tcW w:w="720" w:type="dxa"/>
                <w:vAlign w:val="center"/>
                <w:hideMark/>
              </w:tcPr>
            </w:tcPrChange>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786" w:author="Brian Bohman" w:date="2021-10-27T05:58:00Z">
              <w:tcPr>
                <w:tcW w:w="1008" w:type="dxa"/>
                <w:vAlign w:val="center"/>
                <w:hideMark/>
              </w:tcPr>
            </w:tcPrChange>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87" w:author="Brian Bohman" w:date="2021-10-27T05:58:00Z">
              <w:tcPr>
                <w:tcW w:w="1152" w:type="dxa"/>
                <w:vAlign w:val="center"/>
                <w:hideMark/>
              </w:tcPr>
            </w:tcPrChange>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788" w:author="Brian Bohman" w:date="2021-10-27T05:58:00Z">
              <w:tcPr>
                <w:tcW w:w="1008" w:type="dxa"/>
                <w:vAlign w:val="center"/>
                <w:hideMark/>
              </w:tcPr>
            </w:tcPrChange>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A6A293C" w14:textId="77777777" w:rsidTr="00E419CD">
        <w:trPr>
          <w:trHeight w:val="165"/>
          <w:trPrChange w:id="14789" w:author="Brian Bohman" w:date="2021-10-27T05:58:00Z">
            <w:trPr>
              <w:trHeight w:val="165"/>
            </w:trPr>
          </w:trPrChange>
        </w:trPr>
        <w:tc>
          <w:tcPr>
            <w:tcW w:w="360" w:type="dxa"/>
            <w:vAlign w:val="center"/>
            <w:hideMark/>
            <w:tcPrChange w:id="14790" w:author="Brian Bohman" w:date="2021-10-27T05:58:00Z">
              <w:tcPr>
                <w:tcW w:w="360" w:type="dxa"/>
                <w:vAlign w:val="center"/>
                <w:hideMark/>
              </w:tcPr>
            </w:tcPrChange>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Change w:id="14791" w:author="Brian Bohman" w:date="2021-10-27T05:58:00Z">
              <w:tcPr>
                <w:tcW w:w="864" w:type="dxa"/>
                <w:vAlign w:val="center"/>
                <w:hideMark/>
              </w:tcPr>
            </w:tcPrChange>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92" w:author="Brian Bohman" w:date="2021-10-27T05:58:00Z">
              <w:tcPr>
                <w:tcW w:w="1152" w:type="dxa"/>
                <w:vAlign w:val="center"/>
                <w:hideMark/>
              </w:tcPr>
            </w:tcPrChange>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93" w:author="Brian Bohman" w:date="2021-10-27T05:58:00Z">
              <w:tcPr>
                <w:tcW w:w="504" w:type="dxa"/>
                <w:vAlign w:val="center"/>
                <w:hideMark/>
              </w:tcPr>
            </w:tcPrChange>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794" w:author="Brian Bohman" w:date="2021-10-27T05:58:00Z">
              <w:tcPr>
                <w:tcW w:w="1008" w:type="dxa"/>
                <w:vAlign w:val="center"/>
                <w:hideMark/>
              </w:tcPr>
            </w:tcPrChange>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795" w:author="Brian Bohman" w:date="2021-10-27T05:58:00Z">
              <w:tcPr>
                <w:tcW w:w="1008" w:type="dxa"/>
                <w:hideMark/>
              </w:tcPr>
            </w:tcPrChange>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96" w:author="Brian Bohman" w:date="2021-10-27T05:58:00Z">
              <w:tcPr>
                <w:tcW w:w="720" w:type="dxa"/>
                <w:vAlign w:val="center"/>
                <w:hideMark/>
              </w:tcPr>
            </w:tcPrChange>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797" w:author="Brian Bohman" w:date="2021-10-27T05:58:00Z">
              <w:tcPr>
                <w:tcW w:w="1008" w:type="dxa"/>
                <w:vAlign w:val="center"/>
                <w:hideMark/>
              </w:tcPr>
            </w:tcPrChange>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98" w:author="Brian Bohman" w:date="2021-10-27T05:58:00Z">
              <w:tcPr>
                <w:tcW w:w="1152" w:type="dxa"/>
                <w:vAlign w:val="center"/>
                <w:hideMark/>
              </w:tcPr>
            </w:tcPrChange>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4799" w:author="Brian Bohman" w:date="2021-10-27T05:58:00Z">
              <w:tcPr>
                <w:tcW w:w="1008" w:type="dxa"/>
                <w:vAlign w:val="center"/>
                <w:hideMark/>
              </w:tcPr>
            </w:tcPrChange>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F570E59" w14:textId="77777777" w:rsidTr="00E419CD">
        <w:trPr>
          <w:trHeight w:val="180"/>
          <w:trPrChange w:id="14800" w:author="Brian Bohman" w:date="2021-10-27T05:58:00Z">
            <w:trPr>
              <w:trHeight w:val="180"/>
            </w:trPr>
          </w:trPrChange>
        </w:trPr>
        <w:tc>
          <w:tcPr>
            <w:tcW w:w="360" w:type="dxa"/>
            <w:vAlign w:val="center"/>
            <w:hideMark/>
            <w:tcPrChange w:id="14801" w:author="Brian Bohman" w:date="2021-10-27T05:58:00Z">
              <w:tcPr>
                <w:tcW w:w="360" w:type="dxa"/>
                <w:vAlign w:val="center"/>
                <w:hideMark/>
              </w:tcPr>
            </w:tcPrChange>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Change w:id="14802" w:author="Brian Bohman" w:date="2021-10-27T05:58:00Z">
              <w:tcPr>
                <w:tcW w:w="864" w:type="dxa"/>
                <w:vAlign w:val="center"/>
                <w:hideMark/>
              </w:tcPr>
            </w:tcPrChange>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03" w:author="Brian Bohman" w:date="2021-10-27T05:58:00Z">
              <w:tcPr>
                <w:tcW w:w="1152" w:type="dxa"/>
                <w:vAlign w:val="center"/>
                <w:hideMark/>
              </w:tcPr>
            </w:tcPrChange>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04" w:author="Brian Bohman" w:date="2021-10-27T05:58:00Z">
              <w:tcPr>
                <w:tcW w:w="504" w:type="dxa"/>
                <w:vAlign w:val="center"/>
                <w:hideMark/>
              </w:tcPr>
            </w:tcPrChange>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805" w:author="Brian Bohman" w:date="2021-10-27T05:58:00Z">
              <w:tcPr>
                <w:tcW w:w="1008" w:type="dxa"/>
                <w:vAlign w:val="center"/>
                <w:hideMark/>
              </w:tcPr>
            </w:tcPrChange>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806" w:author="Brian Bohman" w:date="2021-10-27T05:58:00Z">
              <w:tcPr>
                <w:tcW w:w="1008" w:type="dxa"/>
                <w:hideMark/>
              </w:tcPr>
            </w:tcPrChange>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07" w:author="Brian Bohman" w:date="2021-10-27T05:58:00Z">
              <w:tcPr>
                <w:tcW w:w="720" w:type="dxa"/>
                <w:vAlign w:val="center"/>
                <w:hideMark/>
              </w:tcPr>
            </w:tcPrChange>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08" w:author="Brian Bohman" w:date="2021-10-27T05:58:00Z">
              <w:tcPr>
                <w:tcW w:w="1008" w:type="dxa"/>
                <w:vAlign w:val="center"/>
                <w:hideMark/>
              </w:tcPr>
            </w:tcPrChange>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09" w:author="Brian Bohman" w:date="2021-10-27T05:58:00Z">
              <w:tcPr>
                <w:tcW w:w="1152" w:type="dxa"/>
                <w:vAlign w:val="center"/>
                <w:hideMark/>
              </w:tcPr>
            </w:tcPrChange>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4810" w:author="Brian Bohman" w:date="2021-10-27T05:58:00Z">
              <w:tcPr>
                <w:tcW w:w="1008" w:type="dxa"/>
                <w:vAlign w:val="center"/>
                <w:hideMark/>
              </w:tcPr>
            </w:tcPrChange>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5105A78" w14:textId="77777777" w:rsidTr="00E419CD">
        <w:trPr>
          <w:trHeight w:val="165"/>
          <w:trPrChange w:id="14811" w:author="Brian Bohman" w:date="2021-10-27T05:58:00Z">
            <w:trPr>
              <w:trHeight w:val="165"/>
            </w:trPr>
          </w:trPrChange>
        </w:trPr>
        <w:tc>
          <w:tcPr>
            <w:tcW w:w="360" w:type="dxa"/>
            <w:vAlign w:val="center"/>
            <w:hideMark/>
            <w:tcPrChange w:id="14812" w:author="Brian Bohman" w:date="2021-10-27T05:58:00Z">
              <w:tcPr>
                <w:tcW w:w="360" w:type="dxa"/>
                <w:vAlign w:val="center"/>
                <w:hideMark/>
              </w:tcPr>
            </w:tcPrChange>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Change w:id="14813" w:author="Brian Bohman" w:date="2021-10-27T05:58:00Z">
              <w:tcPr>
                <w:tcW w:w="864" w:type="dxa"/>
                <w:vAlign w:val="center"/>
                <w:hideMark/>
              </w:tcPr>
            </w:tcPrChange>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14" w:author="Brian Bohman" w:date="2021-10-27T05:58:00Z">
              <w:tcPr>
                <w:tcW w:w="1152" w:type="dxa"/>
                <w:vAlign w:val="center"/>
                <w:hideMark/>
              </w:tcPr>
            </w:tcPrChange>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15" w:author="Brian Bohman" w:date="2021-10-27T05:58:00Z">
              <w:tcPr>
                <w:tcW w:w="504" w:type="dxa"/>
                <w:vAlign w:val="center"/>
                <w:hideMark/>
              </w:tcPr>
            </w:tcPrChange>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816" w:author="Brian Bohman" w:date="2021-10-27T05:58:00Z">
              <w:tcPr>
                <w:tcW w:w="1008" w:type="dxa"/>
                <w:vAlign w:val="center"/>
                <w:hideMark/>
              </w:tcPr>
            </w:tcPrChange>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817" w:author="Brian Bohman" w:date="2021-10-27T05:58:00Z">
              <w:tcPr>
                <w:tcW w:w="1008" w:type="dxa"/>
                <w:hideMark/>
              </w:tcPr>
            </w:tcPrChange>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18" w:author="Brian Bohman" w:date="2021-10-27T05:58:00Z">
              <w:tcPr>
                <w:tcW w:w="720" w:type="dxa"/>
                <w:vAlign w:val="center"/>
                <w:hideMark/>
              </w:tcPr>
            </w:tcPrChange>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19" w:author="Brian Bohman" w:date="2021-10-27T05:58:00Z">
              <w:tcPr>
                <w:tcW w:w="1008" w:type="dxa"/>
                <w:vAlign w:val="center"/>
                <w:hideMark/>
              </w:tcPr>
            </w:tcPrChange>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20" w:author="Brian Bohman" w:date="2021-10-27T05:58:00Z">
              <w:tcPr>
                <w:tcW w:w="1152" w:type="dxa"/>
                <w:vAlign w:val="center"/>
                <w:hideMark/>
              </w:tcPr>
            </w:tcPrChange>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4821" w:author="Brian Bohman" w:date="2021-10-27T05:58:00Z">
              <w:tcPr>
                <w:tcW w:w="1008" w:type="dxa"/>
                <w:vAlign w:val="center"/>
                <w:hideMark/>
              </w:tcPr>
            </w:tcPrChange>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56CF4E9C" w14:textId="77777777" w:rsidTr="00E419CD">
        <w:trPr>
          <w:trHeight w:val="165"/>
          <w:trPrChange w:id="14822" w:author="Brian Bohman" w:date="2021-10-27T05:58:00Z">
            <w:trPr>
              <w:trHeight w:val="165"/>
            </w:trPr>
          </w:trPrChange>
        </w:trPr>
        <w:tc>
          <w:tcPr>
            <w:tcW w:w="360" w:type="dxa"/>
            <w:vAlign w:val="center"/>
            <w:hideMark/>
            <w:tcPrChange w:id="14823" w:author="Brian Bohman" w:date="2021-10-27T05:58:00Z">
              <w:tcPr>
                <w:tcW w:w="360" w:type="dxa"/>
                <w:vAlign w:val="center"/>
                <w:hideMark/>
              </w:tcPr>
            </w:tcPrChange>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Change w:id="14824" w:author="Brian Bohman" w:date="2021-10-27T05:58:00Z">
              <w:tcPr>
                <w:tcW w:w="864" w:type="dxa"/>
                <w:vAlign w:val="center"/>
                <w:hideMark/>
              </w:tcPr>
            </w:tcPrChange>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25" w:author="Brian Bohman" w:date="2021-10-27T05:58:00Z">
              <w:tcPr>
                <w:tcW w:w="1152" w:type="dxa"/>
                <w:vAlign w:val="center"/>
                <w:hideMark/>
              </w:tcPr>
            </w:tcPrChange>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26" w:author="Brian Bohman" w:date="2021-10-27T05:58:00Z">
              <w:tcPr>
                <w:tcW w:w="504" w:type="dxa"/>
                <w:vAlign w:val="center"/>
                <w:hideMark/>
              </w:tcPr>
            </w:tcPrChange>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827" w:author="Brian Bohman" w:date="2021-10-27T05:58:00Z">
              <w:tcPr>
                <w:tcW w:w="1008" w:type="dxa"/>
                <w:vAlign w:val="center"/>
                <w:hideMark/>
              </w:tcPr>
            </w:tcPrChange>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828" w:author="Brian Bohman" w:date="2021-10-27T05:58:00Z">
              <w:tcPr>
                <w:tcW w:w="1008" w:type="dxa"/>
                <w:hideMark/>
              </w:tcPr>
            </w:tcPrChange>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29" w:author="Brian Bohman" w:date="2021-10-27T05:58:00Z">
              <w:tcPr>
                <w:tcW w:w="720" w:type="dxa"/>
                <w:vAlign w:val="center"/>
                <w:hideMark/>
              </w:tcPr>
            </w:tcPrChange>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30" w:author="Brian Bohman" w:date="2021-10-27T05:58:00Z">
              <w:tcPr>
                <w:tcW w:w="1008" w:type="dxa"/>
                <w:vAlign w:val="center"/>
                <w:hideMark/>
              </w:tcPr>
            </w:tcPrChange>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31" w:author="Brian Bohman" w:date="2021-10-27T05:58:00Z">
              <w:tcPr>
                <w:tcW w:w="1152" w:type="dxa"/>
                <w:vAlign w:val="center"/>
                <w:hideMark/>
              </w:tcPr>
            </w:tcPrChange>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4832" w:author="Brian Bohman" w:date="2021-10-27T05:58:00Z">
              <w:tcPr>
                <w:tcW w:w="1008" w:type="dxa"/>
                <w:vAlign w:val="center"/>
                <w:hideMark/>
              </w:tcPr>
            </w:tcPrChange>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DDD274A" w14:textId="77777777" w:rsidTr="00E419CD">
        <w:trPr>
          <w:trHeight w:val="165"/>
          <w:trPrChange w:id="14833" w:author="Brian Bohman" w:date="2021-10-27T05:58:00Z">
            <w:trPr>
              <w:trHeight w:val="165"/>
            </w:trPr>
          </w:trPrChange>
        </w:trPr>
        <w:tc>
          <w:tcPr>
            <w:tcW w:w="360" w:type="dxa"/>
            <w:vAlign w:val="center"/>
            <w:hideMark/>
            <w:tcPrChange w:id="14834" w:author="Brian Bohman" w:date="2021-10-27T05:58:00Z">
              <w:tcPr>
                <w:tcW w:w="360" w:type="dxa"/>
                <w:vAlign w:val="center"/>
                <w:hideMark/>
              </w:tcPr>
            </w:tcPrChange>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Change w:id="14835" w:author="Brian Bohman" w:date="2021-10-27T05:58:00Z">
              <w:tcPr>
                <w:tcW w:w="864" w:type="dxa"/>
                <w:vAlign w:val="center"/>
                <w:hideMark/>
              </w:tcPr>
            </w:tcPrChange>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36" w:author="Brian Bohman" w:date="2021-10-27T05:58:00Z">
              <w:tcPr>
                <w:tcW w:w="1152" w:type="dxa"/>
                <w:vAlign w:val="center"/>
                <w:hideMark/>
              </w:tcPr>
            </w:tcPrChange>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37" w:author="Brian Bohman" w:date="2021-10-27T05:58:00Z">
              <w:tcPr>
                <w:tcW w:w="504" w:type="dxa"/>
                <w:vAlign w:val="center"/>
                <w:hideMark/>
              </w:tcPr>
            </w:tcPrChange>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838" w:author="Brian Bohman" w:date="2021-10-27T05:58:00Z">
              <w:tcPr>
                <w:tcW w:w="1008" w:type="dxa"/>
                <w:vAlign w:val="center"/>
                <w:hideMark/>
              </w:tcPr>
            </w:tcPrChange>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839" w:author="Brian Bohman" w:date="2021-10-27T05:58:00Z">
              <w:tcPr>
                <w:tcW w:w="1008" w:type="dxa"/>
                <w:hideMark/>
              </w:tcPr>
            </w:tcPrChange>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40" w:author="Brian Bohman" w:date="2021-10-27T05:58:00Z">
              <w:tcPr>
                <w:tcW w:w="720" w:type="dxa"/>
                <w:vAlign w:val="center"/>
                <w:hideMark/>
              </w:tcPr>
            </w:tcPrChange>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41" w:author="Brian Bohman" w:date="2021-10-27T05:58:00Z">
              <w:tcPr>
                <w:tcW w:w="1008" w:type="dxa"/>
                <w:vAlign w:val="center"/>
                <w:hideMark/>
              </w:tcPr>
            </w:tcPrChange>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42" w:author="Brian Bohman" w:date="2021-10-27T05:58:00Z">
              <w:tcPr>
                <w:tcW w:w="1152" w:type="dxa"/>
                <w:vAlign w:val="center"/>
                <w:hideMark/>
              </w:tcPr>
            </w:tcPrChange>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4843" w:author="Brian Bohman" w:date="2021-10-27T05:58:00Z">
              <w:tcPr>
                <w:tcW w:w="1008" w:type="dxa"/>
                <w:vAlign w:val="center"/>
                <w:hideMark/>
              </w:tcPr>
            </w:tcPrChange>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F342DAC" w14:textId="77777777" w:rsidTr="00E419CD">
        <w:trPr>
          <w:trHeight w:val="165"/>
          <w:trPrChange w:id="14844" w:author="Brian Bohman" w:date="2021-10-27T05:58:00Z">
            <w:trPr>
              <w:trHeight w:val="165"/>
            </w:trPr>
          </w:trPrChange>
        </w:trPr>
        <w:tc>
          <w:tcPr>
            <w:tcW w:w="360" w:type="dxa"/>
            <w:vAlign w:val="center"/>
            <w:hideMark/>
            <w:tcPrChange w:id="14845" w:author="Brian Bohman" w:date="2021-10-27T05:58:00Z">
              <w:tcPr>
                <w:tcW w:w="360" w:type="dxa"/>
                <w:vAlign w:val="center"/>
                <w:hideMark/>
              </w:tcPr>
            </w:tcPrChange>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Change w:id="14846" w:author="Brian Bohman" w:date="2021-10-27T05:58:00Z">
              <w:tcPr>
                <w:tcW w:w="864" w:type="dxa"/>
                <w:vAlign w:val="center"/>
                <w:hideMark/>
              </w:tcPr>
            </w:tcPrChange>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47" w:author="Brian Bohman" w:date="2021-10-27T05:58:00Z">
              <w:tcPr>
                <w:tcW w:w="1152" w:type="dxa"/>
                <w:vAlign w:val="center"/>
                <w:hideMark/>
              </w:tcPr>
            </w:tcPrChange>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48" w:author="Brian Bohman" w:date="2021-10-27T05:58:00Z">
              <w:tcPr>
                <w:tcW w:w="504" w:type="dxa"/>
                <w:vAlign w:val="center"/>
                <w:hideMark/>
              </w:tcPr>
            </w:tcPrChange>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849" w:author="Brian Bohman" w:date="2021-10-27T05:58:00Z">
              <w:tcPr>
                <w:tcW w:w="1008" w:type="dxa"/>
                <w:vAlign w:val="center"/>
                <w:hideMark/>
              </w:tcPr>
            </w:tcPrChange>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850" w:author="Brian Bohman" w:date="2021-10-27T05:58:00Z">
              <w:tcPr>
                <w:tcW w:w="1008" w:type="dxa"/>
                <w:hideMark/>
              </w:tcPr>
            </w:tcPrChange>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51" w:author="Brian Bohman" w:date="2021-10-27T05:58:00Z">
              <w:tcPr>
                <w:tcW w:w="720" w:type="dxa"/>
                <w:vAlign w:val="center"/>
                <w:hideMark/>
              </w:tcPr>
            </w:tcPrChange>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52" w:author="Brian Bohman" w:date="2021-10-27T05:58:00Z">
              <w:tcPr>
                <w:tcW w:w="1008" w:type="dxa"/>
                <w:vAlign w:val="center"/>
                <w:hideMark/>
              </w:tcPr>
            </w:tcPrChange>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53" w:author="Brian Bohman" w:date="2021-10-27T05:58:00Z">
              <w:tcPr>
                <w:tcW w:w="1152" w:type="dxa"/>
                <w:vAlign w:val="center"/>
                <w:hideMark/>
              </w:tcPr>
            </w:tcPrChange>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854" w:author="Brian Bohman" w:date="2021-10-27T05:58:00Z">
              <w:tcPr>
                <w:tcW w:w="1008" w:type="dxa"/>
                <w:vAlign w:val="center"/>
                <w:hideMark/>
              </w:tcPr>
            </w:tcPrChange>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3ACEDF9" w14:textId="77777777" w:rsidTr="00E419CD">
        <w:trPr>
          <w:trHeight w:val="165"/>
          <w:trPrChange w:id="14855" w:author="Brian Bohman" w:date="2021-10-27T05:58:00Z">
            <w:trPr>
              <w:trHeight w:val="165"/>
            </w:trPr>
          </w:trPrChange>
        </w:trPr>
        <w:tc>
          <w:tcPr>
            <w:tcW w:w="360" w:type="dxa"/>
            <w:vAlign w:val="center"/>
            <w:hideMark/>
            <w:tcPrChange w:id="14856" w:author="Brian Bohman" w:date="2021-10-27T05:58:00Z">
              <w:tcPr>
                <w:tcW w:w="360" w:type="dxa"/>
                <w:vAlign w:val="center"/>
                <w:hideMark/>
              </w:tcPr>
            </w:tcPrChange>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Change w:id="14857" w:author="Brian Bohman" w:date="2021-10-27T05:58:00Z">
              <w:tcPr>
                <w:tcW w:w="864" w:type="dxa"/>
                <w:vAlign w:val="center"/>
                <w:hideMark/>
              </w:tcPr>
            </w:tcPrChange>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58" w:author="Brian Bohman" w:date="2021-10-27T05:58:00Z">
              <w:tcPr>
                <w:tcW w:w="1152" w:type="dxa"/>
                <w:vAlign w:val="center"/>
                <w:hideMark/>
              </w:tcPr>
            </w:tcPrChange>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59" w:author="Brian Bohman" w:date="2021-10-27T05:58:00Z">
              <w:tcPr>
                <w:tcW w:w="504" w:type="dxa"/>
                <w:vAlign w:val="center"/>
                <w:hideMark/>
              </w:tcPr>
            </w:tcPrChange>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860" w:author="Brian Bohman" w:date="2021-10-27T05:58:00Z">
              <w:tcPr>
                <w:tcW w:w="1008" w:type="dxa"/>
                <w:vAlign w:val="center"/>
                <w:hideMark/>
              </w:tcPr>
            </w:tcPrChange>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861" w:author="Brian Bohman" w:date="2021-10-27T05:58:00Z">
              <w:tcPr>
                <w:tcW w:w="1008" w:type="dxa"/>
                <w:hideMark/>
              </w:tcPr>
            </w:tcPrChange>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62" w:author="Brian Bohman" w:date="2021-10-27T05:58:00Z">
              <w:tcPr>
                <w:tcW w:w="720" w:type="dxa"/>
                <w:vAlign w:val="center"/>
                <w:hideMark/>
              </w:tcPr>
            </w:tcPrChange>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863" w:author="Brian Bohman" w:date="2021-10-27T05:58:00Z">
              <w:tcPr>
                <w:tcW w:w="1008" w:type="dxa"/>
                <w:vAlign w:val="center"/>
                <w:hideMark/>
              </w:tcPr>
            </w:tcPrChange>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64" w:author="Brian Bohman" w:date="2021-10-27T05:58:00Z">
              <w:tcPr>
                <w:tcW w:w="1152" w:type="dxa"/>
                <w:vAlign w:val="center"/>
                <w:hideMark/>
              </w:tcPr>
            </w:tcPrChange>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865" w:author="Brian Bohman" w:date="2021-10-27T05:58:00Z">
              <w:tcPr>
                <w:tcW w:w="1008" w:type="dxa"/>
                <w:vAlign w:val="center"/>
                <w:hideMark/>
              </w:tcPr>
            </w:tcPrChange>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F76B83B" w14:textId="77777777" w:rsidTr="00E419CD">
        <w:trPr>
          <w:trHeight w:val="165"/>
          <w:trPrChange w:id="14866" w:author="Brian Bohman" w:date="2021-10-27T05:58:00Z">
            <w:trPr>
              <w:trHeight w:val="165"/>
            </w:trPr>
          </w:trPrChange>
        </w:trPr>
        <w:tc>
          <w:tcPr>
            <w:tcW w:w="360" w:type="dxa"/>
            <w:vAlign w:val="center"/>
            <w:hideMark/>
            <w:tcPrChange w:id="14867" w:author="Brian Bohman" w:date="2021-10-27T05:58:00Z">
              <w:tcPr>
                <w:tcW w:w="360" w:type="dxa"/>
                <w:vAlign w:val="center"/>
                <w:hideMark/>
              </w:tcPr>
            </w:tcPrChange>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Change w:id="14868" w:author="Brian Bohman" w:date="2021-10-27T05:58:00Z">
              <w:tcPr>
                <w:tcW w:w="864" w:type="dxa"/>
                <w:vAlign w:val="center"/>
                <w:hideMark/>
              </w:tcPr>
            </w:tcPrChange>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69" w:author="Brian Bohman" w:date="2021-10-27T05:58:00Z">
              <w:tcPr>
                <w:tcW w:w="1152" w:type="dxa"/>
                <w:vAlign w:val="center"/>
                <w:hideMark/>
              </w:tcPr>
            </w:tcPrChange>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70" w:author="Brian Bohman" w:date="2021-10-27T05:58:00Z">
              <w:tcPr>
                <w:tcW w:w="504" w:type="dxa"/>
                <w:vAlign w:val="center"/>
                <w:hideMark/>
              </w:tcPr>
            </w:tcPrChange>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871" w:author="Brian Bohman" w:date="2021-10-27T05:58:00Z">
              <w:tcPr>
                <w:tcW w:w="1008" w:type="dxa"/>
                <w:vAlign w:val="center"/>
                <w:hideMark/>
              </w:tcPr>
            </w:tcPrChange>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872" w:author="Brian Bohman" w:date="2021-10-27T05:58:00Z">
              <w:tcPr>
                <w:tcW w:w="1008" w:type="dxa"/>
                <w:hideMark/>
              </w:tcPr>
            </w:tcPrChange>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73" w:author="Brian Bohman" w:date="2021-10-27T05:58:00Z">
              <w:tcPr>
                <w:tcW w:w="720" w:type="dxa"/>
                <w:vAlign w:val="center"/>
                <w:hideMark/>
              </w:tcPr>
            </w:tcPrChange>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74" w:author="Brian Bohman" w:date="2021-10-27T05:58:00Z">
              <w:tcPr>
                <w:tcW w:w="1008" w:type="dxa"/>
                <w:vAlign w:val="center"/>
                <w:hideMark/>
              </w:tcPr>
            </w:tcPrChange>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75" w:author="Brian Bohman" w:date="2021-10-27T05:58:00Z">
              <w:tcPr>
                <w:tcW w:w="1152" w:type="dxa"/>
                <w:vAlign w:val="center"/>
                <w:hideMark/>
              </w:tcPr>
            </w:tcPrChange>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4876" w:author="Brian Bohman" w:date="2021-10-27T05:58:00Z">
              <w:tcPr>
                <w:tcW w:w="1008" w:type="dxa"/>
                <w:vAlign w:val="center"/>
                <w:hideMark/>
              </w:tcPr>
            </w:tcPrChange>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01BB739" w14:textId="77777777" w:rsidTr="00E419CD">
        <w:trPr>
          <w:trHeight w:val="165"/>
          <w:trPrChange w:id="14877" w:author="Brian Bohman" w:date="2021-10-27T05:58:00Z">
            <w:trPr>
              <w:trHeight w:val="165"/>
            </w:trPr>
          </w:trPrChange>
        </w:trPr>
        <w:tc>
          <w:tcPr>
            <w:tcW w:w="360" w:type="dxa"/>
            <w:vAlign w:val="center"/>
            <w:hideMark/>
            <w:tcPrChange w:id="14878" w:author="Brian Bohman" w:date="2021-10-27T05:58:00Z">
              <w:tcPr>
                <w:tcW w:w="360" w:type="dxa"/>
                <w:vAlign w:val="center"/>
                <w:hideMark/>
              </w:tcPr>
            </w:tcPrChange>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Change w:id="14879" w:author="Brian Bohman" w:date="2021-10-27T05:58:00Z">
              <w:tcPr>
                <w:tcW w:w="864" w:type="dxa"/>
                <w:vAlign w:val="center"/>
                <w:hideMark/>
              </w:tcPr>
            </w:tcPrChange>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80" w:author="Brian Bohman" w:date="2021-10-27T05:58:00Z">
              <w:tcPr>
                <w:tcW w:w="1152" w:type="dxa"/>
                <w:vAlign w:val="center"/>
                <w:hideMark/>
              </w:tcPr>
            </w:tcPrChange>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81" w:author="Brian Bohman" w:date="2021-10-27T05:58:00Z">
              <w:tcPr>
                <w:tcW w:w="504" w:type="dxa"/>
                <w:vAlign w:val="center"/>
                <w:hideMark/>
              </w:tcPr>
            </w:tcPrChange>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882" w:author="Brian Bohman" w:date="2021-10-27T05:58:00Z">
              <w:tcPr>
                <w:tcW w:w="1008" w:type="dxa"/>
                <w:vAlign w:val="center"/>
                <w:hideMark/>
              </w:tcPr>
            </w:tcPrChange>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883" w:author="Brian Bohman" w:date="2021-10-27T05:58:00Z">
              <w:tcPr>
                <w:tcW w:w="1008" w:type="dxa"/>
                <w:hideMark/>
              </w:tcPr>
            </w:tcPrChange>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84" w:author="Brian Bohman" w:date="2021-10-27T05:58:00Z">
              <w:tcPr>
                <w:tcW w:w="720" w:type="dxa"/>
                <w:vAlign w:val="center"/>
                <w:hideMark/>
              </w:tcPr>
            </w:tcPrChange>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85" w:author="Brian Bohman" w:date="2021-10-27T05:58:00Z">
              <w:tcPr>
                <w:tcW w:w="1008" w:type="dxa"/>
                <w:vAlign w:val="center"/>
                <w:hideMark/>
              </w:tcPr>
            </w:tcPrChange>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86" w:author="Brian Bohman" w:date="2021-10-27T05:58:00Z">
              <w:tcPr>
                <w:tcW w:w="1152" w:type="dxa"/>
                <w:vAlign w:val="center"/>
                <w:hideMark/>
              </w:tcPr>
            </w:tcPrChange>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4887" w:author="Brian Bohman" w:date="2021-10-27T05:58:00Z">
              <w:tcPr>
                <w:tcW w:w="1008" w:type="dxa"/>
                <w:vAlign w:val="center"/>
                <w:hideMark/>
              </w:tcPr>
            </w:tcPrChange>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4680F3D" w14:textId="77777777" w:rsidTr="00E419CD">
        <w:trPr>
          <w:trHeight w:val="165"/>
          <w:trPrChange w:id="14888" w:author="Brian Bohman" w:date="2021-10-27T05:58:00Z">
            <w:trPr>
              <w:trHeight w:val="165"/>
            </w:trPr>
          </w:trPrChange>
        </w:trPr>
        <w:tc>
          <w:tcPr>
            <w:tcW w:w="360" w:type="dxa"/>
            <w:vAlign w:val="center"/>
            <w:hideMark/>
            <w:tcPrChange w:id="14889" w:author="Brian Bohman" w:date="2021-10-27T05:58:00Z">
              <w:tcPr>
                <w:tcW w:w="360" w:type="dxa"/>
                <w:vAlign w:val="center"/>
                <w:hideMark/>
              </w:tcPr>
            </w:tcPrChange>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Change w:id="14890" w:author="Brian Bohman" w:date="2021-10-27T05:58:00Z">
              <w:tcPr>
                <w:tcW w:w="864" w:type="dxa"/>
                <w:vAlign w:val="center"/>
                <w:hideMark/>
              </w:tcPr>
            </w:tcPrChange>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91" w:author="Brian Bohman" w:date="2021-10-27T05:58:00Z">
              <w:tcPr>
                <w:tcW w:w="1152" w:type="dxa"/>
                <w:vAlign w:val="center"/>
                <w:hideMark/>
              </w:tcPr>
            </w:tcPrChange>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92" w:author="Brian Bohman" w:date="2021-10-27T05:58:00Z">
              <w:tcPr>
                <w:tcW w:w="504" w:type="dxa"/>
                <w:vAlign w:val="center"/>
                <w:hideMark/>
              </w:tcPr>
            </w:tcPrChange>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893" w:author="Brian Bohman" w:date="2021-10-27T05:58:00Z">
              <w:tcPr>
                <w:tcW w:w="1008" w:type="dxa"/>
                <w:vAlign w:val="center"/>
                <w:hideMark/>
              </w:tcPr>
            </w:tcPrChange>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894" w:author="Brian Bohman" w:date="2021-10-27T05:58:00Z">
              <w:tcPr>
                <w:tcW w:w="1008" w:type="dxa"/>
                <w:hideMark/>
              </w:tcPr>
            </w:tcPrChange>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95" w:author="Brian Bohman" w:date="2021-10-27T05:58:00Z">
              <w:tcPr>
                <w:tcW w:w="720" w:type="dxa"/>
                <w:vAlign w:val="center"/>
                <w:hideMark/>
              </w:tcPr>
            </w:tcPrChange>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96" w:author="Brian Bohman" w:date="2021-10-27T05:58:00Z">
              <w:tcPr>
                <w:tcW w:w="1008" w:type="dxa"/>
                <w:vAlign w:val="center"/>
                <w:hideMark/>
              </w:tcPr>
            </w:tcPrChange>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97" w:author="Brian Bohman" w:date="2021-10-27T05:58:00Z">
              <w:tcPr>
                <w:tcW w:w="1152" w:type="dxa"/>
                <w:vAlign w:val="center"/>
                <w:hideMark/>
              </w:tcPr>
            </w:tcPrChange>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898" w:author="Brian Bohman" w:date="2021-10-27T05:58:00Z">
              <w:tcPr>
                <w:tcW w:w="1008" w:type="dxa"/>
                <w:vAlign w:val="center"/>
                <w:hideMark/>
              </w:tcPr>
            </w:tcPrChange>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1AFCCC4" w14:textId="77777777" w:rsidTr="00E419CD">
        <w:trPr>
          <w:trHeight w:val="165"/>
          <w:trPrChange w:id="14899" w:author="Brian Bohman" w:date="2021-10-27T05:58:00Z">
            <w:trPr>
              <w:trHeight w:val="165"/>
            </w:trPr>
          </w:trPrChange>
        </w:trPr>
        <w:tc>
          <w:tcPr>
            <w:tcW w:w="360" w:type="dxa"/>
            <w:vAlign w:val="center"/>
            <w:hideMark/>
            <w:tcPrChange w:id="14900" w:author="Brian Bohman" w:date="2021-10-27T05:58:00Z">
              <w:tcPr>
                <w:tcW w:w="360" w:type="dxa"/>
                <w:vAlign w:val="center"/>
                <w:hideMark/>
              </w:tcPr>
            </w:tcPrChange>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Change w:id="14901" w:author="Brian Bohman" w:date="2021-10-27T05:58:00Z">
              <w:tcPr>
                <w:tcW w:w="864" w:type="dxa"/>
                <w:vAlign w:val="center"/>
                <w:hideMark/>
              </w:tcPr>
            </w:tcPrChange>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02" w:author="Brian Bohman" w:date="2021-10-27T05:58:00Z">
              <w:tcPr>
                <w:tcW w:w="1152" w:type="dxa"/>
                <w:vAlign w:val="center"/>
                <w:hideMark/>
              </w:tcPr>
            </w:tcPrChange>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03" w:author="Brian Bohman" w:date="2021-10-27T05:58:00Z">
              <w:tcPr>
                <w:tcW w:w="504" w:type="dxa"/>
                <w:vAlign w:val="center"/>
                <w:hideMark/>
              </w:tcPr>
            </w:tcPrChange>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904" w:author="Brian Bohman" w:date="2021-10-27T05:58:00Z">
              <w:tcPr>
                <w:tcW w:w="1008" w:type="dxa"/>
                <w:vAlign w:val="center"/>
                <w:hideMark/>
              </w:tcPr>
            </w:tcPrChange>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905" w:author="Brian Bohman" w:date="2021-10-27T05:58:00Z">
              <w:tcPr>
                <w:tcW w:w="1008" w:type="dxa"/>
                <w:hideMark/>
              </w:tcPr>
            </w:tcPrChange>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06" w:author="Brian Bohman" w:date="2021-10-27T05:58:00Z">
              <w:tcPr>
                <w:tcW w:w="720" w:type="dxa"/>
                <w:vAlign w:val="center"/>
                <w:hideMark/>
              </w:tcPr>
            </w:tcPrChange>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07" w:author="Brian Bohman" w:date="2021-10-27T05:58:00Z">
              <w:tcPr>
                <w:tcW w:w="1008" w:type="dxa"/>
                <w:vAlign w:val="center"/>
                <w:hideMark/>
              </w:tcPr>
            </w:tcPrChange>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08" w:author="Brian Bohman" w:date="2021-10-27T05:58:00Z">
              <w:tcPr>
                <w:tcW w:w="1152" w:type="dxa"/>
                <w:vAlign w:val="center"/>
                <w:hideMark/>
              </w:tcPr>
            </w:tcPrChange>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440" w:type="dxa"/>
            <w:vAlign w:val="center"/>
            <w:hideMark/>
            <w:tcPrChange w:id="14909" w:author="Brian Bohman" w:date="2021-10-27T05:58:00Z">
              <w:tcPr>
                <w:tcW w:w="1008" w:type="dxa"/>
                <w:vAlign w:val="center"/>
                <w:hideMark/>
              </w:tcPr>
            </w:tcPrChange>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E289E10" w14:textId="77777777" w:rsidTr="00E419CD">
        <w:trPr>
          <w:trHeight w:val="165"/>
          <w:trPrChange w:id="14910" w:author="Brian Bohman" w:date="2021-10-27T05:58:00Z">
            <w:trPr>
              <w:trHeight w:val="165"/>
            </w:trPr>
          </w:trPrChange>
        </w:trPr>
        <w:tc>
          <w:tcPr>
            <w:tcW w:w="360" w:type="dxa"/>
            <w:vAlign w:val="center"/>
            <w:hideMark/>
            <w:tcPrChange w:id="14911" w:author="Brian Bohman" w:date="2021-10-27T05:58:00Z">
              <w:tcPr>
                <w:tcW w:w="360" w:type="dxa"/>
                <w:vAlign w:val="center"/>
                <w:hideMark/>
              </w:tcPr>
            </w:tcPrChange>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Change w:id="14912" w:author="Brian Bohman" w:date="2021-10-27T05:58:00Z">
              <w:tcPr>
                <w:tcW w:w="864" w:type="dxa"/>
                <w:vAlign w:val="center"/>
                <w:hideMark/>
              </w:tcPr>
            </w:tcPrChange>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13" w:author="Brian Bohman" w:date="2021-10-27T05:58:00Z">
              <w:tcPr>
                <w:tcW w:w="1152" w:type="dxa"/>
                <w:vAlign w:val="center"/>
                <w:hideMark/>
              </w:tcPr>
            </w:tcPrChange>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14" w:author="Brian Bohman" w:date="2021-10-27T05:58:00Z">
              <w:tcPr>
                <w:tcW w:w="504" w:type="dxa"/>
                <w:vAlign w:val="center"/>
                <w:hideMark/>
              </w:tcPr>
            </w:tcPrChange>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915" w:author="Brian Bohman" w:date="2021-10-27T05:58:00Z">
              <w:tcPr>
                <w:tcW w:w="1008" w:type="dxa"/>
                <w:vAlign w:val="center"/>
                <w:hideMark/>
              </w:tcPr>
            </w:tcPrChange>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916" w:author="Brian Bohman" w:date="2021-10-27T05:58:00Z">
              <w:tcPr>
                <w:tcW w:w="1008" w:type="dxa"/>
                <w:hideMark/>
              </w:tcPr>
            </w:tcPrChange>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17" w:author="Brian Bohman" w:date="2021-10-27T05:58:00Z">
              <w:tcPr>
                <w:tcW w:w="720" w:type="dxa"/>
                <w:vAlign w:val="center"/>
                <w:hideMark/>
              </w:tcPr>
            </w:tcPrChange>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18" w:author="Brian Bohman" w:date="2021-10-27T05:58:00Z">
              <w:tcPr>
                <w:tcW w:w="1008" w:type="dxa"/>
                <w:vAlign w:val="center"/>
                <w:hideMark/>
              </w:tcPr>
            </w:tcPrChange>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19" w:author="Brian Bohman" w:date="2021-10-27T05:58:00Z">
              <w:tcPr>
                <w:tcW w:w="1152" w:type="dxa"/>
                <w:vAlign w:val="center"/>
                <w:hideMark/>
              </w:tcPr>
            </w:tcPrChange>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920" w:author="Brian Bohman" w:date="2021-10-27T05:58:00Z">
              <w:tcPr>
                <w:tcW w:w="1008" w:type="dxa"/>
                <w:vAlign w:val="center"/>
                <w:hideMark/>
              </w:tcPr>
            </w:tcPrChange>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B705CB2" w14:textId="77777777" w:rsidTr="00E419CD">
        <w:trPr>
          <w:trHeight w:val="165"/>
          <w:trPrChange w:id="14921" w:author="Brian Bohman" w:date="2021-10-27T05:58:00Z">
            <w:trPr>
              <w:trHeight w:val="165"/>
            </w:trPr>
          </w:trPrChange>
        </w:trPr>
        <w:tc>
          <w:tcPr>
            <w:tcW w:w="360" w:type="dxa"/>
            <w:vAlign w:val="center"/>
            <w:hideMark/>
            <w:tcPrChange w:id="14922" w:author="Brian Bohman" w:date="2021-10-27T05:58:00Z">
              <w:tcPr>
                <w:tcW w:w="360" w:type="dxa"/>
                <w:vAlign w:val="center"/>
                <w:hideMark/>
              </w:tcPr>
            </w:tcPrChange>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Change w:id="14923" w:author="Brian Bohman" w:date="2021-10-27T05:58:00Z">
              <w:tcPr>
                <w:tcW w:w="864" w:type="dxa"/>
                <w:vAlign w:val="center"/>
                <w:hideMark/>
              </w:tcPr>
            </w:tcPrChange>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24" w:author="Brian Bohman" w:date="2021-10-27T05:58:00Z">
              <w:tcPr>
                <w:tcW w:w="1152" w:type="dxa"/>
                <w:vAlign w:val="center"/>
                <w:hideMark/>
              </w:tcPr>
            </w:tcPrChange>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25" w:author="Brian Bohman" w:date="2021-10-27T05:58:00Z">
              <w:tcPr>
                <w:tcW w:w="504" w:type="dxa"/>
                <w:vAlign w:val="center"/>
                <w:hideMark/>
              </w:tcPr>
            </w:tcPrChange>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926" w:author="Brian Bohman" w:date="2021-10-27T05:58:00Z">
              <w:tcPr>
                <w:tcW w:w="1008" w:type="dxa"/>
                <w:vAlign w:val="center"/>
                <w:hideMark/>
              </w:tcPr>
            </w:tcPrChange>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927" w:author="Brian Bohman" w:date="2021-10-27T05:58:00Z">
              <w:tcPr>
                <w:tcW w:w="1008" w:type="dxa"/>
                <w:hideMark/>
              </w:tcPr>
            </w:tcPrChange>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28" w:author="Brian Bohman" w:date="2021-10-27T05:58:00Z">
              <w:tcPr>
                <w:tcW w:w="720" w:type="dxa"/>
                <w:vAlign w:val="center"/>
                <w:hideMark/>
              </w:tcPr>
            </w:tcPrChange>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29" w:author="Brian Bohman" w:date="2021-10-27T05:58:00Z">
              <w:tcPr>
                <w:tcW w:w="1008" w:type="dxa"/>
                <w:vAlign w:val="center"/>
                <w:hideMark/>
              </w:tcPr>
            </w:tcPrChange>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30" w:author="Brian Bohman" w:date="2021-10-27T05:58:00Z">
              <w:tcPr>
                <w:tcW w:w="1152" w:type="dxa"/>
                <w:vAlign w:val="center"/>
                <w:hideMark/>
              </w:tcPr>
            </w:tcPrChange>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4931" w:author="Brian Bohman" w:date="2021-10-27T05:58:00Z">
              <w:tcPr>
                <w:tcW w:w="1008" w:type="dxa"/>
                <w:vAlign w:val="center"/>
                <w:hideMark/>
              </w:tcPr>
            </w:tcPrChange>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7B4AF5B4" w14:textId="77777777" w:rsidTr="00E419CD">
        <w:trPr>
          <w:trHeight w:val="165"/>
          <w:trPrChange w:id="14932" w:author="Brian Bohman" w:date="2021-10-27T05:58:00Z">
            <w:trPr>
              <w:trHeight w:val="165"/>
            </w:trPr>
          </w:trPrChange>
        </w:trPr>
        <w:tc>
          <w:tcPr>
            <w:tcW w:w="360" w:type="dxa"/>
            <w:vAlign w:val="center"/>
            <w:hideMark/>
            <w:tcPrChange w:id="14933" w:author="Brian Bohman" w:date="2021-10-27T05:58:00Z">
              <w:tcPr>
                <w:tcW w:w="360" w:type="dxa"/>
                <w:vAlign w:val="center"/>
                <w:hideMark/>
              </w:tcPr>
            </w:tcPrChange>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Change w:id="14934" w:author="Brian Bohman" w:date="2021-10-27T05:58:00Z">
              <w:tcPr>
                <w:tcW w:w="864" w:type="dxa"/>
                <w:vAlign w:val="center"/>
                <w:hideMark/>
              </w:tcPr>
            </w:tcPrChange>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35" w:author="Brian Bohman" w:date="2021-10-27T05:58:00Z">
              <w:tcPr>
                <w:tcW w:w="1152" w:type="dxa"/>
                <w:vAlign w:val="center"/>
                <w:hideMark/>
              </w:tcPr>
            </w:tcPrChange>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36" w:author="Brian Bohman" w:date="2021-10-27T05:58:00Z">
              <w:tcPr>
                <w:tcW w:w="504" w:type="dxa"/>
                <w:vAlign w:val="center"/>
                <w:hideMark/>
              </w:tcPr>
            </w:tcPrChange>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937" w:author="Brian Bohman" w:date="2021-10-27T05:58:00Z">
              <w:tcPr>
                <w:tcW w:w="1008" w:type="dxa"/>
                <w:vAlign w:val="center"/>
                <w:hideMark/>
              </w:tcPr>
            </w:tcPrChange>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938" w:author="Brian Bohman" w:date="2021-10-27T05:58:00Z">
              <w:tcPr>
                <w:tcW w:w="1008" w:type="dxa"/>
                <w:hideMark/>
              </w:tcPr>
            </w:tcPrChange>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39" w:author="Brian Bohman" w:date="2021-10-27T05:58:00Z">
              <w:tcPr>
                <w:tcW w:w="720" w:type="dxa"/>
                <w:vAlign w:val="center"/>
                <w:hideMark/>
              </w:tcPr>
            </w:tcPrChange>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40" w:author="Brian Bohman" w:date="2021-10-27T05:58:00Z">
              <w:tcPr>
                <w:tcW w:w="1008" w:type="dxa"/>
                <w:vAlign w:val="center"/>
                <w:hideMark/>
              </w:tcPr>
            </w:tcPrChange>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41" w:author="Brian Bohman" w:date="2021-10-27T05:58:00Z">
              <w:tcPr>
                <w:tcW w:w="1152" w:type="dxa"/>
                <w:vAlign w:val="center"/>
                <w:hideMark/>
              </w:tcPr>
            </w:tcPrChange>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942" w:author="Brian Bohman" w:date="2021-10-27T05:58:00Z">
              <w:tcPr>
                <w:tcW w:w="1008" w:type="dxa"/>
                <w:vAlign w:val="center"/>
                <w:hideMark/>
              </w:tcPr>
            </w:tcPrChange>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0CC916AF" w14:textId="77777777" w:rsidTr="00E419CD">
        <w:trPr>
          <w:trHeight w:val="165"/>
          <w:trPrChange w:id="14943" w:author="Brian Bohman" w:date="2021-10-27T05:58:00Z">
            <w:trPr>
              <w:trHeight w:val="165"/>
            </w:trPr>
          </w:trPrChange>
        </w:trPr>
        <w:tc>
          <w:tcPr>
            <w:tcW w:w="360" w:type="dxa"/>
            <w:vAlign w:val="center"/>
            <w:hideMark/>
            <w:tcPrChange w:id="14944" w:author="Brian Bohman" w:date="2021-10-27T05:58:00Z">
              <w:tcPr>
                <w:tcW w:w="360" w:type="dxa"/>
                <w:vAlign w:val="center"/>
                <w:hideMark/>
              </w:tcPr>
            </w:tcPrChange>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Change w:id="14945" w:author="Brian Bohman" w:date="2021-10-27T05:58:00Z">
              <w:tcPr>
                <w:tcW w:w="864" w:type="dxa"/>
                <w:vAlign w:val="center"/>
                <w:hideMark/>
              </w:tcPr>
            </w:tcPrChange>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46" w:author="Brian Bohman" w:date="2021-10-27T05:58:00Z">
              <w:tcPr>
                <w:tcW w:w="1152" w:type="dxa"/>
                <w:vAlign w:val="center"/>
                <w:hideMark/>
              </w:tcPr>
            </w:tcPrChange>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47" w:author="Brian Bohman" w:date="2021-10-27T05:58:00Z">
              <w:tcPr>
                <w:tcW w:w="504" w:type="dxa"/>
                <w:vAlign w:val="center"/>
                <w:hideMark/>
              </w:tcPr>
            </w:tcPrChange>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948" w:author="Brian Bohman" w:date="2021-10-27T05:58:00Z">
              <w:tcPr>
                <w:tcW w:w="1008" w:type="dxa"/>
                <w:vAlign w:val="center"/>
                <w:hideMark/>
              </w:tcPr>
            </w:tcPrChange>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949" w:author="Brian Bohman" w:date="2021-10-27T05:58:00Z">
              <w:tcPr>
                <w:tcW w:w="1008" w:type="dxa"/>
                <w:hideMark/>
              </w:tcPr>
            </w:tcPrChange>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50" w:author="Brian Bohman" w:date="2021-10-27T05:58:00Z">
              <w:tcPr>
                <w:tcW w:w="720" w:type="dxa"/>
                <w:vAlign w:val="center"/>
                <w:hideMark/>
              </w:tcPr>
            </w:tcPrChange>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51" w:author="Brian Bohman" w:date="2021-10-27T05:58:00Z">
              <w:tcPr>
                <w:tcW w:w="1008" w:type="dxa"/>
                <w:vAlign w:val="center"/>
                <w:hideMark/>
              </w:tcPr>
            </w:tcPrChange>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52" w:author="Brian Bohman" w:date="2021-10-27T05:58:00Z">
              <w:tcPr>
                <w:tcW w:w="1152" w:type="dxa"/>
                <w:vAlign w:val="center"/>
                <w:hideMark/>
              </w:tcPr>
            </w:tcPrChange>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953" w:author="Brian Bohman" w:date="2021-10-27T05:58:00Z">
              <w:tcPr>
                <w:tcW w:w="1008" w:type="dxa"/>
                <w:vAlign w:val="center"/>
                <w:hideMark/>
              </w:tcPr>
            </w:tcPrChange>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2328A78D" w14:textId="77777777" w:rsidTr="00E419CD">
        <w:trPr>
          <w:trHeight w:val="180"/>
          <w:trPrChange w:id="14954" w:author="Brian Bohman" w:date="2021-10-27T05:58:00Z">
            <w:trPr>
              <w:trHeight w:val="180"/>
            </w:trPr>
          </w:trPrChange>
        </w:trPr>
        <w:tc>
          <w:tcPr>
            <w:tcW w:w="360" w:type="dxa"/>
            <w:vAlign w:val="center"/>
            <w:hideMark/>
            <w:tcPrChange w:id="14955" w:author="Brian Bohman" w:date="2021-10-27T05:58:00Z">
              <w:tcPr>
                <w:tcW w:w="360" w:type="dxa"/>
                <w:vAlign w:val="center"/>
                <w:hideMark/>
              </w:tcPr>
            </w:tcPrChange>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Change w:id="14956" w:author="Brian Bohman" w:date="2021-10-27T05:58:00Z">
              <w:tcPr>
                <w:tcW w:w="864" w:type="dxa"/>
                <w:vAlign w:val="center"/>
                <w:hideMark/>
              </w:tcPr>
            </w:tcPrChange>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57" w:author="Brian Bohman" w:date="2021-10-27T05:58:00Z">
              <w:tcPr>
                <w:tcW w:w="1152" w:type="dxa"/>
                <w:vAlign w:val="center"/>
                <w:hideMark/>
              </w:tcPr>
            </w:tcPrChange>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58" w:author="Brian Bohman" w:date="2021-10-27T05:58:00Z">
              <w:tcPr>
                <w:tcW w:w="504" w:type="dxa"/>
                <w:vAlign w:val="center"/>
                <w:hideMark/>
              </w:tcPr>
            </w:tcPrChange>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959" w:author="Brian Bohman" w:date="2021-10-27T05:58:00Z">
              <w:tcPr>
                <w:tcW w:w="1008" w:type="dxa"/>
                <w:vAlign w:val="center"/>
                <w:hideMark/>
              </w:tcPr>
            </w:tcPrChange>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960" w:author="Brian Bohman" w:date="2021-10-27T05:58:00Z">
              <w:tcPr>
                <w:tcW w:w="1008" w:type="dxa"/>
                <w:hideMark/>
              </w:tcPr>
            </w:tcPrChange>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61" w:author="Brian Bohman" w:date="2021-10-27T05:58:00Z">
              <w:tcPr>
                <w:tcW w:w="720" w:type="dxa"/>
                <w:vAlign w:val="center"/>
                <w:hideMark/>
              </w:tcPr>
            </w:tcPrChange>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62" w:author="Brian Bohman" w:date="2021-10-27T05:58:00Z">
              <w:tcPr>
                <w:tcW w:w="1008" w:type="dxa"/>
                <w:vAlign w:val="center"/>
                <w:hideMark/>
              </w:tcPr>
            </w:tcPrChange>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63" w:author="Brian Bohman" w:date="2021-10-27T05:58:00Z">
              <w:tcPr>
                <w:tcW w:w="1152" w:type="dxa"/>
                <w:vAlign w:val="center"/>
                <w:hideMark/>
              </w:tcPr>
            </w:tcPrChange>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4964" w:author="Brian Bohman" w:date="2021-10-27T05:58:00Z">
              <w:tcPr>
                <w:tcW w:w="1008" w:type="dxa"/>
                <w:vAlign w:val="center"/>
                <w:hideMark/>
              </w:tcPr>
            </w:tcPrChange>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6302717E" w14:textId="77777777" w:rsidTr="00E419CD">
        <w:trPr>
          <w:trHeight w:val="165"/>
          <w:trPrChange w:id="14965" w:author="Brian Bohman" w:date="2021-10-27T05:58:00Z">
            <w:trPr>
              <w:trHeight w:val="165"/>
            </w:trPr>
          </w:trPrChange>
        </w:trPr>
        <w:tc>
          <w:tcPr>
            <w:tcW w:w="360" w:type="dxa"/>
            <w:vAlign w:val="center"/>
            <w:hideMark/>
            <w:tcPrChange w:id="14966" w:author="Brian Bohman" w:date="2021-10-27T05:58:00Z">
              <w:tcPr>
                <w:tcW w:w="360" w:type="dxa"/>
                <w:vAlign w:val="center"/>
                <w:hideMark/>
              </w:tcPr>
            </w:tcPrChange>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Change w:id="14967" w:author="Brian Bohman" w:date="2021-10-27T05:58:00Z">
              <w:tcPr>
                <w:tcW w:w="864" w:type="dxa"/>
                <w:vAlign w:val="center"/>
                <w:hideMark/>
              </w:tcPr>
            </w:tcPrChange>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68" w:author="Brian Bohman" w:date="2021-10-27T05:58:00Z">
              <w:tcPr>
                <w:tcW w:w="1152" w:type="dxa"/>
                <w:vAlign w:val="center"/>
                <w:hideMark/>
              </w:tcPr>
            </w:tcPrChange>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69" w:author="Brian Bohman" w:date="2021-10-27T05:58:00Z">
              <w:tcPr>
                <w:tcW w:w="504" w:type="dxa"/>
                <w:vAlign w:val="center"/>
                <w:hideMark/>
              </w:tcPr>
            </w:tcPrChange>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970" w:author="Brian Bohman" w:date="2021-10-27T05:58:00Z">
              <w:tcPr>
                <w:tcW w:w="1008" w:type="dxa"/>
                <w:vAlign w:val="center"/>
                <w:hideMark/>
              </w:tcPr>
            </w:tcPrChange>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971" w:author="Brian Bohman" w:date="2021-10-27T05:58:00Z">
              <w:tcPr>
                <w:tcW w:w="1008" w:type="dxa"/>
                <w:hideMark/>
              </w:tcPr>
            </w:tcPrChange>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72" w:author="Brian Bohman" w:date="2021-10-27T05:58:00Z">
              <w:tcPr>
                <w:tcW w:w="720" w:type="dxa"/>
                <w:vAlign w:val="center"/>
                <w:hideMark/>
              </w:tcPr>
            </w:tcPrChange>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73" w:author="Brian Bohman" w:date="2021-10-27T05:58:00Z">
              <w:tcPr>
                <w:tcW w:w="1008" w:type="dxa"/>
                <w:vAlign w:val="center"/>
                <w:hideMark/>
              </w:tcPr>
            </w:tcPrChange>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74" w:author="Brian Bohman" w:date="2021-10-27T05:58:00Z">
              <w:tcPr>
                <w:tcW w:w="1152" w:type="dxa"/>
                <w:vAlign w:val="center"/>
                <w:hideMark/>
              </w:tcPr>
            </w:tcPrChange>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975" w:author="Brian Bohman" w:date="2021-10-27T05:58:00Z">
              <w:tcPr>
                <w:tcW w:w="1008" w:type="dxa"/>
                <w:vAlign w:val="center"/>
                <w:hideMark/>
              </w:tcPr>
            </w:tcPrChange>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C57C492" w14:textId="77777777" w:rsidTr="00E419CD">
        <w:trPr>
          <w:trHeight w:val="165"/>
          <w:trPrChange w:id="14976" w:author="Brian Bohman" w:date="2021-10-27T05:58:00Z">
            <w:trPr>
              <w:trHeight w:val="165"/>
            </w:trPr>
          </w:trPrChange>
        </w:trPr>
        <w:tc>
          <w:tcPr>
            <w:tcW w:w="360" w:type="dxa"/>
            <w:vAlign w:val="center"/>
            <w:hideMark/>
            <w:tcPrChange w:id="14977" w:author="Brian Bohman" w:date="2021-10-27T05:58:00Z">
              <w:tcPr>
                <w:tcW w:w="360" w:type="dxa"/>
                <w:vAlign w:val="center"/>
                <w:hideMark/>
              </w:tcPr>
            </w:tcPrChange>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Change w:id="14978" w:author="Brian Bohman" w:date="2021-10-27T05:58:00Z">
              <w:tcPr>
                <w:tcW w:w="864" w:type="dxa"/>
                <w:vAlign w:val="center"/>
                <w:hideMark/>
              </w:tcPr>
            </w:tcPrChange>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79" w:author="Brian Bohman" w:date="2021-10-27T05:58:00Z">
              <w:tcPr>
                <w:tcW w:w="1152" w:type="dxa"/>
                <w:vAlign w:val="center"/>
                <w:hideMark/>
              </w:tcPr>
            </w:tcPrChange>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80" w:author="Brian Bohman" w:date="2021-10-27T05:58:00Z">
              <w:tcPr>
                <w:tcW w:w="504" w:type="dxa"/>
                <w:vAlign w:val="center"/>
                <w:hideMark/>
              </w:tcPr>
            </w:tcPrChange>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981" w:author="Brian Bohman" w:date="2021-10-27T05:58:00Z">
              <w:tcPr>
                <w:tcW w:w="1008" w:type="dxa"/>
                <w:vAlign w:val="center"/>
                <w:hideMark/>
              </w:tcPr>
            </w:tcPrChange>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982" w:author="Brian Bohman" w:date="2021-10-27T05:58:00Z">
              <w:tcPr>
                <w:tcW w:w="1008" w:type="dxa"/>
                <w:hideMark/>
              </w:tcPr>
            </w:tcPrChange>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83" w:author="Brian Bohman" w:date="2021-10-27T05:58:00Z">
              <w:tcPr>
                <w:tcW w:w="720" w:type="dxa"/>
                <w:vAlign w:val="center"/>
                <w:hideMark/>
              </w:tcPr>
            </w:tcPrChange>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84" w:author="Brian Bohman" w:date="2021-10-27T05:58:00Z">
              <w:tcPr>
                <w:tcW w:w="1008" w:type="dxa"/>
                <w:vAlign w:val="center"/>
                <w:hideMark/>
              </w:tcPr>
            </w:tcPrChange>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85" w:author="Brian Bohman" w:date="2021-10-27T05:58:00Z">
              <w:tcPr>
                <w:tcW w:w="1152" w:type="dxa"/>
                <w:vAlign w:val="center"/>
                <w:hideMark/>
              </w:tcPr>
            </w:tcPrChange>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4986" w:author="Brian Bohman" w:date="2021-10-27T05:58:00Z">
              <w:tcPr>
                <w:tcW w:w="1008" w:type="dxa"/>
                <w:vAlign w:val="center"/>
                <w:hideMark/>
              </w:tcPr>
            </w:tcPrChange>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0684C729" w14:textId="77777777" w:rsidTr="00E419CD">
        <w:trPr>
          <w:trHeight w:val="165"/>
          <w:trPrChange w:id="14987" w:author="Brian Bohman" w:date="2021-10-27T05:58:00Z">
            <w:trPr>
              <w:trHeight w:val="165"/>
            </w:trPr>
          </w:trPrChange>
        </w:trPr>
        <w:tc>
          <w:tcPr>
            <w:tcW w:w="360" w:type="dxa"/>
            <w:vAlign w:val="center"/>
            <w:hideMark/>
            <w:tcPrChange w:id="14988" w:author="Brian Bohman" w:date="2021-10-27T05:58:00Z">
              <w:tcPr>
                <w:tcW w:w="360" w:type="dxa"/>
                <w:vAlign w:val="center"/>
                <w:hideMark/>
              </w:tcPr>
            </w:tcPrChange>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Change w:id="14989" w:author="Brian Bohman" w:date="2021-10-27T05:58:00Z">
              <w:tcPr>
                <w:tcW w:w="864" w:type="dxa"/>
                <w:vAlign w:val="center"/>
                <w:hideMark/>
              </w:tcPr>
            </w:tcPrChange>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90" w:author="Brian Bohman" w:date="2021-10-27T05:58:00Z">
              <w:tcPr>
                <w:tcW w:w="1152" w:type="dxa"/>
                <w:vAlign w:val="center"/>
                <w:hideMark/>
              </w:tcPr>
            </w:tcPrChange>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91" w:author="Brian Bohman" w:date="2021-10-27T05:58:00Z">
              <w:tcPr>
                <w:tcW w:w="504" w:type="dxa"/>
                <w:vAlign w:val="center"/>
                <w:hideMark/>
              </w:tcPr>
            </w:tcPrChange>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992" w:author="Brian Bohman" w:date="2021-10-27T05:58:00Z">
              <w:tcPr>
                <w:tcW w:w="1008" w:type="dxa"/>
                <w:vAlign w:val="center"/>
                <w:hideMark/>
              </w:tcPr>
            </w:tcPrChange>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993" w:author="Brian Bohman" w:date="2021-10-27T05:58:00Z">
              <w:tcPr>
                <w:tcW w:w="1008" w:type="dxa"/>
                <w:hideMark/>
              </w:tcPr>
            </w:tcPrChange>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94" w:author="Brian Bohman" w:date="2021-10-27T05:58:00Z">
              <w:tcPr>
                <w:tcW w:w="720" w:type="dxa"/>
                <w:vAlign w:val="center"/>
                <w:hideMark/>
              </w:tcPr>
            </w:tcPrChange>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95" w:author="Brian Bohman" w:date="2021-10-27T05:58:00Z">
              <w:tcPr>
                <w:tcW w:w="1008" w:type="dxa"/>
                <w:vAlign w:val="center"/>
                <w:hideMark/>
              </w:tcPr>
            </w:tcPrChange>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96" w:author="Brian Bohman" w:date="2021-10-27T05:58:00Z">
              <w:tcPr>
                <w:tcW w:w="1152" w:type="dxa"/>
                <w:vAlign w:val="center"/>
                <w:hideMark/>
              </w:tcPr>
            </w:tcPrChange>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997" w:author="Brian Bohman" w:date="2021-10-27T05:58:00Z">
              <w:tcPr>
                <w:tcW w:w="1008" w:type="dxa"/>
                <w:vAlign w:val="center"/>
                <w:hideMark/>
              </w:tcPr>
            </w:tcPrChange>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89B2474" w14:textId="77777777" w:rsidTr="00E419CD">
        <w:trPr>
          <w:trHeight w:val="165"/>
          <w:trPrChange w:id="14998" w:author="Brian Bohman" w:date="2021-10-27T05:58:00Z">
            <w:trPr>
              <w:trHeight w:val="165"/>
            </w:trPr>
          </w:trPrChange>
        </w:trPr>
        <w:tc>
          <w:tcPr>
            <w:tcW w:w="360" w:type="dxa"/>
            <w:vAlign w:val="center"/>
            <w:hideMark/>
            <w:tcPrChange w:id="14999" w:author="Brian Bohman" w:date="2021-10-27T05:58:00Z">
              <w:tcPr>
                <w:tcW w:w="360" w:type="dxa"/>
                <w:vAlign w:val="center"/>
                <w:hideMark/>
              </w:tcPr>
            </w:tcPrChange>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Change w:id="15000" w:author="Brian Bohman" w:date="2021-10-27T05:58:00Z">
              <w:tcPr>
                <w:tcW w:w="864" w:type="dxa"/>
                <w:vAlign w:val="center"/>
                <w:hideMark/>
              </w:tcPr>
            </w:tcPrChange>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01" w:author="Brian Bohman" w:date="2021-10-27T05:58:00Z">
              <w:tcPr>
                <w:tcW w:w="1152" w:type="dxa"/>
                <w:vAlign w:val="center"/>
                <w:hideMark/>
              </w:tcPr>
            </w:tcPrChange>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002" w:author="Brian Bohman" w:date="2021-10-27T05:58:00Z">
              <w:tcPr>
                <w:tcW w:w="504" w:type="dxa"/>
                <w:vAlign w:val="center"/>
                <w:hideMark/>
              </w:tcPr>
            </w:tcPrChange>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5003" w:author="Brian Bohman" w:date="2021-10-27T05:58:00Z">
              <w:tcPr>
                <w:tcW w:w="1008" w:type="dxa"/>
                <w:vAlign w:val="center"/>
                <w:hideMark/>
              </w:tcPr>
            </w:tcPrChange>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004" w:author="Brian Bohman" w:date="2021-10-27T05:58:00Z">
              <w:tcPr>
                <w:tcW w:w="1008" w:type="dxa"/>
                <w:hideMark/>
              </w:tcPr>
            </w:tcPrChange>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05" w:author="Brian Bohman" w:date="2021-10-27T05:58:00Z">
              <w:tcPr>
                <w:tcW w:w="720" w:type="dxa"/>
                <w:vAlign w:val="center"/>
                <w:hideMark/>
              </w:tcPr>
            </w:tcPrChange>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06" w:author="Brian Bohman" w:date="2021-10-27T05:58:00Z">
              <w:tcPr>
                <w:tcW w:w="1008" w:type="dxa"/>
                <w:vAlign w:val="center"/>
                <w:hideMark/>
              </w:tcPr>
            </w:tcPrChange>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07" w:author="Brian Bohman" w:date="2021-10-27T05:58:00Z">
              <w:tcPr>
                <w:tcW w:w="1152" w:type="dxa"/>
                <w:vAlign w:val="center"/>
                <w:hideMark/>
              </w:tcPr>
            </w:tcPrChange>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5008" w:author="Brian Bohman" w:date="2021-10-27T05:58:00Z">
              <w:tcPr>
                <w:tcW w:w="1008" w:type="dxa"/>
                <w:vAlign w:val="center"/>
                <w:hideMark/>
              </w:tcPr>
            </w:tcPrChange>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2FE129D" w14:textId="77777777" w:rsidTr="00E419CD">
        <w:trPr>
          <w:trHeight w:val="165"/>
          <w:trPrChange w:id="15009" w:author="Brian Bohman" w:date="2021-10-27T05:58:00Z">
            <w:trPr>
              <w:trHeight w:val="165"/>
            </w:trPr>
          </w:trPrChange>
        </w:trPr>
        <w:tc>
          <w:tcPr>
            <w:tcW w:w="360" w:type="dxa"/>
            <w:vAlign w:val="center"/>
            <w:hideMark/>
            <w:tcPrChange w:id="15010" w:author="Brian Bohman" w:date="2021-10-27T05:58:00Z">
              <w:tcPr>
                <w:tcW w:w="360" w:type="dxa"/>
                <w:vAlign w:val="center"/>
                <w:hideMark/>
              </w:tcPr>
            </w:tcPrChange>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Change w:id="15011" w:author="Brian Bohman" w:date="2021-10-27T05:58:00Z">
              <w:tcPr>
                <w:tcW w:w="864" w:type="dxa"/>
                <w:vAlign w:val="center"/>
                <w:hideMark/>
              </w:tcPr>
            </w:tcPrChange>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12" w:author="Brian Bohman" w:date="2021-10-27T05:58:00Z">
              <w:tcPr>
                <w:tcW w:w="1152" w:type="dxa"/>
                <w:vAlign w:val="center"/>
                <w:hideMark/>
              </w:tcPr>
            </w:tcPrChange>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013" w:author="Brian Bohman" w:date="2021-10-27T05:58:00Z">
              <w:tcPr>
                <w:tcW w:w="504" w:type="dxa"/>
                <w:vAlign w:val="center"/>
                <w:hideMark/>
              </w:tcPr>
            </w:tcPrChange>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5014" w:author="Brian Bohman" w:date="2021-10-27T05:58:00Z">
              <w:tcPr>
                <w:tcW w:w="1008" w:type="dxa"/>
                <w:vAlign w:val="center"/>
                <w:hideMark/>
              </w:tcPr>
            </w:tcPrChange>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015" w:author="Brian Bohman" w:date="2021-10-27T05:58:00Z">
              <w:tcPr>
                <w:tcW w:w="1008" w:type="dxa"/>
                <w:hideMark/>
              </w:tcPr>
            </w:tcPrChange>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16" w:author="Brian Bohman" w:date="2021-10-27T05:58:00Z">
              <w:tcPr>
                <w:tcW w:w="720" w:type="dxa"/>
                <w:vAlign w:val="center"/>
                <w:hideMark/>
              </w:tcPr>
            </w:tcPrChange>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17" w:author="Brian Bohman" w:date="2021-10-27T05:58:00Z">
              <w:tcPr>
                <w:tcW w:w="1008" w:type="dxa"/>
                <w:vAlign w:val="center"/>
                <w:hideMark/>
              </w:tcPr>
            </w:tcPrChange>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18" w:author="Brian Bohman" w:date="2021-10-27T05:58:00Z">
              <w:tcPr>
                <w:tcW w:w="1152" w:type="dxa"/>
                <w:vAlign w:val="center"/>
                <w:hideMark/>
              </w:tcPr>
            </w:tcPrChange>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5019" w:author="Brian Bohman" w:date="2021-10-27T05:58:00Z">
              <w:tcPr>
                <w:tcW w:w="1008" w:type="dxa"/>
                <w:vAlign w:val="center"/>
                <w:hideMark/>
              </w:tcPr>
            </w:tcPrChange>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136A9F1C" w14:textId="77777777" w:rsidTr="00E419CD">
        <w:trPr>
          <w:trHeight w:val="165"/>
          <w:trPrChange w:id="15020" w:author="Brian Bohman" w:date="2021-10-27T05:58:00Z">
            <w:trPr>
              <w:trHeight w:val="165"/>
            </w:trPr>
          </w:trPrChange>
        </w:trPr>
        <w:tc>
          <w:tcPr>
            <w:tcW w:w="360" w:type="dxa"/>
            <w:vAlign w:val="center"/>
            <w:hideMark/>
            <w:tcPrChange w:id="15021" w:author="Brian Bohman" w:date="2021-10-27T05:58:00Z">
              <w:tcPr>
                <w:tcW w:w="360" w:type="dxa"/>
                <w:vAlign w:val="center"/>
                <w:hideMark/>
              </w:tcPr>
            </w:tcPrChange>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Change w:id="15022" w:author="Brian Bohman" w:date="2021-10-27T05:58:00Z">
              <w:tcPr>
                <w:tcW w:w="864" w:type="dxa"/>
                <w:vAlign w:val="center"/>
                <w:hideMark/>
              </w:tcPr>
            </w:tcPrChange>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23" w:author="Brian Bohman" w:date="2021-10-27T05:58:00Z">
              <w:tcPr>
                <w:tcW w:w="1152" w:type="dxa"/>
                <w:vAlign w:val="center"/>
                <w:hideMark/>
              </w:tcPr>
            </w:tcPrChange>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024" w:author="Brian Bohman" w:date="2021-10-27T05:58:00Z">
              <w:tcPr>
                <w:tcW w:w="504" w:type="dxa"/>
                <w:vAlign w:val="center"/>
                <w:hideMark/>
              </w:tcPr>
            </w:tcPrChange>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5025" w:author="Brian Bohman" w:date="2021-10-27T05:58:00Z">
              <w:tcPr>
                <w:tcW w:w="1008" w:type="dxa"/>
                <w:vAlign w:val="center"/>
                <w:hideMark/>
              </w:tcPr>
            </w:tcPrChange>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026" w:author="Brian Bohman" w:date="2021-10-27T05:58:00Z">
              <w:tcPr>
                <w:tcW w:w="1008" w:type="dxa"/>
                <w:hideMark/>
              </w:tcPr>
            </w:tcPrChange>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27" w:author="Brian Bohman" w:date="2021-10-27T05:58:00Z">
              <w:tcPr>
                <w:tcW w:w="720" w:type="dxa"/>
                <w:vAlign w:val="center"/>
                <w:hideMark/>
              </w:tcPr>
            </w:tcPrChange>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28" w:author="Brian Bohman" w:date="2021-10-27T05:58:00Z">
              <w:tcPr>
                <w:tcW w:w="1008" w:type="dxa"/>
                <w:vAlign w:val="center"/>
                <w:hideMark/>
              </w:tcPr>
            </w:tcPrChange>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29" w:author="Brian Bohman" w:date="2021-10-27T05:58:00Z">
              <w:tcPr>
                <w:tcW w:w="1152" w:type="dxa"/>
                <w:vAlign w:val="center"/>
                <w:hideMark/>
              </w:tcPr>
            </w:tcPrChange>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5030" w:author="Brian Bohman" w:date="2021-10-27T05:58:00Z">
              <w:tcPr>
                <w:tcW w:w="1008" w:type="dxa"/>
                <w:vAlign w:val="center"/>
                <w:hideMark/>
              </w:tcPr>
            </w:tcPrChange>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DD3647D" w14:textId="77777777" w:rsidTr="00E419CD">
        <w:trPr>
          <w:trHeight w:val="165"/>
          <w:trPrChange w:id="15031" w:author="Brian Bohman" w:date="2021-10-27T05:58:00Z">
            <w:trPr>
              <w:trHeight w:val="165"/>
            </w:trPr>
          </w:trPrChange>
        </w:trPr>
        <w:tc>
          <w:tcPr>
            <w:tcW w:w="360" w:type="dxa"/>
            <w:vAlign w:val="center"/>
            <w:hideMark/>
            <w:tcPrChange w:id="15032" w:author="Brian Bohman" w:date="2021-10-27T05:58:00Z">
              <w:tcPr>
                <w:tcW w:w="360" w:type="dxa"/>
                <w:vAlign w:val="center"/>
                <w:hideMark/>
              </w:tcPr>
            </w:tcPrChange>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Change w:id="15033" w:author="Brian Bohman" w:date="2021-10-27T05:58:00Z">
              <w:tcPr>
                <w:tcW w:w="864" w:type="dxa"/>
                <w:vAlign w:val="center"/>
                <w:hideMark/>
              </w:tcPr>
            </w:tcPrChange>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34" w:author="Brian Bohman" w:date="2021-10-27T05:58:00Z">
              <w:tcPr>
                <w:tcW w:w="1152" w:type="dxa"/>
                <w:vAlign w:val="center"/>
                <w:hideMark/>
              </w:tcPr>
            </w:tcPrChange>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035" w:author="Brian Bohman" w:date="2021-10-27T05:58:00Z">
              <w:tcPr>
                <w:tcW w:w="504" w:type="dxa"/>
                <w:vAlign w:val="center"/>
                <w:hideMark/>
              </w:tcPr>
            </w:tcPrChange>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5036" w:author="Brian Bohman" w:date="2021-10-27T05:58:00Z">
              <w:tcPr>
                <w:tcW w:w="1008" w:type="dxa"/>
                <w:vAlign w:val="center"/>
                <w:hideMark/>
              </w:tcPr>
            </w:tcPrChange>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037" w:author="Brian Bohman" w:date="2021-10-27T05:58:00Z">
              <w:tcPr>
                <w:tcW w:w="1008" w:type="dxa"/>
                <w:hideMark/>
              </w:tcPr>
            </w:tcPrChange>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38" w:author="Brian Bohman" w:date="2021-10-27T05:58:00Z">
              <w:tcPr>
                <w:tcW w:w="720" w:type="dxa"/>
                <w:vAlign w:val="center"/>
                <w:hideMark/>
              </w:tcPr>
            </w:tcPrChange>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39" w:author="Brian Bohman" w:date="2021-10-27T05:58:00Z">
              <w:tcPr>
                <w:tcW w:w="1008" w:type="dxa"/>
                <w:vAlign w:val="center"/>
                <w:hideMark/>
              </w:tcPr>
            </w:tcPrChange>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40" w:author="Brian Bohman" w:date="2021-10-27T05:58:00Z">
              <w:tcPr>
                <w:tcW w:w="1152" w:type="dxa"/>
                <w:vAlign w:val="center"/>
                <w:hideMark/>
              </w:tcPr>
            </w:tcPrChange>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5041" w:author="Brian Bohman" w:date="2021-10-27T05:58:00Z">
              <w:tcPr>
                <w:tcW w:w="1008" w:type="dxa"/>
                <w:vAlign w:val="center"/>
                <w:hideMark/>
              </w:tcPr>
            </w:tcPrChange>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96989A" w14:textId="77777777" w:rsidTr="00E419CD">
        <w:trPr>
          <w:trHeight w:val="165"/>
          <w:trPrChange w:id="15042" w:author="Brian Bohman" w:date="2021-10-27T05:58:00Z">
            <w:trPr>
              <w:trHeight w:val="165"/>
            </w:trPr>
          </w:trPrChange>
        </w:trPr>
        <w:tc>
          <w:tcPr>
            <w:tcW w:w="360" w:type="dxa"/>
            <w:vAlign w:val="center"/>
            <w:hideMark/>
            <w:tcPrChange w:id="15043" w:author="Brian Bohman" w:date="2021-10-27T05:58:00Z">
              <w:tcPr>
                <w:tcW w:w="360" w:type="dxa"/>
                <w:vAlign w:val="center"/>
                <w:hideMark/>
              </w:tcPr>
            </w:tcPrChange>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Change w:id="15044" w:author="Brian Bohman" w:date="2021-10-27T05:58:00Z">
              <w:tcPr>
                <w:tcW w:w="864" w:type="dxa"/>
                <w:vAlign w:val="center"/>
                <w:hideMark/>
              </w:tcPr>
            </w:tcPrChange>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45" w:author="Brian Bohman" w:date="2021-10-27T05:58:00Z">
              <w:tcPr>
                <w:tcW w:w="1152" w:type="dxa"/>
                <w:vAlign w:val="center"/>
                <w:hideMark/>
              </w:tcPr>
            </w:tcPrChange>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046" w:author="Brian Bohman" w:date="2021-10-27T05:58:00Z">
              <w:tcPr>
                <w:tcW w:w="504" w:type="dxa"/>
                <w:vAlign w:val="center"/>
                <w:hideMark/>
              </w:tcPr>
            </w:tcPrChange>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5047" w:author="Brian Bohman" w:date="2021-10-27T05:58:00Z">
              <w:tcPr>
                <w:tcW w:w="1008" w:type="dxa"/>
                <w:vAlign w:val="center"/>
                <w:hideMark/>
              </w:tcPr>
            </w:tcPrChange>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048" w:author="Brian Bohman" w:date="2021-10-27T05:58:00Z">
              <w:tcPr>
                <w:tcW w:w="1008" w:type="dxa"/>
                <w:hideMark/>
              </w:tcPr>
            </w:tcPrChange>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49" w:author="Brian Bohman" w:date="2021-10-27T05:58:00Z">
              <w:tcPr>
                <w:tcW w:w="720" w:type="dxa"/>
                <w:vAlign w:val="center"/>
                <w:hideMark/>
              </w:tcPr>
            </w:tcPrChange>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50" w:author="Brian Bohman" w:date="2021-10-27T05:58:00Z">
              <w:tcPr>
                <w:tcW w:w="1008" w:type="dxa"/>
                <w:vAlign w:val="center"/>
                <w:hideMark/>
              </w:tcPr>
            </w:tcPrChange>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51" w:author="Brian Bohman" w:date="2021-10-27T05:58:00Z">
              <w:tcPr>
                <w:tcW w:w="1152" w:type="dxa"/>
                <w:vAlign w:val="center"/>
                <w:hideMark/>
              </w:tcPr>
            </w:tcPrChange>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5052" w:author="Brian Bohman" w:date="2021-10-27T05:58:00Z">
              <w:tcPr>
                <w:tcW w:w="1008" w:type="dxa"/>
                <w:vAlign w:val="center"/>
                <w:hideMark/>
              </w:tcPr>
            </w:tcPrChange>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990D774" w14:textId="77777777" w:rsidTr="00E419CD">
        <w:trPr>
          <w:trHeight w:val="165"/>
          <w:trPrChange w:id="15053" w:author="Brian Bohman" w:date="2021-10-27T05:58:00Z">
            <w:trPr>
              <w:trHeight w:val="165"/>
            </w:trPr>
          </w:trPrChange>
        </w:trPr>
        <w:tc>
          <w:tcPr>
            <w:tcW w:w="360" w:type="dxa"/>
            <w:vAlign w:val="center"/>
            <w:hideMark/>
            <w:tcPrChange w:id="15054" w:author="Brian Bohman" w:date="2021-10-27T05:58:00Z">
              <w:tcPr>
                <w:tcW w:w="360" w:type="dxa"/>
                <w:vAlign w:val="center"/>
                <w:hideMark/>
              </w:tcPr>
            </w:tcPrChange>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Change w:id="15055" w:author="Brian Bohman" w:date="2021-10-27T05:58:00Z">
              <w:tcPr>
                <w:tcW w:w="864" w:type="dxa"/>
                <w:vAlign w:val="center"/>
                <w:hideMark/>
              </w:tcPr>
            </w:tcPrChange>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56" w:author="Brian Bohman" w:date="2021-10-27T05:58:00Z">
              <w:tcPr>
                <w:tcW w:w="1152" w:type="dxa"/>
                <w:vAlign w:val="center"/>
                <w:hideMark/>
              </w:tcPr>
            </w:tcPrChange>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057" w:author="Brian Bohman" w:date="2021-10-27T05:58:00Z">
              <w:tcPr>
                <w:tcW w:w="504" w:type="dxa"/>
                <w:vAlign w:val="center"/>
                <w:hideMark/>
              </w:tcPr>
            </w:tcPrChange>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5058" w:author="Brian Bohman" w:date="2021-10-27T05:58:00Z">
              <w:tcPr>
                <w:tcW w:w="1008" w:type="dxa"/>
                <w:vAlign w:val="center"/>
                <w:hideMark/>
              </w:tcPr>
            </w:tcPrChange>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059" w:author="Brian Bohman" w:date="2021-10-27T05:58:00Z">
              <w:tcPr>
                <w:tcW w:w="1008" w:type="dxa"/>
                <w:hideMark/>
              </w:tcPr>
            </w:tcPrChange>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60" w:author="Brian Bohman" w:date="2021-10-27T05:58:00Z">
              <w:tcPr>
                <w:tcW w:w="720" w:type="dxa"/>
                <w:vAlign w:val="center"/>
                <w:hideMark/>
              </w:tcPr>
            </w:tcPrChange>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61" w:author="Brian Bohman" w:date="2021-10-27T05:58:00Z">
              <w:tcPr>
                <w:tcW w:w="1008" w:type="dxa"/>
                <w:vAlign w:val="center"/>
                <w:hideMark/>
              </w:tcPr>
            </w:tcPrChange>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62" w:author="Brian Bohman" w:date="2021-10-27T05:58:00Z">
              <w:tcPr>
                <w:tcW w:w="1152" w:type="dxa"/>
                <w:vAlign w:val="center"/>
                <w:hideMark/>
              </w:tcPr>
            </w:tcPrChange>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5063" w:author="Brian Bohman" w:date="2021-10-27T05:58:00Z">
              <w:tcPr>
                <w:tcW w:w="1008" w:type="dxa"/>
                <w:vAlign w:val="center"/>
                <w:hideMark/>
              </w:tcPr>
            </w:tcPrChange>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B5AA3AD" w14:textId="77777777" w:rsidTr="00E419CD">
        <w:trPr>
          <w:trHeight w:val="165"/>
          <w:trPrChange w:id="15064" w:author="Brian Bohman" w:date="2021-10-27T05:58:00Z">
            <w:trPr>
              <w:trHeight w:val="165"/>
            </w:trPr>
          </w:trPrChange>
        </w:trPr>
        <w:tc>
          <w:tcPr>
            <w:tcW w:w="360" w:type="dxa"/>
            <w:vAlign w:val="center"/>
            <w:hideMark/>
            <w:tcPrChange w:id="15065" w:author="Brian Bohman" w:date="2021-10-27T05:58:00Z">
              <w:tcPr>
                <w:tcW w:w="360" w:type="dxa"/>
                <w:vAlign w:val="center"/>
                <w:hideMark/>
              </w:tcPr>
            </w:tcPrChange>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Change w:id="15066" w:author="Brian Bohman" w:date="2021-10-27T05:58:00Z">
              <w:tcPr>
                <w:tcW w:w="864" w:type="dxa"/>
                <w:vAlign w:val="center"/>
                <w:hideMark/>
              </w:tcPr>
            </w:tcPrChange>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67" w:author="Brian Bohman" w:date="2021-10-27T05:58:00Z">
              <w:tcPr>
                <w:tcW w:w="1152" w:type="dxa"/>
                <w:vAlign w:val="center"/>
                <w:hideMark/>
              </w:tcPr>
            </w:tcPrChange>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068" w:author="Brian Bohman" w:date="2021-10-27T05:58:00Z">
              <w:tcPr>
                <w:tcW w:w="504" w:type="dxa"/>
                <w:vAlign w:val="center"/>
                <w:hideMark/>
              </w:tcPr>
            </w:tcPrChange>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5069" w:author="Brian Bohman" w:date="2021-10-27T05:58:00Z">
              <w:tcPr>
                <w:tcW w:w="1008" w:type="dxa"/>
                <w:vAlign w:val="center"/>
                <w:hideMark/>
              </w:tcPr>
            </w:tcPrChange>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070" w:author="Brian Bohman" w:date="2021-10-27T05:58:00Z">
              <w:tcPr>
                <w:tcW w:w="1008" w:type="dxa"/>
                <w:hideMark/>
              </w:tcPr>
            </w:tcPrChange>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71" w:author="Brian Bohman" w:date="2021-10-27T05:58:00Z">
              <w:tcPr>
                <w:tcW w:w="720" w:type="dxa"/>
                <w:vAlign w:val="center"/>
                <w:hideMark/>
              </w:tcPr>
            </w:tcPrChange>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72" w:author="Brian Bohman" w:date="2021-10-27T05:58:00Z">
              <w:tcPr>
                <w:tcW w:w="1008" w:type="dxa"/>
                <w:vAlign w:val="center"/>
                <w:hideMark/>
              </w:tcPr>
            </w:tcPrChange>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73" w:author="Brian Bohman" w:date="2021-10-27T05:58:00Z">
              <w:tcPr>
                <w:tcW w:w="1152" w:type="dxa"/>
                <w:vAlign w:val="center"/>
                <w:hideMark/>
              </w:tcPr>
            </w:tcPrChange>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5074" w:author="Brian Bohman" w:date="2021-10-27T05:58:00Z">
              <w:tcPr>
                <w:tcW w:w="1008" w:type="dxa"/>
                <w:vAlign w:val="center"/>
                <w:hideMark/>
              </w:tcPr>
            </w:tcPrChange>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B20B268" w14:textId="77777777" w:rsidTr="00E419CD">
        <w:trPr>
          <w:trHeight w:val="165"/>
          <w:trPrChange w:id="15075" w:author="Brian Bohman" w:date="2021-10-27T05:58:00Z">
            <w:trPr>
              <w:trHeight w:val="165"/>
            </w:trPr>
          </w:trPrChange>
        </w:trPr>
        <w:tc>
          <w:tcPr>
            <w:tcW w:w="360" w:type="dxa"/>
            <w:vAlign w:val="center"/>
            <w:hideMark/>
            <w:tcPrChange w:id="15076" w:author="Brian Bohman" w:date="2021-10-27T05:58:00Z">
              <w:tcPr>
                <w:tcW w:w="360" w:type="dxa"/>
                <w:vAlign w:val="center"/>
                <w:hideMark/>
              </w:tcPr>
            </w:tcPrChange>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Change w:id="15077" w:author="Brian Bohman" w:date="2021-10-27T05:58:00Z">
              <w:tcPr>
                <w:tcW w:w="864" w:type="dxa"/>
                <w:vAlign w:val="center"/>
                <w:hideMark/>
              </w:tcPr>
            </w:tcPrChange>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78" w:author="Brian Bohman" w:date="2021-10-27T05:58:00Z">
              <w:tcPr>
                <w:tcW w:w="1152" w:type="dxa"/>
                <w:vAlign w:val="center"/>
                <w:hideMark/>
              </w:tcPr>
            </w:tcPrChange>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079" w:author="Brian Bohman" w:date="2021-10-27T05:58:00Z">
              <w:tcPr>
                <w:tcW w:w="504" w:type="dxa"/>
                <w:vAlign w:val="center"/>
                <w:hideMark/>
              </w:tcPr>
            </w:tcPrChange>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5080" w:author="Brian Bohman" w:date="2021-10-27T05:58:00Z">
              <w:tcPr>
                <w:tcW w:w="1008" w:type="dxa"/>
                <w:vAlign w:val="center"/>
                <w:hideMark/>
              </w:tcPr>
            </w:tcPrChange>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081" w:author="Brian Bohman" w:date="2021-10-27T05:58:00Z">
              <w:tcPr>
                <w:tcW w:w="1008" w:type="dxa"/>
                <w:hideMark/>
              </w:tcPr>
            </w:tcPrChange>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82" w:author="Brian Bohman" w:date="2021-10-27T05:58:00Z">
              <w:tcPr>
                <w:tcW w:w="720" w:type="dxa"/>
                <w:vAlign w:val="center"/>
                <w:hideMark/>
              </w:tcPr>
            </w:tcPrChange>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83" w:author="Brian Bohman" w:date="2021-10-27T05:58:00Z">
              <w:tcPr>
                <w:tcW w:w="1008" w:type="dxa"/>
                <w:vAlign w:val="center"/>
                <w:hideMark/>
              </w:tcPr>
            </w:tcPrChange>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84" w:author="Brian Bohman" w:date="2021-10-27T05:58:00Z">
              <w:tcPr>
                <w:tcW w:w="1152" w:type="dxa"/>
                <w:vAlign w:val="center"/>
                <w:hideMark/>
              </w:tcPr>
            </w:tcPrChange>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440" w:type="dxa"/>
            <w:vAlign w:val="center"/>
            <w:hideMark/>
            <w:tcPrChange w:id="15085" w:author="Brian Bohman" w:date="2021-10-27T05:58:00Z">
              <w:tcPr>
                <w:tcW w:w="1008" w:type="dxa"/>
                <w:vAlign w:val="center"/>
                <w:hideMark/>
              </w:tcPr>
            </w:tcPrChange>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566FAD9D" w14:textId="77777777" w:rsidTr="00E419CD">
        <w:trPr>
          <w:trHeight w:val="165"/>
          <w:trPrChange w:id="15086" w:author="Brian Bohman" w:date="2021-10-27T05:58:00Z">
            <w:trPr>
              <w:trHeight w:val="165"/>
            </w:trPr>
          </w:trPrChange>
        </w:trPr>
        <w:tc>
          <w:tcPr>
            <w:tcW w:w="360" w:type="dxa"/>
            <w:vAlign w:val="center"/>
            <w:hideMark/>
            <w:tcPrChange w:id="15087" w:author="Brian Bohman" w:date="2021-10-27T05:58:00Z">
              <w:tcPr>
                <w:tcW w:w="360" w:type="dxa"/>
                <w:vAlign w:val="center"/>
                <w:hideMark/>
              </w:tcPr>
            </w:tcPrChange>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Change w:id="15088" w:author="Brian Bohman" w:date="2021-10-27T05:58:00Z">
              <w:tcPr>
                <w:tcW w:w="864" w:type="dxa"/>
                <w:vAlign w:val="center"/>
                <w:hideMark/>
              </w:tcPr>
            </w:tcPrChange>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89" w:author="Brian Bohman" w:date="2021-10-27T05:58:00Z">
              <w:tcPr>
                <w:tcW w:w="1152" w:type="dxa"/>
                <w:vAlign w:val="center"/>
                <w:hideMark/>
              </w:tcPr>
            </w:tcPrChange>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090" w:author="Brian Bohman" w:date="2021-10-27T05:58:00Z">
              <w:tcPr>
                <w:tcW w:w="504" w:type="dxa"/>
                <w:vAlign w:val="center"/>
                <w:hideMark/>
              </w:tcPr>
            </w:tcPrChange>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5091" w:author="Brian Bohman" w:date="2021-10-27T05:58:00Z">
              <w:tcPr>
                <w:tcW w:w="1008" w:type="dxa"/>
                <w:vAlign w:val="center"/>
                <w:hideMark/>
              </w:tcPr>
            </w:tcPrChange>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092" w:author="Brian Bohman" w:date="2021-10-27T05:58:00Z">
              <w:tcPr>
                <w:tcW w:w="1008" w:type="dxa"/>
                <w:hideMark/>
              </w:tcPr>
            </w:tcPrChange>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93" w:author="Brian Bohman" w:date="2021-10-27T05:58:00Z">
              <w:tcPr>
                <w:tcW w:w="720" w:type="dxa"/>
                <w:vAlign w:val="center"/>
                <w:hideMark/>
              </w:tcPr>
            </w:tcPrChange>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094" w:author="Brian Bohman" w:date="2021-10-27T05:58:00Z">
              <w:tcPr>
                <w:tcW w:w="1008" w:type="dxa"/>
                <w:vAlign w:val="center"/>
                <w:hideMark/>
              </w:tcPr>
            </w:tcPrChange>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95" w:author="Brian Bohman" w:date="2021-10-27T05:58:00Z">
              <w:tcPr>
                <w:tcW w:w="1152" w:type="dxa"/>
                <w:vAlign w:val="center"/>
                <w:hideMark/>
              </w:tcPr>
            </w:tcPrChange>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5096" w:author="Brian Bohman" w:date="2021-10-27T05:58:00Z">
              <w:tcPr>
                <w:tcW w:w="1008" w:type="dxa"/>
                <w:vAlign w:val="center"/>
                <w:hideMark/>
              </w:tcPr>
            </w:tcPrChange>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6B54D11" w14:textId="77777777" w:rsidTr="00E419CD">
        <w:trPr>
          <w:trHeight w:val="165"/>
          <w:trPrChange w:id="15097" w:author="Brian Bohman" w:date="2021-10-27T05:58:00Z">
            <w:trPr>
              <w:trHeight w:val="165"/>
            </w:trPr>
          </w:trPrChange>
        </w:trPr>
        <w:tc>
          <w:tcPr>
            <w:tcW w:w="360" w:type="dxa"/>
            <w:vAlign w:val="center"/>
            <w:hideMark/>
            <w:tcPrChange w:id="15098" w:author="Brian Bohman" w:date="2021-10-27T05:58:00Z">
              <w:tcPr>
                <w:tcW w:w="360" w:type="dxa"/>
                <w:vAlign w:val="center"/>
                <w:hideMark/>
              </w:tcPr>
            </w:tcPrChange>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Change w:id="15099" w:author="Brian Bohman" w:date="2021-10-27T05:58:00Z">
              <w:tcPr>
                <w:tcW w:w="864" w:type="dxa"/>
                <w:vAlign w:val="center"/>
                <w:hideMark/>
              </w:tcPr>
            </w:tcPrChange>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00" w:author="Brian Bohman" w:date="2021-10-27T05:58:00Z">
              <w:tcPr>
                <w:tcW w:w="1152" w:type="dxa"/>
                <w:vAlign w:val="center"/>
                <w:hideMark/>
              </w:tcPr>
            </w:tcPrChange>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101" w:author="Brian Bohman" w:date="2021-10-27T05:58:00Z">
              <w:tcPr>
                <w:tcW w:w="504" w:type="dxa"/>
                <w:vAlign w:val="center"/>
                <w:hideMark/>
              </w:tcPr>
            </w:tcPrChange>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5102" w:author="Brian Bohman" w:date="2021-10-27T05:58:00Z">
              <w:tcPr>
                <w:tcW w:w="1008" w:type="dxa"/>
                <w:vAlign w:val="center"/>
                <w:hideMark/>
              </w:tcPr>
            </w:tcPrChange>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103" w:author="Brian Bohman" w:date="2021-10-27T05:58:00Z">
              <w:tcPr>
                <w:tcW w:w="1008" w:type="dxa"/>
                <w:hideMark/>
              </w:tcPr>
            </w:tcPrChange>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04" w:author="Brian Bohman" w:date="2021-10-27T05:58:00Z">
              <w:tcPr>
                <w:tcW w:w="720" w:type="dxa"/>
                <w:vAlign w:val="center"/>
                <w:hideMark/>
              </w:tcPr>
            </w:tcPrChange>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105" w:author="Brian Bohman" w:date="2021-10-27T05:58:00Z">
              <w:tcPr>
                <w:tcW w:w="1008" w:type="dxa"/>
                <w:vAlign w:val="center"/>
                <w:hideMark/>
              </w:tcPr>
            </w:tcPrChange>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06" w:author="Brian Bohman" w:date="2021-10-27T05:58:00Z">
              <w:tcPr>
                <w:tcW w:w="1152" w:type="dxa"/>
                <w:vAlign w:val="center"/>
                <w:hideMark/>
              </w:tcPr>
            </w:tcPrChange>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440" w:type="dxa"/>
            <w:vAlign w:val="center"/>
            <w:hideMark/>
            <w:tcPrChange w:id="15107" w:author="Brian Bohman" w:date="2021-10-27T05:58:00Z">
              <w:tcPr>
                <w:tcW w:w="1008" w:type="dxa"/>
                <w:vAlign w:val="center"/>
                <w:hideMark/>
              </w:tcPr>
            </w:tcPrChange>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E47BFC0" w14:textId="77777777" w:rsidTr="00E419CD">
        <w:trPr>
          <w:trHeight w:val="180"/>
          <w:trPrChange w:id="15108" w:author="Brian Bohman" w:date="2021-10-27T05:58:00Z">
            <w:trPr>
              <w:trHeight w:val="180"/>
            </w:trPr>
          </w:trPrChange>
        </w:trPr>
        <w:tc>
          <w:tcPr>
            <w:tcW w:w="360" w:type="dxa"/>
            <w:vAlign w:val="center"/>
            <w:hideMark/>
            <w:tcPrChange w:id="15109" w:author="Brian Bohman" w:date="2021-10-27T05:58:00Z">
              <w:tcPr>
                <w:tcW w:w="360" w:type="dxa"/>
                <w:vAlign w:val="center"/>
                <w:hideMark/>
              </w:tcPr>
            </w:tcPrChange>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Change w:id="15110" w:author="Brian Bohman" w:date="2021-10-27T05:58:00Z">
              <w:tcPr>
                <w:tcW w:w="864" w:type="dxa"/>
                <w:vAlign w:val="center"/>
                <w:hideMark/>
              </w:tcPr>
            </w:tcPrChange>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11" w:author="Brian Bohman" w:date="2021-10-27T05:58:00Z">
              <w:tcPr>
                <w:tcW w:w="1152" w:type="dxa"/>
                <w:vAlign w:val="center"/>
                <w:hideMark/>
              </w:tcPr>
            </w:tcPrChange>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112" w:author="Brian Bohman" w:date="2021-10-27T05:58:00Z">
              <w:tcPr>
                <w:tcW w:w="504" w:type="dxa"/>
                <w:vAlign w:val="center"/>
                <w:hideMark/>
              </w:tcPr>
            </w:tcPrChange>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5113" w:author="Brian Bohman" w:date="2021-10-27T05:58:00Z">
              <w:tcPr>
                <w:tcW w:w="1008" w:type="dxa"/>
                <w:vAlign w:val="center"/>
                <w:hideMark/>
              </w:tcPr>
            </w:tcPrChange>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114" w:author="Brian Bohman" w:date="2021-10-27T05:58:00Z">
              <w:tcPr>
                <w:tcW w:w="1008" w:type="dxa"/>
                <w:hideMark/>
              </w:tcPr>
            </w:tcPrChange>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15" w:author="Brian Bohman" w:date="2021-10-27T05:58:00Z">
              <w:tcPr>
                <w:tcW w:w="720" w:type="dxa"/>
                <w:vAlign w:val="center"/>
                <w:hideMark/>
              </w:tcPr>
            </w:tcPrChange>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116" w:author="Brian Bohman" w:date="2021-10-27T05:58:00Z">
              <w:tcPr>
                <w:tcW w:w="1008" w:type="dxa"/>
                <w:vAlign w:val="center"/>
                <w:hideMark/>
              </w:tcPr>
            </w:tcPrChange>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17" w:author="Brian Bohman" w:date="2021-10-27T05:58:00Z">
              <w:tcPr>
                <w:tcW w:w="1152" w:type="dxa"/>
                <w:vAlign w:val="center"/>
                <w:hideMark/>
              </w:tcPr>
            </w:tcPrChange>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440" w:type="dxa"/>
            <w:vAlign w:val="center"/>
            <w:hideMark/>
            <w:tcPrChange w:id="15118" w:author="Brian Bohman" w:date="2021-10-27T05:58:00Z">
              <w:tcPr>
                <w:tcW w:w="1008" w:type="dxa"/>
                <w:vAlign w:val="center"/>
                <w:hideMark/>
              </w:tcPr>
            </w:tcPrChange>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786F211" w14:textId="77777777" w:rsidTr="00E419CD">
        <w:trPr>
          <w:trHeight w:val="165"/>
          <w:trPrChange w:id="15119" w:author="Brian Bohman" w:date="2021-10-27T05:58:00Z">
            <w:trPr>
              <w:trHeight w:val="165"/>
            </w:trPr>
          </w:trPrChange>
        </w:trPr>
        <w:tc>
          <w:tcPr>
            <w:tcW w:w="360" w:type="dxa"/>
            <w:vAlign w:val="center"/>
            <w:hideMark/>
            <w:tcPrChange w:id="15120" w:author="Brian Bohman" w:date="2021-10-27T05:58:00Z">
              <w:tcPr>
                <w:tcW w:w="360" w:type="dxa"/>
                <w:vAlign w:val="center"/>
                <w:hideMark/>
              </w:tcPr>
            </w:tcPrChange>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Change w:id="15121" w:author="Brian Bohman" w:date="2021-10-27T05:58:00Z">
              <w:tcPr>
                <w:tcW w:w="864" w:type="dxa"/>
                <w:vAlign w:val="center"/>
                <w:hideMark/>
              </w:tcPr>
            </w:tcPrChange>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22" w:author="Brian Bohman" w:date="2021-10-27T05:58:00Z">
              <w:tcPr>
                <w:tcW w:w="1152" w:type="dxa"/>
                <w:vAlign w:val="center"/>
                <w:hideMark/>
              </w:tcPr>
            </w:tcPrChange>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5123" w:author="Brian Bohman" w:date="2021-10-27T05:58:00Z">
              <w:tcPr>
                <w:tcW w:w="504" w:type="dxa"/>
                <w:vAlign w:val="center"/>
                <w:hideMark/>
              </w:tcPr>
            </w:tcPrChange>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5124" w:author="Brian Bohman" w:date="2021-10-27T05:58:00Z">
              <w:tcPr>
                <w:tcW w:w="1008" w:type="dxa"/>
                <w:vAlign w:val="center"/>
                <w:hideMark/>
              </w:tcPr>
            </w:tcPrChange>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125" w:author="Brian Bohman" w:date="2021-10-27T05:58:00Z">
              <w:tcPr>
                <w:tcW w:w="1008" w:type="dxa"/>
                <w:hideMark/>
              </w:tcPr>
            </w:tcPrChange>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26" w:author="Brian Bohman" w:date="2021-10-27T05:58:00Z">
              <w:tcPr>
                <w:tcW w:w="720" w:type="dxa"/>
                <w:vAlign w:val="center"/>
                <w:hideMark/>
              </w:tcPr>
            </w:tcPrChange>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127" w:author="Brian Bohman" w:date="2021-10-27T05:58:00Z">
              <w:tcPr>
                <w:tcW w:w="1008" w:type="dxa"/>
                <w:vAlign w:val="center"/>
                <w:hideMark/>
              </w:tcPr>
            </w:tcPrChange>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28" w:author="Brian Bohman" w:date="2021-10-27T05:58:00Z">
              <w:tcPr>
                <w:tcW w:w="1152" w:type="dxa"/>
                <w:vAlign w:val="center"/>
                <w:hideMark/>
              </w:tcPr>
            </w:tcPrChange>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440" w:type="dxa"/>
            <w:vAlign w:val="center"/>
            <w:hideMark/>
            <w:tcPrChange w:id="15129" w:author="Brian Bohman" w:date="2021-10-27T05:58:00Z">
              <w:tcPr>
                <w:tcW w:w="1008" w:type="dxa"/>
                <w:vAlign w:val="center"/>
                <w:hideMark/>
              </w:tcPr>
            </w:tcPrChange>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DB66EE6" w14:textId="77777777" w:rsidTr="00E419CD">
        <w:trPr>
          <w:trHeight w:val="165"/>
          <w:trPrChange w:id="15130" w:author="Brian Bohman" w:date="2021-10-27T05:58:00Z">
            <w:trPr>
              <w:trHeight w:val="165"/>
            </w:trPr>
          </w:trPrChange>
        </w:trPr>
        <w:tc>
          <w:tcPr>
            <w:tcW w:w="360" w:type="dxa"/>
            <w:vAlign w:val="center"/>
            <w:hideMark/>
            <w:tcPrChange w:id="15131" w:author="Brian Bohman" w:date="2021-10-27T05:58:00Z">
              <w:tcPr>
                <w:tcW w:w="360" w:type="dxa"/>
                <w:vAlign w:val="center"/>
                <w:hideMark/>
              </w:tcPr>
            </w:tcPrChange>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Change w:id="15132" w:author="Brian Bohman" w:date="2021-10-27T05:58:00Z">
              <w:tcPr>
                <w:tcW w:w="864" w:type="dxa"/>
                <w:vAlign w:val="center"/>
                <w:hideMark/>
              </w:tcPr>
            </w:tcPrChange>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33" w:author="Brian Bohman" w:date="2021-10-27T05:58:00Z">
              <w:tcPr>
                <w:tcW w:w="1152" w:type="dxa"/>
                <w:vAlign w:val="center"/>
                <w:hideMark/>
              </w:tcPr>
            </w:tcPrChange>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34" w:author="Brian Bohman" w:date="2021-10-27T05:58:00Z">
              <w:tcPr>
                <w:tcW w:w="504" w:type="dxa"/>
                <w:vAlign w:val="center"/>
                <w:hideMark/>
              </w:tcPr>
            </w:tcPrChange>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5135" w:author="Brian Bohman" w:date="2021-10-27T05:58:00Z">
              <w:tcPr>
                <w:tcW w:w="1008" w:type="dxa"/>
                <w:vAlign w:val="center"/>
                <w:hideMark/>
              </w:tcPr>
            </w:tcPrChange>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5136" w:author="Brian Bohman" w:date="2021-10-27T05:58:00Z">
              <w:tcPr>
                <w:tcW w:w="1008" w:type="dxa"/>
                <w:hideMark/>
              </w:tcPr>
            </w:tcPrChange>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37" w:author="Brian Bohman" w:date="2021-10-27T05:58:00Z">
              <w:tcPr>
                <w:tcW w:w="720" w:type="dxa"/>
                <w:vAlign w:val="center"/>
                <w:hideMark/>
              </w:tcPr>
            </w:tcPrChange>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138" w:author="Brian Bohman" w:date="2021-10-27T05:58:00Z">
              <w:tcPr>
                <w:tcW w:w="1008" w:type="dxa"/>
                <w:vAlign w:val="center"/>
                <w:hideMark/>
              </w:tcPr>
            </w:tcPrChange>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39" w:author="Brian Bohman" w:date="2021-10-27T05:58:00Z">
              <w:tcPr>
                <w:tcW w:w="1152" w:type="dxa"/>
                <w:vAlign w:val="center"/>
                <w:hideMark/>
              </w:tcPr>
            </w:tcPrChange>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5140" w:author="Brian Bohman" w:date="2021-10-27T05:58:00Z">
              <w:tcPr>
                <w:tcW w:w="1008" w:type="dxa"/>
                <w:vAlign w:val="center"/>
                <w:hideMark/>
              </w:tcPr>
            </w:tcPrChange>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8BFAE9" w14:textId="77777777" w:rsidTr="00E419CD">
        <w:trPr>
          <w:trHeight w:val="165"/>
          <w:trPrChange w:id="15141" w:author="Brian Bohman" w:date="2021-10-27T05:58:00Z">
            <w:trPr>
              <w:trHeight w:val="165"/>
            </w:trPr>
          </w:trPrChange>
        </w:trPr>
        <w:tc>
          <w:tcPr>
            <w:tcW w:w="360" w:type="dxa"/>
            <w:vAlign w:val="center"/>
            <w:hideMark/>
            <w:tcPrChange w:id="15142" w:author="Brian Bohman" w:date="2021-10-27T05:58:00Z">
              <w:tcPr>
                <w:tcW w:w="360" w:type="dxa"/>
                <w:vAlign w:val="center"/>
                <w:hideMark/>
              </w:tcPr>
            </w:tcPrChange>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Change w:id="15143" w:author="Brian Bohman" w:date="2021-10-27T05:58:00Z">
              <w:tcPr>
                <w:tcW w:w="864" w:type="dxa"/>
                <w:vAlign w:val="center"/>
                <w:hideMark/>
              </w:tcPr>
            </w:tcPrChange>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44" w:author="Brian Bohman" w:date="2021-10-27T05:58:00Z">
              <w:tcPr>
                <w:tcW w:w="1152" w:type="dxa"/>
                <w:vAlign w:val="center"/>
                <w:hideMark/>
              </w:tcPr>
            </w:tcPrChange>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45" w:author="Brian Bohman" w:date="2021-10-27T05:58:00Z">
              <w:tcPr>
                <w:tcW w:w="504" w:type="dxa"/>
                <w:vAlign w:val="center"/>
                <w:hideMark/>
              </w:tcPr>
            </w:tcPrChange>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5146" w:author="Brian Bohman" w:date="2021-10-27T05:58:00Z">
              <w:tcPr>
                <w:tcW w:w="1008" w:type="dxa"/>
                <w:vAlign w:val="center"/>
                <w:hideMark/>
              </w:tcPr>
            </w:tcPrChange>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5147" w:author="Brian Bohman" w:date="2021-10-27T05:58:00Z">
              <w:tcPr>
                <w:tcW w:w="1008" w:type="dxa"/>
                <w:hideMark/>
              </w:tcPr>
            </w:tcPrChange>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48" w:author="Brian Bohman" w:date="2021-10-27T05:58:00Z">
              <w:tcPr>
                <w:tcW w:w="720" w:type="dxa"/>
                <w:vAlign w:val="center"/>
                <w:hideMark/>
              </w:tcPr>
            </w:tcPrChange>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149" w:author="Brian Bohman" w:date="2021-10-27T05:58:00Z">
              <w:tcPr>
                <w:tcW w:w="1008" w:type="dxa"/>
                <w:vAlign w:val="center"/>
                <w:hideMark/>
              </w:tcPr>
            </w:tcPrChange>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50" w:author="Brian Bohman" w:date="2021-10-27T05:58:00Z">
              <w:tcPr>
                <w:tcW w:w="1152" w:type="dxa"/>
                <w:vAlign w:val="center"/>
                <w:hideMark/>
              </w:tcPr>
            </w:tcPrChange>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5151" w:author="Brian Bohman" w:date="2021-10-27T05:58:00Z">
              <w:tcPr>
                <w:tcW w:w="1008" w:type="dxa"/>
                <w:vAlign w:val="center"/>
                <w:hideMark/>
              </w:tcPr>
            </w:tcPrChange>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A9709F5" w14:textId="77777777" w:rsidTr="00E419CD">
        <w:trPr>
          <w:trHeight w:val="165"/>
          <w:trPrChange w:id="15152" w:author="Brian Bohman" w:date="2021-10-27T05:58:00Z">
            <w:trPr>
              <w:trHeight w:val="165"/>
            </w:trPr>
          </w:trPrChange>
        </w:trPr>
        <w:tc>
          <w:tcPr>
            <w:tcW w:w="360" w:type="dxa"/>
            <w:vAlign w:val="center"/>
            <w:hideMark/>
            <w:tcPrChange w:id="15153" w:author="Brian Bohman" w:date="2021-10-27T05:58:00Z">
              <w:tcPr>
                <w:tcW w:w="360" w:type="dxa"/>
                <w:vAlign w:val="center"/>
                <w:hideMark/>
              </w:tcPr>
            </w:tcPrChange>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Change w:id="15154" w:author="Brian Bohman" w:date="2021-10-27T05:58:00Z">
              <w:tcPr>
                <w:tcW w:w="864" w:type="dxa"/>
                <w:vAlign w:val="center"/>
                <w:hideMark/>
              </w:tcPr>
            </w:tcPrChange>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55" w:author="Brian Bohman" w:date="2021-10-27T05:58:00Z">
              <w:tcPr>
                <w:tcW w:w="1152" w:type="dxa"/>
                <w:vAlign w:val="center"/>
                <w:hideMark/>
              </w:tcPr>
            </w:tcPrChange>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56" w:author="Brian Bohman" w:date="2021-10-27T05:58:00Z">
              <w:tcPr>
                <w:tcW w:w="504" w:type="dxa"/>
                <w:vAlign w:val="center"/>
                <w:hideMark/>
              </w:tcPr>
            </w:tcPrChange>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5157" w:author="Brian Bohman" w:date="2021-10-27T05:58:00Z">
              <w:tcPr>
                <w:tcW w:w="1008" w:type="dxa"/>
                <w:vAlign w:val="center"/>
                <w:hideMark/>
              </w:tcPr>
            </w:tcPrChange>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5158" w:author="Brian Bohman" w:date="2021-10-27T05:58:00Z">
              <w:tcPr>
                <w:tcW w:w="1008" w:type="dxa"/>
                <w:hideMark/>
              </w:tcPr>
            </w:tcPrChange>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59" w:author="Brian Bohman" w:date="2021-10-27T05:58:00Z">
              <w:tcPr>
                <w:tcW w:w="720" w:type="dxa"/>
                <w:vAlign w:val="center"/>
                <w:hideMark/>
              </w:tcPr>
            </w:tcPrChange>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160" w:author="Brian Bohman" w:date="2021-10-27T05:58:00Z">
              <w:tcPr>
                <w:tcW w:w="1008" w:type="dxa"/>
                <w:vAlign w:val="center"/>
                <w:hideMark/>
              </w:tcPr>
            </w:tcPrChange>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61" w:author="Brian Bohman" w:date="2021-10-27T05:58:00Z">
              <w:tcPr>
                <w:tcW w:w="1152" w:type="dxa"/>
                <w:vAlign w:val="center"/>
                <w:hideMark/>
              </w:tcPr>
            </w:tcPrChange>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5162" w:author="Brian Bohman" w:date="2021-10-27T05:58:00Z">
              <w:tcPr>
                <w:tcW w:w="1008" w:type="dxa"/>
                <w:vAlign w:val="center"/>
                <w:hideMark/>
              </w:tcPr>
            </w:tcPrChange>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61760DEF" w14:textId="77777777" w:rsidTr="00E419CD">
        <w:trPr>
          <w:trHeight w:val="165"/>
          <w:trPrChange w:id="15163" w:author="Brian Bohman" w:date="2021-10-27T05:58:00Z">
            <w:trPr>
              <w:trHeight w:val="165"/>
            </w:trPr>
          </w:trPrChange>
        </w:trPr>
        <w:tc>
          <w:tcPr>
            <w:tcW w:w="360" w:type="dxa"/>
            <w:vAlign w:val="center"/>
            <w:hideMark/>
            <w:tcPrChange w:id="15164" w:author="Brian Bohman" w:date="2021-10-27T05:58:00Z">
              <w:tcPr>
                <w:tcW w:w="360" w:type="dxa"/>
                <w:vAlign w:val="center"/>
                <w:hideMark/>
              </w:tcPr>
            </w:tcPrChange>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Change w:id="15165" w:author="Brian Bohman" w:date="2021-10-27T05:58:00Z">
              <w:tcPr>
                <w:tcW w:w="864" w:type="dxa"/>
                <w:vAlign w:val="center"/>
                <w:hideMark/>
              </w:tcPr>
            </w:tcPrChange>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66" w:author="Brian Bohman" w:date="2021-10-27T05:58:00Z">
              <w:tcPr>
                <w:tcW w:w="1152" w:type="dxa"/>
                <w:vAlign w:val="center"/>
                <w:hideMark/>
              </w:tcPr>
            </w:tcPrChange>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67" w:author="Brian Bohman" w:date="2021-10-27T05:58:00Z">
              <w:tcPr>
                <w:tcW w:w="504" w:type="dxa"/>
                <w:vAlign w:val="center"/>
                <w:hideMark/>
              </w:tcPr>
            </w:tcPrChange>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5168" w:author="Brian Bohman" w:date="2021-10-27T05:58:00Z">
              <w:tcPr>
                <w:tcW w:w="1008" w:type="dxa"/>
                <w:vAlign w:val="center"/>
                <w:hideMark/>
              </w:tcPr>
            </w:tcPrChange>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5169" w:author="Brian Bohman" w:date="2021-10-27T05:58:00Z">
              <w:tcPr>
                <w:tcW w:w="1008" w:type="dxa"/>
                <w:hideMark/>
              </w:tcPr>
            </w:tcPrChange>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70" w:author="Brian Bohman" w:date="2021-10-27T05:58:00Z">
              <w:tcPr>
                <w:tcW w:w="720" w:type="dxa"/>
                <w:vAlign w:val="center"/>
                <w:hideMark/>
              </w:tcPr>
            </w:tcPrChange>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171" w:author="Brian Bohman" w:date="2021-10-27T05:58:00Z">
              <w:tcPr>
                <w:tcW w:w="1008" w:type="dxa"/>
                <w:vAlign w:val="center"/>
                <w:hideMark/>
              </w:tcPr>
            </w:tcPrChange>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72" w:author="Brian Bohman" w:date="2021-10-27T05:58:00Z">
              <w:tcPr>
                <w:tcW w:w="1152" w:type="dxa"/>
                <w:vAlign w:val="center"/>
                <w:hideMark/>
              </w:tcPr>
            </w:tcPrChange>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5173" w:author="Brian Bohman" w:date="2021-10-27T05:58:00Z">
              <w:tcPr>
                <w:tcW w:w="1008" w:type="dxa"/>
                <w:vAlign w:val="center"/>
                <w:hideMark/>
              </w:tcPr>
            </w:tcPrChange>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AFB0CC6" w14:textId="77777777" w:rsidTr="00E419CD">
        <w:trPr>
          <w:trHeight w:val="165"/>
          <w:trPrChange w:id="15174" w:author="Brian Bohman" w:date="2021-10-27T05:58:00Z">
            <w:trPr>
              <w:trHeight w:val="165"/>
            </w:trPr>
          </w:trPrChange>
        </w:trPr>
        <w:tc>
          <w:tcPr>
            <w:tcW w:w="360" w:type="dxa"/>
            <w:vAlign w:val="center"/>
            <w:hideMark/>
            <w:tcPrChange w:id="15175" w:author="Brian Bohman" w:date="2021-10-27T05:58:00Z">
              <w:tcPr>
                <w:tcW w:w="360" w:type="dxa"/>
                <w:vAlign w:val="center"/>
                <w:hideMark/>
              </w:tcPr>
            </w:tcPrChange>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Change w:id="15176" w:author="Brian Bohman" w:date="2021-10-27T05:58:00Z">
              <w:tcPr>
                <w:tcW w:w="864" w:type="dxa"/>
                <w:vAlign w:val="center"/>
                <w:hideMark/>
              </w:tcPr>
            </w:tcPrChange>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77" w:author="Brian Bohman" w:date="2021-10-27T05:58:00Z">
              <w:tcPr>
                <w:tcW w:w="1152" w:type="dxa"/>
                <w:vAlign w:val="center"/>
                <w:hideMark/>
              </w:tcPr>
            </w:tcPrChange>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78" w:author="Brian Bohman" w:date="2021-10-27T05:58:00Z">
              <w:tcPr>
                <w:tcW w:w="504" w:type="dxa"/>
                <w:vAlign w:val="center"/>
                <w:hideMark/>
              </w:tcPr>
            </w:tcPrChange>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179" w:author="Brian Bohman" w:date="2021-10-27T05:58:00Z">
              <w:tcPr>
                <w:tcW w:w="1008" w:type="dxa"/>
                <w:vAlign w:val="center"/>
                <w:hideMark/>
              </w:tcPr>
            </w:tcPrChange>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180" w:author="Brian Bohman" w:date="2021-10-27T05:58:00Z">
              <w:tcPr>
                <w:tcW w:w="1008" w:type="dxa"/>
                <w:hideMark/>
              </w:tcPr>
            </w:tcPrChange>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81" w:author="Brian Bohman" w:date="2021-10-27T05:58:00Z">
              <w:tcPr>
                <w:tcW w:w="720" w:type="dxa"/>
                <w:vAlign w:val="center"/>
                <w:hideMark/>
              </w:tcPr>
            </w:tcPrChange>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182" w:author="Brian Bohman" w:date="2021-10-27T05:58:00Z">
              <w:tcPr>
                <w:tcW w:w="1008" w:type="dxa"/>
                <w:vAlign w:val="center"/>
                <w:hideMark/>
              </w:tcPr>
            </w:tcPrChange>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83" w:author="Brian Bohman" w:date="2021-10-27T05:58:00Z">
              <w:tcPr>
                <w:tcW w:w="1152" w:type="dxa"/>
                <w:vAlign w:val="center"/>
                <w:hideMark/>
              </w:tcPr>
            </w:tcPrChange>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5184" w:author="Brian Bohman" w:date="2021-10-27T05:58:00Z">
              <w:tcPr>
                <w:tcW w:w="1008" w:type="dxa"/>
                <w:vAlign w:val="center"/>
                <w:hideMark/>
              </w:tcPr>
            </w:tcPrChange>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30FE2C7" w14:textId="77777777" w:rsidTr="00E419CD">
        <w:trPr>
          <w:trHeight w:val="165"/>
          <w:trPrChange w:id="15185" w:author="Brian Bohman" w:date="2021-10-27T05:58:00Z">
            <w:trPr>
              <w:trHeight w:val="165"/>
            </w:trPr>
          </w:trPrChange>
        </w:trPr>
        <w:tc>
          <w:tcPr>
            <w:tcW w:w="360" w:type="dxa"/>
            <w:vAlign w:val="center"/>
            <w:hideMark/>
            <w:tcPrChange w:id="15186" w:author="Brian Bohman" w:date="2021-10-27T05:58:00Z">
              <w:tcPr>
                <w:tcW w:w="360" w:type="dxa"/>
                <w:vAlign w:val="center"/>
                <w:hideMark/>
              </w:tcPr>
            </w:tcPrChange>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Change w:id="15187" w:author="Brian Bohman" w:date="2021-10-27T05:58:00Z">
              <w:tcPr>
                <w:tcW w:w="864" w:type="dxa"/>
                <w:vAlign w:val="center"/>
                <w:hideMark/>
              </w:tcPr>
            </w:tcPrChange>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88" w:author="Brian Bohman" w:date="2021-10-27T05:58:00Z">
              <w:tcPr>
                <w:tcW w:w="1152" w:type="dxa"/>
                <w:vAlign w:val="center"/>
                <w:hideMark/>
              </w:tcPr>
            </w:tcPrChange>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89" w:author="Brian Bohman" w:date="2021-10-27T05:58:00Z">
              <w:tcPr>
                <w:tcW w:w="504" w:type="dxa"/>
                <w:vAlign w:val="center"/>
                <w:hideMark/>
              </w:tcPr>
            </w:tcPrChange>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190" w:author="Brian Bohman" w:date="2021-10-27T05:58:00Z">
              <w:tcPr>
                <w:tcW w:w="1008" w:type="dxa"/>
                <w:vAlign w:val="center"/>
                <w:hideMark/>
              </w:tcPr>
            </w:tcPrChange>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191" w:author="Brian Bohman" w:date="2021-10-27T05:58:00Z">
              <w:tcPr>
                <w:tcW w:w="1008" w:type="dxa"/>
                <w:hideMark/>
              </w:tcPr>
            </w:tcPrChange>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92" w:author="Brian Bohman" w:date="2021-10-27T05:58:00Z">
              <w:tcPr>
                <w:tcW w:w="720" w:type="dxa"/>
                <w:vAlign w:val="center"/>
                <w:hideMark/>
              </w:tcPr>
            </w:tcPrChange>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193" w:author="Brian Bohman" w:date="2021-10-27T05:58:00Z">
              <w:tcPr>
                <w:tcW w:w="1008" w:type="dxa"/>
                <w:vAlign w:val="center"/>
                <w:hideMark/>
              </w:tcPr>
            </w:tcPrChange>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94" w:author="Brian Bohman" w:date="2021-10-27T05:58:00Z">
              <w:tcPr>
                <w:tcW w:w="1152" w:type="dxa"/>
                <w:vAlign w:val="center"/>
                <w:hideMark/>
              </w:tcPr>
            </w:tcPrChange>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440" w:type="dxa"/>
            <w:vAlign w:val="center"/>
            <w:hideMark/>
            <w:tcPrChange w:id="15195" w:author="Brian Bohman" w:date="2021-10-27T05:58:00Z">
              <w:tcPr>
                <w:tcW w:w="1008" w:type="dxa"/>
                <w:vAlign w:val="center"/>
                <w:hideMark/>
              </w:tcPr>
            </w:tcPrChange>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09C175C5" w14:textId="77777777" w:rsidTr="00E419CD">
        <w:trPr>
          <w:trHeight w:val="165"/>
          <w:trPrChange w:id="15196" w:author="Brian Bohman" w:date="2021-10-27T05:58:00Z">
            <w:trPr>
              <w:trHeight w:val="165"/>
            </w:trPr>
          </w:trPrChange>
        </w:trPr>
        <w:tc>
          <w:tcPr>
            <w:tcW w:w="360" w:type="dxa"/>
            <w:vAlign w:val="center"/>
            <w:hideMark/>
            <w:tcPrChange w:id="15197" w:author="Brian Bohman" w:date="2021-10-27T05:58:00Z">
              <w:tcPr>
                <w:tcW w:w="360" w:type="dxa"/>
                <w:vAlign w:val="center"/>
                <w:hideMark/>
              </w:tcPr>
            </w:tcPrChange>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Change w:id="15198" w:author="Brian Bohman" w:date="2021-10-27T05:58:00Z">
              <w:tcPr>
                <w:tcW w:w="864" w:type="dxa"/>
                <w:vAlign w:val="center"/>
                <w:hideMark/>
              </w:tcPr>
            </w:tcPrChange>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99" w:author="Brian Bohman" w:date="2021-10-27T05:58:00Z">
              <w:tcPr>
                <w:tcW w:w="1152" w:type="dxa"/>
                <w:vAlign w:val="center"/>
                <w:hideMark/>
              </w:tcPr>
            </w:tcPrChange>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00" w:author="Brian Bohman" w:date="2021-10-27T05:58:00Z">
              <w:tcPr>
                <w:tcW w:w="504" w:type="dxa"/>
                <w:vAlign w:val="center"/>
                <w:hideMark/>
              </w:tcPr>
            </w:tcPrChange>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201" w:author="Brian Bohman" w:date="2021-10-27T05:58:00Z">
              <w:tcPr>
                <w:tcW w:w="1008" w:type="dxa"/>
                <w:vAlign w:val="center"/>
                <w:hideMark/>
              </w:tcPr>
            </w:tcPrChange>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202" w:author="Brian Bohman" w:date="2021-10-27T05:58:00Z">
              <w:tcPr>
                <w:tcW w:w="1008" w:type="dxa"/>
                <w:hideMark/>
              </w:tcPr>
            </w:tcPrChange>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03" w:author="Brian Bohman" w:date="2021-10-27T05:58:00Z">
              <w:tcPr>
                <w:tcW w:w="720" w:type="dxa"/>
                <w:vAlign w:val="center"/>
                <w:hideMark/>
              </w:tcPr>
            </w:tcPrChange>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204" w:author="Brian Bohman" w:date="2021-10-27T05:58:00Z">
              <w:tcPr>
                <w:tcW w:w="1008" w:type="dxa"/>
                <w:vAlign w:val="center"/>
                <w:hideMark/>
              </w:tcPr>
            </w:tcPrChange>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05" w:author="Brian Bohman" w:date="2021-10-27T05:58:00Z">
              <w:tcPr>
                <w:tcW w:w="1152" w:type="dxa"/>
                <w:vAlign w:val="center"/>
                <w:hideMark/>
              </w:tcPr>
            </w:tcPrChange>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206" w:author="Brian Bohman" w:date="2021-10-27T05:58:00Z">
              <w:tcPr>
                <w:tcW w:w="1008" w:type="dxa"/>
                <w:vAlign w:val="center"/>
                <w:hideMark/>
              </w:tcPr>
            </w:tcPrChange>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C138ED9" w14:textId="77777777" w:rsidTr="00E419CD">
        <w:trPr>
          <w:trHeight w:val="165"/>
          <w:trPrChange w:id="15207" w:author="Brian Bohman" w:date="2021-10-27T05:58:00Z">
            <w:trPr>
              <w:trHeight w:val="165"/>
            </w:trPr>
          </w:trPrChange>
        </w:trPr>
        <w:tc>
          <w:tcPr>
            <w:tcW w:w="360" w:type="dxa"/>
            <w:vAlign w:val="center"/>
            <w:hideMark/>
            <w:tcPrChange w:id="15208" w:author="Brian Bohman" w:date="2021-10-27T05:58:00Z">
              <w:tcPr>
                <w:tcW w:w="360" w:type="dxa"/>
                <w:vAlign w:val="center"/>
                <w:hideMark/>
              </w:tcPr>
            </w:tcPrChange>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Change w:id="15209" w:author="Brian Bohman" w:date="2021-10-27T05:58:00Z">
              <w:tcPr>
                <w:tcW w:w="864" w:type="dxa"/>
                <w:vAlign w:val="center"/>
                <w:hideMark/>
              </w:tcPr>
            </w:tcPrChange>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10" w:author="Brian Bohman" w:date="2021-10-27T05:58:00Z">
              <w:tcPr>
                <w:tcW w:w="1152" w:type="dxa"/>
                <w:vAlign w:val="center"/>
                <w:hideMark/>
              </w:tcPr>
            </w:tcPrChange>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11" w:author="Brian Bohman" w:date="2021-10-27T05:58:00Z">
              <w:tcPr>
                <w:tcW w:w="504" w:type="dxa"/>
                <w:vAlign w:val="center"/>
                <w:hideMark/>
              </w:tcPr>
            </w:tcPrChange>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212" w:author="Brian Bohman" w:date="2021-10-27T05:58:00Z">
              <w:tcPr>
                <w:tcW w:w="1008" w:type="dxa"/>
                <w:vAlign w:val="center"/>
                <w:hideMark/>
              </w:tcPr>
            </w:tcPrChange>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213" w:author="Brian Bohman" w:date="2021-10-27T05:58:00Z">
              <w:tcPr>
                <w:tcW w:w="1008" w:type="dxa"/>
                <w:hideMark/>
              </w:tcPr>
            </w:tcPrChange>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14" w:author="Brian Bohman" w:date="2021-10-27T05:58:00Z">
              <w:tcPr>
                <w:tcW w:w="720" w:type="dxa"/>
                <w:vAlign w:val="center"/>
                <w:hideMark/>
              </w:tcPr>
            </w:tcPrChange>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215" w:author="Brian Bohman" w:date="2021-10-27T05:58:00Z">
              <w:tcPr>
                <w:tcW w:w="1008" w:type="dxa"/>
                <w:vAlign w:val="center"/>
                <w:hideMark/>
              </w:tcPr>
            </w:tcPrChange>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16" w:author="Brian Bohman" w:date="2021-10-27T05:58:00Z">
              <w:tcPr>
                <w:tcW w:w="1152" w:type="dxa"/>
                <w:vAlign w:val="center"/>
                <w:hideMark/>
              </w:tcPr>
            </w:tcPrChange>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5217" w:author="Brian Bohman" w:date="2021-10-27T05:58:00Z">
              <w:tcPr>
                <w:tcW w:w="1008" w:type="dxa"/>
                <w:vAlign w:val="center"/>
                <w:hideMark/>
              </w:tcPr>
            </w:tcPrChange>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A1CC780" w14:textId="77777777" w:rsidTr="00E419CD">
        <w:trPr>
          <w:trHeight w:val="165"/>
          <w:trPrChange w:id="15218" w:author="Brian Bohman" w:date="2021-10-27T05:58:00Z">
            <w:trPr>
              <w:trHeight w:val="165"/>
            </w:trPr>
          </w:trPrChange>
        </w:trPr>
        <w:tc>
          <w:tcPr>
            <w:tcW w:w="360" w:type="dxa"/>
            <w:vAlign w:val="center"/>
            <w:hideMark/>
            <w:tcPrChange w:id="15219" w:author="Brian Bohman" w:date="2021-10-27T05:58:00Z">
              <w:tcPr>
                <w:tcW w:w="360" w:type="dxa"/>
                <w:vAlign w:val="center"/>
                <w:hideMark/>
              </w:tcPr>
            </w:tcPrChange>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Change w:id="15220" w:author="Brian Bohman" w:date="2021-10-27T05:58:00Z">
              <w:tcPr>
                <w:tcW w:w="864" w:type="dxa"/>
                <w:vAlign w:val="center"/>
                <w:hideMark/>
              </w:tcPr>
            </w:tcPrChange>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21" w:author="Brian Bohman" w:date="2021-10-27T05:58:00Z">
              <w:tcPr>
                <w:tcW w:w="1152" w:type="dxa"/>
                <w:vAlign w:val="center"/>
                <w:hideMark/>
              </w:tcPr>
            </w:tcPrChange>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22" w:author="Brian Bohman" w:date="2021-10-27T05:58:00Z">
              <w:tcPr>
                <w:tcW w:w="504" w:type="dxa"/>
                <w:vAlign w:val="center"/>
                <w:hideMark/>
              </w:tcPr>
            </w:tcPrChange>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223" w:author="Brian Bohman" w:date="2021-10-27T05:58:00Z">
              <w:tcPr>
                <w:tcW w:w="1008" w:type="dxa"/>
                <w:vAlign w:val="center"/>
                <w:hideMark/>
              </w:tcPr>
            </w:tcPrChange>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224" w:author="Brian Bohman" w:date="2021-10-27T05:58:00Z">
              <w:tcPr>
                <w:tcW w:w="1008" w:type="dxa"/>
                <w:hideMark/>
              </w:tcPr>
            </w:tcPrChange>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25" w:author="Brian Bohman" w:date="2021-10-27T05:58:00Z">
              <w:tcPr>
                <w:tcW w:w="720" w:type="dxa"/>
                <w:vAlign w:val="center"/>
                <w:hideMark/>
              </w:tcPr>
            </w:tcPrChange>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226" w:author="Brian Bohman" w:date="2021-10-27T05:58:00Z">
              <w:tcPr>
                <w:tcW w:w="1008" w:type="dxa"/>
                <w:vAlign w:val="center"/>
                <w:hideMark/>
              </w:tcPr>
            </w:tcPrChange>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27" w:author="Brian Bohman" w:date="2021-10-27T05:58:00Z">
              <w:tcPr>
                <w:tcW w:w="1152" w:type="dxa"/>
                <w:vAlign w:val="center"/>
                <w:hideMark/>
              </w:tcPr>
            </w:tcPrChange>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5228" w:author="Brian Bohman" w:date="2021-10-27T05:58:00Z">
              <w:tcPr>
                <w:tcW w:w="1008" w:type="dxa"/>
                <w:vAlign w:val="center"/>
                <w:hideMark/>
              </w:tcPr>
            </w:tcPrChange>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428E116" w14:textId="77777777" w:rsidTr="00E419CD">
        <w:trPr>
          <w:trHeight w:val="165"/>
          <w:trPrChange w:id="15229" w:author="Brian Bohman" w:date="2021-10-27T05:58:00Z">
            <w:trPr>
              <w:trHeight w:val="165"/>
            </w:trPr>
          </w:trPrChange>
        </w:trPr>
        <w:tc>
          <w:tcPr>
            <w:tcW w:w="360" w:type="dxa"/>
            <w:vAlign w:val="center"/>
            <w:hideMark/>
            <w:tcPrChange w:id="15230" w:author="Brian Bohman" w:date="2021-10-27T05:58:00Z">
              <w:tcPr>
                <w:tcW w:w="360" w:type="dxa"/>
                <w:vAlign w:val="center"/>
                <w:hideMark/>
              </w:tcPr>
            </w:tcPrChange>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Change w:id="15231" w:author="Brian Bohman" w:date="2021-10-27T05:58:00Z">
              <w:tcPr>
                <w:tcW w:w="864" w:type="dxa"/>
                <w:vAlign w:val="center"/>
                <w:hideMark/>
              </w:tcPr>
            </w:tcPrChange>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32" w:author="Brian Bohman" w:date="2021-10-27T05:58:00Z">
              <w:tcPr>
                <w:tcW w:w="1152" w:type="dxa"/>
                <w:vAlign w:val="center"/>
                <w:hideMark/>
              </w:tcPr>
            </w:tcPrChange>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33" w:author="Brian Bohman" w:date="2021-10-27T05:58:00Z">
              <w:tcPr>
                <w:tcW w:w="504" w:type="dxa"/>
                <w:vAlign w:val="center"/>
                <w:hideMark/>
              </w:tcPr>
            </w:tcPrChange>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234" w:author="Brian Bohman" w:date="2021-10-27T05:58:00Z">
              <w:tcPr>
                <w:tcW w:w="1008" w:type="dxa"/>
                <w:vAlign w:val="center"/>
                <w:hideMark/>
              </w:tcPr>
            </w:tcPrChange>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235" w:author="Brian Bohman" w:date="2021-10-27T05:58:00Z">
              <w:tcPr>
                <w:tcW w:w="1008" w:type="dxa"/>
                <w:hideMark/>
              </w:tcPr>
            </w:tcPrChange>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36" w:author="Brian Bohman" w:date="2021-10-27T05:58:00Z">
              <w:tcPr>
                <w:tcW w:w="720" w:type="dxa"/>
                <w:vAlign w:val="center"/>
                <w:hideMark/>
              </w:tcPr>
            </w:tcPrChange>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237" w:author="Brian Bohman" w:date="2021-10-27T05:58:00Z">
              <w:tcPr>
                <w:tcW w:w="1008" w:type="dxa"/>
                <w:vAlign w:val="center"/>
                <w:hideMark/>
              </w:tcPr>
            </w:tcPrChange>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38" w:author="Brian Bohman" w:date="2021-10-27T05:58:00Z">
              <w:tcPr>
                <w:tcW w:w="1152" w:type="dxa"/>
                <w:vAlign w:val="center"/>
                <w:hideMark/>
              </w:tcPr>
            </w:tcPrChange>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239" w:author="Brian Bohman" w:date="2021-10-27T05:58:00Z">
              <w:tcPr>
                <w:tcW w:w="1008" w:type="dxa"/>
                <w:vAlign w:val="center"/>
                <w:hideMark/>
              </w:tcPr>
            </w:tcPrChange>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1D56D74" w14:textId="77777777" w:rsidTr="00E419CD">
        <w:trPr>
          <w:trHeight w:val="165"/>
          <w:trPrChange w:id="15240" w:author="Brian Bohman" w:date="2021-10-27T05:58:00Z">
            <w:trPr>
              <w:trHeight w:val="165"/>
            </w:trPr>
          </w:trPrChange>
        </w:trPr>
        <w:tc>
          <w:tcPr>
            <w:tcW w:w="360" w:type="dxa"/>
            <w:vAlign w:val="center"/>
            <w:hideMark/>
            <w:tcPrChange w:id="15241" w:author="Brian Bohman" w:date="2021-10-27T05:58:00Z">
              <w:tcPr>
                <w:tcW w:w="360" w:type="dxa"/>
                <w:vAlign w:val="center"/>
                <w:hideMark/>
              </w:tcPr>
            </w:tcPrChange>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Change w:id="15242" w:author="Brian Bohman" w:date="2021-10-27T05:58:00Z">
              <w:tcPr>
                <w:tcW w:w="864" w:type="dxa"/>
                <w:vAlign w:val="center"/>
                <w:hideMark/>
              </w:tcPr>
            </w:tcPrChange>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43" w:author="Brian Bohman" w:date="2021-10-27T05:58:00Z">
              <w:tcPr>
                <w:tcW w:w="1152" w:type="dxa"/>
                <w:vAlign w:val="center"/>
                <w:hideMark/>
              </w:tcPr>
            </w:tcPrChange>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44" w:author="Brian Bohman" w:date="2021-10-27T05:58:00Z">
              <w:tcPr>
                <w:tcW w:w="504" w:type="dxa"/>
                <w:vAlign w:val="center"/>
                <w:hideMark/>
              </w:tcPr>
            </w:tcPrChange>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245" w:author="Brian Bohman" w:date="2021-10-27T05:58:00Z">
              <w:tcPr>
                <w:tcW w:w="1008" w:type="dxa"/>
                <w:vAlign w:val="center"/>
                <w:hideMark/>
              </w:tcPr>
            </w:tcPrChange>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246" w:author="Brian Bohman" w:date="2021-10-27T05:58:00Z">
              <w:tcPr>
                <w:tcW w:w="1008" w:type="dxa"/>
                <w:hideMark/>
              </w:tcPr>
            </w:tcPrChange>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47" w:author="Brian Bohman" w:date="2021-10-27T05:58:00Z">
              <w:tcPr>
                <w:tcW w:w="720" w:type="dxa"/>
                <w:vAlign w:val="center"/>
                <w:hideMark/>
              </w:tcPr>
            </w:tcPrChange>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248" w:author="Brian Bohman" w:date="2021-10-27T05:58:00Z">
              <w:tcPr>
                <w:tcW w:w="1008" w:type="dxa"/>
                <w:vAlign w:val="center"/>
                <w:hideMark/>
              </w:tcPr>
            </w:tcPrChange>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49" w:author="Brian Bohman" w:date="2021-10-27T05:58:00Z">
              <w:tcPr>
                <w:tcW w:w="1152" w:type="dxa"/>
                <w:vAlign w:val="center"/>
                <w:hideMark/>
              </w:tcPr>
            </w:tcPrChange>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5250" w:author="Brian Bohman" w:date="2021-10-27T05:58:00Z">
              <w:tcPr>
                <w:tcW w:w="1008" w:type="dxa"/>
                <w:vAlign w:val="center"/>
                <w:hideMark/>
              </w:tcPr>
            </w:tcPrChange>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6D605" w14:textId="77777777" w:rsidTr="00E419CD">
        <w:trPr>
          <w:trHeight w:val="165"/>
          <w:trPrChange w:id="15251" w:author="Brian Bohman" w:date="2021-10-27T05:58:00Z">
            <w:trPr>
              <w:trHeight w:val="165"/>
            </w:trPr>
          </w:trPrChange>
        </w:trPr>
        <w:tc>
          <w:tcPr>
            <w:tcW w:w="360" w:type="dxa"/>
            <w:vAlign w:val="center"/>
            <w:hideMark/>
            <w:tcPrChange w:id="15252" w:author="Brian Bohman" w:date="2021-10-27T05:58:00Z">
              <w:tcPr>
                <w:tcW w:w="360" w:type="dxa"/>
                <w:vAlign w:val="center"/>
                <w:hideMark/>
              </w:tcPr>
            </w:tcPrChange>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Change w:id="15253" w:author="Brian Bohman" w:date="2021-10-27T05:58:00Z">
              <w:tcPr>
                <w:tcW w:w="864" w:type="dxa"/>
                <w:vAlign w:val="center"/>
                <w:hideMark/>
              </w:tcPr>
            </w:tcPrChange>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54" w:author="Brian Bohman" w:date="2021-10-27T05:58:00Z">
              <w:tcPr>
                <w:tcW w:w="1152" w:type="dxa"/>
                <w:vAlign w:val="center"/>
                <w:hideMark/>
              </w:tcPr>
            </w:tcPrChange>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55" w:author="Brian Bohman" w:date="2021-10-27T05:58:00Z">
              <w:tcPr>
                <w:tcW w:w="504" w:type="dxa"/>
                <w:vAlign w:val="center"/>
                <w:hideMark/>
              </w:tcPr>
            </w:tcPrChange>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256" w:author="Brian Bohman" w:date="2021-10-27T05:58:00Z">
              <w:tcPr>
                <w:tcW w:w="1008" w:type="dxa"/>
                <w:vAlign w:val="center"/>
                <w:hideMark/>
              </w:tcPr>
            </w:tcPrChange>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257" w:author="Brian Bohman" w:date="2021-10-27T05:58:00Z">
              <w:tcPr>
                <w:tcW w:w="1008" w:type="dxa"/>
                <w:hideMark/>
              </w:tcPr>
            </w:tcPrChange>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58" w:author="Brian Bohman" w:date="2021-10-27T05:58:00Z">
              <w:tcPr>
                <w:tcW w:w="720" w:type="dxa"/>
                <w:vAlign w:val="center"/>
                <w:hideMark/>
              </w:tcPr>
            </w:tcPrChange>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259" w:author="Brian Bohman" w:date="2021-10-27T05:58:00Z">
              <w:tcPr>
                <w:tcW w:w="1008" w:type="dxa"/>
                <w:vAlign w:val="center"/>
                <w:hideMark/>
              </w:tcPr>
            </w:tcPrChange>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60" w:author="Brian Bohman" w:date="2021-10-27T05:58:00Z">
              <w:tcPr>
                <w:tcW w:w="1152" w:type="dxa"/>
                <w:vAlign w:val="center"/>
                <w:hideMark/>
              </w:tcPr>
            </w:tcPrChange>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5261" w:author="Brian Bohman" w:date="2021-10-27T05:58:00Z">
              <w:tcPr>
                <w:tcW w:w="1008" w:type="dxa"/>
                <w:vAlign w:val="center"/>
                <w:hideMark/>
              </w:tcPr>
            </w:tcPrChange>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6525EFB" w14:textId="77777777" w:rsidTr="00E419CD">
        <w:trPr>
          <w:trHeight w:val="165"/>
          <w:trPrChange w:id="15262" w:author="Brian Bohman" w:date="2021-10-27T05:58:00Z">
            <w:trPr>
              <w:trHeight w:val="165"/>
            </w:trPr>
          </w:trPrChange>
        </w:trPr>
        <w:tc>
          <w:tcPr>
            <w:tcW w:w="360" w:type="dxa"/>
            <w:vAlign w:val="center"/>
            <w:hideMark/>
            <w:tcPrChange w:id="15263" w:author="Brian Bohman" w:date="2021-10-27T05:58:00Z">
              <w:tcPr>
                <w:tcW w:w="360" w:type="dxa"/>
                <w:vAlign w:val="center"/>
                <w:hideMark/>
              </w:tcPr>
            </w:tcPrChange>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Change w:id="15264" w:author="Brian Bohman" w:date="2021-10-27T05:58:00Z">
              <w:tcPr>
                <w:tcW w:w="864" w:type="dxa"/>
                <w:vAlign w:val="center"/>
                <w:hideMark/>
              </w:tcPr>
            </w:tcPrChange>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65" w:author="Brian Bohman" w:date="2021-10-27T05:58:00Z">
              <w:tcPr>
                <w:tcW w:w="1152" w:type="dxa"/>
                <w:vAlign w:val="center"/>
                <w:hideMark/>
              </w:tcPr>
            </w:tcPrChange>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66" w:author="Brian Bohman" w:date="2021-10-27T05:58:00Z">
              <w:tcPr>
                <w:tcW w:w="504" w:type="dxa"/>
                <w:vAlign w:val="center"/>
                <w:hideMark/>
              </w:tcPr>
            </w:tcPrChange>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267" w:author="Brian Bohman" w:date="2021-10-27T05:58:00Z">
              <w:tcPr>
                <w:tcW w:w="1008" w:type="dxa"/>
                <w:vAlign w:val="center"/>
                <w:hideMark/>
              </w:tcPr>
            </w:tcPrChange>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268" w:author="Brian Bohman" w:date="2021-10-27T05:58:00Z">
              <w:tcPr>
                <w:tcW w:w="1008" w:type="dxa"/>
                <w:hideMark/>
              </w:tcPr>
            </w:tcPrChange>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69" w:author="Brian Bohman" w:date="2021-10-27T05:58:00Z">
              <w:tcPr>
                <w:tcW w:w="720" w:type="dxa"/>
                <w:vAlign w:val="center"/>
                <w:hideMark/>
              </w:tcPr>
            </w:tcPrChange>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70" w:author="Brian Bohman" w:date="2021-10-27T05:58:00Z">
              <w:tcPr>
                <w:tcW w:w="1008" w:type="dxa"/>
                <w:vAlign w:val="center"/>
                <w:hideMark/>
              </w:tcPr>
            </w:tcPrChange>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71" w:author="Brian Bohman" w:date="2021-10-27T05:58:00Z">
              <w:tcPr>
                <w:tcW w:w="1152" w:type="dxa"/>
                <w:vAlign w:val="center"/>
                <w:hideMark/>
              </w:tcPr>
            </w:tcPrChange>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5272" w:author="Brian Bohman" w:date="2021-10-27T05:58:00Z">
              <w:tcPr>
                <w:tcW w:w="1008" w:type="dxa"/>
                <w:vAlign w:val="center"/>
                <w:hideMark/>
              </w:tcPr>
            </w:tcPrChange>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19CD" w:rsidRPr="009B3DCC" w14:paraId="04720236" w14:textId="77777777" w:rsidTr="00E419CD">
        <w:trPr>
          <w:trHeight w:val="180"/>
          <w:trPrChange w:id="15273" w:author="Brian Bohman" w:date="2021-10-27T05:58:00Z">
            <w:trPr>
              <w:trHeight w:val="180"/>
            </w:trPr>
          </w:trPrChange>
        </w:trPr>
        <w:tc>
          <w:tcPr>
            <w:tcW w:w="360" w:type="dxa"/>
            <w:vAlign w:val="center"/>
            <w:hideMark/>
            <w:tcPrChange w:id="15274" w:author="Brian Bohman" w:date="2021-10-27T05:58:00Z">
              <w:tcPr>
                <w:tcW w:w="360" w:type="dxa"/>
                <w:vAlign w:val="center"/>
                <w:hideMark/>
              </w:tcPr>
            </w:tcPrChange>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Change w:id="15275" w:author="Brian Bohman" w:date="2021-10-27T05:58:00Z">
              <w:tcPr>
                <w:tcW w:w="864" w:type="dxa"/>
                <w:vAlign w:val="center"/>
                <w:hideMark/>
              </w:tcPr>
            </w:tcPrChange>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76" w:author="Brian Bohman" w:date="2021-10-27T05:58:00Z">
              <w:tcPr>
                <w:tcW w:w="1152" w:type="dxa"/>
                <w:vAlign w:val="center"/>
                <w:hideMark/>
              </w:tcPr>
            </w:tcPrChange>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77" w:author="Brian Bohman" w:date="2021-10-27T05:58:00Z">
              <w:tcPr>
                <w:tcW w:w="504" w:type="dxa"/>
                <w:vAlign w:val="center"/>
                <w:hideMark/>
              </w:tcPr>
            </w:tcPrChange>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278" w:author="Brian Bohman" w:date="2021-10-27T05:58:00Z">
              <w:tcPr>
                <w:tcW w:w="1008" w:type="dxa"/>
                <w:vAlign w:val="center"/>
                <w:hideMark/>
              </w:tcPr>
            </w:tcPrChange>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279" w:author="Brian Bohman" w:date="2021-10-27T05:58:00Z">
              <w:tcPr>
                <w:tcW w:w="1008" w:type="dxa"/>
                <w:hideMark/>
              </w:tcPr>
            </w:tcPrChange>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80" w:author="Brian Bohman" w:date="2021-10-27T05:58:00Z">
              <w:tcPr>
                <w:tcW w:w="720" w:type="dxa"/>
                <w:vAlign w:val="center"/>
                <w:hideMark/>
              </w:tcPr>
            </w:tcPrChange>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81" w:author="Brian Bohman" w:date="2021-10-27T05:58:00Z">
              <w:tcPr>
                <w:tcW w:w="1008" w:type="dxa"/>
                <w:vAlign w:val="center"/>
                <w:hideMark/>
              </w:tcPr>
            </w:tcPrChange>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82" w:author="Brian Bohman" w:date="2021-10-27T05:58:00Z">
              <w:tcPr>
                <w:tcW w:w="1152" w:type="dxa"/>
                <w:vAlign w:val="center"/>
                <w:hideMark/>
              </w:tcPr>
            </w:tcPrChange>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5283" w:author="Brian Bohman" w:date="2021-10-27T05:58:00Z">
              <w:tcPr>
                <w:tcW w:w="1008" w:type="dxa"/>
                <w:vAlign w:val="center"/>
                <w:hideMark/>
              </w:tcPr>
            </w:tcPrChange>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90399BE" w14:textId="77777777" w:rsidTr="00E419CD">
        <w:trPr>
          <w:trHeight w:val="165"/>
          <w:trPrChange w:id="15284" w:author="Brian Bohman" w:date="2021-10-27T05:58:00Z">
            <w:trPr>
              <w:trHeight w:val="165"/>
            </w:trPr>
          </w:trPrChange>
        </w:trPr>
        <w:tc>
          <w:tcPr>
            <w:tcW w:w="360" w:type="dxa"/>
            <w:vAlign w:val="center"/>
            <w:hideMark/>
            <w:tcPrChange w:id="15285" w:author="Brian Bohman" w:date="2021-10-27T05:58:00Z">
              <w:tcPr>
                <w:tcW w:w="360" w:type="dxa"/>
                <w:vAlign w:val="center"/>
                <w:hideMark/>
              </w:tcPr>
            </w:tcPrChange>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Change w:id="15286" w:author="Brian Bohman" w:date="2021-10-27T05:58:00Z">
              <w:tcPr>
                <w:tcW w:w="864" w:type="dxa"/>
                <w:vAlign w:val="center"/>
                <w:hideMark/>
              </w:tcPr>
            </w:tcPrChange>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87" w:author="Brian Bohman" w:date="2021-10-27T05:58:00Z">
              <w:tcPr>
                <w:tcW w:w="1152" w:type="dxa"/>
                <w:vAlign w:val="center"/>
                <w:hideMark/>
              </w:tcPr>
            </w:tcPrChange>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88" w:author="Brian Bohman" w:date="2021-10-27T05:58:00Z">
              <w:tcPr>
                <w:tcW w:w="504" w:type="dxa"/>
                <w:vAlign w:val="center"/>
                <w:hideMark/>
              </w:tcPr>
            </w:tcPrChange>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289" w:author="Brian Bohman" w:date="2021-10-27T05:58:00Z">
              <w:tcPr>
                <w:tcW w:w="1008" w:type="dxa"/>
                <w:vAlign w:val="center"/>
                <w:hideMark/>
              </w:tcPr>
            </w:tcPrChange>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290" w:author="Brian Bohman" w:date="2021-10-27T05:58:00Z">
              <w:tcPr>
                <w:tcW w:w="1008" w:type="dxa"/>
                <w:hideMark/>
              </w:tcPr>
            </w:tcPrChange>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91" w:author="Brian Bohman" w:date="2021-10-27T05:58:00Z">
              <w:tcPr>
                <w:tcW w:w="720" w:type="dxa"/>
                <w:vAlign w:val="center"/>
                <w:hideMark/>
              </w:tcPr>
            </w:tcPrChange>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92" w:author="Brian Bohman" w:date="2021-10-27T05:58:00Z">
              <w:tcPr>
                <w:tcW w:w="1008" w:type="dxa"/>
                <w:vAlign w:val="center"/>
                <w:hideMark/>
              </w:tcPr>
            </w:tcPrChange>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93" w:author="Brian Bohman" w:date="2021-10-27T05:58:00Z">
              <w:tcPr>
                <w:tcW w:w="1152" w:type="dxa"/>
                <w:vAlign w:val="center"/>
                <w:hideMark/>
              </w:tcPr>
            </w:tcPrChange>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440" w:type="dxa"/>
            <w:vAlign w:val="center"/>
            <w:hideMark/>
            <w:tcPrChange w:id="15294" w:author="Brian Bohman" w:date="2021-10-27T05:58:00Z">
              <w:tcPr>
                <w:tcW w:w="1008" w:type="dxa"/>
                <w:vAlign w:val="center"/>
                <w:hideMark/>
              </w:tcPr>
            </w:tcPrChange>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D641238" w14:textId="77777777" w:rsidTr="00E419CD">
        <w:trPr>
          <w:trHeight w:val="165"/>
          <w:trPrChange w:id="15295" w:author="Brian Bohman" w:date="2021-10-27T05:58:00Z">
            <w:trPr>
              <w:trHeight w:val="165"/>
            </w:trPr>
          </w:trPrChange>
        </w:trPr>
        <w:tc>
          <w:tcPr>
            <w:tcW w:w="360" w:type="dxa"/>
            <w:vAlign w:val="center"/>
            <w:hideMark/>
            <w:tcPrChange w:id="15296" w:author="Brian Bohman" w:date="2021-10-27T05:58:00Z">
              <w:tcPr>
                <w:tcW w:w="360" w:type="dxa"/>
                <w:vAlign w:val="center"/>
                <w:hideMark/>
              </w:tcPr>
            </w:tcPrChange>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Change w:id="15297" w:author="Brian Bohman" w:date="2021-10-27T05:58:00Z">
              <w:tcPr>
                <w:tcW w:w="864" w:type="dxa"/>
                <w:vAlign w:val="center"/>
                <w:hideMark/>
              </w:tcPr>
            </w:tcPrChange>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98" w:author="Brian Bohman" w:date="2021-10-27T05:58:00Z">
              <w:tcPr>
                <w:tcW w:w="1152" w:type="dxa"/>
                <w:vAlign w:val="center"/>
                <w:hideMark/>
              </w:tcPr>
            </w:tcPrChange>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99" w:author="Brian Bohman" w:date="2021-10-27T05:58:00Z">
              <w:tcPr>
                <w:tcW w:w="504" w:type="dxa"/>
                <w:vAlign w:val="center"/>
                <w:hideMark/>
              </w:tcPr>
            </w:tcPrChange>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300" w:author="Brian Bohman" w:date="2021-10-27T05:58:00Z">
              <w:tcPr>
                <w:tcW w:w="1008" w:type="dxa"/>
                <w:vAlign w:val="center"/>
                <w:hideMark/>
              </w:tcPr>
            </w:tcPrChange>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301" w:author="Brian Bohman" w:date="2021-10-27T05:58:00Z">
              <w:tcPr>
                <w:tcW w:w="1008" w:type="dxa"/>
                <w:hideMark/>
              </w:tcPr>
            </w:tcPrChange>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02" w:author="Brian Bohman" w:date="2021-10-27T05:58:00Z">
              <w:tcPr>
                <w:tcW w:w="720" w:type="dxa"/>
                <w:vAlign w:val="center"/>
                <w:hideMark/>
              </w:tcPr>
            </w:tcPrChange>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03" w:author="Brian Bohman" w:date="2021-10-27T05:58:00Z">
              <w:tcPr>
                <w:tcW w:w="1008" w:type="dxa"/>
                <w:vAlign w:val="center"/>
                <w:hideMark/>
              </w:tcPr>
            </w:tcPrChange>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04" w:author="Brian Bohman" w:date="2021-10-27T05:58:00Z">
              <w:tcPr>
                <w:tcW w:w="1152" w:type="dxa"/>
                <w:vAlign w:val="center"/>
                <w:hideMark/>
              </w:tcPr>
            </w:tcPrChange>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5305" w:author="Brian Bohman" w:date="2021-10-27T05:58:00Z">
              <w:tcPr>
                <w:tcW w:w="1008" w:type="dxa"/>
                <w:vAlign w:val="center"/>
                <w:hideMark/>
              </w:tcPr>
            </w:tcPrChange>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89D7586" w14:textId="77777777" w:rsidTr="00E419CD">
        <w:trPr>
          <w:trHeight w:val="165"/>
          <w:trPrChange w:id="15306" w:author="Brian Bohman" w:date="2021-10-27T05:58:00Z">
            <w:trPr>
              <w:trHeight w:val="165"/>
            </w:trPr>
          </w:trPrChange>
        </w:trPr>
        <w:tc>
          <w:tcPr>
            <w:tcW w:w="360" w:type="dxa"/>
            <w:vAlign w:val="center"/>
            <w:hideMark/>
            <w:tcPrChange w:id="15307" w:author="Brian Bohman" w:date="2021-10-27T05:58:00Z">
              <w:tcPr>
                <w:tcW w:w="360" w:type="dxa"/>
                <w:vAlign w:val="center"/>
                <w:hideMark/>
              </w:tcPr>
            </w:tcPrChange>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Change w:id="15308" w:author="Brian Bohman" w:date="2021-10-27T05:58:00Z">
              <w:tcPr>
                <w:tcW w:w="864" w:type="dxa"/>
                <w:vAlign w:val="center"/>
                <w:hideMark/>
              </w:tcPr>
            </w:tcPrChange>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09" w:author="Brian Bohman" w:date="2021-10-27T05:58:00Z">
              <w:tcPr>
                <w:tcW w:w="1152" w:type="dxa"/>
                <w:vAlign w:val="center"/>
                <w:hideMark/>
              </w:tcPr>
            </w:tcPrChange>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10" w:author="Brian Bohman" w:date="2021-10-27T05:58:00Z">
              <w:tcPr>
                <w:tcW w:w="504" w:type="dxa"/>
                <w:vAlign w:val="center"/>
                <w:hideMark/>
              </w:tcPr>
            </w:tcPrChange>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311" w:author="Brian Bohman" w:date="2021-10-27T05:58:00Z">
              <w:tcPr>
                <w:tcW w:w="1008" w:type="dxa"/>
                <w:vAlign w:val="center"/>
                <w:hideMark/>
              </w:tcPr>
            </w:tcPrChange>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312" w:author="Brian Bohman" w:date="2021-10-27T05:58:00Z">
              <w:tcPr>
                <w:tcW w:w="1008" w:type="dxa"/>
                <w:hideMark/>
              </w:tcPr>
            </w:tcPrChange>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13" w:author="Brian Bohman" w:date="2021-10-27T05:58:00Z">
              <w:tcPr>
                <w:tcW w:w="720" w:type="dxa"/>
                <w:vAlign w:val="center"/>
                <w:hideMark/>
              </w:tcPr>
            </w:tcPrChange>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14" w:author="Brian Bohman" w:date="2021-10-27T05:58:00Z">
              <w:tcPr>
                <w:tcW w:w="1008" w:type="dxa"/>
                <w:vAlign w:val="center"/>
                <w:hideMark/>
              </w:tcPr>
            </w:tcPrChange>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15" w:author="Brian Bohman" w:date="2021-10-27T05:58:00Z">
              <w:tcPr>
                <w:tcW w:w="1152" w:type="dxa"/>
                <w:vAlign w:val="center"/>
                <w:hideMark/>
              </w:tcPr>
            </w:tcPrChange>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5316" w:author="Brian Bohman" w:date="2021-10-27T05:58:00Z">
              <w:tcPr>
                <w:tcW w:w="1008" w:type="dxa"/>
                <w:vAlign w:val="center"/>
                <w:hideMark/>
              </w:tcPr>
            </w:tcPrChange>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2088FC3" w14:textId="77777777" w:rsidTr="00E419CD">
        <w:trPr>
          <w:trHeight w:val="165"/>
          <w:trPrChange w:id="15317" w:author="Brian Bohman" w:date="2021-10-27T05:58:00Z">
            <w:trPr>
              <w:trHeight w:val="165"/>
            </w:trPr>
          </w:trPrChange>
        </w:trPr>
        <w:tc>
          <w:tcPr>
            <w:tcW w:w="360" w:type="dxa"/>
            <w:vAlign w:val="center"/>
            <w:hideMark/>
            <w:tcPrChange w:id="15318" w:author="Brian Bohman" w:date="2021-10-27T05:58:00Z">
              <w:tcPr>
                <w:tcW w:w="360" w:type="dxa"/>
                <w:vAlign w:val="center"/>
                <w:hideMark/>
              </w:tcPr>
            </w:tcPrChange>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Change w:id="15319" w:author="Brian Bohman" w:date="2021-10-27T05:58:00Z">
              <w:tcPr>
                <w:tcW w:w="864" w:type="dxa"/>
                <w:vAlign w:val="center"/>
                <w:hideMark/>
              </w:tcPr>
            </w:tcPrChange>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20" w:author="Brian Bohman" w:date="2021-10-27T05:58:00Z">
              <w:tcPr>
                <w:tcW w:w="1152" w:type="dxa"/>
                <w:vAlign w:val="center"/>
                <w:hideMark/>
              </w:tcPr>
            </w:tcPrChange>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21" w:author="Brian Bohman" w:date="2021-10-27T05:58:00Z">
              <w:tcPr>
                <w:tcW w:w="504" w:type="dxa"/>
                <w:vAlign w:val="center"/>
                <w:hideMark/>
              </w:tcPr>
            </w:tcPrChange>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322" w:author="Brian Bohman" w:date="2021-10-27T05:58:00Z">
              <w:tcPr>
                <w:tcW w:w="1008" w:type="dxa"/>
                <w:vAlign w:val="center"/>
                <w:hideMark/>
              </w:tcPr>
            </w:tcPrChange>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323" w:author="Brian Bohman" w:date="2021-10-27T05:58:00Z">
              <w:tcPr>
                <w:tcW w:w="1008" w:type="dxa"/>
                <w:hideMark/>
              </w:tcPr>
            </w:tcPrChange>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24" w:author="Brian Bohman" w:date="2021-10-27T05:58:00Z">
              <w:tcPr>
                <w:tcW w:w="720" w:type="dxa"/>
                <w:vAlign w:val="center"/>
                <w:hideMark/>
              </w:tcPr>
            </w:tcPrChange>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25" w:author="Brian Bohman" w:date="2021-10-27T05:58:00Z">
              <w:tcPr>
                <w:tcW w:w="1008" w:type="dxa"/>
                <w:vAlign w:val="center"/>
                <w:hideMark/>
              </w:tcPr>
            </w:tcPrChange>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26" w:author="Brian Bohman" w:date="2021-10-27T05:58:00Z">
              <w:tcPr>
                <w:tcW w:w="1152" w:type="dxa"/>
                <w:vAlign w:val="center"/>
                <w:hideMark/>
              </w:tcPr>
            </w:tcPrChange>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5327" w:author="Brian Bohman" w:date="2021-10-27T05:58:00Z">
              <w:tcPr>
                <w:tcW w:w="1008" w:type="dxa"/>
                <w:vAlign w:val="center"/>
                <w:hideMark/>
              </w:tcPr>
            </w:tcPrChange>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62C5E953" w14:textId="77777777" w:rsidTr="00E419CD">
        <w:trPr>
          <w:trHeight w:val="165"/>
          <w:trPrChange w:id="15328" w:author="Brian Bohman" w:date="2021-10-27T05:58:00Z">
            <w:trPr>
              <w:trHeight w:val="165"/>
            </w:trPr>
          </w:trPrChange>
        </w:trPr>
        <w:tc>
          <w:tcPr>
            <w:tcW w:w="360" w:type="dxa"/>
            <w:vAlign w:val="center"/>
            <w:hideMark/>
            <w:tcPrChange w:id="15329" w:author="Brian Bohman" w:date="2021-10-27T05:58:00Z">
              <w:tcPr>
                <w:tcW w:w="360" w:type="dxa"/>
                <w:vAlign w:val="center"/>
                <w:hideMark/>
              </w:tcPr>
            </w:tcPrChange>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Change w:id="15330" w:author="Brian Bohman" w:date="2021-10-27T05:58:00Z">
              <w:tcPr>
                <w:tcW w:w="864" w:type="dxa"/>
                <w:vAlign w:val="center"/>
                <w:hideMark/>
              </w:tcPr>
            </w:tcPrChange>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31" w:author="Brian Bohman" w:date="2021-10-27T05:58:00Z">
              <w:tcPr>
                <w:tcW w:w="1152" w:type="dxa"/>
                <w:vAlign w:val="center"/>
                <w:hideMark/>
              </w:tcPr>
            </w:tcPrChange>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32" w:author="Brian Bohman" w:date="2021-10-27T05:58:00Z">
              <w:tcPr>
                <w:tcW w:w="504" w:type="dxa"/>
                <w:vAlign w:val="center"/>
                <w:hideMark/>
              </w:tcPr>
            </w:tcPrChange>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333" w:author="Brian Bohman" w:date="2021-10-27T05:58:00Z">
              <w:tcPr>
                <w:tcW w:w="1008" w:type="dxa"/>
                <w:vAlign w:val="center"/>
                <w:hideMark/>
              </w:tcPr>
            </w:tcPrChange>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334" w:author="Brian Bohman" w:date="2021-10-27T05:58:00Z">
              <w:tcPr>
                <w:tcW w:w="1008" w:type="dxa"/>
                <w:hideMark/>
              </w:tcPr>
            </w:tcPrChange>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35" w:author="Brian Bohman" w:date="2021-10-27T05:58:00Z">
              <w:tcPr>
                <w:tcW w:w="720" w:type="dxa"/>
                <w:vAlign w:val="center"/>
                <w:hideMark/>
              </w:tcPr>
            </w:tcPrChange>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36" w:author="Brian Bohman" w:date="2021-10-27T05:58:00Z">
              <w:tcPr>
                <w:tcW w:w="1008" w:type="dxa"/>
                <w:vAlign w:val="center"/>
                <w:hideMark/>
              </w:tcPr>
            </w:tcPrChange>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37" w:author="Brian Bohman" w:date="2021-10-27T05:58:00Z">
              <w:tcPr>
                <w:tcW w:w="1152" w:type="dxa"/>
                <w:vAlign w:val="center"/>
                <w:hideMark/>
              </w:tcPr>
            </w:tcPrChange>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5338" w:author="Brian Bohman" w:date="2021-10-27T05:58:00Z">
              <w:tcPr>
                <w:tcW w:w="1008" w:type="dxa"/>
                <w:vAlign w:val="center"/>
                <w:hideMark/>
              </w:tcPr>
            </w:tcPrChange>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EC6BC6B" w14:textId="77777777" w:rsidTr="00E419CD">
        <w:trPr>
          <w:trHeight w:val="165"/>
          <w:trPrChange w:id="15339" w:author="Brian Bohman" w:date="2021-10-27T05:58:00Z">
            <w:trPr>
              <w:trHeight w:val="165"/>
            </w:trPr>
          </w:trPrChange>
        </w:trPr>
        <w:tc>
          <w:tcPr>
            <w:tcW w:w="360" w:type="dxa"/>
            <w:vAlign w:val="center"/>
            <w:hideMark/>
            <w:tcPrChange w:id="15340" w:author="Brian Bohman" w:date="2021-10-27T05:58:00Z">
              <w:tcPr>
                <w:tcW w:w="360" w:type="dxa"/>
                <w:vAlign w:val="center"/>
                <w:hideMark/>
              </w:tcPr>
            </w:tcPrChange>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Change w:id="15341" w:author="Brian Bohman" w:date="2021-10-27T05:58:00Z">
              <w:tcPr>
                <w:tcW w:w="864" w:type="dxa"/>
                <w:vAlign w:val="center"/>
                <w:hideMark/>
              </w:tcPr>
            </w:tcPrChange>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42" w:author="Brian Bohman" w:date="2021-10-27T05:58:00Z">
              <w:tcPr>
                <w:tcW w:w="1152" w:type="dxa"/>
                <w:vAlign w:val="center"/>
                <w:hideMark/>
              </w:tcPr>
            </w:tcPrChange>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43" w:author="Brian Bohman" w:date="2021-10-27T05:58:00Z">
              <w:tcPr>
                <w:tcW w:w="504" w:type="dxa"/>
                <w:vAlign w:val="center"/>
                <w:hideMark/>
              </w:tcPr>
            </w:tcPrChange>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344" w:author="Brian Bohman" w:date="2021-10-27T05:58:00Z">
              <w:tcPr>
                <w:tcW w:w="1008" w:type="dxa"/>
                <w:vAlign w:val="center"/>
                <w:hideMark/>
              </w:tcPr>
            </w:tcPrChange>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345" w:author="Brian Bohman" w:date="2021-10-27T05:58:00Z">
              <w:tcPr>
                <w:tcW w:w="1008" w:type="dxa"/>
                <w:hideMark/>
              </w:tcPr>
            </w:tcPrChange>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46" w:author="Brian Bohman" w:date="2021-10-27T05:58:00Z">
              <w:tcPr>
                <w:tcW w:w="720" w:type="dxa"/>
                <w:vAlign w:val="center"/>
                <w:hideMark/>
              </w:tcPr>
            </w:tcPrChange>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47" w:author="Brian Bohman" w:date="2021-10-27T05:58:00Z">
              <w:tcPr>
                <w:tcW w:w="1008" w:type="dxa"/>
                <w:vAlign w:val="center"/>
                <w:hideMark/>
              </w:tcPr>
            </w:tcPrChange>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48" w:author="Brian Bohman" w:date="2021-10-27T05:58:00Z">
              <w:tcPr>
                <w:tcW w:w="1152" w:type="dxa"/>
                <w:vAlign w:val="center"/>
                <w:hideMark/>
              </w:tcPr>
            </w:tcPrChange>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5349" w:author="Brian Bohman" w:date="2021-10-27T05:58:00Z">
              <w:tcPr>
                <w:tcW w:w="1008" w:type="dxa"/>
                <w:vAlign w:val="center"/>
                <w:hideMark/>
              </w:tcPr>
            </w:tcPrChange>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0360E45B" w14:textId="77777777" w:rsidTr="00E419CD">
        <w:trPr>
          <w:trHeight w:val="165"/>
          <w:trPrChange w:id="15350" w:author="Brian Bohman" w:date="2021-10-27T05:58:00Z">
            <w:trPr>
              <w:trHeight w:val="165"/>
            </w:trPr>
          </w:trPrChange>
        </w:trPr>
        <w:tc>
          <w:tcPr>
            <w:tcW w:w="360" w:type="dxa"/>
            <w:vAlign w:val="center"/>
            <w:hideMark/>
            <w:tcPrChange w:id="15351" w:author="Brian Bohman" w:date="2021-10-27T05:58:00Z">
              <w:tcPr>
                <w:tcW w:w="360" w:type="dxa"/>
                <w:vAlign w:val="center"/>
                <w:hideMark/>
              </w:tcPr>
            </w:tcPrChange>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Change w:id="15352" w:author="Brian Bohman" w:date="2021-10-27T05:58:00Z">
              <w:tcPr>
                <w:tcW w:w="864" w:type="dxa"/>
                <w:vAlign w:val="center"/>
                <w:hideMark/>
              </w:tcPr>
            </w:tcPrChange>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53" w:author="Brian Bohman" w:date="2021-10-27T05:58:00Z">
              <w:tcPr>
                <w:tcW w:w="1152" w:type="dxa"/>
                <w:vAlign w:val="center"/>
                <w:hideMark/>
              </w:tcPr>
            </w:tcPrChange>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54" w:author="Brian Bohman" w:date="2021-10-27T05:58:00Z">
              <w:tcPr>
                <w:tcW w:w="504" w:type="dxa"/>
                <w:vAlign w:val="center"/>
                <w:hideMark/>
              </w:tcPr>
            </w:tcPrChange>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355" w:author="Brian Bohman" w:date="2021-10-27T05:58:00Z">
              <w:tcPr>
                <w:tcW w:w="1008" w:type="dxa"/>
                <w:vAlign w:val="center"/>
                <w:hideMark/>
              </w:tcPr>
            </w:tcPrChange>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356" w:author="Brian Bohman" w:date="2021-10-27T05:58:00Z">
              <w:tcPr>
                <w:tcW w:w="1008" w:type="dxa"/>
                <w:hideMark/>
              </w:tcPr>
            </w:tcPrChange>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57" w:author="Brian Bohman" w:date="2021-10-27T05:58:00Z">
              <w:tcPr>
                <w:tcW w:w="720" w:type="dxa"/>
                <w:vAlign w:val="center"/>
                <w:hideMark/>
              </w:tcPr>
            </w:tcPrChange>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58" w:author="Brian Bohman" w:date="2021-10-27T05:58:00Z">
              <w:tcPr>
                <w:tcW w:w="1008" w:type="dxa"/>
                <w:vAlign w:val="center"/>
                <w:hideMark/>
              </w:tcPr>
            </w:tcPrChange>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59" w:author="Brian Bohman" w:date="2021-10-27T05:58:00Z">
              <w:tcPr>
                <w:tcW w:w="1152" w:type="dxa"/>
                <w:vAlign w:val="center"/>
                <w:hideMark/>
              </w:tcPr>
            </w:tcPrChange>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360" w:author="Brian Bohman" w:date="2021-10-27T05:58:00Z">
              <w:tcPr>
                <w:tcW w:w="1008" w:type="dxa"/>
                <w:vAlign w:val="center"/>
                <w:hideMark/>
              </w:tcPr>
            </w:tcPrChange>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841F54" w14:textId="77777777" w:rsidTr="00E419CD">
        <w:trPr>
          <w:trHeight w:val="165"/>
          <w:trPrChange w:id="15361" w:author="Brian Bohman" w:date="2021-10-27T05:58:00Z">
            <w:trPr>
              <w:trHeight w:val="165"/>
            </w:trPr>
          </w:trPrChange>
        </w:trPr>
        <w:tc>
          <w:tcPr>
            <w:tcW w:w="360" w:type="dxa"/>
            <w:vAlign w:val="center"/>
            <w:hideMark/>
            <w:tcPrChange w:id="15362" w:author="Brian Bohman" w:date="2021-10-27T05:58:00Z">
              <w:tcPr>
                <w:tcW w:w="360" w:type="dxa"/>
                <w:vAlign w:val="center"/>
                <w:hideMark/>
              </w:tcPr>
            </w:tcPrChange>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Change w:id="15363" w:author="Brian Bohman" w:date="2021-10-27T05:58:00Z">
              <w:tcPr>
                <w:tcW w:w="864" w:type="dxa"/>
                <w:vAlign w:val="center"/>
                <w:hideMark/>
              </w:tcPr>
            </w:tcPrChange>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64" w:author="Brian Bohman" w:date="2021-10-27T05:58:00Z">
              <w:tcPr>
                <w:tcW w:w="1152" w:type="dxa"/>
                <w:vAlign w:val="center"/>
                <w:hideMark/>
              </w:tcPr>
            </w:tcPrChange>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65" w:author="Brian Bohman" w:date="2021-10-27T05:58:00Z">
              <w:tcPr>
                <w:tcW w:w="504" w:type="dxa"/>
                <w:vAlign w:val="center"/>
                <w:hideMark/>
              </w:tcPr>
            </w:tcPrChange>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366" w:author="Brian Bohman" w:date="2021-10-27T05:58:00Z">
              <w:tcPr>
                <w:tcW w:w="1008" w:type="dxa"/>
                <w:vAlign w:val="center"/>
                <w:hideMark/>
              </w:tcPr>
            </w:tcPrChange>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367" w:author="Brian Bohman" w:date="2021-10-27T05:58:00Z">
              <w:tcPr>
                <w:tcW w:w="1008" w:type="dxa"/>
                <w:hideMark/>
              </w:tcPr>
            </w:tcPrChange>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68" w:author="Brian Bohman" w:date="2021-10-27T05:58:00Z">
              <w:tcPr>
                <w:tcW w:w="720" w:type="dxa"/>
                <w:vAlign w:val="center"/>
                <w:hideMark/>
              </w:tcPr>
            </w:tcPrChange>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69" w:author="Brian Bohman" w:date="2021-10-27T05:58:00Z">
              <w:tcPr>
                <w:tcW w:w="1008" w:type="dxa"/>
                <w:vAlign w:val="center"/>
                <w:hideMark/>
              </w:tcPr>
            </w:tcPrChange>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70" w:author="Brian Bohman" w:date="2021-10-27T05:58:00Z">
              <w:tcPr>
                <w:tcW w:w="1152" w:type="dxa"/>
                <w:vAlign w:val="center"/>
                <w:hideMark/>
              </w:tcPr>
            </w:tcPrChange>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371" w:author="Brian Bohman" w:date="2021-10-27T05:58:00Z">
              <w:tcPr>
                <w:tcW w:w="1008" w:type="dxa"/>
                <w:vAlign w:val="center"/>
                <w:hideMark/>
              </w:tcPr>
            </w:tcPrChange>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F1FBE19" w14:textId="77777777" w:rsidTr="00E419CD">
        <w:trPr>
          <w:trHeight w:val="165"/>
          <w:trPrChange w:id="15372" w:author="Brian Bohman" w:date="2021-10-27T05:58:00Z">
            <w:trPr>
              <w:trHeight w:val="165"/>
            </w:trPr>
          </w:trPrChange>
        </w:trPr>
        <w:tc>
          <w:tcPr>
            <w:tcW w:w="360" w:type="dxa"/>
            <w:vAlign w:val="center"/>
            <w:hideMark/>
            <w:tcPrChange w:id="15373" w:author="Brian Bohman" w:date="2021-10-27T05:58:00Z">
              <w:tcPr>
                <w:tcW w:w="360" w:type="dxa"/>
                <w:vAlign w:val="center"/>
                <w:hideMark/>
              </w:tcPr>
            </w:tcPrChange>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Change w:id="15374" w:author="Brian Bohman" w:date="2021-10-27T05:58:00Z">
              <w:tcPr>
                <w:tcW w:w="864" w:type="dxa"/>
                <w:vAlign w:val="center"/>
                <w:hideMark/>
              </w:tcPr>
            </w:tcPrChange>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75" w:author="Brian Bohman" w:date="2021-10-27T05:58:00Z">
              <w:tcPr>
                <w:tcW w:w="1152" w:type="dxa"/>
                <w:vAlign w:val="center"/>
                <w:hideMark/>
              </w:tcPr>
            </w:tcPrChange>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76" w:author="Brian Bohman" w:date="2021-10-27T05:58:00Z">
              <w:tcPr>
                <w:tcW w:w="504" w:type="dxa"/>
                <w:vAlign w:val="center"/>
                <w:hideMark/>
              </w:tcPr>
            </w:tcPrChange>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377" w:author="Brian Bohman" w:date="2021-10-27T05:58:00Z">
              <w:tcPr>
                <w:tcW w:w="1008" w:type="dxa"/>
                <w:vAlign w:val="center"/>
                <w:hideMark/>
              </w:tcPr>
            </w:tcPrChange>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378" w:author="Brian Bohman" w:date="2021-10-27T05:58:00Z">
              <w:tcPr>
                <w:tcW w:w="1008" w:type="dxa"/>
                <w:hideMark/>
              </w:tcPr>
            </w:tcPrChange>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79" w:author="Brian Bohman" w:date="2021-10-27T05:58:00Z">
              <w:tcPr>
                <w:tcW w:w="720" w:type="dxa"/>
                <w:vAlign w:val="center"/>
                <w:hideMark/>
              </w:tcPr>
            </w:tcPrChange>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80" w:author="Brian Bohman" w:date="2021-10-27T05:58:00Z">
              <w:tcPr>
                <w:tcW w:w="1008" w:type="dxa"/>
                <w:vAlign w:val="center"/>
                <w:hideMark/>
              </w:tcPr>
            </w:tcPrChange>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81" w:author="Brian Bohman" w:date="2021-10-27T05:58:00Z">
              <w:tcPr>
                <w:tcW w:w="1152" w:type="dxa"/>
                <w:vAlign w:val="center"/>
                <w:hideMark/>
              </w:tcPr>
            </w:tcPrChange>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382" w:author="Brian Bohman" w:date="2021-10-27T05:58:00Z">
              <w:tcPr>
                <w:tcW w:w="1008" w:type="dxa"/>
                <w:vAlign w:val="center"/>
                <w:hideMark/>
              </w:tcPr>
            </w:tcPrChange>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0A6B7A59" w14:textId="77777777" w:rsidTr="00E419CD">
        <w:trPr>
          <w:trHeight w:val="165"/>
          <w:trPrChange w:id="15383" w:author="Brian Bohman" w:date="2021-10-27T05:58:00Z">
            <w:trPr>
              <w:trHeight w:val="165"/>
            </w:trPr>
          </w:trPrChange>
        </w:trPr>
        <w:tc>
          <w:tcPr>
            <w:tcW w:w="360" w:type="dxa"/>
            <w:vAlign w:val="center"/>
            <w:hideMark/>
            <w:tcPrChange w:id="15384" w:author="Brian Bohman" w:date="2021-10-27T05:58:00Z">
              <w:tcPr>
                <w:tcW w:w="360" w:type="dxa"/>
                <w:vAlign w:val="center"/>
                <w:hideMark/>
              </w:tcPr>
            </w:tcPrChange>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Change w:id="15385" w:author="Brian Bohman" w:date="2021-10-27T05:58:00Z">
              <w:tcPr>
                <w:tcW w:w="864" w:type="dxa"/>
                <w:vAlign w:val="center"/>
                <w:hideMark/>
              </w:tcPr>
            </w:tcPrChange>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86" w:author="Brian Bohman" w:date="2021-10-27T05:58:00Z">
              <w:tcPr>
                <w:tcW w:w="1152" w:type="dxa"/>
                <w:vAlign w:val="center"/>
                <w:hideMark/>
              </w:tcPr>
            </w:tcPrChange>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87" w:author="Brian Bohman" w:date="2021-10-27T05:58:00Z">
              <w:tcPr>
                <w:tcW w:w="504" w:type="dxa"/>
                <w:vAlign w:val="center"/>
                <w:hideMark/>
              </w:tcPr>
            </w:tcPrChange>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388" w:author="Brian Bohman" w:date="2021-10-27T05:58:00Z">
              <w:tcPr>
                <w:tcW w:w="1008" w:type="dxa"/>
                <w:vAlign w:val="center"/>
                <w:hideMark/>
              </w:tcPr>
            </w:tcPrChange>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389" w:author="Brian Bohman" w:date="2021-10-27T05:58:00Z">
              <w:tcPr>
                <w:tcW w:w="1008" w:type="dxa"/>
                <w:hideMark/>
              </w:tcPr>
            </w:tcPrChange>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90" w:author="Brian Bohman" w:date="2021-10-27T05:58:00Z">
              <w:tcPr>
                <w:tcW w:w="720" w:type="dxa"/>
                <w:vAlign w:val="center"/>
                <w:hideMark/>
              </w:tcPr>
            </w:tcPrChange>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391" w:author="Brian Bohman" w:date="2021-10-27T05:58:00Z">
              <w:tcPr>
                <w:tcW w:w="1008" w:type="dxa"/>
                <w:vAlign w:val="center"/>
                <w:hideMark/>
              </w:tcPr>
            </w:tcPrChange>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92" w:author="Brian Bohman" w:date="2021-10-27T05:58:00Z">
              <w:tcPr>
                <w:tcW w:w="1152" w:type="dxa"/>
                <w:vAlign w:val="center"/>
                <w:hideMark/>
              </w:tcPr>
            </w:tcPrChange>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5393" w:author="Brian Bohman" w:date="2021-10-27T05:58:00Z">
              <w:tcPr>
                <w:tcW w:w="1008" w:type="dxa"/>
                <w:vAlign w:val="center"/>
                <w:hideMark/>
              </w:tcPr>
            </w:tcPrChange>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1E84CD7F" w14:textId="77777777" w:rsidTr="00E419CD">
        <w:trPr>
          <w:trHeight w:val="165"/>
          <w:trPrChange w:id="15394" w:author="Brian Bohman" w:date="2021-10-27T05:58:00Z">
            <w:trPr>
              <w:trHeight w:val="165"/>
            </w:trPr>
          </w:trPrChange>
        </w:trPr>
        <w:tc>
          <w:tcPr>
            <w:tcW w:w="360" w:type="dxa"/>
            <w:vAlign w:val="center"/>
            <w:hideMark/>
            <w:tcPrChange w:id="15395" w:author="Brian Bohman" w:date="2021-10-27T05:58:00Z">
              <w:tcPr>
                <w:tcW w:w="360" w:type="dxa"/>
                <w:vAlign w:val="center"/>
                <w:hideMark/>
              </w:tcPr>
            </w:tcPrChange>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Change w:id="15396" w:author="Brian Bohman" w:date="2021-10-27T05:58:00Z">
              <w:tcPr>
                <w:tcW w:w="864" w:type="dxa"/>
                <w:vAlign w:val="center"/>
                <w:hideMark/>
              </w:tcPr>
            </w:tcPrChange>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97" w:author="Brian Bohman" w:date="2021-10-27T05:58:00Z">
              <w:tcPr>
                <w:tcW w:w="1152" w:type="dxa"/>
                <w:vAlign w:val="center"/>
                <w:hideMark/>
              </w:tcPr>
            </w:tcPrChange>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98" w:author="Brian Bohman" w:date="2021-10-27T05:58:00Z">
              <w:tcPr>
                <w:tcW w:w="504" w:type="dxa"/>
                <w:vAlign w:val="center"/>
                <w:hideMark/>
              </w:tcPr>
            </w:tcPrChange>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399" w:author="Brian Bohman" w:date="2021-10-27T05:58:00Z">
              <w:tcPr>
                <w:tcW w:w="1008" w:type="dxa"/>
                <w:vAlign w:val="center"/>
                <w:hideMark/>
              </w:tcPr>
            </w:tcPrChange>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400" w:author="Brian Bohman" w:date="2021-10-27T05:58:00Z">
              <w:tcPr>
                <w:tcW w:w="1008" w:type="dxa"/>
                <w:hideMark/>
              </w:tcPr>
            </w:tcPrChange>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01" w:author="Brian Bohman" w:date="2021-10-27T05:58:00Z">
              <w:tcPr>
                <w:tcW w:w="720" w:type="dxa"/>
                <w:vAlign w:val="center"/>
                <w:hideMark/>
              </w:tcPr>
            </w:tcPrChange>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402" w:author="Brian Bohman" w:date="2021-10-27T05:58:00Z">
              <w:tcPr>
                <w:tcW w:w="1008" w:type="dxa"/>
                <w:vAlign w:val="center"/>
                <w:hideMark/>
              </w:tcPr>
            </w:tcPrChange>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03" w:author="Brian Bohman" w:date="2021-10-27T05:58:00Z">
              <w:tcPr>
                <w:tcW w:w="1152" w:type="dxa"/>
                <w:vAlign w:val="center"/>
                <w:hideMark/>
              </w:tcPr>
            </w:tcPrChange>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5404" w:author="Brian Bohman" w:date="2021-10-27T05:58:00Z">
              <w:tcPr>
                <w:tcW w:w="1008" w:type="dxa"/>
                <w:vAlign w:val="center"/>
                <w:hideMark/>
              </w:tcPr>
            </w:tcPrChange>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F3DF452" w14:textId="77777777" w:rsidTr="00E419CD">
        <w:trPr>
          <w:trHeight w:val="165"/>
          <w:trPrChange w:id="15405" w:author="Brian Bohman" w:date="2021-10-27T05:58:00Z">
            <w:trPr>
              <w:trHeight w:val="165"/>
            </w:trPr>
          </w:trPrChange>
        </w:trPr>
        <w:tc>
          <w:tcPr>
            <w:tcW w:w="360" w:type="dxa"/>
            <w:vAlign w:val="center"/>
            <w:hideMark/>
            <w:tcPrChange w:id="15406" w:author="Brian Bohman" w:date="2021-10-27T05:58:00Z">
              <w:tcPr>
                <w:tcW w:w="360" w:type="dxa"/>
                <w:vAlign w:val="center"/>
                <w:hideMark/>
              </w:tcPr>
            </w:tcPrChange>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Change w:id="15407" w:author="Brian Bohman" w:date="2021-10-27T05:58:00Z">
              <w:tcPr>
                <w:tcW w:w="864" w:type="dxa"/>
                <w:vAlign w:val="center"/>
                <w:hideMark/>
              </w:tcPr>
            </w:tcPrChange>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08" w:author="Brian Bohman" w:date="2021-10-27T05:58:00Z">
              <w:tcPr>
                <w:tcW w:w="1152" w:type="dxa"/>
                <w:vAlign w:val="center"/>
                <w:hideMark/>
              </w:tcPr>
            </w:tcPrChange>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09" w:author="Brian Bohman" w:date="2021-10-27T05:58:00Z">
              <w:tcPr>
                <w:tcW w:w="504" w:type="dxa"/>
                <w:vAlign w:val="center"/>
                <w:hideMark/>
              </w:tcPr>
            </w:tcPrChange>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410" w:author="Brian Bohman" w:date="2021-10-27T05:58:00Z">
              <w:tcPr>
                <w:tcW w:w="1008" w:type="dxa"/>
                <w:vAlign w:val="center"/>
                <w:hideMark/>
              </w:tcPr>
            </w:tcPrChange>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411" w:author="Brian Bohman" w:date="2021-10-27T05:58:00Z">
              <w:tcPr>
                <w:tcW w:w="1008" w:type="dxa"/>
                <w:hideMark/>
              </w:tcPr>
            </w:tcPrChange>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12" w:author="Brian Bohman" w:date="2021-10-27T05:58:00Z">
              <w:tcPr>
                <w:tcW w:w="720" w:type="dxa"/>
                <w:vAlign w:val="center"/>
                <w:hideMark/>
              </w:tcPr>
            </w:tcPrChange>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413" w:author="Brian Bohman" w:date="2021-10-27T05:58:00Z">
              <w:tcPr>
                <w:tcW w:w="1008" w:type="dxa"/>
                <w:vAlign w:val="center"/>
                <w:hideMark/>
              </w:tcPr>
            </w:tcPrChange>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14" w:author="Brian Bohman" w:date="2021-10-27T05:58:00Z">
              <w:tcPr>
                <w:tcW w:w="1152" w:type="dxa"/>
                <w:vAlign w:val="center"/>
                <w:hideMark/>
              </w:tcPr>
            </w:tcPrChange>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5415" w:author="Brian Bohman" w:date="2021-10-27T05:58:00Z">
              <w:tcPr>
                <w:tcW w:w="1008" w:type="dxa"/>
                <w:vAlign w:val="center"/>
                <w:hideMark/>
              </w:tcPr>
            </w:tcPrChange>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C095CE1" w14:textId="77777777" w:rsidTr="00E419CD">
        <w:trPr>
          <w:trHeight w:val="165"/>
          <w:trPrChange w:id="15416" w:author="Brian Bohman" w:date="2021-10-27T05:58:00Z">
            <w:trPr>
              <w:trHeight w:val="165"/>
            </w:trPr>
          </w:trPrChange>
        </w:trPr>
        <w:tc>
          <w:tcPr>
            <w:tcW w:w="360" w:type="dxa"/>
            <w:vAlign w:val="center"/>
            <w:hideMark/>
            <w:tcPrChange w:id="15417" w:author="Brian Bohman" w:date="2021-10-27T05:58:00Z">
              <w:tcPr>
                <w:tcW w:w="360" w:type="dxa"/>
                <w:vAlign w:val="center"/>
                <w:hideMark/>
              </w:tcPr>
            </w:tcPrChange>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Change w:id="15418" w:author="Brian Bohman" w:date="2021-10-27T05:58:00Z">
              <w:tcPr>
                <w:tcW w:w="864" w:type="dxa"/>
                <w:vAlign w:val="center"/>
                <w:hideMark/>
              </w:tcPr>
            </w:tcPrChange>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19" w:author="Brian Bohman" w:date="2021-10-27T05:58:00Z">
              <w:tcPr>
                <w:tcW w:w="1152" w:type="dxa"/>
                <w:vAlign w:val="center"/>
                <w:hideMark/>
              </w:tcPr>
            </w:tcPrChange>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20" w:author="Brian Bohman" w:date="2021-10-27T05:58:00Z">
              <w:tcPr>
                <w:tcW w:w="504" w:type="dxa"/>
                <w:vAlign w:val="center"/>
                <w:hideMark/>
              </w:tcPr>
            </w:tcPrChange>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421" w:author="Brian Bohman" w:date="2021-10-27T05:58:00Z">
              <w:tcPr>
                <w:tcW w:w="1008" w:type="dxa"/>
                <w:vAlign w:val="center"/>
                <w:hideMark/>
              </w:tcPr>
            </w:tcPrChange>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422" w:author="Brian Bohman" w:date="2021-10-27T05:58:00Z">
              <w:tcPr>
                <w:tcW w:w="1008" w:type="dxa"/>
                <w:hideMark/>
              </w:tcPr>
            </w:tcPrChange>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23" w:author="Brian Bohman" w:date="2021-10-27T05:58:00Z">
              <w:tcPr>
                <w:tcW w:w="720" w:type="dxa"/>
                <w:vAlign w:val="center"/>
                <w:hideMark/>
              </w:tcPr>
            </w:tcPrChange>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424" w:author="Brian Bohman" w:date="2021-10-27T05:58:00Z">
              <w:tcPr>
                <w:tcW w:w="1008" w:type="dxa"/>
                <w:vAlign w:val="center"/>
                <w:hideMark/>
              </w:tcPr>
            </w:tcPrChange>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25" w:author="Brian Bohman" w:date="2021-10-27T05:58:00Z">
              <w:tcPr>
                <w:tcW w:w="1152" w:type="dxa"/>
                <w:vAlign w:val="center"/>
                <w:hideMark/>
              </w:tcPr>
            </w:tcPrChange>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440" w:type="dxa"/>
            <w:vAlign w:val="center"/>
            <w:hideMark/>
            <w:tcPrChange w:id="15426" w:author="Brian Bohman" w:date="2021-10-27T05:58:00Z">
              <w:tcPr>
                <w:tcW w:w="1008" w:type="dxa"/>
                <w:vAlign w:val="center"/>
                <w:hideMark/>
              </w:tcPr>
            </w:tcPrChange>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8119A2F" w14:textId="77777777" w:rsidTr="00E419CD">
        <w:trPr>
          <w:trHeight w:val="180"/>
          <w:trPrChange w:id="15427" w:author="Brian Bohman" w:date="2021-10-27T05:58:00Z">
            <w:trPr>
              <w:trHeight w:val="180"/>
            </w:trPr>
          </w:trPrChange>
        </w:trPr>
        <w:tc>
          <w:tcPr>
            <w:tcW w:w="360" w:type="dxa"/>
            <w:vAlign w:val="center"/>
            <w:hideMark/>
            <w:tcPrChange w:id="15428" w:author="Brian Bohman" w:date="2021-10-27T05:58:00Z">
              <w:tcPr>
                <w:tcW w:w="360" w:type="dxa"/>
                <w:vAlign w:val="center"/>
                <w:hideMark/>
              </w:tcPr>
            </w:tcPrChange>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Change w:id="15429" w:author="Brian Bohman" w:date="2021-10-27T05:58:00Z">
              <w:tcPr>
                <w:tcW w:w="864" w:type="dxa"/>
                <w:vAlign w:val="center"/>
                <w:hideMark/>
              </w:tcPr>
            </w:tcPrChange>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30" w:author="Brian Bohman" w:date="2021-10-27T05:58:00Z">
              <w:tcPr>
                <w:tcW w:w="1152" w:type="dxa"/>
                <w:vAlign w:val="center"/>
                <w:hideMark/>
              </w:tcPr>
            </w:tcPrChange>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31" w:author="Brian Bohman" w:date="2021-10-27T05:58:00Z">
              <w:tcPr>
                <w:tcW w:w="504" w:type="dxa"/>
                <w:vAlign w:val="center"/>
                <w:hideMark/>
              </w:tcPr>
            </w:tcPrChange>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432" w:author="Brian Bohman" w:date="2021-10-27T05:58:00Z">
              <w:tcPr>
                <w:tcW w:w="1008" w:type="dxa"/>
                <w:vAlign w:val="center"/>
                <w:hideMark/>
              </w:tcPr>
            </w:tcPrChange>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433" w:author="Brian Bohman" w:date="2021-10-27T05:58:00Z">
              <w:tcPr>
                <w:tcW w:w="1008" w:type="dxa"/>
                <w:hideMark/>
              </w:tcPr>
            </w:tcPrChange>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34" w:author="Brian Bohman" w:date="2021-10-27T05:58:00Z">
              <w:tcPr>
                <w:tcW w:w="720" w:type="dxa"/>
                <w:vAlign w:val="center"/>
                <w:hideMark/>
              </w:tcPr>
            </w:tcPrChange>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435" w:author="Brian Bohman" w:date="2021-10-27T05:58:00Z">
              <w:tcPr>
                <w:tcW w:w="1008" w:type="dxa"/>
                <w:vAlign w:val="center"/>
                <w:hideMark/>
              </w:tcPr>
            </w:tcPrChange>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36" w:author="Brian Bohman" w:date="2021-10-27T05:58:00Z">
              <w:tcPr>
                <w:tcW w:w="1152" w:type="dxa"/>
                <w:vAlign w:val="center"/>
                <w:hideMark/>
              </w:tcPr>
            </w:tcPrChange>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5437" w:author="Brian Bohman" w:date="2021-10-27T05:58:00Z">
              <w:tcPr>
                <w:tcW w:w="1008" w:type="dxa"/>
                <w:vAlign w:val="center"/>
                <w:hideMark/>
              </w:tcPr>
            </w:tcPrChange>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CD4BFE" w14:textId="77777777" w:rsidTr="00E419CD">
        <w:trPr>
          <w:trHeight w:val="165"/>
          <w:trPrChange w:id="15438" w:author="Brian Bohman" w:date="2021-10-27T05:58:00Z">
            <w:trPr>
              <w:trHeight w:val="165"/>
            </w:trPr>
          </w:trPrChange>
        </w:trPr>
        <w:tc>
          <w:tcPr>
            <w:tcW w:w="360" w:type="dxa"/>
            <w:vAlign w:val="center"/>
            <w:hideMark/>
            <w:tcPrChange w:id="15439" w:author="Brian Bohman" w:date="2021-10-27T05:58:00Z">
              <w:tcPr>
                <w:tcW w:w="360" w:type="dxa"/>
                <w:vAlign w:val="center"/>
                <w:hideMark/>
              </w:tcPr>
            </w:tcPrChange>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Change w:id="15440" w:author="Brian Bohman" w:date="2021-10-27T05:58:00Z">
              <w:tcPr>
                <w:tcW w:w="864" w:type="dxa"/>
                <w:vAlign w:val="center"/>
                <w:hideMark/>
              </w:tcPr>
            </w:tcPrChange>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41" w:author="Brian Bohman" w:date="2021-10-27T05:58:00Z">
              <w:tcPr>
                <w:tcW w:w="1152" w:type="dxa"/>
                <w:vAlign w:val="center"/>
                <w:hideMark/>
              </w:tcPr>
            </w:tcPrChange>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42" w:author="Brian Bohman" w:date="2021-10-27T05:58:00Z">
              <w:tcPr>
                <w:tcW w:w="504" w:type="dxa"/>
                <w:vAlign w:val="center"/>
                <w:hideMark/>
              </w:tcPr>
            </w:tcPrChange>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443" w:author="Brian Bohman" w:date="2021-10-27T05:58:00Z">
              <w:tcPr>
                <w:tcW w:w="1008" w:type="dxa"/>
                <w:vAlign w:val="center"/>
                <w:hideMark/>
              </w:tcPr>
            </w:tcPrChange>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444" w:author="Brian Bohman" w:date="2021-10-27T05:58:00Z">
              <w:tcPr>
                <w:tcW w:w="1008" w:type="dxa"/>
                <w:hideMark/>
              </w:tcPr>
            </w:tcPrChange>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45" w:author="Brian Bohman" w:date="2021-10-27T05:58:00Z">
              <w:tcPr>
                <w:tcW w:w="720" w:type="dxa"/>
                <w:vAlign w:val="center"/>
                <w:hideMark/>
              </w:tcPr>
            </w:tcPrChange>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446" w:author="Brian Bohman" w:date="2021-10-27T05:58:00Z">
              <w:tcPr>
                <w:tcW w:w="1008" w:type="dxa"/>
                <w:vAlign w:val="center"/>
                <w:hideMark/>
              </w:tcPr>
            </w:tcPrChange>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47" w:author="Brian Bohman" w:date="2021-10-27T05:58:00Z">
              <w:tcPr>
                <w:tcW w:w="1152" w:type="dxa"/>
                <w:vAlign w:val="center"/>
                <w:hideMark/>
              </w:tcPr>
            </w:tcPrChange>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448" w:author="Brian Bohman" w:date="2021-10-27T05:58:00Z">
              <w:tcPr>
                <w:tcW w:w="1008" w:type="dxa"/>
                <w:vAlign w:val="center"/>
                <w:hideMark/>
              </w:tcPr>
            </w:tcPrChange>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019280D" w14:textId="77777777" w:rsidTr="00E419CD">
        <w:trPr>
          <w:trHeight w:val="165"/>
          <w:trPrChange w:id="15449" w:author="Brian Bohman" w:date="2021-10-27T05:58:00Z">
            <w:trPr>
              <w:trHeight w:val="165"/>
            </w:trPr>
          </w:trPrChange>
        </w:trPr>
        <w:tc>
          <w:tcPr>
            <w:tcW w:w="360" w:type="dxa"/>
            <w:vAlign w:val="center"/>
            <w:hideMark/>
            <w:tcPrChange w:id="15450" w:author="Brian Bohman" w:date="2021-10-27T05:58:00Z">
              <w:tcPr>
                <w:tcW w:w="360" w:type="dxa"/>
                <w:vAlign w:val="center"/>
                <w:hideMark/>
              </w:tcPr>
            </w:tcPrChange>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Change w:id="15451" w:author="Brian Bohman" w:date="2021-10-27T05:58:00Z">
              <w:tcPr>
                <w:tcW w:w="864" w:type="dxa"/>
                <w:vAlign w:val="center"/>
                <w:hideMark/>
              </w:tcPr>
            </w:tcPrChange>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52" w:author="Brian Bohman" w:date="2021-10-27T05:58:00Z">
              <w:tcPr>
                <w:tcW w:w="1152" w:type="dxa"/>
                <w:vAlign w:val="center"/>
                <w:hideMark/>
              </w:tcPr>
            </w:tcPrChange>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53" w:author="Brian Bohman" w:date="2021-10-27T05:58:00Z">
              <w:tcPr>
                <w:tcW w:w="504" w:type="dxa"/>
                <w:vAlign w:val="center"/>
                <w:hideMark/>
              </w:tcPr>
            </w:tcPrChange>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454" w:author="Brian Bohman" w:date="2021-10-27T05:58:00Z">
              <w:tcPr>
                <w:tcW w:w="1008" w:type="dxa"/>
                <w:vAlign w:val="center"/>
                <w:hideMark/>
              </w:tcPr>
            </w:tcPrChange>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455" w:author="Brian Bohman" w:date="2021-10-27T05:58:00Z">
              <w:tcPr>
                <w:tcW w:w="1008" w:type="dxa"/>
                <w:hideMark/>
              </w:tcPr>
            </w:tcPrChange>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56" w:author="Brian Bohman" w:date="2021-10-27T05:58:00Z">
              <w:tcPr>
                <w:tcW w:w="720" w:type="dxa"/>
                <w:vAlign w:val="center"/>
                <w:hideMark/>
              </w:tcPr>
            </w:tcPrChange>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457" w:author="Brian Bohman" w:date="2021-10-27T05:58:00Z">
              <w:tcPr>
                <w:tcW w:w="1008" w:type="dxa"/>
                <w:vAlign w:val="center"/>
                <w:hideMark/>
              </w:tcPr>
            </w:tcPrChange>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58" w:author="Brian Bohman" w:date="2021-10-27T05:58:00Z">
              <w:tcPr>
                <w:tcW w:w="1152" w:type="dxa"/>
                <w:vAlign w:val="center"/>
                <w:hideMark/>
              </w:tcPr>
            </w:tcPrChange>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5459" w:author="Brian Bohman" w:date="2021-10-27T05:58:00Z">
              <w:tcPr>
                <w:tcW w:w="1008" w:type="dxa"/>
                <w:vAlign w:val="center"/>
                <w:hideMark/>
              </w:tcPr>
            </w:tcPrChange>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CF9194" w14:textId="77777777" w:rsidTr="00E419CD">
        <w:trPr>
          <w:trHeight w:val="165"/>
          <w:trPrChange w:id="15460" w:author="Brian Bohman" w:date="2021-10-27T05:58:00Z">
            <w:trPr>
              <w:trHeight w:val="165"/>
            </w:trPr>
          </w:trPrChange>
        </w:trPr>
        <w:tc>
          <w:tcPr>
            <w:tcW w:w="360" w:type="dxa"/>
            <w:vAlign w:val="center"/>
            <w:hideMark/>
            <w:tcPrChange w:id="15461" w:author="Brian Bohman" w:date="2021-10-27T05:58:00Z">
              <w:tcPr>
                <w:tcW w:w="360" w:type="dxa"/>
                <w:vAlign w:val="center"/>
                <w:hideMark/>
              </w:tcPr>
            </w:tcPrChange>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Change w:id="15462" w:author="Brian Bohman" w:date="2021-10-27T05:58:00Z">
              <w:tcPr>
                <w:tcW w:w="864" w:type="dxa"/>
                <w:vAlign w:val="center"/>
                <w:hideMark/>
              </w:tcPr>
            </w:tcPrChange>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63" w:author="Brian Bohman" w:date="2021-10-27T05:58:00Z">
              <w:tcPr>
                <w:tcW w:w="1152" w:type="dxa"/>
                <w:vAlign w:val="center"/>
                <w:hideMark/>
              </w:tcPr>
            </w:tcPrChange>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64" w:author="Brian Bohman" w:date="2021-10-27T05:58:00Z">
              <w:tcPr>
                <w:tcW w:w="504" w:type="dxa"/>
                <w:vAlign w:val="center"/>
                <w:hideMark/>
              </w:tcPr>
            </w:tcPrChange>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465" w:author="Brian Bohman" w:date="2021-10-27T05:58:00Z">
              <w:tcPr>
                <w:tcW w:w="1008" w:type="dxa"/>
                <w:vAlign w:val="center"/>
                <w:hideMark/>
              </w:tcPr>
            </w:tcPrChange>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466" w:author="Brian Bohman" w:date="2021-10-27T05:58:00Z">
              <w:tcPr>
                <w:tcW w:w="1008" w:type="dxa"/>
                <w:hideMark/>
              </w:tcPr>
            </w:tcPrChange>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67" w:author="Brian Bohman" w:date="2021-10-27T05:58:00Z">
              <w:tcPr>
                <w:tcW w:w="720" w:type="dxa"/>
                <w:vAlign w:val="center"/>
                <w:hideMark/>
              </w:tcPr>
            </w:tcPrChange>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468" w:author="Brian Bohman" w:date="2021-10-27T05:58:00Z">
              <w:tcPr>
                <w:tcW w:w="1008" w:type="dxa"/>
                <w:vAlign w:val="center"/>
                <w:hideMark/>
              </w:tcPr>
            </w:tcPrChange>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69" w:author="Brian Bohman" w:date="2021-10-27T05:58:00Z">
              <w:tcPr>
                <w:tcW w:w="1152" w:type="dxa"/>
                <w:vAlign w:val="center"/>
                <w:hideMark/>
              </w:tcPr>
            </w:tcPrChange>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5470" w:author="Brian Bohman" w:date="2021-10-27T05:58:00Z">
              <w:tcPr>
                <w:tcW w:w="1008" w:type="dxa"/>
                <w:vAlign w:val="center"/>
                <w:hideMark/>
              </w:tcPr>
            </w:tcPrChange>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2FEB3ED" w14:textId="77777777" w:rsidTr="00E419CD">
        <w:trPr>
          <w:trHeight w:val="165"/>
          <w:trPrChange w:id="15471" w:author="Brian Bohman" w:date="2021-10-27T05:58:00Z">
            <w:trPr>
              <w:trHeight w:val="165"/>
            </w:trPr>
          </w:trPrChange>
        </w:trPr>
        <w:tc>
          <w:tcPr>
            <w:tcW w:w="360" w:type="dxa"/>
            <w:vAlign w:val="center"/>
            <w:hideMark/>
            <w:tcPrChange w:id="15472" w:author="Brian Bohman" w:date="2021-10-27T05:58:00Z">
              <w:tcPr>
                <w:tcW w:w="360" w:type="dxa"/>
                <w:vAlign w:val="center"/>
                <w:hideMark/>
              </w:tcPr>
            </w:tcPrChange>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Change w:id="15473" w:author="Brian Bohman" w:date="2021-10-27T05:58:00Z">
              <w:tcPr>
                <w:tcW w:w="864" w:type="dxa"/>
                <w:vAlign w:val="center"/>
                <w:hideMark/>
              </w:tcPr>
            </w:tcPrChange>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74" w:author="Brian Bohman" w:date="2021-10-27T05:58:00Z">
              <w:tcPr>
                <w:tcW w:w="1152" w:type="dxa"/>
                <w:vAlign w:val="center"/>
                <w:hideMark/>
              </w:tcPr>
            </w:tcPrChange>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75" w:author="Brian Bohman" w:date="2021-10-27T05:58:00Z">
              <w:tcPr>
                <w:tcW w:w="504" w:type="dxa"/>
                <w:vAlign w:val="center"/>
                <w:hideMark/>
              </w:tcPr>
            </w:tcPrChange>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476" w:author="Brian Bohman" w:date="2021-10-27T05:58:00Z">
              <w:tcPr>
                <w:tcW w:w="1008" w:type="dxa"/>
                <w:vAlign w:val="center"/>
                <w:hideMark/>
              </w:tcPr>
            </w:tcPrChange>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477" w:author="Brian Bohman" w:date="2021-10-27T05:58:00Z">
              <w:tcPr>
                <w:tcW w:w="1008" w:type="dxa"/>
                <w:hideMark/>
              </w:tcPr>
            </w:tcPrChange>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78" w:author="Brian Bohman" w:date="2021-10-27T05:58:00Z">
              <w:tcPr>
                <w:tcW w:w="720" w:type="dxa"/>
                <w:vAlign w:val="center"/>
                <w:hideMark/>
              </w:tcPr>
            </w:tcPrChange>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479" w:author="Brian Bohman" w:date="2021-10-27T05:58:00Z">
              <w:tcPr>
                <w:tcW w:w="1008" w:type="dxa"/>
                <w:vAlign w:val="center"/>
                <w:hideMark/>
              </w:tcPr>
            </w:tcPrChange>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80" w:author="Brian Bohman" w:date="2021-10-27T05:58:00Z">
              <w:tcPr>
                <w:tcW w:w="1152" w:type="dxa"/>
                <w:vAlign w:val="center"/>
                <w:hideMark/>
              </w:tcPr>
            </w:tcPrChange>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440" w:type="dxa"/>
            <w:vAlign w:val="center"/>
            <w:hideMark/>
            <w:tcPrChange w:id="15481" w:author="Brian Bohman" w:date="2021-10-27T05:58:00Z">
              <w:tcPr>
                <w:tcW w:w="1008" w:type="dxa"/>
                <w:vAlign w:val="center"/>
                <w:hideMark/>
              </w:tcPr>
            </w:tcPrChange>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0B0CB4EB" w14:textId="77777777" w:rsidTr="00E419CD">
        <w:trPr>
          <w:trHeight w:val="165"/>
          <w:trPrChange w:id="15482" w:author="Brian Bohman" w:date="2021-10-27T05:58:00Z">
            <w:trPr>
              <w:trHeight w:val="165"/>
            </w:trPr>
          </w:trPrChange>
        </w:trPr>
        <w:tc>
          <w:tcPr>
            <w:tcW w:w="360" w:type="dxa"/>
            <w:vAlign w:val="center"/>
            <w:hideMark/>
            <w:tcPrChange w:id="15483" w:author="Brian Bohman" w:date="2021-10-27T05:58:00Z">
              <w:tcPr>
                <w:tcW w:w="360" w:type="dxa"/>
                <w:vAlign w:val="center"/>
                <w:hideMark/>
              </w:tcPr>
            </w:tcPrChange>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Change w:id="15484" w:author="Brian Bohman" w:date="2021-10-27T05:58:00Z">
              <w:tcPr>
                <w:tcW w:w="864" w:type="dxa"/>
                <w:vAlign w:val="center"/>
                <w:hideMark/>
              </w:tcPr>
            </w:tcPrChange>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85" w:author="Brian Bohman" w:date="2021-10-27T05:58:00Z">
              <w:tcPr>
                <w:tcW w:w="1152" w:type="dxa"/>
                <w:vAlign w:val="center"/>
                <w:hideMark/>
              </w:tcPr>
            </w:tcPrChange>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86" w:author="Brian Bohman" w:date="2021-10-27T05:58:00Z">
              <w:tcPr>
                <w:tcW w:w="504" w:type="dxa"/>
                <w:vAlign w:val="center"/>
                <w:hideMark/>
              </w:tcPr>
            </w:tcPrChange>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487" w:author="Brian Bohman" w:date="2021-10-27T05:58:00Z">
              <w:tcPr>
                <w:tcW w:w="1008" w:type="dxa"/>
                <w:vAlign w:val="center"/>
                <w:hideMark/>
              </w:tcPr>
            </w:tcPrChange>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488" w:author="Brian Bohman" w:date="2021-10-27T05:58:00Z">
              <w:tcPr>
                <w:tcW w:w="1008" w:type="dxa"/>
                <w:hideMark/>
              </w:tcPr>
            </w:tcPrChange>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89" w:author="Brian Bohman" w:date="2021-10-27T05:58:00Z">
              <w:tcPr>
                <w:tcW w:w="720" w:type="dxa"/>
                <w:vAlign w:val="center"/>
                <w:hideMark/>
              </w:tcPr>
            </w:tcPrChange>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90" w:author="Brian Bohman" w:date="2021-10-27T05:58:00Z">
              <w:tcPr>
                <w:tcW w:w="1008" w:type="dxa"/>
                <w:vAlign w:val="center"/>
                <w:hideMark/>
              </w:tcPr>
            </w:tcPrChange>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91" w:author="Brian Bohman" w:date="2021-10-27T05:58:00Z">
              <w:tcPr>
                <w:tcW w:w="1152" w:type="dxa"/>
                <w:vAlign w:val="center"/>
                <w:hideMark/>
              </w:tcPr>
            </w:tcPrChange>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440" w:type="dxa"/>
            <w:vAlign w:val="center"/>
            <w:hideMark/>
            <w:tcPrChange w:id="15492" w:author="Brian Bohman" w:date="2021-10-27T05:58:00Z">
              <w:tcPr>
                <w:tcW w:w="1008" w:type="dxa"/>
                <w:vAlign w:val="center"/>
                <w:hideMark/>
              </w:tcPr>
            </w:tcPrChange>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9DCAC82" w14:textId="77777777" w:rsidTr="00E419CD">
        <w:trPr>
          <w:trHeight w:val="165"/>
          <w:trPrChange w:id="15493" w:author="Brian Bohman" w:date="2021-10-27T05:58:00Z">
            <w:trPr>
              <w:trHeight w:val="165"/>
            </w:trPr>
          </w:trPrChange>
        </w:trPr>
        <w:tc>
          <w:tcPr>
            <w:tcW w:w="360" w:type="dxa"/>
            <w:vAlign w:val="center"/>
            <w:hideMark/>
            <w:tcPrChange w:id="15494" w:author="Brian Bohman" w:date="2021-10-27T05:58:00Z">
              <w:tcPr>
                <w:tcW w:w="360" w:type="dxa"/>
                <w:vAlign w:val="center"/>
                <w:hideMark/>
              </w:tcPr>
            </w:tcPrChange>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Change w:id="15495" w:author="Brian Bohman" w:date="2021-10-27T05:58:00Z">
              <w:tcPr>
                <w:tcW w:w="864" w:type="dxa"/>
                <w:vAlign w:val="center"/>
                <w:hideMark/>
              </w:tcPr>
            </w:tcPrChange>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96" w:author="Brian Bohman" w:date="2021-10-27T05:58:00Z">
              <w:tcPr>
                <w:tcW w:w="1152" w:type="dxa"/>
                <w:vAlign w:val="center"/>
                <w:hideMark/>
              </w:tcPr>
            </w:tcPrChange>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97" w:author="Brian Bohman" w:date="2021-10-27T05:58:00Z">
              <w:tcPr>
                <w:tcW w:w="504" w:type="dxa"/>
                <w:vAlign w:val="center"/>
                <w:hideMark/>
              </w:tcPr>
            </w:tcPrChange>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498" w:author="Brian Bohman" w:date="2021-10-27T05:58:00Z">
              <w:tcPr>
                <w:tcW w:w="1008" w:type="dxa"/>
                <w:vAlign w:val="center"/>
                <w:hideMark/>
              </w:tcPr>
            </w:tcPrChange>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499" w:author="Brian Bohman" w:date="2021-10-27T05:58:00Z">
              <w:tcPr>
                <w:tcW w:w="1008" w:type="dxa"/>
                <w:hideMark/>
              </w:tcPr>
            </w:tcPrChange>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00" w:author="Brian Bohman" w:date="2021-10-27T05:58:00Z">
              <w:tcPr>
                <w:tcW w:w="720" w:type="dxa"/>
                <w:vAlign w:val="center"/>
                <w:hideMark/>
              </w:tcPr>
            </w:tcPrChange>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501" w:author="Brian Bohman" w:date="2021-10-27T05:58:00Z">
              <w:tcPr>
                <w:tcW w:w="1008" w:type="dxa"/>
                <w:vAlign w:val="center"/>
                <w:hideMark/>
              </w:tcPr>
            </w:tcPrChange>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502" w:author="Brian Bohman" w:date="2021-10-27T05:58:00Z">
              <w:tcPr>
                <w:tcW w:w="1152" w:type="dxa"/>
                <w:vAlign w:val="center"/>
                <w:hideMark/>
              </w:tcPr>
            </w:tcPrChange>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440" w:type="dxa"/>
            <w:vAlign w:val="center"/>
            <w:hideMark/>
            <w:tcPrChange w:id="15503" w:author="Brian Bohman" w:date="2021-10-27T05:58:00Z">
              <w:tcPr>
                <w:tcW w:w="1008" w:type="dxa"/>
                <w:vAlign w:val="center"/>
                <w:hideMark/>
              </w:tcPr>
            </w:tcPrChange>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3D28A66" w14:textId="77777777" w:rsidTr="00E419CD">
        <w:trPr>
          <w:trHeight w:val="165"/>
          <w:trPrChange w:id="15504" w:author="Brian Bohman" w:date="2021-10-27T05:58:00Z">
            <w:trPr>
              <w:trHeight w:val="165"/>
            </w:trPr>
          </w:trPrChange>
        </w:trPr>
        <w:tc>
          <w:tcPr>
            <w:tcW w:w="360" w:type="dxa"/>
            <w:vAlign w:val="center"/>
            <w:hideMark/>
            <w:tcPrChange w:id="15505" w:author="Brian Bohman" w:date="2021-10-27T05:58:00Z">
              <w:tcPr>
                <w:tcW w:w="360" w:type="dxa"/>
                <w:vAlign w:val="center"/>
                <w:hideMark/>
              </w:tcPr>
            </w:tcPrChange>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Change w:id="15506" w:author="Brian Bohman" w:date="2021-10-27T05:58:00Z">
              <w:tcPr>
                <w:tcW w:w="864" w:type="dxa"/>
                <w:vAlign w:val="center"/>
                <w:hideMark/>
              </w:tcPr>
            </w:tcPrChange>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07" w:author="Brian Bohman" w:date="2021-10-27T05:58:00Z">
              <w:tcPr>
                <w:tcW w:w="1152" w:type="dxa"/>
                <w:vAlign w:val="center"/>
                <w:hideMark/>
              </w:tcPr>
            </w:tcPrChange>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08" w:author="Brian Bohman" w:date="2021-10-27T05:58:00Z">
              <w:tcPr>
                <w:tcW w:w="504" w:type="dxa"/>
                <w:vAlign w:val="center"/>
                <w:hideMark/>
              </w:tcPr>
            </w:tcPrChange>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509" w:author="Brian Bohman" w:date="2021-10-27T05:58:00Z">
              <w:tcPr>
                <w:tcW w:w="1008" w:type="dxa"/>
                <w:vAlign w:val="center"/>
                <w:hideMark/>
              </w:tcPr>
            </w:tcPrChange>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510" w:author="Brian Bohman" w:date="2021-10-27T05:58:00Z">
              <w:tcPr>
                <w:tcW w:w="1008" w:type="dxa"/>
                <w:hideMark/>
              </w:tcPr>
            </w:tcPrChange>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11" w:author="Brian Bohman" w:date="2021-10-27T05:58:00Z">
              <w:tcPr>
                <w:tcW w:w="720" w:type="dxa"/>
                <w:vAlign w:val="center"/>
                <w:hideMark/>
              </w:tcPr>
            </w:tcPrChange>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512" w:author="Brian Bohman" w:date="2021-10-27T05:58:00Z">
              <w:tcPr>
                <w:tcW w:w="1008" w:type="dxa"/>
                <w:vAlign w:val="center"/>
                <w:hideMark/>
              </w:tcPr>
            </w:tcPrChange>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13" w:author="Brian Bohman" w:date="2021-10-27T05:58:00Z">
              <w:tcPr>
                <w:tcW w:w="1152" w:type="dxa"/>
                <w:vAlign w:val="center"/>
                <w:hideMark/>
              </w:tcPr>
            </w:tcPrChange>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440" w:type="dxa"/>
            <w:vAlign w:val="center"/>
            <w:hideMark/>
            <w:tcPrChange w:id="15514" w:author="Brian Bohman" w:date="2021-10-27T05:58:00Z">
              <w:tcPr>
                <w:tcW w:w="1008" w:type="dxa"/>
                <w:vAlign w:val="center"/>
                <w:hideMark/>
              </w:tcPr>
            </w:tcPrChange>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7E75F19" w14:textId="77777777" w:rsidTr="00E419CD">
        <w:trPr>
          <w:trHeight w:val="165"/>
          <w:trPrChange w:id="15515" w:author="Brian Bohman" w:date="2021-10-27T05:58:00Z">
            <w:trPr>
              <w:trHeight w:val="165"/>
            </w:trPr>
          </w:trPrChange>
        </w:trPr>
        <w:tc>
          <w:tcPr>
            <w:tcW w:w="360" w:type="dxa"/>
            <w:vAlign w:val="center"/>
            <w:hideMark/>
            <w:tcPrChange w:id="15516" w:author="Brian Bohman" w:date="2021-10-27T05:58:00Z">
              <w:tcPr>
                <w:tcW w:w="360" w:type="dxa"/>
                <w:vAlign w:val="center"/>
                <w:hideMark/>
              </w:tcPr>
            </w:tcPrChange>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Change w:id="15517" w:author="Brian Bohman" w:date="2021-10-27T05:58:00Z">
              <w:tcPr>
                <w:tcW w:w="864" w:type="dxa"/>
                <w:vAlign w:val="center"/>
                <w:hideMark/>
              </w:tcPr>
            </w:tcPrChange>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18" w:author="Brian Bohman" w:date="2021-10-27T05:58:00Z">
              <w:tcPr>
                <w:tcW w:w="1152" w:type="dxa"/>
                <w:vAlign w:val="center"/>
                <w:hideMark/>
              </w:tcPr>
            </w:tcPrChange>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19" w:author="Brian Bohman" w:date="2021-10-27T05:58:00Z">
              <w:tcPr>
                <w:tcW w:w="504" w:type="dxa"/>
                <w:vAlign w:val="center"/>
                <w:hideMark/>
              </w:tcPr>
            </w:tcPrChange>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520" w:author="Brian Bohman" w:date="2021-10-27T05:58:00Z">
              <w:tcPr>
                <w:tcW w:w="1008" w:type="dxa"/>
                <w:vAlign w:val="center"/>
                <w:hideMark/>
              </w:tcPr>
            </w:tcPrChange>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521" w:author="Brian Bohman" w:date="2021-10-27T05:58:00Z">
              <w:tcPr>
                <w:tcW w:w="1008" w:type="dxa"/>
                <w:hideMark/>
              </w:tcPr>
            </w:tcPrChange>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22" w:author="Brian Bohman" w:date="2021-10-27T05:58:00Z">
              <w:tcPr>
                <w:tcW w:w="720" w:type="dxa"/>
                <w:vAlign w:val="center"/>
                <w:hideMark/>
              </w:tcPr>
            </w:tcPrChange>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523" w:author="Brian Bohman" w:date="2021-10-27T05:58:00Z">
              <w:tcPr>
                <w:tcW w:w="1008" w:type="dxa"/>
                <w:vAlign w:val="center"/>
                <w:hideMark/>
              </w:tcPr>
            </w:tcPrChange>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24" w:author="Brian Bohman" w:date="2021-10-27T05:58:00Z">
              <w:tcPr>
                <w:tcW w:w="1152" w:type="dxa"/>
                <w:vAlign w:val="center"/>
                <w:hideMark/>
              </w:tcPr>
            </w:tcPrChange>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440" w:type="dxa"/>
            <w:vAlign w:val="center"/>
            <w:hideMark/>
            <w:tcPrChange w:id="15525" w:author="Brian Bohman" w:date="2021-10-27T05:58:00Z">
              <w:tcPr>
                <w:tcW w:w="1008" w:type="dxa"/>
                <w:vAlign w:val="center"/>
                <w:hideMark/>
              </w:tcPr>
            </w:tcPrChange>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4C0A0293" w14:textId="77777777" w:rsidTr="00E419CD">
        <w:trPr>
          <w:trHeight w:val="165"/>
          <w:trPrChange w:id="15526" w:author="Brian Bohman" w:date="2021-10-27T05:58:00Z">
            <w:trPr>
              <w:trHeight w:val="165"/>
            </w:trPr>
          </w:trPrChange>
        </w:trPr>
        <w:tc>
          <w:tcPr>
            <w:tcW w:w="360" w:type="dxa"/>
            <w:vAlign w:val="center"/>
            <w:hideMark/>
            <w:tcPrChange w:id="15527" w:author="Brian Bohman" w:date="2021-10-27T05:58:00Z">
              <w:tcPr>
                <w:tcW w:w="360" w:type="dxa"/>
                <w:vAlign w:val="center"/>
                <w:hideMark/>
              </w:tcPr>
            </w:tcPrChange>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Change w:id="15528" w:author="Brian Bohman" w:date="2021-10-27T05:58:00Z">
              <w:tcPr>
                <w:tcW w:w="864" w:type="dxa"/>
                <w:vAlign w:val="center"/>
                <w:hideMark/>
              </w:tcPr>
            </w:tcPrChange>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29" w:author="Brian Bohman" w:date="2021-10-27T05:58:00Z">
              <w:tcPr>
                <w:tcW w:w="1152" w:type="dxa"/>
                <w:vAlign w:val="center"/>
                <w:hideMark/>
              </w:tcPr>
            </w:tcPrChange>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30" w:author="Brian Bohman" w:date="2021-10-27T05:58:00Z">
              <w:tcPr>
                <w:tcW w:w="504" w:type="dxa"/>
                <w:vAlign w:val="center"/>
                <w:hideMark/>
              </w:tcPr>
            </w:tcPrChange>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531" w:author="Brian Bohman" w:date="2021-10-27T05:58:00Z">
              <w:tcPr>
                <w:tcW w:w="1008" w:type="dxa"/>
                <w:vAlign w:val="center"/>
                <w:hideMark/>
              </w:tcPr>
            </w:tcPrChange>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532" w:author="Brian Bohman" w:date="2021-10-27T05:58:00Z">
              <w:tcPr>
                <w:tcW w:w="1008" w:type="dxa"/>
                <w:hideMark/>
              </w:tcPr>
            </w:tcPrChange>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33" w:author="Brian Bohman" w:date="2021-10-27T05:58:00Z">
              <w:tcPr>
                <w:tcW w:w="720" w:type="dxa"/>
                <w:vAlign w:val="center"/>
                <w:hideMark/>
              </w:tcPr>
            </w:tcPrChange>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534" w:author="Brian Bohman" w:date="2021-10-27T05:58:00Z">
              <w:tcPr>
                <w:tcW w:w="1008" w:type="dxa"/>
                <w:vAlign w:val="center"/>
                <w:hideMark/>
              </w:tcPr>
            </w:tcPrChange>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35" w:author="Brian Bohman" w:date="2021-10-27T05:58:00Z">
              <w:tcPr>
                <w:tcW w:w="1152" w:type="dxa"/>
                <w:vAlign w:val="center"/>
                <w:hideMark/>
              </w:tcPr>
            </w:tcPrChange>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536" w:author="Brian Bohman" w:date="2021-10-27T05:58:00Z">
              <w:tcPr>
                <w:tcW w:w="1008" w:type="dxa"/>
                <w:vAlign w:val="center"/>
                <w:hideMark/>
              </w:tcPr>
            </w:tcPrChange>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4D9F0924" w14:textId="77777777" w:rsidTr="00E419CD">
        <w:trPr>
          <w:trHeight w:val="165"/>
          <w:trPrChange w:id="15537" w:author="Brian Bohman" w:date="2021-10-27T05:58:00Z">
            <w:trPr>
              <w:trHeight w:val="165"/>
            </w:trPr>
          </w:trPrChange>
        </w:trPr>
        <w:tc>
          <w:tcPr>
            <w:tcW w:w="360" w:type="dxa"/>
            <w:vAlign w:val="center"/>
            <w:hideMark/>
            <w:tcPrChange w:id="15538" w:author="Brian Bohman" w:date="2021-10-27T05:58:00Z">
              <w:tcPr>
                <w:tcW w:w="360" w:type="dxa"/>
                <w:vAlign w:val="center"/>
                <w:hideMark/>
              </w:tcPr>
            </w:tcPrChange>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Change w:id="15539" w:author="Brian Bohman" w:date="2021-10-27T05:58:00Z">
              <w:tcPr>
                <w:tcW w:w="864" w:type="dxa"/>
                <w:vAlign w:val="center"/>
                <w:hideMark/>
              </w:tcPr>
            </w:tcPrChange>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40" w:author="Brian Bohman" w:date="2021-10-27T05:58:00Z">
              <w:tcPr>
                <w:tcW w:w="1152" w:type="dxa"/>
                <w:vAlign w:val="center"/>
                <w:hideMark/>
              </w:tcPr>
            </w:tcPrChange>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41" w:author="Brian Bohman" w:date="2021-10-27T05:58:00Z">
              <w:tcPr>
                <w:tcW w:w="504" w:type="dxa"/>
                <w:vAlign w:val="center"/>
                <w:hideMark/>
              </w:tcPr>
            </w:tcPrChange>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542" w:author="Brian Bohman" w:date="2021-10-27T05:58:00Z">
              <w:tcPr>
                <w:tcW w:w="1008" w:type="dxa"/>
                <w:vAlign w:val="center"/>
                <w:hideMark/>
              </w:tcPr>
            </w:tcPrChange>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543" w:author="Brian Bohman" w:date="2021-10-27T05:58:00Z">
              <w:tcPr>
                <w:tcW w:w="1008" w:type="dxa"/>
                <w:hideMark/>
              </w:tcPr>
            </w:tcPrChange>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44" w:author="Brian Bohman" w:date="2021-10-27T05:58:00Z">
              <w:tcPr>
                <w:tcW w:w="720" w:type="dxa"/>
                <w:vAlign w:val="center"/>
                <w:hideMark/>
              </w:tcPr>
            </w:tcPrChange>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545" w:author="Brian Bohman" w:date="2021-10-27T05:58:00Z">
              <w:tcPr>
                <w:tcW w:w="1008" w:type="dxa"/>
                <w:vAlign w:val="center"/>
                <w:hideMark/>
              </w:tcPr>
            </w:tcPrChange>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546" w:author="Brian Bohman" w:date="2021-10-27T05:58:00Z">
              <w:tcPr>
                <w:tcW w:w="1152" w:type="dxa"/>
                <w:vAlign w:val="center"/>
                <w:hideMark/>
              </w:tcPr>
            </w:tcPrChange>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547" w:author="Brian Bohman" w:date="2021-10-27T05:58:00Z">
              <w:tcPr>
                <w:tcW w:w="1008" w:type="dxa"/>
                <w:vAlign w:val="center"/>
                <w:hideMark/>
              </w:tcPr>
            </w:tcPrChange>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2EC21A12" w14:textId="77777777" w:rsidTr="00E419CD">
        <w:trPr>
          <w:trHeight w:val="165"/>
          <w:trPrChange w:id="15548" w:author="Brian Bohman" w:date="2021-10-27T05:58:00Z">
            <w:trPr>
              <w:trHeight w:val="165"/>
            </w:trPr>
          </w:trPrChange>
        </w:trPr>
        <w:tc>
          <w:tcPr>
            <w:tcW w:w="360" w:type="dxa"/>
            <w:vAlign w:val="center"/>
            <w:hideMark/>
            <w:tcPrChange w:id="15549" w:author="Brian Bohman" w:date="2021-10-27T05:58:00Z">
              <w:tcPr>
                <w:tcW w:w="360" w:type="dxa"/>
                <w:vAlign w:val="center"/>
                <w:hideMark/>
              </w:tcPr>
            </w:tcPrChange>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Change w:id="15550" w:author="Brian Bohman" w:date="2021-10-27T05:58:00Z">
              <w:tcPr>
                <w:tcW w:w="864" w:type="dxa"/>
                <w:vAlign w:val="center"/>
                <w:hideMark/>
              </w:tcPr>
            </w:tcPrChange>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51" w:author="Brian Bohman" w:date="2021-10-27T05:58:00Z">
              <w:tcPr>
                <w:tcW w:w="1152" w:type="dxa"/>
                <w:vAlign w:val="center"/>
                <w:hideMark/>
              </w:tcPr>
            </w:tcPrChange>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52" w:author="Brian Bohman" w:date="2021-10-27T05:58:00Z">
              <w:tcPr>
                <w:tcW w:w="504" w:type="dxa"/>
                <w:vAlign w:val="center"/>
                <w:hideMark/>
              </w:tcPr>
            </w:tcPrChange>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553" w:author="Brian Bohman" w:date="2021-10-27T05:58:00Z">
              <w:tcPr>
                <w:tcW w:w="1008" w:type="dxa"/>
                <w:vAlign w:val="center"/>
                <w:hideMark/>
              </w:tcPr>
            </w:tcPrChange>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554" w:author="Brian Bohman" w:date="2021-10-27T05:58:00Z">
              <w:tcPr>
                <w:tcW w:w="1008" w:type="dxa"/>
                <w:hideMark/>
              </w:tcPr>
            </w:tcPrChange>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55" w:author="Brian Bohman" w:date="2021-10-27T05:58:00Z">
              <w:tcPr>
                <w:tcW w:w="720" w:type="dxa"/>
                <w:vAlign w:val="center"/>
                <w:hideMark/>
              </w:tcPr>
            </w:tcPrChange>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556" w:author="Brian Bohman" w:date="2021-10-27T05:58:00Z">
              <w:tcPr>
                <w:tcW w:w="1008" w:type="dxa"/>
                <w:vAlign w:val="center"/>
                <w:hideMark/>
              </w:tcPr>
            </w:tcPrChange>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57" w:author="Brian Bohman" w:date="2021-10-27T05:58:00Z">
              <w:tcPr>
                <w:tcW w:w="1152" w:type="dxa"/>
                <w:vAlign w:val="center"/>
                <w:hideMark/>
              </w:tcPr>
            </w:tcPrChange>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558" w:author="Brian Bohman" w:date="2021-10-27T05:58:00Z">
              <w:tcPr>
                <w:tcW w:w="1008" w:type="dxa"/>
                <w:vAlign w:val="center"/>
                <w:hideMark/>
              </w:tcPr>
            </w:tcPrChange>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5F7D2B40" w14:textId="77777777" w:rsidTr="00E419CD">
        <w:trPr>
          <w:trHeight w:val="165"/>
          <w:trPrChange w:id="15559" w:author="Brian Bohman" w:date="2021-10-27T05:58:00Z">
            <w:trPr>
              <w:trHeight w:val="165"/>
            </w:trPr>
          </w:trPrChange>
        </w:trPr>
        <w:tc>
          <w:tcPr>
            <w:tcW w:w="360" w:type="dxa"/>
            <w:vAlign w:val="center"/>
            <w:hideMark/>
            <w:tcPrChange w:id="15560" w:author="Brian Bohman" w:date="2021-10-27T05:58:00Z">
              <w:tcPr>
                <w:tcW w:w="360" w:type="dxa"/>
                <w:vAlign w:val="center"/>
                <w:hideMark/>
              </w:tcPr>
            </w:tcPrChange>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Change w:id="15561" w:author="Brian Bohman" w:date="2021-10-27T05:58:00Z">
              <w:tcPr>
                <w:tcW w:w="864" w:type="dxa"/>
                <w:vAlign w:val="center"/>
                <w:hideMark/>
              </w:tcPr>
            </w:tcPrChange>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62" w:author="Brian Bohman" w:date="2021-10-27T05:58:00Z">
              <w:tcPr>
                <w:tcW w:w="1152" w:type="dxa"/>
                <w:vAlign w:val="center"/>
                <w:hideMark/>
              </w:tcPr>
            </w:tcPrChange>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63" w:author="Brian Bohman" w:date="2021-10-27T05:58:00Z">
              <w:tcPr>
                <w:tcW w:w="504" w:type="dxa"/>
                <w:vAlign w:val="center"/>
                <w:hideMark/>
              </w:tcPr>
            </w:tcPrChange>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564" w:author="Brian Bohman" w:date="2021-10-27T05:58:00Z">
              <w:tcPr>
                <w:tcW w:w="1008" w:type="dxa"/>
                <w:vAlign w:val="center"/>
                <w:hideMark/>
              </w:tcPr>
            </w:tcPrChange>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565" w:author="Brian Bohman" w:date="2021-10-27T05:58:00Z">
              <w:tcPr>
                <w:tcW w:w="1008" w:type="dxa"/>
                <w:hideMark/>
              </w:tcPr>
            </w:tcPrChange>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66" w:author="Brian Bohman" w:date="2021-10-27T05:58:00Z">
              <w:tcPr>
                <w:tcW w:w="720" w:type="dxa"/>
                <w:vAlign w:val="center"/>
                <w:hideMark/>
              </w:tcPr>
            </w:tcPrChange>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567" w:author="Brian Bohman" w:date="2021-10-27T05:58:00Z">
              <w:tcPr>
                <w:tcW w:w="1008" w:type="dxa"/>
                <w:vAlign w:val="center"/>
                <w:hideMark/>
              </w:tcPr>
            </w:tcPrChange>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68" w:author="Brian Bohman" w:date="2021-10-27T05:58:00Z">
              <w:tcPr>
                <w:tcW w:w="1152" w:type="dxa"/>
                <w:vAlign w:val="center"/>
                <w:hideMark/>
              </w:tcPr>
            </w:tcPrChange>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5569" w:author="Brian Bohman" w:date="2021-10-27T05:58:00Z">
              <w:tcPr>
                <w:tcW w:w="1008" w:type="dxa"/>
                <w:vAlign w:val="center"/>
                <w:hideMark/>
              </w:tcPr>
            </w:tcPrChange>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7FB24D27" w14:textId="77777777" w:rsidTr="00E419CD">
        <w:trPr>
          <w:trHeight w:val="165"/>
          <w:trPrChange w:id="15570" w:author="Brian Bohman" w:date="2021-10-27T05:58:00Z">
            <w:trPr>
              <w:trHeight w:val="165"/>
            </w:trPr>
          </w:trPrChange>
        </w:trPr>
        <w:tc>
          <w:tcPr>
            <w:tcW w:w="360" w:type="dxa"/>
            <w:vAlign w:val="center"/>
            <w:hideMark/>
            <w:tcPrChange w:id="15571" w:author="Brian Bohman" w:date="2021-10-27T05:58:00Z">
              <w:tcPr>
                <w:tcW w:w="360" w:type="dxa"/>
                <w:vAlign w:val="center"/>
                <w:hideMark/>
              </w:tcPr>
            </w:tcPrChange>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Change w:id="15572" w:author="Brian Bohman" w:date="2021-10-27T05:58:00Z">
              <w:tcPr>
                <w:tcW w:w="864" w:type="dxa"/>
                <w:vAlign w:val="center"/>
                <w:hideMark/>
              </w:tcPr>
            </w:tcPrChange>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73" w:author="Brian Bohman" w:date="2021-10-27T05:58:00Z">
              <w:tcPr>
                <w:tcW w:w="1152" w:type="dxa"/>
                <w:vAlign w:val="center"/>
                <w:hideMark/>
              </w:tcPr>
            </w:tcPrChange>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74" w:author="Brian Bohman" w:date="2021-10-27T05:58:00Z">
              <w:tcPr>
                <w:tcW w:w="504" w:type="dxa"/>
                <w:vAlign w:val="center"/>
                <w:hideMark/>
              </w:tcPr>
            </w:tcPrChange>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575" w:author="Brian Bohman" w:date="2021-10-27T05:58:00Z">
              <w:tcPr>
                <w:tcW w:w="1008" w:type="dxa"/>
                <w:vAlign w:val="center"/>
                <w:hideMark/>
              </w:tcPr>
            </w:tcPrChange>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576" w:author="Brian Bohman" w:date="2021-10-27T05:58:00Z">
              <w:tcPr>
                <w:tcW w:w="1008" w:type="dxa"/>
                <w:hideMark/>
              </w:tcPr>
            </w:tcPrChange>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77" w:author="Brian Bohman" w:date="2021-10-27T05:58:00Z">
              <w:tcPr>
                <w:tcW w:w="720" w:type="dxa"/>
                <w:vAlign w:val="center"/>
                <w:hideMark/>
              </w:tcPr>
            </w:tcPrChange>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578" w:author="Brian Bohman" w:date="2021-10-27T05:58:00Z">
              <w:tcPr>
                <w:tcW w:w="1008" w:type="dxa"/>
                <w:vAlign w:val="center"/>
                <w:hideMark/>
              </w:tcPr>
            </w:tcPrChange>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79" w:author="Brian Bohman" w:date="2021-10-27T05:58:00Z">
              <w:tcPr>
                <w:tcW w:w="1152" w:type="dxa"/>
                <w:vAlign w:val="center"/>
                <w:hideMark/>
              </w:tcPr>
            </w:tcPrChange>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580" w:author="Brian Bohman" w:date="2021-10-27T05:58:00Z">
              <w:tcPr>
                <w:tcW w:w="1008" w:type="dxa"/>
                <w:vAlign w:val="center"/>
                <w:hideMark/>
              </w:tcPr>
            </w:tcPrChange>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3E48AE6E" w14:textId="77777777" w:rsidTr="00E419CD">
        <w:trPr>
          <w:trHeight w:val="180"/>
          <w:trPrChange w:id="15581" w:author="Brian Bohman" w:date="2021-10-27T05:58:00Z">
            <w:trPr>
              <w:trHeight w:val="180"/>
            </w:trPr>
          </w:trPrChange>
        </w:trPr>
        <w:tc>
          <w:tcPr>
            <w:tcW w:w="360" w:type="dxa"/>
            <w:vAlign w:val="center"/>
            <w:hideMark/>
            <w:tcPrChange w:id="15582" w:author="Brian Bohman" w:date="2021-10-27T05:58:00Z">
              <w:tcPr>
                <w:tcW w:w="360" w:type="dxa"/>
                <w:vAlign w:val="center"/>
                <w:hideMark/>
              </w:tcPr>
            </w:tcPrChange>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Change w:id="15583" w:author="Brian Bohman" w:date="2021-10-27T05:58:00Z">
              <w:tcPr>
                <w:tcW w:w="864" w:type="dxa"/>
                <w:vAlign w:val="center"/>
                <w:hideMark/>
              </w:tcPr>
            </w:tcPrChange>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84" w:author="Brian Bohman" w:date="2021-10-27T05:58:00Z">
              <w:tcPr>
                <w:tcW w:w="1152" w:type="dxa"/>
                <w:vAlign w:val="center"/>
                <w:hideMark/>
              </w:tcPr>
            </w:tcPrChange>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85" w:author="Brian Bohman" w:date="2021-10-27T05:58:00Z">
              <w:tcPr>
                <w:tcW w:w="504" w:type="dxa"/>
                <w:vAlign w:val="center"/>
                <w:hideMark/>
              </w:tcPr>
            </w:tcPrChange>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586" w:author="Brian Bohman" w:date="2021-10-27T05:58:00Z">
              <w:tcPr>
                <w:tcW w:w="1008" w:type="dxa"/>
                <w:vAlign w:val="center"/>
                <w:hideMark/>
              </w:tcPr>
            </w:tcPrChange>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587" w:author="Brian Bohman" w:date="2021-10-27T05:58:00Z">
              <w:tcPr>
                <w:tcW w:w="1008" w:type="dxa"/>
                <w:hideMark/>
              </w:tcPr>
            </w:tcPrChange>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88" w:author="Brian Bohman" w:date="2021-10-27T05:58:00Z">
              <w:tcPr>
                <w:tcW w:w="720" w:type="dxa"/>
                <w:vAlign w:val="center"/>
                <w:hideMark/>
              </w:tcPr>
            </w:tcPrChange>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589" w:author="Brian Bohman" w:date="2021-10-27T05:58:00Z">
              <w:tcPr>
                <w:tcW w:w="1008" w:type="dxa"/>
                <w:vAlign w:val="center"/>
                <w:hideMark/>
              </w:tcPr>
            </w:tcPrChange>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590" w:author="Brian Bohman" w:date="2021-10-27T05:58:00Z">
              <w:tcPr>
                <w:tcW w:w="1152" w:type="dxa"/>
                <w:vAlign w:val="center"/>
                <w:hideMark/>
              </w:tcPr>
            </w:tcPrChange>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5591" w:author="Brian Bohman" w:date="2021-10-27T05:58:00Z">
              <w:tcPr>
                <w:tcW w:w="1008" w:type="dxa"/>
                <w:vAlign w:val="center"/>
                <w:hideMark/>
              </w:tcPr>
            </w:tcPrChange>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8F692C9" w14:textId="77777777" w:rsidTr="00E419CD">
        <w:trPr>
          <w:trHeight w:val="165"/>
          <w:trPrChange w:id="15592" w:author="Brian Bohman" w:date="2021-10-27T05:58:00Z">
            <w:trPr>
              <w:trHeight w:val="165"/>
            </w:trPr>
          </w:trPrChange>
        </w:trPr>
        <w:tc>
          <w:tcPr>
            <w:tcW w:w="360" w:type="dxa"/>
            <w:vAlign w:val="center"/>
            <w:hideMark/>
            <w:tcPrChange w:id="15593" w:author="Brian Bohman" w:date="2021-10-27T05:58:00Z">
              <w:tcPr>
                <w:tcW w:w="360" w:type="dxa"/>
                <w:vAlign w:val="center"/>
                <w:hideMark/>
              </w:tcPr>
            </w:tcPrChange>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Change w:id="15594" w:author="Brian Bohman" w:date="2021-10-27T05:58:00Z">
              <w:tcPr>
                <w:tcW w:w="864" w:type="dxa"/>
                <w:vAlign w:val="center"/>
                <w:hideMark/>
              </w:tcPr>
            </w:tcPrChange>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95" w:author="Brian Bohman" w:date="2021-10-27T05:58:00Z">
              <w:tcPr>
                <w:tcW w:w="1152" w:type="dxa"/>
                <w:vAlign w:val="center"/>
                <w:hideMark/>
              </w:tcPr>
            </w:tcPrChange>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96" w:author="Brian Bohman" w:date="2021-10-27T05:58:00Z">
              <w:tcPr>
                <w:tcW w:w="504" w:type="dxa"/>
                <w:vAlign w:val="center"/>
                <w:hideMark/>
              </w:tcPr>
            </w:tcPrChange>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597" w:author="Brian Bohman" w:date="2021-10-27T05:58:00Z">
              <w:tcPr>
                <w:tcW w:w="1008" w:type="dxa"/>
                <w:vAlign w:val="center"/>
                <w:hideMark/>
              </w:tcPr>
            </w:tcPrChange>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598" w:author="Brian Bohman" w:date="2021-10-27T05:58:00Z">
              <w:tcPr>
                <w:tcW w:w="1008" w:type="dxa"/>
                <w:hideMark/>
              </w:tcPr>
            </w:tcPrChange>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99" w:author="Brian Bohman" w:date="2021-10-27T05:58:00Z">
              <w:tcPr>
                <w:tcW w:w="720" w:type="dxa"/>
                <w:vAlign w:val="center"/>
                <w:hideMark/>
              </w:tcPr>
            </w:tcPrChange>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600" w:author="Brian Bohman" w:date="2021-10-27T05:58:00Z">
              <w:tcPr>
                <w:tcW w:w="1008" w:type="dxa"/>
                <w:vAlign w:val="center"/>
                <w:hideMark/>
              </w:tcPr>
            </w:tcPrChange>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601" w:author="Brian Bohman" w:date="2021-10-27T05:58:00Z">
              <w:tcPr>
                <w:tcW w:w="1152" w:type="dxa"/>
                <w:vAlign w:val="center"/>
                <w:hideMark/>
              </w:tcPr>
            </w:tcPrChange>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5602" w:author="Brian Bohman" w:date="2021-10-27T05:58:00Z">
              <w:tcPr>
                <w:tcW w:w="1008" w:type="dxa"/>
                <w:vAlign w:val="center"/>
                <w:hideMark/>
              </w:tcPr>
            </w:tcPrChange>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2209680" w14:textId="77777777" w:rsidTr="00E419CD">
        <w:trPr>
          <w:trHeight w:val="165"/>
          <w:trPrChange w:id="15603" w:author="Brian Bohman" w:date="2021-10-27T05:58:00Z">
            <w:trPr>
              <w:trHeight w:val="165"/>
            </w:trPr>
          </w:trPrChange>
        </w:trPr>
        <w:tc>
          <w:tcPr>
            <w:tcW w:w="360" w:type="dxa"/>
            <w:vAlign w:val="center"/>
            <w:hideMark/>
            <w:tcPrChange w:id="15604" w:author="Brian Bohman" w:date="2021-10-27T05:58:00Z">
              <w:tcPr>
                <w:tcW w:w="360" w:type="dxa"/>
                <w:vAlign w:val="center"/>
                <w:hideMark/>
              </w:tcPr>
            </w:tcPrChange>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Change w:id="15605" w:author="Brian Bohman" w:date="2021-10-27T05:58:00Z">
              <w:tcPr>
                <w:tcW w:w="864" w:type="dxa"/>
                <w:vAlign w:val="center"/>
                <w:hideMark/>
              </w:tcPr>
            </w:tcPrChange>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606" w:author="Brian Bohman" w:date="2021-10-27T05:58:00Z">
              <w:tcPr>
                <w:tcW w:w="1152" w:type="dxa"/>
                <w:vAlign w:val="center"/>
                <w:hideMark/>
              </w:tcPr>
            </w:tcPrChange>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607" w:author="Brian Bohman" w:date="2021-10-27T05:58:00Z">
              <w:tcPr>
                <w:tcW w:w="504" w:type="dxa"/>
                <w:vAlign w:val="center"/>
                <w:hideMark/>
              </w:tcPr>
            </w:tcPrChange>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608" w:author="Brian Bohman" w:date="2021-10-27T05:58:00Z">
              <w:tcPr>
                <w:tcW w:w="1008" w:type="dxa"/>
                <w:vAlign w:val="center"/>
                <w:hideMark/>
              </w:tcPr>
            </w:tcPrChange>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609" w:author="Brian Bohman" w:date="2021-10-27T05:58:00Z">
              <w:tcPr>
                <w:tcW w:w="1008" w:type="dxa"/>
                <w:hideMark/>
              </w:tcPr>
            </w:tcPrChange>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610" w:author="Brian Bohman" w:date="2021-10-27T05:58:00Z">
              <w:tcPr>
                <w:tcW w:w="720" w:type="dxa"/>
                <w:vAlign w:val="center"/>
                <w:hideMark/>
              </w:tcPr>
            </w:tcPrChange>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611" w:author="Brian Bohman" w:date="2021-10-27T05:58:00Z">
              <w:tcPr>
                <w:tcW w:w="1008" w:type="dxa"/>
                <w:vAlign w:val="center"/>
                <w:hideMark/>
              </w:tcPr>
            </w:tcPrChange>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12" w:author="Brian Bohman" w:date="2021-10-27T05:58:00Z">
              <w:tcPr>
                <w:tcW w:w="1152" w:type="dxa"/>
                <w:vAlign w:val="center"/>
                <w:hideMark/>
              </w:tcPr>
            </w:tcPrChange>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613" w:author="Brian Bohman" w:date="2021-10-27T05:58:00Z">
              <w:tcPr>
                <w:tcW w:w="1008" w:type="dxa"/>
                <w:vAlign w:val="center"/>
                <w:hideMark/>
              </w:tcPr>
            </w:tcPrChange>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5C9711" w14:textId="77777777" w:rsidTr="00E419CD">
        <w:trPr>
          <w:trHeight w:val="165"/>
          <w:trPrChange w:id="15614" w:author="Brian Bohman" w:date="2021-10-27T05:58:00Z">
            <w:trPr>
              <w:trHeight w:val="165"/>
            </w:trPr>
          </w:trPrChange>
        </w:trPr>
        <w:tc>
          <w:tcPr>
            <w:tcW w:w="360" w:type="dxa"/>
            <w:vAlign w:val="center"/>
            <w:hideMark/>
            <w:tcPrChange w:id="15615" w:author="Brian Bohman" w:date="2021-10-27T05:58:00Z">
              <w:tcPr>
                <w:tcW w:w="360" w:type="dxa"/>
                <w:vAlign w:val="center"/>
                <w:hideMark/>
              </w:tcPr>
            </w:tcPrChange>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Change w:id="15616" w:author="Brian Bohman" w:date="2021-10-27T05:58:00Z">
              <w:tcPr>
                <w:tcW w:w="864" w:type="dxa"/>
                <w:vAlign w:val="center"/>
                <w:hideMark/>
              </w:tcPr>
            </w:tcPrChange>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617" w:author="Brian Bohman" w:date="2021-10-27T05:58:00Z">
              <w:tcPr>
                <w:tcW w:w="1152" w:type="dxa"/>
                <w:vAlign w:val="center"/>
                <w:hideMark/>
              </w:tcPr>
            </w:tcPrChange>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618" w:author="Brian Bohman" w:date="2021-10-27T05:58:00Z">
              <w:tcPr>
                <w:tcW w:w="504" w:type="dxa"/>
                <w:vAlign w:val="center"/>
                <w:hideMark/>
              </w:tcPr>
            </w:tcPrChange>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619" w:author="Brian Bohman" w:date="2021-10-27T05:58:00Z">
              <w:tcPr>
                <w:tcW w:w="1008" w:type="dxa"/>
                <w:vAlign w:val="center"/>
                <w:hideMark/>
              </w:tcPr>
            </w:tcPrChange>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620" w:author="Brian Bohman" w:date="2021-10-27T05:58:00Z">
              <w:tcPr>
                <w:tcW w:w="1008" w:type="dxa"/>
                <w:hideMark/>
              </w:tcPr>
            </w:tcPrChange>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621" w:author="Brian Bohman" w:date="2021-10-27T05:58:00Z">
              <w:tcPr>
                <w:tcW w:w="720" w:type="dxa"/>
                <w:vAlign w:val="center"/>
                <w:hideMark/>
              </w:tcPr>
            </w:tcPrChange>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622" w:author="Brian Bohman" w:date="2021-10-27T05:58:00Z">
              <w:tcPr>
                <w:tcW w:w="1008" w:type="dxa"/>
                <w:vAlign w:val="center"/>
                <w:hideMark/>
              </w:tcPr>
            </w:tcPrChange>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23" w:author="Brian Bohman" w:date="2021-10-27T05:58:00Z">
              <w:tcPr>
                <w:tcW w:w="1152" w:type="dxa"/>
                <w:vAlign w:val="center"/>
                <w:hideMark/>
              </w:tcPr>
            </w:tcPrChange>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5624" w:author="Brian Bohman" w:date="2021-10-27T05:58:00Z">
              <w:tcPr>
                <w:tcW w:w="1008" w:type="dxa"/>
                <w:vAlign w:val="center"/>
                <w:hideMark/>
              </w:tcPr>
            </w:tcPrChange>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298FF940" w14:textId="77777777" w:rsidTr="00E419CD">
        <w:trPr>
          <w:trHeight w:val="165"/>
          <w:trPrChange w:id="15625" w:author="Brian Bohman" w:date="2021-10-27T05:58:00Z">
            <w:trPr>
              <w:trHeight w:val="165"/>
            </w:trPr>
          </w:trPrChange>
        </w:trPr>
        <w:tc>
          <w:tcPr>
            <w:tcW w:w="360" w:type="dxa"/>
            <w:vAlign w:val="center"/>
            <w:hideMark/>
            <w:tcPrChange w:id="15626" w:author="Brian Bohman" w:date="2021-10-27T05:58:00Z">
              <w:tcPr>
                <w:tcW w:w="360" w:type="dxa"/>
                <w:vAlign w:val="center"/>
                <w:hideMark/>
              </w:tcPr>
            </w:tcPrChange>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Change w:id="15627" w:author="Brian Bohman" w:date="2021-10-27T05:58:00Z">
              <w:tcPr>
                <w:tcW w:w="864" w:type="dxa"/>
                <w:vAlign w:val="center"/>
                <w:hideMark/>
              </w:tcPr>
            </w:tcPrChange>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628" w:author="Brian Bohman" w:date="2021-10-27T05:58:00Z">
              <w:tcPr>
                <w:tcW w:w="1152" w:type="dxa"/>
                <w:vAlign w:val="center"/>
                <w:hideMark/>
              </w:tcPr>
            </w:tcPrChange>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629" w:author="Brian Bohman" w:date="2021-10-27T05:58:00Z">
              <w:tcPr>
                <w:tcW w:w="504" w:type="dxa"/>
                <w:vAlign w:val="center"/>
                <w:hideMark/>
              </w:tcPr>
            </w:tcPrChange>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630" w:author="Brian Bohman" w:date="2021-10-27T05:58:00Z">
              <w:tcPr>
                <w:tcW w:w="1008" w:type="dxa"/>
                <w:vAlign w:val="center"/>
                <w:hideMark/>
              </w:tcPr>
            </w:tcPrChange>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631" w:author="Brian Bohman" w:date="2021-10-27T05:58:00Z">
              <w:tcPr>
                <w:tcW w:w="1008" w:type="dxa"/>
                <w:hideMark/>
              </w:tcPr>
            </w:tcPrChange>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632" w:author="Brian Bohman" w:date="2021-10-27T05:58:00Z">
              <w:tcPr>
                <w:tcW w:w="720" w:type="dxa"/>
                <w:vAlign w:val="center"/>
                <w:hideMark/>
              </w:tcPr>
            </w:tcPrChange>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633" w:author="Brian Bohman" w:date="2021-10-27T05:58:00Z">
              <w:tcPr>
                <w:tcW w:w="1008" w:type="dxa"/>
                <w:vAlign w:val="center"/>
                <w:hideMark/>
              </w:tcPr>
            </w:tcPrChange>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634" w:author="Brian Bohman" w:date="2021-10-27T05:58:00Z">
              <w:tcPr>
                <w:tcW w:w="1152" w:type="dxa"/>
                <w:vAlign w:val="center"/>
                <w:hideMark/>
              </w:tcPr>
            </w:tcPrChange>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5635" w:author="Brian Bohman" w:date="2021-10-27T05:58:00Z">
              <w:tcPr>
                <w:tcW w:w="1008" w:type="dxa"/>
                <w:vAlign w:val="center"/>
                <w:hideMark/>
              </w:tcPr>
            </w:tcPrChange>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10BFD9C" w14:textId="77777777" w:rsidTr="00E419CD">
        <w:trPr>
          <w:trHeight w:val="165"/>
          <w:trPrChange w:id="15636" w:author="Brian Bohman" w:date="2021-10-27T05:58:00Z">
            <w:trPr>
              <w:trHeight w:val="165"/>
            </w:trPr>
          </w:trPrChange>
        </w:trPr>
        <w:tc>
          <w:tcPr>
            <w:tcW w:w="360" w:type="dxa"/>
            <w:vAlign w:val="center"/>
            <w:hideMark/>
            <w:tcPrChange w:id="15637" w:author="Brian Bohman" w:date="2021-10-27T05:58:00Z">
              <w:tcPr>
                <w:tcW w:w="360" w:type="dxa"/>
                <w:vAlign w:val="center"/>
                <w:hideMark/>
              </w:tcPr>
            </w:tcPrChange>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Change w:id="15638" w:author="Brian Bohman" w:date="2021-10-27T05:58:00Z">
              <w:tcPr>
                <w:tcW w:w="864" w:type="dxa"/>
                <w:vAlign w:val="center"/>
                <w:hideMark/>
              </w:tcPr>
            </w:tcPrChange>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639" w:author="Brian Bohman" w:date="2021-10-27T05:58:00Z">
              <w:tcPr>
                <w:tcW w:w="1152" w:type="dxa"/>
                <w:vAlign w:val="center"/>
                <w:hideMark/>
              </w:tcPr>
            </w:tcPrChange>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640" w:author="Brian Bohman" w:date="2021-10-27T05:58:00Z">
              <w:tcPr>
                <w:tcW w:w="504" w:type="dxa"/>
                <w:vAlign w:val="center"/>
                <w:hideMark/>
              </w:tcPr>
            </w:tcPrChange>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641" w:author="Brian Bohman" w:date="2021-10-27T05:58:00Z">
              <w:tcPr>
                <w:tcW w:w="1008" w:type="dxa"/>
                <w:vAlign w:val="center"/>
                <w:hideMark/>
              </w:tcPr>
            </w:tcPrChange>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642" w:author="Brian Bohman" w:date="2021-10-27T05:58:00Z">
              <w:tcPr>
                <w:tcW w:w="1008" w:type="dxa"/>
                <w:hideMark/>
              </w:tcPr>
            </w:tcPrChange>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643" w:author="Brian Bohman" w:date="2021-10-27T05:58:00Z">
              <w:tcPr>
                <w:tcW w:w="720" w:type="dxa"/>
                <w:vAlign w:val="center"/>
                <w:hideMark/>
              </w:tcPr>
            </w:tcPrChange>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644" w:author="Brian Bohman" w:date="2021-10-27T05:58:00Z">
              <w:tcPr>
                <w:tcW w:w="1008" w:type="dxa"/>
                <w:vAlign w:val="center"/>
                <w:hideMark/>
              </w:tcPr>
            </w:tcPrChange>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645" w:author="Brian Bohman" w:date="2021-10-27T05:58:00Z">
              <w:tcPr>
                <w:tcW w:w="1152" w:type="dxa"/>
                <w:vAlign w:val="center"/>
                <w:hideMark/>
              </w:tcPr>
            </w:tcPrChange>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5646" w:author="Brian Bohman" w:date="2021-10-27T05:58:00Z">
              <w:tcPr>
                <w:tcW w:w="1008" w:type="dxa"/>
                <w:vAlign w:val="center"/>
                <w:hideMark/>
              </w:tcPr>
            </w:tcPrChange>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FB4424E" w14:textId="77777777" w:rsidTr="00E419CD">
        <w:trPr>
          <w:trHeight w:val="165"/>
          <w:trPrChange w:id="15647" w:author="Brian Bohman" w:date="2021-10-27T05:58:00Z">
            <w:trPr>
              <w:trHeight w:val="165"/>
            </w:trPr>
          </w:trPrChange>
        </w:trPr>
        <w:tc>
          <w:tcPr>
            <w:tcW w:w="360" w:type="dxa"/>
            <w:vAlign w:val="center"/>
            <w:hideMark/>
            <w:tcPrChange w:id="15648" w:author="Brian Bohman" w:date="2021-10-27T05:58:00Z">
              <w:tcPr>
                <w:tcW w:w="360" w:type="dxa"/>
                <w:vAlign w:val="center"/>
                <w:hideMark/>
              </w:tcPr>
            </w:tcPrChange>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Change w:id="15649" w:author="Brian Bohman" w:date="2021-10-27T05:58:00Z">
              <w:tcPr>
                <w:tcW w:w="864" w:type="dxa"/>
                <w:vAlign w:val="center"/>
                <w:hideMark/>
              </w:tcPr>
            </w:tcPrChange>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650" w:author="Brian Bohman" w:date="2021-10-27T05:58:00Z">
              <w:tcPr>
                <w:tcW w:w="1152" w:type="dxa"/>
                <w:vAlign w:val="center"/>
                <w:hideMark/>
              </w:tcPr>
            </w:tcPrChange>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651" w:author="Brian Bohman" w:date="2021-10-27T05:58:00Z">
              <w:tcPr>
                <w:tcW w:w="504" w:type="dxa"/>
                <w:vAlign w:val="center"/>
                <w:hideMark/>
              </w:tcPr>
            </w:tcPrChange>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652" w:author="Brian Bohman" w:date="2021-10-27T05:58:00Z">
              <w:tcPr>
                <w:tcW w:w="1008" w:type="dxa"/>
                <w:vAlign w:val="center"/>
                <w:hideMark/>
              </w:tcPr>
            </w:tcPrChange>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653" w:author="Brian Bohman" w:date="2021-10-27T05:58:00Z">
              <w:tcPr>
                <w:tcW w:w="1008" w:type="dxa"/>
                <w:hideMark/>
              </w:tcPr>
            </w:tcPrChange>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654" w:author="Brian Bohman" w:date="2021-10-27T05:58:00Z">
              <w:tcPr>
                <w:tcW w:w="720" w:type="dxa"/>
                <w:vAlign w:val="center"/>
                <w:hideMark/>
              </w:tcPr>
            </w:tcPrChange>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655" w:author="Brian Bohman" w:date="2021-10-27T05:58:00Z">
              <w:tcPr>
                <w:tcW w:w="1008" w:type="dxa"/>
                <w:vAlign w:val="center"/>
                <w:hideMark/>
              </w:tcPr>
            </w:tcPrChange>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56" w:author="Brian Bohman" w:date="2021-10-27T05:58:00Z">
              <w:tcPr>
                <w:tcW w:w="1152" w:type="dxa"/>
                <w:vAlign w:val="center"/>
                <w:hideMark/>
              </w:tcPr>
            </w:tcPrChange>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5657" w:author="Brian Bohman" w:date="2021-10-27T05:58:00Z">
              <w:tcPr>
                <w:tcW w:w="1008" w:type="dxa"/>
                <w:vAlign w:val="center"/>
                <w:hideMark/>
              </w:tcPr>
            </w:tcPrChange>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CEF34D7" w14:textId="77777777" w:rsidTr="00E419CD">
        <w:trPr>
          <w:trHeight w:val="165"/>
          <w:trPrChange w:id="15658" w:author="Brian Bohman" w:date="2021-10-27T05:58:00Z">
            <w:trPr>
              <w:trHeight w:val="165"/>
            </w:trPr>
          </w:trPrChange>
        </w:trPr>
        <w:tc>
          <w:tcPr>
            <w:tcW w:w="360" w:type="dxa"/>
            <w:vAlign w:val="center"/>
            <w:hideMark/>
            <w:tcPrChange w:id="15659" w:author="Brian Bohman" w:date="2021-10-27T05:58:00Z">
              <w:tcPr>
                <w:tcW w:w="360" w:type="dxa"/>
                <w:vAlign w:val="center"/>
                <w:hideMark/>
              </w:tcPr>
            </w:tcPrChange>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Change w:id="15660" w:author="Brian Bohman" w:date="2021-10-27T05:58:00Z">
              <w:tcPr>
                <w:tcW w:w="864" w:type="dxa"/>
                <w:vAlign w:val="center"/>
                <w:hideMark/>
              </w:tcPr>
            </w:tcPrChange>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661" w:author="Brian Bohman" w:date="2021-10-27T05:58:00Z">
              <w:tcPr>
                <w:tcW w:w="1152" w:type="dxa"/>
                <w:vAlign w:val="center"/>
                <w:hideMark/>
              </w:tcPr>
            </w:tcPrChange>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662" w:author="Brian Bohman" w:date="2021-10-27T05:58:00Z">
              <w:tcPr>
                <w:tcW w:w="504" w:type="dxa"/>
                <w:vAlign w:val="center"/>
                <w:hideMark/>
              </w:tcPr>
            </w:tcPrChange>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663" w:author="Brian Bohman" w:date="2021-10-27T05:58:00Z">
              <w:tcPr>
                <w:tcW w:w="1008" w:type="dxa"/>
                <w:vAlign w:val="center"/>
                <w:hideMark/>
              </w:tcPr>
            </w:tcPrChange>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664" w:author="Brian Bohman" w:date="2021-10-27T05:58:00Z">
              <w:tcPr>
                <w:tcW w:w="1008" w:type="dxa"/>
                <w:hideMark/>
              </w:tcPr>
            </w:tcPrChange>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665" w:author="Brian Bohman" w:date="2021-10-27T05:58:00Z">
              <w:tcPr>
                <w:tcW w:w="720" w:type="dxa"/>
                <w:vAlign w:val="center"/>
                <w:hideMark/>
              </w:tcPr>
            </w:tcPrChange>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666" w:author="Brian Bohman" w:date="2021-10-27T05:58:00Z">
              <w:tcPr>
                <w:tcW w:w="1008" w:type="dxa"/>
                <w:vAlign w:val="center"/>
                <w:hideMark/>
              </w:tcPr>
            </w:tcPrChange>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67" w:author="Brian Bohman" w:date="2021-10-27T05:58:00Z">
              <w:tcPr>
                <w:tcW w:w="1152" w:type="dxa"/>
                <w:vAlign w:val="center"/>
                <w:hideMark/>
              </w:tcPr>
            </w:tcPrChange>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5668" w:author="Brian Bohman" w:date="2021-10-27T05:58:00Z">
              <w:tcPr>
                <w:tcW w:w="1008" w:type="dxa"/>
                <w:vAlign w:val="center"/>
                <w:hideMark/>
              </w:tcPr>
            </w:tcPrChange>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5F25A3" w14:textId="77777777" w:rsidTr="00E419CD">
        <w:trPr>
          <w:trHeight w:val="165"/>
          <w:trPrChange w:id="15669" w:author="Brian Bohman" w:date="2021-10-27T05:58:00Z">
            <w:trPr>
              <w:trHeight w:val="165"/>
            </w:trPr>
          </w:trPrChange>
        </w:trPr>
        <w:tc>
          <w:tcPr>
            <w:tcW w:w="360" w:type="dxa"/>
            <w:vAlign w:val="center"/>
            <w:hideMark/>
            <w:tcPrChange w:id="15670" w:author="Brian Bohman" w:date="2021-10-27T05:58:00Z">
              <w:tcPr>
                <w:tcW w:w="360" w:type="dxa"/>
                <w:vAlign w:val="center"/>
                <w:hideMark/>
              </w:tcPr>
            </w:tcPrChange>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Change w:id="15671" w:author="Brian Bohman" w:date="2021-10-27T05:58:00Z">
              <w:tcPr>
                <w:tcW w:w="864" w:type="dxa"/>
                <w:vAlign w:val="center"/>
                <w:hideMark/>
              </w:tcPr>
            </w:tcPrChange>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672" w:author="Brian Bohman" w:date="2021-10-27T05:58:00Z">
              <w:tcPr>
                <w:tcW w:w="1152" w:type="dxa"/>
                <w:vAlign w:val="center"/>
                <w:hideMark/>
              </w:tcPr>
            </w:tcPrChange>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673" w:author="Brian Bohman" w:date="2021-10-27T05:58:00Z">
              <w:tcPr>
                <w:tcW w:w="504" w:type="dxa"/>
                <w:vAlign w:val="center"/>
                <w:hideMark/>
              </w:tcPr>
            </w:tcPrChange>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674" w:author="Brian Bohman" w:date="2021-10-27T05:58:00Z">
              <w:tcPr>
                <w:tcW w:w="1008" w:type="dxa"/>
                <w:vAlign w:val="center"/>
                <w:hideMark/>
              </w:tcPr>
            </w:tcPrChange>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675" w:author="Brian Bohman" w:date="2021-10-27T05:58:00Z">
              <w:tcPr>
                <w:tcW w:w="1008" w:type="dxa"/>
                <w:hideMark/>
              </w:tcPr>
            </w:tcPrChange>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676" w:author="Brian Bohman" w:date="2021-10-27T05:58:00Z">
              <w:tcPr>
                <w:tcW w:w="720" w:type="dxa"/>
                <w:vAlign w:val="center"/>
                <w:hideMark/>
              </w:tcPr>
            </w:tcPrChange>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677" w:author="Brian Bohman" w:date="2021-10-27T05:58:00Z">
              <w:tcPr>
                <w:tcW w:w="1008" w:type="dxa"/>
                <w:vAlign w:val="center"/>
                <w:hideMark/>
              </w:tcPr>
            </w:tcPrChange>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678" w:author="Brian Bohman" w:date="2021-10-27T05:58:00Z">
              <w:tcPr>
                <w:tcW w:w="1152" w:type="dxa"/>
                <w:vAlign w:val="center"/>
                <w:hideMark/>
              </w:tcPr>
            </w:tcPrChange>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5679" w:author="Brian Bohman" w:date="2021-10-27T05:58:00Z">
              <w:tcPr>
                <w:tcW w:w="1008" w:type="dxa"/>
                <w:vAlign w:val="center"/>
                <w:hideMark/>
              </w:tcPr>
            </w:tcPrChange>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E3585EB" w14:textId="77777777" w:rsidTr="00E419CD">
        <w:trPr>
          <w:trHeight w:val="165"/>
          <w:trPrChange w:id="15680" w:author="Brian Bohman" w:date="2021-10-27T05:58:00Z">
            <w:trPr>
              <w:trHeight w:val="165"/>
            </w:trPr>
          </w:trPrChange>
        </w:trPr>
        <w:tc>
          <w:tcPr>
            <w:tcW w:w="360" w:type="dxa"/>
            <w:vAlign w:val="center"/>
            <w:hideMark/>
            <w:tcPrChange w:id="15681" w:author="Brian Bohman" w:date="2021-10-27T05:58:00Z">
              <w:tcPr>
                <w:tcW w:w="360" w:type="dxa"/>
                <w:vAlign w:val="center"/>
                <w:hideMark/>
              </w:tcPr>
            </w:tcPrChange>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Change w:id="15682" w:author="Brian Bohman" w:date="2021-10-27T05:58:00Z">
              <w:tcPr>
                <w:tcW w:w="864" w:type="dxa"/>
                <w:vAlign w:val="center"/>
                <w:hideMark/>
              </w:tcPr>
            </w:tcPrChange>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683" w:author="Brian Bohman" w:date="2021-10-27T05:58:00Z">
              <w:tcPr>
                <w:tcW w:w="1152" w:type="dxa"/>
                <w:vAlign w:val="center"/>
                <w:hideMark/>
              </w:tcPr>
            </w:tcPrChange>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684" w:author="Brian Bohman" w:date="2021-10-27T05:58:00Z">
              <w:tcPr>
                <w:tcW w:w="504" w:type="dxa"/>
                <w:vAlign w:val="center"/>
                <w:hideMark/>
              </w:tcPr>
            </w:tcPrChange>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685" w:author="Brian Bohman" w:date="2021-10-27T05:58:00Z">
              <w:tcPr>
                <w:tcW w:w="1008" w:type="dxa"/>
                <w:vAlign w:val="center"/>
                <w:hideMark/>
              </w:tcPr>
            </w:tcPrChange>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686" w:author="Brian Bohman" w:date="2021-10-27T05:58:00Z">
              <w:tcPr>
                <w:tcW w:w="1008" w:type="dxa"/>
                <w:hideMark/>
              </w:tcPr>
            </w:tcPrChange>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687" w:author="Brian Bohman" w:date="2021-10-27T05:58:00Z">
              <w:tcPr>
                <w:tcW w:w="720" w:type="dxa"/>
                <w:vAlign w:val="center"/>
                <w:hideMark/>
              </w:tcPr>
            </w:tcPrChange>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688" w:author="Brian Bohman" w:date="2021-10-27T05:58:00Z">
              <w:tcPr>
                <w:tcW w:w="1008" w:type="dxa"/>
                <w:vAlign w:val="center"/>
                <w:hideMark/>
              </w:tcPr>
            </w:tcPrChange>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689" w:author="Brian Bohman" w:date="2021-10-27T05:58:00Z">
              <w:tcPr>
                <w:tcW w:w="1152" w:type="dxa"/>
                <w:vAlign w:val="center"/>
                <w:hideMark/>
              </w:tcPr>
            </w:tcPrChange>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690" w:author="Brian Bohman" w:date="2021-10-27T05:58:00Z">
              <w:tcPr>
                <w:tcW w:w="1008" w:type="dxa"/>
                <w:vAlign w:val="center"/>
                <w:hideMark/>
              </w:tcPr>
            </w:tcPrChange>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87B334C" w14:textId="77777777" w:rsidTr="00E419CD">
        <w:trPr>
          <w:trHeight w:val="165"/>
          <w:trPrChange w:id="15691" w:author="Brian Bohman" w:date="2021-10-27T05:58:00Z">
            <w:trPr>
              <w:trHeight w:val="165"/>
            </w:trPr>
          </w:trPrChange>
        </w:trPr>
        <w:tc>
          <w:tcPr>
            <w:tcW w:w="360" w:type="dxa"/>
            <w:vAlign w:val="center"/>
            <w:hideMark/>
            <w:tcPrChange w:id="15692" w:author="Brian Bohman" w:date="2021-10-27T05:58:00Z">
              <w:tcPr>
                <w:tcW w:w="360" w:type="dxa"/>
                <w:vAlign w:val="center"/>
                <w:hideMark/>
              </w:tcPr>
            </w:tcPrChange>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Change w:id="15693" w:author="Brian Bohman" w:date="2021-10-27T05:58:00Z">
              <w:tcPr>
                <w:tcW w:w="864" w:type="dxa"/>
                <w:vAlign w:val="center"/>
                <w:hideMark/>
              </w:tcPr>
            </w:tcPrChange>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694" w:author="Brian Bohman" w:date="2021-10-27T05:58:00Z">
              <w:tcPr>
                <w:tcW w:w="1152" w:type="dxa"/>
                <w:vAlign w:val="center"/>
                <w:hideMark/>
              </w:tcPr>
            </w:tcPrChange>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695" w:author="Brian Bohman" w:date="2021-10-27T05:58:00Z">
              <w:tcPr>
                <w:tcW w:w="504" w:type="dxa"/>
                <w:vAlign w:val="center"/>
                <w:hideMark/>
              </w:tcPr>
            </w:tcPrChange>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696" w:author="Brian Bohman" w:date="2021-10-27T05:58:00Z">
              <w:tcPr>
                <w:tcW w:w="1008" w:type="dxa"/>
                <w:vAlign w:val="center"/>
                <w:hideMark/>
              </w:tcPr>
            </w:tcPrChange>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697" w:author="Brian Bohman" w:date="2021-10-27T05:58:00Z">
              <w:tcPr>
                <w:tcW w:w="1008" w:type="dxa"/>
                <w:hideMark/>
              </w:tcPr>
            </w:tcPrChange>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698" w:author="Brian Bohman" w:date="2021-10-27T05:58:00Z">
              <w:tcPr>
                <w:tcW w:w="720" w:type="dxa"/>
                <w:vAlign w:val="center"/>
                <w:hideMark/>
              </w:tcPr>
            </w:tcPrChange>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699" w:author="Brian Bohman" w:date="2021-10-27T05:58:00Z">
              <w:tcPr>
                <w:tcW w:w="1008" w:type="dxa"/>
                <w:vAlign w:val="center"/>
                <w:hideMark/>
              </w:tcPr>
            </w:tcPrChange>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00" w:author="Brian Bohman" w:date="2021-10-27T05:58:00Z">
              <w:tcPr>
                <w:tcW w:w="1152" w:type="dxa"/>
                <w:vAlign w:val="center"/>
                <w:hideMark/>
              </w:tcPr>
            </w:tcPrChange>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5701" w:author="Brian Bohman" w:date="2021-10-27T05:58:00Z">
              <w:tcPr>
                <w:tcW w:w="1008" w:type="dxa"/>
                <w:vAlign w:val="center"/>
                <w:hideMark/>
              </w:tcPr>
            </w:tcPrChange>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DC9BD71" w14:textId="77777777" w:rsidTr="00E419CD">
        <w:trPr>
          <w:trHeight w:val="165"/>
          <w:trPrChange w:id="15702" w:author="Brian Bohman" w:date="2021-10-27T05:58:00Z">
            <w:trPr>
              <w:trHeight w:val="165"/>
            </w:trPr>
          </w:trPrChange>
        </w:trPr>
        <w:tc>
          <w:tcPr>
            <w:tcW w:w="360" w:type="dxa"/>
            <w:vAlign w:val="center"/>
            <w:hideMark/>
            <w:tcPrChange w:id="15703" w:author="Brian Bohman" w:date="2021-10-27T05:58:00Z">
              <w:tcPr>
                <w:tcW w:w="360" w:type="dxa"/>
                <w:vAlign w:val="center"/>
                <w:hideMark/>
              </w:tcPr>
            </w:tcPrChange>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Change w:id="15704" w:author="Brian Bohman" w:date="2021-10-27T05:58:00Z">
              <w:tcPr>
                <w:tcW w:w="864" w:type="dxa"/>
                <w:vAlign w:val="center"/>
                <w:hideMark/>
              </w:tcPr>
            </w:tcPrChange>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705" w:author="Brian Bohman" w:date="2021-10-27T05:58:00Z">
              <w:tcPr>
                <w:tcW w:w="1152" w:type="dxa"/>
                <w:vAlign w:val="center"/>
                <w:hideMark/>
              </w:tcPr>
            </w:tcPrChange>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706" w:author="Brian Bohman" w:date="2021-10-27T05:58:00Z">
              <w:tcPr>
                <w:tcW w:w="504" w:type="dxa"/>
                <w:vAlign w:val="center"/>
                <w:hideMark/>
              </w:tcPr>
            </w:tcPrChange>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707" w:author="Brian Bohman" w:date="2021-10-27T05:58:00Z">
              <w:tcPr>
                <w:tcW w:w="1008" w:type="dxa"/>
                <w:vAlign w:val="center"/>
                <w:hideMark/>
              </w:tcPr>
            </w:tcPrChange>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708" w:author="Brian Bohman" w:date="2021-10-27T05:58:00Z">
              <w:tcPr>
                <w:tcW w:w="1008" w:type="dxa"/>
                <w:hideMark/>
              </w:tcPr>
            </w:tcPrChange>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709" w:author="Brian Bohman" w:date="2021-10-27T05:58:00Z">
              <w:tcPr>
                <w:tcW w:w="720" w:type="dxa"/>
                <w:vAlign w:val="center"/>
                <w:hideMark/>
              </w:tcPr>
            </w:tcPrChange>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710" w:author="Brian Bohman" w:date="2021-10-27T05:58:00Z">
              <w:tcPr>
                <w:tcW w:w="1008" w:type="dxa"/>
                <w:vAlign w:val="center"/>
                <w:hideMark/>
              </w:tcPr>
            </w:tcPrChange>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11" w:author="Brian Bohman" w:date="2021-10-27T05:58:00Z">
              <w:tcPr>
                <w:tcW w:w="1152" w:type="dxa"/>
                <w:vAlign w:val="center"/>
                <w:hideMark/>
              </w:tcPr>
            </w:tcPrChange>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15712" w:author="Brian Bohman" w:date="2021-10-27T05:58:00Z">
              <w:tcPr>
                <w:tcW w:w="1008" w:type="dxa"/>
                <w:vAlign w:val="center"/>
                <w:hideMark/>
              </w:tcPr>
            </w:tcPrChange>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8605C71" w14:textId="77777777" w:rsidTr="00E419CD">
        <w:trPr>
          <w:trHeight w:val="165"/>
          <w:trPrChange w:id="15713" w:author="Brian Bohman" w:date="2021-10-27T05:58:00Z">
            <w:trPr>
              <w:trHeight w:val="165"/>
            </w:trPr>
          </w:trPrChange>
        </w:trPr>
        <w:tc>
          <w:tcPr>
            <w:tcW w:w="360" w:type="dxa"/>
            <w:vAlign w:val="center"/>
            <w:hideMark/>
            <w:tcPrChange w:id="15714" w:author="Brian Bohman" w:date="2021-10-27T05:58:00Z">
              <w:tcPr>
                <w:tcW w:w="360" w:type="dxa"/>
                <w:vAlign w:val="center"/>
                <w:hideMark/>
              </w:tcPr>
            </w:tcPrChange>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Change w:id="15715" w:author="Brian Bohman" w:date="2021-10-27T05:58:00Z">
              <w:tcPr>
                <w:tcW w:w="864" w:type="dxa"/>
                <w:vAlign w:val="center"/>
                <w:hideMark/>
              </w:tcPr>
            </w:tcPrChange>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716" w:author="Brian Bohman" w:date="2021-10-27T05:58:00Z">
              <w:tcPr>
                <w:tcW w:w="1152" w:type="dxa"/>
                <w:vAlign w:val="center"/>
                <w:hideMark/>
              </w:tcPr>
            </w:tcPrChange>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717" w:author="Brian Bohman" w:date="2021-10-27T05:58:00Z">
              <w:tcPr>
                <w:tcW w:w="504" w:type="dxa"/>
                <w:vAlign w:val="center"/>
                <w:hideMark/>
              </w:tcPr>
            </w:tcPrChange>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718" w:author="Brian Bohman" w:date="2021-10-27T05:58:00Z">
              <w:tcPr>
                <w:tcW w:w="1008" w:type="dxa"/>
                <w:vAlign w:val="center"/>
                <w:hideMark/>
              </w:tcPr>
            </w:tcPrChange>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719" w:author="Brian Bohman" w:date="2021-10-27T05:58:00Z">
              <w:tcPr>
                <w:tcW w:w="1008" w:type="dxa"/>
                <w:hideMark/>
              </w:tcPr>
            </w:tcPrChange>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720" w:author="Brian Bohman" w:date="2021-10-27T05:58:00Z">
              <w:tcPr>
                <w:tcW w:w="720" w:type="dxa"/>
                <w:vAlign w:val="center"/>
                <w:hideMark/>
              </w:tcPr>
            </w:tcPrChange>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721" w:author="Brian Bohman" w:date="2021-10-27T05:58:00Z">
              <w:tcPr>
                <w:tcW w:w="1008" w:type="dxa"/>
                <w:vAlign w:val="center"/>
                <w:hideMark/>
              </w:tcPr>
            </w:tcPrChange>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722" w:author="Brian Bohman" w:date="2021-10-27T05:58:00Z">
              <w:tcPr>
                <w:tcW w:w="1152" w:type="dxa"/>
                <w:vAlign w:val="center"/>
                <w:hideMark/>
              </w:tcPr>
            </w:tcPrChange>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5723" w:author="Brian Bohman" w:date="2021-10-27T05:58:00Z">
              <w:tcPr>
                <w:tcW w:w="1008" w:type="dxa"/>
                <w:vAlign w:val="center"/>
                <w:hideMark/>
              </w:tcPr>
            </w:tcPrChange>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BAFDBD6" w14:textId="77777777" w:rsidTr="00E419CD">
        <w:trPr>
          <w:trHeight w:val="165"/>
          <w:trPrChange w:id="15724" w:author="Brian Bohman" w:date="2021-10-27T05:58:00Z">
            <w:trPr>
              <w:trHeight w:val="165"/>
            </w:trPr>
          </w:trPrChange>
        </w:trPr>
        <w:tc>
          <w:tcPr>
            <w:tcW w:w="360" w:type="dxa"/>
            <w:vAlign w:val="center"/>
            <w:hideMark/>
            <w:tcPrChange w:id="15725" w:author="Brian Bohman" w:date="2021-10-27T05:58:00Z">
              <w:tcPr>
                <w:tcW w:w="360" w:type="dxa"/>
                <w:vAlign w:val="center"/>
                <w:hideMark/>
              </w:tcPr>
            </w:tcPrChange>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Change w:id="15726" w:author="Brian Bohman" w:date="2021-10-27T05:58:00Z">
              <w:tcPr>
                <w:tcW w:w="864" w:type="dxa"/>
                <w:vAlign w:val="center"/>
                <w:hideMark/>
              </w:tcPr>
            </w:tcPrChange>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727" w:author="Brian Bohman" w:date="2021-10-27T05:58:00Z">
              <w:tcPr>
                <w:tcW w:w="1152" w:type="dxa"/>
                <w:vAlign w:val="center"/>
                <w:hideMark/>
              </w:tcPr>
            </w:tcPrChange>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728" w:author="Brian Bohman" w:date="2021-10-27T05:58:00Z">
              <w:tcPr>
                <w:tcW w:w="504" w:type="dxa"/>
                <w:vAlign w:val="center"/>
                <w:hideMark/>
              </w:tcPr>
            </w:tcPrChange>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729" w:author="Brian Bohman" w:date="2021-10-27T05:58:00Z">
              <w:tcPr>
                <w:tcW w:w="1008" w:type="dxa"/>
                <w:vAlign w:val="center"/>
                <w:hideMark/>
              </w:tcPr>
            </w:tcPrChange>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730" w:author="Brian Bohman" w:date="2021-10-27T05:58:00Z">
              <w:tcPr>
                <w:tcW w:w="1008" w:type="dxa"/>
                <w:hideMark/>
              </w:tcPr>
            </w:tcPrChange>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731" w:author="Brian Bohman" w:date="2021-10-27T05:58:00Z">
              <w:tcPr>
                <w:tcW w:w="720" w:type="dxa"/>
                <w:vAlign w:val="center"/>
                <w:hideMark/>
              </w:tcPr>
            </w:tcPrChange>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732" w:author="Brian Bohman" w:date="2021-10-27T05:58:00Z">
              <w:tcPr>
                <w:tcW w:w="1008" w:type="dxa"/>
                <w:vAlign w:val="center"/>
                <w:hideMark/>
              </w:tcPr>
            </w:tcPrChange>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733" w:author="Brian Bohman" w:date="2021-10-27T05:58:00Z">
              <w:tcPr>
                <w:tcW w:w="1152" w:type="dxa"/>
                <w:vAlign w:val="center"/>
                <w:hideMark/>
              </w:tcPr>
            </w:tcPrChange>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734" w:author="Brian Bohman" w:date="2021-10-27T05:58:00Z">
              <w:tcPr>
                <w:tcW w:w="1008" w:type="dxa"/>
                <w:vAlign w:val="center"/>
                <w:hideMark/>
              </w:tcPr>
            </w:tcPrChange>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3E8B72F" w14:textId="77777777" w:rsidTr="00E419CD">
        <w:trPr>
          <w:trHeight w:val="165"/>
          <w:trPrChange w:id="15735" w:author="Brian Bohman" w:date="2021-10-27T05:58:00Z">
            <w:trPr>
              <w:trHeight w:val="165"/>
            </w:trPr>
          </w:trPrChange>
        </w:trPr>
        <w:tc>
          <w:tcPr>
            <w:tcW w:w="360" w:type="dxa"/>
            <w:vAlign w:val="center"/>
            <w:hideMark/>
            <w:tcPrChange w:id="15736" w:author="Brian Bohman" w:date="2021-10-27T05:58:00Z">
              <w:tcPr>
                <w:tcW w:w="360" w:type="dxa"/>
                <w:vAlign w:val="center"/>
                <w:hideMark/>
              </w:tcPr>
            </w:tcPrChange>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Change w:id="15737" w:author="Brian Bohman" w:date="2021-10-27T05:58:00Z">
              <w:tcPr>
                <w:tcW w:w="864" w:type="dxa"/>
                <w:vAlign w:val="center"/>
                <w:hideMark/>
              </w:tcPr>
            </w:tcPrChange>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738" w:author="Brian Bohman" w:date="2021-10-27T05:58:00Z">
              <w:tcPr>
                <w:tcW w:w="1152" w:type="dxa"/>
                <w:vAlign w:val="center"/>
                <w:hideMark/>
              </w:tcPr>
            </w:tcPrChange>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739" w:author="Brian Bohman" w:date="2021-10-27T05:58:00Z">
              <w:tcPr>
                <w:tcW w:w="504" w:type="dxa"/>
                <w:vAlign w:val="center"/>
                <w:hideMark/>
              </w:tcPr>
            </w:tcPrChange>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740" w:author="Brian Bohman" w:date="2021-10-27T05:58:00Z">
              <w:tcPr>
                <w:tcW w:w="1008" w:type="dxa"/>
                <w:vAlign w:val="center"/>
                <w:hideMark/>
              </w:tcPr>
            </w:tcPrChange>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741" w:author="Brian Bohman" w:date="2021-10-27T05:58:00Z">
              <w:tcPr>
                <w:tcW w:w="1008" w:type="dxa"/>
                <w:hideMark/>
              </w:tcPr>
            </w:tcPrChange>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742" w:author="Brian Bohman" w:date="2021-10-27T05:58:00Z">
              <w:tcPr>
                <w:tcW w:w="720" w:type="dxa"/>
                <w:vAlign w:val="center"/>
                <w:hideMark/>
              </w:tcPr>
            </w:tcPrChange>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743" w:author="Brian Bohman" w:date="2021-10-27T05:58:00Z">
              <w:tcPr>
                <w:tcW w:w="1008" w:type="dxa"/>
                <w:vAlign w:val="center"/>
                <w:hideMark/>
              </w:tcPr>
            </w:tcPrChange>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44" w:author="Brian Bohman" w:date="2021-10-27T05:58:00Z">
              <w:tcPr>
                <w:tcW w:w="1152" w:type="dxa"/>
                <w:vAlign w:val="center"/>
                <w:hideMark/>
              </w:tcPr>
            </w:tcPrChange>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440" w:type="dxa"/>
            <w:vAlign w:val="center"/>
            <w:hideMark/>
            <w:tcPrChange w:id="15745" w:author="Brian Bohman" w:date="2021-10-27T05:58:00Z">
              <w:tcPr>
                <w:tcW w:w="1008" w:type="dxa"/>
                <w:vAlign w:val="center"/>
                <w:hideMark/>
              </w:tcPr>
            </w:tcPrChange>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59170B6F" w14:textId="77777777" w:rsidTr="00E419CD">
        <w:trPr>
          <w:trHeight w:val="180"/>
          <w:trPrChange w:id="15746" w:author="Brian Bohman" w:date="2021-10-27T05:58:00Z">
            <w:trPr>
              <w:trHeight w:val="180"/>
            </w:trPr>
          </w:trPrChange>
        </w:trPr>
        <w:tc>
          <w:tcPr>
            <w:tcW w:w="360" w:type="dxa"/>
            <w:vAlign w:val="center"/>
            <w:hideMark/>
            <w:tcPrChange w:id="15747" w:author="Brian Bohman" w:date="2021-10-27T05:58:00Z">
              <w:tcPr>
                <w:tcW w:w="360" w:type="dxa"/>
                <w:vAlign w:val="center"/>
                <w:hideMark/>
              </w:tcPr>
            </w:tcPrChange>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Change w:id="15748" w:author="Brian Bohman" w:date="2021-10-27T05:58:00Z">
              <w:tcPr>
                <w:tcW w:w="864" w:type="dxa"/>
                <w:vAlign w:val="center"/>
                <w:hideMark/>
              </w:tcPr>
            </w:tcPrChange>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49" w:author="Brian Bohman" w:date="2021-10-27T05:58:00Z">
              <w:tcPr>
                <w:tcW w:w="1152" w:type="dxa"/>
                <w:vAlign w:val="center"/>
                <w:hideMark/>
              </w:tcPr>
            </w:tcPrChange>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50" w:author="Brian Bohman" w:date="2021-10-27T05:58:00Z">
              <w:tcPr>
                <w:tcW w:w="504" w:type="dxa"/>
                <w:vAlign w:val="center"/>
                <w:hideMark/>
              </w:tcPr>
            </w:tcPrChange>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751" w:author="Brian Bohman" w:date="2021-10-27T05:58:00Z">
              <w:tcPr>
                <w:tcW w:w="1008" w:type="dxa"/>
                <w:vAlign w:val="center"/>
                <w:hideMark/>
              </w:tcPr>
            </w:tcPrChange>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752" w:author="Brian Bohman" w:date="2021-10-27T05:58:00Z">
              <w:tcPr>
                <w:tcW w:w="1008" w:type="dxa"/>
                <w:vAlign w:val="center"/>
                <w:hideMark/>
              </w:tcPr>
            </w:tcPrChange>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53" w:author="Brian Bohman" w:date="2021-10-27T05:58:00Z">
              <w:tcPr>
                <w:tcW w:w="720" w:type="dxa"/>
                <w:vAlign w:val="center"/>
                <w:hideMark/>
              </w:tcPr>
            </w:tcPrChange>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54" w:author="Brian Bohman" w:date="2021-10-27T05:58:00Z">
              <w:tcPr>
                <w:tcW w:w="1008" w:type="dxa"/>
                <w:vAlign w:val="center"/>
                <w:hideMark/>
              </w:tcPr>
            </w:tcPrChange>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55" w:author="Brian Bohman" w:date="2021-10-27T05:58:00Z">
              <w:tcPr>
                <w:tcW w:w="1152" w:type="dxa"/>
                <w:vAlign w:val="center"/>
                <w:hideMark/>
              </w:tcPr>
            </w:tcPrChange>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5756" w:author="Brian Bohman" w:date="2021-10-27T05:58:00Z">
              <w:tcPr>
                <w:tcW w:w="1008" w:type="dxa"/>
                <w:vAlign w:val="center"/>
                <w:hideMark/>
              </w:tcPr>
            </w:tcPrChange>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3378E00" w14:textId="77777777" w:rsidTr="00E419CD">
        <w:trPr>
          <w:trHeight w:val="165"/>
          <w:trPrChange w:id="15757" w:author="Brian Bohman" w:date="2021-10-27T05:58:00Z">
            <w:trPr>
              <w:trHeight w:val="165"/>
            </w:trPr>
          </w:trPrChange>
        </w:trPr>
        <w:tc>
          <w:tcPr>
            <w:tcW w:w="360" w:type="dxa"/>
            <w:vAlign w:val="center"/>
            <w:hideMark/>
            <w:tcPrChange w:id="15758" w:author="Brian Bohman" w:date="2021-10-27T05:58:00Z">
              <w:tcPr>
                <w:tcW w:w="360" w:type="dxa"/>
                <w:vAlign w:val="center"/>
                <w:hideMark/>
              </w:tcPr>
            </w:tcPrChange>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Change w:id="15759" w:author="Brian Bohman" w:date="2021-10-27T05:58:00Z">
              <w:tcPr>
                <w:tcW w:w="864" w:type="dxa"/>
                <w:vAlign w:val="center"/>
                <w:hideMark/>
              </w:tcPr>
            </w:tcPrChange>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60" w:author="Brian Bohman" w:date="2021-10-27T05:58:00Z">
              <w:tcPr>
                <w:tcW w:w="1152" w:type="dxa"/>
                <w:vAlign w:val="center"/>
                <w:hideMark/>
              </w:tcPr>
            </w:tcPrChange>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61" w:author="Brian Bohman" w:date="2021-10-27T05:58:00Z">
              <w:tcPr>
                <w:tcW w:w="504" w:type="dxa"/>
                <w:vAlign w:val="center"/>
                <w:hideMark/>
              </w:tcPr>
            </w:tcPrChange>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762" w:author="Brian Bohman" w:date="2021-10-27T05:58:00Z">
              <w:tcPr>
                <w:tcW w:w="1008" w:type="dxa"/>
                <w:vAlign w:val="center"/>
                <w:hideMark/>
              </w:tcPr>
            </w:tcPrChange>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763" w:author="Brian Bohman" w:date="2021-10-27T05:58:00Z">
              <w:tcPr>
                <w:tcW w:w="1008" w:type="dxa"/>
                <w:vAlign w:val="center"/>
                <w:hideMark/>
              </w:tcPr>
            </w:tcPrChange>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64" w:author="Brian Bohman" w:date="2021-10-27T05:58:00Z">
              <w:tcPr>
                <w:tcW w:w="720" w:type="dxa"/>
                <w:vAlign w:val="center"/>
                <w:hideMark/>
              </w:tcPr>
            </w:tcPrChange>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65" w:author="Brian Bohman" w:date="2021-10-27T05:58:00Z">
              <w:tcPr>
                <w:tcW w:w="1008" w:type="dxa"/>
                <w:vAlign w:val="center"/>
                <w:hideMark/>
              </w:tcPr>
            </w:tcPrChange>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66" w:author="Brian Bohman" w:date="2021-10-27T05:58:00Z">
              <w:tcPr>
                <w:tcW w:w="1152" w:type="dxa"/>
                <w:vAlign w:val="center"/>
                <w:hideMark/>
              </w:tcPr>
            </w:tcPrChange>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767" w:author="Brian Bohman" w:date="2021-10-27T05:58:00Z">
              <w:tcPr>
                <w:tcW w:w="1008" w:type="dxa"/>
                <w:vAlign w:val="center"/>
                <w:hideMark/>
              </w:tcPr>
            </w:tcPrChange>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25F75F3" w14:textId="77777777" w:rsidTr="00E419CD">
        <w:trPr>
          <w:trHeight w:val="165"/>
          <w:trPrChange w:id="15768" w:author="Brian Bohman" w:date="2021-10-27T05:58:00Z">
            <w:trPr>
              <w:trHeight w:val="165"/>
            </w:trPr>
          </w:trPrChange>
        </w:trPr>
        <w:tc>
          <w:tcPr>
            <w:tcW w:w="360" w:type="dxa"/>
            <w:vAlign w:val="center"/>
            <w:hideMark/>
            <w:tcPrChange w:id="15769" w:author="Brian Bohman" w:date="2021-10-27T05:58:00Z">
              <w:tcPr>
                <w:tcW w:w="360" w:type="dxa"/>
                <w:vAlign w:val="center"/>
                <w:hideMark/>
              </w:tcPr>
            </w:tcPrChange>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Change w:id="15770" w:author="Brian Bohman" w:date="2021-10-27T05:58:00Z">
              <w:tcPr>
                <w:tcW w:w="864" w:type="dxa"/>
                <w:vAlign w:val="center"/>
                <w:hideMark/>
              </w:tcPr>
            </w:tcPrChange>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71" w:author="Brian Bohman" w:date="2021-10-27T05:58:00Z">
              <w:tcPr>
                <w:tcW w:w="1152" w:type="dxa"/>
                <w:vAlign w:val="center"/>
                <w:hideMark/>
              </w:tcPr>
            </w:tcPrChange>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72" w:author="Brian Bohman" w:date="2021-10-27T05:58:00Z">
              <w:tcPr>
                <w:tcW w:w="504" w:type="dxa"/>
                <w:vAlign w:val="center"/>
                <w:hideMark/>
              </w:tcPr>
            </w:tcPrChange>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773" w:author="Brian Bohman" w:date="2021-10-27T05:58:00Z">
              <w:tcPr>
                <w:tcW w:w="1008" w:type="dxa"/>
                <w:vAlign w:val="center"/>
                <w:hideMark/>
              </w:tcPr>
            </w:tcPrChange>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774" w:author="Brian Bohman" w:date="2021-10-27T05:58:00Z">
              <w:tcPr>
                <w:tcW w:w="1008" w:type="dxa"/>
                <w:vAlign w:val="center"/>
                <w:hideMark/>
              </w:tcPr>
            </w:tcPrChange>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75" w:author="Brian Bohman" w:date="2021-10-27T05:58:00Z">
              <w:tcPr>
                <w:tcW w:w="720" w:type="dxa"/>
                <w:vAlign w:val="center"/>
                <w:hideMark/>
              </w:tcPr>
            </w:tcPrChange>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76" w:author="Brian Bohman" w:date="2021-10-27T05:58:00Z">
              <w:tcPr>
                <w:tcW w:w="1008" w:type="dxa"/>
                <w:vAlign w:val="center"/>
                <w:hideMark/>
              </w:tcPr>
            </w:tcPrChange>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77" w:author="Brian Bohman" w:date="2021-10-27T05:58:00Z">
              <w:tcPr>
                <w:tcW w:w="1152" w:type="dxa"/>
                <w:vAlign w:val="center"/>
                <w:hideMark/>
              </w:tcPr>
            </w:tcPrChange>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778" w:author="Brian Bohman" w:date="2021-10-27T05:58:00Z">
              <w:tcPr>
                <w:tcW w:w="1008" w:type="dxa"/>
                <w:vAlign w:val="center"/>
                <w:hideMark/>
              </w:tcPr>
            </w:tcPrChange>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04D705A" w14:textId="77777777" w:rsidTr="00E419CD">
        <w:trPr>
          <w:trHeight w:val="165"/>
          <w:trPrChange w:id="15779" w:author="Brian Bohman" w:date="2021-10-27T05:58:00Z">
            <w:trPr>
              <w:trHeight w:val="165"/>
            </w:trPr>
          </w:trPrChange>
        </w:trPr>
        <w:tc>
          <w:tcPr>
            <w:tcW w:w="360" w:type="dxa"/>
            <w:vAlign w:val="center"/>
            <w:hideMark/>
            <w:tcPrChange w:id="15780" w:author="Brian Bohman" w:date="2021-10-27T05:58:00Z">
              <w:tcPr>
                <w:tcW w:w="360" w:type="dxa"/>
                <w:vAlign w:val="center"/>
                <w:hideMark/>
              </w:tcPr>
            </w:tcPrChange>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Change w:id="15781" w:author="Brian Bohman" w:date="2021-10-27T05:58:00Z">
              <w:tcPr>
                <w:tcW w:w="864" w:type="dxa"/>
                <w:vAlign w:val="center"/>
                <w:hideMark/>
              </w:tcPr>
            </w:tcPrChange>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82" w:author="Brian Bohman" w:date="2021-10-27T05:58:00Z">
              <w:tcPr>
                <w:tcW w:w="1152" w:type="dxa"/>
                <w:vAlign w:val="center"/>
                <w:hideMark/>
              </w:tcPr>
            </w:tcPrChange>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83" w:author="Brian Bohman" w:date="2021-10-27T05:58:00Z">
              <w:tcPr>
                <w:tcW w:w="504" w:type="dxa"/>
                <w:vAlign w:val="center"/>
                <w:hideMark/>
              </w:tcPr>
            </w:tcPrChange>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784" w:author="Brian Bohman" w:date="2021-10-27T05:58:00Z">
              <w:tcPr>
                <w:tcW w:w="1008" w:type="dxa"/>
                <w:vAlign w:val="center"/>
                <w:hideMark/>
              </w:tcPr>
            </w:tcPrChange>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785" w:author="Brian Bohman" w:date="2021-10-27T05:58:00Z">
              <w:tcPr>
                <w:tcW w:w="1008" w:type="dxa"/>
                <w:vAlign w:val="center"/>
                <w:hideMark/>
              </w:tcPr>
            </w:tcPrChange>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86" w:author="Brian Bohman" w:date="2021-10-27T05:58:00Z">
              <w:tcPr>
                <w:tcW w:w="720" w:type="dxa"/>
                <w:vAlign w:val="center"/>
                <w:hideMark/>
              </w:tcPr>
            </w:tcPrChange>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87" w:author="Brian Bohman" w:date="2021-10-27T05:58:00Z">
              <w:tcPr>
                <w:tcW w:w="1008" w:type="dxa"/>
                <w:vAlign w:val="center"/>
                <w:hideMark/>
              </w:tcPr>
            </w:tcPrChange>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88" w:author="Brian Bohman" w:date="2021-10-27T05:58:00Z">
              <w:tcPr>
                <w:tcW w:w="1152" w:type="dxa"/>
                <w:vAlign w:val="center"/>
                <w:hideMark/>
              </w:tcPr>
            </w:tcPrChange>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789" w:author="Brian Bohman" w:date="2021-10-27T05:58:00Z">
              <w:tcPr>
                <w:tcW w:w="1008" w:type="dxa"/>
                <w:vAlign w:val="center"/>
                <w:hideMark/>
              </w:tcPr>
            </w:tcPrChange>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32C657CC" w14:textId="77777777" w:rsidTr="00E419CD">
        <w:trPr>
          <w:trHeight w:val="165"/>
          <w:trPrChange w:id="15790" w:author="Brian Bohman" w:date="2021-10-27T05:58:00Z">
            <w:trPr>
              <w:trHeight w:val="165"/>
            </w:trPr>
          </w:trPrChange>
        </w:trPr>
        <w:tc>
          <w:tcPr>
            <w:tcW w:w="360" w:type="dxa"/>
            <w:vAlign w:val="center"/>
            <w:hideMark/>
            <w:tcPrChange w:id="15791" w:author="Brian Bohman" w:date="2021-10-27T05:58:00Z">
              <w:tcPr>
                <w:tcW w:w="360" w:type="dxa"/>
                <w:vAlign w:val="center"/>
                <w:hideMark/>
              </w:tcPr>
            </w:tcPrChange>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Change w:id="15792" w:author="Brian Bohman" w:date="2021-10-27T05:58:00Z">
              <w:tcPr>
                <w:tcW w:w="864" w:type="dxa"/>
                <w:vAlign w:val="center"/>
                <w:hideMark/>
              </w:tcPr>
            </w:tcPrChange>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93" w:author="Brian Bohman" w:date="2021-10-27T05:58:00Z">
              <w:tcPr>
                <w:tcW w:w="1152" w:type="dxa"/>
                <w:vAlign w:val="center"/>
                <w:hideMark/>
              </w:tcPr>
            </w:tcPrChange>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94" w:author="Brian Bohman" w:date="2021-10-27T05:58:00Z">
              <w:tcPr>
                <w:tcW w:w="504" w:type="dxa"/>
                <w:vAlign w:val="center"/>
                <w:hideMark/>
              </w:tcPr>
            </w:tcPrChange>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795" w:author="Brian Bohman" w:date="2021-10-27T05:58:00Z">
              <w:tcPr>
                <w:tcW w:w="1008" w:type="dxa"/>
                <w:vAlign w:val="center"/>
                <w:hideMark/>
              </w:tcPr>
            </w:tcPrChange>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796" w:author="Brian Bohman" w:date="2021-10-27T05:58:00Z">
              <w:tcPr>
                <w:tcW w:w="1008" w:type="dxa"/>
                <w:vAlign w:val="center"/>
                <w:hideMark/>
              </w:tcPr>
            </w:tcPrChange>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97" w:author="Brian Bohman" w:date="2021-10-27T05:58:00Z">
              <w:tcPr>
                <w:tcW w:w="720" w:type="dxa"/>
                <w:vAlign w:val="center"/>
                <w:hideMark/>
              </w:tcPr>
            </w:tcPrChange>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98" w:author="Brian Bohman" w:date="2021-10-27T05:58:00Z">
              <w:tcPr>
                <w:tcW w:w="1008" w:type="dxa"/>
                <w:vAlign w:val="center"/>
                <w:hideMark/>
              </w:tcPr>
            </w:tcPrChange>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99" w:author="Brian Bohman" w:date="2021-10-27T05:58:00Z">
              <w:tcPr>
                <w:tcW w:w="1152" w:type="dxa"/>
                <w:vAlign w:val="center"/>
                <w:hideMark/>
              </w:tcPr>
            </w:tcPrChange>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5800" w:author="Brian Bohman" w:date="2021-10-27T05:58:00Z">
              <w:tcPr>
                <w:tcW w:w="1008" w:type="dxa"/>
                <w:vAlign w:val="center"/>
                <w:hideMark/>
              </w:tcPr>
            </w:tcPrChange>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5AB293C" w14:textId="77777777" w:rsidTr="00E419CD">
        <w:trPr>
          <w:trHeight w:val="165"/>
          <w:trPrChange w:id="15801" w:author="Brian Bohman" w:date="2021-10-27T05:58:00Z">
            <w:trPr>
              <w:trHeight w:val="165"/>
            </w:trPr>
          </w:trPrChange>
        </w:trPr>
        <w:tc>
          <w:tcPr>
            <w:tcW w:w="360" w:type="dxa"/>
            <w:vAlign w:val="center"/>
            <w:hideMark/>
            <w:tcPrChange w:id="15802" w:author="Brian Bohman" w:date="2021-10-27T05:58:00Z">
              <w:tcPr>
                <w:tcW w:w="360" w:type="dxa"/>
                <w:vAlign w:val="center"/>
                <w:hideMark/>
              </w:tcPr>
            </w:tcPrChange>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Change w:id="15803" w:author="Brian Bohman" w:date="2021-10-27T05:58:00Z">
              <w:tcPr>
                <w:tcW w:w="864" w:type="dxa"/>
                <w:vAlign w:val="center"/>
                <w:hideMark/>
              </w:tcPr>
            </w:tcPrChange>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04" w:author="Brian Bohman" w:date="2021-10-27T05:58:00Z">
              <w:tcPr>
                <w:tcW w:w="1152" w:type="dxa"/>
                <w:vAlign w:val="center"/>
                <w:hideMark/>
              </w:tcPr>
            </w:tcPrChange>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05" w:author="Brian Bohman" w:date="2021-10-27T05:58:00Z">
              <w:tcPr>
                <w:tcW w:w="504" w:type="dxa"/>
                <w:vAlign w:val="center"/>
                <w:hideMark/>
              </w:tcPr>
            </w:tcPrChange>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806" w:author="Brian Bohman" w:date="2021-10-27T05:58:00Z">
              <w:tcPr>
                <w:tcW w:w="1008" w:type="dxa"/>
                <w:vAlign w:val="center"/>
                <w:hideMark/>
              </w:tcPr>
            </w:tcPrChange>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807" w:author="Brian Bohman" w:date="2021-10-27T05:58:00Z">
              <w:tcPr>
                <w:tcW w:w="1008" w:type="dxa"/>
                <w:vAlign w:val="center"/>
                <w:hideMark/>
              </w:tcPr>
            </w:tcPrChange>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08" w:author="Brian Bohman" w:date="2021-10-27T05:58:00Z">
              <w:tcPr>
                <w:tcW w:w="720" w:type="dxa"/>
                <w:vAlign w:val="center"/>
                <w:hideMark/>
              </w:tcPr>
            </w:tcPrChange>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09" w:author="Brian Bohman" w:date="2021-10-27T05:58:00Z">
              <w:tcPr>
                <w:tcW w:w="1008" w:type="dxa"/>
                <w:vAlign w:val="center"/>
                <w:hideMark/>
              </w:tcPr>
            </w:tcPrChange>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10" w:author="Brian Bohman" w:date="2021-10-27T05:58:00Z">
              <w:tcPr>
                <w:tcW w:w="1152" w:type="dxa"/>
                <w:vAlign w:val="center"/>
                <w:hideMark/>
              </w:tcPr>
            </w:tcPrChange>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811" w:author="Brian Bohman" w:date="2021-10-27T05:58:00Z">
              <w:tcPr>
                <w:tcW w:w="1008" w:type="dxa"/>
                <w:vAlign w:val="center"/>
                <w:hideMark/>
              </w:tcPr>
            </w:tcPrChange>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FE8BBD7" w14:textId="77777777" w:rsidTr="00E419CD">
        <w:trPr>
          <w:trHeight w:val="165"/>
          <w:trPrChange w:id="15812" w:author="Brian Bohman" w:date="2021-10-27T05:58:00Z">
            <w:trPr>
              <w:trHeight w:val="165"/>
            </w:trPr>
          </w:trPrChange>
        </w:trPr>
        <w:tc>
          <w:tcPr>
            <w:tcW w:w="360" w:type="dxa"/>
            <w:vAlign w:val="center"/>
            <w:hideMark/>
            <w:tcPrChange w:id="15813" w:author="Brian Bohman" w:date="2021-10-27T05:58:00Z">
              <w:tcPr>
                <w:tcW w:w="360" w:type="dxa"/>
                <w:vAlign w:val="center"/>
                <w:hideMark/>
              </w:tcPr>
            </w:tcPrChange>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Change w:id="15814" w:author="Brian Bohman" w:date="2021-10-27T05:58:00Z">
              <w:tcPr>
                <w:tcW w:w="864" w:type="dxa"/>
                <w:vAlign w:val="center"/>
                <w:hideMark/>
              </w:tcPr>
            </w:tcPrChange>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15" w:author="Brian Bohman" w:date="2021-10-27T05:58:00Z">
              <w:tcPr>
                <w:tcW w:w="1152" w:type="dxa"/>
                <w:vAlign w:val="center"/>
                <w:hideMark/>
              </w:tcPr>
            </w:tcPrChange>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16" w:author="Brian Bohman" w:date="2021-10-27T05:58:00Z">
              <w:tcPr>
                <w:tcW w:w="504" w:type="dxa"/>
                <w:vAlign w:val="center"/>
                <w:hideMark/>
              </w:tcPr>
            </w:tcPrChange>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817" w:author="Brian Bohman" w:date="2021-10-27T05:58:00Z">
              <w:tcPr>
                <w:tcW w:w="1008" w:type="dxa"/>
                <w:vAlign w:val="center"/>
                <w:hideMark/>
              </w:tcPr>
            </w:tcPrChange>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818" w:author="Brian Bohman" w:date="2021-10-27T05:58:00Z">
              <w:tcPr>
                <w:tcW w:w="1008" w:type="dxa"/>
                <w:vAlign w:val="center"/>
                <w:hideMark/>
              </w:tcPr>
            </w:tcPrChange>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19" w:author="Brian Bohman" w:date="2021-10-27T05:58:00Z">
              <w:tcPr>
                <w:tcW w:w="720" w:type="dxa"/>
                <w:vAlign w:val="center"/>
                <w:hideMark/>
              </w:tcPr>
            </w:tcPrChange>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20" w:author="Brian Bohman" w:date="2021-10-27T05:58:00Z">
              <w:tcPr>
                <w:tcW w:w="1008" w:type="dxa"/>
                <w:vAlign w:val="center"/>
                <w:hideMark/>
              </w:tcPr>
            </w:tcPrChange>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21" w:author="Brian Bohman" w:date="2021-10-27T05:58:00Z">
              <w:tcPr>
                <w:tcW w:w="1152" w:type="dxa"/>
                <w:vAlign w:val="center"/>
                <w:hideMark/>
              </w:tcPr>
            </w:tcPrChange>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5822" w:author="Brian Bohman" w:date="2021-10-27T05:58:00Z">
              <w:tcPr>
                <w:tcW w:w="1008" w:type="dxa"/>
                <w:vAlign w:val="center"/>
                <w:hideMark/>
              </w:tcPr>
            </w:tcPrChange>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4D1FCF77" w14:textId="77777777" w:rsidTr="00E419CD">
        <w:trPr>
          <w:trHeight w:val="165"/>
          <w:trPrChange w:id="15823" w:author="Brian Bohman" w:date="2021-10-27T05:58:00Z">
            <w:trPr>
              <w:trHeight w:val="165"/>
            </w:trPr>
          </w:trPrChange>
        </w:trPr>
        <w:tc>
          <w:tcPr>
            <w:tcW w:w="360" w:type="dxa"/>
            <w:vAlign w:val="center"/>
            <w:hideMark/>
            <w:tcPrChange w:id="15824" w:author="Brian Bohman" w:date="2021-10-27T05:58:00Z">
              <w:tcPr>
                <w:tcW w:w="360" w:type="dxa"/>
                <w:vAlign w:val="center"/>
                <w:hideMark/>
              </w:tcPr>
            </w:tcPrChange>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Change w:id="15825" w:author="Brian Bohman" w:date="2021-10-27T05:58:00Z">
              <w:tcPr>
                <w:tcW w:w="864" w:type="dxa"/>
                <w:vAlign w:val="center"/>
                <w:hideMark/>
              </w:tcPr>
            </w:tcPrChange>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26" w:author="Brian Bohman" w:date="2021-10-27T05:58:00Z">
              <w:tcPr>
                <w:tcW w:w="1152" w:type="dxa"/>
                <w:vAlign w:val="center"/>
                <w:hideMark/>
              </w:tcPr>
            </w:tcPrChange>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27" w:author="Brian Bohman" w:date="2021-10-27T05:58:00Z">
              <w:tcPr>
                <w:tcW w:w="504" w:type="dxa"/>
                <w:vAlign w:val="center"/>
                <w:hideMark/>
              </w:tcPr>
            </w:tcPrChange>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828" w:author="Brian Bohman" w:date="2021-10-27T05:58:00Z">
              <w:tcPr>
                <w:tcW w:w="1008" w:type="dxa"/>
                <w:vAlign w:val="center"/>
                <w:hideMark/>
              </w:tcPr>
            </w:tcPrChange>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829" w:author="Brian Bohman" w:date="2021-10-27T05:58:00Z">
              <w:tcPr>
                <w:tcW w:w="1008" w:type="dxa"/>
                <w:vAlign w:val="center"/>
                <w:hideMark/>
              </w:tcPr>
            </w:tcPrChange>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30" w:author="Brian Bohman" w:date="2021-10-27T05:58:00Z">
              <w:tcPr>
                <w:tcW w:w="720" w:type="dxa"/>
                <w:vAlign w:val="center"/>
                <w:hideMark/>
              </w:tcPr>
            </w:tcPrChange>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31" w:author="Brian Bohman" w:date="2021-10-27T05:58:00Z">
              <w:tcPr>
                <w:tcW w:w="1008" w:type="dxa"/>
                <w:vAlign w:val="center"/>
                <w:hideMark/>
              </w:tcPr>
            </w:tcPrChange>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32" w:author="Brian Bohman" w:date="2021-10-27T05:58:00Z">
              <w:tcPr>
                <w:tcW w:w="1152" w:type="dxa"/>
                <w:vAlign w:val="center"/>
                <w:hideMark/>
              </w:tcPr>
            </w:tcPrChange>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833" w:author="Brian Bohman" w:date="2021-10-27T05:58:00Z">
              <w:tcPr>
                <w:tcW w:w="1008" w:type="dxa"/>
                <w:vAlign w:val="center"/>
                <w:hideMark/>
              </w:tcPr>
            </w:tcPrChange>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46DC59B0" w14:textId="77777777" w:rsidTr="00E419CD">
        <w:trPr>
          <w:trHeight w:val="165"/>
          <w:trPrChange w:id="15834" w:author="Brian Bohman" w:date="2021-10-27T05:58:00Z">
            <w:trPr>
              <w:trHeight w:val="165"/>
            </w:trPr>
          </w:trPrChange>
        </w:trPr>
        <w:tc>
          <w:tcPr>
            <w:tcW w:w="360" w:type="dxa"/>
            <w:vAlign w:val="center"/>
            <w:hideMark/>
            <w:tcPrChange w:id="15835" w:author="Brian Bohman" w:date="2021-10-27T05:58:00Z">
              <w:tcPr>
                <w:tcW w:w="360" w:type="dxa"/>
                <w:vAlign w:val="center"/>
                <w:hideMark/>
              </w:tcPr>
            </w:tcPrChange>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Change w:id="15836" w:author="Brian Bohman" w:date="2021-10-27T05:58:00Z">
              <w:tcPr>
                <w:tcW w:w="864" w:type="dxa"/>
                <w:vAlign w:val="center"/>
                <w:hideMark/>
              </w:tcPr>
            </w:tcPrChange>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37" w:author="Brian Bohman" w:date="2021-10-27T05:58:00Z">
              <w:tcPr>
                <w:tcW w:w="1152" w:type="dxa"/>
                <w:vAlign w:val="center"/>
                <w:hideMark/>
              </w:tcPr>
            </w:tcPrChange>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38" w:author="Brian Bohman" w:date="2021-10-27T05:58:00Z">
              <w:tcPr>
                <w:tcW w:w="504" w:type="dxa"/>
                <w:vAlign w:val="center"/>
                <w:hideMark/>
              </w:tcPr>
            </w:tcPrChange>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839" w:author="Brian Bohman" w:date="2021-10-27T05:58:00Z">
              <w:tcPr>
                <w:tcW w:w="1008" w:type="dxa"/>
                <w:vAlign w:val="center"/>
                <w:hideMark/>
              </w:tcPr>
            </w:tcPrChange>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840" w:author="Brian Bohman" w:date="2021-10-27T05:58:00Z">
              <w:tcPr>
                <w:tcW w:w="1008" w:type="dxa"/>
                <w:vAlign w:val="center"/>
                <w:hideMark/>
              </w:tcPr>
            </w:tcPrChange>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41" w:author="Brian Bohman" w:date="2021-10-27T05:58:00Z">
              <w:tcPr>
                <w:tcW w:w="720" w:type="dxa"/>
                <w:vAlign w:val="center"/>
                <w:hideMark/>
              </w:tcPr>
            </w:tcPrChange>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42" w:author="Brian Bohman" w:date="2021-10-27T05:58:00Z">
              <w:tcPr>
                <w:tcW w:w="1008" w:type="dxa"/>
                <w:vAlign w:val="center"/>
                <w:hideMark/>
              </w:tcPr>
            </w:tcPrChange>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43" w:author="Brian Bohman" w:date="2021-10-27T05:58:00Z">
              <w:tcPr>
                <w:tcW w:w="1152" w:type="dxa"/>
                <w:vAlign w:val="center"/>
                <w:hideMark/>
              </w:tcPr>
            </w:tcPrChange>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844" w:author="Brian Bohman" w:date="2021-10-27T05:58:00Z">
              <w:tcPr>
                <w:tcW w:w="1008" w:type="dxa"/>
                <w:vAlign w:val="center"/>
                <w:hideMark/>
              </w:tcPr>
            </w:tcPrChange>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FCD71E" w14:textId="77777777" w:rsidTr="00E419CD">
        <w:trPr>
          <w:trHeight w:val="165"/>
          <w:trPrChange w:id="15845" w:author="Brian Bohman" w:date="2021-10-27T05:58:00Z">
            <w:trPr>
              <w:trHeight w:val="165"/>
            </w:trPr>
          </w:trPrChange>
        </w:trPr>
        <w:tc>
          <w:tcPr>
            <w:tcW w:w="360" w:type="dxa"/>
            <w:vAlign w:val="center"/>
            <w:hideMark/>
            <w:tcPrChange w:id="15846" w:author="Brian Bohman" w:date="2021-10-27T05:58:00Z">
              <w:tcPr>
                <w:tcW w:w="360" w:type="dxa"/>
                <w:vAlign w:val="center"/>
                <w:hideMark/>
              </w:tcPr>
            </w:tcPrChange>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Change w:id="15847" w:author="Brian Bohman" w:date="2021-10-27T05:58:00Z">
              <w:tcPr>
                <w:tcW w:w="864" w:type="dxa"/>
                <w:vAlign w:val="center"/>
                <w:hideMark/>
              </w:tcPr>
            </w:tcPrChange>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48" w:author="Brian Bohman" w:date="2021-10-27T05:58:00Z">
              <w:tcPr>
                <w:tcW w:w="1152" w:type="dxa"/>
                <w:vAlign w:val="center"/>
                <w:hideMark/>
              </w:tcPr>
            </w:tcPrChange>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49" w:author="Brian Bohman" w:date="2021-10-27T05:58:00Z">
              <w:tcPr>
                <w:tcW w:w="504" w:type="dxa"/>
                <w:vAlign w:val="center"/>
                <w:hideMark/>
              </w:tcPr>
            </w:tcPrChange>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850" w:author="Brian Bohman" w:date="2021-10-27T05:58:00Z">
              <w:tcPr>
                <w:tcW w:w="1008" w:type="dxa"/>
                <w:vAlign w:val="center"/>
                <w:hideMark/>
              </w:tcPr>
            </w:tcPrChange>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851" w:author="Brian Bohman" w:date="2021-10-27T05:58:00Z">
              <w:tcPr>
                <w:tcW w:w="1008" w:type="dxa"/>
                <w:vAlign w:val="center"/>
                <w:hideMark/>
              </w:tcPr>
            </w:tcPrChange>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52" w:author="Brian Bohman" w:date="2021-10-27T05:58:00Z">
              <w:tcPr>
                <w:tcW w:w="720" w:type="dxa"/>
                <w:vAlign w:val="center"/>
                <w:hideMark/>
              </w:tcPr>
            </w:tcPrChange>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53" w:author="Brian Bohman" w:date="2021-10-27T05:58:00Z">
              <w:tcPr>
                <w:tcW w:w="1008" w:type="dxa"/>
                <w:vAlign w:val="center"/>
                <w:hideMark/>
              </w:tcPr>
            </w:tcPrChange>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54" w:author="Brian Bohman" w:date="2021-10-27T05:58:00Z">
              <w:tcPr>
                <w:tcW w:w="1152" w:type="dxa"/>
                <w:vAlign w:val="center"/>
                <w:hideMark/>
              </w:tcPr>
            </w:tcPrChange>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855" w:author="Brian Bohman" w:date="2021-10-27T05:58:00Z">
              <w:tcPr>
                <w:tcW w:w="1008" w:type="dxa"/>
                <w:vAlign w:val="center"/>
                <w:hideMark/>
              </w:tcPr>
            </w:tcPrChange>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B1E506" w14:textId="77777777" w:rsidTr="00E419CD">
        <w:trPr>
          <w:trHeight w:val="165"/>
          <w:trPrChange w:id="15856" w:author="Brian Bohman" w:date="2021-10-27T05:58:00Z">
            <w:trPr>
              <w:trHeight w:val="165"/>
            </w:trPr>
          </w:trPrChange>
        </w:trPr>
        <w:tc>
          <w:tcPr>
            <w:tcW w:w="360" w:type="dxa"/>
            <w:vAlign w:val="center"/>
            <w:hideMark/>
            <w:tcPrChange w:id="15857" w:author="Brian Bohman" w:date="2021-10-27T05:58:00Z">
              <w:tcPr>
                <w:tcW w:w="360" w:type="dxa"/>
                <w:vAlign w:val="center"/>
                <w:hideMark/>
              </w:tcPr>
            </w:tcPrChange>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Change w:id="15858" w:author="Brian Bohman" w:date="2021-10-27T05:58:00Z">
              <w:tcPr>
                <w:tcW w:w="864" w:type="dxa"/>
                <w:vAlign w:val="center"/>
                <w:hideMark/>
              </w:tcPr>
            </w:tcPrChange>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59" w:author="Brian Bohman" w:date="2021-10-27T05:58:00Z">
              <w:tcPr>
                <w:tcW w:w="1152" w:type="dxa"/>
                <w:vAlign w:val="center"/>
                <w:hideMark/>
              </w:tcPr>
            </w:tcPrChange>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60" w:author="Brian Bohman" w:date="2021-10-27T05:58:00Z">
              <w:tcPr>
                <w:tcW w:w="504" w:type="dxa"/>
                <w:vAlign w:val="center"/>
                <w:hideMark/>
              </w:tcPr>
            </w:tcPrChange>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861" w:author="Brian Bohman" w:date="2021-10-27T05:58:00Z">
              <w:tcPr>
                <w:tcW w:w="1008" w:type="dxa"/>
                <w:vAlign w:val="center"/>
                <w:hideMark/>
              </w:tcPr>
            </w:tcPrChange>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862" w:author="Brian Bohman" w:date="2021-10-27T05:58:00Z">
              <w:tcPr>
                <w:tcW w:w="1008" w:type="dxa"/>
                <w:vAlign w:val="center"/>
                <w:hideMark/>
              </w:tcPr>
            </w:tcPrChange>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63" w:author="Brian Bohman" w:date="2021-10-27T05:58:00Z">
              <w:tcPr>
                <w:tcW w:w="720" w:type="dxa"/>
                <w:vAlign w:val="center"/>
                <w:hideMark/>
              </w:tcPr>
            </w:tcPrChange>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64" w:author="Brian Bohman" w:date="2021-10-27T05:58:00Z">
              <w:tcPr>
                <w:tcW w:w="1008" w:type="dxa"/>
                <w:vAlign w:val="center"/>
                <w:hideMark/>
              </w:tcPr>
            </w:tcPrChange>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65" w:author="Brian Bohman" w:date="2021-10-27T05:58:00Z">
              <w:tcPr>
                <w:tcW w:w="1152" w:type="dxa"/>
                <w:vAlign w:val="center"/>
                <w:hideMark/>
              </w:tcPr>
            </w:tcPrChange>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5866" w:author="Brian Bohman" w:date="2021-10-27T05:58:00Z">
              <w:tcPr>
                <w:tcW w:w="1008" w:type="dxa"/>
                <w:vAlign w:val="center"/>
                <w:hideMark/>
              </w:tcPr>
            </w:tcPrChange>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CA0D77D" w14:textId="77777777" w:rsidTr="00E419CD">
        <w:trPr>
          <w:trHeight w:val="165"/>
          <w:trPrChange w:id="15867" w:author="Brian Bohman" w:date="2021-10-27T05:58:00Z">
            <w:trPr>
              <w:trHeight w:val="165"/>
            </w:trPr>
          </w:trPrChange>
        </w:trPr>
        <w:tc>
          <w:tcPr>
            <w:tcW w:w="360" w:type="dxa"/>
            <w:vAlign w:val="center"/>
            <w:hideMark/>
            <w:tcPrChange w:id="15868" w:author="Brian Bohman" w:date="2021-10-27T05:58:00Z">
              <w:tcPr>
                <w:tcW w:w="360" w:type="dxa"/>
                <w:vAlign w:val="center"/>
                <w:hideMark/>
              </w:tcPr>
            </w:tcPrChange>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Change w:id="15869" w:author="Brian Bohman" w:date="2021-10-27T05:58:00Z">
              <w:tcPr>
                <w:tcW w:w="864" w:type="dxa"/>
                <w:vAlign w:val="center"/>
                <w:hideMark/>
              </w:tcPr>
            </w:tcPrChange>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70" w:author="Brian Bohman" w:date="2021-10-27T05:58:00Z">
              <w:tcPr>
                <w:tcW w:w="1152" w:type="dxa"/>
                <w:vAlign w:val="center"/>
                <w:hideMark/>
              </w:tcPr>
            </w:tcPrChange>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71" w:author="Brian Bohman" w:date="2021-10-27T05:58:00Z">
              <w:tcPr>
                <w:tcW w:w="504" w:type="dxa"/>
                <w:vAlign w:val="center"/>
                <w:hideMark/>
              </w:tcPr>
            </w:tcPrChange>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872" w:author="Brian Bohman" w:date="2021-10-27T05:58:00Z">
              <w:tcPr>
                <w:tcW w:w="1008" w:type="dxa"/>
                <w:vAlign w:val="center"/>
                <w:hideMark/>
              </w:tcPr>
            </w:tcPrChange>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873" w:author="Brian Bohman" w:date="2021-10-27T05:58:00Z">
              <w:tcPr>
                <w:tcW w:w="1008" w:type="dxa"/>
                <w:vAlign w:val="center"/>
                <w:hideMark/>
              </w:tcPr>
            </w:tcPrChange>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74" w:author="Brian Bohman" w:date="2021-10-27T05:58:00Z">
              <w:tcPr>
                <w:tcW w:w="720" w:type="dxa"/>
                <w:vAlign w:val="center"/>
                <w:hideMark/>
              </w:tcPr>
            </w:tcPrChange>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75" w:author="Brian Bohman" w:date="2021-10-27T05:58:00Z">
              <w:tcPr>
                <w:tcW w:w="1008" w:type="dxa"/>
                <w:vAlign w:val="center"/>
                <w:hideMark/>
              </w:tcPr>
            </w:tcPrChange>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76" w:author="Brian Bohman" w:date="2021-10-27T05:58:00Z">
              <w:tcPr>
                <w:tcW w:w="1152" w:type="dxa"/>
                <w:vAlign w:val="center"/>
                <w:hideMark/>
              </w:tcPr>
            </w:tcPrChange>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5877" w:author="Brian Bohman" w:date="2021-10-27T05:58:00Z">
              <w:tcPr>
                <w:tcW w:w="1008" w:type="dxa"/>
                <w:vAlign w:val="center"/>
                <w:hideMark/>
              </w:tcPr>
            </w:tcPrChange>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A4D43FD" w14:textId="77777777" w:rsidTr="00E419CD">
        <w:trPr>
          <w:trHeight w:val="165"/>
          <w:trPrChange w:id="15878" w:author="Brian Bohman" w:date="2021-10-27T05:58:00Z">
            <w:trPr>
              <w:trHeight w:val="165"/>
            </w:trPr>
          </w:trPrChange>
        </w:trPr>
        <w:tc>
          <w:tcPr>
            <w:tcW w:w="360" w:type="dxa"/>
            <w:vAlign w:val="center"/>
            <w:hideMark/>
            <w:tcPrChange w:id="15879" w:author="Brian Bohman" w:date="2021-10-27T05:58:00Z">
              <w:tcPr>
                <w:tcW w:w="360" w:type="dxa"/>
                <w:vAlign w:val="center"/>
                <w:hideMark/>
              </w:tcPr>
            </w:tcPrChange>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Change w:id="15880" w:author="Brian Bohman" w:date="2021-10-27T05:58:00Z">
              <w:tcPr>
                <w:tcW w:w="864" w:type="dxa"/>
                <w:vAlign w:val="center"/>
                <w:hideMark/>
              </w:tcPr>
            </w:tcPrChange>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81" w:author="Brian Bohman" w:date="2021-10-27T05:58:00Z">
              <w:tcPr>
                <w:tcW w:w="1152" w:type="dxa"/>
                <w:vAlign w:val="center"/>
                <w:hideMark/>
              </w:tcPr>
            </w:tcPrChange>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82" w:author="Brian Bohman" w:date="2021-10-27T05:58:00Z">
              <w:tcPr>
                <w:tcW w:w="504" w:type="dxa"/>
                <w:vAlign w:val="center"/>
                <w:hideMark/>
              </w:tcPr>
            </w:tcPrChange>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883" w:author="Brian Bohman" w:date="2021-10-27T05:58:00Z">
              <w:tcPr>
                <w:tcW w:w="1008" w:type="dxa"/>
                <w:vAlign w:val="center"/>
                <w:hideMark/>
              </w:tcPr>
            </w:tcPrChange>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884" w:author="Brian Bohman" w:date="2021-10-27T05:58:00Z">
              <w:tcPr>
                <w:tcW w:w="1008" w:type="dxa"/>
                <w:vAlign w:val="center"/>
                <w:hideMark/>
              </w:tcPr>
            </w:tcPrChange>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85" w:author="Brian Bohman" w:date="2021-10-27T05:58:00Z">
              <w:tcPr>
                <w:tcW w:w="720" w:type="dxa"/>
                <w:vAlign w:val="center"/>
                <w:hideMark/>
              </w:tcPr>
            </w:tcPrChange>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86" w:author="Brian Bohman" w:date="2021-10-27T05:58:00Z">
              <w:tcPr>
                <w:tcW w:w="1008" w:type="dxa"/>
                <w:vAlign w:val="center"/>
                <w:hideMark/>
              </w:tcPr>
            </w:tcPrChange>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87" w:author="Brian Bohman" w:date="2021-10-27T05:58:00Z">
              <w:tcPr>
                <w:tcW w:w="1152" w:type="dxa"/>
                <w:vAlign w:val="center"/>
                <w:hideMark/>
              </w:tcPr>
            </w:tcPrChange>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888" w:author="Brian Bohman" w:date="2021-10-27T05:58:00Z">
              <w:tcPr>
                <w:tcW w:w="1008" w:type="dxa"/>
                <w:vAlign w:val="center"/>
                <w:hideMark/>
              </w:tcPr>
            </w:tcPrChange>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CBE996" w14:textId="77777777" w:rsidTr="00E419CD">
        <w:trPr>
          <w:trHeight w:val="165"/>
          <w:trPrChange w:id="15889" w:author="Brian Bohman" w:date="2021-10-27T05:58:00Z">
            <w:trPr>
              <w:trHeight w:val="165"/>
            </w:trPr>
          </w:trPrChange>
        </w:trPr>
        <w:tc>
          <w:tcPr>
            <w:tcW w:w="360" w:type="dxa"/>
            <w:vAlign w:val="center"/>
            <w:hideMark/>
            <w:tcPrChange w:id="15890" w:author="Brian Bohman" w:date="2021-10-27T05:58:00Z">
              <w:tcPr>
                <w:tcW w:w="360" w:type="dxa"/>
                <w:vAlign w:val="center"/>
                <w:hideMark/>
              </w:tcPr>
            </w:tcPrChange>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Change w:id="15891" w:author="Brian Bohman" w:date="2021-10-27T05:58:00Z">
              <w:tcPr>
                <w:tcW w:w="864" w:type="dxa"/>
                <w:vAlign w:val="center"/>
                <w:hideMark/>
              </w:tcPr>
            </w:tcPrChange>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92" w:author="Brian Bohman" w:date="2021-10-27T05:58:00Z">
              <w:tcPr>
                <w:tcW w:w="1152" w:type="dxa"/>
                <w:vAlign w:val="center"/>
                <w:hideMark/>
              </w:tcPr>
            </w:tcPrChange>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93" w:author="Brian Bohman" w:date="2021-10-27T05:58:00Z">
              <w:tcPr>
                <w:tcW w:w="504" w:type="dxa"/>
                <w:vAlign w:val="center"/>
                <w:hideMark/>
              </w:tcPr>
            </w:tcPrChange>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894" w:author="Brian Bohman" w:date="2021-10-27T05:58:00Z">
              <w:tcPr>
                <w:tcW w:w="1008" w:type="dxa"/>
                <w:vAlign w:val="center"/>
                <w:hideMark/>
              </w:tcPr>
            </w:tcPrChange>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895" w:author="Brian Bohman" w:date="2021-10-27T05:58:00Z">
              <w:tcPr>
                <w:tcW w:w="1008" w:type="dxa"/>
                <w:vAlign w:val="center"/>
                <w:hideMark/>
              </w:tcPr>
            </w:tcPrChange>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96" w:author="Brian Bohman" w:date="2021-10-27T05:58:00Z">
              <w:tcPr>
                <w:tcW w:w="720" w:type="dxa"/>
                <w:vAlign w:val="center"/>
                <w:hideMark/>
              </w:tcPr>
            </w:tcPrChange>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97" w:author="Brian Bohman" w:date="2021-10-27T05:58:00Z">
              <w:tcPr>
                <w:tcW w:w="1008" w:type="dxa"/>
                <w:vAlign w:val="center"/>
                <w:hideMark/>
              </w:tcPr>
            </w:tcPrChange>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98" w:author="Brian Bohman" w:date="2021-10-27T05:58:00Z">
              <w:tcPr>
                <w:tcW w:w="1152" w:type="dxa"/>
                <w:vAlign w:val="center"/>
                <w:hideMark/>
              </w:tcPr>
            </w:tcPrChange>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899" w:author="Brian Bohman" w:date="2021-10-27T05:58:00Z">
              <w:tcPr>
                <w:tcW w:w="1008" w:type="dxa"/>
                <w:vAlign w:val="center"/>
                <w:hideMark/>
              </w:tcPr>
            </w:tcPrChange>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9084F99" w14:textId="77777777" w:rsidTr="00E419CD">
        <w:trPr>
          <w:trHeight w:val="180"/>
          <w:trPrChange w:id="15900" w:author="Brian Bohman" w:date="2021-10-27T05:58:00Z">
            <w:trPr>
              <w:trHeight w:val="180"/>
            </w:trPr>
          </w:trPrChange>
        </w:trPr>
        <w:tc>
          <w:tcPr>
            <w:tcW w:w="360" w:type="dxa"/>
            <w:vAlign w:val="center"/>
            <w:hideMark/>
            <w:tcPrChange w:id="15901" w:author="Brian Bohman" w:date="2021-10-27T05:58:00Z">
              <w:tcPr>
                <w:tcW w:w="360" w:type="dxa"/>
                <w:vAlign w:val="center"/>
                <w:hideMark/>
              </w:tcPr>
            </w:tcPrChange>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Change w:id="15902" w:author="Brian Bohman" w:date="2021-10-27T05:58:00Z">
              <w:tcPr>
                <w:tcW w:w="864" w:type="dxa"/>
                <w:vAlign w:val="center"/>
                <w:hideMark/>
              </w:tcPr>
            </w:tcPrChange>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03" w:author="Brian Bohman" w:date="2021-10-27T05:58:00Z">
              <w:tcPr>
                <w:tcW w:w="1152" w:type="dxa"/>
                <w:vAlign w:val="center"/>
                <w:hideMark/>
              </w:tcPr>
            </w:tcPrChange>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904" w:author="Brian Bohman" w:date="2021-10-27T05:58:00Z">
              <w:tcPr>
                <w:tcW w:w="504" w:type="dxa"/>
                <w:vAlign w:val="center"/>
                <w:hideMark/>
              </w:tcPr>
            </w:tcPrChange>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905" w:author="Brian Bohman" w:date="2021-10-27T05:58:00Z">
              <w:tcPr>
                <w:tcW w:w="1008" w:type="dxa"/>
                <w:vAlign w:val="center"/>
                <w:hideMark/>
              </w:tcPr>
            </w:tcPrChange>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906" w:author="Brian Bohman" w:date="2021-10-27T05:58:00Z">
              <w:tcPr>
                <w:tcW w:w="1008" w:type="dxa"/>
                <w:vAlign w:val="center"/>
                <w:hideMark/>
              </w:tcPr>
            </w:tcPrChange>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07" w:author="Brian Bohman" w:date="2021-10-27T05:58:00Z">
              <w:tcPr>
                <w:tcW w:w="720" w:type="dxa"/>
                <w:vAlign w:val="center"/>
                <w:hideMark/>
              </w:tcPr>
            </w:tcPrChange>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08" w:author="Brian Bohman" w:date="2021-10-27T05:58:00Z">
              <w:tcPr>
                <w:tcW w:w="1008" w:type="dxa"/>
                <w:vAlign w:val="center"/>
                <w:hideMark/>
              </w:tcPr>
            </w:tcPrChange>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09" w:author="Brian Bohman" w:date="2021-10-27T05:58:00Z">
              <w:tcPr>
                <w:tcW w:w="1152" w:type="dxa"/>
                <w:vAlign w:val="center"/>
                <w:hideMark/>
              </w:tcPr>
            </w:tcPrChange>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5910" w:author="Brian Bohman" w:date="2021-10-27T05:58:00Z">
              <w:tcPr>
                <w:tcW w:w="1008" w:type="dxa"/>
                <w:vAlign w:val="center"/>
                <w:hideMark/>
              </w:tcPr>
            </w:tcPrChange>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8C9BAB7" w14:textId="77777777" w:rsidTr="00E419CD">
        <w:trPr>
          <w:trHeight w:val="165"/>
          <w:trPrChange w:id="15911" w:author="Brian Bohman" w:date="2021-10-27T05:58:00Z">
            <w:trPr>
              <w:trHeight w:val="165"/>
            </w:trPr>
          </w:trPrChange>
        </w:trPr>
        <w:tc>
          <w:tcPr>
            <w:tcW w:w="360" w:type="dxa"/>
            <w:vAlign w:val="center"/>
            <w:hideMark/>
            <w:tcPrChange w:id="15912" w:author="Brian Bohman" w:date="2021-10-27T05:58:00Z">
              <w:tcPr>
                <w:tcW w:w="360" w:type="dxa"/>
                <w:vAlign w:val="center"/>
                <w:hideMark/>
              </w:tcPr>
            </w:tcPrChange>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Change w:id="15913" w:author="Brian Bohman" w:date="2021-10-27T05:58:00Z">
              <w:tcPr>
                <w:tcW w:w="864" w:type="dxa"/>
                <w:vAlign w:val="center"/>
                <w:hideMark/>
              </w:tcPr>
            </w:tcPrChange>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14" w:author="Brian Bohman" w:date="2021-10-27T05:58:00Z">
              <w:tcPr>
                <w:tcW w:w="1152" w:type="dxa"/>
                <w:vAlign w:val="center"/>
                <w:hideMark/>
              </w:tcPr>
            </w:tcPrChange>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915" w:author="Brian Bohman" w:date="2021-10-27T05:58:00Z">
              <w:tcPr>
                <w:tcW w:w="504" w:type="dxa"/>
                <w:vAlign w:val="center"/>
                <w:hideMark/>
              </w:tcPr>
            </w:tcPrChange>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916" w:author="Brian Bohman" w:date="2021-10-27T05:58:00Z">
              <w:tcPr>
                <w:tcW w:w="1008" w:type="dxa"/>
                <w:vAlign w:val="center"/>
                <w:hideMark/>
              </w:tcPr>
            </w:tcPrChange>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917" w:author="Brian Bohman" w:date="2021-10-27T05:58:00Z">
              <w:tcPr>
                <w:tcW w:w="1008" w:type="dxa"/>
                <w:vAlign w:val="center"/>
                <w:hideMark/>
              </w:tcPr>
            </w:tcPrChange>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18" w:author="Brian Bohman" w:date="2021-10-27T05:58:00Z">
              <w:tcPr>
                <w:tcW w:w="720" w:type="dxa"/>
                <w:vAlign w:val="center"/>
                <w:hideMark/>
              </w:tcPr>
            </w:tcPrChange>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19" w:author="Brian Bohman" w:date="2021-10-27T05:58:00Z">
              <w:tcPr>
                <w:tcW w:w="1008" w:type="dxa"/>
                <w:vAlign w:val="center"/>
                <w:hideMark/>
              </w:tcPr>
            </w:tcPrChange>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20" w:author="Brian Bohman" w:date="2021-10-27T05:58:00Z">
              <w:tcPr>
                <w:tcW w:w="1152" w:type="dxa"/>
                <w:vAlign w:val="center"/>
                <w:hideMark/>
              </w:tcPr>
            </w:tcPrChange>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5921" w:author="Brian Bohman" w:date="2021-10-27T05:58:00Z">
              <w:tcPr>
                <w:tcW w:w="1008" w:type="dxa"/>
                <w:vAlign w:val="center"/>
                <w:hideMark/>
              </w:tcPr>
            </w:tcPrChange>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4FE8B67" w14:textId="77777777" w:rsidTr="00E419CD">
        <w:trPr>
          <w:trHeight w:val="165"/>
          <w:trPrChange w:id="15922" w:author="Brian Bohman" w:date="2021-10-27T05:58:00Z">
            <w:trPr>
              <w:trHeight w:val="165"/>
            </w:trPr>
          </w:trPrChange>
        </w:trPr>
        <w:tc>
          <w:tcPr>
            <w:tcW w:w="360" w:type="dxa"/>
            <w:vAlign w:val="center"/>
            <w:hideMark/>
            <w:tcPrChange w:id="15923" w:author="Brian Bohman" w:date="2021-10-27T05:58:00Z">
              <w:tcPr>
                <w:tcW w:w="360" w:type="dxa"/>
                <w:vAlign w:val="center"/>
                <w:hideMark/>
              </w:tcPr>
            </w:tcPrChange>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Change w:id="15924" w:author="Brian Bohman" w:date="2021-10-27T05:58:00Z">
              <w:tcPr>
                <w:tcW w:w="864" w:type="dxa"/>
                <w:vAlign w:val="center"/>
                <w:hideMark/>
              </w:tcPr>
            </w:tcPrChange>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25" w:author="Brian Bohman" w:date="2021-10-27T05:58:00Z">
              <w:tcPr>
                <w:tcW w:w="1152" w:type="dxa"/>
                <w:vAlign w:val="center"/>
                <w:hideMark/>
              </w:tcPr>
            </w:tcPrChange>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926" w:author="Brian Bohman" w:date="2021-10-27T05:58:00Z">
              <w:tcPr>
                <w:tcW w:w="504" w:type="dxa"/>
                <w:vAlign w:val="center"/>
                <w:hideMark/>
              </w:tcPr>
            </w:tcPrChange>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927" w:author="Brian Bohman" w:date="2021-10-27T05:58:00Z">
              <w:tcPr>
                <w:tcW w:w="1008" w:type="dxa"/>
                <w:vAlign w:val="center"/>
                <w:hideMark/>
              </w:tcPr>
            </w:tcPrChange>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928" w:author="Brian Bohman" w:date="2021-10-27T05:58:00Z">
              <w:tcPr>
                <w:tcW w:w="1008" w:type="dxa"/>
                <w:vAlign w:val="center"/>
                <w:hideMark/>
              </w:tcPr>
            </w:tcPrChange>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29" w:author="Brian Bohman" w:date="2021-10-27T05:58:00Z">
              <w:tcPr>
                <w:tcW w:w="720" w:type="dxa"/>
                <w:vAlign w:val="center"/>
                <w:hideMark/>
              </w:tcPr>
            </w:tcPrChange>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30" w:author="Brian Bohman" w:date="2021-10-27T05:58:00Z">
              <w:tcPr>
                <w:tcW w:w="1008" w:type="dxa"/>
                <w:vAlign w:val="center"/>
                <w:hideMark/>
              </w:tcPr>
            </w:tcPrChange>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31" w:author="Brian Bohman" w:date="2021-10-27T05:58:00Z">
              <w:tcPr>
                <w:tcW w:w="1152" w:type="dxa"/>
                <w:vAlign w:val="center"/>
                <w:hideMark/>
              </w:tcPr>
            </w:tcPrChange>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5932" w:author="Brian Bohman" w:date="2021-10-27T05:58:00Z">
              <w:tcPr>
                <w:tcW w:w="1008" w:type="dxa"/>
                <w:vAlign w:val="center"/>
                <w:hideMark/>
              </w:tcPr>
            </w:tcPrChange>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E0D774E" w14:textId="77777777" w:rsidTr="00E419CD">
        <w:trPr>
          <w:trHeight w:val="165"/>
          <w:trPrChange w:id="15933" w:author="Brian Bohman" w:date="2021-10-27T05:58:00Z">
            <w:trPr>
              <w:trHeight w:val="165"/>
            </w:trPr>
          </w:trPrChange>
        </w:trPr>
        <w:tc>
          <w:tcPr>
            <w:tcW w:w="360" w:type="dxa"/>
            <w:vAlign w:val="center"/>
            <w:hideMark/>
            <w:tcPrChange w:id="15934" w:author="Brian Bohman" w:date="2021-10-27T05:58:00Z">
              <w:tcPr>
                <w:tcW w:w="360" w:type="dxa"/>
                <w:vAlign w:val="center"/>
                <w:hideMark/>
              </w:tcPr>
            </w:tcPrChange>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Change w:id="15935" w:author="Brian Bohman" w:date="2021-10-27T05:58:00Z">
              <w:tcPr>
                <w:tcW w:w="864" w:type="dxa"/>
                <w:vAlign w:val="center"/>
                <w:hideMark/>
              </w:tcPr>
            </w:tcPrChange>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36" w:author="Brian Bohman" w:date="2021-10-27T05:58:00Z">
              <w:tcPr>
                <w:tcW w:w="1152" w:type="dxa"/>
                <w:vAlign w:val="center"/>
                <w:hideMark/>
              </w:tcPr>
            </w:tcPrChange>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937" w:author="Brian Bohman" w:date="2021-10-27T05:58:00Z">
              <w:tcPr>
                <w:tcW w:w="504" w:type="dxa"/>
                <w:vAlign w:val="center"/>
                <w:hideMark/>
              </w:tcPr>
            </w:tcPrChange>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938" w:author="Brian Bohman" w:date="2021-10-27T05:58:00Z">
              <w:tcPr>
                <w:tcW w:w="1008" w:type="dxa"/>
                <w:vAlign w:val="center"/>
                <w:hideMark/>
              </w:tcPr>
            </w:tcPrChange>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939" w:author="Brian Bohman" w:date="2021-10-27T05:58:00Z">
              <w:tcPr>
                <w:tcW w:w="1008" w:type="dxa"/>
                <w:vAlign w:val="center"/>
                <w:hideMark/>
              </w:tcPr>
            </w:tcPrChange>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40" w:author="Brian Bohman" w:date="2021-10-27T05:58:00Z">
              <w:tcPr>
                <w:tcW w:w="720" w:type="dxa"/>
                <w:vAlign w:val="center"/>
                <w:hideMark/>
              </w:tcPr>
            </w:tcPrChange>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41" w:author="Brian Bohman" w:date="2021-10-27T05:58:00Z">
              <w:tcPr>
                <w:tcW w:w="1008" w:type="dxa"/>
                <w:vAlign w:val="center"/>
                <w:hideMark/>
              </w:tcPr>
            </w:tcPrChange>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42" w:author="Brian Bohman" w:date="2021-10-27T05:58:00Z">
              <w:tcPr>
                <w:tcW w:w="1152" w:type="dxa"/>
                <w:vAlign w:val="center"/>
                <w:hideMark/>
              </w:tcPr>
            </w:tcPrChange>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5943" w:author="Brian Bohman" w:date="2021-10-27T05:58:00Z">
              <w:tcPr>
                <w:tcW w:w="1008" w:type="dxa"/>
                <w:vAlign w:val="center"/>
                <w:hideMark/>
              </w:tcPr>
            </w:tcPrChange>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A2F87B8" w14:textId="77777777" w:rsidTr="00E419CD">
        <w:trPr>
          <w:trHeight w:val="165"/>
          <w:trPrChange w:id="15944" w:author="Brian Bohman" w:date="2021-10-27T05:58:00Z">
            <w:trPr>
              <w:trHeight w:val="165"/>
            </w:trPr>
          </w:trPrChange>
        </w:trPr>
        <w:tc>
          <w:tcPr>
            <w:tcW w:w="360" w:type="dxa"/>
            <w:vAlign w:val="center"/>
            <w:hideMark/>
            <w:tcPrChange w:id="15945" w:author="Brian Bohman" w:date="2021-10-27T05:58:00Z">
              <w:tcPr>
                <w:tcW w:w="360" w:type="dxa"/>
                <w:vAlign w:val="center"/>
                <w:hideMark/>
              </w:tcPr>
            </w:tcPrChange>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Change w:id="15946" w:author="Brian Bohman" w:date="2021-10-27T05:58:00Z">
              <w:tcPr>
                <w:tcW w:w="864" w:type="dxa"/>
                <w:vAlign w:val="center"/>
                <w:hideMark/>
              </w:tcPr>
            </w:tcPrChange>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47" w:author="Brian Bohman" w:date="2021-10-27T05:58:00Z">
              <w:tcPr>
                <w:tcW w:w="1152" w:type="dxa"/>
                <w:vAlign w:val="center"/>
                <w:hideMark/>
              </w:tcPr>
            </w:tcPrChange>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948" w:author="Brian Bohman" w:date="2021-10-27T05:58:00Z">
              <w:tcPr>
                <w:tcW w:w="504" w:type="dxa"/>
                <w:vAlign w:val="center"/>
                <w:hideMark/>
              </w:tcPr>
            </w:tcPrChange>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949" w:author="Brian Bohman" w:date="2021-10-27T05:58:00Z">
              <w:tcPr>
                <w:tcW w:w="1008" w:type="dxa"/>
                <w:vAlign w:val="center"/>
                <w:hideMark/>
              </w:tcPr>
            </w:tcPrChange>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950" w:author="Brian Bohman" w:date="2021-10-27T05:58:00Z">
              <w:tcPr>
                <w:tcW w:w="1008" w:type="dxa"/>
                <w:vAlign w:val="center"/>
                <w:hideMark/>
              </w:tcPr>
            </w:tcPrChange>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51" w:author="Brian Bohman" w:date="2021-10-27T05:58:00Z">
              <w:tcPr>
                <w:tcW w:w="720" w:type="dxa"/>
                <w:vAlign w:val="center"/>
                <w:hideMark/>
              </w:tcPr>
            </w:tcPrChange>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52" w:author="Brian Bohman" w:date="2021-10-27T05:58:00Z">
              <w:tcPr>
                <w:tcW w:w="1008" w:type="dxa"/>
                <w:vAlign w:val="center"/>
                <w:hideMark/>
              </w:tcPr>
            </w:tcPrChange>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53" w:author="Brian Bohman" w:date="2021-10-27T05:58:00Z">
              <w:tcPr>
                <w:tcW w:w="1152" w:type="dxa"/>
                <w:vAlign w:val="center"/>
                <w:hideMark/>
              </w:tcPr>
            </w:tcPrChange>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5954" w:author="Brian Bohman" w:date="2021-10-27T05:58:00Z">
              <w:tcPr>
                <w:tcW w:w="1008" w:type="dxa"/>
                <w:vAlign w:val="center"/>
                <w:hideMark/>
              </w:tcPr>
            </w:tcPrChange>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5ECBAD6B" w14:textId="77777777" w:rsidTr="00E419CD">
        <w:trPr>
          <w:trHeight w:val="165"/>
          <w:trPrChange w:id="15955" w:author="Brian Bohman" w:date="2021-10-27T05:58:00Z">
            <w:trPr>
              <w:trHeight w:val="165"/>
            </w:trPr>
          </w:trPrChange>
        </w:trPr>
        <w:tc>
          <w:tcPr>
            <w:tcW w:w="360" w:type="dxa"/>
            <w:vAlign w:val="center"/>
            <w:hideMark/>
            <w:tcPrChange w:id="15956" w:author="Brian Bohman" w:date="2021-10-27T05:58:00Z">
              <w:tcPr>
                <w:tcW w:w="360" w:type="dxa"/>
                <w:vAlign w:val="center"/>
                <w:hideMark/>
              </w:tcPr>
            </w:tcPrChange>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Change w:id="15957" w:author="Brian Bohman" w:date="2021-10-27T05:58:00Z">
              <w:tcPr>
                <w:tcW w:w="864" w:type="dxa"/>
                <w:vAlign w:val="center"/>
                <w:hideMark/>
              </w:tcPr>
            </w:tcPrChange>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58" w:author="Brian Bohman" w:date="2021-10-27T05:58:00Z">
              <w:tcPr>
                <w:tcW w:w="1152" w:type="dxa"/>
                <w:vAlign w:val="center"/>
                <w:hideMark/>
              </w:tcPr>
            </w:tcPrChange>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959" w:author="Brian Bohman" w:date="2021-10-27T05:58:00Z">
              <w:tcPr>
                <w:tcW w:w="504" w:type="dxa"/>
                <w:vAlign w:val="center"/>
                <w:hideMark/>
              </w:tcPr>
            </w:tcPrChange>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960" w:author="Brian Bohman" w:date="2021-10-27T05:58:00Z">
              <w:tcPr>
                <w:tcW w:w="1008" w:type="dxa"/>
                <w:vAlign w:val="center"/>
                <w:hideMark/>
              </w:tcPr>
            </w:tcPrChange>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961" w:author="Brian Bohman" w:date="2021-10-27T05:58:00Z">
              <w:tcPr>
                <w:tcW w:w="1008" w:type="dxa"/>
                <w:vAlign w:val="center"/>
                <w:hideMark/>
              </w:tcPr>
            </w:tcPrChange>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62" w:author="Brian Bohman" w:date="2021-10-27T05:58:00Z">
              <w:tcPr>
                <w:tcW w:w="720" w:type="dxa"/>
                <w:vAlign w:val="center"/>
                <w:hideMark/>
              </w:tcPr>
            </w:tcPrChange>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63" w:author="Brian Bohman" w:date="2021-10-27T05:58:00Z">
              <w:tcPr>
                <w:tcW w:w="1008" w:type="dxa"/>
                <w:vAlign w:val="center"/>
                <w:hideMark/>
              </w:tcPr>
            </w:tcPrChange>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64" w:author="Brian Bohman" w:date="2021-10-27T05:58:00Z">
              <w:tcPr>
                <w:tcW w:w="1152" w:type="dxa"/>
                <w:vAlign w:val="center"/>
                <w:hideMark/>
              </w:tcPr>
            </w:tcPrChange>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5965" w:author="Brian Bohman" w:date="2021-10-27T05:58:00Z">
              <w:tcPr>
                <w:tcW w:w="1008" w:type="dxa"/>
                <w:vAlign w:val="center"/>
                <w:hideMark/>
              </w:tcPr>
            </w:tcPrChange>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DE743A" w14:textId="77777777" w:rsidTr="00E419CD">
        <w:trPr>
          <w:trHeight w:val="165"/>
          <w:trPrChange w:id="15966" w:author="Brian Bohman" w:date="2021-10-27T05:58:00Z">
            <w:trPr>
              <w:trHeight w:val="165"/>
            </w:trPr>
          </w:trPrChange>
        </w:trPr>
        <w:tc>
          <w:tcPr>
            <w:tcW w:w="360" w:type="dxa"/>
            <w:vAlign w:val="center"/>
            <w:hideMark/>
            <w:tcPrChange w:id="15967" w:author="Brian Bohman" w:date="2021-10-27T05:58:00Z">
              <w:tcPr>
                <w:tcW w:w="360" w:type="dxa"/>
                <w:vAlign w:val="center"/>
                <w:hideMark/>
              </w:tcPr>
            </w:tcPrChange>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Change w:id="15968" w:author="Brian Bohman" w:date="2021-10-27T05:58:00Z">
              <w:tcPr>
                <w:tcW w:w="864" w:type="dxa"/>
                <w:vAlign w:val="center"/>
                <w:hideMark/>
              </w:tcPr>
            </w:tcPrChange>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69" w:author="Brian Bohman" w:date="2021-10-27T05:58:00Z">
              <w:tcPr>
                <w:tcW w:w="1152" w:type="dxa"/>
                <w:vAlign w:val="center"/>
                <w:hideMark/>
              </w:tcPr>
            </w:tcPrChange>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970" w:author="Brian Bohman" w:date="2021-10-27T05:58:00Z">
              <w:tcPr>
                <w:tcW w:w="504" w:type="dxa"/>
                <w:vAlign w:val="center"/>
                <w:hideMark/>
              </w:tcPr>
            </w:tcPrChange>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971" w:author="Brian Bohman" w:date="2021-10-27T05:58:00Z">
              <w:tcPr>
                <w:tcW w:w="1008" w:type="dxa"/>
                <w:vAlign w:val="center"/>
                <w:hideMark/>
              </w:tcPr>
            </w:tcPrChange>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972" w:author="Brian Bohman" w:date="2021-10-27T05:58:00Z">
              <w:tcPr>
                <w:tcW w:w="1008" w:type="dxa"/>
                <w:vAlign w:val="center"/>
                <w:hideMark/>
              </w:tcPr>
            </w:tcPrChange>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73" w:author="Brian Bohman" w:date="2021-10-27T05:58:00Z">
              <w:tcPr>
                <w:tcW w:w="720" w:type="dxa"/>
                <w:vAlign w:val="center"/>
                <w:hideMark/>
              </w:tcPr>
            </w:tcPrChange>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74" w:author="Brian Bohman" w:date="2021-10-27T05:58:00Z">
              <w:tcPr>
                <w:tcW w:w="1008" w:type="dxa"/>
                <w:vAlign w:val="center"/>
                <w:hideMark/>
              </w:tcPr>
            </w:tcPrChange>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75" w:author="Brian Bohman" w:date="2021-10-27T05:58:00Z">
              <w:tcPr>
                <w:tcW w:w="1152" w:type="dxa"/>
                <w:vAlign w:val="center"/>
                <w:hideMark/>
              </w:tcPr>
            </w:tcPrChange>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5976" w:author="Brian Bohman" w:date="2021-10-27T05:58:00Z">
              <w:tcPr>
                <w:tcW w:w="1008" w:type="dxa"/>
                <w:vAlign w:val="center"/>
                <w:hideMark/>
              </w:tcPr>
            </w:tcPrChange>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C044AE7" w14:textId="77777777" w:rsidTr="00E419CD">
        <w:trPr>
          <w:trHeight w:val="165"/>
          <w:trPrChange w:id="15977" w:author="Brian Bohman" w:date="2021-10-27T05:58:00Z">
            <w:trPr>
              <w:trHeight w:val="165"/>
            </w:trPr>
          </w:trPrChange>
        </w:trPr>
        <w:tc>
          <w:tcPr>
            <w:tcW w:w="360" w:type="dxa"/>
            <w:vAlign w:val="center"/>
            <w:hideMark/>
            <w:tcPrChange w:id="15978" w:author="Brian Bohman" w:date="2021-10-27T05:58:00Z">
              <w:tcPr>
                <w:tcW w:w="360" w:type="dxa"/>
                <w:vAlign w:val="center"/>
                <w:hideMark/>
              </w:tcPr>
            </w:tcPrChange>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Change w:id="15979" w:author="Brian Bohman" w:date="2021-10-27T05:58:00Z">
              <w:tcPr>
                <w:tcW w:w="864" w:type="dxa"/>
                <w:vAlign w:val="center"/>
                <w:hideMark/>
              </w:tcPr>
            </w:tcPrChange>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80" w:author="Brian Bohman" w:date="2021-10-27T05:58:00Z">
              <w:tcPr>
                <w:tcW w:w="1152" w:type="dxa"/>
                <w:vAlign w:val="center"/>
                <w:hideMark/>
              </w:tcPr>
            </w:tcPrChange>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981" w:author="Brian Bohman" w:date="2021-10-27T05:58:00Z">
              <w:tcPr>
                <w:tcW w:w="504" w:type="dxa"/>
                <w:vAlign w:val="center"/>
                <w:hideMark/>
              </w:tcPr>
            </w:tcPrChange>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982" w:author="Brian Bohman" w:date="2021-10-27T05:58:00Z">
              <w:tcPr>
                <w:tcW w:w="1008" w:type="dxa"/>
                <w:vAlign w:val="center"/>
                <w:hideMark/>
              </w:tcPr>
            </w:tcPrChange>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983" w:author="Brian Bohman" w:date="2021-10-27T05:58:00Z">
              <w:tcPr>
                <w:tcW w:w="1008" w:type="dxa"/>
                <w:vAlign w:val="center"/>
                <w:hideMark/>
              </w:tcPr>
            </w:tcPrChange>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84" w:author="Brian Bohman" w:date="2021-10-27T05:58:00Z">
              <w:tcPr>
                <w:tcW w:w="720" w:type="dxa"/>
                <w:vAlign w:val="center"/>
                <w:hideMark/>
              </w:tcPr>
            </w:tcPrChange>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85" w:author="Brian Bohman" w:date="2021-10-27T05:58:00Z">
              <w:tcPr>
                <w:tcW w:w="1008" w:type="dxa"/>
                <w:vAlign w:val="center"/>
                <w:hideMark/>
              </w:tcPr>
            </w:tcPrChange>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86" w:author="Brian Bohman" w:date="2021-10-27T05:58:00Z">
              <w:tcPr>
                <w:tcW w:w="1152" w:type="dxa"/>
                <w:vAlign w:val="center"/>
                <w:hideMark/>
              </w:tcPr>
            </w:tcPrChange>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5987" w:author="Brian Bohman" w:date="2021-10-27T05:58:00Z">
              <w:tcPr>
                <w:tcW w:w="1008" w:type="dxa"/>
                <w:vAlign w:val="center"/>
                <w:hideMark/>
              </w:tcPr>
            </w:tcPrChange>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EBCDBE1" w14:textId="77777777" w:rsidTr="00E419CD">
        <w:trPr>
          <w:trHeight w:val="165"/>
          <w:trPrChange w:id="15988" w:author="Brian Bohman" w:date="2021-10-27T05:58:00Z">
            <w:trPr>
              <w:trHeight w:val="165"/>
            </w:trPr>
          </w:trPrChange>
        </w:trPr>
        <w:tc>
          <w:tcPr>
            <w:tcW w:w="360" w:type="dxa"/>
            <w:vAlign w:val="center"/>
            <w:hideMark/>
            <w:tcPrChange w:id="15989" w:author="Brian Bohman" w:date="2021-10-27T05:58:00Z">
              <w:tcPr>
                <w:tcW w:w="360" w:type="dxa"/>
                <w:vAlign w:val="center"/>
                <w:hideMark/>
              </w:tcPr>
            </w:tcPrChange>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Change w:id="15990" w:author="Brian Bohman" w:date="2021-10-27T05:58:00Z">
              <w:tcPr>
                <w:tcW w:w="864" w:type="dxa"/>
                <w:vAlign w:val="center"/>
                <w:hideMark/>
              </w:tcPr>
            </w:tcPrChange>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91" w:author="Brian Bohman" w:date="2021-10-27T05:58:00Z">
              <w:tcPr>
                <w:tcW w:w="1152" w:type="dxa"/>
                <w:vAlign w:val="center"/>
                <w:hideMark/>
              </w:tcPr>
            </w:tcPrChange>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992" w:author="Brian Bohman" w:date="2021-10-27T05:58:00Z">
              <w:tcPr>
                <w:tcW w:w="504" w:type="dxa"/>
                <w:vAlign w:val="center"/>
                <w:hideMark/>
              </w:tcPr>
            </w:tcPrChange>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993" w:author="Brian Bohman" w:date="2021-10-27T05:58:00Z">
              <w:tcPr>
                <w:tcW w:w="1008" w:type="dxa"/>
                <w:vAlign w:val="center"/>
                <w:hideMark/>
              </w:tcPr>
            </w:tcPrChange>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994" w:author="Brian Bohman" w:date="2021-10-27T05:58:00Z">
              <w:tcPr>
                <w:tcW w:w="1008" w:type="dxa"/>
                <w:vAlign w:val="center"/>
                <w:hideMark/>
              </w:tcPr>
            </w:tcPrChange>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95" w:author="Brian Bohman" w:date="2021-10-27T05:58:00Z">
              <w:tcPr>
                <w:tcW w:w="720" w:type="dxa"/>
                <w:vAlign w:val="center"/>
                <w:hideMark/>
              </w:tcPr>
            </w:tcPrChange>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96" w:author="Brian Bohman" w:date="2021-10-27T05:58:00Z">
              <w:tcPr>
                <w:tcW w:w="1008" w:type="dxa"/>
                <w:vAlign w:val="center"/>
                <w:hideMark/>
              </w:tcPr>
            </w:tcPrChange>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97" w:author="Brian Bohman" w:date="2021-10-27T05:58:00Z">
              <w:tcPr>
                <w:tcW w:w="1152" w:type="dxa"/>
                <w:vAlign w:val="center"/>
                <w:hideMark/>
              </w:tcPr>
            </w:tcPrChange>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5998" w:author="Brian Bohman" w:date="2021-10-27T05:58:00Z">
              <w:tcPr>
                <w:tcW w:w="1008" w:type="dxa"/>
                <w:vAlign w:val="center"/>
                <w:hideMark/>
              </w:tcPr>
            </w:tcPrChange>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088A631" w14:textId="77777777" w:rsidTr="00E419CD">
        <w:trPr>
          <w:trHeight w:val="165"/>
          <w:trPrChange w:id="15999" w:author="Brian Bohman" w:date="2021-10-27T05:58:00Z">
            <w:trPr>
              <w:trHeight w:val="165"/>
            </w:trPr>
          </w:trPrChange>
        </w:trPr>
        <w:tc>
          <w:tcPr>
            <w:tcW w:w="360" w:type="dxa"/>
            <w:vAlign w:val="center"/>
            <w:hideMark/>
            <w:tcPrChange w:id="16000" w:author="Brian Bohman" w:date="2021-10-27T05:58:00Z">
              <w:tcPr>
                <w:tcW w:w="360" w:type="dxa"/>
                <w:vAlign w:val="center"/>
                <w:hideMark/>
              </w:tcPr>
            </w:tcPrChange>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Change w:id="16001" w:author="Brian Bohman" w:date="2021-10-27T05:58:00Z">
              <w:tcPr>
                <w:tcW w:w="864" w:type="dxa"/>
                <w:vAlign w:val="center"/>
                <w:hideMark/>
              </w:tcPr>
            </w:tcPrChange>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02" w:author="Brian Bohman" w:date="2021-10-27T05:58:00Z">
              <w:tcPr>
                <w:tcW w:w="1152" w:type="dxa"/>
                <w:vAlign w:val="center"/>
                <w:hideMark/>
              </w:tcPr>
            </w:tcPrChange>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003" w:author="Brian Bohman" w:date="2021-10-27T05:58:00Z">
              <w:tcPr>
                <w:tcW w:w="504" w:type="dxa"/>
                <w:vAlign w:val="center"/>
                <w:hideMark/>
              </w:tcPr>
            </w:tcPrChange>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6004" w:author="Brian Bohman" w:date="2021-10-27T05:58:00Z">
              <w:tcPr>
                <w:tcW w:w="1008" w:type="dxa"/>
                <w:vAlign w:val="center"/>
                <w:hideMark/>
              </w:tcPr>
            </w:tcPrChange>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005" w:author="Brian Bohman" w:date="2021-10-27T05:58:00Z">
              <w:tcPr>
                <w:tcW w:w="1008" w:type="dxa"/>
                <w:vAlign w:val="center"/>
                <w:hideMark/>
              </w:tcPr>
            </w:tcPrChange>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06" w:author="Brian Bohman" w:date="2021-10-27T05:58:00Z">
              <w:tcPr>
                <w:tcW w:w="720" w:type="dxa"/>
                <w:vAlign w:val="center"/>
                <w:hideMark/>
              </w:tcPr>
            </w:tcPrChange>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07" w:author="Brian Bohman" w:date="2021-10-27T05:58:00Z">
              <w:tcPr>
                <w:tcW w:w="1008" w:type="dxa"/>
                <w:vAlign w:val="center"/>
                <w:hideMark/>
              </w:tcPr>
            </w:tcPrChange>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08" w:author="Brian Bohman" w:date="2021-10-27T05:58:00Z">
              <w:tcPr>
                <w:tcW w:w="1152" w:type="dxa"/>
                <w:vAlign w:val="center"/>
                <w:hideMark/>
              </w:tcPr>
            </w:tcPrChange>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6009" w:author="Brian Bohman" w:date="2021-10-27T05:58:00Z">
              <w:tcPr>
                <w:tcW w:w="1008" w:type="dxa"/>
                <w:vAlign w:val="center"/>
                <w:hideMark/>
              </w:tcPr>
            </w:tcPrChange>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2EAFF1E" w14:textId="77777777" w:rsidTr="00E419CD">
        <w:trPr>
          <w:trHeight w:val="165"/>
          <w:trPrChange w:id="16010" w:author="Brian Bohman" w:date="2021-10-27T05:58:00Z">
            <w:trPr>
              <w:trHeight w:val="165"/>
            </w:trPr>
          </w:trPrChange>
        </w:trPr>
        <w:tc>
          <w:tcPr>
            <w:tcW w:w="360" w:type="dxa"/>
            <w:vAlign w:val="center"/>
            <w:hideMark/>
            <w:tcPrChange w:id="16011" w:author="Brian Bohman" w:date="2021-10-27T05:58:00Z">
              <w:tcPr>
                <w:tcW w:w="360" w:type="dxa"/>
                <w:vAlign w:val="center"/>
                <w:hideMark/>
              </w:tcPr>
            </w:tcPrChange>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Change w:id="16012" w:author="Brian Bohman" w:date="2021-10-27T05:58:00Z">
              <w:tcPr>
                <w:tcW w:w="864" w:type="dxa"/>
                <w:vAlign w:val="center"/>
                <w:hideMark/>
              </w:tcPr>
            </w:tcPrChange>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13" w:author="Brian Bohman" w:date="2021-10-27T05:58:00Z">
              <w:tcPr>
                <w:tcW w:w="1152" w:type="dxa"/>
                <w:vAlign w:val="center"/>
                <w:hideMark/>
              </w:tcPr>
            </w:tcPrChange>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014" w:author="Brian Bohman" w:date="2021-10-27T05:58:00Z">
              <w:tcPr>
                <w:tcW w:w="504" w:type="dxa"/>
                <w:vAlign w:val="center"/>
                <w:hideMark/>
              </w:tcPr>
            </w:tcPrChange>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6015" w:author="Brian Bohman" w:date="2021-10-27T05:58:00Z">
              <w:tcPr>
                <w:tcW w:w="1008" w:type="dxa"/>
                <w:vAlign w:val="center"/>
                <w:hideMark/>
              </w:tcPr>
            </w:tcPrChange>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016" w:author="Brian Bohman" w:date="2021-10-27T05:58:00Z">
              <w:tcPr>
                <w:tcW w:w="1008" w:type="dxa"/>
                <w:vAlign w:val="center"/>
                <w:hideMark/>
              </w:tcPr>
            </w:tcPrChange>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17" w:author="Brian Bohman" w:date="2021-10-27T05:58:00Z">
              <w:tcPr>
                <w:tcW w:w="720" w:type="dxa"/>
                <w:vAlign w:val="center"/>
                <w:hideMark/>
              </w:tcPr>
            </w:tcPrChange>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18" w:author="Brian Bohman" w:date="2021-10-27T05:58:00Z">
              <w:tcPr>
                <w:tcW w:w="1008" w:type="dxa"/>
                <w:vAlign w:val="center"/>
                <w:hideMark/>
              </w:tcPr>
            </w:tcPrChange>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19" w:author="Brian Bohman" w:date="2021-10-27T05:58:00Z">
              <w:tcPr>
                <w:tcW w:w="1152" w:type="dxa"/>
                <w:vAlign w:val="center"/>
                <w:hideMark/>
              </w:tcPr>
            </w:tcPrChange>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6020" w:author="Brian Bohman" w:date="2021-10-27T05:58:00Z">
              <w:tcPr>
                <w:tcW w:w="1008" w:type="dxa"/>
                <w:vAlign w:val="center"/>
                <w:hideMark/>
              </w:tcPr>
            </w:tcPrChange>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4318A21" w14:textId="77777777" w:rsidTr="00E419CD">
        <w:trPr>
          <w:trHeight w:val="165"/>
          <w:trPrChange w:id="16021" w:author="Brian Bohman" w:date="2021-10-27T05:58:00Z">
            <w:trPr>
              <w:trHeight w:val="165"/>
            </w:trPr>
          </w:trPrChange>
        </w:trPr>
        <w:tc>
          <w:tcPr>
            <w:tcW w:w="360" w:type="dxa"/>
            <w:vAlign w:val="center"/>
            <w:hideMark/>
            <w:tcPrChange w:id="16022" w:author="Brian Bohman" w:date="2021-10-27T05:58:00Z">
              <w:tcPr>
                <w:tcW w:w="360" w:type="dxa"/>
                <w:vAlign w:val="center"/>
                <w:hideMark/>
              </w:tcPr>
            </w:tcPrChange>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Change w:id="16023" w:author="Brian Bohman" w:date="2021-10-27T05:58:00Z">
              <w:tcPr>
                <w:tcW w:w="864" w:type="dxa"/>
                <w:vAlign w:val="center"/>
                <w:hideMark/>
              </w:tcPr>
            </w:tcPrChange>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24" w:author="Brian Bohman" w:date="2021-10-27T05:58:00Z">
              <w:tcPr>
                <w:tcW w:w="1152" w:type="dxa"/>
                <w:vAlign w:val="center"/>
                <w:hideMark/>
              </w:tcPr>
            </w:tcPrChange>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025" w:author="Brian Bohman" w:date="2021-10-27T05:58:00Z">
              <w:tcPr>
                <w:tcW w:w="504" w:type="dxa"/>
                <w:vAlign w:val="center"/>
                <w:hideMark/>
              </w:tcPr>
            </w:tcPrChange>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6026" w:author="Brian Bohman" w:date="2021-10-27T05:58:00Z">
              <w:tcPr>
                <w:tcW w:w="1008" w:type="dxa"/>
                <w:vAlign w:val="center"/>
                <w:hideMark/>
              </w:tcPr>
            </w:tcPrChange>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027" w:author="Brian Bohman" w:date="2021-10-27T05:58:00Z">
              <w:tcPr>
                <w:tcW w:w="1008" w:type="dxa"/>
                <w:vAlign w:val="center"/>
                <w:hideMark/>
              </w:tcPr>
            </w:tcPrChange>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28" w:author="Brian Bohman" w:date="2021-10-27T05:58:00Z">
              <w:tcPr>
                <w:tcW w:w="720" w:type="dxa"/>
                <w:vAlign w:val="center"/>
                <w:hideMark/>
              </w:tcPr>
            </w:tcPrChange>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29" w:author="Brian Bohman" w:date="2021-10-27T05:58:00Z">
              <w:tcPr>
                <w:tcW w:w="1008" w:type="dxa"/>
                <w:vAlign w:val="center"/>
                <w:hideMark/>
              </w:tcPr>
            </w:tcPrChange>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30" w:author="Brian Bohman" w:date="2021-10-27T05:58:00Z">
              <w:tcPr>
                <w:tcW w:w="1152" w:type="dxa"/>
                <w:vAlign w:val="center"/>
                <w:hideMark/>
              </w:tcPr>
            </w:tcPrChange>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6031" w:author="Brian Bohman" w:date="2021-10-27T05:58:00Z">
              <w:tcPr>
                <w:tcW w:w="1008" w:type="dxa"/>
                <w:vAlign w:val="center"/>
                <w:hideMark/>
              </w:tcPr>
            </w:tcPrChange>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E4278AD" w14:textId="77777777" w:rsidTr="00E419CD">
        <w:trPr>
          <w:trHeight w:val="165"/>
          <w:trPrChange w:id="16032" w:author="Brian Bohman" w:date="2021-10-27T05:58:00Z">
            <w:trPr>
              <w:trHeight w:val="165"/>
            </w:trPr>
          </w:trPrChange>
        </w:trPr>
        <w:tc>
          <w:tcPr>
            <w:tcW w:w="360" w:type="dxa"/>
            <w:vAlign w:val="center"/>
            <w:hideMark/>
            <w:tcPrChange w:id="16033" w:author="Brian Bohman" w:date="2021-10-27T05:58:00Z">
              <w:tcPr>
                <w:tcW w:w="360" w:type="dxa"/>
                <w:vAlign w:val="center"/>
                <w:hideMark/>
              </w:tcPr>
            </w:tcPrChange>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Change w:id="16034" w:author="Brian Bohman" w:date="2021-10-27T05:58:00Z">
              <w:tcPr>
                <w:tcW w:w="864" w:type="dxa"/>
                <w:vAlign w:val="center"/>
                <w:hideMark/>
              </w:tcPr>
            </w:tcPrChange>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35" w:author="Brian Bohman" w:date="2021-10-27T05:58:00Z">
              <w:tcPr>
                <w:tcW w:w="1152" w:type="dxa"/>
                <w:vAlign w:val="center"/>
                <w:hideMark/>
              </w:tcPr>
            </w:tcPrChange>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036" w:author="Brian Bohman" w:date="2021-10-27T05:58:00Z">
              <w:tcPr>
                <w:tcW w:w="504" w:type="dxa"/>
                <w:vAlign w:val="center"/>
                <w:hideMark/>
              </w:tcPr>
            </w:tcPrChange>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6037" w:author="Brian Bohman" w:date="2021-10-27T05:58:00Z">
              <w:tcPr>
                <w:tcW w:w="1008" w:type="dxa"/>
                <w:vAlign w:val="center"/>
                <w:hideMark/>
              </w:tcPr>
            </w:tcPrChange>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038" w:author="Brian Bohman" w:date="2021-10-27T05:58:00Z">
              <w:tcPr>
                <w:tcW w:w="1008" w:type="dxa"/>
                <w:vAlign w:val="center"/>
                <w:hideMark/>
              </w:tcPr>
            </w:tcPrChange>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39" w:author="Brian Bohman" w:date="2021-10-27T05:58:00Z">
              <w:tcPr>
                <w:tcW w:w="720" w:type="dxa"/>
                <w:vAlign w:val="center"/>
                <w:hideMark/>
              </w:tcPr>
            </w:tcPrChange>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40" w:author="Brian Bohman" w:date="2021-10-27T05:58:00Z">
              <w:tcPr>
                <w:tcW w:w="1008" w:type="dxa"/>
                <w:vAlign w:val="center"/>
                <w:hideMark/>
              </w:tcPr>
            </w:tcPrChange>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41" w:author="Brian Bohman" w:date="2021-10-27T05:58:00Z">
              <w:tcPr>
                <w:tcW w:w="1152" w:type="dxa"/>
                <w:vAlign w:val="center"/>
                <w:hideMark/>
              </w:tcPr>
            </w:tcPrChange>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6042" w:author="Brian Bohman" w:date="2021-10-27T05:58:00Z">
              <w:tcPr>
                <w:tcW w:w="1008" w:type="dxa"/>
                <w:vAlign w:val="center"/>
                <w:hideMark/>
              </w:tcPr>
            </w:tcPrChange>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8582F72" w14:textId="77777777" w:rsidTr="00E419CD">
        <w:trPr>
          <w:trHeight w:val="165"/>
          <w:trPrChange w:id="16043" w:author="Brian Bohman" w:date="2021-10-27T05:58:00Z">
            <w:trPr>
              <w:trHeight w:val="165"/>
            </w:trPr>
          </w:trPrChange>
        </w:trPr>
        <w:tc>
          <w:tcPr>
            <w:tcW w:w="360" w:type="dxa"/>
            <w:vAlign w:val="center"/>
            <w:hideMark/>
            <w:tcPrChange w:id="16044" w:author="Brian Bohman" w:date="2021-10-27T05:58:00Z">
              <w:tcPr>
                <w:tcW w:w="360" w:type="dxa"/>
                <w:vAlign w:val="center"/>
                <w:hideMark/>
              </w:tcPr>
            </w:tcPrChange>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Change w:id="16045" w:author="Brian Bohman" w:date="2021-10-27T05:58:00Z">
              <w:tcPr>
                <w:tcW w:w="864" w:type="dxa"/>
                <w:vAlign w:val="center"/>
                <w:hideMark/>
              </w:tcPr>
            </w:tcPrChange>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46" w:author="Brian Bohman" w:date="2021-10-27T05:58:00Z">
              <w:tcPr>
                <w:tcW w:w="1152" w:type="dxa"/>
                <w:vAlign w:val="center"/>
                <w:hideMark/>
              </w:tcPr>
            </w:tcPrChange>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047" w:author="Brian Bohman" w:date="2021-10-27T05:58:00Z">
              <w:tcPr>
                <w:tcW w:w="504" w:type="dxa"/>
                <w:vAlign w:val="center"/>
                <w:hideMark/>
              </w:tcPr>
            </w:tcPrChange>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6048" w:author="Brian Bohman" w:date="2021-10-27T05:58:00Z">
              <w:tcPr>
                <w:tcW w:w="1008" w:type="dxa"/>
                <w:vAlign w:val="center"/>
                <w:hideMark/>
              </w:tcPr>
            </w:tcPrChange>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049" w:author="Brian Bohman" w:date="2021-10-27T05:58:00Z">
              <w:tcPr>
                <w:tcW w:w="1008" w:type="dxa"/>
                <w:vAlign w:val="center"/>
                <w:hideMark/>
              </w:tcPr>
            </w:tcPrChange>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50" w:author="Brian Bohman" w:date="2021-10-27T05:58:00Z">
              <w:tcPr>
                <w:tcW w:w="720" w:type="dxa"/>
                <w:vAlign w:val="center"/>
                <w:hideMark/>
              </w:tcPr>
            </w:tcPrChange>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51" w:author="Brian Bohman" w:date="2021-10-27T05:58:00Z">
              <w:tcPr>
                <w:tcW w:w="1008" w:type="dxa"/>
                <w:vAlign w:val="center"/>
                <w:hideMark/>
              </w:tcPr>
            </w:tcPrChange>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52" w:author="Brian Bohman" w:date="2021-10-27T05:58:00Z">
              <w:tcPr>
                <w:tcW w:w="1152" w:type="dxa"/>
                <w:vAlign w:val="center"/>
                <w:hideMark/>
              </w:tcPr>
            </w:tcPrChange>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6053" w:author="Brian Bohman" w:date="2021-10-27T05:58:00Z">
              <w:tcPr>
                <w:tcW w:w="1008" w:type="dxa"/>
                <w:vAlign w:val="center"/>
                <w:hideMark/>
              </w:tcPr>
            </w:tcPrChange>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10547095" w14:textId="77777777" w:rsidTr="00E419CD">
        <w:trPr>
          <w:trHeight w:val="180"/>
          <w:trPrChange w:id="16054" w:author="Brian Bohman" w:date="2021-10-27T05:58:00Z">
            <w:trPr>
              <w:trHeight w:val="180"/>
            </w:trPr>
          </w:trPrChange>
        </w:trPr>
        <w:tc>
          <w:tcPr>
            <w:tcW w:w="360" w:type="dxa"/>
            <w:vAlign w:val="center"/>
            <w:hideMark/>
            <w:tcPrChange w:id="16055" w:author="Brian Bohman" w:date="2021-10-27T05:58:00Z">
              <w:tcPr>
                <w:tcW w:w="360" w:type="dxa"/>
                <w:vAlign w:val="center"/>
                <w:hideMark/>
              </w:tcPr>
            </w:tcPrChange>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Change w:id="16056" w:author="Brian Bohman" w:date="2021-10-27T05:58:00Z">
              <w:tcPr>
                <w:tcW w:w="864" w:type="dxa"/>
                <w:vAlign w:val="center"/>
                <w:hideMark/>
              </w:tcPr>
            </w:tcPrChange>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57" w:author="Brian Bohman" w:date="2021-10-27T05:58:00Z">
              <w:tcPr>
                <w:tcW w:w="1152" w:type="dxa"/>
                <w:vAlign w:val="center"/>
                <w:hideMark/>
              </w:tcPr>
            </w:tcPrChange>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58" w:author="Brian Bohman" w:date="2021-10-27T05:58:00Z">
              <w:tcPr>
                <w:tcW w:w="504" w:type="dxa"/>
                <w:vAlign w:val="center"/>
                <w:hideMark/>
              </w:tcPr>
            </w:tcPrChange>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6059" w:author="Brian Bohman" w:date="2021-10-27T05:58:00Z">
              <w:tcPr>
                <w:tcW w:w="1008" w:type="dxa"/>
                <w:vAlign w:val="center"/>
                <w:hideMark/>
              </w:tcPr>
            </w:tcPrChange>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6060" w:author="Brian Bohman" w:date="2021-10-27T05:58:00Z">
              <w:tcPr>
                <w:tcW w:w="1008" w:type="dxa"/>
                <w:vAlign w:val="center"/>
                <w:hideMark/>
              </w:tcPr>
            </w:tcPrChange>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61" w:author="Brian Bohman" w:date="2021-10-27T05:58:00Z">
              <w:tcPr>
                <w:tcW w:w="720" w:type="dxa"/>
                <w:vAlign w:val="center"/>
                <w:hideMark/>
              </w:tcPr>
            </w:tcPrChange>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62" w:author="Brian Bohman" w:date="2021-10-27T05:58:00Z">
              <w:tcPr>
                <w:tcW w:w="1008" w:type="dxa"/>
                <w:vAlign w:val="center"/>
                <w:hideMark/>
              </w:tcPr>
            </w:tcPrChange>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63" w:author="Brian Bohman" w:date="2021-10-27T05:58:00Z">
              <w:tcPr>
                <w:tcW w:w="1152" w:type="dxa"/>
                <w:vAlign w:val="center"/>
                <w:hideMark/>
              </w:tcPr>
            </w:tcPrChange>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440" w:type="dxa"/>
            <w:vAlign w:val="center"/>
            <w:hideMark/>
            <w:tcPrChange w:id="16064" w:author="Brian Bohman" w:date="2021-10-27T05:58:00Z">
              <w:tcPr>
                <w:tcW w:w="1008" w:type="dxa"/>
                <w:vAlign w:val="center"/>
                <w:hideMark/>
              </w:tcPr>
            </w:tcPrChange>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9C02950" w14:textId="77777777" w:rsidTr="00E419CD">
        <w:trPr>
          <w:trHeight w:val="165"/>
          <w:trPrChange w:id="16065" w:author="Brian Bohman" w:date="2021-10-27T05:58:00Z">
            <w:trPr>
              <w:trHeight w:val="165"/>
            </w:trPr>
          </w:trPrChange>
        </w:trPr>
        <w:tc>
          <w:tcPr>
            <w:tcW w:w="360" w:type="dxa"/>
            <w:vAlign w:val="center"/>
            <w:hideMark/>
            <w:tcPrChange w:id="16066" w:author="Brian Bohman" w:date="2021-10-27T05:58:00Z">
              <w:tcPr>
                <w:tcW w:w="360" w:type="dxa"/>
                <w:vAlign w:val="center"/>
                <w:hideMark/>
              </w:tcPr>
            </w:tcPrChange>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Change w:id="16067" w:author="Brian Bohman" w:date="2021-10-27T05:58:00Z">
              <w:tcPr>
                <w:tcW w:w="864" w:type="dxa"/>
                <w:vAlign w:val="center"/>
                <w:hideMark/>
              </w:tcPr>
            </w:tcPrChange>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68" w:author="Brian Bohman" w:date="2021-10-27T05:58:00Z">
              <w:tcPr>
                <w:tcW w:w="1152" w:type="dxa"/>
                <w:vAlign w:val="center"/>
                <w:hideMark/>
              </w:tcPr>
            </w:tcPrChange>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69" w:author="Brian Bohman" w:date="2021-10-27T05:58:00Z">
              <w:tcPr>
                <w:tcW w:w="504" w:type="dxa"/>
                <w:vAlign w:val="center"/>
                <w:hideMark/>
              </w:tcPr>
            </w:tcPrChange>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6070" w:author="Brian Bohman" w:date="2021-10-27T05:58:00Z">
              <w:tcPr>
                <w:tcW w:w="1008" w:type="dxa"/>
                <w:vAlign w:val="center"/>
                <w:hideMark/>
              </w:tcPr>
            </w:tcPrChange>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6071" w:author="Brian Bohman" w:date="2021-10-27T05:58:00Z">
              <w:tcPr>
                <w:tcW w:w="1008" w:type="dxa"/>
                <w:vAlign w:val="center"/>
                <w:hideMark/>
              </w:tcPr>
            </w:tcPrChange>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72" w:author="Brian Bohman" w:date="2021-10-27T05:58:00Z">
              <w:tcPr>
                <w:tcW w:w="720" w:type="dxa"/>
                <w:vAlign w:val="center"/>
                <w:hideMark/>
              </w:tcPr>
            </w:tcPrChange>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73" w:author="Brian Bohman" w:date="2021-10-27T05:58:00Z">
              <w:tcPr>
                <w:tcW w:w="1008" w:type="dxa"/>
                <w:vAlign w:val="center"/>
                <w:hideMark/>
              </w:tcPr>
            </w:tcPrChange>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74" w:author="Brian Bohman" w:date="2021-10-27T05:58:00Z">
              <w:tcPr>
                <w:tcW w:w="1152" w:type="dxa"/>
                <w:vAlign w:val="center"/>
                <w:hideMark/>
              </w:tcPr>
            </w:tcPrChange>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6075" w:author="Brian Bohman" w:date="2021-10-27T05:58:00Z">
              <w:tcPr>
                <w:tcW w:w="1008" w:type="dxa"/>
                <w:vAlign w:val="center"/>
                <w:hideMark/>
              </w:tcPr>
            </w:tcPrChange>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CEC6749" w14:textId="77777777" w:rsidTr="00E419CD">
        <w:trPr>
          <w:trHeight w:val="165"/>
          <w:trPrChange w:id="16076" w:author="Brian Bohman" w:date="2021-10-27T05:58:00Z">
            <w:trPr>
              <w:trHeight w:val="165"/>
            </w:trPr>
          </w:trPrChange>
        </w:trPr>
        <w:tc>
          <w:tcPr>
            <w:tcW w:w="360" w:type="dxa"/>
            <w:vAlign w:val="center"/>
            <w:hideMark/>
            <w:tcPrChange w:id="16077" w:author="Brian Bohman" w:date="2021-10-27T05:58:00Z">
              <w:tcPr>
                <w:tcW w:w="360" w:type="dxa"/>
                <w:vAlign w:val="center"/>
                <w:hideMark/>
              </w:tcPr>
            </w:tcPrChange>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Change w:id="16078" w:author="Brian Bohman" w:date="2021-10-27T05:58:00Z">
              <w:tcPr>
                <w:tcW w:w="864" w:type="dxa"/>
                <w:vAlign w:val="center"/>
                <w:hideMark/>
              </w:tcPr>
            </w:tcPrChange>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79" w:author="Brian Bohman" w:date="2021-10-27T05:58:00Z">
              <w:tcPr>
                <w:tcW w:w="1152" w:type="dxa"/>
                <w:vAlign w:val="center"/>
                <w:hideMark/>
              </w:tcPr>
            </w:tcPrChange>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80" w:author="Brian Bohman" w:date="2021-10-27T05:58:00Z">
              <w:tcPr>
                <w:tcW w:w="504" w:type="dxa"/>
                <w:vAlign w:val="center"/>
                <w:hideMark/>
              </w:tcPr>
            </w:tcPrChange>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6081" w:author="Brian Bohman" w:date="2021-10-27T05:58:00Z">
              <w:tcPr>
                <w:tcW w:w="1008" w:type="dxa"/>
                <w:vAlign w:val="center"/>
                <w:hideMark/>
              </w:tcPr>
            </w:tcPrChange>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6082" w:author="Brian Bohman" w:date="2021-10-27T05:58:00Z">
              <w:tcPr>
                <w:tcW w:w="1008" w:type="dxa"/>
                <w:vAlign w:val="center"/>
                <w:hideMark/>
              </w:tcPr>
            </w:tcPrChange>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83" w:author="Brian Bohman" w:date="2021-10-27T05:58:00Z">
              <w:tcPr>
                <w:tcW w:w="720" w:type="dxa"/>
                <w:vAlign w:val="center"/>
                <w:hideMark/>
              </w:tcPr>
            </w:tcPrChange>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84" w:author="Brian Bohman" w:date="2021-10-27T05:58:00Z">
              <w:tcPr>
                <w:tcW w:w="1008" w:type="dxa"/>
                <w:vAlign w:val="center"/>
                <w:hideMark/>
              </w:tcPr>
            </w:tcPrChange>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85" w:author="Brian Bohman" w:date="2021-10-27T05:58:00Z">
              <w:tcPr>
                <w:tcW w:w="1152" w:type="dxa"/>
                <w:vAlign w:val="center"/>
                <w:hideMark/>
              </w:tcPr>
            </w:tcPrChange>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6086" w:author="Brian Bohman" w:date="2021-10-27T05:58:00Z">
              <w:tcPr>
                <w:tcW w:w="1008" w:type="dxa"/>
                <w:vAlign w:val="center"/>
                <w:hideMark/>
              </w:tcPr>
            </w:tcPrChange>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0405A422" w14:textId="77777777" w:rsidTr="00E419CD">
        <w:trPr>
          <w:trHeight w:val="165"/>
          <w:trPrChange w:id="16087" w:author="Brian Bohman" w:date="2021-10-27T05:58:00Z">
            <w:trPr>
              <w:trHeight w:val="165"/>
            </w:trPr>
          </w:trPrChange>
        </w:trPr>
        <w:tc>
          <w:tcPr>
            <w:tcW w:w="360" w:type="dxa"/>
            <w:vAlign w:val="center"/>
            <w:hideMark/>
            <w:tcPrChange w:id="16088" w:author="Brian Bohman" w:date="2021-10-27T05:58:00Z">
              <w:tcPr>
                <w:tcW w:w="360" w:type="dxa"/>
                <w:vAlign w:val="center"/>
                <w:hideMark/>
              </w:tcPr>
            </w:tcPrChange>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Change w:id="16089" w:author="Brian Bohman" w:date="2021-10-27T05:58:00Z">
              <w:tcPr>
                <w:tcW w:w="864" w:type="dxa"/>
                <w:vAlign w:val="center"/>
                <w:hideMark/>
              </w:tcPr>
            </w:tcPrChange>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90" w:author="Brian Bohman" w:date="2021-10-27T05:58:00Z">
              <w:tcPr>
                <w:tcW w:w="1152" w:type="dxa"/>
                <w:vAlign w:val="center"/>
                <w:hideMark/>
              </w:tcPr>
            </w:tcPrChange>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91" w:author="Brian Bohman" w:date="2021-10-27T05:58:00Z">
              <w:tcPr>
                <w:tcW w:w="504" w:type="dxa"/>
                <w:vAlign w:val="center"/>
                <w:hideMark/>
              </w:tcPr>
            </w:tcPrChange>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6092" w:author="Brian Bohman" w:date="2021-10-27T05:58:00Z">
              <w:tcPr>
                <w:tcW w:w="1008" w:type="dxa"/>
                <w:vAlign w:val="center"/>
                <w:hideMark/>
              </w:tcPr>
            </w:tcPrChange>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6093" w:author="Brian Bohman" w:date="2021-10-27T05:58:00Z">
              <w:tcPr>
                <w:tcW w:w="1008" w:type="dxa"/>
                <w:vAlign w:val="center"/>
                <w:hideMark/>
              </w:tcPr>
            </w:tcPrChange>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94" w:author="Brian Bohman" w:date="2021-10-27T05:58:00Z">
              <w:tcPr>
                <w:tcW w:w="720" w:type="dxa"/>
                <w:vAlign w:val="center"/>
                <w:hideMark/>
              </w:tcPr>
            </w:tcPrChange>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95" w:author="Brian Bohman" w:date="2021-10-27T05:58:00Z">
              <w:tcPr>
                <w:tcW w:w="1008" w:type="dxa"/>
                <w:vAlign w:val="center"/>
                <w:hideMark/>
              </w:tcPr>
            </w:tcPrChange>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96" w:author="Brian Bohman" w:date="2021-10-27T05:58:00Z">
              <w:tcPr>
                <w:tcW w:w="1152" w:type="dxa"/>
                <w:vAlign w:val="center"/>
                <w:hideMark/>
              </w:tcPr>
            </w:tcPrChange>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6097" w:author="Brian Bohman" w:date="2021-10-27T05:58:00Z">
              <w:tcPr>
                <w:tcW w:w="1008" w:type="dxa"/>
                <w:vAlign w:val="center"/>
                <w:hideMark/>
              </w:tcPr>
            </w:tcPrChange>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955E5D1" w14:textId="77777777" w:rsidTr="00E419CD">
        <w:trPr>
          <w:trHeight w:val="165"/>
          <w:trPrChange w:id="16098" w:author="Brian Bohman" w:date="2021-10-27T05:58:00Z">
            <w:trPr>
              <w:trHeight w:val="165"/>
            </w:trPr>
          </w:trPrChange>
        </w:trPr>
        <w:tc>
          <w:tcPr>
            <w:tcW w:w="360" w:type="dxa"/>
            <w:vAlign w:val="center"/>
            <w:hideMark/>
            <w:tcPrChange w:id="16099" w:author="Brian Bohman" w:date="2021-10-27T05:58:00Z">
              <w:tcPr>
                <w:tcW w:w="360" w:type="dxa"/>
                <w:vAlign w:val="center"/>
                <w:hideMark/>
              </w:tcPr>
            </w:tcPrChange>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Change w:id="16100" w:author="Brian Bohman" w:date="2021-10-27T05:58:00Z">
              <w:tcPr>
                <w:tcW w:w="864" w:type="dxa"/>
                <w:vAlign w:val="center"/>
                <w:hideMark/>
              </w:tcPr>
            </w:tcPrChange>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01" w:author="Brian Bohman" w:date="2021-10-27T05:58:00Z">
              <w:tcPr>
                <w:tcW w:w="1152" w:type="dxa"/>
                <w:vAlign w:val="center"/>
                <w:hideMark/>
              </w:tcPr>
            </w:tcPrChange>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02" w:author="Brian Bohman" w:date="2021-10-27T05:58:00Z">
              <w:tcPr>
                <w:tcW w:w="504" w:type="dxa"/>
                <w:vAlign w:val="center"/>
                <w:hideMark/>
              </w:tcPr>
            </w:tcPrChange>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6103" w:author="Brian Bohman" w:date="2021-10-27T05:58:00Z">
              <w:tcPr>
                <w:tcW w:w="1008" w:type="dxa"/>
                <w:vAlign w:val="center"/>
                <w:hideMark/>
              </w:tcPr>
            </w:tcPrChange>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6104" w:author="Brian Bohman" w:date="2021-10-27T05:58:00Z">
              <w:tcPr>
                <w:tcW w:w="1008" w:type="dxa"/>
                <w:vAlign w:val="center"/>
                <w:hideMark/>
              </w:tcPr>
            </w:tcPrChange>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05" w:author="Brian Bohman" w:date="2021-10-27T05:58:00Z">
              <w:tcPr>
                <w:tcW w:w="720" w:type="dxa"/>
                <w:vAlign w:val="center"/>
                <w:hideMark/>
              </w:tcPr>
            </w:tcPrChange>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06" w:author="Brian Bohman" w:date="2021-10-27T05:58:00Z">
              <w:tcPr>
                <w:tcW w:w="1008" w:type="dxa"/>
                <w:vAlign w:val="center"/>
                <w:hideMark/>
              </w:tcPr>
            </w:tcPrChange>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07" w:author="Brian Bohman" w:date="2021-10-27T05:58:00Z">
              <w:tcPr>
                <w:tcW w:w="1152" w:type="dxa"/>
                <w:vAlign w:val="center"/>
                <w:hideMark/>
              </w:tcPr>
            </w:tcPrChange>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16108" w:author="Brian Bohman" w:date="2021-10-27T05:58:00Z">
              <w:tcPr>
                <w:tcW w:w="1008" w:type="dxa"/>
                <w:vAlign w:val="center"/>
                <w:hideMark/>
              </w:tcPr>
            </w:tcPrChange>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8FCC49A" w14:textId="77777777" w:rsidTr="00E419CD">
        <w:trPr>
          <w:trHeight w:val="165"/>
          <w:trPrChange w:id="16109" w:author="Brian Bohman" w:date="2021-10-27T05:58:00Z">
            <w:trPr>
              <w:trHeight w:val="165"/>
            </w:trPr>
          </w:trPrChange>
        </w:trPr>
        <w:tc>
          <w:tcPr>
            <w:tcW w:w="360" w:type="dxa"/>
            <w:vAlign w:val="center"/>
            <w:hideMark/>
            <w:tcPrChange w:id="16110" w:author="Brian Bohman" w:date="2021-10-27T05:58:00Z">
              <w:tcPr>
                <w:tcW w:w="360" w:type="dxa"/>
                <w:vAlign w:val="center"/>
                <w:hideMark/>
              </w:tcPr>
            </w:tcPrChange>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Change w:id="16111" w:author="Brian Bohman" w:date="2021-10-27T05:58:00Z">
              <w:tcPr>
                <w:tcW w:w="864" w:type="dxa"/>
                <w:vAlign w:val="center"/>
                <w:hideMark/>
              </w:tcPr>
            </w:tcPrChange>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12" w:author="Brian Bohman" w:date="2021-10-27T05:58:00Z">
              <w:tcPr>
                <w:tcW w:w="1152" w:type="dxa"/>
                <w:vAlign w:val="center"/>
                <w:hideMark/>
              </w:tcPr>
            </w:tcPrChange>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13" w:author="Brian Bohman" w:date="2021-10-27T05:58:00Z">
              <w:tcPr>
                <w:tcW w:w="504" w:type="dxa"/>
                <w:vAlign w:val="center"/>
                <w:hideMark/>
              </w:tcPr>
            </w:tcPrChange>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6114" w:author="Brian Bohman" w:date="2021-10-27T05:58:00Z">
              <w:tcPr>
                <w:tcW w:w="1008" w:type="dxa"/>
                <w:vAlign w:val="center"/>
                <w:hideMark/>
              </w:tcPr>
            </w:tcPrChange>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6115" w:author="Brian Bohman" w:date="2021-10-27T05:58:00Z">
              <w:tcPr>
                <w:tcW w:w="1008" w:type="dxa"/>
                <w:vAlign w:val="center"/>
                <w:hideMark/>
              </w:tcPr>
            </w:tcPrChange>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16" w:author="Brian Bohman" w:date="2021-10-27T05:58:00Z">
              <w:tcPr>
                <w:tcW w:w="720" w:type="dxa"/>
                <w:vAlign w:val="center"/>
                <w:hideMark/>
              </w:tcPr>
            </w:tcPrChange>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17" w:author="Brian Bohman" w:date="2021-10-27T05:58:00Z">
              <w:tcPr>
                <w:tcW w:w="1008" w:type="dxa"/>
                <w:vAlign w:val="center"/>
                <w:hideMark/>
              </w:tcPr>
            </w:tcPrChange>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18" w:author="Brian Bohman" w:date="2021-10-27T05:58:00Z">
              <w:tcPr>
                <w:tcW w:w="1152" w:type="dxa"/>
                <w:vAlign w:val="center"/>
                <w:hideMark/>
              </w:tcPr>
            </w:tcPrChange>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6119" w:author="Brian Bohman" w:date="2021-10-27T05:58:00Z">
              <w:tcPr>
                <w:tcW w:w="1008" w:type="dxa"/>
                <w:vAlign w:val="center"/>
                <w:hideMark/>
              </w:tcPr>
            </w:tcPrChange>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CEEC948" w14:textId="77777777" w:rsidTr="00E419CD">
        <w:trPr>
          <w:trHeight w:val="165"/>
          <w:trPrChange w:id="16120" w:author="Brian Bohman" w:date="2021-10-27T05:58:00Z">
            <w:trPr>
              <w:trHeight w:val="165"/>
            </w:trPr>
          </w:trPrChange>
        </w:trPr>
        <w:tc>
          <w:tcPr>
            <w:tcW w:w="360" w:type="dxa"/>
            <w:vAlign w:val="center"/>
            <w:hideMark/>
            <w:tcPrChange w:id="16121" w:author="Brian Bohman" w:date="2021-10-27T05:58:00Z">
              <w:tcPr>
                <w:tcW w:w="360" w:type="dxa"/>
                <w:vAlign w:val="center"/>
                <w:hideMark/>
              </w:tcPr>
            </w:tcPrChange>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Change w:id="16122" w:author="Brian Bohman" w:date="2021-10-27T05:58:00Z">
              <w:tcPr>
                <w:tcW w:w="864" w:type="dxa"/>
                <w:vAlign w:val="center"/>
                <w:hideMark/>
              </w:tcPr>
            </w:tcPrChange>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23" w:author="Brian Bohman" w:date="2021-10-27T05:58:00Z">
              <w:tcPr>
                <w:tcW w:w="1152" w:type="dxa"/>
                <w:vAlign w:val="center"/>
                <w:hideMark/>
              </w:tcPr>
            </w:tcPrChange>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24" w:author="Brian Bohman" w:date="2021-10-27T05:58:00Z">
              <w:tcPr>
                <w:tcW w:w="504" w:type="dxa"/>
                <w:vAlign w:val="center"/>
                <w:hideMark/>
              </w:tcPr>
            </w:tcPrChange>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6125" w:author="Brian Bohman" w:date="2021-10-27T05:58:00Z">
              <w:tcPr>
                <w:tcW w:w="1008" w:type="dxa"/>
                <w:vAlign w:val="center"/>
                <w:hideMark/>
              </w:tcPr>
            </w:tcPrChange>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6126" w:author="Brian Bohman" w:date="2021-10-27T05:58:00Z">
              <w:tcPr>
                <w:tcW w:w="1008" w:type="dxa"/>
                <w:vAlign w:val="center"/>
                <w:hideMark/>
              </w:tcPr>
            </w:tcPrChange>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27" w:author="Brian Bohman" w:date="2021-10-27T05:58:00Z">
              <w:tcPr>
                <w:tcW w:w="720" w:type="dxa"/>
                <w:vAlign w:val="center"/>
                <w:hideMark/>
              </w:tcPr>
            </w:tcPrChange>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28" w:author="Brian Bohman" w:date="2021-10-27T05:58:00Z">
              <w:tcPr>
                <w:tcW w:w="1008" w:type="dxa"/>
                <w:vAlign w:val="center"/>
                <w:hideMark/>
              </w:tcPr>
            </w:tcPrChange>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29" w:author="Brian Bohman" w:date="2021-10-27T05:58:00Z">
              <w:tcPr>
                <w:tcW w:w="1152" w:type="dxa"/>
                <w:vAlign w:val="center"/>
                <w:hideMark/>
              </w:tcPr>
            </w:tcPrChange>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6130" w:author="Brian Bohman" w:date="2021-10-27T05:58:00Z">
              <w:tcPr>
                <w:tcW w:w="1008" w:type="dxa"/>
                <w:vAlign w:val="center"/>
                <w:hideMark/>
              </w:tcPr>
            </w:tcPrChange>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4B644FF" w14:textId="77777777" w:rsidTr="00E419CD">
        <w:trPr>
          <w:trHeight w:val="165"/>
          <w:trPrChange w:id="16131" w:author="Brian Bohman" w:date="2021-10-27T05:58:00Z">
            <w:trPr>
              <w:trHeight w:val="165"/>
            </w:trPr>
          </w:trPrChange>
        </w:trPr>
        <w:tc>
          <w:tcPr>
            <w:tcW w:w="360" w:type="dxa"/>
            <w:vAlign w:val="center"/>
            <w:hideMark/>
            <w:tcPrChange w:id="16132" w:author="Brian Bohman" w:date="2021-10-27T05:58:00Z">
              <w:tcPr>
                <w:tcW w:w="360" w:type="dxa"/>
                <w:vAlign w:val="center"/>
                <w:hideMark/>
              </w:tcPr>
            </w:tcPrChange>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Change w:id="16133" w:author="Brian Bohman" w:date="2021-10-27T05:58:00Z">
              <w:tcPr>
                <w:tcW w:w="864" w:type="dxa"/>
                <w:vAlign w:val="center"/>
                <w:hideMark/>
              </w:tcPr>
            </w:tcPrChange>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34" w:author="Brian Bohman" w:date="2021-10-27T05:58:00Z">
              <w:tcPr>
                <w:tcW w:w="1152" w:type="dxa"/>
                <w:vAlign w:val="center"/>
                <w:hideMark/>
              </w:tcPr>
            </w:tcPrChange>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35" w:author="Brian Bohman" w:date="2021-10-27T05:58:00Z">
              <w:tcPr>
                <w:tcW w:w="504" w:type="dxa"/>
                <w:vAlign w:val="center"/>
                <w:hideMark/>
              </w:tcPr>
            </w:tcPrChange>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6136" w:author="Brian Bohman" w:date="2021-10-27T05:58:00Z">
              <w:tcPr>
                <w:tcW w:w="1008" w:type="dxa"/>
                <w:vAlign w:val="center"/>
                <w:hideMark/>
              </w:tcPr>
            </w:tcPrChange>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6137" w:author="Brian Bohman" w:date="2021-10-27T05:58:00Z">
              <w:tcPr>
                <w:tcW w:w="1008" w:type="dxa"/>
                <w:vAlign w:val="center"/>
                <w:hideMark/>
              </w:tcPr>
            </w:tcPrChange>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38" w:author="Brian Bohman" w:date="2021-10-27T05:58:00Z">
              <w:tcPr>
                <w:tcW w:w="720" w:type="dxa"/>
                <w:vAlign w:val="center"/>
                <w:hideMark/>
              </w:tcPr>
            </w:tcPrChange>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39" w:author="Brian Bohman" w:date="2021-10-27T05:58:00Z">
              <w:tcPr>
                <w:tcW w:w="1008" w:type="dxa"/>
                <w:vAlign w:val="center"/>
                <w:hideMark/>
              </w:tcPr>
            </w:tcPrChange>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40" w:author="Brian Bohman" w:date="2021-10-27T05:58:00Z">
              <w:tcPr>
                <w:tcW w:w="1152" w:type="dxa"/>
                <w:vAlign w:val="center"/>
                <w:hideMark/>
              </w:tcPr>
            </w:tcPrChange>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141" w:author="Brian Bohman" w:date="2021-10-27T05:58:00Z">
              <w:tcPr>
                <w:tcW w:w="1008" w:type="dxa"/>
                <w:vAlign w:val="center"/>
                <w:hideMark/>
              </w:tcPr>
            </w:tcPrChange>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6DF9DD4" w14:textId="77777777" w:rsidTr="00E419CD">
        <w:trPr>
          <w:trHeight w:val="165"/>
          <w:trPrChange w:id="16142" w:author="Brian Bohman" w:date="2021-10-27T05:58:00Z">
            <w:trPr>
              <w:trHeight w:val="165"/>
            </w:trPr>
          </w:trPrChange>
        </w:trPr>
        <w:tc>
          <w:tcPr>
            <w:tcW w:w="360" w:type="dxa"/>
            <w:vAlign w:val="center"/>
            <w:hideMark/>
            <w:tcPrChange w:id="16143" w:author="Brian Bohman" w:date="2021-10-27T05:58:00Z">
              <w:tcPr>
                <w:tcW w:w="360" w:type="dxa"/>
                <w:vAlign w:val="center"/>
                <w:hideMark/>
              </w:tcPr>
            </w:tcPrChange>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Change w:id="16144" w:author="Brian Bohman" w:date="2021-10-27T05:58:00Z">
              <w:tcPr>
                <w:tcW w:w="864" w:type="dxa"/>
                <w:vAlign w:val="center"/>
                <w:hideMark/>
              </w:tcPr>
            </w:tcPrChange>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45" w:author="Brian Bohman" w:date="2021-10-27T05:58:00Z">
              <w:tcPr>
                <w:tcW w:w="1152" w:type="dxa"/>
                <w:vAlign w:val="center"/>
                <w:hideMark/>
              </w:tcPr>
            </w:tcPrChange>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46" w:author="Brian Bohman" w:date="2021-10-27T05:58:00Z">
              <w:tcPr>
                <w:tcW w:w="504" w:type="dxa"/>
                <w:vAlign w:val="center"/>
                <w:hideMark/>
              </w:tcPr>
            </w:tcPrChange>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6147" w:author="Brian Bohman" w:date="2021-10-27T05:58:00Z">
              <w:tcPr>
                <w:tcW w:w="1008" w:type="dxa"/>
                <w:vAlign w:val="center"/>
                <w:hideMark/>
              </w:tcPr>
            </w:tcPrChange>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6148" w:author="Brian Bohman" w:date="2021-10-27T05:58:00Z">
              <w:tcPr>
                <w:tcW w:w="1008" w:type="dxa"/>
                <w:vAlign w:val="center"/>
                <w:hideMark/>
              </w:tcPr>
            </w:tcPrChange>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49" w:author="Brian Bohman" w:date="2021-10-27T05:58:00Z">
              <w:tcPr>
                <w:tcW w:w="720" w:type="dxa"/>
                <w:vAlign w:val="center"/>
                <w:hideMark/>
              </w:tcPr>
            </w:tcPrChange>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50" w:author="Brian Bohman" w:date="2021-10-27T05:58:00Z">
              <w:tcPr>
                <w:tcW w:w="1008" w:type="dxa"/>
                <w:vAlign w:val="center"/>
                <w:hideMark/>
              </w:tcPr>
            </w:tcPrChange>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51" w:author="Brian Bohman" w:date="2021-10-27T05:58:00Z">
              <w:tcPr>
                <w:tcW w:w="1152" w:type="dxa"/>
                <w:vAlign w:val="center"/>
                <w:hideMark/>
              </w:tcPr>
            </w:tcPrChange>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6152" w:author="Brian Bohman" w:date="2021-10-27T05:58:00Z">
              <w:tcPr>
                <w:tcW w:w="1008" w:type="dxa"/>
                <w:vAlign w:val="center"/>
                <w:hideMark/>
              </w:tcPr>
            </w:tcPrChange>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5EB2294B" w14:textId="77777777" w:rsidTr="00E419CD">
        <w:trPr>
          <w:trHeight w:val="165"/>
          <w:trPrChange w:id="16153" w:author="Brian Bohman" w:date="2021-10-27T05:58:00Z">
            <w:trPr>
              <w:trHeight w:val="165"/>
            </w:trPr>
          </w:trPrChange>
        </w:trPr>
        <w:tc>
          <w:tcPr>
            <w:tcW w:w="360" w:type="dxa"/>
            <w:vAlign w:val="center"/>
            <w:hideMark/>
            <w:tcPrChange w:id="16154" w:author="Brian Bohman" w:date="2021-10-27T05:58:00Z">
              <w:tcPr>
                <w:tcW w:w="360" w:type="dxa"/>
                <w:vAlign w:val="center"/>
                <w:hideMark/>
              </w:tcPr>
            </w:tcPrChange>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Change w:id="16155" w:author="Brian Bohman" w:date="2021-10-27T05:58:00Z">
              <w:tcPr>
                <w:tcW w:w="864" w:type="dxa"/>
                <w:vAlign w:val="center"/>
                <w:hideMark/>
              </w:tcPr>
            </w:tcPrChange>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56" w:author="Brian Bohman" w:date="2021-10-27T05:58:00Z">
              <w:tcPr>
                <w:tcW w:w="1152" w:type="dxa"/>
                <w:vAlign w:val="center"/>
                <w:hideMark/>
              </w:tcPr>
            </w:tcPrChange>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57" w:author="Brian Bohman" w:date="2021-10-27T05:58:00Z">
              <w:tcPr>
                <w:tcW w:w="504" w:type="dxa"/>
                <w:vAlign w:val="center"/>
                <w:hideMark/>
              </w:tcPr>
            </w:tcPrChange>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6158" w:author="Brian Bohman" w:date="2021-10-27T05:58:00Z">
              <w:tcPr>
                <w:tcW w:w="1008" w:type="dxa"/>
                <w:vAlign w:val="center"/>
                <w:hideMark/>
              </w:tcPr>
            </w:tcPrChange>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6159" w:author="Brian Bohman" w:date="2021-10-27T05:58:00Z">
              <w:tcPr>
                <w:tcW w:w="1008" w:type="dxa"/>
                <w:vAlign w:val="center"/>
                <w:hideMark/>
              </w:tcPr>
            </w:tcPrChange>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60" w:author="Brian Bohman" w:date="2021-10-27T05:58:00Z">
              <w:tcPr>
                <w:tcW w:w="720" w:type="dxa"/>
                <w:vAlign w:val="center"/>
                <w:hideMark/>
              </w:tcPr>
            </w:tcPrChange>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61" w:author="Brian Bohman" w:date="2021-10-27T05:58:00Z">
              <w:tcPr>
                <w:tcW w:w="1008" w:type="dxa"/>
                <w:vAlign w:val="center"/>
                <w:hideMark/>
              </w:tcPr>
            </w:tcPrChange>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62" w:author="Brian Bohman" w:date="2021-10-27T05:58:00Z">
              <w:tcPr>
                <w:tcW w:w="1152" w:type="dxa"/>
                <w:vAlign w:val="center"/>
                <w:hideMark/>
              </w:tcPr>
            </w:tcPrChange>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6163" w:author="Brian Bohman" w:date="2021-10-27T05:58:00Z">
              <w:tcPr>
                <w:tcW w:w="1008" w:type="dxa"/>
                <w:vAlign w:val="center"/>
                <w:hideMark/>
              </w:tcPr>
            </w:tcPrChange>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2C7EC810" w14:textId="77777777" w:rsidTr="00E419CD">
        <w:trPr>
          <w:trHeight w:val="165"/>
          <w:trPrChange w:id="16164" w:author="Brian Bohman" w:date="2021-10-27T05:58:00Z">
            <w:trPr>
              <w:trHeight w:val="165"/>
            </w:trPr>
          </w:trPrChange>
        </w:trPr>
        <w:tc>
          <w:tcPr>
            <w:tcW w:w="360" w:type="dxa"/>
            <w:vAlign w:val="center"/>
            <w:hideMark/>
            <w:tcPrChange w:id="16165" w:author="Brian Bohman" w:date="2021-10-27T05:58:00Z">
              <w:tcPr>
                <w:tcW w:w="360" w:type="dxa"/>
                <w:vAlign w:val="center"/>
                <w:hideMark/>
              </w:tcPr>
            </w:tcPrChange>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Change w:id="16166" w:author="Brian Bohman" w:date="2021-10-27T05:58:00Z">
              <w:tcPr>
                <w:tcW w:w="864" w:type="dxa"/>
                <w:vAlign w:val="center"/>
                <w:hideMark/>
              </w:tcPr>
            </w:tcPrChange>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67" w:author="Brian Bohman" w:date="2021-10-27T05:58:00Z">
              <w:tcPr>
                <w:tcW w:w="1152" w:type="dxa"/>
                <w:vAlign w:val="center"/>
                <w:hideMark/>
              </w:tcPr>
            </w:tcPrChange>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68" w:author="Brian Bohman" w:date="2021-10-27T05:58:00Z">
              <w:tcPr>
                <w:tcW w:w="504" w:type="dxa"/>
                <w:vAlign w:val="center"/>
                <w:hideMark/>
              </w:tcPr>
            </w:tcPrChange>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6169" w:author="Brian Bohman" w:date="2021-10-27T05:58:00Z">
              <w:tcPr>
                <w:tcW w:w="1008" w:type="dxa"/>
                <w:vAlign w:val="center"/>
                <w:hideMark/>
              </w:tcPr>
            </w:tcPrChange>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6170" w:author="Brian Bohman" w:date="2021-10-27T05:58:00Z">
              <w:tcPr>
                <w:tcW w:w="1008" w:type="dxa"/>
                <w:vAlign w:val="center"/>
                <w:hideMark/>
              </w:tcPr>
            </w:tcPrChange>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71" w:author="Brian Bohman" w:date="2021-10-27T05:58:00Z">
              <w:tcPr>
                <w:tcW w:w="720" w:type="dxa"/>
                <w:vAlign w:val="center"/>
                <w:hideMark/>
              </w:tcPr>
            </w:tcPrChange>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72" w:author="Brian Bohman" w:date="2021-10-27T05:58:00Z">
              <w:tcPr>
                <w:tcW w:w="1008" w:type="dxa"/>
                <w:vAlign w:val="center"/>
                <w:hideMark/>
              </w:tcPr>
            </w:tcPrChange>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73" w:author="Brian Bohman" w:date="2021-10-27T05:58:00Z">
              <w:tcPr>
                <w:tcW w:w="1152" w:type="dxa"/>
                <w:vAlign w:val="center"/>
                <w:hideMark/>
              </w:tcPr>
            </w:tcPrChange>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6174" w:author="Brian Bohman" w:date="2021-10-27T05:58:00Z">
              <w:tcPr>
                <w:tcW w:w="1008" w:type="dxa"/>
                <w:vAlign w:val="center"/>
                <w:hideMark/>
              </w:tcPr>
            </w:tcPrChange>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BC05F70" w14:textId="77777777" w:rsidTr="00E419CD">
        <w:trPr>
          <w:trHeight w:val="165"/>
          <w:trPrChange w:id="16175" w:author="Brian Bohman" w:date="2021-10-27T05:58:00Z">
            <w:trPr>
              <w:trHeight w:val="165"/>
            </w:trPr>
          </w:trPrChange>
        </w:trPr>
        <w:tc>
          <w:tcPr>
            <w:tcW w:w="360" w:type="dxa"/>
            <w:vAlign w:val="center"/>
            <w:hideMark/>
            <w:tcPrChange w:id="16176" w:author="Brian Bohman" w:date="2021-10-27T05:58:00Z">
              <w:tcPr>
                <w:tcW w:w="360" w:type="dxa"/>
                <w:vAlign w:val="center"/>
                <w:hideMark/>
              </w:tcPr>
            </w:tcPrChange>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Change w:id="16177" w:author="Brian Bohman" w:date="2021-10-27T05:58:00Z">
              <w:tcPr>
                <w:tcW w:w="864" w:type="dxa"/>
                <w:vAlign w:val="center"/>
                <w:hideMark/>
              </w:tcPr>
            </w:tcPrChange>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78" w:author="Brian Bohman" w:date="2021-10-27T05:58:00Z">
              <w:tcPr>
                <w:tcW w:w="1152" w:type="dxa"/>
                <w:vAlign w:val="center"/>
                <w:hideMark/>
              </w:tcPr>
            </w:tcPrChange>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79" w:author="Brian Bohman" w:date="2021-10-27T05:58:00Z">
              <w:tcPr>
                <w:tcW w:w="504" w:type="dxa"/>
                <w:vAlign w:val="center"/>
                <w:hideMark/>
              </w:tcPr>
            </w:tcPrChange>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6180" w:author="Brian Bohman" w:date="2021-10-27T05:58:00Z">
              <w:tcPr>
                <w:tcW w:w="1008" w:type="dxa"/>
                <w:vAlign w:val="center"/>
                <w:hideMark/>
              </w:tcPr>
            </w:tcPrChange>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6181" w:author="Brian Bohman" w:date="2021-10-27T05:58:00Z">
              <w:tcPr>
                <w:tcW w:w="1008" w:type="dxa"/>
                <w:vAlign w:val="center"/>
                <w:hideMark/>
              </w:tcPr>
            </w:tcPrChange>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82" w:author="Brian Bohman" w:date="2021-10-27T05:58:00Z">
              <w:tcPr>
                <w:tcW w:w="720" w:type="dxa"/>
                <w:vAlign w:val="center"/>
                <w:hideMark/>
              </w:tcPr>
            </w:tcPrChange>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83" w:author="Brian Bohman" w:date="2021-10-27T05:58:00Z">
              <w:tcPr>
                <w:tcW w:w="1008" w:type="dxa"/>
                <w:vAlign w:val="center"/>
                <w:hideMark/>
              </w:tcPr>
            </w:tcPrChange>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84" w:author="Brian Bohman" w:date="2021-10-27T05:58:00Z">
              <w:tcPr>
                <w:tcW w:w="1152" w:type="dxa"/>
                <w:vAlign w:val="center"/>
                <w:hideMark/>
              </w:tcPr>
            </w:tcPrChange>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6185" w:author="Brian Bohman" w:date="2021-10-27T05:58:00Z">
              <w:tcPr>
                <w:tcW w:w="1008" w:type="dxa"/>
                <w:vAlign w:val="center"/>
                <w:hideMark/>
              </w:tcPr>
            </w:tcPrChange>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8A9B93D" w14:textId="77777777" w:rsidTr="00E419CD">
        <w:trPr>
          <w:trHeight w:val="165"/>
          <w:trPrChange w:id="16186" w:author="Brian Bohman" w:date="2021-10-27T05:58:00Z">
            <w:trPr>
              <w:trHeight w:val="165"/>
            </w:trPr>
          </w:trPrChange>
        </w:trPr>
        <w:tc>
          <w:tcPr>
            <w:tcW w:w="360" w:type="dxa"/>
            <w:vAlign w:val="center"/>
            <w:hideMark/>
            <w:tcPrChange w:id="16187" w:author="Brian Bohman" w:date="2021-10-27T05:58:00Z">
              <w:tcPr>
                <w:tcW w:w="360" w:type="dxa"/>
                <w:vAlign w:val="center"/>
                <w:hideMark/>
              </w:tcPr>
            </w:tcPrChange>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Change w:id="16188" w:author="Brian Bohman" w:date="2021-10-27T05:58:00Z">
              <w:tcPr>
                <w:tcW w:w="864" w:type="dxa"/>
                <w:vAlign w:val="center"/>
                <w:hideMark/>
              </w:tcPr>
            </w:tcPrChange>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89" w:author="Brian Bohman" w:date="2021-10-27T05:58:00Z">
              <w:tcPr>
                <w:tcW w:w="1152" w:type="dxa"/>
                <w:vAlign w:val="center"/>
                <w:hideMark/>
              </w:tcPr>
            </w:tcPrChange>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90" w:author="Brian Bohman" w:date="2021-10-27T05:58:00Z">
              <w:tcPr>
                <w:tcW w:w="504" w:type="dxa"/>
                <w:vAlign w:val="center"/>
                <w:hideMark/>
              </w:tcPr>
            </w:tcPrChange>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191" w:author="Brian Bohman" w:date="2021-10-27T05:58:00Z">
              <w:tcPr>
                <w:tcW w:w="1008" w:type="dxa"/>
                <w:vAlign w:val="center"/>
                <w:hideMark/>
              </w:tcPr>
            </w:tcPrChange>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192" w:author="Brian Bohman" w:date="2021-10-27T05:58:00Z">
              <w:tcPr>
                <w:tcW w:w="1008" w:type="dxa"/>
                <w:vAlign w:val="center"/>
                <w:hideMark/>
              </w:tcPr>
            </w:tcPrChange>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93" w:author="Brian Bohman" w:date="2021-10-27T05:58:00Z">
              <w:tcPr>
                <w:tcW w:w="720" w:type="dxa"/>
                <w:vAlign w:val="center"/>
                <w:hideMark/>
              </w:tcPr>
            </w:tcPrChange>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94" w:author="Brian Bohman" w:date="2021-10-27T05:58:00Z">
              <w:tcPr>
                <w:tcW w:w="1008" w:type="dxa"/>
                <w:vAlign w:val="center"/>
                <w:hideMark/>
              </w:tcPr>
            </w:tcPrChange>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95" w:author="Brian Bohman" w:date="2021-10-27T05:58:00Z">
              <w:tcPr>
                <w:tcW w:w="1152" w:type="dxa"/>
                <w:vAlign w:val="center"/>
                <w:hideMark/>
              </w:tcPr>
            </w:tcPrChange>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6196" w:author="Brian Bohman" w:date="2021-10-27T05:58:00Z">
              <w:tcPr>
                <w:tcW w:w="1008" w:type="dxa"/>
                <w:vAlign w:val="center"/>
                <w:hideMark/>
              </w:tcPr>
            </w:tcPrChange>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9B19549" w14:textId="77777777" w:rsidTr="00E419CD">
        <w:trPr>
          <w:trHeight w:val="165"/>
          <w:trPrChange w:id="16197" w:author="Brian Bohman" w:date="2021-10-27T05:58:00Z">
            <w:trPr>
              <w:trHeight w:val="165"/>
            </w:trPr>
          </w:trPrChange>
        </w:trPr>
        <w:tc>
          <w:tcPr>
            <w:tcW w:w="360" w:type="dxa"/>
            <w:vAlign w:val="center"/>
            <w:hideMark/>
            <w:tcPrChange w:id="16198" w:author="Brian Bohman" w:date="2021-10-27T05:58:00Z">
              <w:tcPr>
                <w:tcW w:w="360" w:type="dxa"/>
                <w:vAlign w:val="center"/>
                <w:hideMark/>
              </w:tcPr>
            </w:tcPrChange>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Change w:id="16199" w:author="Brian Bohman" w:date="2021-10-27T05:58:00Z">
              <w:tcPr>
                <w:tcW w:w="864" w:type="dxa"/>
                <w:vAlign w:val="center"/>
                <w:hideMark/>
              </w:tcPr>
            </w:tcPrChange>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00" w:author="Brian Bohman" w:date="2021-10-27T05:58:00Z">
              <w:tcPr>
                <w:tcW w:w="1152" w:type="dxa"/>
                <w:vAlign w:val="center"/>
                <w:hideMark/>
              </w:tcPr>
            </w:tcPrChange>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201" w:author="Brian Bohman" w:date="2021-10-27T05:58:00Z">
              <w:tcPr>
                <w:tcW w:w="504" w:type="dxa"/>
                <w:vAlign w:val="center"/>
                <w:hideMark/>
              </w:tcPr>
            </w:tcPrChange>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202" w:author="Brian Bohman" w:date="2021-10-27T05:58:00Z">
              <w:tcPr>
                <w:tcW w:w="1008" w:type="dxa"/>
                <w:vAlign w:val="center"/>
                <w:hideMark/>
              </w:tcPr>
            </w:tcPrChange>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203" w:author="Brian Bohman" w:date="2021-10-27T05:58:00Z">
              <w:tcPr>
                <w:tcW w:w="1008" w:type="dxa"/>
                <w:vAlign w:val="center"/>
                <w:hideMark/>
              </w:tcPr>
            </w:tcPrChange>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204" w:author="Brian Bohman" w:date="2021-10-27T05:58:00Z">
              <w:tcPr>
                <w:tcW w:w="720" w:type="dxa"/>
                <w:vAlign w:val="center"/>
                <w:hideMark/>
              </w:tcPr>
            </w:tcPrChange>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205" w:author="Brian Bohman" w:date="2021-10-27T05:58:00Z">
              <w:tcPr>
                <w:tcW w:w="1008" w:type="dxa"/>
                <w:vAlign w:val="center"/>
                <w:hideMark/>
              </w:tcPr>
            </w:tcPrChange>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06" w:author="Brian Bohman" w:date="2021-10-27T05:58:00Z">
              <w:tcPr>
                <w:tcW w:w="1152" w:type="dxa"/>
                <w:vAlign w:val="center"/>
                <w:hideMark/>
              </w:tcPr>
            </w:tcPrChange>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6207" w:author="Brian Bohman" w:date="2021-10-27T05:58:00Z">
              <w:tcPr>
                <w:tcW w:w="1008" w:type="dxa"/>
                <w:vAlign w:val="center"/>
                <w:hideMark/>
              </w:tcPr>
            </w:tcPrChange>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F118F8" w14:textId="77777777" w:rsidTr="00E419CD">
        <w:trPr>
          <w:trHeight w:val="180"/>
          <w:trPrChange w:id="16208" w:author="Brian Bohman" w:date="2021-10-27T05:58:00Z">
            <w:trPr>
              <w:trHeight w:val="180"/>
            </w:trPr>
          </w:trPrChange>
        </w:trPr>
        <w:tc>
          <w:tcPr>
            <w:tcW w:w="360" w:type="dxa"/>
            <w:vAlign w:val="center"/>
            <w:hideMark/>
            <w:tcPrChange w:id="16209" w:author="Brian Bohman" w:date="2021-10-27T05:58:00Z">
              <w:tcPr>
                <w:tcW w:w="360" w:type="dxa"/>
                <w:vAlign w:val="center"/>
                <w:hideMark/>
              </w:tcPr>
            </w:tcPrChange>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Change w:id="16210" w:author="Brian Bohman" w:date="2021-10-27T05:58:00Z">
              <w:tcPr>
                <w:tcW w:w="864" w:type="dxa"/>
                <w:vAlign w:val="center"/>
                <w:hideMark/>
              </w:tcPr>
            </w:tcPrChange>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11" w:author="Brian Bohman" w:date="2021-10-27T05:58:00Z">
              <w:tcPr>
                <w:tcW w:w="1152" w:type="dxa"/>
                <w:vAlign w:val="center"/>
                <w:hideMark/>
              </w:tcPr>
            </w:tcPrChange>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212" w:author="Brian Bohman" w:date="2021-10-27T05:58:00Z">
              <w:tcPr>
                <w:tcW w:w="504" w:type="dxa"/>
                <w:vAlign w:val="center"/>
                <w:hideMark/>
              </w:tcPr>
            </w:tcPrChange>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213" w:author="Brian Bohman" w:date="2021-10-27T05:58:00Z">
              <w:tcPr>
                <w:tcW w:w="1008" w:type="dxa"/>
                <w:vAlign w:val="center"/>
                <w:hideMark/>
              </w:tcPr>
            </w:tcPrChange>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214" w:author="Brian Bohman" w:date="2021-10-27T05:58:00Z">
              <w:tcPr>
                <w:tcW w:w="1008" w:type="dxa"/>
                <w:vAlign w:val="center"/>
                <w:hideMark/>
              </w:tcPr>
            </w:tcPrChange>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215" w:author="Brian Bohman" w:date="2021-10-27T05:58:00Z">
              <w:tcPr>
                <w:tcW w:w="720" w:type="dxa"/>
                <w:vAlign w:val="center"/>
                <w:hideMark/>
              </w:tcPr>
            </w:tcPrChange>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216" w:author="Brian Bohman" w:date="2021-10-27T05:58:00Z">
              <w:tcPr>
                <w:tcW w:w="1008" w:type="dxa"/>
                <w:vAlign w:val="center"/>
                <w:hideMark/>
              </w:tcPr>
            </w:tcPrChange>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217" w:author="Brian Bohman" w:date="2021-10-27T05:58:00Z">
              <w:tcPr>
                <w:tcW w:w="1152" w:type="dxa"/>
                <w:vAlign w:val="center"/>
                <w:hideMark/>
              </w:tcPr>
            </w:tcPrChange>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16218" w:author="Brian Bohman" w:date="2021-10-27T05:58:00Z">
              <w:tcPr>
                <w:tcW w:w="1008" w:type="dxa"/>
                <w:vAlign w:val="center"/>
                <w:hideMark/>
              </w:tcPr>
            </w:tcPrChange>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D85C31" w14:textId="77777777" w:rsidTr="00E419CD">
        <w:trPr>
          <w:trHeight w:val="165"/>
          <w:trPrChange w:id="16219" w:author="Brian Bohman" w:date="2021-10-27T05:58:00Z">
            <w:trPr>
              <w:trHeight w:val="165"/>
            </w:trPr>
          </w:trPrChange>
        </w:trPr>
        <w:tc>
          <w:tcPr>
            <w:tcW w:w="360" w:type="dxa"/>
            <w:vAlign w:val="center"/>
            <w:hideMark/>
            <w:tcPrChange w:id="16220" w:author="Brian Bohman" w:date="2021-10-27T05:58:00Z">
              <w:tcPr>
                <w:tcW w:w="360" w:type="dxa"/>
                <w:vAlign w:val="center"/>
                <w:hideMark/>
              </w:tcPr>
            </w:tcPrChange>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Change w:id="16221" w:author="Brian Bohman" w:date="2021-10-27T05:58:00Z">
              <w:tcPr>
                <w:tcW w:w="864" w:type="dxa"/>
                <w:vAlign w:val="center"/>
                <w:hideMark/>
              </w:tcPr>
            </w:tcPrChange>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22" w:author="Brian Bohman" w:date="2021-10-27T05:58:00Z">
              <w:tcPr>
                <w:tcW w:w="1152" w:type="dxa"/>
                <w:vAlign w:val="center"/>
                <w:hideMark/>
              </w:tcPr>
            </w:tcPrChange>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223" w:author="Brian Bohman" w:date="2021-10-27T05:58:00Z">
              <w:tcPr>
                <w:tcW w:w="504" w:type="dxa"/>
                <w:vAlign w:val="center"/>
                <w:hideMark/>
              </w:tcPr>
            </w:tcPrChange>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224" w:author="Brian Bohman" w:date="2021-10-27T05:58:00Z">
              <w:tcPr>
                <w:tcW w:w="1008" w:type="dxa"/>
                <w:vAlign w:val="center"/>
                <w:hideMark/>
              </w:tcPr>
            </w:tcPrChange>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225" w:author="Brian Bohman" w:date="2021-10-27T05:58:00Z">
              <w:tcPr>
                <w:tcW w:w="1008" w:type="dxa"/>
                <w:vAlign w:val="center"/>
                <w:hideMark/>
              </w:tcPr>
            </w:tcPrChange>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226" w:author="Brian Bohman" w:date="2021-10-27T05:58:00Z">
              <w:tcPr>
                <w:tcW w:w="720" w:type="dxa"/>
                <w:vAlign w:val="center"/>
                <w:hideMark/>
              </w:tcPr>
            </w:tcPrChange>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227" w:author="Brian Bohman" w:date="2021-10-27T05:58:00Z">
              <w:tcPr>
                <w:tcW w:w="1008" w:type="dxa"/>
                <w:vAlign w:val="center"/>
                <w:hideMark/>
              </w:tcPr>
            </w:tcPrChange>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28" w:author="Brian Bohman" w:date="2021-10-27T05:58:00Z">
              <w:tcPr>
                <w:tcW w:w="1152" w:type="dxa"/>
                <w:vAlign w:val="center"/>
                <w:hideMark/>
              </w:tcPr>
            </w:tcPrChange>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229" w:author="Brian Bohman" w:date="2021-10-27T05:58:00Z">
              <w:tcPr>
                <w:tcW w:w="1008" w:type="dxa"/>
                <w:vAlign w:val="center"/>
                <w:hideMark/>
              </w:tcPr>
            </w:tcPrChange>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B1A831E" w14:textId="77777777" w:rsidTr="00E419CD">
        <w:trPr>
          <w:trHeight w:val="165"/>
          <w:trPrChange w:id="16230" w:author="Brian Bohman" w:date="2021-10-27T05:58:00Z">
            <w:trPr>
              <w:trHeight w:val="165"/>
            </w:trPr>
          </w:trPrChange>
        </w:trPr>
        <w:tc>
          <w:tcPr>
            <w:tcW w:w="360" w:type="dxa"/>
            <w:vAlign w:val="center"/>
            <w:hideMark/>
            <w:tcPrChange w:id="16231" w:author="Brian Bohman" w:date="2021-10-27T05:58:00Z">
              <w:tcPr>
                <w:tcW w:w="360" w:type="dxa"/>
                <w:vAlign w:val="center"/>
                <w:hideMark/>
              </w:tcPr>
            </w:tcPrChange>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Change w:id="16232" w:author="Brian Bohman" w:date="2021-10-27T05:58:00Z">
              <w:tcPr>
                <w:tcW w:w="864" w:type="dxa"/>
                <w:vAlign w:val="center"/>
                <w:hideMark/>
              </w:tcPr>
            </w:tcPrChange>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33" w:author="Brian Bohman" w:date="2021-10-27T05:58:00Z">
              <w:tcPr>
                <w:tcW w:w="1152" w:type="dxa"/>
                <w:vAlign w:val="center"/>
                <w:hideMark/>
              </w:tcPr>
            </w:tcPrChange>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234" w:author="Brian Bohman" w:date="2021-10-27T05:58:00Z">
              <w:tcPr>
                <w:tcW w:w="504" w:type="dxa"/>
                <w:vAlign w:val="center"/>
                <w:hideMark/>
              </w:tcPr>
            </w:tcPrChange>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235" w:author="Brian Bohman" w:date="2021-10-27T05:58:00Z">
              <w:tcPr>
                <w:tcW w:w="1008" w:type="dxa"/>
                <w:vAlign w:val="center"/>
                <w:hideMark/>
              </w:tcPr>
            </w:tcPrChange>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236" w:author="Brian Bohman" w:date="2021-10-27T05:58:00Z">
              <w:tcPr>
                <w:tcW w:w="1008" w:type="dxa"/>
                <w:vAlign w:val="center"/>
                <w:hideMark/>
              </w:tcPr>
            </w:tcPrChange>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237" w:author="Brian Bohman" w:date="2021-10-27T05:58:00Z">
              <w:tcPr>
                <w:tcW w:w="720" w:type="dxa"/>
                <w:vAlign w:val="center"/>
                <w:hideMark/>
              </w:tcPr>
            </w:tcPrChange>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238" w:author="Brian Bohman" w:date="2021-10-27T05:58:00Z">
              <w:tcPr>
                <w:tcW w:w="1008" w:type="dxa"/>
                <w:vAlign w:val="center"/>
                <w:hideMark/>
              </w:tcPr>
            </w:tcPrChange>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39" w:author="Brian Bohman" w:date="2021-10-27T05:58:00Z">
              <w:tcPr>
                <w:tcW w:w="1152" w:type="dxa"/>
                <w:vAlign w:val="center"/>
                <w:hideMark/>
              </w:tcPr>
            </w:tcPrChange>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6240" w:author="Brian Bohman" w:date="2021-10-27T05:58:00Z">
              <w:tcPr>
                <w:tcW w:w="1008" w:type="dxa"/>
                <w:vAlign w:val="center"/>
                <w:hideMark/>
              </w:tcPr>
            </w:tcPrChange>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CC9DEED" w14:textId="77777777" w:rsidTr="00E419CD">
        <w:trPr>
          <w:trHeight w:val="165"/>
          <w:trPrChange w:id="16241" w:author="Brian Bohman" w:date="2021-10-27T05:58:00Z">
            <w:trPr>
              <w:trHeight w:val="165"/>
            </w:trPr>
          </w:trPrChange>
        </w:trPr>
        <w:tc>
          <w:tcPr>
            <w:tcW w:w="360" w:type="dxa"/>
            <w:vAlign w:val="center"/>
            <w:hideMark/>
            <w:tcPrChange w:id="16242" w:author="Brian Bohman" w:date="2021-10-27T05:58:00Z">
              <w:tcPr>
                <w:tcW w:w="360" w:type="dxa"/>
                <w:vAlign w:val="center"/>
                <w:hideMark/>
              </w:tcPr>
            </w:tcPrChange>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Change w:id="16243" w:author="Brian Bohman" w:date="2021-10-27T05:58:00Z">
              <w:tcPr>
                <w:tcW w:w="864" w:type="dxa"/>
                <w:vAlign w:val="center"/>
                <w:hideMark/>
              </w:tcPr>
            </w:tcPrChange>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44" w:author="Brian Bohman" w:date="2021-10-27T05:58:00Z">
              <w:tcPr>
                <w:tcW w:w="1152" w:type="dxa"/>
                <w:vAlign w:val="center"/>
                <w:hideMark/>
              </w:tcPr>
            </w:tcPrChange>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245" w:author="Brian Bohman" w:date="2021-10-27T05:58:00Z">
              <w:tcPr>
                <w:tcW w:w="504" w:type="dxa"/>
                <w:vAlign w:val="center"/>
                <w:hideMark/>
              </w:tcPr>
            </w:tcPrChange>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246" w:author="Brian Bohman" w:date="2021-10-27T05:58:00Z">
              <w:tcPr>
                <w:tcW w:w="1008" w:type="dxa"/>
                <w:vAlign w:val="center"/>
                <w:hideMark/>
              </w:tcPr>
            </w:tcPrChange>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247" w:author="Brian Bohman" w:date="2021-10-27T05:58:00Z">
              <w:tcPr>
                <w:tcW w:w="1008" w:type="dxa"/>
                <w:vAlign w:val="center"/>
                <w:hideMark/>
              </w:tcPr>
            </w:tcPrChange>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248" w:author="Brian Bohman" w:date="2021-10-27T05:58:00Z">
              <w:tcPr>
                <w:tcW w:w="720" w:type="dxa"/>
                <w:vAlign w:val="center"/>
                <w:hideMark/>
              </w:tcPr>
            </w:tcPrChange>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249" w:author="Brian Bohman" w:date="2021-10-27T05:58:00Z">
              <w:tcPr>
                <w:tcW w:w="1008" w:type="dxa"/>
                <w:vAlign w:val="center"/>
                <w:hideMark/>
              </w:tcPr>
            </w:tcPrChange>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50" w:author="Brian Bohman" w:date="2021-10-27T05:58:00Z">
              <w:tcPr>
                <w:tcW w:w="1152" w:type="dxa"/>
                <w:vAlign w:val="center"/>
                <w:hideMark/>
              </w:tcPr>
            </w:tcPrChange>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251" w:author="Brian Bohman" w:date="2021-10-27T05:58:00Z">
              <w:tcPr>
                <w:tcW w:w="1008" w:type="dxa"/>
                <w:vAlign w:val="center"/>
                <w:hideMark/>
              </w:tcPr>
            </w:tcPrChange>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D543B7E" w14:textId="77777777" w:rsidTr="00E419CD">
        <w:trPr>
          <w:trHeight w:val="165"/>
          <w:trPrChange w:id="16252" w:author="Brian Bohman" w:date="2021-10-27T05:58:00Z">
            <w:trPr>
              <w:trHeight w:val="165"/>
            </w:trPr>
          </w:trPrChange>
        </w:trPr>
        <w:tc>
          <w:tcPr>
            <w:tcW w:w="360" w:type="dxa"/>
            <w:vAlign w:val="center"/>
            <w:hideMark/>
            <w:tcPrChange w:id="16253" w:author="Brian Bohman" w:date="2021-10-27T05:58:00Z">
              <w:tcPr>
                <w:tcW w:w="360" w:type="dxa"/>
                <w:vAlign w:val="center"/>
                <w:hideMark/>
              </w:tcPr>
            </w:tcPrChange>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Change w:id="16254" w:author="Brian Bohman" w:date="2021-10-27T05:58:00Z">
              <w:tcPr>
                <w:tcW w:w="864" w:type="dxa"/>
                <w:vAlign w:val="center"/>
                <w:hideMark/>
              </w:tcPr>
            </w:tcPrChange>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55" w:author="Brian Bohman" w:date="2021-10-27T05:58:00Z">
              <w:tcPr>
                <w:tcW w:w="1152" w:type="dxa"/>
                <w:vAlign w:val="center"/>
                <w:hideMark/>
              </w:tcPr>
            </w:tcPrChange>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256" w:author="Brian Bohman" w:date="2021-10-27T05:58:00Z">
              <w:tcPr>
                <w:tcW w:w="504" w:type="dxa"/>
                <w:vAlign w:val="center"/>
                <w:hideMark/>
              </w:tcPr>
            </w:tcPrChange>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257" w:author="Brian Bohman" w:date="2021-10-27T05:58:00Z">
              <w:tcPr>
                <w:tcW w:w="1008" w:type="dxa"/>
                <w:vAlign w:val="center"/>
                <w:hideMark/>
              </w:tcPr>
            </w:tcPrChange>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258" w:author="Brian Bohman" w:date="2021-10-27T05:58:00Z">
              <w:tcPr>
                <w:tcW w:w="1008" w:type="dxa"/>
                <w:vAlign w:val="center"/>
                <w:hideMark/>
              </w:tcPr>
            </w:tcPrChange>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259" w:author="Brian Bohman" w:date="2021-10-27T05:58:00Z">
              <w:tcPr>
                <w:tcW w:w="720" w:type="dxa"/>
                <w:vAlign w:val="center"/>
                <w:hideMark/>
              </w:tcPr>
            </w:tcPrChange>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260" w:author="Brian Bohman" w:date="2021-10-27T05:58:00Z">
              <w:tcPr>
                <w:tcW w:w="1008" w:type="dxa"/>
                <w:vAlign w:val="center"/>
                <w:hideMark/>
              </w:tcPr>
            </w:tcPrChange>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261" w:author="Brian Bohman" w:date="2021-10-27T05:58:00Z">
              <w:tcPr>
                <w:tcW w:w="1152" w:type="dxa"/>
                <w:vAlign w:val="center"/>
                <w:hideMark/>
              </w:tcPr>
            </w:tcPrChange>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6262" w:author="Brian Bohman" w:date="2021-10-27T05:58:00Z">
              <w:tcPr>
                <w:tcW w:w="1008" w:type="dxa"/>
                <w:vAlign w:val="center"/>
                <w:hideMark/>
              </w:tcPr>
            </w:tcPrChange>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18A2B9B4" w14:textId="77777777" w:rsidTr="00E419CD">
        <w:trPr>
          <w:trHeight w:val="165"/>
          <w:trPrChange w:id="16263" w:author="Brian Bohman" w:date="2021-10-27T05:58:00Z">
            <w:trPr>
              <w:trHeight w:val="165"/>
            </w:trPr>
          </w:trPrChange>
        </w:trPr>
        <w:tc>
          <w:tcPr>
            <w:tcW w:w="360" w:type="dxa"/>
            <w:vAlign w:val="center"/>
            <w:hideMark/>
            <w:tcPrChange w:id="16264" w:author="Brian Bohman" w:date="2021-10-27T05:58:00Z">
              <w:tcPr>
                <w:tcW w:w="360" w:type="dxa"/>
                <w:vAlign w:val="center"/>
                <w:hideMark/>
              </w:tcPr>
            </w:tcPrChange>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Change w:id="16265" w:author="Brian Bohman" w:date="2021-10-27T05:58:00Z">
              <w:tcPr>
                <w:tcW w:w="864" w:type="dxa"/>
                <w:vAlign w:val="center"/>
                <w:hideMark/>
              </w:tcPr>
            </w:tcPrChange>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66" w:author="Brian Bohman" w:date="2021-10-27T05:58:00Z">
              <w:tcPr>
                <w:tcW w:w="1152" w:type="dxa"/>
                <w:vAlign w:val="center"/>
                <w:hideMark/>
              </w:tcPr>
            </w:tcPrChange>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267" w:author="Brian Bohman" w:date="2021-10-27T05:58:00Z">
              <w:tcPr>
                <w:tcW w:w="504" w:type="dxa"/>
                <w:vAlign w:val="center"/>
                <w:hideMark/>
              </w:tcPr>
            </w:tcPrChange>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268" w:author="Brian Bohman" w:date="2021-10-27T05:58:00Z">
              <w:tcPr>
                <w:tcW w:w="1008" w:type="dxa"/>
                <w:vAlign w:val="center"/>
                <w:hideMark/>
              </w:tcPr>
            </w:tcPrChange>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269" w:author="Brian Bohman" w:date="2021-10-27T05:58:00Z">
              <w:tcPr>
                <w:tcW w:w="1008" w:type="dxa"/>
                <w:vAlign w:val="center"/>
                <w:hideMark/>
              </w:tcPr>
            </w:tcPrChange>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270" w:author="Brian Bohman" w:date="2021-10-27T05:58:00Z">
              <w:tcPr>
                <w:tcW w:w="720" w:type="dxa"/>
                <w:vAlign w:val="center"/>
                <w:hideMark/>
              </w:tcPr>
            </w:tcPrChange>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271" w:author="Brian Bohman" w:date="2021-10-27T05:58:00Z">
              <w:tcPr>
                <w:tcW w:w="1008" w:type="dxa"/>
                <w:vAlign w:val="center"/>
                <w:hideMark/>
              </w:tcPr>
            </w:tcPrChange>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72" w:author="Brian Bohman" w:date="2021-10-27T05:58:00Z">
              <w:tcPr>
                <w:tcW w:w="1152" w:type="dxa"/>
                <w:vAlign w:val="center"/>
                <w:hideMark/>
              </w:tcPr>
            </w:tcPrChange>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273" w:author="Brian Bohman" w:date="2021-10-27T05:58:00Z">
              <w:tcPr>
                <w:tcW w:w="1008" w:type="dxa"/>
                <w:vAlign w:val="center"/>
                <w:hideMark/>
              </w:tcPr>
            </w:tcPrChange>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C921EA9" w14:textId="77777777" w:rsidTr="00E419CD">
        <w:trPr>
          <w:trHeight w:val="165"/>
          <w:trPrChange w:id="16274" w:author="Brian Bohman" w:date="2021-10-27T05:58:00Z">
            <w:trPr>
              <w:trHeight w:val="165"/>
            </w:trPr>
          </w:trPrChange>
        </w:trPr>
        <w:tc>
          <w:tcPr>
            <w:tcW w:w="360" w:type="dxa"/>
            <w:vAlign w:val="center"/>
            <w:hideMark/>
            <w:tcPrChange w:id="16275" w:author="Brian Bohman" w:date="2021-10-27T05:58:00Z">
              <w:tcPr>
                <w:tcW w:w="360" w:type="dxa"/>
                <w:vAlign w:val="center"/>
                <w:hideMark/>
              </w:tcPr>
            </w:tcPrChange>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Change w:id="16276" w:author="Brian Bohman" w:date="2021-10-27T05:58:00Z">
              <w:tcPr>
                <w:tcW w:w="864" w:type="dxa"/>
                <w:vAlign w:val="center"/>
                <w:hideMark/>
              </w:tcPr>
            </w:tcPrChange>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77" w:author="Brian Bohman" w:date="2021-10-27T05:58:00Z">
              <w:tcPr>
                <w:tcW w:w="1152" w:type="dxa"/>
                <w:vAlign w:val="center"/>
                <w:hideMark/>
              </w:tcPr>
            </w:tcPrChange>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278" w:author="Brian Bohman" w:date="2021-10-27T05:58:00Z">
              <w:tcPr>
                <w:tcW w:w="504" w:type="dxa"/>
                <w:vAlign w:val="center"/>
                <w:hideMark/>
              </w:tcPr>
            </w:tcPrChange>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279" w:author="Brian Bohman" w:date="2021-10-27T05:58:00Z">
              <w:tcPr>
                <w:tcW w:w="1008" w:type="dxa"/>
                <w:vAlign w:val="center"/>
                <w:hideMark/>
              </w:tcPr>
            </w:tcPrChange>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280" w:author="Brian Bohman" w:date="2021-10-27T05:58:00Z">
              <w:tcPr>
                <w:tcW w:w="1008" w:type="dxa"/>
                <w:vAlign w:val="center"/>
                <w:hideMark/>
              </w:tcPr>
            </w:tcPrChange>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281" w:author="Brian Bohman" w:date="2021-10-27T05:58:00Z">
              <w:tcPr>
                <w:tcW w:w="720" w:type="dxa"/>
                <w:vAlign w:val="center"/>
                <w:hideMark/>
              </w:tcPr>
            </w:tcPrChange>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282" w:author="Brian Bohman" w:date="2021-10-27T05:58:00Z">
              <w:tcPr>
                <w:tcW w:w="1008" w:type="dxa"/>
                <w:vAlign w:val="center"/>
                <w:hideMark/>
              </w:tcPr>
            </w:tcPrChange>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83" w:author="Brian Bohman" w:date="2021-10-27T05:58:00Z">
              <w:tcPr>
                <w:tcW w:w="1152" w:type="dxa"/>
                <w:vAlign w:val="center"/>
                <w:hideMark/>
              </w:tcPr>
            </w:tcPrChange>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284" w:author="Brian Bohman" w:date="2021-10-27T05:58:00Z">
              <w:tcPr>
                <w:tcW w:w="1008" w:type="dxa"/>
                <w:vAlign w:val="center"/>
                <w:hideMark/>
              </w:tcPr>
            </w:tcPrChange>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4C4564" w14:textId="77777777" w:rsidTr="00E419CD">
        <w:trPr>
          <w:trHeight w:val="165"/>
          <w:trPrChange w:id="16285" w:author="Brian Bohman" w:date="2021-10-27T05:58:00Z">
            <w:trPr>
              <w:trHeight w:val="165"/>
            </w:trPr>
          </w:trPrChange>
        </w:trPr>
        <w:tc>
          <w:tcPr>
            <w:tcW w:w="360" w:type="dxa"/>
            <w:vAlign w:val="center"/>
            <w:hideMark/>
            <w:tcPrChange w:id="16286" w:author="Brian Bohman" w:date="2021-10-27T05:58:00Z">
              <w:tcPr>
                <w:tcW w:w="360" w:type="dxa"/>
                <w:vAlign w:val="center"/>
                <w:hideMark/>
              </w:tcPr>
            </w:tcPrChange>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Change w:id="16287" w:author="Brian Bohman" w:date="2021-10-27T05:58:00Z">
              <w:tcPr>
                <w:tcW w:w="864" w:type="dxa"/>
                <w:vAlign w:val="center"/>
                <w:hideMark/>
              </w:tcPr>
            </w:tcPrChange>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88" w:author="Brian Bohman" w:date="2021-10-27T05:58:00Z">
              <w:tcPr>
                <w:tcW w:w="1152" w:type="dxa"/>
                <w:vAlign w:val="center"/>
                <w:hideMark/>
              </w:tcPr>
            </w:tcPrChange>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289" w:author="Brian Bohman" w:date="2021-10-27T05:58:00Z">
              <w:tcPr>
                <w:tcW w:w="504" w:type="dxa"/>
                <w:vAlign w:val="center"/>
                <w:hideMark/>
              </w:tcPr>
            </w:tcPrChange>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290" w:author="Brian Bohman" w:date="2021-10-27T05:58:00Z">
              <w:tcPr>
                <w:tcW w:w="1008" w:type="dxa"/>
                <w:vAlign w:val="center"/>
                <w:hideMark/>
              </w:tcPr>
            </w:tcPrChange>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291" w:author="Brian Bohman" w:date="2021-10-27T05:58:00Z">
              <w:tcPr>
                <w:tcW w:w="1008" w:type="dxa"/>
                <w:vAlign w:val="center"/>
                <w:hideMark/>
              </w:tcPr>
            </w:tcPrChange>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292" w:author="Brian Bohman" w:date="2021-10-27T05:58:00Z">
              <w:tcPr>
                <w:tcW w:w="720" w:type="dxa"/>
                <w:vAlign w:val="center"/>
                <w:hideMark/>
              </w:tcPr>
            </w:tcPrChange>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293" w:author="Brian Bohman" w:date="2021-10-27T05:58:00Z">
              <w:tcPr>
                <w:tcW w:w="1008" w:type="dxa"/>
                <w:vAlign w:val="center"/>
                <w:hideMark/>
              </w:tcPr>
            </w:tcPrChange>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94" w:author="Brian Bohman" w:date="2021-10-27T05:58:00Z">
              <w:tcPr>
                <w:tcW w:w="1152" w:type="dxa"/>
                <w:vAlign w:val="center"/>
                <w:hideMark/>
              </w:tcPr>
            </w:tcPrChange>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295" w:author="Brian Bohman" w:date="2021-10-27T05:58:00Z">
              <w:tcPr>
                <w:tcW w:w="1008" w:type="dxa"/>
                <w:vAlign w:val="center"/>
                <w:hideMark/>
              </w:tcPr>
            </w:tcPrChange>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4591850" w14:textId="77777777" w:rsidTr="00E419CD">
        <w:trPr>
          <w:trHeight w:val="165"/>
          <w:trPrChange w:id="16296" w:author="Brian Bohman" w:date="2021-10-27T05:58:00Z">
            <w:trPr>
              <w:trHeight w:val="165"/>
            </w:trPr>
          </w:trPrChange>
        </w:trPr>
        <w:tc>
          <w:tcPr>
            <w:tcW w:w="360" w:type="dxa"/>
            <w:vAlign w:val="center"/>
            <w:hideMark/>
            <w:tcPrChange w:id="16297" w:author="Brian Bohman" w:date="2021-10-27T05:58:00Z">
              <w:tcPr>
                <w:tcW w:w="360" w:type="dxa"/>
                <w:vAlign w:val="center"/>
                <w:hideMark/>
              </w:tcPr>
            </w:tcPrChange>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Change w:id="16298" w:author="Brian Bohman" w:date="2021-10-27T05:58:00Z">
              <w:tcPr>
                <w:tcW w:w="864" w:type="dxa"/>
                <w:vAlign w:val="center"/>
                <w:hideMark/>
              </w:tcPr>
            </w:tcPrChange>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99" w:author="Brian Bohman" w:date="2021-10-27T05:58:00Z">
              <w:tcPr>
                <w:tcW w:w="1152" w:type="dxa"/>
                <w:vAlign w:val="center"/>
                <w:hideMark/>
              </w:tcPr>
            </w:tcPrChange>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00" w:author="Brian Bohman" w:date="2021-10-27T05:58:00Z">
              <w:tcPr>
                <w:tcW w:w="504" w:type="dxa"/>
                <w:vAlign w:val="center"/>
                <w:hideMark/>
              </w:tcPr>
            </w:tcPrChange>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301" w:author="Brian Bohman" w:date="2021-10-27T05:58:00Z">
              <w:tcPr>
                <w:tcW w:w="1008" w:type="dxa"/>
                <w:vAlign w:val="center"/>
                <w:hideMark/>
              </w:tcPr>
            </w:tcPrChange>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302" w:author="Brian Bohman" w:date="2021-10-27T05:58:00Z">
              <w:tcPr>
                <w:tcW w:w="1008" w:type="dxa"/>
                <w:vAlign w:val="center"/>
                <w:hideMark/>
              </w:tcPr>
            </w:tcPrChange>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303" w:author="Brian Bohman" w:date="2021-10-27T05:58:00Z">
              <w:tcPr>
                <w:tcW w:w="720" w:type="dxa"/>
                <w:vAlign w:val="center"/>
                <w:hideMark/>
              </w:tcPr>
            </w:tcPrChange>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304" w:author="Brian Bohman" w:date="2021-10-27T05:58:00Z">
              <w:tcPr>
                <w:tcW w:w="1008" w:type="dxa"/>
                <w:vAlign w:val="center"/>
                <w:hideMark/>
              </w:tcPr>
            </w:tcPrChange>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305" w:author="Brian Bohman" w:date="2021-10-27T05:58:00Z">
              <w:tcPr>
                <w:tcW w:w="1152" w:type="dxa"/>
                <w:vAlign w:val="center"/>
                <w:hideMark/>
              </w:tcPr>
            </w:tcPrChange>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306" w:author="Brian Bohman" w:date="2021-10-27T05:58:00Z">
              <w:tcPr>
                <w:tcW w:w="1008" w:type="dxa"/>
                <w:vAlign w:val="center"/>
                <w:hideMark/>
              </w:tcPr>
            </w:tcPrChange>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B3C46BE" w14:textId="77777777" w:rsidTr="00E419CD">
        <w:trPr>
          <w:trHeight w:val="165"/>
          <w:trPrChange w:id="16307" w:author="Brian Bohman" w:date="2021-10-27T05:58:00Z">
            <w:trPr>
              <w:trHeight w:val="165"/>
            </w:trPr>
          </w:trPrChange>
        </w:trPr>
        <w:tc>
          <w:tcPr>
            <w:tcW w:w="360" w:type="dxa"/>
            <w:vAlign w:val="center"/>
            <w:hideMark/>
            <w:tcPrChange w:id="16308" w:author="Brian Bohman" w:date="2021-10-27T05:58:00Z">
              <w:tcPr>
                <w:tcW w:w="360" w:type="dxa"/>
                <w:vAlign w:val="center"/>
                <w:hideMark/>
              </w:tcPr>
            </w:tcPrChange>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Change w:id="16309" w:author="Brian Bohman" w:date="2021-10-27T05:58:00Z">
              <w:tcPr>
                <w:tcW w:w="864" w:type="dxa"/>
                <w:vAlign w:val="center"/>
                <w:hideMark/>
              </w:tcPr>
            </w:tcPrChange>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10" w:author="Brian Bohman" w:date="2021-10-27T05:58:00Z">
              <w:tcPr>
                <w:tcW w:w="1152" w:type="dxa"/>
                <w:vAlign w:val="center"/>
                <w:hideMark/>
              </w:tcPr>
            </w:tcPrChange>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11" w:author="Brian Bohman" w:date="2021-10-27T05:58:00Z">
              <w:tcPr>
                <w:tcW w:w="504" w:type="dxa"/>
                <w:vAlign w:val="center"/>
                <w:hideMark/>
              </w:tcPr>
            </w:tcPrChange>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312" w:author="Brian Bohman" w:date="2021-10-27T05:58:00Z">
              <w:tcPr>
                <w:tcW w:w="1008" w:type="dxa"/>
                <w:vAlign w:val="center"/>
                <w:hideMark/>
              </w:tcPr>
            </w:tcPrChange>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313" w:author="Brian Bohman" w:date="2021-10-27T05:58:00Z">
              <w:tcPr>
                <w:tcW w:w="1008" w:type="dxa"/>
                <w:vAlign w:val="center"/>
                <w:hideMark/>
              </w:tcPr>
            </w:tcPrChange>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314" w:author="Brian Bohman" w:date="2021-10-27T05:58:00Z">
              <w:tcPr>
                <w:tcW w:w="720" w:type="dxa"/>
                <w:vAlign w:val="center"/>
                <w:hideMark/>
              </w:tcPr>
            </w:tcPrChange>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315" w:author="Brian Bohman" w:date="2021-10-27T05:58:00Z">
              <w:tcPr>
                <w:tcW w:w="1008" w:type="dxa"/>
                <w:vAlign w:val="center"/>
                <w:hideMark/>
              </w:tcPr>
            </w:tcPrChange>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16" w:author="Brian Bohman" w:date="2021-10-27T05:58:00Z">
              <w:tcPr>
                <w:tcW w:w="1152" w:type="dxa"/>
                <w:vAlign w:val="center"/>
                <w:hideMark/>
              </w:tcPr>
            </w:tcPrChange>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317" w:author="Brian Bohman" w:date="2021-10-27T05:58:00Z">
              <w:tcPr>
                <w:tcW w:w="1008" w:type="dxa"/>
                <w:vAlign w:val="center"/>
                <w:hideMark/>
              </w:tcPr>
            </w:tcPrChange>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CEA3CA7" w14:textId="77777777" w:rsidTr="00E419CD">
        <w:trPr>
          <w:trHeight w:val="165"/>
          <w:trPrChange w:id="16318" w:author="Brian Bohman" w:date="2021-10-27T05:58:00Z">
            <w:trPr>
              <w:trHeight w:val="165"/>
            </w:trPr>
          </w:trPrChange>
        </w:trPr>
        <w:tc>
          <w:tcPr>
            <w:tcW w:w="360" w:type="dxa"/>
            <w:vAlign w:val="center"/>
            <w:hideMark/>
            <w:tcPrChange w:id="16319" w:author="Brian Bohman" w:date="2021-10-27T05:58:00Z">
              <w:tcPr>
                <w:tcW w:w="360" w:type="dxa"/>
                <w:vAlign w:val="center"/>
                <w:hideMark/>
              </w:tcPr>
            </w:tcPrChange>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Change w:id="16320" w:author="Brian Bohman" w:date="2021-10-27T05:58:00Z">
              <w:tcPr>
                <w:tcW w:w="864" w:type="dxa"/>
                <w:vAlign w:val="center"/>
                <w:hideMark/>
              </w:tcPr>
            </w:tcPrChange>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21" w:author="Brian Bohman" w:date="2021-10-27T05:58:00Z">
              <w:tcPr>
                <w:tcW w:w="1152" w:type="dxa"/>
                <w:vAlign w:val="center"/>
                <w:hideMark/>
              </w:tcPr>
            </w:tcPrChange>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22" w:author="Brian Bohman" w:date="2021-10-27T05:58:00Z">
              <w:tcPr>
                <w:tcW w:w="504" w:type="dxa"/>
                <w:vAlign w:val="center"/>
                <w:hideMark/>
              </w:tcPr>
            </w:tcPrChange>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323" w:author="Brian Bohman" w:date="2021-10-27T05:58:00Z">
              <w:tcPr>
                <w:tcW w:w="1008" w:type="dxa"/>
                <w:vAlign w:val="center"/>
                <w:hideMark/>
              </w:tcPr>
            </w:tcPrChange>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324" w:author="Brian Bohman" w:date="2021-10-27T05:58:00Z">
              <w:tcPr>
                <w:tcW w:w="1008" w:type="dxa"/>
                <w:vAlign w:val="center"/>
                <w:hideMark/>
              </w:tcPr>
            </w:tcPrChange>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325" w:author="Brian Bohman" w:date="2021-10-27T05:58:00Z">
              <w:tcPr>
                <w:tcW w:w="720" w:type="dxa"/>
                <w:vAlign w:val="center"/>
                <w:hideMark/>
              </w:tcPr>
            </w:tcPrChange>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326" w:author="Brian Bohman" w:date="2021-10-27T05:58:00Z">
              <w:tcPr>
                <w:tcW w:w="1008" w:type="dxa"/>
                <w:vAlign w:val="center"/>
                <w:hideMark/>
              </w:tcPr>
            </w:tcPrChange>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27" w:author="Brian Bohman" w:date="2021-10-27T05:58:00Z">
              <w:tcPr>
                <w:tcW w:w="1152" w:type="dxa"/>
                <w:vAlign w:val="center"/>
                <w:hideMark/>
              </w:tcPr>
            </w:tcPrChange>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6328" w:author="Brian Bohman" w:date="2021-10-27T05:58:00Z">
              <w:tcPr>
                <w:tcW w:w="1008" w:type="dxa"/>
                <w:vAlign w:val="center"/>
                <w:hideMark/>
              </w:tcPr>
            </w:tcPrChange>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5E31ABD3" w14:textId="77777777" w:rsidTr="00E419CD">
        <w:trPr>
          <w:trHeight w:val="165"/>
          <w:trPrChange w:id="16329" w:author="Brian Bohman" w:date="2021-10-27T05:58:00Z">
            <w:trPr>
              <w:trHeight w:val="165"/>
            </w:trPr>
          </w:trPrChange>
        </w:trPr>
        <w:tc>
          <w:tcPr>
            <w:tcW w:w="360" w:type="dxa"/>
            <w:vAlign w:val="center"/>
            <w:hideMark/>
            <w:tcPrChange w:id="16330" w:author="Brian Bohman" w:date="2021-10-27T05:58:00Z">
              <w:tcPr>
                <w:tcW w:w="360" w:type="dxa"/>
                <w:vAlign w:val="center"/>
                <w:hideMark/>
              </w:tcPr>
            </w:tcPrChange>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Change w:id="16331" w:author="Brian Bohman" w:date="2021-10-27T05:58:00Z">
              <w:tcPr>
                <w:tcW w:w="864" w:type="dxa"/>
                <w:vAlign w:val="center"/>
                <w:hideMark/>
              </w:tcPr>
            </w:tcPrChange>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32" w:author="Brian Bohman" w:date="2021-10-27T05:58:00Z">
              <w:tcPr>
                <w:tcW w:w="1152" w:type="dxa"/>
                <w:vAlign w:val="center"/>
                <w:hideMark/>
              </w:tcPr>
            </w:tcPrChange>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33" w:author="Brian Bohman" w:date="2021-10-27T05:58:00Z">
              <w:tcPr>
                <w:tcW w:w="504" w:type="dxa"/>
                <w:vAlign w:val="center"/>
                <w:hideMark/>
              </w:tcPr>
            </w:tcPrChange>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334" w:author="Brian Bohman" w:date="2021-10-27T05:58:00Z">
              <w:tcPr>
                <w:tcW w:w="1008" w:type="dxa"/>
                <w:vAlign w:val="center"/>
                <w:hideMark/>
              </w:tcPr>
            </w:tcPrChange>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335" w:author="Brian Bohman" w:date="2021-10-27T05:58:00Z">
              <w:tcPr>
                <w:tcW w:w="1008" w:type="dxa"/>
                <w:vAlign w:val="center"/>
                <w:hideMark/>
              </w:tcPr>
            </w:tcPrChange>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336" w:author="Brian Bohman" w:date="2021-10-27T05:58:00Z">
              <w:tcPr>
                <w:tcW w:w="720" w:type="dxa"/>
                <w:vAlign w:val="center"/>
                <w:hideMark/>
              </w:tcPr>
            </w:tcPrChange>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337" w:author="Brian Bohman" w:date="2021-10-27T05:58:00Z">
              <w:tcPr>
                <w:tcW w:w="1008" w:type="dxa"/>
                <w:vAlign w:val="center"/>
                <w:hideMark/>
              </w:tcPr>
            </w:tcPrChange>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38" w:author="Brian Bohman" w:date="2021-10-27T05:58:00Z">
              <w:tcPr>
                <w:tcW w:w="1152" w:type="dxa"/>
                <w:vAlign w:val="center"/>
                <w:hideMark/>
              </w:tcPr>
            </w:tcPrChange>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339" w:author="Brian Bohman" w:date="2021-10-27T05:58:00Z">
              <w:tcPr>
                <w:tcW w:w="1008" w:type="dxa"/>
                <w:vAlign w:val="center"/>
                <w:hideMark/>
              </w:tcPr>
            </w:tcPrChange>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82F4B" w14:textId="77777777" w:rsidTr="00E419CD">
        <w:trPr>
          <w:trHeight w:val="165"/>
          <w:trPrChange w:id="16340" w:author="Brian Bohman" w:date="2021-10-27T05:58:00Z">
            <w:trPr>
              <w:trHeight w:val="165"/>
            </w:trPr>
          </w:trPrChange>
        </w:trPr>
        <w:tc>
          <w:tcPr>
            <w:tcW w:w="360" w:type="dxa"/>
            <w:vAlign w:val="center"/>
            <w:hideMark/>
            <w:tcPrChange w:id="16341" w:author="Brian Bohman" w:date="2021-10-27T05:58:00Z">
              <w:tcPr>
                <w:tcW w:w="360" w:type="dxa"/>
                <w:vAlign w:val="center"/>
                <w:hideMark/>
              </w:tcPr>
            </w:tcPrChange>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Change w:id="16342" w:author="Brian Bohman" w:date="2021-10-27T05:58:00Z">
              <w:tcPr>
                <w:tcW w:w="864" w:type="dxa"/>
                <w:vAlign w:val="center"/>
                <w:hideMark/>
              </w:tcPr>
            </w:tcPrChange>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43" w:author="Brian Bohman" w:date="2021-10-27T05:58:00Z">
              <w:tcPr>
                <w:tcW w:w="1152" w:type="dxa"/>
                <w:vAlign w:val="center"/>
                <w:hideMark/>
              </w:tcPr>
            </w:tcPrChange>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44" w:author="Brian Bohman" w:date="2021-10-27T05:58:00Z">
              <w:tcPr>
                <w:tcW w:w="504" w:type="dxa"/>
                <w:vAlign w:val="center"/>
                <w:hideMark/>
              </w:tcPr>
            </w:tcPrChange>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345" w:author="Brian Bohman" w:date="2021-10-27T05:58:00Z">
              <w:tcPr>
                <w:tcW w:w="1008" w:type="dxa"/>
                <w:vAlign w:val="center"/>
                <w:hideMark/>
              </w:tcPr>
            </w:tcPrChange>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346" w:author="Brian Bohman" w:date="2021-10-27T05:58:00Z">
              <w:tcPr>
                <w:tcW w:w="1008" w:type="dxa"/>
                <w:vAlign w:val="center"/>
                <w:hideMark/>
              </w:tcPr>
            </w:tcPrChange>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347" w:author="Brian Bohman" w:date="2021-10-27T05:58:00Z">
              <w:tcPr>
                <w:tcW w:w="720" w:type="dxa"/>
                <w:vAlign w:val="center"/>
                <w:hideMark/>
              </w:tcPr>
            </w:tcPrChange>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348" w:author="Brian Bohman" w:date="2021-10-27T05:58:00Z">
              <w:tcPr>
                <w:tcW w:w="1008" w:type="dxa"/>
                <w:vAlign w:val="center"/>
                <w:hideMark/>
              </w:tcPr>
            </w:tcPrChange>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349" w:author="Brian Bohman" w:date="2021-10-27T05:58:00Z">
              <w:tcPr>
                <w:tcW w:w="1152" w:type="dxa"/>
                <w:vAlign w:val="center"/>
                <w:hideMark/>
              </w:tcPr>
            </w:tcPrChange>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350" w:author="Brian Bohman" w:date="2021-10-27T05:58:00Z">
              <w:tcPr>
                <w:tcW w:w="1008" w:type="dxa"/>
                <w:vAlign w:val="center"/>
                <w:hideMark/>
              </w:tcPr>
            </w:tcPrChange>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5DA76" w14:textId="77777777" w:rsidTr="00E419CD">
        <w:trPr>
          <w:trHeight w:val="165"/>
          <w:trPrChange w:id="16351" w:author="Brian Bohman" w:date="2021-10-27T05:58:00Z">
            <w:trPr>
              <w:trHeight w:val="165"/>
            </w:trPr>
          </w:trPrChange>
        </w:trPr>
        <w:tc>
          <w:tcPr>
            <w:tcW w:w="360" w:type="dxa"/>
            <w:vAlign w:val="center"/>
            <w:hideMark/>
            <w:tcPrChange w:id="16352" w:author="Brian Bohman" w:date="2021-10-27T05:58:00Z">
              <w:tcPr>
                <w:tcW w:w="360" w:type="dxa"/>
                <w:vAlign w:val="center"/>
                <w:hideMark/>
              </w:tcPr>
            </w:tcPrChange>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Change w:id="16353" w:author="Brian Bohman" w:date="2021-10-27T05:58:00Z">
              <w:tcPr>
                <w:tcW w:w="864" w:type="dxa"/>
                <w:vAlign w:val="center"/>
                <w:hideMark/>
              </w:tcPr>
            </w:tcPrChange>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54" w:author="Brian Bohman" w:date="2021-10-27T05:58:00Z">
              <w:tcPr>
                <w:tcW w:w="1152" w:type="dxa"/>
                <w:vAlign w:val="center"/>
                <w:hideMark/>
              </w:tcPr>
            </w:tcPrChange>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355" w:author="Brian Bohman" w:date="2021-10-27T05:58:00Z">
              <w:tcPr>
                <w:tcW w:w="504" w:type="dxa"/>
                <w:vAlign w:val="center"/>
                <w:hideMark/>
              </w:tcPr>
            </w:tcPrChange>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356" w:author="Brian Bohman" w:date="2021-10-27T05:58:00Z">
              <w:tcPr>
                <w:tcW w:w="1008" w:type="dxa"/>
                <w:vAlign w:val="center"/>
                <w:hideMark/>
              </w:tcPr>
            </w:tcPrChange>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357" w:author="Brian Bohman" w:date="2021-10-27T05:58:00Z">
              <w:tcPr>
                <w:tcW w:w="1008" w:type="dxa"/>
                <w:vAlign w:val="center"/>
                <w:hideMark/>
              </w:tcPr>
            </w:tcPrChange>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358" w:author="Brian Bohman" w:date="2021-10-27T05:58:00Z">
              <w:tcPr>
                <w:tcW w:w="720" w:type="dxa"/>
                <w:vAlign w:val="center"/>
                <w:hideMark/>
              </w:tcPr>
            </w:tcPrChange>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359" w:author="Brian Bohman" w:date="2021-10-27T05:58:00Z">
              <w:tcPr>
                <w:tcW w:w="1008" w:type="dxa"/>
                <w:vAlign w:val="center"/>
                <w:hideMark/>
              </w:tcPr>
            </w:tcPrChange>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60" w:author="Brian Bohman" w:date="2021-10-27T05:58:00Z">
              <w:tcPr>
                <w:tcW w:w="1152" w:type="dxa"/>
                <w:vAlign w:val="center"/>
                <w:hideMark/>
              </w:tcPr>
            </w:tcPrChange>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6361" w:author="Brian Bohman" w:date="2021-10-27T05:58:00Z">
              <w:tcPr>
                <w:tcW w:w="1008" w:type="dxa"/>
                <w:vAlign w:val="center"/>
                <w:hideMark/>
              </w:tcPr>
            </w:tcPrChange>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5779491" w14:textId="77777777" w:rsidTr="00E419CD">
        <w:trPr>
          <w:trHeight w:val="165"/>
          <w:trPrChange w:id="16362" w:author="Brian Bohman" w:date="2021-10-27T05:58:00Z">
            <w:trPr>
              <w:trHeight w:val="165"/>
            </w:trPr>
          </w:trPrChange>
        </w:trPr>
        <w:tc>
          <w:tcPr>
            <w:tcW w:w="360" w:type="dxa"/>
            <w:vAlign w:val="center"/>
            <w:hideMark/>
            <w:tcPrChange w:id="16363" w:author="Brian Bohman" w:date="2021-10-27T05:58:00Z">
              <w:tcPr>
                <w:tcW w:w="360" w:type="dxa"/>
                <w:vAlign w:val="center"/>
                <w:hideMark/>
              </w:tcPr>
            </w:tcPrChange>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Change w:id="16364" w:author="Brian Bohman" w:date="2021-10-27T05:58:00Z">
              <w:tcPr>
                <w:tcW w:w="864" w:type="dxa"/>
                <w:vAlign w:val="center"/>
                <w:hideMark/>
              </w:tcPr>
            </w:tcPrChange>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65" w:author="Brian Bohman" w:date="2021-10-27T05:58:00Z">
              <w:tcPr>
                <w:tcW w:w="1152" w:type="dxa"/>
                <w:vAlign w:val="center"/>
                <w:hideMark/>
              </w:tcPr>
            </w:tcPrChange>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66" w:author="Brian Bohman" w:date="2021-10-27T05:58:00Z">
              <w:tcPr>
                <w:tcW w:w="504" w:type="dxa"/>
                <w:vAlign w:val="center"/>
                <w:hideMark/>
              </w:tcPr>
            </w:tcPrChange>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367" w:author="Brian Bohman" w:date="2021-10-27T05:58:00Z">
              <w:tcPr>
                <w:tcW w:w="1008" w:type="dxa"/>
                <w:vAlign w:val="center"/>
                <w:hideMark/>
              </w:tcPr>
            </w:tcPrChange>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368" w:author="Brian Bohman" w:date="2021-10-27T05:58:00Z">
              <w:tcPr>
                <w:tcW w:w="1008" w:type="dxa"/>
                <w:vAlign w:val="center"/>
                <w:hideMark/>
              </w:tcPr>
            </w:tcPrChange>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69" w:author="Brian Bohman" w:date="2021-10-27T05:58:00Z">
              <w:tcPr>
                <w:tcW w:w="720" w:type="dxa"/>
                <w:vAlign w:val="center"/>
                <w:hideMark/>
              </w:tcPr>
            </w:tcPrChange>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70" w:author="Brian Bohman" w:date="2021-10-27T05:58:00Z">
              <w:tcPr>
                <w:tcW w:w="1008" w:type="dxa"/>
                <w:vAlign w:val="center"/>
                <w:hideMark/>
              </w:tcPr>
            </w:tcPrChange>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71" w:author="Brian Bohman" w:date="2021-10-27T05:58:00Z">
              <w:tcPr>
                <w:tcW w:w="1152" w:type="dxa"/>
                <w:vAlign w:val="center"/>
                <w:hideMark/>
              </w:tcPr>
            </w:tcPrChange>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6372" w:author="Brian Bohman" w:date="2021-10-27T05:58:00Z">
              <w:tcPr>
                <w:tcW w:w="1008" w:type="dxa"/>
                <w:vAlign w:val="center"/>
                <w:hideMark/>
              </w:tcPr>
            </w:tcPrChange>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551F1058" w14:textId="77777777" w:rsidTr="00E419CD">
        <w:trPr>
          <w:trHeight w:val="180"/>
          <w:trPrChange w:id="16373" w:author="Brian Bohman" w:date="2021-10-27T05:58:00Z">
            <w:trPr>
              <w:trHeight w:val="180"/>
            </w:trPr>
          </w:trPrChange>
        </w:trPr>
        <w:tc>
          <w:tcPr>
            <w:tcW w:w="360" w:type="dxa"/>
            <w:vAlign w:val="center"/>
            <w:hideMark/>
            <w:tcPrChange w:id="16374" w:author="Brian Bohman" w:date="2021-10-27T05:58:00Z">
              <w:tcPr>
                <w:tcW w:w="360" w:type="dxa"/>
                <w:vAlign w:val="center"/>
                <w:hideMark/>
              </w:tcPr>
            </w:tcPrChange>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Change w:id="16375" w:author="Brian Bohman" w:date="2021-10-27T05:58:00Z">
              <w:tcPr>
                <w:tcW w:w="864" w:type="dxa"/>
                <w:vAlign w:val="center"/>
                <w:hideMark/>
              </w:tcPr>
            </w:tcPrChange>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76" w:author="Brian Bohman" w:date="2021-10-27T05:58:00Z">
              <w:tcPr>
                <w:tcW w:w="1152" w:type="dxa"/>
                <w:vAlign w:val="center"/>
                <w:hideMark/>
              </w:tcPr>
            </w:tcPrChange>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77" w:author="Brian Bohman" w:date="2021-10-27T05:58:00Z">
              <w:tcPr>
                <w:tcW w:w="504" w:type="dxa"/>
                <w:vAlign w:val="center"/>
                <w:hideMark/>
              </w:tcPr>
            </w:tcPrChange>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378" w:author="Brian Bohman" w:date="2021-10-27T05:58:00Z">
              <w:tcPr>
                <w:tcW w:w="1008" w:type="dxa"/>
                <w:vAlign w:val="center"/>
                <w:hideMark/>
              </w:tcPr>
            </w:tcPrChange>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379" w:author="Brian Bohman" w:date="2021-10-27T05:58:00Z">
              <w:tcPr>
                <w:tcW w:w="1008" w:type="dxa"/>
                <w:vAlign w:val="center"/>
                <w:hideMark/>
              </w:tcPr>
            </w:tcPrChange>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80" w:author="Brian Bohman" w:date="2021-10-27T05:58:00Z">
              <w:tcPr>
                <w:tcW w:w="720" w:type="dxa"/>
                <w:vAlign w:val="center"/>
                <w:hideMark/>
              </w:tcPr>
            </w:tcPrChange>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81" w:author="Brian Bohman" w:date="2021-10-27T05:58:00Z">
              <w:tcPr>
                <w:tcW w:w="1008" w:type="dxa"/>
                <w:vAlign w:val="center"/>
                <w:hideMark/>
              </w:tcPr>
            </w:tcPrChange>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82" w:author="Brian Bohman" w:date="2021-10-27T05:58:00Z">
              <w:tcPr>
                <w:tcW w:w="1152" w:type="dxa"/>
                <w:vAlign w:val="center"/>
                <w:hideMark/>
              </w:tcPr>
            </w:tcPrChange>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383" w:author="Brian Bohman" w:date="2021-10-27T05:58:00Z">
              <w:tcPr>
                <w:tcW w:w="1008" w:type="dxa"/>
                <w:vAlign w:val="center"/>
                <w:hideMark/>
              </w:tcPr>
            </w:tcPrChange>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1EB5EAF3" w14:textId="77777777" w:rsidTr="00E419CD">
        <w:trPr>
          <w:trHeight w:val="165"/>
          <w:trPrChange w:id="16384" w:author="Brian Bohman" w:date="2021-10-27T05:58:00Z">
            <w:trPr>
              <w:trHeight w:val="165"/>
            </w:trPr>
          </w:trPrChange>
        </w:trPr>
        <w:tc>
          <w:tcPr>
            <w:tcW w:w="360" w:type="dxa"/>
            <w:vAlign w:val="center"/>
            <w:hideMark/>
            <w:tcPrChange w:id="16385" w:author="Brian Bohman" w:date="2021-10-27T05:58:00Z">
              <w:tcPr>
                <w:tcW w:w="360" w:type="dxa"/>
                <w:vAlign w:val="center"/>
                <w:hideMark/>
              </w:tcPr>
            </w:tcPrChange>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Change w:id="16386" w:author="Brian Bohman" w:date="2021-10-27T05:58:00Z">
              <w:tcPr>
                <w:tcW w:w="864" w:type="dxa"/>
                <w:vAlign w:val="center"/>
                <w:hideMark/>
              </w:tcPr>
            </w:tcPrChange>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87" w:author="Brian Bohman" w:date="2021-10-27T05:58:00Z">
              <w:tcPr>
                <w:tcW w:w="1152" w:type="dxa"/>
                <w:vAlign w:val="center"/>
                <w:hideMark/>
              </w:tcPr>
            </w:tcPrChange>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88" w:author="Brian Bohman" w:date="2021-10-27T05:58:00Z">
              <w:tcPr>
                <w:tcW w:w="504" w:type="dxa"/>
                <w:vAlign w:val="center"/>
                <w:hideMark/>
              </w:tcPr>
            </w:tcPrChange>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389" w:author="Brian Bohman" w:date="2021-10-27T05:58:00Z">
              <w:tcPr>
                <w:tcW w:w="1008" w:type="dxa"/>
                <w:vAlign w:val="center"/>
                <w:hideMark/>
              </w:tcPr>
            </w:tcPrChange>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390" w:author="Brian Bohman" w:date="2021-10-27T05:58:00Z">
              <w:tcPr>
                <w:tcW w:w="1008" w:type="dxa"/>
                <w:vAlign w:val="center"/>
                <w:hideMark/>
              </w:tcPr>
            </w:tcPrChange>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91" w:author="Brian Bohman" w:date="2021-10-27T05:58:00Z">
              <w:tcPr>
                <w:tcW w:w="720" w:type="dxa"/>
                <w:vAlign w:val="center"/>
                <w:hideMark/>
              </w:tcPr>
            </w:tcPrChange>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92" w:author="Brian Bohman" w:date="2021-10-27T05:58:00Z">
              <w:tcPr>
                <w:tcW w:w="1008" w:type="dxa"/>
                <w:vAlign w:val="center"/>
                <w:hideMark/>
              </w:tcPr>
            </w:tcPrChange>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93" w:author="Brian Bohman" w:date="2021-10-27T05:58:00Z">
              <w:tcPr>
                <w:tcW w:w="1152" w:type="dxa"/>
                <w:vAlign w:val="center"/>
                <w:hideMark/>
              </w:tcPr>
            </w:tcPrChange>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394" w:author="Brian Bohman" w:date="2021-10-27T05:58:00Z">
              <w:tcPr>
                <w:tcW w:w="1008" w:type="dxa"/>
                <w:vAlign w:val="center"/>
                <w:hideMark/>
              </w:tcPr>
            </w:tcPrChange>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34FEA6F" w14:textId="77777777" w:rsidTr="00E419CD">
        <w:trPr>
          <w:trHeight w:val="165"/>
          <w:trPrChange w:id="16395" w:author="Brian Bohman" w:date="2021-10-27T05:58:00Z">
            <w:trPr>
              <w:trHeight w:val="165"/>
            </w:trPr>
          </w:trPrChange>
        </w:trPr>
        <w:tc>
          <w:tcPr>
            <w:tcW w:w="360" w:type="dxa"/>
            <w:vAlign w:val="center"/>
            <w:hideMark/>
            <w:tcPrChange w:id="16396" w:author="Brian Bohman" w:date="2021-10-27T05:58:00Z">
              <w:tcPr>
                <w:tcW w:w="360" w:type="dxa"/>
                <w:vAlign w:val="center"/>
                <w:hideMark/>
              </w:tcPr>
            </w:tcPrChange>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Change w:id="16397" w:author="Brian Bohman" w:date="2021-10-27T05:58:00Z">
              <w:tcPr>
                <w:tcW w:w="864" w:type="dxa"/>
                <w:vAlign w:val="center"/>
                <w:hideMark/>
              </w:tcPr>
            </w:tcPrChange>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98" w:author="Brian Bohman" w:date="2021-10-27T05:58:00Z">
              <w:tcPr>
                <w:tcW w:w="1152" w:type="dxa"/>
                <w:vAlign w:val="center"/>
                <w:hideMark/>
              </w:tcPr>
            </w:tcPrChange>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99" w:author="Brian Bohman" w:date="2021-10-27T05:58:00Z">
              <w:tcPr>
                <w:tcW w:w="504" w:type="dxa"/>
                <w:vAlign w:val="center"/>
                <w:hideMark/>
              </w:tcPr>
            </w:tcPrChange>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400" w:author="Brian Bohman" w:date="2021-10-27T05:58:00Z">
              <w:tcPr>
                <w:tcW w:w="1008" w:type="dxa"/>
                <w:vAlign w:val="center"/>
                <w:hideMark/>
              </w:tcPr>
            </w:tcPrChange>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01" w:author="Brian Bohman" w:date="2021-10-27T05:58:00Z">
              <w:tcPr>
                <w:tcW w:w="1008" w:type="dxa"/>
                <w:vAlign w:val="center"/>
                <w:hideMark/>
              </w:tcPr>
            </w:tcPrChange>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02" w:author="Brian Bohman" w:date="2021-10-27T05:58:00Z">
              <w:tcPr>
                <w:tcW w:w="720" w:type="dxa"/>
                <w:vAlign w:val="center"/>
                <w:hideMark/>
              </w:tcPr>
            </w:tcPrChange>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03" w:author="Brian Bohman" w:date="2021-10-27T05:58:00Z">
              <w:tcPr>
                <w:tcW w:w="1008" w:type="dxa"/>
                <w:vAlign w:val="center"/>
                <w:hideMark/>
              </w:tcPr>
            </w:tcPrChange>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04" w:author="Brian Bohman" w:date="2021-10-27T05:58:00Z">
              <w:tcPr>
                <w:tcW w:w="1152" w:type="dxa"/>
                <w:vAlign w:val="center"/>
                <w:hideMark/>
              </w:tcPr>
            </w:tcPrChange>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405" w:author="Brian Bohman" w:date="2021-10-27T05:58:00Z">
              <w:tcPr>
                <w:tcW w:w="1008" w:type="dxa"/>
                <w:vAlign w:val="center"/>
                <w:hideMark/>
              </w:tcPr>
            </w:tcPrChange>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483F407" w14:textId="77777777" w:rsidTr="00E419CD">
        <w:trPr>
          <w:trHeight w:val="165"/>
          <w:trPrChange w:id="16406" w:author="Brian Bohman" w:date="2021-10-27T05:58:00Z">
            <w:trPr>
              <w:trHeight w:val="165"/>
            </w:trPr>
          </w:trPrChange>
        </w:trPr>
        <w:tc>
          <w:tcPr>
            <w:tcW w:w="360" w:type="dxa"/>
            <w:vAlign w:val="center"/>
            <w:hideMark/>
            <w:tcPrChange w:id="16407" w:author="Brian Bohman" w:date="2021-10-27T05:58:00Z">
              <w:tcPr>
                <w:tcW w:w="360" w:type="dxa"/>
                <w:vAlign w:val="center"/>
                <w:hideMark/>
              </w:tcPr>
            </w:tcPrChange>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Change w:id="16408" w:author="Brian Bohman" w:date="2021-10-27T05:58:00Z">
              <w:tcPr>
                <w:tcW w:w="864" w:type="dxa"/>
                <w:vAlign w:val="center"/>
                <w:hideMark/>
              </w:tcPr>
            </w:tcPrChange>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09" w:author="Brian Bohman" w:date="2021-10-27T05:58:00Z">
              <w:tcPr>
                <w:tcW w:w="1152" w:type="dxa"/>
                <w:vAlign w:val="center"/>
                <w:hideMark/>
              </w:tcPr>
            </w:tcPrChange>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10" w:author="Brian Bohman" w:date="2021-10-27T05:58:00Z">
              <w:tcPr>
                <w:tcW w:w="504" w:type="dxa"/>
                <w:vAlign w:val="center"/>
                <w:hideMark/>
              </w:tcPr>
            </w:tcPrChange>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411" w:author="Brian Bohman" w:date="2021-10-27T05:58:00Z">
              <w:tcPr>
                <w:tcW w:w="1008" w:type="dxa"/>
                <w:vAlign w:val="center"/>
                <w:hideMark/>
              </w:tcPr>
            </w:tcPrChange>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12" w:author="Brian Bohman" w:date="2021-10-27T05:58:00Z">
              <w:tcPr>
                <w:tcW w:w="1008" w:type="dxa"/>
                <w:vAlign w:val="center"/>
                <w:hideMark/>
              </w:tcPr>
            </w:tcPrChange>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13" w:author="Brian Bohman" w:date="2021-10-27T05:58:00Z">
              <w:tcPr>
                <w:tcW w:w="720" w:type="dxa"/>
                <w:vAlign w:val="center"/>
                <w:hideMark/>
              </w:tcPr>
            </w:tcPrChange>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14" w:author="Brian Bohman" w:date="2021-10-27T05:58:00Z">
              <w:tcPr>
                <w:tcW w:w="1008" w:type="dxa"/>
                <w:vAlign w:val="center"/>
                <w:hideMark/>
              </w:tcPr>
            </w:tcPrChange>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15" w:author="Brian Bohman" w:date="2021-10-27T05:58:00Z">
              <w:tcPr>
                <w:tcW w:w="1152" w:type="dxa"/>
                <w:vAlign w:val="center"/>
                <w:hideMark/>
              </w:tcPr>
            </w:tcPrChange>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416" w:author="Brian Bohman" w:date="2021-10-27T05:58:00Z">
              <w:tcPr>
                <w:tcW w:w="1008" w:type="dxa"/>
                <w:vAlign w:val="center"/>
                <w:hideMark/>
              </w:tcPr>
            </w:tcPrChange>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2D0142C" w14:textId="77777777" w:rsidTr="00E419CD">
        <w:trPr>
          <w:trHeight w:val="165"/>
          <w:trPrChange w:id="16417" w:author="Brian Bohman" w:date="2021-10-27T05:58:00Z">
            <w:trPr>
              <w:trHeight w:val="165"/>
            </w:trPr>
          </w:trPrChange>
        </w:trPr>
        <w:tc>
          <w:tcPr>
            <w:tcW w:w="360" w:type="dxa"/>
            <w:vAlign w:val="center"/>
            <w:hideMark/>
            <w:tcPrChange w:id="16418" w:author="Brian Bohman" w:date="2021-10-27T05:58:00Z">
              <w:tcPr>
                <w:tcW w:w="360" w:type="dxa"/>
                <w:vAlign w:val="center"/>
                <w:hideMark/>
              </w:tcPr>
            </w:tcPrChange>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Change w:id="16419" w:author="Brian Bohman" w:date="2021-10-27T05:58:00Z">
              <w:tcPr>
                <w:tcW w:w="864" w:type="dxa"/>
                <w:vAlign w:val="center"/>
                <w:hideMark/>
              </w:tcPr>
            </w:tcPrChange>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20" w:author="Brian Bohman" w:date="2021-10-27T05:58:00Z">
              <w:tcPr>
                <w:tcW w:w="1152" w:type="dxa"/>
                <w:vAlign w:val="center"/>
                <w:hideMark/>
              </w:tcPr>
            </w:tcPrChange>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21" w:author="Brian Bohman" w:date="2021-10-27T05:58:00Z">
              <w:tcPr>
                <w:tcW w:w="504" w:type="dxa"/>
                <w:vAlign w:val="center"/>
                <w:hideMark/>
              </w:tcPr>
            </w:tcPrChange>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422" w:author="Brian Bohman" w:date="2021-10-27T05:58:00Z">
              <w:tcPr>
                <w:tcW w:w="1008" w:type="dxa"/>
                <w:vAlign w:val="center"/>
                <w:hideMark/>
              </w:tcPr>
            </w:tcPrChange>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23" w:author="Brian Bohman" w:date="2021-10-27T05:58:00Z">
              <w:tcPr>
                <w:tcW w:w="1008" w:type="dxa"/>
                <w:vAlign w:val="center"/>
                <w:hideMark/>
              </w:tcPr>
            </w:tcPrChange>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24" w:author="Brian Bohman" w:date="2021-10-27T05:58:00Z">
              <w:tcPr>
                <w:tcW w:w="720" w:type="dxa"/>
                <w:vAlign w:val="center"/>
                <w:hideMark/>
              </w:tcPr>
            </w:tcPrChange>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25" w:author="Brian Bohman" w:date="2021-10-27T05:58:00Z">
              <w:tcPr>
                <w:tcW w:w="1008" w:type="dxa"/>
                <w:vAlign w:val="center"/>
                <w:hideMark/>
              </w:tcPr>
            </w:tcPrChange>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26" w:author="Brian Bohman" w:date="2021-10-27T05:58:00Z">
              <w:tcPr>
                <w:tcW w:w="1152" w:type="dxa"/>
                <w:vAlign w:val="center"/>
                <w:hideMark/>
              </w:tcPr>
            </w:tcPrChange>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6427" w:author="Brian Bohman" w:date="2021-10-27T05:58:00Z">
              <w:tcPr>
                <w:tcW w:w="1008" w:type="dxa"/>
                <w:vAlign w:val="center"/>
                <w:hideMark/>
              </w:tcPr>
            </w:tcPrChange>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55855C0A" w14:textId="77777777" w:rsidTr="00E419CD">
        <w:trPr>
          <w:trHeight w:val="165"/>
          <w:trPrChange w:id="16428" w:author="Brian Bohman" w:date="2021-10-27T05:58:00Z">
            <w:trPr>
              <w:trHeight w:val="165"/>
            </w:trPr>
          </w:trPrChange>
        </w:trPr>
        <w:tc>
          <w:tcPr>
            <w:tcW w:w="360" w:type="dxa"/>
            <w:vAlign w:val="center"/>
            <w:hideMark/>
            <w:tcPrChange w:id="16429" w:author="Brian Bohman" w:date="2021-10-27T05:58:00Z">
              <w:tcPr>
                <w:tcW w:w="360" w:type="dxa"/>
                <w:vAlign w:val="center"/>
                <w:hideMark/>
              </w:tcPr>
            </w:tcPrChange>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Change w:id="16430" w:author="Brian Bohman" w:date="2021-10-27T05:58:00Z">
              <w:tcPr>
                <w:tcW w:w="864" w:type="dxa"/>
                <w:vAlign w:val="center"/>
                <w:hideMark/>
              </w:tcPr>
            </w:tcPrChange>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31" w:author="Brian Bohman" w:date="2021-10-27T05:58:00Z">
              <w:tcPr>
                <w:tcW w:w="1152" w:type="dxa"/>
                <w:vAlign w:val="center"/>
                <w:hideMark/>
              </w:tcPr>
            </w:tcPrChange>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32" w:author="Brian Bohman" w:date="2021-10-27T05:58:00Z">
              <w:tcPr>
                <w:tcW w:w="504" w:type="dxa"/>
                <w:vAlign w:val="center"/>
                <w:hideMark/>
              </w:tcPr>
            </w:tcPrChange>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433" w:author="Brian Bohman" w:date="2021-10-27T05:58:00Z">
              <w:tcPr>
                <w:tcW w:w="1008" w:type="dxa"/>
                <w:vAlign w:val="center"/>
                <w:hideMark/>
              </w:tcPr>
            </w:tcPrChange>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434" w:author="Brian Bohman" w:date="2021-10-27T05:58:00Z">
              <w:tcPr>
                <w:tcW w:w="1008" w:type="dxa"/>
                <w:vAlign w:val="center"/>
                <w:hideMark/>
              </w:tcPr>
            </w:tcPrChange>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35" w:author="Brian Bohman" w:date="2021-10-27T05:58:00Z">
              <w:tcPr>
                <w:tcW w:w="720" w:type="dxa"/>
                <w:vAlign w:val="center"/>
                <w:hideMark/>
              </w:tcPr>
            </w:tcPrChange>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36" w:author="Brian Bohman" w:date="2021-10-27T05:58:00Z">
              <w:tcPr>
                <w:tcW w:w="1008" w:type="dxa"/>
                <w:vAlign w:val="center"/>
                <w:hideMark/>
              </w:tcPr>
            </w:tcPrChange>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37" w:author="Brian Bohman" w:date="2021-10-27T05:58:00Z">
              <w:tcPr>
                <w:tcW w:w="1152" w:type="dxa"/>
                <w:vAlign w:val="center"/>
                <w:hideMark/>
              </w:tcPr>
            </w:tcPrChange>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6438" w:author="Brian Bohman" w:date="2021-10-27T05:58:00Z">
              <w:tcPr>
                <w:tcW w:w="1008" w:type="dxa"/>
                <w:vAlign w:val="center"/>
                <w:hideMark/>
              </w:tcPr>
            </w:tcPrChange>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5BA9E83" w14:textId="77777777" w:rsidTr="00E419CD">
        <w:trPr>
          <w:trHeight w:val="165"/>
          <w:trPrChange w:id="16439" w:author="Brian Bohman" w:date="2021-10-27T05:58:00Z">
            <w:trPr>
              <w:trHeight w:val="165"/>
            </w:trPr>
          </w:trPrChange>
        </w:trPr>
        <w:tc>
          <w:tcPr>
            <w:tcW w:w="360" w:type="dxa"/>
            <w:vAlign w:val="center"/>
            <w:hideMark/>
            <w:tcPrChange w:id="16440" w:author="Brian Bohman" w:date="2021-10-27T05:58:00Z">
              <w:tcPr>
                <w:tcW w:w="360" w:type="dxa"/>
                <w:vAlign w:val="center"/>
                <w:hideMark/>
              </w:tcPr>
            </w:tcPrChange>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Change w:id="16441" w:author="Brian Bohman" w:date="2021-10-27T05:58:00Z">
              <w:tcPr>
                <w:tcW w:w="864" w:type="dxa"/>
                <w:vAlign w:val="center"/>
                <w:hideMark/>
              </w:tcPr>
            </w:tcPrChange>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42" w:author="Brian Bohman" w:date="2021-10-27T05:58:00Z">
              <w:tcPr>
                <w:tcW w:w="1152" w:type="dxa"/>
                <w:vAlign w:val="center"/>
                <w:hideMark/>
              </w:tcPr>
            </w:tcPrChange>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43" w:author="Brian Bohman" w:date="2021-10-27T05:58:00Z">
              <w:tcPr>
                <w:tcW w:w="504" w:type="dxa"/>
                <w:vAlign w:val="center"/>
                <w:hideMark/>
              </w:tcPr>
            </w:tcPrChange>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444" w:author="Brian Bohman" w:date="2021-10-27T05:58:00Z">
              <w:tcPr>
                <w:tcW w:w="1008" w:type="dxa"/>
                <w:vAlign w:val="center"/>
                <w:hideMark/>
              </w:tcPr>
            </w:tcPrChange>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445" w:author="Brian Bohman" w:date="2021-10-27T05:58:00Z">
              <w:tcPr>
                <w:tcW w:w="1008" w:type="dxa"/>
                <w:vAlign w:val="center"/>
                <w:hideMark/>
              </w:tcPr>
            </w:tcPrChange>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46" w:author="Brian Bohman" w:date="2021-10-27T05:58:00Z">
              <w:tcPr>
                <w:tcW w:w="720" w:type="dxa"/>
                <w:vAlign w:val="center"/>
                <w:hideMark/>
              </w:tcPr>
            </w:tcPrChange>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47" w:author="Brian Bohman" w:date="2021-10-27T05:58:00Z">
              <w:tcPr>
                <w:tcW w:w="1008" w:type="dxa"/>
                <w:vAlign w:val="center"/>
                <w:hideMark/>
              </w:tcPr>
            </w:tcPrChange>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48" w:author="Brian Bohman" w:date="2021-10-27T05:58:00Z">
              <w:tcPr>
                <w:tcW w:w="1152" w:type="dxa"/>
                <w:vAlign w:val="center"/>
                <w:hideMark/>
              </w:tcPr>
            </w:tcPrChange>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449" w:author="Brian Bohman" w:date="2021-10-27T05:58:00Z">
              <w:tcPr>
                <w:tcW w:w="1008" w:type="dxa"/>
                <w:vAlign w:val="center"/>
                <w:hideMark/>
              </w:tcPr>
            </w:tcPrChange>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43EEECC" w14:textId="77777777" w:rsidTr="00E419CD">
        <w:trPr>
          <w:trHeight w:val="165"/>
          <w:trPrChange w:id="16450" w:author="Brian Bohman" w:date="2021-10-27T05:58:00Z">
            <w:trPr>
              <w:trHeight w:val="165"/>
            </w:trPr>
          </w:trPrChange>
        </w:trPr>
        <w:tc>
          <w:tcPr>
            <w:tcW w:w="360" w:type="dxa"/>
            <w:vAlign w:val="center"/>
            <w:hideMark/>
            <w:tcPrChange w:id="16451" w:author="Brian Bohman" w:date="2021-10-27T05:58:00Z">
              <w:tcPr>
                <w:tcW w:w="360" w:type="dxa"/>
                <w:vAlign w:val="center"/>
                <w:hideMark/>
              </w:tcPr>
            </w:tcPrChange>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Change w:id="16452" w:author="Brian Bohman" w:date="2021-10-27T05:58:00Z">
              <w:tcPr>
                <w:tcW w:w="864" w:type="dxa"/>
                <w:vAlign w:val="center"/>
                <w:hideMark/>
              </w:tcPr>
            </w:tcPrChange>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53" w:author="Brian Bohman" w:date="2021-10-27T05:58:00Z">
              <w:tcPr>
                <w:tcW w:w="1152" w:type="dxa"/>
                <w:vAlign w:val="center"/>
                <w:hideMark/>
              </w:tcPr>
            </w:tcPrChange>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54" w:author="Brian Bohman" w:date="2021-10-27T05:58:00Z">
              <w:tcPr>
                <w:tcW w:w="504" w:type="dxa"/>
                <w:vAlign w:val="center"/>
                <w:hideMark/>
              </w:tcPr>
            </w:tcPrChange>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455" w:author="Brian Bohman" w:date="2021-10-27T05:58:00Z">
              <w:tcPr>
                <w:tcW w:w="1008" w:type="dxa"/>
                <w:vAlign w:val="center"/>
                <w:hideMark/>
              </w:tcPr>
            </w:tcPrChange>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456" w:author="Brian Bohman" w:date="2021-10-27T05:58:00Z">
              <w:tcPr>
                <w:tcW w:w="1008" w:type="dxa"/>
                <w:vAlign w:val="center"/>
                <w:hideMark/>
              </w:tcPr>
            </w:tcPrChange>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57" w:author="Brian Bohman" w:date="2021-10-27T05:58:00Z">
              <w:tcPr>
                <w:tcW w:w="720" w:type="dxa"/>
                <w:vAlign w:val="center"/>
                <w:hideMark/>
              </w:tcPr>
            </w:tcPrChange>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58" w:author="Brian Bohman" w:date="2021-10-27T05:58:00Z">
              <w:tcPr>
                <w:tcW w:w="1008" w:type="dxa"/>
                <w:vAlign w:val="center"/>
                <w:hideMark/>
              </w:tcPr>
            </w:tcPrChange>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59" w:author="Brian Bohman" w:date="2021-10-27T05:58:00Z">
              <w:tcPr>
                <w:tcW w:w="1152" w:type="dxa"/>
                <w:vAlign w:val="center"/>
                <w:hideMark/>
              </w:tcPr>
            </w:tcPrChange>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6460" w:author="Brian Bohman" w:date="2021-10-27T05:58:00Z">
              <w:tcPr>
                <w:tcW w:w="1008" w:type="dxa"/>
                <w:vAlign w:val="center"/>
                <w:hideMark/>
              </w:tcPr>
            </w:tcPrChange>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3AD6F8C" w14:textId="77777777" w:rsidTr="00E419CD">
        <w:trPr>
          <w:trHeight w:val="165"/>
          <w:trPrChange w:id="16461" w:author="Brian Bohman" w:date="2021-10-27T05:58:00Z">
            <w:trPr>
              <w:trHeight w:val="165"/>
            </w:trPr>
          </w:trPrChange>
        </w:trPr>
        <w:tc>
          <w:tcPr>
            <w:tcW w:w="360" w:type="dxa"/>
            <w:vAlign w:val="center"/>
            <w:hideMark/>
            <w:tcPrChange w:id="16462" w:author="Brian Bohman" w:date="2021-10-27T05:58:00Z">
              <w:tcPr>
                <w:tcW w:w="360" w:type="dxa"/>
                <w:vAlign w:val="center"/>
                <w:hideMark/>
              </w:tcPr>
            </w:tcPrChange>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Change w:id="16463" w:author="Brian Bohman" w:date="2021-10-27T05:58:00Z">
              <w:tcPr>
                <w:tcW w:w="864" w:type="dxa"/>
                <w:vAlign w:val="center"/>
                <w:hideMark/>
              </w:tcPr>
            </w:tcPrChange>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64" w:author="Brian Bohman" w:date="2021-10-27T05:58:00Z">
              <w:tcPr>
                <w:tcW w:w="1152" w:type="dxa"/>
                <w:vAlign w:val="center"/>
                <w:hideMark/>
              </w:tcPr>
            </w:tcPrChange>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65" w:author="Brian Bohman" w:date="2021-10-27T05:58:00Z">
              <w:tcPr>
                <w:tcW w:w="504" w:type="dxa"/>
                <w:vAlign w:val="center"/>
                <w:hideMark/>
              </w:tcPr>
            </w:tcPrChange>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466" w:author="Brian Bohman" w:date="2021-10-27T05:58:00Z">
              <w:tcPr>
                <w:tcW w:w="1008" w:type="dxa"/>
                <w:vAlign w:val="center"/>
                <w:hideMark/>
              </w:tcPr>
            </w:tcPrChange>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467" w:author="Brian Bohman" w:date="2021-10-27T05:58:00Z">
              <w:tcPr>
                <w:tcW w:w="1008" w:type="dxa"/>
                <w:vAlign w:val="center"/>
                <w:hideMark/>
              </w:tcPr>
            </w:tcPrChange>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68" w:author="Brian Bohman" w:date="2021-10-27T05:58:00Z">
              <w:tcPr>
                <w:tcW w:w="720" w:type="dxa"/>
                <w:vAlign w:val="center"/>
                <w:hideMark/>
              </w:tcPr>
            </w:tcPrChange>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69" w:author="Brian Bohman" w:date="2021-10-27T05:58:00Z">
              <w:tcPr>
                <w:tcW w:w="1008" w:type="dxa"/>
                <w:vAlign w:val="center"/>
                <w:hideMark/>
              </w:tcPr>
            </w:tcPrChange>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70" w:author="Brian Bohman" w:date="2021-10-27T05:58:00Z">
              <w:tcPr>
                <w:tcW w:w="1152" w:type="dxa"/>
                <w:vAlign w:val="center"/>
                <w:hideMark/>
              </w:tcPr>
            </w:tcPrChange>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471" w:author="Brian Bohman" w:date="2021-10-27T05:58:00Z">
              <w:tcPr>
                <w:tcW w:w="1008" w:type="dxa"/>
                <w:vAlign w:val="center"/>
                <w:hideMark/>
              </w:tcPr>
            </w:tcPrChange>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B67D22F" w14:textId="77777777" w:rsidTr="00E419CD">
        <w:trPr>
          <w:trHeight w:val="165"/>
          <w:trPrChange w:id="16472" w:author="Brian Bohman" w:date="2021-10-27T05:58:00Z">
            <w:trPr>
              <w:trHeight w:val="165"/>
            </w:trPr>
          </w:trPrChange>
        </w:trPr>
        <w:tc>
          <w:tcPr>
            <w:tcW w:w="360" w:type="dxa"/>
            <w:vAlign w:val="center"/>
            <w:hideMark/>
            <w:tcPrChange w:id="16473" w:author="Brian Bohman" w:date="2021-10-27T05:58:00Z">
              <w:tcPr>
                <w:tcW w:w="360" w:type="dxa"/>
                <w:vAlign w:val="center"/>
                <w:hideMark/>
              </w:tcPr>
            </w:tcPrChange>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Change w:id="16474" w:author="Brian Bohman" w:date="2021-10-27T05:58:00Z">
              <w:tcPr>
                <w:tcW w:w="864" w:type="dxa"/>
                <w:vAlign w:val="center"/>
                <w:hideMark/>
              </w:tcPr>
            </w:tcPrChange>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75" w:author="Brian Bohman" w:date="2021-10-27T05:58:00Z">
              <w:tcPr>
                <w:tcW w:w="1152" w:type="dxa"/>
                <w:vAlign w:val="center"/>
                <w:hideMark/>
              </w:tcPr>
            </w:tcPrChange>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76" w:author="Brian Bohman" w:date="2021-10-27T05:58:00Z">
              <w:tcPr>
                <w:tcW w:w="504" w:type="dxa"/>
                <w:vAlign w:val="center"/>
                <w:hideMark/>
              </w:tcPr>
            </w:tcPrChange>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477" w:author="Brian Bohman" w:date="2021-10-27T05:58:00Z">
              <w:tcPr>
                <w:tcW w:w="1008" w:type="dxa"/>
                <w:vAlign w:val="center"/>
                <w:hideMark/>
              </w:tcPr>
            </w:tcPrChange>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478" w:author="Brian Bohman" w:date="2021-10-27T05:58:00Z">
              <w:tcPr>
                <w:tcW w:w="1008" w:type="dxa"/>
                <w:vAlign w:val="center"/>
                <w:hideMark/>
              </w:tcPr>
            </w:tcPrChange>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79" w:author="Brian Bohman" w:date="2021-10-27T05:58:00Z">
              <w:tcPr>
                <w:tcW w:w="720" w:type="dxa"/>
                <w:vAlign w:val="center"/>
                <w:hideMark/>
              </w:tcPr>
            </w:tcPrChange>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80" w:author="Brian Bohman" w:date="2021-10-27T05:58:00Z">
              <w:tcPr>
                <w:tcW w:w="1008" w:type="dxa"/>
                <w:vAlign w:val="center"/>
                <w:hideMark/>
              </w:tcPr>
            </w:tcPrChange>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81" w:author="Brian Bohman" w:date="2021-10-27T05:58:00Z">
              <w:tcPr>
                <w:tcW w:w="1152" w:type="dxa"/>
                <w:vAlign w:val="center"/>
                <w:hideMark/>
              </w:tcPr>
            </w:tcPrChange>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482" w:author="Brian Bohman" w:date="2021-10-27T05:58:00Z">
              <w:tcPr>
                <w:tcW w:w="1008" w:type="dxa"/>
                <w:vAlign w:val="center"/>
                <w:hideMark/>
              </w:tcPr>
            </w:tcPrChange>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0140F6B" w14:textId="77777777" w:rsidTr="00E419CD">
        <w:trPr>
          <w:trHeight w:val="165"/>
          <w:trPrChange w:id="16483" w:author="Brian Bohman" w:date="2021-10-27T05:58:00Z">
            <w:trPr>
              <w:trHeight w:val="165"/>
            </w:trPr>
          </w:trPrChange>
        </w:trPr>
        <w:tc>
          <w:tcPr>
            <w:tcW w:w="360" w:type="dxa"/>
            <w:vAlign w:val="center"/>
            <w:hideMark/>
            <w:tcPrChange w:id="16484" w:author="Brian Bohman" w:date="2021-10-27T05:58:00Z">
              <w:tcPr>
                <w:tcW w:w="360" w:type="dxa"/>
                <w:vAlign w:val="center"/>
                <w:hideMark/>
              </w:tcPr>
            </w:tcPrChange>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Change w:id="16485" w:author="Brian Bohman" w:date="2021-10-27T05:58:00Z">
              <w:tcPr>
                <w:tcW w:w="864" w:type="dxa"/>
                <w:vAlign w:val="center"/>
                <w:hideMark/>
              </w:tcPr>
            </w:tcPrChange>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86" w:author="Brian Bohman" w:date="2021-10-27T05:58:00Z">
              <w:tcPr>
                <w:tcW w:w="1152" w:type="dxa"/>
                <w:vAlign w:val="center"/>
                <w:hideMark/>
              </w:tcPr>
            </w:tcPrChange>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87" w:author="Brian Bohman" w:date="2021-10-27T05:58:00Z">
              <w:tcPr>
                <w:tcW w:w="504" w:type="dxa"/>
                <w:vAlign w:val="center"/>
                <w:hideMark/>
              </w:tcPr>
            </w:tcPrChange>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488" w:author="Brian Bohman" w:date="2021-10-27T05:58:00Z">
              <w:tcPr>
                <w:tcW w:w="1008" w:type="dxa"/>
                <w:vAlign w:val="center"/>
                <w:hideMark/>
              </w:tcPr>
            </w:tcPrChange>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489" w:author="Brian Bohman" w:date="2021-10-27T05:58:00Z">
              <w:tcPr>
                <w:tcW w:w="1008" w:type="dxa"/>
                <w:vAlign w:val="center"/>
                <w:hideMark/>
              </w:tcPr>
            </w:tcPrChange>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90" w:author="Brian Bohman" w:date="2021-10-27T05:58:00Z">
              <w:tcPr>
                <w:tcW w:w="720" w:type="dxa"/>
                <w:vAlign w:val="center"/>
                <w:hideMark/>
              </w:tcPr>
            </w:tcPrChange>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91" w:author="Brian Bohman" w:date="2021-10-27T05:58:00Z">
              <w:tcPr>
                <w:tcW w:w="1008" w:type="dxa"/>
                <w:vAlign w:val="center"/>
                <w:hideMark/>
              </w:tcPr>
            </w:tcPrChange>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92" w:author="Brian Bohman" w:date="2021-10-27T05:58:00Z">
              <w:tcPr>
                <w:tcW w:w="1152" w:type="dxa"/>
                <w:vAlign w:val="center"/>
                <w:hideMark/>
              </w:tcPr>
            </w:tcPrChange>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6493" w:author="Brian Bohman" w:date="2021-10-27T05:58:00Z">
              <w:tcPr>
                <w:tcW w:w="1008" w:type="dxa"/>
                <w:vAlign w:val="center"/>
                <w:hideMark/>
              </w:tcPr>
            </w:tcPrChange>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C5E8A0A" w14:textId="77777777" w:rsidTr="00E419CD">
        <w:trPr>
          <w:trHeight w:val="165"/>
          <w:trPrChange w:id="16494" w:author="Brian Bohman" w:date="2021-10-27T05:58:00Z">
            <w:trPr>
              <w:trHeight w:val="165"/>
            </w:trPr>
          </w:trPrChange>
        </w:trPr>
        <w:tc>
          <w:tcPr>
            <w:tcW w:w="360" w:type="dxa"/>
            <w:vAlign w:val="center"/>
            <w:hideMark/>
            <w:tcPrChange w:id="16495" w:author="Brian Bohman" w:date="2021-10-27T05:58:00Z">
              <w:tcPr>
                <w:tcW w:w="360" w:type="dxa"/>
                <w:vAlign w:val="center"/>
                <w:hideMark/>
              </w:tcPr>
            </w:tcPrChange>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Change w:id="16496" w:author="Brian Bohman" w:date="2021-10-27T05:58:00Z">
              <w:tcPr>
                <w:tcW w:w="864" w:type="dxa"/>
                <w:vAlign w:val="center"/>
                <w:hideMark/>
              </w:tcPr>
            </w:tcPrChange>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97" w:author="Brian Bohman" w:date="2021-10-27T05:58:00Z">
              <w:tcPr>
                <w:tcW w:w="1152" w:type="dxa"/>
                <w:vAlign w:val="center"/>
                <w:hideMark/>
              </w:tcPr>
            </w:tcPrChange>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98" w:author="Brian Bohman" w:date="2021-10-27T05:58:00Z">
              <w:tcPr>
                <w:tcW w:w="504" w:type="dxa"/>
                <w:vAlign w:val="center"/>
                <w:hideMark/>
              </w:tcPr>
            </w:tcPrChange>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499" w:author="Brian Bohman" w:date="2021-10-27T05:58:00Z">
              <w:tcPr>
                <w:tcW w:w="1008" w:type="dxa"/>
                <w:vAlign w:val="center"/>
                <w:hideMark/>
              </w:tcPr>
            </w:tcPrChange>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00" w:author="Brian Bohman" w:date="2021-10-27T05:58:00Z">
              <w:tcPr>
                <w:tcW w:w="1008" w:type="dxa"/>
                <w:vAlign w:val="center"/>
                <w:hideMark/>
              </w:tcPr>
            </w:tcPrChange>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01" w:author="Brian Bohman" w:date="2021-10-27T05:58:00Z">
              <w:tcPr>
                <w:tcW w:w="720" w:type="dxa"/>
                <w:vAlign w:val="center"/>
                <w:hideMark/>
              </w:tcPr>
            </w:tcPrChange>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02" w:author="Brian Bohman" w:date="2021-10-27T05:58:00Z">
              <w:tcPr>
                <w:tcW w:w="1008" w:type="dxa"/>
                <w:vAlign w:val="center"/>
                <w:hideMark/>
              </w:tcPr>
            </w:tcPrChange>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03" w:author="Brian Bohman" w:date="2021-10-27T05:58:00Z">
              <w:tcPr>
                <w:tcW w:w="1152" w:type="dxa"/>
                <w:vAlign w:val="center"/>
                <w:hideMark/>
              </w:tcPr>
            </w:tcPrChange>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504" w:author="Brian Bohman" w:date="2021-10-27T05:58:00Z">
              <w:tcPr>
                <w:tcW w:w="1008" w:type="dxa"/>
                <w:vAlign w:val="center"/>
                <w:hideMark/>
              </w:tcPr>
            </w:tcPrChange>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52B023E" w14:textId="77777777" w:rsidTr="00E419CD">
        <w:trPr>
          <w:trHeight w:val="165"/>
          <w:trPrChange w:id="16505" w:author="Brian Bohman" w:date="2021-10-27T05:58:00Z">
            <w:trPr>
              <w:trHeight w:val="165"/>
            </w:trPr>
          </w:trPrChange>
        </w:trPr>
        <w:tc>
          <w:tcPr>
            <w:tcW w:w="360" w:type="dxa"/>
            <w:vAlign w:val="center"/>
            <w:hideMark/>
            <w:tcPrChange w:id="16506" w:author="Brian Bohman" w:date="2021-10-27T05:58:00Z">
              <w:tcPr>
                <w:tcW w:w="360" w:type="dxa"/>
                <w:vAlign w:val="center"/>
                <w:hideMark/>
              </w:tcPr>
            </w:tcPrChange>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Change w:id="16507" w:author="Brian Bohman" w:date="2021-10-27T05:58:00Z">
              <w:tcPr>
                <w:tcW w:w="864" w:type="dxa"/>
                <w:vAlign w:val="center"/>
                <w:hideMark/>
              </w:tcPr>
            </w:tcPrChange>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08" w:author="Brian Bohman" w:date="2021-10-27T05:58:00Z">
              <w:tcPr>
                <w:tcW w:w="1152" w:type="dxa"/>
                <w:vAlign w:val="center"/>
                <w:hideMark/>
              </w:tcPr>
            </w:tcPrChange>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509" w:author="Brian Bohman" w:date="2021-10-27T05:58:00Z">
              <w:tcPr>
                <w:tcW w:w="504" w:type="dxa"/>
                <w:vAlign w:val="center"/>
                <w:hideMark/>
              </w:tcPr>
            </w:tcPrChange>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510" w:author="Brian Bohman" w:date="2021-10-27T05:58:00Z">
              <w:tcPr>
                <w:tcW w:w="1008" w:type="dxa"/>
                <w:vAlign w:val="center"/>
                <w:hideMark/>
              </w:tcPr>
            </w:tcPrChange>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11" w:author="Brian Bohman" w:date="2021-10-27T05:58:00Z">
              <w:tcPr>
                <w:tcW w:w="1008" w:type="dxa"/>
                <w:vAlign w:val="center"/>
                <w:hideMark/>
              </w:tcPr>
            </w:tcPrChange>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12" w:author="Brian Bohman" w:date="2021-10-27T05:58:00Z">
              <w:tcPr>
                <w:tcW w:w="720" w:type="dxa"/>
                <w:vAlign w:val="center"/>
                <w:hideMark/>
              </w:tcPr>
            </w:tcPrChange>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13" w:author="Brian Bohman" w:date="2021-10-27T05:58:00Z">
              <w:tcPr>
                <w:tcW w:w="1008" w:type="dxa"/>
                <w:vAlign w:val="center"/>
                <w:hideMark/>
              </w:tcPr>
            </w:tcPrChange>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14" w:author="Brian Bohman" w:date="2021-10-27T05:58:00Z">
              <w:tcPr>
                <w:tcW w:w="1152" w:type="dxa"/>
                <w:vAlign w:val="center"/>
                <w:hideMark/>
              </w:tcPr>
            </w:tcPrChange>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6515" w:author="Brian Bohman" w:date="2021-10-27T05:58:00Z">
              <w:tcPr>
                <w:tcW w:w="1008" w:type="dxa"/>
                <w:vAlign w:val="center"/>
                <w:hideMark/>
              </w:tcPr>
            </w:tcPrChange>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DEB6D1F" w14:textId="77777777" w:rsidTr="00E419CD">
        <w:trPr>
          <w:trHeight w:val="165"/>
          <w:trPrChange w:id="16516" w:author="Brian Bohman" w:date="2021-10-27T05:58:00Z">
            <w:trPr>
              <w:trHeight w:val="165"/>
            </w:trPr>
          </w:trPrChange>
        </w:trPr>
        <w:tc>
          <w:tcPr>
            <w:tcW w:w="360" w:type="dxa"/>
            <w:vAlign w:val="center"/>
            <w:hideMark/>
            <w:tcPrChange w:id="16517" w:author="Brian Bohman" w:date="2021-10-27T05:58:00Z">
              <w:tcPr>
                <w:tcW w:w="360" w:type="dxa"/>
                <w:vAlign w:val="center"/>
                <w:hideMark/>
              </w:tcPr>
            </w:tcPrChange>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Change w:id="16518" w:author="Brian Bohman" w:date="2021-10-27T05:58:00Z">
              <w:tcPr>
                <w:tcW w:w="864" w:type="dxa"/>
                <w:vAlign w:val="center"/>
                <w:hideMark/>
              </w:tcPr>
            </w:tcPrChange>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19" w:author="Brian Bohman" w:date="2021-10-27T05:58:00Z">
              <w:tcPr>
                <w:tcW w:w="1152" w:type="dxa"/>
                <w:vAlign w:val="center"/>
                <w:hideMark/>
              </w:tcPr>
            </w:tcPrChange>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520" w:author="Brian Bohman" w:date="2021-10-27T05:58:00Z">
              <w:tcPr>
                <w:tcW w:w="504" w:type="dxa"/>
                <w:vAlign w:val="center"/>
                <w:hideMark/>
              </w:tcPr>
            </w:tcPrChange>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521" w:author="Brian Bohman" w:date="2021-10-27T05:58:00Z">
              <w:tcPr>
                <w:tcW w:w="1008" w:type="dxa"/>
                <w:vAlign w:val="center"/>
                <w:hideMark/>
              </w:tcPr>
            </w:tcPrChange>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22" w:author="Brian Bohman" w:date="2021-10-27T05:58:00Z">
              <w:tcPr>
                <w:tcW w:w="1008" w:type="dxa"/>
                <w:vAlign w:val="center"/>
                <w:hideMark/>
              </w:tcPr>
            </w:tcPrChange>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23" w:author="Brian Bohman" w:date="2021-10-27T05:58:00Z">
              <w:tcPr>
                <w:tcW w:w="720" w:type="dxa"/>
                <w:vAlign w:val="center"/>
                <w:hideMark/>
              </w:tcPr>
            </w:tcPrChange>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24" w:author="Brian Bohman" w:date="2021-10-27T05:58:00Z">
              <w:tcPr>
                <w:tcW w:w="1008" w:type="dxa"/>
                <w:vAlign w:val="center"/>
                <w:hideMark/>
              </w:tcPr>
            </w:tcPrChange>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25" w:author="Brian Bohman" w:date="2021-10-27T05:58:00Z">
              <w:tcPr>
                <w:tcW w:w="1152" w:type="dxa"/>
                <w:vAlign w:val="center"/>
                <w:hideMark/>
              </w:tcPr>
            </w:tcPrChange>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6526" w:author="Brian Bohman" w:date="2021-10-27T05:58:00Z">
              <w:tcPr>
                <w:tcW w:w="1008" w:type="dxa"/>
                <w:vAlign w:val="center"/>
                <w:hideMark/>
              </w:tcPr>
            </w:tcPrChange>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2254BEBE" w14:textId="77777777" w:rsidTr="00E419CD">
        <w:trPr>
          <w:trHeight w:val="180"/>
          <w:trPrChange w:id="16527" w:author="Brian Bohman" w:date="2021-10-27T05:58:00Z">
            <w:trPr>
              <w:trHeight w:val="180"/>
            </w:trPr>
          </w:trPrChange>
        </w:trPr>
        <w:tc>
          <w:tcPr>
            <w:tcW w:w="360" w:type="dxa"/>
            <w:vAlign w:val="center"/>
            <w:hideMark/>
            <w:tcPrChange w:id="16528" w:author="Brian Bohman" w:date="2021-10-27T05:58:00Z">
              <w:tcPr>
                <w:tcW w:w="360" w:type="dxa"/>
                <w:vAlign w:val="center"/>
                <w:hideMark/>
              </w:tcPr>
            </w:tcPrChange>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Change w:id="16529" w:author="Brian Bohman" w:date="2021-10-27T05:58:00Z">
              <w:tcPr>
                <w:tcW w:w="864" w:type="dxa"/>
                <w:vAlign w:val="center"/>
                <w:hideMark/>
              </w:tcPr>
            </w:tcPrChange>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30" w:author="Brian Bohman" w:date="2021-10-27T05:58:00Z">
              <w:tcPr>
                <w:tcW w:w="1152" w:type="dxa"/>
                <w:vAlign w:val="center"/>
                <w:hideMark/>
              </w:tcPr>
            </w:tcPrChange>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531" w:author="Brian Bohman" w:date="2021-10-27T05:58:00Z">
              <w:tcPr>
                <w:tcW w:w="504" w:type="dxa"/>
                <w:vAlign w:val="center"/>
                <w:hideMark/>
              </w:tcPr>
            </w:tcPrChange>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532" w:author="Brian Bohman" w:date="2021-10-27T05:58:00Z">
              <w:tcPr>
                <w:tcW w:w="1008" w:type="dxa"/>
                <w:vAlign w:val="center"/>
                <w:hideMark/>
              </w:tcPr>
            </w:tcPrChange>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533" w:author="Brian Bohman" w:date="2021-10-27T05:58:00Z">
              <w:tcPr>
                <w:tcW w:w="1008" w:type="dxa"/>
                <w:vAlign w:val="center"/>
                <w:hideMark/>
              </w:tcPr>
            </w:tcPrChange>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34" w:author="Brian Bohman" w:date="2021-10-27T05:58:00Z">
              <w:tcPr>
                <w:tcW w:w="720" w:type="dxa"/>
                <w:vAlign w:val="center"/>
                <w:hideMark/>
              </w:tcPr>
            </w:tcPrChange>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35" w:author="Brian Bohman" w:date="2021-10-27T05:58:00Z">
              <w:tcPr>
                <w:tcW w:w="1008" w:type="dxa"/>
                <w:vAlign w:val="center"/>
                <w:hideMark/>
              </w:tcPr>
            </w:tcPrChange>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36" w:author="Brian Bohman" w:date="2021-10-27T05:58:00Z">
              <w:tcPr>
                <w:tcW w:w="1152" w:type="dxa"/>
                <w:vAlign w:val="center"/>
                <w:hideMark/>
              </w:tcPr>
            </w:tcPrChange>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6537" w:author="Brian Bohman" w:date="2021-10-27T05:58:00Z">
              <w:tcPr>
                <w:tcW w:w="1008" w:type="dxa"/>
                <w:vAlign w:val="center"/>
                <w:hideMark/>
              </w:tcPr>
            </w:tcPrChange>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AF8A4D2" w14:textId="77777777" w:rsidTr="00E419CD">
        <w:trPr>
          <w:trHeight w:val="165"/>
          <w:trPrChange w:id="16538" w:author="Brian Bohman" w:date="2021-10-27T05:58:00Z">
            <w:trPr>
              <w:trHeight w:val="165"/>
            </w:trPr>
          </w:trPrChange>
        </w:trPr>
        <w:tc>
          <w:tcPr>
            <w:tcW w:w="360" w:type="dxa"/>
            <w:vAlign w:val="center"/>
            <w:hideMark/>
            <w:tcPrChange w:id="16539" w:author="Brian Bohman" w:date="2021-10-27T05:58:00Z">
              <w:tcPr>
                <w:tcW w:w="360" w:type="dxa"/>
                <w:vAlign w:val="center"/>
                <w:hideMark/>
              </w:tcPr>
            </w:tcPrChange>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Change w:id="16540" w:author="Brian Bohman" w:date="2021-10-27T05:58:00Z">
              <w:tcPr>
                <w:tcW w:w="864" w:type="dxa"/>
                <w:vAlign w:val="center"/>
                <w:hideMark/>
              </w:tcPr>
            </w:tcPrChange>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41" w:author="Brian Bohman" w:date="2021-10-27T05:58:00Z">
              <w:tcPr>
                <w:tcW w:w="1152" w:type="dxa"/>
                <w:vAlign w:val="center"/>
                <w:hideMark/>
              </w:tcPr>
            </w:tcPrChange>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542" w:author="Brian Bohman" w:date="2021-10-27T05:58:00Z">
              <w:tcPr>
                <w:tcW w:w="504" w:type="dxa"/>
                <w:vAlign w:val="center"/>
                <w:hideMark/>
              </w:tcPr>
            </w:tcPrChange>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543" w:author="Brian Bohman" w:date="2021-10-27T05:58:00Z">
              <w:tcPr>
                <w:tcW w:w="1008" w:type="dxa"/>
                <w:vAlign w:val="center"/>
                <w:hideMark/>
              </w:tcPr>
            </w:tcPrChange>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544" w:author="Brian Bohman" w:date="2021-10-27T05:58:00Z">
              <w:tcPr>
                <w:tcW w:w="1008" w:type="dxa"/>
                <w:vAlign w:val="center"/>
                <w:hideMark/>
              </w:tcPr>
            </w:tcPrChange>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45" w:author="Brian Bohman" w:date="2021-10-27T05:58:00Z">
              <w:tcPr>
                <w:tcW w:w="720" w:type="dxa"/>
                <w:vAlign w:val="center"/>
                <w:hideMark/>
              </w:tcPr>
            </w:tcPrChange>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46" w:author="Brian Bohman" w:date="2021-10-27T05:58:00Z">
              <w:tcPr>
                <w:tcW w:w="1008" w:type="dxa"/>
                <w:vAlign w:val="center"/>
                <w:hideMark/>
              </w:tcPr>
            </w:tcPrChange>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47" w:author="Brian Bohman" w:date="2021-10-27T05:58:00Z">
              <w:tcPr>
                <w:tcW w:w="1152" w:type="dxa"/>
                <w:vAlign w:val="center"/>
                <w:hideMark/>
              </w:tcPr>
            </w:tcPrChange>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548" w:author="Brian Bohman" w:date="2021-10-27T05:58:00Z">
              <w:tcPr>
                <w:tcW w:w="1008" w:type="dxa"/>
                <w:vAlign w:val="center"/>
                <w:hideMark/>
              </w:tcPr>
            </w:tcPrChange>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D2C84B" w14:textId="77777777" w:rsidTr="00E419CD">
        <w:trPr>
          <w:trHeight w:val="165"/>
          <w:trPrChange w:id="16549" w:author="Brian Bohman" w:date="2021-10-27T05:58:00Z">
            <w:trPr>
              <w:trHeight w:val="165"/>
            </w:trPr>
          </w:trPrChange>
        </w:trPr>
        <w:tc>
          <w:tcPr>
            <w:tcW w:w="360" w:type="dxa"/>
            <w:vAlign w:val="center"/>
            <w:hideMark/>
            <w:tcPrChange w:id="16550" w:author="Brian Bohman" w:date="2021-10-27T05:58:00Z">
              <w:tcPr>
                <w:tcW w:w="360" w:type="dxa"/>
                <w:vAlign w:val="center"/>
                <w:hideMark/>
              </w:tcPr>
            </w:tcPrChange>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Change w:id="16551" w:author="Brian Bohman" w:date="2021-10-27T05:58:00Z">
              <w:tcPr>
                <w:tcW w:w="864" w:type="dxa"/>
                <w:vAlign w:val="center"/>
                <w:hideMark/>
              </w:tcPr>
            </w:tcPrChange>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52" w:author="Brian Bohman" w:date="2021-10-27T05:58:00Z">
              <w:tcPr>
                <w:tcW w:w="1152" w:type="dxa"/>
                <w:vAlign w:val="center"/>
                <w:hideMark/>
              </w:tcPr>
            </w:tcPrChange>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553" w:author="Brian Bohman" w:date="2021-10-27T05:58:00Z">
              <w:tcPr>
                <w:tcW w:w="504" w:type="dxa"/>
                <w:vAlign w:val="center"/>
                <w:hideMark/>
              </w:tcPr>
            </w:tcPrChange>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554" w:author="Brian Bohman" w:date="2021-10-27T05:58:00Z">
              <w:tcPr>
                <w:tcW w:w="1008" w:type="dxa"/>
                <w:vAlign w:val="center"/>
                <w:hideMark/>
              </w:tcPr>
            </w:tcPrChange>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555" w:author="Brian Bohman" w:date="2021-10-27T05:58:00Z">
              <w:tcPr>
                <w:tcW w:w="1008" w:type="dxa"/>
                <w:vAlign w:val="center"/>
                <w:hideMark/>
              </w:tcPr>
            </w:tcPrChange>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56" w:author="Brian Bohman" w:date="2021-10-27T05:58:00Z">
              <w:tcPr>
                <w:tcW w:w="720" w:type="dxa"/>
                <w:vAlign w:val="center"/>
                <w:hideMark/>
              </w:tcPr>
            </w:tcPrChange>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57" w:author="Brian Bohman" w:date="2021-10-27T05:58:00Z">
              <w:tcPr>
                <w:tcW w:w="1008" w:type="dxa"/>
                <w:vAlign w:val="center"/>
                <w:hideMark/>
              </w:tcPr>
            </w:tcPrChange>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58" w:author="Brian Bohman" w:date="2021-10-27T05:58:00Z">
              <w:tcPr>
                <w:tcW w:w="1152" w:type="dxa"/>
                <w:vAlign w:val="center"/>
                <w:hideMark/>
              </w:tcPr>
            </w:tcPrChange>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6559" w:author="Brian Bohman" w:date="2021-10-27T05:58:00Z">
              <w:tcPr>
                <w:tcW w:w="1008" w:type="dxa"/>
                <w:vAlign w:val="center"/>
                <w:hideMark/>
              </w:tcPr>
            </w:tcPrChange>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2A07A65" w14:textId="77777777" w:rsidTr="00E419CD">
        <w:trPr>
          <w:trHeight w:val="165"/>
          <w:trPrChange w:id="16560" w:author="Brian Bohman" w:date="2021-10-27T05:58:00Z">
            <w:trPr>
              <w:trHeight w:val="165"/>
            </w:trPr>
          </w:trPrChange>
        </w:trPr>
        <w:tc>
          <w:tcPr>
            <w:tcW w:w="360" w:type="dxa"/>
            <w:vAlign w:val="center"/>
            <w:hideMark/>
            <w:tcPrChange w:id="16561" w:author="Brian Bohman" w:date="2021-10-27T05:58:00Z">
              <w:tcPr>
                <w:tcW w:w="360" w:type="dxa"/>
                <w:vAlign w:val="center"/>
                <w:hideMark/>
              </w:tcPr>
            </w:tcPrChange>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Change w:id="16562" w:author="Brian Bohman" w:date="2021-10-27T05:58:00Z">
              <w:tcPr>
                <w:tcW w:w="864" w:type="dxa"/>
                <w:vAlign w:val="center"/>
                <w:hideMark/>
              </w:tcPr>
            </w:tcPrChange>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63" w:author="Brian Bohman" w:date="2021-10-27T05:58:00Z">
              <w:tcPr>
                <w:tcW w:w="1152" w:type="dxa"/>
                <w:vAlign w:val="center"/>
                <w:hideMark/>
              </w:tcPr>
            </w:tcPrChange>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564" w:author="Brian Bohman" w:date="2021-10-27T05:58:00Z">
              <w:tcPr>
                <w:tcW w:w="504" w:type="dxa"/>
                <w:vAlign w:val="center"/>
                <w:hideMark/>
              </w:tcPr>
            </w:tcPrChange>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565" w:author="Brian Bohman" w:date="2021-10-27T05:58:00Z">
              <w:tcPr>
                <w:tcW w:w="1008" w:type="dxa"/>
                <w:vAlign w:val="center"/>
                <w:hideMark/>
              </w:tcPr>
            </w:tcPrChange>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566" w:author="Brian Bohman" w:date="2021-10-27T05:58:00Z">
              <w:tcPr>
                <w:tcW w:w="1008" w:type="dxa"/>
                <w:vAlign w:val="center"/>
                <w:hideMark/>
              </w:tcPr>
            </w:tcPrChange>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67" w:author="Brian Bohman" w:date="2021-10-27T05:58:00Z">
              <w:tcPr>
                <w:tcW w:w="720" w:type="dxa"/>
                <w:vAlign w:val="center"/>
                <w:hideMark/>
              </w:tcPr>
            </w:tcPrChange>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68" w:author="Brian Bohman" w:date="2021-10-27T05:58:00Z">
              <w:tcPr>
                <w:tcW w:w="1008" w:type="dxa"/>
                <w:vAlign w:val="center"/>
                <w:hideMark/>
              </w:tcPr>
            </w:tcPrChange>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69" w:author="Brian Bohman" w:date="2021-10-27T05:58:00Z">
              <w:tcPr>
                <w:tcW w:w="1152" w:type="dxa"/>
                <w:vAlign w:val="center"/>
                <w:hideMark/>
              </w:tcPr>
            </w:tcPrChange>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570" w:author="Brian Bohman" w:date="2021-10-27T05:58:00Z">
              <w:tcPr>
                <w:tcW w:w="1008" w:type="dxa"/>
                <w:vAlign w:val="center"/>
                <w:hideMark/>
              </w:tcPr>
            </w:tcPrChange>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5A4F8E" w14:textId="77777777" w:rsidTr="00E419CD">
        <w:trPr>
          <w:trHeight w:val="165"/>
          <w:trPrChange w:id="16571" w:author="Brian Bohman" w:date="2021-10-27T05:58:00Z">
            <w:trPr>
              <w:trHeight w:val="165"/>
            </w:trPr>
          </w:trPrChange>
        </w:trPr>
        <w:tc>
          <w:tcPr>
            <w:tcW w:w="360" w:type="dxa"/>
            <w:vAlign w:val="center"/>
            <w:hideMark/>
            <w:tcPrChange w:id="16572" w:author="Brian Bohman" w:date="2021-10-27T05:58:00Z">
              <w:tcPr>
                <w:tcW w:w="360" w:type="dxa"/>
                <w:vAlign w:val="center"/>
                <w:hideMark/>
              </w:tcPr>
            </w:tcPrChange>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Change w:id="16573" w:author="Brian Bohman" w:date="2021-10-27T05:58:00Z">
              <w:tcPr>
                <w:tcW w:w="864" w:type="dxa"/>
                <w:vAlign w:val="center"/>
                <w:hideMark/>
              </w:tcPr>
            </w:tcPrChange>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74" w:author="Brian Bohman" w:date="2021-10-27T05:58:00Z">
              <w:tcPr>
                <w:tcW w:w="1152" w:type="dxa"/>
                <w:vAlign w:val="center"/>
                <w:hideMark/>
              </w:tcPr>
            </w:tcPrChange>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575" w:author="Brian Bohman" w:date="2021-10-27T05:58:00Z">
              <w:tcPr>
                <w:tcW w:w="504" w:type="dxa"/>
                <w:vAlign w:val="center"/>
                <w:hideMark/>
              </w:tcPr>
            </w:tcPrChange>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576" w:author="Brian Bohman" w:date="2021-10-27T05:58:00Z">
              <w:tcPr>
                <w:tcW w:w="1008" w:type="dxa"/>
                <w:vAlign w:val="center"/>
                <w:hideMark/>
              </w:tcPr>
            </w:tcPrChange>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577" w:author="Brian Bohman" w:date="2021-10-27T05:58:00Z">
              <w:tcPr>
                <w:tcW w:w="1008" w:type="dxa"/>
                <w:vAlign w:val="center"/>
                <w:hideMark/>
              </w:tcPr>
            </w:tcPrChange>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78" w:author="Brian Bohman" w:date="2021-10-27T05:58:00Z">
              <w:tcPr>
                <w:tcW w:w="720" w:type="dxa"/>
                <w:vAlign w:val="center"/>
                <w:hideMark/>
              </w:tcPr>
            </w:tcPrChange>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79" w:author="Brian Bohman" w:date="2021-10-27T05:58:00Z">
              <w:tcPr>
                <w:tcW w:w="1008" w:type="dxa"/>
                <w:vAlign w:val="center"/>
                <w:hideMark/>
              </w:tcPr>
            </w:tcPrChange>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80" w:author="Brian Bohman" w:date="2021-10-27T05:58:00Z">
              <w:tcPr>
                <w:tcW w:w="1152" w:type="dxa"/>
                <w:vAlign w:val="center"/>
                <w:hideMark/>
              </w:tcPr>
            </w:tcPrChange>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6581" w:author="Brian Bohman" w:date="2021-10-27T05:58:00Z">
              <w:tcPr>
                <w:tcW w:w="1008" w:type="dxa"/>
                <w:vAlign w:val="center"/>
                <w:hideMark/>
              </w:tcPr>
            </w:tcPrChange>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2ED0B1B" w14:textId="77777777" w:rsidTr="00E419CD">
        <w:trPr>
          <w:trHeight w:val="165"/>
          <w:trPrChange w:id="16582" w:author="Brian Bohman" w:date="2021-10-27T05:58:00Z">
            <w:trPr>
              <w:trHeight w:val="165"/>
            </w:trPr>
          </w:trPrChange>
        </w:trPr>
        <w:tc>
          <w:tcPr>
            <w:tcW w:w="360" w:type="dxa"/>
            <w:vAlign w:val="center"/>
            <w:hideMark/>
            <w:tcPrChange w:id="16583" w:author="Brian Bohman" w:date="2021-10-27T05:58:00Z">
              <w:tcPr>
                <w:tcW w:w="360" w:type="dxa"/>
                <w:vAlign w:val="center"/>
                <w:hideMark/>
              </w:tcPr>
            </w:tcPrChange>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Change w:id="16584" w:author="Brian Bohman" w:date="2021-10-27T05:58:00Z">
              <w:tcPr>
                <w:tcW w:w="864" w:type="dxa"/>
                <w:vAlign w:val="center"/>
                <w:hideMark/>
              </w:tcPr>
            </w:tcPrChange>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85" w:author="Brian Bohman" w:date="2021-10-27T05:58:00Z">
              <w:tcPr>
                <w:tcW w:w="1152" w:type="dxa"/>
                <w:vAlign w:val="center"/>
                <w:hideMark/>
              </w:tcPr>
            </w:tcPrChange>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586" w:author="Brian Bohman" w:date="2021-10-27T05:58:00Z">
              <w:tcPr>
                <w:tcW w:w="504" w:type="dxa"/>
                <w:vAlign w:val="center"/>
                <w:hideMark/>
              </w:tcPr>
            </w:tcPrChange>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587" w:author="Brian Bohman" w:date="2021-10-27T05:58:00Z">
              <w:tcPr>
                <w:tcW w:w="1008" w:type="dxa"/>
                <w:vAlign w:val="center"/>
                <w:hideMark/>
              </w:tcPr>
            </w:tcPrChange>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588" w:author="Brian Bohman" w:date="2021-10-27T05:58:00Z">
              <w:tcPr>
                <w:tcW w:w="1008" w:type="dxa"/>
                <w:vAlign w:val="center"/>
                <w:hideMark/>
              </w:tcPr>
            </w:tcPrChange>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89" w:author="Brian Bohman" w:date="2021-10-27T05:58:00Z">
              <w:tcPr>
                <w:tcW w:w="720" w:type="dxa"/>
                <w:vAlign w:val="center"/>
                <w:hideMark/>
              </w:tcPr>
            </w:tcPrChange>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90" w:author="Brian Bohman" w:date="2021-10-27T05:58:00Z">
              <w:tcPr>
                <w:tcW w:w="1008" w:type="dxa"/>
                <w:vAlign w:val="center"/>
                <w:hideMark/>
              </w:tcPr>
            </w:tcPrChange>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91" w:author="Brian Bohman" w:date="2021-10-27T05:58:00Z">
              <w:tcPr>
                <w:tcW w:w="1152" w:type="dxa"/>
                <w:vAlign w:val="center"/>
                <w:hideMark/>
              </w:tcPr>
            </w:tcPrChange>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592" w:author="Brian Bohman" w:date="2021-10-27T05:58:00Z">
              <w:tcPr>
                <w:tcW w:w="1008" w:type="dxa"/>
                <w:vAlign w:val="center"/>
                <w:hideMark/>
              </w:tcPr>
            </w:tcPrChange>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BF1338F" w14:textId="77777777" w:rsidTr="00E419CD">
        <w:trPr>
          <w:trHeight w:val="165"/>
          <w:trPrChange w:id="16593" w:author="Brian Bohman" w:date="2021-10-27T05:58:00Z">
            <w:trPr>
              <w:trHeight w:val="165"/>
            </w:trPr>
          </w:trPrChange>
        </w:trPr>
        <w:tc>
          <w:tcPr>
            <w:tcW w:w="360" w:type="dxa"/>
            <w:vAlign w:val="center"/>
            <w:hideMark/>
            <w:tcPrChange w:id="16594" w:author="Brian Bohman" w:date="2021-10-27T05:58:00Z">
              <w:tcPr>
                <w:tcW w:w="360" w:type="dxa"/>
                <w:vAlign w:val="center"/>
                <w:hideMark/>
              </w:tcPr>
            </w:tcPrChange>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Change w:id="16595" w:author="Brian Bohman" w:date="2021-10-27T05:58:00Z">
              <w:tcPr>
                <w:tcW w:w="864" w:type="dxa"/>
                <w:vAlign w:val="center"/>
                <w:hideMark/>
              </w:tcPr>
            </w:tcPrChange>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96" w:author="Brian Bohman" w:date="2021-10-27T05:58:00Z">
              <w:tcPr>
                <w:tcW w:w="1152" w:type="dxa"/>
                <w:vAlign w:val="center"/>
                <w:hideMark/>
              </w:tcPr>
            </w:tcPrChange>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597" w:author="Brian Bohman" w:date="2021-10-27T05:58:00Z">
              <w:tcPr>
                <w:tcW w:w="504" w:type="dxa"/>
                <w:vAlign w:val="center"/>
                <w:hideMark/>
              </w:tcPr>
            </w:tcPrChange>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598" w:author="Brian Bohman" w:date="2021-10-27T05:58:00Z">
              <w:tcPr>
                <w:tcW w:w="1008" w:type="dxa"/>
                <w:vAlign w:val="center"/>
                <w:hideMark/>
              </w:tcPr>
            </w:tcPrChange>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599" w:author="Brian Bohman" w:date="2021-10-27T05:58:00Z">
              <w:tcPr>
                <w:tcW w:w="1008" w:type="dxa"/>
                <w:vAlign w:val="center"/>
                <w:hideMark/>
              </w:tcPr>
            </w:tcPrChange>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00" w:author="Brian Bohman" w:date="2021-10-27T05:58:00Z">
              <w:tcPr>
                <w:tcW w:w="720" w:type="dxa"/>
                <w:vAlign w:val="center"/>
                <w:hideMark/>
              </w:tcPr>
            </w:tcPrChange>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01" w:author="Brian Bohman" w:date="2021-10-27T05:58:00Z">
              <w:tcPr>
                <w:tcW w:w="1008" w:type="dxa"/>
                <w:vAlign w:val="center"/>
                <w:hideMark/>
              </w:tcPr>
            </w:tcPrChange>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02" w:author="Brian Bohman" w:date="2021-10-27T05:58:00Z">
              <w:tcPr>
                <w:tcW w:w="1152" w:type="dxa"/>
                <w:vAlign w:val="center"/>
                <w:hideMark/>
              </w:tcPr>
            </w:tcPrChange>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16603" w:author="Brian Bohman" w:date="2021-10-27T05:58:00Z">
              <w:tcPr>
                <w:tcW w:w="1008" w:type="dxa"/>
                <w:vAlign w:val="center"/>
                <w:hideMark/>
              </w:tcPr>
            </w:tcPrChange>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C1BC3A3" w14:textId="77777777" w:rsidTr="00E419CD">
        <w:trPr>
          <w:trHeight w:val="165"/>
          <w:trPrChange w:id="16604" w:author="Brian Bohman" w:date="2021-10-27T05:58:00Z">
            <w:trPr>
              <w:trHeight w:val="165"/>
            </w:trPr>
          </w:trPrChange>
        </w:trPr>
        <w:tc>
          <w:tcPr>
            <w:tcW w:w="360" w:type="dxa"/>
            <w:vAlign w:val="center"/>
            <w:hideMark/>
            <w:tcPrChange w:id="16605" w:author="Brian Bohman" w:date="2021-10-27T05:58:00Z">
              <w:tcPr>
                <w:tcW w:w="360" w:type="dxa"/>
                <w:vAlign w:val="center"/>
                <w:hideMark/>
              </w:tcPr>
            </w:tcPrChange>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Change w:id="16606" w:author="Brian Bohman" w:date="2021-10-27T05:58:00Z">
              <w:tcPr>
                <w:tcW w:w="864" w:type="dxa"/>
                <w:vAlign w:val="center"/>
                <w:hideMark/>
              </w:tcPr>
            </w:tcPrChange>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07" w:author="Brian Bohman" w:date="2021-10-27T05:58:00Z">
              <w:tcPr>
                <w:tcW w:w="1152" w:type="dxa"/>
                <w:vAlign w:val="center"/>
                <w:hideMark/>
              </w:tcPr>
            </w:tcPrChange>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08" w:author="Brian Bohman" w:date="2021-10-27T05:58:00Z">
              <w:tcPr>
                <w:tcW w:w="504" w:type="dxa"/>
                <w:vAlign w:val="center"/>
                <w:hideMark/>
              </w:tcPr>
            </w:tcPrChange>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609" w:author="Brian Bohman" w:date="2021-10-27T05:58:00Z">
              <w:tcPr>
                <w:tcW w:w="1008" w:type="dxa"/>
                <w:vAlign w:val="center"/>
                <w:hideMark/>
              </w:tcPr>
            </w:tcPrChange>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610" w:author="Brian Bohman" w:date="2021-10-27T05:58:00Z">
              <w:tcPr>
                <w:tcW w:w="1008" w:type="dxa"/>
                <w:vAlign w:val="center"/>
                <w:hideMark/>
              </w:tcPr>
            </w:tcPrChange>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11" w:author="Brian Bohman" w:date="2021-10-27T05:58:00Z">
              <w:tcPr>
                <w:tcW w:w="720" w:type="dxa"/>
                <w:vAlign w:val="center"/>
                <w:hideMark/>
              </w:tcPr>
            </w:tcPrChange>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12" w:author="Brian Bohman" w:date="2021-10-27T05:58:00Z">
              <w:tcPr>
                <w:tcW w:w="1008" w:type="dxa"/>
                <w:vAlign w:val="center"/>
                <w:hideMark/>
              </w:tcPr>
            </w:tcPrChange>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13" w:author="Brian Bohman" w:date="2021-10-27T05:58:00Z">
              <w:tcPr>
                <w:tcW w:w="1152" w:type="dxa"/>
                <w:vAlign w:val="center"/>
                <w:hideMark/>
              </w:tcPr>
            </w:tcPrChange>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6614" w:author="Brian Bohman" w:date="2021-10-27T05:58:00Z">
              <w:tcPr>
                <w:tcW w:w="1008" w:type="dxa"/>
                <w:vAlign w:val="center"/>
                <w:hideMark/>
              </w:tcPr>
            </w:tcPrChange>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D54E990" w14:textId="77777777" w:rsidTr="00E419CD">
        <w:trPr>
          <w:trHeight w:val="165"/>
          <w:trPrChange w:id="16615" w:author="Brian Bohman" w:date="2021-10-27T05:58:00Z">
            <w:trPr>
              <w:trHeight w:val="165"/>
            </w:trPr>
          </w:trPrChange>
        </w:trPr>
        <w:tc>
          <w:tcPr>
            <w:tcW w:w="360" w:type="dxa"/>
            <w:vAlign w:val="center"/>
            <w:hideMark/>
            <w:tcPrChange w:id="16616" w:author="Brian Bohman" w:date="2021-10-27T05:58:00Z">
              <w:tcPr>
                <w:tcW w:w="360" w:type="dxa"/>
                <w:vAlign w:val="center"/>
                <w:hideMark/>
              </w:tcPr>
            </w:tcPrChange>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Change w:id="16617" w:author="Brian Bohman" w:date="2021-10-27T05:58:00Z">
              <w:tcPr>
                <w:tcW w:w="864" w:type="dxa"/>
                <w:vAlign w:val="center"/>
                <w:hideMark/>
              </w:tcPr>
            </w:tcPrChange>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18" w:author="Brian Bohman" w:date="2021-10-27T05:58:00Z">
              <w:tcPr>
                <w:tcW w:w="1152" w:type="dxa"/>
                <w:vAlign w:val="center"/>
                <w:hideMark/>
              </w:tcPr>
            </w:tcPrChange>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619" w:author="Brian Bohman" w:date="2021-10-27T05:58:00Z">
              <w:tcPr>
                <w:tcW w:w="504" w:type="dxa"/>
                <w:vAlign w:val="center"/>
                <w:hideMark/>
              </w:tcPr>
            </w:tcPrChange>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620" w:author="Brian Bohman" w:date="2021-10-27T05:58:00Z">
              <w:tcPr>
                <w:tcW w:w="1008" w:type="dxa"/>
                <w:vAlign w:val="center"/>
                <w:hideMark/>
              </w:tcPr>
            </w:tcPrChange>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621" w:author="Brian Bohman" w:date="2021-10-27T05:58:00Z">
              <w:tcPr>
                <w:tcW w:w="1008" w:type="dxa"/>
                <w:vAlign w:val="center"/>
                <w:hideMark/>
              </w:tcPr>
            </w:tcPrChange>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22" w:author="Brian Bohman" w:date="2021-10-27T05:58:00Z">
              <w:tcPr>
                <w:tcW w:w="720" w:type="dxa"/>
                <w:vAlign w:val="center"/>
                <w:hideMark/>
              </w:tcPr>
            </w:tcPrChange>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23" w:author="Brian Bohman" w:date="2021-10-27T05:58:00Z">
              <w:tcPr>
                <w:tcW w:w="1008" w:type="dxa"/>
                <w:vAlign w:val="center"/>
                <w:hideMark/>
              </w:tcPr>
            </w:tcPrChange>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24" w:author="Brian Bohman" w:date="2021-10-27T05:58:00Z">
              <w:tcPr>
                <w:tcW w:w="1152" w:type="dxa"/>
                <w:vAlign w:val="center"/>
                <w:hideMark/>
              </w:tcPr>
            </w:tcPrChange>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625" w:author="Brian Bohman" w:date="2021-10-27T05:58:00Z">
              <w:tcPr>
                <w:tcW w:w="1008" w:type="dxa"/>
                <w:vAlign w:val="center"/>
                <w:hideMark/>
              </w:tcPr>
            </w:tcPrChange>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8276F63" w14:textId="77777777" w:rsidTr="00E419CD">
        <w:trPr>
          <w:trHeight w:val="165"/>
          <w:trPrChange w:id="16626" w:author="Brian Bohman" w:date="2021-10-27T05:58:00Z">
            <w:trPr>
              <w:trHeight w:val="165"/>
            </w:trPr>
          </w:trPrChange>
        </w:trPr>
        <w:tc>
          <w:tcPr>
            <w:tcW w:w="360" w:type="dxa"/>
            <w:vAlign w:val="center"/>
            <w:hideMark/>
            <w:tcPrChange w:id="16627" w:author="Brian Bohman" w:date="2021-10-27T05:58:00Z">
              <w:tcPr>
                <w:tcW w:w="360" w:type="dxa"/>
                <w:vAlign w:val="center"/>
                <w:hideMark/>
              </w:tcPr>
            </w:tcPrChange>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Change w:id="16628" w:author="Brian Bohman" w:date="2021-10-27T05:58:00Z">
              <w:tcPr>
                <w:tcW w:w="864" w:type="dxa"/>
                <w:vAlign w:val="center"/>
                <w:hideMark/>
              </w:tcPr>
            </w:tcPrChange>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29" w:author="Brian Bohman" w:date="2021-10-27T05:58:00Z">
              <w:tcPr>
                <w:tcW w:w="1152" w:type="dxa"/>
                <w:vAlign w:val="center"/>
                <w:hideMark/>
              </w:tcPr>
            </w:tcPrChange>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30" w:author="Brian Bohman" w:date="2021-10-27T05:58:00Z">
              <w:tcPr>
                <w:tcW w:w="504" w:type="dxa"/>
                <w:vAlign w:val="center"/>
                <w:hideMark/>
              </w:tcPr>
            </w:tcPrChange>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631" w:author="Brian Bohman" w:date="2021-10-27T05:58:00Z">
              <w:tcPr>
                <w:tcW w:w="1008" w:type="dxa"/>
                <w:vAlign w:val="center"/>
                <w:hideMark/>
              </w:tcPr>
            </w:tcPrChange>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632" w:author="Brian Bohman" w:date="2021-10-27T05:58:00Z">
              <w:tcPr>
                <w:tcW w:w="1008" w:type="dxa"/>
                <w:vAlign w:val="center"/>
                <w:hideMark/>
              </w:tcPr>
            </w:tcPrChange>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33" w:author="Brian Bohman" w:date="2021-10-27T05:58:00Z">
              <w:tcPr>
                <w:tcW w:w="720" w:type="dxa"/>
                <w:vAlign w:val="center"/>
                <w:hideMark/>
              </w:tcPr>
            </w:tcPrChange>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34" w:author="Brian Bohman" w:date="2021-10-27T05:58:00Z">
              <w:tcPr>
                <w:tcW w:w="1008" w:type="dxa"/>
                <w:vAlign w:val="center"/>
                <w:hideMark/>
              </w:tcPr>
            </w:tcPrChange>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35" w:author="Brian Bohman" w:date="2021-10-27T05:58:00Z">
              <w:tcPr>
                <w:tcW w:w="1152" w:type="dxa"/>
                <w:vAlign w:val="center"/>
                <w:hideMark/>
              </w:tcPr>
            </w:tcPrChange>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636" w:author="Brian Bohman" w:date="2021-10-27T05:58:00Z">
              <w:tcPr>
                <w:tcW w:w="1008" w:type="dxa"/>
                <w:vAlign w:val="center"/>
                <w:hideMark/>
              </w:tcPr>
            </w:tcPrChange>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06B30B4" w14:textId="77777777" w:rsidTr="00E419CD">
        <w:trPr>
          <w:trHeight w:val="165"/>
          <w:trPrChange w:id="16637" w:author="Brian Bohman" w:date="2021-10-27T05:58:00Z">
            <w:trPr>
              <w:trHeight w:val="165"/>
            </w:trPr>
          </w:trPrChange>
        </w:trPr>
        <w:tc>
          <w:tcPr>
            <w:tcW w:w="360" w:type="dxa"/>
            <w:vAlign w:val="center"/>
            <w:hideMark/>
            <w:tcPrChange w:id="16638" w:author="Brian Bohman" w:date="2021-10-27T05:58:00Z">
              <w:tcPr>
                <w:tcW w:w="360" w:type="dxa"/>
                <w:vAlign w:val="center"/>
                <w:hideMark/>
              </w:tcPr>
            </w:tcPrChange>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Change w:id="16639" w:author="Brian Bohman" w:date="2021-10-27T05:58:00Z">
              <w:tcPr>
                <w:tcW w:w="864" w:type="dxa"/>
                <w:vAlign w:val="center"/>
                <w:hideMark/>
              </w:tcPr>
            </w:tcPrChange>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40" w:author="Brian Bohman" w:date="2021-10-27T05:58:00Z">
              <w:tcPr>
                <w:tcW w:w="1152" w:type="dxa"/>
                <w:vAlign w:val="center"/>
                <w:hideMark/>
              </w:tcPr>
            </w:tcPrChange>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41" w:author="Brian Bohman" w:date="2021-10-27T05:58:00Z">
              <w:tcPr>
                <w:tcW w:w="504" w:type="dxa"/>
                <w:vAlign w:val="center"/>
                <w:hideMark/>
              </w:tcPr>
            </w:tcPrChange>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642" w:author="Brian Bohman" w:date="2021-10-27T05:58:00Z">
              <w:tcPr>
                <w:tcW w:w="1008" w:type="dxa"/>
                <w:vAlign w:val="center"/>
                <w:hideMark/>
              </w:tcPr>
            </w:tcPrChange>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643" w:author="Brian Bohman" w:date="2021-10-27T05:58:00Z">
              <w:tcPr>
                <w:tcW w:w="1008" w:type="dxa"/>
                <w:vAlign w:val="center"/>
                <w:hideMark/>
              </w:tcPr>
            </w:tcPrChange>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44" w:author="Brian Bohman" w:date="2021-10-27T05:58:00Z">
              <w:tcPr>
                <w:tcW w:w="720" w:type="dxa"/>
                <w:vAlign w:val="center"/>
                <w:hideMark/>
              </w:tcPr>
            </w:tcPrChange>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45" w:author="Brian Bohman" w:date="2021-10-27T05:58:00Z">
              <w:tcPr>
                <w:tcW w:w="1008" w:type="dxa"/>
                <w:vAlign w:val="center"/>
                <w:hideMark/>
              </w:tcPr>
            </w:tcPrChange>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46" w:author="Brian Bohman" w:date="2021-10-27T05:58:00Z">
              <w:tcPr>
                <w:tcW w:w="1152" w:type="dxa"/>
                <w:vAlign w:val="center"/>
                <w:hideMark/>
              </w:tcPr>
            </w:tcPrChange>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647" w:author="Brian Bohman" w:date="2021-10-27T05:58:00Z">
              <w:tcPr>
                <w:tcW w:w="1008" w:type="dxa"/>
                <w:vAlign w:val="center"/>
                <w:hideMark/>
              </w:tcPr>
            </w:tcPrChange>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1047B163" w14:textId="77777777" w:rsidTr="00E419CD">
        <w:trPr>
          <w:trHeight w:val="165"/>
          <w:trPrChange w:id="16648" w:author="Brian Bohman" w:date="2021-10-27T05:58:00Z">
            <w:trPr>
              <w:trHeight w:val="165"/>
            </w:trPr>
          </w:trPrChange>
        </w:trPr>
        <w:tc>
          <w:tcPr>
            <w:tcW w:w="360" w:type="dxa"/>
            <w:vAlign w:val="center"/>
            <w:hideMark/>
            <w:tcPrChange w:id="16649" w:author="Brian Bohman" w:date="2021-10-27T05:58:00Z">
              <w:tcPr>
                <w:tcW w:w="360" w:type="dxa"/>
                <w:vAlign w:val="center"/>
                <w:hideMark/>
              </w:tcPr>
            </w:tcPrChange>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Change w:id="16650" w:author="Brian Bohman" w:date="2021-10-27T05:58:00Z">
              <w:tcPr>
                <w:tcW w:w="864" w:type="dxa"/>
                <w:vAlign w:val="center"/>
                <w:hideMark/>
              </w:tcPr>
            </w:tcPrChange>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51" w:author="Brian Bohman" w:date="2021-10-27T05:58:00Z">
              <w:tcPr>
                <w:tcW w:w="1152" w:type="dxa"/>
                <w:vAlign w:val="center"/>
                <w:hideMark/>
              </w:tcPr>
            </w:tcPrChange>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52" w:author="Brian Bohman" w:date="2021-10-27T05:58:00Z">
              <w:tcPr>
                <w:tcW w:w="504" w:type="dxa"/>
                <w:vAlign w:val="center"/>
                <w:hideMark/>
              </w:tcPr>
            </w:tcPrChange>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653" w:author="Brian Bohman" w:date="2021-10-27T05:58:00Z">
              <w:tcPr>
                <w:tcW w:w="1008" w:type="dxa"/>
                <w:vAlign w:val="center"/>
                <w:hideMark/>
              </w:tcPr>
            </w:tcPrChange>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654" w:author="Brian Bohman" w:date="2021-10-27T05:58:00Z">
              <w:tcPr>
                <w:tcW w:w="1008" w:type="dxa"/>
                <w:vAlign w:val="center"/>
                <w:hideMark/>
              </w:tcPr>
            </w:tcPrChange>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55" w:author="Brian Bohman" w:date="2021-10-27T05:58:00Z">
              <w:tcPr>
                <w:tcW w:w="720" w:type="dxa"/>
                <w:vAlign w:val="center"/>
                <w:hideMark/>
              </w:tcPr>
            </w:tcPrChange>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56" w:author="Brian Bohman" w:date="2021-10-27T05:58:00Z">
              <w:tcPr>
                <w:tcW w:w="1008" w:type="dxa"/>
                <w:vAlign w:val="center"/>
                <w:hideMark/>
              </w:tcPr>
            </w:tcPrChange>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57" w:author="Brian Bohman" w:date="2021-10-27T05:58:00Z">
              <w:tcPr>
                <w:tcW w:w="1152" w:type="dxa"/>
                <w:vAlign w:val="center"/>
                <w:hideMark/>
              </w:tcPr>
            </w:tcPrChange>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658" w:author="Brian Bohman" w:date="2021-10-27T05:58:00Z">
              <w:tcPr>
                <w:tcW w:w="1008" w:type="dxa"/>
                <w:vAlign w:val="center"/>
                <w:hideMark/>
              </w:tcPr>
            </w:tcPrChange>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58B86C25" w14:textId="77777777" w:rsidTr="00E419CD">
        <w:trPr>
          <w:trHeight w:val="165"/>
          <w:trPrChange w:id="16659" w:author="Brian Bohman" w:date="2021-10-27T05:58:00Z">
            <w:trPr>
              <w:trHeight w:val="165"/>
            </w:trPr>
          </w:trPrChange>
        </w:trPr>
        <w:tc>
          <w:tcPr>
            <w:tcW w:w="360" w:type="dxa"/>
            <w:vAlign w:val="center"/>
            <w:hideMark/>
            <w:tcPrChange w:id="16660" w:author="Brian Bohman" w:date="2021-10-27T05:58:00Z">
              <w:tcPr>
                <w:tcW w:w="360" w:type="dxa"/>
                <w:vAlign w:val="center"/>
                <w:hideMark/>
              </w:tcPr>
            </w:tcPrChange>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Change w:id="16661" w:author="Brian Bohman" w:date="2021-10-27T05:58:00Z">
              <w:tcPr>
                <w:tcW w:w="864" w:type="dxa"/>
                <w:vAlign w:val="center"/>
                <w:hideMark/>
              </w:tcPr>
            </w:tcPrChange>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62" w:author="Brian Bohman" w:date="2021-10-27T05:58:00Z">
              <w:tcPr>
                <w:tcW w:w="1152" w:type="dxa"/>
                <w:vAlign w:val="center"/>
                <w:hideMark/>
              </w:tcPr>
            </w:tcPrChange>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63" w:author="Brian Bohman" w:date="2021-10-27T05:58:00Z">
              <w:tcPr>
                <w:tcW w:w="504" w:type="dxa"/>
                <w:vAlign w:val="center"/>
                <w:hideMark/>
              </w:tcPr>
            </w:tcPrChange>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664" w:author="Brian Bohman" w:date="2021-10-27T05:58:00Z">
              <w:tcPr>
                <w:tcW w:w="1008" w:type="dxa"/>
                <w:vAlign w:val="center"/>
                <w:hideMark/>
              </w:tcPr>
            </w:tcPrChange>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665" w:author="Brian Bohman" w:date="2021-10-27T05:58:00Z">
              <w:tcPr>
                <w:tcW w:w="1008" w:type="dxa"/>
                <w:vAlign w:val="center"/>
                <w:hideMark/>
              </w:tcPr>
            </w:tcPrChange>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66" w:author="Brian Bohman" w:date="2021-10-27T05:58:00Z">
              <w:tcPr>
                <w:tcW w:w="720" w:type="dxa"/>
                <w:vAlign w:val="center"/>
                <w:hideMark/>
              </w:tcPr>
            </w:tcPrChange>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67" w:author="Brian Bohman" w:date="2021-10-27T05:58:00Z">
              <w:tcPr>
                <w:tcW w:w="1008" w:type="dxa"/>
                <w:vAlign w:val="center"/>
                <w:hideMark/>
              </w:tcPr>
            </w:tcPrChange>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68" w:author="Brian Bohman" w:date="2021-10-27T05:58:00Z">
              <w:tcPr>
                <w:tcW w:w="1152" w:type="dxa"/>
                <w:vAlign w:val="center"/>
                <w:hideMark/>
              </w:tcPr>
            </w:tcPrChange>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669" w:author="Brian Bohman" w:date="2021-10-27T05:58:00Z">
              <w:tcPr>
                <w:tcW w:w="1008" w:type="dxa"/>
                <w:vAlign w:val="center"/>
                <w:hideMark/>
              </w:tcPr>
            </w:tcPrChange>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FF88D7" w14:textId="77777777" w:rsidTr="00E419CD">
        <w:trPr>
          <w:trHeight w:val="165"/>
          <w:trPrChange w:id="16670" w:author="Brian Bohman" w:date="2021-10-27T05:58:00Z">
            <w:trPr>
              <w:trHeight w:val="165"/>
            </w:trPr>
          </w:trPrChange>
        </w:trPr>
        <w:tc>
          <w:tcPr>
            <w:tcW w:w="360" w:type="dxa"/>
            <w:vAlign w:val="center"/>
            <w:hideMark/>
            <w:tcPrChange w:id="16671" w:author="Brian Bohman" w:date="2021-10-27T05:58:00Z">
              <w:tcPr>
                <w:tcW w:w="360" w:type="dxa"/>
                <w:vAlign w:val="center"/>
                <w:hideMark/>
              </w:tcPr>
            </w:tcPrChange>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Change w:id="16672" w:author="Brian Bohman" w:date="2021-10-27T05:58:00Z">
              <w:tcPr>
                <w:tcW w:w="864" w:type="dxa"/>
                <w:vAlign w:val="center"/>
                <w:hideMark/>
              </w:tcPr>
            </w:tcPrChange>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73" w:author="Brian Bohman" w:date="2021-10-27T05:58:00Z">
              <w:tcPr>
                <w:tcW w:w="1152" w:type="dxa"/>
                <w:vAlign w:val="center"/>
                <w:hideMark/>
              </w:tcPr>
            </w:tcPrChange>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74" w:author="Brian Bohman" w:date="2021-10-27T05:58:00Z">
              <w:tcPr>
                <w:tcW w:w="504" w:type="dxa"/>
                <w:vAlign w:val="center"/>
                <w:hideMark/>
              </w:tcPr>
            </w:tcPrChange>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675" w:author="Brian Bohman" w:date="2021-10-27T05:58:00Z">
              <w:tcPr>
                <w:tcW w:w="1008" w:type="dxa"/>
                <w:vAlign w:val="center"/>
                <w:hideMark/>
              </w:tcPr>
            </w:tcPrChange>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676" w:author="Brian Bohman" w:date="2021-10-27T05:58:00Z">
              <w:tcPr>
                <w:tcW w:w="1008" w:type="dxa"/>
                <w:vAlign w:val="center"/>
                <w:hideMark/>
              </w:tcPr>
            </w:tcPrChange>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77" w:author="Brian Bohman" w:date="2021-10-27T05:58:00Z">
              <w:tcPr>
                <w:tcW w:w="720" w:type="dxa"/>
                <w:vAlign w:val="center"/>
                <w:hideMark/>
              </w:tcPr>
            </w:tcPrChange>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78" w:author="Brian Bohman" w:date="2021-10-27T05:58:00Z">
              <w:tcPr>
                <w:tcW w:w="1008" w:type="dxa"/>
                <w:vAlign w:val="center"/>
                <w:hideMark/>
              </w:tcPr>
            </w:tcPrChange>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79" w:author="Brian Bohman" w:date="2021-10-27T05:58:00Z">
              <w:tcPr>
                <w:tcW w:w="1152" w:type="dxa"/>
                <w:vAlign w:val="center"/>
                <w:hideMark/>
              </w:tcPr>
            </w:tcPrChange>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6680" w:author="Brian Bohman" w:date="2021-10-27T05:58:00Z">
              <w:tcPr>
                <w:tcW w:w="1008" w:type="dxa"/>
                <w:vAlign w:val="center"/>
                <w:hideMark/>
              </w:tcPr>
            </w:tcPrChange>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BFCE981" w14:textId="77777777" w:rsidTr="00E419CD">
        <w:trPr>
          <w:trHeight w:val="180"/>
          <w:trPrChange w:id="16681" w:author="Brian Bohman" w:date="2021-10-27T05:58:00Z">
            <w:trPr>
              <w:trHeight w:val="180"/>
            </w:trPr>
          </w:trPrChange>
        </w:trPr>
        <w:tc>
          <w:tcPr>
            <w:tcW w:w="360" w:type="dxa"/>
            <w:vAlign w:val="center"/>
            <w:hideMark/>
            <w:tcPrChange w:id="16682" w:author="Brian Bohman" w:date="2021-10-27T05:58:00Z">
              <w:tcPr>
                <w:tcW w:w="360" w:type="dxa"/>
                <w:vAlign w:val="center"/>
                <w:hideMark/>
              </w:tcPr>
            </w:tcPrChange>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Change w:id="16683" w:author="Brian Bohman" w:date="2021-10-27T05:58:00Z">
              <w:tcPr>
                <w:tcW w:w="864" w:type="dxa"/>
                <w:vAlign w:val="center"/>
                <w:hideMark/>
              </w:tcPr>
            </w:tcPrChange>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84" w:author="Brian Bohman" w:date="2021-10-27T05:58:00Z">
              <w:tcPr>
                <w:tcW w:w="1152" w:type="dxa"/>
                <w:vAlign w:val="center"/>
                <w:hideMark/>
              </w:tcPr>
            </w:tcPrChange>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85" w:author="Brian Bohman" w:date="2021-10-27T05:58:00Z">
              <w:tcPr>
                <w:tcW w:w="504" w:type="dxa"/>
                <w:vAlign w:val="center"/>
                <w:hideMark/>
              </w:tcPr>
            </w:tcPrChange>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686" w:author="Brian Bohman" w:date="2021-10-27T05:58:00Z">
              <w:tcPr>
                <w:tcW w:w="1008" w:type="dxa"/>
                <w:vAlign w:val="center"/>
                <w:hideMark/>
              </w:tcPr>
            </w:tcPrChange>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687" w:author="Brian Bohman" w:date="2021-10-27T05:58:00Z">
              <w:tcPr>
                <w:tcW w:w="1008" w:type="dxa"/>
                <w:vAlign w:val="center"/>
                <w:hideMark/>
              </w:tcPr>
            </w:tcPrChange>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88" w:author="Brian Bohman" w:date="2021-10-27T05:58:00Z">
              <w:tcPr>
                <w:tcW w:w="720" w:type="dxa"/>
                <w:vAlign w:val="center"/>
                <w:hideMark/>
              </w:tcPr>
            </w:tcPrChange>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89" w:author="Brian Bohman" w:date="2021-10-27T05:58:00Z">
              <w:tcPr>
                <w:tcW w:w="1008" w:type="dxa"/>
                <w:vAlign w:val="center"/>
                <w:hideMark/>
              </w:tcPr>
            </w:tcPrChange>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90" w:author="Brian Bohman" w:date="2021-10-27T05:58:00Z">
              <w:tcPr>
                <w:tcW w:w="1152" w:type="dxa"/>
                <w:vAlign w:val="center"/>
                <w:hideMark/>
              </w:tcPr>
            </w:tcPrChange>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691" w:author="Brian Bohman" w:date="2021-10-27T05:58:00Z">
              <w:tcPr>
                <w:tcW w:w="1008" w:type="dxa"/>
                <w:vAlign w:val="center"/>
                <w:hideMark/>
              </w:tcPr>
            </w:tcPrChange>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22BC592" w14:textId="77777777" w:rsidTr="00E419CD">
        <w:trPr>
          <w:trHeight w:val="165"/>
          <w:trPrChange w:id="16692" w:author="Brian Bohman" w:date="2021-10-27T05:58:00Z">
            <w:trPr>
              <w:trHeight w:val="165"/>
            </w:trPr>
          </w:trPrChange>
        </w:trPr>
        <w:tc>
          <w:tcPr>
            <w:tcW w:w="360" w:type="dxa"/>
            <w:vAlign w:val="center"/>
            <w:hideMark/>
            <w:tcPrChange w:id="16693" w:author="Brian Bohman" w:date="2021-10-27T05:58:00Z">
              <w:tcPr>
                <w:tcW w:w="360" w:type="dxa"/>
                <w:vAlign w:val="center"/>
                <w:hideMark/>
              </w:tcPr>
            </w:tcPrChange>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Change w:id="16694" w:author="Brian Bohman" w:date="2021-10-27T05:58:00Z">
              <w:tcPr>
                <w:tcW w:w="864" w:type="dxa"/>
                <w:vAlign w:val="center"/>
                <w:hideMark/>
              </w:tcPr>
            </w:tcPrChange>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95" w:author="Brian Bohman" w:date="2021-10-27T05:58:00Z">
              <w:tcPr>
                <w:tcW w:w="1152" w:type="dxa"/>
                <w:vAlign w:val="center"/>
                <w:hideMark/>
              </w:tcPr>
            </w:tcPrChange>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96" w:author="Brian Bohman" w:date="2021-10-27T05:58:00Z">
              <w:tcPr>
                <w:tcW w:w="504" w:type="dxa"/>
                <w:vAlign w:val="center"/>
                <w:hideMark/>
              </w:tcPr>
            </w:tcPrChange>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697" w:author="Brian Bohman" w:date="2021-10-27T05:58:00Z">
              <w:tcPr>
                <w:tcW w:w="1008" w:type="dxa"/>
                <w:vAlign w:val="center"/>
                <w:hideMark/>
              </w:tcPr>
            </w:tcPrChange>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698" w:author="Brian Bohman" w:date="2021-10-27T05:58:00Z">
              <w:tcPr>
                <w:tcW w:w="1008" w:type="dxa"/>
                <w:vAlign w:val="center"/>
                <w:hideMark/>
              </w:tcPr>
            </w:tcPrChange>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99" w:author="Brian Bohman" w:date="2021-10-27T05:58:00Z">
              <w:tcPr>
                <w:tcW w:w="720" w:type="dxa"/>
                <w:vAlign w:val="center"/>
                <w:hideMark/>
              </w:tcPr>
            </w:tcPrChange>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00" w:author="Brian Bohman" w:date="2021-10-27T05:58:00Z">
              <w:tcPr>
                <w:tcW w:w="1008" w:type="dxa"/>
                <w:vAlign w:val="center"/>
                <w:hideMark/>
              </w:tcPr>
            </w:tcPrChange>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01" w:author="Brian Bohman" w:date="2021-10-27T05:58:00Z">
              <w:tcPr>
                <w:tcW w:w="1152" w:type="dxa"/>
                <w:vAlign w:val="center"/>
                <w:hideMark/>
              </w:tcPr>
            </w:tcPrChange>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702" w:author="Brian Bohman" w:date="2021-10-27T05:58:00Z">
              <w:tcPr>
                <w:tcW w:w="1008" w:type="dxa"/>
                <w:vAlign w:val="center"/>
                <w:hideMark/>
              </w:tcPr>
            </w:tcPrChange>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745B914" w14:textId="77777777" w:rsidTr="00E419CD">
        <w:trPr>
          <w:trHeight w:val="165"/>
          <w:trPrChange w:id="16703" w:author="Brian Bohman" w:date="2021-10-27T05:58:00Z">
            <w:trPr>
              <w:trHeight w:val="165"/>
            </w:trPr>
          </w:trPrChange>
        </w:trPr>
        <w:tc>
          <w:tcPr>
            <w:tcW w:w="360" w:type="dxa"/>
            <w:vAlign w:val="center"/>
            <w:hideMark/>
            <w:tcPrChange w:id="16704" w:author="Brian Bohman" w:date="2021-10-27T05:58:00Z">
              <w:tcPr>
                <w:tcW w:w="360" w:type="dxa"/>
                <w:vAlign w:val="center"/>
                <w:hideMark/>
              </w:tcPr>
            </w:tcPrChange>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Change w:id="16705" w:author="Brian Bohman" w:date="2021-10-27T05:58:00Z">
              <w:tcPr>
                <w:tcW w:w="864" w:type="dxa"/>
                <w:vAlign w:val="center"/>
                <w:hideMark/>
              </w:tcPr>
            </w:tcPrChange>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06" w:author="Brian Bohman" w:date="2021-10-27T05:58:00Z">
              <w:tcPr>
                <w:tcW w:w="1152" w:type="dxa"/>
                <w:vAlign w:val="center"/>
                <w:hideMark/>
              </w:tcPr>
            </w:tcPrChange>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07" w:author="Brian Bohman" w:date="2021-10-27T05:58:00Z">
              <w:tcPr>
                <w:tcW w:w="504" w:type="dxa"/>
                <w:vAlign w:val="center"/>
                <w:hideMark/>
              </w:tcPr>
            </w:tcPrChange>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708" w:author="Brian Bohman" w:date="2021-10-27T05:58:00Z">
              <w:tcPr>
                <w:tcW w:w="1008" w:type="dxa"/>
                <w:vAlign w:val="center"/>
                <w:hideMark/>
              </w:tcPr>
            </w:tcPrChange>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709" w:author="Brian Bohman" w:date="2021-10-27T05:58:00Z">
              <w:tcPr>
                <w:tcW w:w="1008" w:type="dxa"/>
                <w:vAlign w:val="center"/>
                <w:hideMark/>
              </w:tcPr>
            </w:tcPrChange>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10" w:author="Brian Bohman" w:date="2021-10-27T05:58:00Z">
              <w:tcPr>
                <w:tcW w:w="720" w:type="dxa"/>
                <w:vAlign w:val="center"/>
                <w:hideMark/>
              </w:tcPr>
            </w:tcPrChange>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11" w:author="Brian Bohman" w:date="2021-10-27T05:58:00Z">
              <w:tcPr>
                <w:tcW w:w="1008" w:type="dxa"/>
                <w:vAlign w:val="center"/>
                <w:hideMark/>
              </w:tcPr>
            </w:tcPrChange>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12" w:author="Brian Bohman" w:date="2021-10-27T05:58:00Z">
              <w:tcPr>
                <w:tcW w:w="1152" w:type="dxa"/>
                <w:vAlign w:val="center"/>
                <w:hideMark/>
              </w:tcPr>
            </w:tcPrChange>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6713" w:author="Brian Bohman" w:date="2021-10-27T05:58:00Z">
              <w:tcPr>
                <w:tcW w:w="1008" w:type="dxa"/>
                <w:vAlign w:val="center"/>
                <w:hideMark/>
              </w:tcPr>
            </w:tcPrChange>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05E64B08" w14:textId="77777777" w:rsidTr="00E419CD">
        <w:trPr>
          <w:trHeight w:val="165"/>
          <w:trPrChange w:id="16714" w:author="Brian Bohman" w:date="2021-10-27T05:58:00Z">
            <w:trPr>
              <w:trHeight w:val="165"/>
            </w:trPr>
          </w:trPrChange>
        </w:trPr>
        <w:tc>
          <w:tcPr>
            <w:tcW w:w="360" w:type="dxa"/>
            <w:vAlign w:val="center"/>
            <w:hideMark/>
            <w:tcPrChange w:id="16715" w:author="Brian Bohman" w:date="2021-10-27T05:58:00Z">
              <w:tcPr>
                <w:tcW w:w="360" w:type="dxa"/>
                <w:vAlign w:val="center"/>
                <w:hideMark/>
              </w:tcPr>
            </w:tcPrChange>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Change w:id="16716" w:author="Brian Bohman" w:date="2021-10-27T05:58:00Z">
              <w:tcPr>
                <w:tcW w:w="864" w:type="dxa"/>
                <w:vAlign w:val="center"/>
                <w:hideMark/>
              </w:tcPr>
            </w:tcPrChange>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17" w:author="Brian Bohman" w:date="2021-10-27T05:58:00Z">
              <w:tcPr>
                <w:tcW w:w="1152" w:type="dxa"/>
                <w:vAlign w:val="center"/>
                <w:hideMark/>
              </w:tcPr>
            </w:tcPrChange>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18" w:author="Brian Bohman" w:date="2021-10-27T05:58:00Z">
              <w:tcPr>
                <w:tcW w:w="504" w:type="dxa"/>
                <w:vAlign w:val="center"/>
                <w:hideMark/>
              </w:tcPr>
            </w:tcPrChange>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719" w:author="Brian Bohman" w:date="2021-10-27T05:58:00Z">
              <w:tcPr>
                <w:tcW w:w="1008" w:type="dxa"/>
                <w:vAlign w:val="center"/>
                <w:hideMark/>
              </w:tcPr>
            </w:tcPrChange>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720" w:author="Brian Bohman" w:date="2021-10-27T05:58:00Z">
              <w:tcPr>
                <w:tcW w:w="1008" w:type="dxa"/>
                <w:vAlign w:val="center"/>
                <w:hideMark/>
              </w:tcPr>
            </w:tcPrChange>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21" w:author="Brian Bohman" w:date="2021-10-27T05:58:00Z">
              <w:tcPr>
                <w:tcW w:w="720" w:type="dxa"/>
                <w:vAlign w:val="center"/>
                <w:hideMark/>
              </w:tcPr>
            </w:tcPrChange>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22" w:author="Brian Bohman" w:date="2021-10-27T05:58:00Z">
              <w:tcPr>
                <w:tcW w:w="1008" w:type="dxa"/>
                <w:vAlign w:val="center"/>
                <w:hideMark/>
              </w:tcPr>
            </w:tcPrChange>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23" w:author="Brian Bohman" w:date="2021-10-27T05:58:00Z">
              <w:tcPr>
                <w:tcW w:w="1152" w:type="dxa"/>
                <w:vAlign w:val="center"/>
                <w:hideMark/>
              </w:tcPr>
            </w:tcPrChange>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6724" w:author="Brian Bohman" w:date="2021-10-27T05:58:00Z">
              <w:tcPr>
                <w:tcW w:w="1008" w:type="dxa"/>
                <w:vAlign w:val="center"/>
                <w:hideMark/>
              </w:tcPr>
            </w:tcPrChange>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1BB2515" w14:textId="77777777" w:rsidTr="00E419CD">
        <w:trPr>
          <w:trHeight w:val="165"/>
          <w:trPrChange w:id="16725" w:author="Brian Bohman" w:date="2021-10-27T05:58:00Z">
            <w:trPr>
              <w:trHeight w:val="165"/>
            </w:trPr>
          </w:trPrChange>
        </w:trPr>
        <w:tc>
          <w:tcPr>
            <w:tcW w:w="360" w:type="dxa"/>
            <w:vAlign w:val="center"/>
            <w:hideMark/>
            <w:tcPrChange w:id="16726" w:author="Brian Bohman" w:date="2021-10-27T05:58:00Z">
              <w:tcPr>
                <w:tcW w:w="360" w:type="dxa"/>
                <w:vAlign w:val="center"/>
                <w:hideMark/>
              </w:tcPr>
            </w:tcPrChange>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Change w:id="16727" w:author="Brian Bohman" w:date="2021-10-27T05:58:00Z">
              <w:tcPr>
                <w:tcW w:w="864" w:type="dxa"/>
                <w:vAlign w:val="center"/>
                <w:hideMark/>
              </w:tcPr>
            </w:tcPrChange>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28" w:author="Brian Bohman" w:date="2021-10-27T05:58:00Z">
              <w:tcPr>
                <w:tcW w:w="1152" w:type="dxa"/>
                <w:vAlign w:val="center"/>
                <w:hideMark/>
              </w:tcPr>
            </w:tcPrChange>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29" w:author="Brian Bohman" w:date="2021-10-27T05:58:00Z">
              <w:tcPr>
                <w:tcW w:w="504" w:type="dxa"/>
                <w:vAlign w:val="center"/>
                <w:hideMark/>
              </w:tcPr>
            </w:tcPrChange>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730" w:author="Brian Bohman" w:date="2021-10-27T05:58:00Z">
              <w:tcPr>
                <w:tcW w:w="1008" w:type="dxa"/>
                <w:vAlign w:val="center"/>
                <w:hideMark/>
              </w:tcPr>
            </w:tcPrChange>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731" w:author="Brian Bohman" w:date="2021-10-27T05:58:00Z">
              <w:tcPr>
                <w:tcW w:w="1008" w:type="dxa"/>
                <w:vAlign w:val="center"/>
                <w:hideMark/>
              </w:tcPr>
            </w:tcPrChange>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32" w:author="Brian Bohman" w:date="2021-10-27T05:58:00Z">
              <w:tcPr>
                <w:tcW w:w="720" w:type="dxa"/>
                <w:vAlign w:val="center"/>
                <w:hideMark/>
              </w:tcPr>
            </w:tcPrChange>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33" w:author="Brian Bohman" w:date="2021-10-27T05:58:00Z">
              <w:tcPr>
                <w:tcW w:w="1008" w:type="dxa"/>
                <w:vAlign w:val="center"/>
                <w:hideMark/>
              </w:tcPr>
            </w:tcPrChange>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34" w:author="Brian Bohman" w:date="2021-10-27T05:58:00Z">
              <w:tcPr>
                <w:tcW w:w="1152" w:type="dxa"/>
                <w:vAlign w:val="center"/>
                <w:hideMark/>
              </w:tcPr>
            </w:tcPrChange>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735" w:author="Brian Bohman" w:date="2021-10-27T05:58:00Z">
              <w:tcPr>
                <w:tcW w:w="1008" w:type="dxa"/>
                <w:vAlign w:val="center"/>
                <w:hideMark/>
              </w:tcPr>
            </w:tcPrChange>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32A22F8" w14:textId="77777777" w:rsidTr="00E419CD">
        <w:trPr>
          <w:trHeight w:val="165"/>
          <w:trPrChange w:id="16736" w:author="Brian Bohman" w:date="2021-10-27T05:58:00Z">
            <w:trPr>
              <w:trHeight w:val="165"/>
            </w:trPr>
          </w:trPrChange>
        </w:trPr>
        <w:tc>
          <w:tcPr>
            <w:tcW w:w="360" w:type="dxa"/>
            <w:vAlign w:val="center"/>
            <w:hideMark/>
            <w:tcPrChange w:id="16737" w:author="Brian Bohman" w:date="2021-10-27T05:58:00Z">
              <w:tcPr>
                <w:tcW w:w="360" w:type="dxa"/>
                <w:vAlign w:val="center"/>
                <w:hideMark/>
              </w:tcPr>
            </w:tcPrChange>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Change w:id="16738" w:author="Brian Bohman" w:date="2021-10-27T05:58:00Z">
              <w:tcPr>
                <w:tcW w:w="864" w:type="dxa"/>
                <w:vAlign w:val="center"/>
                <w:hideMark/>
              </w:tcPr>
            </w:tcPrChange>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39" w:author="Brian Bohman" w:date="2021-10-27T05:58:00Z">
              <w:tcPr>
                <w:tcW w:w="1152" w:type="dxa"/>
                <w:vAlign w:val="center"/>
                <w:hideMark/>
              </w:tcPr>
            </w:tcPrChange>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40" w:author="Brian Bohman" w:date="2021-10-27T05:58:00Z">
              <w:tcPr>
                <w:tcW w:w="504" w:type="dxa"/>
                <w:vAlign w:val="center"/>
                <w:hideMark/>
              </w:tcPr>
            </w:tcPrChange>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741" w:author="Brian Bohman" w:date="2021-10-27T05:58:00Z">
              <w:tcPr>
                <w:tcW w:w="1008" w:type="dxa"/>
                <w:vAlign w:val="center"/>
                <w:hideMark/>
              </w:tcPr>
            </w:tcPrChange>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742" w:author="Brian Bohman" w:date="2021-10-27T05:58:00Z">
              <w:tcPr>
                <w:tcW w:w="1008" w:type="dxa"/>
                <w:vAlign w:val="center"/>
                <w:hideMark/>
              </w:tcPr>
            </w:tcPrChange>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43" w:author="Brian Bohman" w:date="2021-10-27T05:58:00Z">
              <w:tcPr>
                <w:tcW w:w="720" w:type="dxa"/>
                <w:vAlign w:val="center"/>
                <w:hideMark/>
              </w:tcPr>
            </w:tcPrChange>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44" w:author="Brian Bohman" w:date="2021-10-27T05:58:00Z">
              <w:tcPr>
                <w:tcW w:w="1008" w:type="dxa"/>
                <w:vAlign w:val="center"/>
                <w:hideMark/>
              </w:tcPr>
            </w:tcPrChange>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45" w:author="Brian Bohman" w:date="2021-10-27T05:58:00Z">
              <w:tcPr>
                <w:tcW w:w="1152" w:type="dxa"/>
                <w:vAlign w:val="center"/>
                <w:hideMark/>
              </w:tcPr>
            </w:tcPrChange>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6746" w:author="Brian Bohman" w:date="2021-10-27T05:58:00Z">
              <w:tcPr>
                <w:tcW w:w="1008" w:type="dxa"/>
                <w:vAlign w:val="center"/>
                <w:hideMark/>
              </w:tcPr>
            </w:tcPrChange>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0B1969" w14:textId="77777777" w:rsidTr="00E419CD">
        <w:trPr>
          <w:trHeight w:val="165"/>
          <w:trPrChange w:id="16747" w:author="Brian Bohman" w:date="2021-10-27T05:58:00Z">
            <w:trPr>
              <w:trHeight w:val="165"/>
            </w:trPr>
          </w:trPrChange>
        </w:trPr>
        <w:tc>
          <w:tcPr>
            <w:tcW w:w="360" w:type="dxa"/>
            <w:vAlign w:val="center"/>
            <w:hideMark/>
            <w:tcPrChange w:id="16748" w:author="Brian Bohman" w:date="2021-10-27T05:58:00Z">
              <w:tcPr>
                <w:tcW w:w="360" w:type="dxa"/>
                <w:vAlign w:val="center"/>
                <w:hideMark/>
              </w:tcPr>
            </w:tcPrChange>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Change w:id="16749" w:author="Brian Bohman" w:date="2021-10-27T05:58:00Z">
              <w:tcPr>
                <w:tcW w:w="864" w:type="dxa"/>
                <w:vAlign w:val="center"/>
                <w:hideMark/>
              </w:tcPr>
            </w:tcPrChange>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50" w:author="Brian Bohman" w:date="2021-10-27T05:58:00Z">
              <w:tcPr>
                <w:tcW w:w="1152" w:type="dxa"/>
                <w:vAlign w:val="center"/>
                <w:hideMark/>
              </w:tcPr>
            </w:tcPrChange>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51" w:author="Brian Bohman" w:date="2021-10-27T05:58:00Z">
              <w:tcPr>
                <w:tcW w:w="504" w:type="dxa"/>
                <w:vAlign w:val="center"/>
                <w:hideMark/>
              </w:tcPr>
            </w:tcPrChange>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752" w:author="Brian Bohman" w:date="2021-10-27T05:58:00Z">
              <w:tcPr>
                <w:tcW w:w="1008" w:type="dxa"/>
                <w:vAlign w:val="center"/>
                <w:hideMark/>
              </w:tcPr>
            </w:tcPrChange>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753" w:author="Brian Bohman" w:date="2021-10-27T05:58:00Z">
              <w:tcPr>
                <w:tcW w:w="1008" w:type="dxa"/>
                <w:vAlign w:val="center"/>
                <w:hideMark/>
              </w:tcPr>
            </w:tcPrChange>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54" w:author="Brian Bohman" w:date="2021-10-27T05:58:00Z">
              <w:tcPr>
                <w:tcW w:w="720" w:type="dxa"/>
                <w:vAlign w:val="center"/>
                <w:hideMark/>
              </w:tcPr>
            </w:tcPrChange>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55" w:author="Brian Bohman" w:date="2021-10-27T05:58:00Z">
              <w:tcPr>
                <w:tcW w:w="1008" w:type="dxa"/>
                <w:vAlign w:val="center"/>
                <w:hideMark/>
              </w:tcPr>
            </w:tcPrChange>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56" w:author="Brian Bohman" w:date="2021-10-27T05:58:00Z">
              <w:tcPr>
                <w:tcW w:w="1152" w:type="dxa"/>
                <w:vAlign w:val="center"/>
                <w:hideMark/>
              </w:tcPr>
            </w:tcPrChange>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6757" w:author="Brian Bohman" w:date="2021-10-27T05:58:00Z">
              <w:tcPr>
                <w:tcW w:w="1008" w:type="dxa"/>
                <w:vAlign w:val="center"/>
                <w:hideMark/>
              </w:tcPr>
            </w:tcPrChange>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AABB72D" w14:textId="77777777" w:rsidTr="00E419CD">
        <w:trPr>
          <w:trHeight w:val="165"/>
          <w:trPrChange w:id="16758" w:author="Brian Bohman" w:date="2021-10-27T05:58:00Z">
            <w:trPr>
              <w:trHeight w:val="165"/>
            </w:trPr>
          </w:trPrChange>
        </w:trPr>
        <w:tc>
          <w:tcPr>
            <w:tcW w:w="360" w:type="dxa"/>
            <w:vAlign w:val="center"/>
            <w:hideMark/>
            <w:tcPrChange w:id="16759" w:author="Brian Bohman" w:date="2021-10-27T05:58:00Z">
              <w:tcPr>
                <w:tcW w:w="360" w:type="dxa"/>
                <w:vAlign w:val="center"/>
                <w:hideMark/>
              </w:tcPr>
            </w:tcPrChange>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Change w:id="16760" w:author="Brian Bohman" w:date="2021-10-27T05:58:00Z">
              <w:tcPr>
                <w:tcW w:w="864" w:type="dxa"/>
                <w:vAlign w:val="center"/>
                <w:hideMark/>
              </w:tcPr>
            </w:tcPrChange>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61" w:author="Brian Bohman" w:date="2021-10-27T05:58:00Z">
              <w:tcPr>
                <w:tcW w:w="1152" w:type="dxa"/>
                <w:vAlign w:val="center"/>
                <w:hideMark/>
              </w:tcPr>
            </w:tcPrChange>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62" w:author="Brian Bohman" w:date="2021-10-27T05:58:00Z">
              <w:tcPr>
                <w:tcW w:w="504" w:type="dxa"/>
                <w:vAlign w:val="center"/>
                <w:hideMark/>
              </w:tcPr>
            </w:tcPrChange>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763" w:author="Brian Bohman" w:date="2021-10-27T05:58:00Z">
              <w:tcPr>
                <w:tcW w:w="1008" w:type="dxa"/>
                <w:vAlign w:val="center"/>
                <w:hideMark/>
              </w:tcPr>
            </w:tcPrChange>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764" w:author="Brian Bohman" w:date="2021-10-27T05:58:00Z">
              <w:tcPr>
                <w:tcW w:w="1008" w:type="dxa"/>
                <w:vAlign w:val="center"/>
                <w:hideMark/>
              </w:tcPr>
            </w:tcPrChange>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65" w:author="Brian Bohman" w:date="2021-10-27T05:58:00Z">
              <w:tcPr>
                <w:tcW w:w="720" w:type="dxa"/>
                <w:vAlign w:val="center"/>
                <w:hideMark/>
              </w:tcPr>
            </w:tcPrChange>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66" w:author="Brian Bohman" w:date="2021-10-27T05:58:00Z">
              <w:tcPr>
                <w:tcW w:w="1008" w:type="dxa"/>
                <w:vAlign w:val="center"/>
                <w:hideMark/>
              </w:tcPr>
            </w:tcPrChange>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67" w:author="Brian Bohman" w:date="2021-10-27T05:58:00Z">
              <w:tcPr>
                <w:tcW w:w="1152" w:type="dxa"/>
                <w:vAlign w:val="center"/>
                <w:hideMark/>
              </w:tcPr>
            </w:tcPrChange>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768" w:author="Brian Bohman" w:date="2021-10-27T05:58:00Z">
              <w:tcPr>
                <w:tcW w:w="1008" w:type="dxa"/>
                <w:vAlign w:val="center"/>
                <w:hideMark/>
              </w:tcPr>
            </w:tcPrChange>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3C6E793" w14:textId="77777777" w:rsidTr="00E419CD">
        <w:trPr>
          <w:trHeight w:val="165"/>
          <w:trPrChange w:id="16769" w:author="Brian Bohman" w:date="2021-10-27T05:58:00Z">
            <w:trPr>
              <w:trHeight w:val="165"/>
            </w:trPr>
          </w:trPrChange>
        </w:trPr>
        <w:tc>
          <w:tcPr>
            <w:tcW w:w="360" w:type="dxa"/>
            <w:vAlign w:val="center"/>
            <w:hideMark/>
            <w:tcPrChange w:id="16770" w:author="Brian Bohman" w:date="2021-10-27T05:58:00Z">
              <w:tcPr>
                <w:tcW w:w="360" w:type="dxa"/>
                <w:vAlign w:val="center"/>
                <w:hideMark/>
              </w:tcPr>
            </w:tcPrChange>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Change w:id="16771" w:author="Brian Bohman" w:date="2021-10-27T05:58:00Z">
              <w:tcPr>
                <w:tcW w:w="864" w:type="dxa"/>
                <w:vAlign w:val="center"/>
                <w:hideMark/>
              </w:tcPr>
            </w:tcPrChange>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72" w:author="Brian Bohman" w:date="2021-10-27T05:58:00Z">
              <w:tcPr>
                <w:tcW w:w="1152" w:type="dxa"/>
                <w:vAlign w:val="center"/>
                <w:hideMark/>
              </w:tcPr>
            </w:tcPrChange>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73" w:author="Brian Bohman" w:date="2021-10-27T05:58:00Z">
              <w:tcPr>
                <w:tcW w:w="504" w:type="dxa"/>
                <w:vAlign w:val="center"/>
                <w:hideMark/>
              </w:tcPr>
            </w:tcPrChange>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774" w:author="Brian Bohman" w:date="2021-10-27T05:58:00Z">
              <w:tcPr>
                <w:tcW w:w="1008" w:type="dxa"/>
                <w:vAlign w:val="center"/>
                <w:hideMark/>
              </w:tcPr>
            </w:tcPrChange>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775" w:author="Brian Bohman" w:date="2021-10-27T05:58:00Z">
              <w:tcPr>
                <w:tcW w:w="1008" w:type="dxa"/>
                <w:vAlign w:val="center"/>
                <w:hideMark/>
              </w:tcPr>
            </w:tcPrChange>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76" w:author="Brian Bohman" w:date="2021-10-27T05:58:00Z">
              <w:tcPr>
                <w:tcW w:w="720" w:type="dxa"/>
                <w:vAlign w:val="center"/>
                <w:hideMark/>
              </w:tcPr>
            </w:tcPrChange>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77" w:author="Brian Bohman" w:date="2021-10-27T05:58:00Z">
              <w:tcPr>
                <w:tcW w:w="1008" w:type="dxa"/>
                <w:vAlign w:val="center"/>
                <w:hideMark/>
              </w:tcPr>
            </w:tcPrChange>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78" w:author="Brian Bohman" w:date="2021-10-27T05:58:00Z">
              <w:tcPr>
                <w:tcW w:w="1152" w:type="dxa"/>
                <w:vAlign w:val="center"/>
                <w:hideMark/>
              </w:tcPr>
            </w:tcPrChange>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779" w:author="Brian Bohman" w:date="2021-10-27T05:58:00Z">
              <w:tcPr>
                <w:tcW w:w="1008" w:type="dxa"/>
                <w:vAlign w:val="center"/>
                <w:hideMark/>
              </w:tcPr>
            </w:tcPrChange>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EEB5F3" w14:textId="77777777" w:rsidTr="00E419CD">
        <w:trPr>
          <w:trHeight w:val="165"/>
          <w:trPrChange w:id="16780" w:author="Brian Bohman" w:date="2021-10-27T05:58:00Z">
            <w:trPr>
              <w:trHeight w:val="165"/>
            </w:trPr>
          </w:trPrChange>
        </w:trPr>
        <w:tc>
          <w:tcPr>
            <w:tcW w:w="360" w:type="dxa"/>
            <w:vAlign w:val="center"/>
            <w:hideMark/>
            <w:tcPrChange w:id="16781" w:author="Brian Bohman" w:date="2021-10-27T05:58:00Z">
              <w:tcPr>
                <w:tcW w:w="360" w:type="dxa"/>
                <w:vAlign w:val="center"/>
                <w:hideMark/>
              </w:tcPr>
            </w:tcPrChange>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Change w:id="16782" w:author="Brian Bohman" w:date="2021-10-27T05:58:00Z">
              <w:tcPr>
                <w:tcW w:w="864" w:type="dxa"/>
                <w:vAlign w:val="center"/>
                <w:hideMark/>
              </w:tcPr>
            </w:tcPrChange>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83" w:author="Brian Bohman" w:date="2021-10-27T05:58:00Z">
              <w:tcPr>
                <w:tcW w:w="1152" w:type="dxa"/>
                <w:vAlign w:val="center"/>
                <w:hideMark/>
              </w:tcPr>
            </w:tcPrChange>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84" w:author="Brian Bohman" w:date="2021-10-27T05:58:00Z">
              <w:tcPr>
                <w:tcW w:w="504" w:type="dxa"/>
                <w:vAlign w:val="center"/>
                <w:hideMark/>
              </w:tcPr>
            </w:tcPrChange>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785" w:author="Brian Bohman" w:date="2021-10-27T05:58:00Z">
              <w:tcPr>
                <w:tcW w:w="1008" w:type="dxa"/>
                <w:vAlign w:val="center"/>
                <w:hideMark/>
              </w:tcPr>
            </w:tcPrChange>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786" w:author="Brian Bohman" w:date="2021-10-27T05:58:00Z">
              <w:tcPr>
                <w:tcW w:w="1008" w:type="dxa"/>
                <w:vAlign w:val="center"/>
                <w:hideMark/>
              </w:tcPr>
            </w:tcPrChange>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87" w:author="Brian Bohman" w:date="2021-10-27T05:58:00Z">
              <w:tcPr>
                <w:tcW w:w="720" w:type="dxa"/>
                <w:vAlign w:val="center"/>
                <w:hideMark/>
              </w:tcPr>
            </w:tcPrChange>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88" w:author="Brian Bohman" w:date="2021-10-27T05:58:00Z">
              <w:tcPr>
                <w:tcW w:w="1008" w:type="dxa"/>
                <w:vAlign w:val="center"/>
                <w:hideMark/>
              </w:tcPr>
            </w:tcPrChange>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89" w:author="Brian Bohman" w:date="2021-10-27T05:58:00Z">
              <w:tcPr>
                <w:tcW w:w="1152" w:type="dxa"/>
                <w:vAlign w:val="center"/>
                <w:hideMark/>
              </w:tcPr>
            </w:tcPrChange>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790" w:author="Brian Bohman" w:date="2021-10-27T05:58:00Z">
              <w:tcPr>
                <w:tcW w:w="1008" w:type="dxa"/>
                <w:vAlign w:val="center"/>
                <w:hideMark/>
              </w:tcPr>
            </w:tcPrChange>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F041A7C" w14:textId="77777777" w:rsidTr="00E419CD">
        <w:trPr>
          <w:trHeight w:val="165"/>
          <w:trPrChange w:id="16791" w:author="Brian Bohman" w:date="2021-10-27T05:58:00Z">
            <w:trPr>
              <w:trHeight w:val="165"/>
            </w:trPr>
          </w:trPrChange>
        </w:trPr>
        <w:tc>
          <w:tcPr>
            <w:tcW w:w="360" w:type="dxa"/>
            <w:vAlign w:val="center"/>
            <w:hideMark/>
            <w:tcPrChange w:id="16792" w:author="Brian Bohman" w:date="2021-10-27T05:58:00Z">
              <w:tcPr>
                <w:tcW w:w="360" w:type="dxa"/>
                <w:vAlign w:val="center"/>
                <w:hideMark/>
              </w:tcPr>
            </w:tcPrChange>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Change w:id="16793" w:author="Brian Bohman" w:date="2021-10-27T05:58:00Z">
              <w:tcPr>
                <w:tcW w:w="864" w:type="dxa"/>
                <w:vAlign w:val="center"/>
                <w:hideMark/>
              </w:tcPr>
            </w:tcPrChange>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94" w:author="Brian Bohman" w:date="2021-10-27T05:58:00Z">
              <w:tcPr>
                <w:tcW w:w="1152" w:type="dxa"/>
                <w:vAlign w:val="center"/>
                <w:hideMark/>
              </w:tcPr>
            </w:tcPrChange>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95" w:author="Brian Bohman" w:date="2021-10-27T05:58:00Z">
              <w:tcPr>
                <w:tcW w:w="504" w:type="dxa"/>
                <w:vAlign w:val="center"/>
                <w:hideMark/>
              </w:tcPr>
            </w:tcPrChange>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796" w:author="Brian Bohman" w:date="2021-10-27T05:58:00Z">
              <w:tcPr>
                <w:tcW w:w="1008" w:type="dxa"/>
                <w:vAlign w:val="center"/>
                <w:hideMark/>
              </w:tcPr>
            </w:tcPrChange>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797" w:author="Brian Bohman" w:date="2021-10-27T05:58:00Z">
              <w:tcPr>
                <w:tcW w:w="1008" w:type="dxa"/>
                <w:vAlign w:val="center"/>
                <w:hideMark/>
              </w:tcPr>
            </w:tcPrChange>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98" w:author="Brian Bohman" w:date="2021-10-27T05:58:00Z">
              <w:tcPr>
                <w:tcW w:w="720" w:type="dxa"/>
                <w:vAlign w:val="center"/>
                <w:hideMark/>
              </w:tcPr>
            </w:tcPrChange>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99" w:author="Brian Bohman" w:date="2021-10-27T05:58:00Z">
              <w:tcPr>
                <w:tcW w:w="1008" w:type="dxa"/>
                <w:vAlign w:val="center"/>
                <w:hideMark/>
              </w:tcPr>
            </w:tcPrChange>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00" w:author="Brian Bohman" w:date="2021-10-27T05:58:00Z">
              <w:tcPr>
                <w:tcW w:w="1152" w:type="dxa"/>
                <w:vAlign w:val="center"/>
                <w:hideMark/>
              </w:tcPr>
            </w:tcPrChange>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801" w:author="Brian Bohman" w:date="2021-10-27T05:58:00Z">
              <w:tcPr>
                <w:tcW w:w="1008" w:type="dxa"/>
                <w:vAlign w:val="center"/>
                <w:hideMark/>
              </w:tcPr>
            </w:tcPrChange>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EC0A2ED" w14:textId="77777777" w:rsidTr="00E419CD">
        <w:trPr>
          <w:trHeight w:val="165"/>
          <w:trPrChange w:id="16802" w:author="Brian Bohman" w:date="2021-10-27T05:58:00Z">
            <w:trPr>
              <w:trHeight w:val="165"/>
            </w:trPr>
          </w:trPrChange>
        </w:trPr>
        <w:tc>
          <w:tcPr>
            <w:tcW w:w="360" w:type="dxa"/>
            <w:vAlign w:val="center"/>
            <w:hideMark/>
            <w:tcPrChange w:id="16803" w:author="Brian Bohman" w:date="2021-10-27T05:58:00Z">
              <w:tcPr>
                <w:tcW w:w="360" w:type="dxa"/>
                <w:vAlign w:val="center"/>
                <w:hideMark/>
              </w:tcPr>
            </w:tcPrChange>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Change w:id="16804" w:author="Brian Bohman" w:date="2021-10-27T05:58:00Z">
              <w:tcPr>
                <w:tcW w:w="864" w:type="dxa"/>
                <w:vAlign w:val="center"/>
                <w:hideMark/>
              </w:tcPr>
            </w:tcPrChange>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05" w:author="Brian Bohman" w:date="2021-10-27T05:58:00Z">
              <w:tcPr>
                <w:tcW w:w="1152" w:type="dxa"/>
                <w:vAlign w:val="center"/>
                <w:hideMark/>
              </w:tcPr>
            </w:tcPrChange>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06" w:author="Brian Bohman" w:date="2021-10-27T05:58:00Z">
              <w:tcPr>
                <w:tcW w:w="504" w:type="dxa"/>
                <w:vAlign w:val="center"/>
                <w:hideMark/>
              </w:tcPr>
            </w:tcPrChange>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807" w:author="Brian Bohman" w:date="2021-10-27T05:58:00Z">
              <w:tcPr>
                <w:tcW w:w="1008" w:type="dxa"/>
                <w:vAlign w:val="center"/>
                <w:hideMark/>
              </w:tcPr>
            </w:tcPrChange>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808" w:author="Brian Bohman" w:date="2021-10-27T05:58:00Z">
              <w:tcPr>
                <w:tcW w:w="1008" w:type="dxa"/>
                <w:vAlign w:val="center"/>
                <w:hideMark/>
              </w:tcPr>
            </w:tcPrChange>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809" w:author="Brian Bohman" w:date="2021-10-27T05:58:00Z">
              <w:tcPr>
                <w:tcW w:w="720" w:type="dxa"/>
                <w:vAlign w:val="center"/>
                <w:hideMark/>
              </w:tcPr>
            </w:tcPrChange>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10" w:author="Brian Bohman" w:date="2021-10-27T05:58:00Z">
              <w:tcPr>
                <w:tcW w:w="1008" w:type="dxa"/>
                <w:vAlign w:val="center"/>
                <w:hideMark/>
              </w:tcPr>
            </w:tcPrChange>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11" w:author="Brian Bohman" w:date="2021-10-27T05:58:00Z">
              <w:tcPr>
                <w:tcW w:w="1152" w:type="dxa"/>
                <w:vAlign w:val="center"/>
                <w:hideMark/>
              </w:tcPr>
            </w:tcPrChange>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440" w:type="dxa"/>
            <w:vAlign w:val="center"/>
            <w:hideMark/>
            <w:tcPrChange w:id="16812" w:author="Brian Bohman" w:date="2021-10-27T05:58:00Z">
              <w:tcPr>
                <w:tcW w:w="1008" w:type="dxa"/>
                <w:vAlign w:val="center"/>
                <w:hideMark/>
              </w:tcPr>
            </w:tcPrChange>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D202F6B" w14:textId="77777777" w:rsidTr="00E419CD">
        <w:trPr>
          <w:trHeight w:val="165"/>
          <w:trPrChange w:id="16813" w:author="Brian Bohman" w:date="2021-10-27T05:58:00Z">
            <w:trPr>
              <w:trHeight w:val="165"/>
            </w:trPr>
          </w:trPrChange>
        </w:trPr>
        <w:tc>
          <w:tcPr>
            <w:tcW w:w="360" w:type="dxa"/>
            <w:vAlign w:val="center"/>
            <w:hideMark/>
            <w:tcPrChange w:id="16814" w:author="Brian Bohman" w:date="2021-10-27T05:58:00Z">
              <w:tcPr>
                <w:tcW w:w="360" w:type="dxa"/>
                <w:vAlign w:val="center"/>
                <w:hideMark/>
              </w:tcPr>
            </w:tcPrChange>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Change w:id="16815" w:author="Brian Bohman" w:date="2021-10-27T05:58:00Z">
              <w:tcPr>
                <w:tcW w:w="864" w:type="dxa"/>
                <w:vAlign w:val="center"/>
                <w:hideMark/>
              </w:tcPr>
            </w:tcPrChange>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16" w:author="Brian Bohman" w:date="2021-10-27T05:58:00Z">
              <w:tcPr>
                <w:tcW w:w="1152" w:type="dxa"/>
                <w:vAlign w:val="center"/>
                <w:hideMark/>
              </w:tcPr>
            </w:tcPrChange>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17" w:author="Brian Bohman" w:date="2021-10-27T05:58:00Z">
              <w:tcPr>
                <w:tcW w:w="504" w:type="dxa"/>
                <w:vAlign w:val="center"/>
                <w:hideMark/>
              </w:tcPr>
            </w:tcPrChange>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818" w:author="Brian Bohman" w:date="2021-10-27T05:58:00Z">
              <w:tcPr>
                <w:tcW w:w="1008" w:type="dxa"/>
                <w:vAlign w:val="center"/>
                <w:hideMark/>
              </w:tcPr>
            </w:tcPrChange>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819" w:author="Brian Bohman" w:date="2021-10-27T05:58:00Z">
              <w:tcPr>
                <w:tcW w:w="1008" w:type="dxa"/>
                <w:vAlign w:val="center"/>
                <w:hideMark/>
              </w:tcPr>
            </w:tcPrChange>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820" w:author="Brian Bohman" w:date="2021-10-27T05:58:00Z">
              <w:tcPr>
                <w:tcW w:w="720" w:type="dxa"/>
                <w:vAlign w:val="center"/>
                <w:hideMark/>
              </w:tcPr>
            </w:tcPrChange>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21" w:author="Brian Bohman" w:date="2021-10-27T05:58:00Z">
              <w:tcPr>
                <w:tcW w:w="1008" w:type="dxa"/>
                <w:vAlign w:val="center"/>
                <w:hideMark/>
              </w:tcPr>
            </w:tcPrChange>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22" w:author="Brian Bohman" w:date="2021-10-27T05:58:00Z">
              <w:tcPr>
                <w:tcW w:w="1152" w:type="dxa"/>
                <w:vAlign w:val="center"/>
                <w:hideMark/>
              </w:tcPr>
            </w:tcPrChange>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6823" w:author="Brian Bohman" w:date="2021-10-27T05:58:00Z">
              <w:tcPr>
                <w:tcW w:w="1008" w:type="dxa"/>
                <w:vAlign w:val="center"/>
                <w:hideMark/>
              </w:tcPr>
            </w:tcPrChange>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2980264" w14:textId="77777777" w:rsidTr="00E419CD">
        <w:trPr>
          <w:trHeight w:val="165"/>
          <w:trPrChange w:id="16824" w:author="Brian Bohman" w:date="2021-10-27T05:58:00Z">
            <w:trPr>
              <w:trHeight w:val="165"/>
            </w:trPr>
          </w:trPrChange>
        </w:trPr>
        <w:tc>
          <w:tcPr>
            <w:tcW w:w="360" w:type="dxa"/>
            <w:vAlign w:val="center"/>
            <w:hideMark/>
            <w:tcPrChange w:id="16825" w:author="Brian Bohman" w:date="2021-10-27T05:58:00Z">
              <w:tcPr>
                <w:tcW w:w="360" w:type="dxa"/>
                <w:vAlign w:val="center"/>
                <w:hideMark/>
              </w:tcPr>
            </w:tcPrChange>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Change w:id="16826" w:author="Brian Bohman" w:date="2021-10-27T05:58:00Z">
              <w:tcPr>
                <w:tcW w:w="864" w:type="dxa"/>
                <w:vAlign w:val="center"/>
                <w:hideMark/>
              </w:tcPr>
            </w:tcPrChange>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27" w:author="Brian Bohman" w:date="2021-10-27T05:58:00Z">
              <w:tcPr>
                <w:tcW w:w="1152" w:type="dxa"/>
                <w:vAlign w:val="center"/>
                <w:hideMark/>
              </w:tcPr>
            </w:tcPrChange>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28" w:author="Brian Bohman" w:date="2021-10-27T05:58:00Z">
              <w:tcPr>
                <w:tcW w:w="504" w:type="dxa"/>
                <w:vAlign w:val="center"/>
                <w:hideMark/>
              </w:tcPr>
            </w:tcPrChange>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829" w:author="Brian Bohman" w:date="2021-10-27T05:58:00Z">
              <w:tcPr>
                <w:tcW w:w="1008" w:type="dxa"/>
                <w:vAlign w:val="center"/>
                <w:hideMark/>
              </w:tcPr>
            </w:tcPrChange>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830" w:author="Brian Bohman" w:date="2021-10-27T05:58:00Z">
              <w:tcPr>
                <w:tcW w:w="1008" w:type="dxa"/>
                <w:vAlign w:val="center"/>
                <w:hideMark/>
              </w:tcPr>
            </w:tcPrChange>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831" w:author="Brian Bohman" w:date="2021-10-27T05:58:00Z">
              <w:tcPr>
                <w:tcW w:w="720" w:type="dxa"/>
                <w:vAlign w:val="center"/>
                <w:hideMark/>
              </w:tcPr>
            </w:tcPrChange>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32" w:author="Brian Bohman" w:date="2021-10-27T05:58:00Z">
              <w:tcPr>
                <w:tcW w:w="1008" w:type="dxa"/>
                <w:vAlign w:val="center"/>
                <w:hideMark/>
              </w:tcPr>
            </w:tcPrChange>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33" w:author="Brian Bohman" w:date="2021-10-27T05:58:00Z">
              <w:tcPr>
                <w:tcW w:w="1152" w:type="dxa"/>
                <w:vAlign w:val="center"/>
                <w:hideMark/>
              </w:tcPr>
            </w:tcPrChange>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6834" w:author="Brian Bohman" w:date="2021-10-27T05:58:00Z">
              <w:tcPr>
                <w:tcW w:w="1008" w:type="dxa"/>
                <w:vAlign w:val="center"/>
                <w:hideMark/>
              </w:tcPr>
            </w:tcPrChange>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73DF8B9E" w14:textId="77777777" w:rsidTr="00E419CD">
        <w:trPr>
          <w:trHeight w:val="165"/>
          <w:trPrChange w:id="16835" w:author="Brian Bohman" w:date="2021-10-27T05:58:00Z">
            <w:trPr>
              <w:trHeight w:val="165"/>
            </w:trPr>
          </w:trPrChange>
        </w:trPr>
        <w:tc>
          <w:tcPr>
            <w:tcW w:w="360" w:type="dxa"/>
            <w:vAlign w:val="center"/>
            <w:hideMark/>
            <w:tcPrChange w:id="16836" w:author="Brian Bohman" w:date="2021-10-27T05:58:00Z">
              <w:tcPr>
                <w:tcW w:w="360" w:type="dxa"/>
                <w:vAlign w:val="center"/>
                <w:hideMark/>
              </w:tcPr>
            </w:tcPrChange>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Change w:id="16837" w:author="Brian Bohman" w:date="2021-10-27T05:58:00Z">
              <w:tcPr>
                <w:tcW w:w="864" w:type="dxa"/>
                <w:vAlign w:val="center"/>
                <w:hideMark/>
              </w:tcPr>
            </w:tcPrChange>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38" w:author="Brian Bohman" w:date="2021-10-27T05:58:00Z">
              <w:tcPr>
                <w:tcW w:w="1152" w:type="dxa"/>
                <w:vAlign w:val="center"/>
                <w:hideMark/>
              </w:tcPr>
            </w:tcPrChange>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39" w:author="Brian Bohman" w:date="2021-10-27T05:58:00Z">
              <w:tcPr>
                <w:tcW w:w="504" w:type="dxa"/>
                <w:vAlign w:val="center"/>
                <w:hideMark/>
              </w:tcPr>
            </w:tcPrChange>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840" w:author="Brian Bohman" w:date="2021-10-27T05:58:00Z">
              <w:tcPr>
                <w:tcW w:w="1008" w:type="dxa"/>
                <w:vAlign w:val="center"/>
                <w:hideMark/>
              </w:tcPr>
            </w:tcPrChange>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841" w:author="Brian Bohman" w:date="2021-10-27T05:58:00Z">
              <w:tcPr>
                <w:tcW w:w="1008" w:type="dxa"/>
                <w:vAlign w:val="center"/>
                <w:hideMark/>
              </w:tcPr>
            </w:tcPrChange>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842" w:author="Brian Bohman" w:date="2021-10-27T05:58:00Z">
              <w:tcPr>
                <w:tcW w:w="720" w:type="dxa"/>
                <w:vAlign w:val="center"/>
                <w:hideMark/>
              </w:tcPr>
            </w:tcPrChange>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43" w:author="Brian Bohman" w:date="2021-10-27T05:58:00Z">
              <w:tcPr>
                <w:tcW w:w="1008" w:type="dxa"/>
                <w:vAlign w:val="center"/>
                <w:hideMark/>
              </w:tcPr>
            </w:tcPrChange>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44" w:author="Brian Bohman" w:date="2021-10-27T05:58:00Z">
              <w:tcPr>
                <w:tcW w:w="1152" w:type="dxa"/>
                <w:vAlign w:val="center"/>
                <w:hideMark/>
              </w:tcPr>
            </w:tcPrChange>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845" w:author="Brian Bohman" w:date="2021-10-27T05:58:00Z">
              <w:tcPr>
                <w:tcW w:w="1008" w:type="dxa"/>
                <w:vAlign w:val="center"/>
                <w:hideMark/>
              </w:tcPr>
            </w:tcPrChange>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23CD0C64" w14:textId="77777777" w:rsidTr="00E419CD">
        <w:trPr>
          <w:trHeight w:val="180"/>
          <w:trPrChange w:id="16846" w:author="Brian Bohman" w:date="2021-10-27T05:58:00Z">
            <w:trPr>
              <w:trHeight w:val="180"/>
            </w:trPr>
          </w:trPrChange>
        </w:trPr>
        <w:tc>
          <w:tcPr>
            <w:tcW w:w="360" w:type="dxa"/>
            <w:vAlign w:val="center"/>
            <w:hideMark/>
            <w:tcPrChange w:id="16847" w:author="Brian Bohman" w:date="2021-10-27T05:58:00Z">
              <w:tcPr>
                <w:tcW w:w="360" w:type="dxa"/>
                <w:vAlign w:val="center"/>
                <w:hideMark/>
              </w:tcPr>
            </w:tcPrChange>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Change w:id="16848" w:author="Brian Bohman" w:date="2021-10-27T05:58:00Z">
              <w:tcPr>
                <w:tcW w:w="864" w:type="dxa"/>
                <w:vAlign w:val="center"/>
                <w:hideMark/>
              </w:tcPr>
            </w:tcPrChange>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49" w:author="Brian Bohman" w:date="2021-10-27T05:58:00Z">
              <w:tcPr>
                <w:tcW w:w="1152" w:type="dxa"/>
                <w:vAlign w:val="center"/>
                <w:hideMark/>
              </w:tcPr>
            </w:tcPrChange>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50" w:author="Brian Bohman" w:date="2021-10-27T05:58:00Z">
              <w:tcPr>
                <w:tcW w:w="504" w:type="dxa"/>
                <w:vAlign w:val="center"/>
                <w:hideMark/>
              </w:tcPr>
            </w:tcPrChange>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851" w:author="Brian Bohman" w:date="2021-10-27T05:58:00Z">
              <w:tcPr>
                <w:tcW w:w="1008" w:type="dxa"/>
                <w:vAlign w:val="center"/>
                <w:hideMark/>
              </w:tcPr>
            </w:tcPrChange>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852" w:author="Brian Bohman" w:date="2021-10-27T05:58:00Z">
              <w:tcPr>
                <w:tcW w:w="1008" w:type="dxa"/>
                <w:vAlign w:val="center"/>
                <w:hideMark/>
              </w:tcPr>
            </w:tcPrChange>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853" w:author="Brian Bohman" w:date="2021-10-27T05:58:00Z">
              <w:tcPr>
                <w:tcW w:w="720" w:type="dxa"/>
                <w:vAlign w:val="center"/>
                <w:hideMark/>
              </w:tcPr>
            </w:tcPrChange>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54" w:author="Brian Bohman" w:date="2021-10-27T05:58:00Z">
              <w:tcPr>
                <w:tcW w:w="1008" w:type="dxa"/>
                <w:vAlign w:val="center"/>
                <w:hideMark/>
              </w:tcPr>
            </w:tcPrChange>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55" w:author="Brian Bohman" w:date="2021-10-27T05:58:00Z">
              <w:tcPr>
                <w:tcW w:w="1152" w:type="dxa"/>
                <w:vAlign w:val="center"/>
                <w:hideMark/>
              </w:tcPr>
            </w:tcPrChange>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6856" w:author="Brian Bohman" w:date="2021-10-27T05:58:00Z">
              <w:tcPr>
                <w:tcW w:w="1008" w:type="dxa"/>
                <w:vAlign w:val="center"/>
                <w:hideMark/>
              </w:tcPr>
            </w:tcPrChange>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FE57A7E" w14:textId="77777777" w:rsidTr="00E419CD">
        <w:trPr>
          <w:trHeight w:val="165"/>
          <w:trPrChange w:id="16857" w:author="Brian Bohman" w:date="2021-10-27T05:58:00Z">
            <w:trPr>
              <w:trHeight w:val="165"/>
            </w:trPr>
          </w:trPrChange>
        </w:trPr>
        <w:tc>
          <w:tcPr>
            <w:tcW w:w="360" w:type="dxa"/>
            <w:vAlign w:val="center"/>
            <w:hideMark/>
            <w:tcPrChange w:id="16858" w:author="Brian Bohman" w:date="2021-10-27T05:58:00Z">
              <w:tcPr>
                <w:tcW w:w="360" w:type="dxa"/>
                <w:vAlign w:val="center"/>
                <w:hideMark/>
              </w:tcPr>
            </w:tcPrChange>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Change w:id="16859" w:author="Brian Bohman" w:date="2021-10-27T05:58:00Z">
              <w:tcPr>
                <w:tcW w:w="864" w:type="dxa"/>
                <w:vAlign w:val="center"/>
                <w:hideMark/>
              </w:tcPr>
            </w:tcPrChange>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60" w:author="Brian Bohman" w:date="2021-10-27T05:58:00Z">
              <w:tcPr>
                <w:tcW w:w="1152" w:type="dxa"/>
                <w:vAlign w:val="center"/>
                <w:hideMark/>
              </w:tcPr>
            </w:tcPrChange>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61" w:author="Brian Bohman" w:date="2021-10-27T05:58:00Z">
              <w:tcPr>
                <w:tcW w:w="504" w:type="dxa"/>
                <w:vAlign w:val="center"/>
                <w:hideMark/>
              </w:tcPr>
            </w:tcPrChange>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862" w:author="Brian Bohman" w:date="2021-10-27T05:58:00Z">
              <w:tcPr>
                <w:tcW w:w="1008" w:type="dxa"/>
                <w:vAlign w:val="center"/>
                <w:hideMark/>
              </w:tcPr>
            </w:tcPrChange>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863" w:author="Brian Bohman" w:date="2021-10-27T05:58:00Z">
              <w:tcPr>
                <w:tcW w:w="1008" w:type="dxa"/>
                <w:vAlign w:val="center"/>
                <w:hideMark/>
              </w:tcPr>
            </w:tcPrChange>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864" w:author="Brian Bohman" w:date="2021-10-27T05:58:00Z">
              <w:tcPr>
                <w:tcW w:w="720" w:type="dxa"/>
                <w:vAlign w:val="center"/>
                <w:hideMark/>
              </w:tcPr>
            </w:tcPrChange>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65" w:author="Brian Bohman" w:date="2021-10-27T05:58:00Z">
              <w:tcPr>
                <w:tcW w:w="1008" w:type="dxa"/>
                <w:vAlign w:val="center"/>
                <w:hideMark/>
              </w:tcPr>
            </w:tcPrChange>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66" w:author="Brian Bohman" w:date="2021-10-27T05:58:00Z">
              <w:tcPr>
                <w:tcW w:w="1152" w:type="dxa"/>
                <w:vAlign w:val="center"/>
                <w:hideMark/>
              </w:tcPr>
            </w:tcPrChange>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867" w:author="Brian Bohman" w:date="2021-10-27T05:58:00Z">
              <w:tcPr>
                <w:tcW w:w="1008" w:type="dxa"/>
                <w:vAlign w:val="center"/>
                <w:hideMark/>
              </w:tcPr>
            </w:tcPrChange>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50C00C9" w14:textId="77777777" w:rsidTr="00E419CD">
        <w:trPr>
          <w:trHeight w:val="165"/>
          <w:trPrChange w:id="16868" w:author="Brian Bohman" w:date="2021-10-27T05:58:00Z">
            <w:trPr>
              <w:trHeight w:val="165"/>
            </w:trPr>
          </w:trPrChange>
        </w:trPr>
        <w:tc>
          <w:tcPr>
            <w:tcW w:w="360" w:type="dxa"/>
            <w:vAlign w:val="center"/>
            <w:hideMark/>
            <w:tcPrChange w:id="16869" w:author="Brian Bohman" w:date="2021-10-27T05:58:00Z">
              <w:tcPr>
                <w:tcW w:w="360" w:type="dxa"/>
                <w:vAlign w:val="center"/>
                <w:hideMark/>
              </w:tcPr>
            </w:tcPrChange>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Change w:id="16870" w:author="Brian Bohman" w:date="2021-10-27T05:58:00Z">
              <w:tcPr>
                <w:tcW w:w="864" w:type="dxa"/>
                <w:vAlign w:val="center"/>
                <w:hideMark/>
              </w:tcPr>
            </w:tcPrChange>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71" w:author="Brian Bohman" w:date="2021-10-27T05:58:00Z">
              <w:tcPr>
                <w:tcW w:w="1152" w:type="dxa"/>
                <w:vAlign w:val="center"/>
                <w:hideMark/>
              </w:tcPr>
            </w:tcPrChange>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72" w:author="Brian Bohman" w:date="2021-10-27T05:58:00Z">
              <w:tcPr>
                <w:tcW w:w="504" w:type="dxa"/>
                <w:vAlign w:val="center"/>
                <w:hideMark/>
              </w:tcPr>
            </w:tcPrChange>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873" w:author="Brian Bohman" w:date="2021-10-27T05:58:00Z">
              <w:tcPr>
                <w:tcW w:w="1008" w:type="dxa"/>
                <w:vAlign w:val="center"/>
                <w:hideMark/>
              </w:tcPr>
            </w:tcPrChange>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874" w:author="Brian Bohman" w:date="2021-10-27T05:58:00Z">
              <w:tcPr>
                <w:tcW w:w="1008" w:type="dxa"/>
                <w:vAlign w:val="center"/>
                <w:hideMark/>
              </w:tcPr>
            </w:tcPrChange>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875" w:author="Brian Bohman" w:date="2021-10-27T05:58:00Z">
              <w:tcPr>
                <w:tcW w:w="720" w:type="dxa"/>
                <w:vAlign w:val="center"/>
                <w:hideMark/>
              </w:tcPr>
            </w:tcPrChange>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76" w:author="Brian Bohman" w:date="2021-10-27T05:58:00Z">
              <w:tcPr>
                <w:tcW w:w="1008" w:type="dxa"/>
                <w:vAlign w:val="center"/>
                <w:hideMark/>
              </w:tcPr>
            </w:tcPrChange>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77" w:author="Brian Bohman" w:date="2021-10-27T05:58:00Z">
              <w:tcPr>
                <w:tcW w:w="1152" w:type="dxa"/>
                <w:vAlign w:val="center"/>
                <w:hideMark/>
              </w:tcPr>
            </w:tcPrChange>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440" w:type="dxa"/>
            <w:vAlign w:val="center"/>
            <w:hideMark/>
            <w:tcPrChange w:id="16878" w:author="Brian Bohman" w:date="2021-10-27T05:58:00Z">
              <w:tcPr>
                <w:tcW w:w="1008" w:type="dxa"/>
                <w:vAlign w:val="center"/>
                <w:hideMark/>
              </w:tcPr>
            </w:tcPrChange>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521037F" w14:textId="77777777" w:rsidTr="00E419CD">
        <w:trPr>
          <w:trHeight w:val="165"/>
          <w:trPrChange w:id="16879" w:author="Brian Bohman" w:date="2021-10-27T05:58:00Z">
            <w:trPr>
              <w:trHeight w:val="165"/>
            </w:trPr>
          </w:trPrChange>
        </w:trPr>
        <w:tc>
          <w:tcPr>
            <w:tcW w:w="360" w:type="dxa"/>
            <w:vAlign w:val="center"/>
            <w:hideMark/>
            <w:tcPrChange w:id="16880" w:author="Brian Bohman" w:date="2021-10-27T05:58:00Z">
              <w:tcPr>
                <w:tcW w:w="360" w:type="dxa"/>
                <w:vAlign w:val="center"/>
                <w:hideMark/>
              </w:tcPr>
            </w:tcPrChange>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Change w:id="16881" w:author="Brian Bohman" w:date="2021-10-27T05:58:00Z">
              <w:tcPr>
                <w:tcW w:w="864" w:type="dxa"/>
                <w:vAlign w:val="center"/>
                <w:hideMark/>
              </w:tcPr>
            </w:tcPrChange>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82" w:author="Brian Bohman" w:date="2021-10-27T05:58:00Z">
              <w:tcPr>
                <w:tcW w:w="1152" w:type="dxa"/>
                <w:vAlign w:val="center"/>
                <w:hideMark/>
              </w:tcPr>
            </w:tcPrChange>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883" w:author="Brian Bohman" w:date="2021-10-27T05:58:00Z">
              <w:tcPr>
                <w:tcW w:w="504" w:type="dxa"/>
                <w:vAlign w:val="center"/>
                <w:hideMark/>
              </w:tcPr>
            </w:tcPrChange>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884" w:author="Brian Bohman" w:date="2021-10-27T05:58:00Z">
              <w:tcPr>
                <w:tcW w:w="1008" w:type="dxa"/>
                <w:vAlign w:val="center"/>
                <w:hideMark/>
              </w:tcPr>
            </w:tcPrChange>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885" w:author="Brian Bohman" w:date="2021-10-27T05:58:00Z">
              <w:tcPr>
                <w:tcW w:w="1008" w:type="dxa"/>
                <w:vAlign w:val="center"/>
                <w:hideMark/>
              </w:tcPr>
            </w:tcPrChange>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886" w:author="Brian Bohman" w:date="2021-10-27T05:58:00Z">
              <w:tcPr>
                <w:tcW w:w="720" w:type="dxa"/>
                <w:vAlign w:val="center"/>
                <w:hideMark/>
              </w:tcPr>
            </w:tcPrChange>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87" w:author="Brian Bohman" w:date="2021-10-27T05:58:00Z">
              <w:tcPr>
                <w:tcW w:w="1008" w:type="dxa"/>
                <w:vAlign w:val="center"/>
                <w:hideMark/>
              </w:tcPr>
            </w:tcPrChange>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88" w:author="Brian Bohman" w:date="2021-10-27T05:58:00Z">
              <w:tcPr>
                <w:tcW w:w="1152" w:type="dxa"/>
                <w:vAlign w:val="center"/>
                <w:hideMark/>
              </w:tcPr>
            </w:tcPrChange>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6889" w:author="Brian Bohman" w:date="2021-10-27T05:58:00Z">
              <w:tcPr>
                <w:tcW w:w="1008" w:type="dxa"/>
                <w:vAlign w:val="center"/>
                <w:hideMark/>
              </w:tcPr>
            </w:tcPrChange>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E8EF475" w14:textId="77777777" w:rsidTr="00E419CD">
        <w:trPr>
          <w:trHeight w:val="165"/>
          <w:trPrChange w:id="16890" w:author="Brian Bohman" w:date="2021-10-27T05:58:00Z">
            <w:trPr>
              <w:trHeight w:val="165"/>
            </w:trPr>
          </w:trPrChange>
        </w:trPr>
        <w:tc>
          <w:tcPr>
            <w:tcW w:w="360" w:type="dxa"/>
            <w:vAlign w:val="center"/>
            <w:hideMark/>
            <w:tcPrChange w:id="16891" w:author="Brian Bohman" w:date="2021-10-27T05:58:00Z">
              <w:tcPr>
                <w:tcW w:w="360" w:type="dxa"/>
                <w:vAlign w:val="center"/>
                <w:hideMark/>
              </w:tcPr>
            </w:tcPrChange>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Change w:id="16892" w:author="Brian Bohman" w:date="2021-10-27T05:58:00Z">
              <w:tcPr>
                <w:tcW w:w="864" w:type="dxa"/>
                <w:vAlign w:val="center"/>
                <w:hideMark/>
              </w:tcPr>
            </w:tcPrChange>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93" w:author="Brian Bohman" w:date="2021-10-27T05:58:00Z">
              <w:tcPr>
                <w:tcW w:w="1152" w:type="dxa"/>
                <w:vAlign w:val="center"/>
                <w:hideMark/>
              </w:tcPr>
            </w:tcPrChange>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94" w:author="Brian Bohman" w:date="2021-10-27T05:58:00Z">
              <w:tcPr>
                <w:tcW w:w="504" w:type="dxa"/>
                <w:vAlign w:val="center"/>
                <w:hideMark/>
              </w:tcPr>
            </w:tcPrChange>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895" w:author="Brian Bohman" w:date="2021-10-27T05:58:00Z">
              <w:tcPr>
                <w:tcW w:w="1008" w:type="dxa"/>
                <w:vAlign w:val="center"/>
                <w:hideMark/>
              </w:tcPr>
            </w:tcPrChange>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896" w:author="Brian Bohman" w:date="2021-10-27T05:58:00Z">
              <w:tcPr>
                <w:tcW w:w="1008" w:type="dxa"/>
                <w:vAlign w:val="center"/>
                <w:hideMark/>
              </w:tcPr>
            </w:tcPrChange>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97" w:author="Brian Bohman" w:date="2021-10-27T05:58:00Z">
              <w:tcPr>
                <w:tcW w:w="720" w:type="dxa"/>
                <w:vAlign w:val="center"/>
                <w:hideMark/>
              </w:tcPr>
            </w:tcPrChange>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98" w:author="Brian Bohman" w:date="2021-10-27T05:58:00Z">
              <w:tcPr>
                <w:tcW w:w="1008" w:type="dxa"/>
                <w:vAlign w:val="center"/>
                <w:hideMark/>
              </w:tcPr>
            </w:tcPrChange>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99" w:author="Brian Bohman" w:date="2021-10-27T05:58:00Z">
              <w:tcPr>
                <w:tcW w:w="1152" w:type="dxa"/>
                <w:vAlign w:val="center"/>
                <w:hideMark/>
              </w:tcPr>
            </w:tcPrChange>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900" w:author="Brian Bohman" w:date="2021-10-27T05:58:00Z">
              <w:tcPr>
                <w:tcW w:w="1008" w:type="dxa"/>
                <w:vAlign w:val="center"/>
                <w:hideMark/>
              </w:tcPr>
            </w:tcPrChange>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ED44C61" w14:textId="77777777" w:rsidTr="00E419CD">
        <w:trPr>
          <w:trHeight w:val="165"/>
          <w:trPrChange w:id="16901" w:author="Brian Bohman" w:date="2021-10-27T05:58:00Z">
            <w:trPr>
              <w:trHeight w:val="165"/>
            </w:trPr>
          </w:trPrChange>
        </w:trPr>
        <w:tc>
          <w:tcPr>
            <w:tcW w:w="360" w:type="dxa"/>
            <w:vAlign w:val="center"/>
            <w:hideMark/>
            <w:tcPrChange w:id="16902" w:author="Brian Bohman" w:date="2021-10-27T05:58:00Z">
              <w:tcPr>
                <w:tcW w:w="360" w:type="dxa"/>
                <w:vAlign w:val="center"/>
                <w:hideMark/>
              </w:tcPr>
            </w:tcPrChange>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Change w:id="16903" w:author="Brian Bohman" w:date="2021-10-27T05:58:00Z">
              <w:tcPr>
                <w:tcW w:w="864" w:type="dxa"/>
                <w:vAlign w:val="center"/>
                <w:hideMark/>
              </w:tcPr>
            </w:tcPrChange>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04" w:author="Brian Bohman" w:date="2021-10-27T05:58:00Z">
              <w:tcPr>
                <w:tcW w:w="1152" w:type="dxa"/>
                <w:vAlign w:val="center"/>
                <w:hideMark/>
              </w:tcPr>
            </w:tcPrChange>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05" w:author="Brian Bohman" w:date="2021-10-27T05:58:00Z">
              <w:tcPr>
                <w:tcW w:w="504" w:type="dxa"/>
                <w:vAlign w:val="center"/>
                <w:hideMark/>
              </w:tcPr>
            </w:tcPrChange>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906" w:author="Brian Bohman" w:date="2021-10-27T05:58:00Z">
              <w:tcPr>
                <w:tcW w:w="1008" w:type="dxa"/>
                <w:vAlign w:val="center"/>
                <w:hideMark/>
              </w:tcPr>
            </w:tcPrChange>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907" w:author="Brian Bohman" w:date="2021-10-27T05:58:00Z">
              <w:tcPr>
                <w:tcW w:w="1008" w:type="dxa"/>
                <w:vAlign w:val="center"/>
                <w:hideMark/>
              </w:tcPr>
            </w:tcPrChange>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08" w:author="Brian Bohman" w:date="2021-10-27T05:58:00Z">
              <w:tcPr>
                <w:tcW w:w="720" w:type="dxa"/>
                <w:vAlign w:val="center"/>
                <w:hideMark/>
              </w:tcPr>
            </w:tcPrChange>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09" w:author="Brian Bohman" w:date="2021-10-27T05:58:00Z">
              <w:tcPr>
                <w:tcW w:w="1008" w:type="dxa"/>
                <w:vAlign w:val="center"/>
                <w:hideMark/>
              </w:tcPr>
            </w:tcPrChange>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10" w:author="Brian Bohman" w:date="2021-10-27T05:58:00Z">
              <w:tcPr>
                <w:tcW w:w="1152" w:type="dxa"/>
                <w:vAlign w:val="center"/>
                <w:hideMark/>
              </w:tcPr>
            </w:tcPrChange>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6911" w:author="Brian Bohman" w:date="2021-10-27T05:58:00Z">
              <w:tcPr>
                <w:tcW w:w="1008" w:type="dxa"/>
                <w:vAlign w:val="center"/>
                <w:hideMark/>
              </w:tcPr>
            </w:tcPrChange>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1DF2D28" w14:textId="77777777" w:rsidTr="00E419CD">
        <w:trPr>
          <w:trHeight w:val="165"/>
          <w:trPrChange w:id="16912" w:author="Brian Bohman" w:date="2021-10-27T05:58:00Z">
            <w:trPr>
              <w:trHeight w:val="165"/>
            </w:trPr>
          </w:trPrChange>
        </w:trPr>
        <w:tc>
          <w:tcPr>
            <w:tcW w:w="360" w:type="dxa"/>
            <w:vAlign w:val="center"/>
            <w:hideMark/>
            <w:tcPrChange w:id="16913" w:author="Brian Bohman" w:date="2021-10-27T05:58:00Z">
              <w:tcPr>
                <w:tcW w:w="360" w:type="dxa"/>
                <w:vAlign w:val="center"/>
                <w:hideMark/>
              </w:tcPr>
            </w:tcPrChange>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Change w:id="16914" w:author="Brian Bohman" w:date="2021-10-27T05:58:00Z">
              <w:tcPr>
                <w:tcW w:w="864" w:type="dxa"/>
                <w:vAlign w:val="center"/>
                <w:hideMark/>
              </w:tcPr>
            </w:tcPrChange>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15" w:author="Brian Bohman" w:date="2021-10-27T05:58:00Z">
              <w:tcPr>
                <w:tcW w:w="1152" w:type="dxa"/>
                <w:vAlign w:val="center"/>
                <w:hideMark/>
              </w:tcPr>
            </w:tcPrChange>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16" w:author="Brian Bohman" w:date="2021-10-27T05:58:00Z">
              <w:tcPr>
                <w:tcW w:w="504" w:type="dxa"/>
                <w:vAlign w:val="center"/>
                <w:hideMark/>
              </w:tcPr>
            </w:tcPrChange>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917" w:author="Brian Bohman" w:date="2021-10-27T05:58:00Z">
              <w:tcPr>
                <w:tcW w:w="1008" w:type="dxa"/>
                <w:vAlign w:val="center"/>
                <w:hideMark/>
              </w:tcPr>
            </w:tcPrChange>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918" w:author="Brian Bohman" w:date="2021-10-27T05:58:00Z">
              <w:tcPr>
                <w:tcW w:w="1008" w:type="dxa"/>
                <w:vAlign w:val="center"/>
                <w:hideMark/>
              </w:tcPr>
            </w:tcPrChange>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19" w:author="Brian Bohman" w:date="2021-10-27T05:58:00Z">
              <w:tcPr>
                <w:tcW w:w="720" w:type="dxa"/>
                <w:vAlign w:val="center"/>
                <w:hideMark/>
              </w:tcPr>
            </w:tcPrChange>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20" w:author="Brian Bohman" w:date="2021-10-27T05:58:00Z">
              <w:tcPr>
                <w:tcW w:w="1008" w:type="dxa"/>
                <w:vAlign w:val="center"/>
                <w:hideMark/>
              </w:tcPr>
            </w:tcPrChange>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21" w:author="Brian Bohman" w:date="2021-10-27T05:58:00Z">
              <w:tcPr>
                <w:tcW w:w="1152" w:type="dxa"/>
                <w:vAlign w:val="center"/>
                <w:hideMark/>
              </w:tcPr>
            </w:tcPrChange>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922" w:author="Brian Bohman" w:date="2021-10-27T05:58:00Z">
              <w:tcPr>
                <w:tcW w:w="1008" w:type="dxa"/>
                <w:vAlign w:val="center"/>
                <w:hideMark/>
              </w:tcPr>
            </w:tcPrChange>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001C5BE9" w14:textId="77777777" w:rsidTr="00E419CD">
        <w:trPr>
          <w:trHeight w:val="165"/>
          <w:trPrChange w:id="16923" w:author="Brian Bohman" w:date="2021-10-27T05:58:00Z">
            <w:trPr>
              <w:trHeight w:val="165"/>
            </w:trPr>
          </w:trPrChange>
        </w:trPr>
        <w:tc>
          <w:tcPr>
            <w:tcW w:w="360" w:type="dxa"/>
            <w:vAlign w:val="center"/>
            <w:hideMark/>
            <w:tcPrChange w:id="16924" w:author="Brian Bohman" w:date="2021-10-27T05:58:00Z">
              <w:tcPr>
                <w:tcW w:w="360" w:type="dxa"/>
                <w:vAlign w:val="center"/>
                <w:hideMark/>
              </w:tcPr>
            </w:tcPrChange>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Change w:id="16925" w:author="Brian Bohman" w:date="2021-10-27T05:58:00Z">
              <w:tcPr>
                <w:tcW w:w="864" w:type="dxa"/>
                <w:vAlign w:val="center"/>
                <w:hideMark/>
              </w:tcPr>
            </w:tcPrChange>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26" w:author="Brian Bohman" w:date="2021-10-27T05:58:00Z">
              <w:tcPr>
                <w:tcW w:w="1152" w:type="dxa"/>
                <w:vAlign w:val="center"/>
                <w:hideMark/>
              </w:tcPr>
            </w:tcPrChange>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27" w:author="Brian Bohman" w:date="2021-10-27T05:58:00Z">
              <w:tcPr>
                <w:tcW w:w="504" w:type="dxa"/>
                <w:vAlign w:val="center"/>
                <w:hideMark/>
              </w:tcPr>
            </w:tcPrChange>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928" w:author="Brian Bohman" w:date="2021-10-27T05:58:00Z">
              <w:tcPr>
                <w:tcW w:w="1008" w:type="dxa"/>
                <w:vAlign w:val="center"/>
                <w:hideMark/>
              </w:tcPr>
            </w:tcPrChange>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29" w:author="Brian Bohman" w:date="2021-10-27T05:58:00Z">
              <w:tcPr>
                <w:tcW w:w="1008" w:type="dxa"/>
                <w:vAlign w:val="center"/>
                <w:hideMark/>
              </w:tcPr>
            </w:tcPrChange>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30" w:author="Brian Bohman" w:date="2021-10-27T05:58:00Z">
              <w:tcPr>
                <w:tcW w:w="720" w:type="dxa"/>
                <w:vAlign w:val="center"/>
                <w:hideMark/>
              </w:tcPr>
            </w:tcPrChange>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31" w:author="Brian Bohman" w:date="2021-10-27T05:58:00Z">
              <w:tcPr>
                <w:tcW w:w="1008" w:type="dxa"/>
                <w:vAlign w:val="center"/>
                <w:hideMark/>
              </w:tcPr>
            </w:tcPrChange>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32" w:author="Brian Bohman" w:date="2021-10-27T05:58:00Z">
              <w:tcPr>
                <w:tcW w:w="1152" w:type="dxa"/>
                <w:vAlign w:val="center"/>
                <w:hideMark/>
              </w:tcPr>
            </w:tcPrChange>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933" w:author="Brian Bohman" w:date="2021-10-27T05:58:00Z">
              <w:tcPr>
                <w:tcW w:w="1008" w:type="dxa"/>
                <w:vAlign w:val="center"/>
                <w:hideMark/>
              </w:tcPr>
            </w:tcPrChange>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3F14EE5" w14:textId="77777777" w:rsidTr="00E419CD">
        <w:trPr>
          <w:trHeight w:val="165"/>
          <w:trPrChange w:id="16934" w:author="Brian Bohman" w:date="2021-10-27T05:58:00Z">
            <w:trPr>
              <w:trHeight w:val="165"/>
            </w:trPr>
          </w:trPrChange>
        </w:trPr>
        <w:tc>
          <w:tcPr>
            <w:tcW w:w="360" w:type="dxa"/>
            <w:vAlign w:val="center"/>
            <w:hideMark/>
            <w:tcPrChange w:id="16935" w:author="Brian Bohman" w:date="2021-10-27T05:58:00Z">
              <w:tcPr>
                <w:tcW w:w="360" w:type="dxa"/>
                <w:vAlign w:val="center"/>
                <w:hideMark/>
              </w:tcPr>
            </w:tcPrChange>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Change w:id="16936" w:author="Brian Bohman" w:date="2021-10-27T05:58:00Z">
              <w:tcPr>
                <w:tcW w:w="864" w:type="dxa"/>
                <w:vAlign w:val="center"/>
                <w:hideMark/>
              </w:tcPr>
            </w:tcPrChange>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37" w:author="Brian Bohman" w:date="2021-10-27T05:58:00Z">
              <w:tcPr>
                <w:tcW w:w="1152" w:type="dxa"/>
                <w:vAlign w:val="center"/>
                <w:hideMark/>
              </w:tcPr>
            </w:tcPrChange>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38" w:author="Brian Bohman" w:date="2021-10-27T05:58:00Z">
              <w:tcPr>
                <w:tcW w:w="504" w:type="dxa"/>
                <w:vAlign w:val="center"/>
                <w:hideMark/>
              </w:tcPr>
            </w:tcPrChange>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939" w:author="Brian Bohman" w:date="2021-10-27T05:58:00Z">
              <w:tcPr>
                <w:tcW w:w="1008" w:type="dxa"/>
                <w:vAlign w:val="center"/>
                <w:hideMark/>
              </w:tcPr>
            </w:tcPrChange>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40" w:author="Brian Bohman" w:date="2021-10-27T05:58:00Z">
              <w:tcPr>
                <w:tcW w:w="1008" w:type="dxa"/>
                <w:vAlign w:val="center"/>
                <w:hideMark/>
              </w:tcPr>
            </w:tcPrChange>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41" w:author="Brian Bohman" w:date="2021-10-27T05:58:00Z">
              <w:tcPr>
                <w:tcW w:w="720" w:type="dxa"/>
                <w:vAlign w:val="center"/>
                <w:hideMark/>
              </w:tcPr>
            </w:tcPrChange>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42" w:author="Brian Bohman" w:date="2021-10-27T05:58:00Z">
              <w:tcPr>
                <w:tcW w:w="1008" w:type="dxa"/>
                <w:vAlign w:val="center"/>
                <w:hideMark/>
              </w:tcPr>
            </w:tcPrChange>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43" w:author="Brian Bohman" w:date="2021-10-27T05:58:00Z">
              <w:tcPr>
                <w:tcW w:w="1152" w:type="dxa"/>
                <w:vAlign w:val="center"/>
                <w:hideMark/>
              </w:tcPr>
            </w:tcPrChange>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944" w:author="Brian Bohman" w:date="2021-10-27T05:58:00Z">
              <w:tcPr>
                <w:tcW w:w="1008" w:type="dxa"/>
                <w:vAlign w:val="center"/>
                <w:hideMark/>
              </w:tcPr>
            </w:tcPrChange>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6CC0CEF" w14:textId="77777777" w:rsidTr="00E419CD">
        <w:trPr>
          <w:trHeight w:val="165"/>
          <w:trPrChange w:id="16945" w:author="Brian Bohman" w:date="2021-10-27T05:58:00Z">
            <w:trPr>
              <w:trHeight w:val="165"/>
            </w:trPr>
          </w:trPrChange>
        </w:trPr>
        <w:tc>
          <w:tcPr>
            <w:tcW w:w="360" w:type="dxa"/>
            <w:vAlign w:val="center"/>
            <w:hideMark/>
            <w:tcPrChange w:id="16946" w:author="Brian Bohman" w:date="2021-10-27T05:58:00Z">
              <w:tcPr>
                <w:tcW w:w="360" w:type="dxa"/>
                <w:vAlign w:val="center"/>
                <w:hideMark/>
              </w:tcPr>
            </w:tcPrChange>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Change w:id="16947" w:author="Brian Bohman" w:date="2021-10-27T05:58:00Z">
              <w:tcPr>
                <w:tcW w:w="864" w:type="dxa"/>
                <w:vAlign w:val="center"/>
                <w:hideMark/>
              </w:tcPr>
            </w:tcPrChange>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48" w:author="Brian Bohman" w:date="2021-10-27T05:58:00Z">
              <w:tcPr>
                <w:tcW w:w="1152" w:type="dxa"/>
                <w:vAlign w:val="center"/>
                <w:hideMark/>
              </w:tcPr>
            </w:tcPrChange>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49" w:author="Brian Bohman" w:date="2021-10-27T05:58:00Z">
              <w:tcPr>
                <w:tcW w:w="504" w:type="dxa"/>
                <w:vAlign w:val="center"/>
                <w:hideMark/>
              </w:tcPr>
            </w:tcPrChange>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950" w:author="Brian Bohman" w:date="2021-10-27T05:58:00Z">
              <w:tcPr>
                <w:tcW w:w="1008" w:type="dxa"/>
                <w:vAlign w:val="center"/>
                <w:hideMark/>
              </w:tcPr>
            </w:tcPrChange>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51" w:author="Brian Bohman" w:date="2021-10-27T05:58:00Z">
              <w:tcPr>
                <w:tcW w:w="1008" w:type="dxa"/>
                <w:vAlign w:val="center"/>
                <w:hideMark/>
              </w:tcPr>
            </w:tcPrChange>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52" w:author="Brian Bohman" w:date="2021-10-27T05:58:00Z">
              <w:tcPr>
                <w:tcW w:w="720" w:type="dxa"/>
                <w:vAlign w:val="center"/>
                <w:hideMark/>
              </w:tcPr>
            </w:tcPrChange>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53" w:author="Brian Bohman" w:date="2021-10-27T05:58:00Z">
              <w:tcPr>
                <w:tcW w:w="1008" w:type="dxa"/>
                <w:vAlign w:val="center"/>
                <w:hideMark/>
              </w:tcPr>
            </w:tcPrChange>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54" w:author="Brian Bohman" w:date="2021-10-27T05:58:00Z">
              <w:tcPr>
                <w:tcW w:w="1152" w:type="dxa"/>
                <w:vAlign w:val="center"/>
                <w:hideMark/>
              </w:tcPr>
            </w:tcPrChange>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955" w:author="Brian Bohman" w:date="2021-10-27T05:58:00Z">
              <w:tcPr>
                <w:tcW w:w="1008" w:type="dxa"/>
                <w:vAlign w:val="center"/>
                <w:hideMark/>
              </w:tcPr>
            </w:tcPrChange>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33C956F3" w14:textId="77777777" w:rsidTr="00E419CD">
        <w:trPr>
          <w:trHeight w:val="165"/>
          <w:trPrChange w:id="16956" w:author="Brian Bohman" w:date="2021-10-27T05:58:00Z">
            <w:trPr>
              <w:trHeight w:val="165"/>
            </w:trPr>
          </w:trPrChange>
        </w:trPr>
        <w:tc>
          <w:tcPr>
            <w:tcW w:w="360" w:type="dxa"/>
            <w:vAlign w:val="center"/>
            <w:hideMark/>
            <w:tcPrChange w:id="16957" w:author="Brian Bohman" w:date="2021-10-27T05:58:00Z">
              <w:tcPr>
                <w:tcW w:w="360" w:type="dxa"/>
                <w:vAlign w:val="center"/>
                <w:hideMark/>
              </w:tcPr>
            </w:tcPrChange>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Change w:id="16958" w:author="Brian Bohman" w:date="2021-10-27T05:58:00Z">
              <w:tcPr>
                <w:tcW w:w="864" w:type="dxa"/>
                <w:vAlign w:val="center"/>
                <w:hideMark/>
              </w:tcPr>
            </w:tcPrChange>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59" w:author="Brian Bohman" w:date="2021-10-27T05:58:00Z">
              <w:tcPr>
                <w:tcW w:w="1152" w:type="dxa"/>
                <w:vAlign w:val="center"/>
                <w:hideMark/>
              </w:tcPr>
            </w:tcPrChange>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60" w:author="Brian Bohman" w:date="2021-10-27T05:58:00Z">
              <w:tcPr>
                <w:tcW w:w="504" w:type="dxa"/>
                <w:vAlign w:val="center"/>
                <w:hideMark/>
              </w:tcPr>
            </w:tcPrChange>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961" w:author="Brian Bohman" w:date="2021-10-27T05:58:00Z">
              <w:tcPr>
                <w:tcW w:w="1008" w:type="dxa"/>
                <w:vAlign w:val="center"/>
                <w:hideMark/>
              </w:tcPr>
            </w:tcPrChange>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962" w:author="Brian Bohman" w:date="2021-10-27T05:58:00Z">
              <w:tcPr>
                <w:tcW w:w="1008" w:type="dxa"/>
                <w:vAlign w:val="center"/>
                <w:hideMark/>
              </w:tcPr>
            </w:tcPrChange>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63" w:author="Brian Bohman" w:date="2021-10-27T05:58:00Z">
              <w:tcPr>
                <w:tcW w:w="720" w:type="dxa"/>
                <w:vAlign w:val="center"/>
                <w:hideMark/>
              </w:tcPr>
            </w:tcPrChange>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64" w:author="Brian Bohman" w:date="2021-10-27T05:58:00Z">
              <w:tcPr>
                <w:tcW w:w="1008" w:type="dxa"/>
                <w:vAlign w:val="center"/>
                <w:hideMark/>
              </w:tcPr>
            </w:tcPrChange>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65" w:author="Brian Bohman" w:date="2021-10-27T05:58:00Z">
              <w:tcPr>
                <w:tcW w:w="1152" w:type="dxa"/>
                <w:vAlign w:val="center"/>
                <w:hideMark/>
              </w:tcPr>
            </w:tcPrChange>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966" w:author="Brian Bohman" w:date="2021-10-27T05:58:00Z">
              <w:tcPr>
                <w:tcW w:w="1008" w:type="dxa"/>
                <w:vAlign w:val="center"/>
                <w:hideMark/>
              </w:tcPr>
            </w:tcPrChange>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3816E58" w14:textId="77777777" w:rsidTr="00E419CD">
        <w:trPr>
          <w:trHeight w:val="165"/>
          <w:trPrChange w:id="16967" w:author="Brian Bohman" w:date="2021-10-27T05:58:00Z">
            <w:trPr>
              <w:trHeight w:val="165"/>
            </w:trPr>
          </w:trPrChange>
        </w:trPr>
        <w:tc>
          <w:tcPr>
            <w:tcW w:w="360" w:type="dxa"/>
            <w:vAlign w:val="center"/>
            <w:hideMark/>
            <w:tcPrChange w:id="16968" w:author="Brian Bohman" w:date="2021-10-27T05:58:00Z">
              <w:tcPr>
                <w:tcW w:w="360" w:type="dxa"/>
                <w:vAlign w:val="center"/>
                <w:hideMark/>
              </w:tcPr>
            </w:tcPrChange>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Change w:id="16969" w:author="Brian Bohman" w:date="2021-10-27T05:58:00Z">
              <w:tcPr>
                <w:tcW w:w="864" w:type="dxa"/>
                <w:vAlign w:val="center"/>
                <w:hideMark/>
              </w:tcPr>
            </w:tcPrChange>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70" w:author="Brian Bohman" w:date="2021-10-27T05:58:00Z">
              <w:tcPr>
                <w:tcW w:w="1152" w:type="dxa"/>
                <w:vAlign w:val="center"/>
                <w:hideMark/>
              </w:tcPr>
            </w:tcPrChange>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71" w:author="Brian Bohman" w:date="2021-10-27T05:58:00Z">
              <w:tcPr>
                <w:tcW w:w="504" w:type="dxa"/>
                <w:vAlign w:val="center"/>
                <w:hideMark/>
              </w:tcPr>
            </w:tcPrChange>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972" w:author="Brian Bohman" w:date="2021-10-27T05:58:00Z">
              <w:tcPr>
                <w:tcW w:w="1008" w:type="dxa"/>
                <w:vAlign w:val="center"/>
                <w:hideMark/>
              </w:tcPr>
            </w:tcPrChange>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973" w:author="Brian Bohman" w:date="2021-10-27T05:58:00Z">
              <w:tcPr>
                <w:tcW w:w="1008" w:type="dxa"/>
                <w:vAlign w:val="center"/>
                <w:hideMark/>
              </w:tcPr>
            </w:tcPrChange>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74" w:author="Brian Bohman" w:date="2021-10-27T05:58:00Z">
              <w:tcPr>
                <w:tcW w:w="720" w:type="dxa"/>
                <w:vAlign w:val="center"/>
                <w:hideMark/>
              </w:tcPr>
            </w:tcPrChange>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75" w:author="Brian Bohman" w:date="2021-10-27T05:58:00Z">
              <w:tcPr>
                <w:tcW w:w="1008" w:type="dxa"/>
                <w:vAlign w:val="center"/>
                <w:hideMark/>
              </w:tcPr>
            </w:tcPrChange>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76" w:author="Brian Bohman" w:date="2021-10-27T05:58:00Z">
              <w:tcPr>
                <w:tcW w:w="1152" w:type="dxa"/>
                <w:vAlign w:val="center"/>
                <w:hideMark/>
              </w:tcPr>
            </w:tcPrChange>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977" w:author="Brian Bohman" w:date="2021-10-27T05:58:00Z">
              <w:tcPr>
                <w:tcW w:w="1008" w:type="dxa"/>
                <w:vAlign w:val="center"/>
                <w:hideMark/>
              </w:tcPr>
            </w:tcPrChange>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82D4305" w14:textId="77777777" w:rsidTr="00E419CD">
        <w:trPr>
          <w:trHeight w:val="165"/>
          <w:trPrChange w:id="16978" w:author="Brian Bohman" w:date="2021-10-27T05:58:00Z">
            <w:trPr>
              <w:trHeight w:val="165"/>
            </w:trPr>
          </w:trPrChange>
        </w:trPr>
        <w:tc>
          <w:tcPr>
            <w:tcW w:w="360" w:type="dxa"/>
            <w:vAlign w:val="center"/>
            <w:hideMark/>
            <w:tcPrChange w:id="16979" w:author="Brian Bohman" w:date="2021-10-27T05:58:00Z">
              <w:tcPr>
                <w:tcW w:w="360" w:type="dxa"/>
                <w:vAlign w:val="center"/>
                <w:hideMark/>
              </w:tcPr>
            </w:tcPrChange>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Change w:id="16980" w:author="Brian Bohman" w:date="2021-10-27T05:58:00Z">
              <w:tcPr>
                <w:tcW w:w="864" w:type="dxa"/>
                <w:vAlign w:val="center"/>
                <w:hideMark/>
              </w:tcPr>
            </w:tcPrChange>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81" w:author="Brian Bohman" w:date="2021-10-27T05:58:00Z">
              <w:tcPr>
                <w:tcW w:w="1152" w:type="dxa"/>
                <w:vAlign w:val="center"/>
                <w:hideMark/>
              </w:tcPr>
            </w:tcPrChange>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82" w:author="Brian Bohman" w:date="2021-10-27T05:58:00Z">
              <w:tcPr>
                <w:tcW w:w="504" w:type="dxa"/>
                <w:vAlign w:val="center"/>
                <w:hideMark/>
              </w:tcPr>
            </w:tcPrChange>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983" w:author="Brian Bohman" w:date="2021-10-27T05:58:00Z">
              <w:tcPr>
                <w:tcW w:w="1008" w:type="dxa"/>
                <w:vAlign w:val="center"/>
                <w:hideMark/>
              </w:tcPr>
            </w:tcPrChange>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984" w:author="Brian Bohman" w:date="2021-10-27T05:58:00Z">
              <w:tcPr>
                <w:tcW w:w="1008" w:type="dxa"/>
                <w:vAlign w:val="center"/>
                <w:hideMark/>
              </w:tcPr>
            </w:tcPrChange>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85" w:author="Brian Bohman" w:date="2021-10-27T05:58:00Z">
              <w:tcPr>
                <w:tcW w:w="720" w:type="dxa"/>
                <w:vAlign w:val="center"/>
                <w:hideMark/>
              </w:tcPr>
            </w:tcPrChange>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86" w:author="Brian Bohman" w:date="2021-10-27T05:58:00Z">
              <w:tcPr>
                <w:tcW w:w="1008" w:type="dxa"/>
                <w:vAlign w:val="center"/>
                <w:hideMark/>
              </w:tcPr>
            </w:tcPrChange>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87" w:author="Brian Bohman" w:date="2021-10-27T05:58:00Z">
              <w:tcPr>
                <w:tcW w:w="1152" w:type="dxa"/>
                <w:vAlign w:val="center"/>
                <w:hideMark/>
              </w:tcPr>
            </w:tcPrChange>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6988" w:author="Brian Bohman" w:date="2021-10-27T05:58:00Z">
              <w:tcPr>
                <w:tcW w:w="1008" w:type="dxa"/>
                <w:vAlign w:val="center"/>
                <w:hideMark/>
              </w:tcPr>
            </w:tcPrChange>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1BAB40" w14:textId="77777777" w:rsidTr="00E419CD">
        <w:trPr>
          <w:trHeight w:val="165"/>
          <w:trPrChange w:id="16989" w:author="Brian Bohman" w:date="2021-10-27T05:58:00Z">
            <w:trPr>
              <w:trHeight w:val="165"/>
            </w:trPr>
          </w:trPrChange>
        </w:trPr>
        <w:tc>
          <w:tcPr>
            <w:tcW w:w="360" w:type="dxa"/>
            <w:vAlign w:val="center"/>
            <w:hideMark/>
            <w:tcPrChange w:id="16990" w:author="Brian Bohman" w:date="2021-10-27T05:58:00Z">
              <w:tcPr>
                <w:tcW w:w="360" w:type="dxa"/>
                <w:vAlign w:val="center"/>
                <w:hideMark/>
              </w:tcPr>
            </w:tcPrChange>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Change w:id="16991" w:author="Brian Bohman" w:date="2021-10-27T05:58:00Z">
              <w:tcPr>
                <w:tcW w:w="864" w:type="dxa"/>
                <w:vAlign w:val="center"/>
                <w:hideMark/>
              </w:tcPr>
            </w:tcPrChange>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92" w:author="Brian Bohman" w:date="2021-10-27T05:58:00Z">
              <w:tcPr>
                <w:tcW w:w="1152" w:type="dxa"/>
                <w:vAlign w:val="center"/>
                <w:hideMark/>
              </w:tcPr>
            </w:tcPrChange>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93" w:author="Brian Bohman" w:date="2021-10-27T05:58:00Z">
              <w:tcPr>
                <w:tcW w:w="504" w:type="dxa"/>
                <w:vAlign w:val="center"/>
                <w:hideMark/>
              </w:tcPr>
            </w:tcPrChange>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994" w:author="Brian Bohman" w:date="2021-10-27T05:58:00Z">
              <w:tcPr>
                <w:tcW w:w="1008" w:type="dxa"/>
                <w:vAlign w:val="center"/>
                <w:hideMark/>
              </w:tcPr>
            </w:tcPrChange>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995" w:author="Brian Bohman" w:date="2021-10-27T05:58:00Z">
              <w:tcPr>
                <w:tcW w:w="1008" w:type="dxa"/>
                <w:vAlign w:val="center"/>
                <w:hideMark/>
              </w:tcPr>
            </w:tcPrChange>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96" w:author="Brian Bohman" w:date="2021-10-27T05:58:00Z">
              <w:tcPr>
                <w:tcW w:w="720" w:type="dxa"/>
                <w:vAlign w:val="center"/>
                <w:hideMark/>
              </w:tcPr>
            </w:tcPrChange>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97" w:author="Brian Bohman" w:date="2021-10-27T05:58:00Z">
              <w:tcPr>
                <w:tcW w:w="1008" w:type="dxa"/>
                <w:vAlign w:val="center"/>
                <w:hideMark/>
              </w:tcPr>
            </w:tcPrChange>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98" w:author="Brian Bohman" w:date="2021-10-27T05:58:00Z">
              <w:tcPr>
                <w:tcW w:w="1152" w:type="dxa"/>
                <w:vAlign w:val="center"/>
                <w:hideMark/>
              </w:tcPr>
            </w:tcPrChange>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999" w:author="Brian Bohman" w:date="2021-10-27T05:58:00Z">
              <w:tcPr>
                <w:tcW w:w="1008" w:type="dxa"/>
                <w:vAlign w:val="center"/>
                <w:hideMark/>
              </w:tcPr>
            </w:tcPrChange>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31FD3D2" w14:textId="77777777" w:rsidTr="00E419CD">
        <w:trPr>
          <w:trHeight w:val="180"/>
          <w:trPrChange w:id="17000" w:author="Brian Bohman" w:date="2021-10-27T05:58:00Z">
            <w:trPr>
              <w:trHeight w:val="180"/>
            </w:trPr>
          </w:trPrChange>
        </w:trPr>
        <w:tc>
          <w:tcPr>
            <w:tcW w:w="360" w:type="dxa"/>
            <w:vAlign w:val="center"/>
            <w:hideMark/>
            <w:tcPrChange w:id="17001" w:author="Brian Bohman" w:date="2021-10-27T05:58:00Z">
              <w:tcPr>
                <w:tcW w:w="360" w:type="dxa"/>
                <w:vAlign w:val="center"/>
                <w:hideMark/>
              </w:tcPr>
            </w:tcPrChange>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Change w:id="17002" w:author="Brian Bohman" w:date="2021-10-27T05:58:00Z">
              <w:tcPr>
                <w:tcW w:w="864" w:type="dxa"/>
                <w:vAlign w:val="center"/>
                <w:hideMark/>
              </w:tcPr>
            </w:tcPrChange>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03" w:author="Brian Bohman" w:date="2021-10-27T05:58:00Z">
              <w:tcPr>
                <w:tcW w:w="1152" w:type="dxa"/>
                <w:vAlign w:val="center"/>
                <w:hideMark/>
              </w:tcPr>
            </w:tcPrChange>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004" w:author="Brian Bohman" w:date="2021-10-27T05:58:00Z">
              <w:tcPr>
                <w:tcW w:w="504" w:type="dxa"/>
                <w:vAlign w:val="center"/>
                <w:hideMark/>
              </w:tcPr>
            </w:tcPrChange>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7005" w:author="Brian Bohman" w:date="2021-10-27T05:58:00Z">
              <w:tcPr>
                <w:tcW w:w="1008" w:type="dxa"/>
                <w:vAlign w:val="center"/>
                <w:hideMark/>
              </w:tcPr>
            </w:tcPrChange>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06" w:author="Brian Bohman" w:date="2021-10-27T05:58:00Z">
              <w:tcPr>
                <w:tcW w:w="1008" w:type="dxa"/>
                <w:vAlign w:val="center"/>
                <w:hideMark/>
              </w:tcPr>
            </w:tcPrChange>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07" w:author="Brian Bohman" w:date="2021-10-27T05:58:00Z">
              <w:tcPr>
                <w:tcW w:w="720" w:type="dxa"/>
                <w:vAlign w:val="center"/>
                <w:hideMark/>
              </w:tcPr>
            </w:tcPrChange>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08" w:author="Brian Bohman" w:date="2021-10-27T05:58:00Z">
              <w:tcPr>
                <w:tcW w:w="1008" w:type="dxa"/>
                <w:vAlign w:val="center"/>
                <w:hideMark/>
              </w:tcPr>
            </w:tcPrChange>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09" w:author="Brian Bohman" w:date="2021-10-27T05:58:00Z">
              <w:tcPr>
                <w:tcW w:w="1152" w:type="dxa"/>
                <w:vAlign w:val="center"/>
                <w:hideMark/>
              </w:tcPr>
            </w:tcPrChange>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7010" w:author="Brian Bohman" w:date="2021-10-27T05:58:00Z">
              <w:tcPr>
                <w:tcW w:w="1008" w:type="dxa"/>
                <w:vAlign w:val="center"/>
                <w:hideMark/>
              </w:tcPr>
            </w:tcPrChange>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590129BD" w14:textId="77777777" w:rsidTr="00E419CD">
        <w:trPr>
          <w:trHeight w:val="165"/>
          <w:trPrChange w:id="17011" w:author="Brian Bohman" w:date="2021-10-27T05:58:00Z">
            <w:trPr>
              <w:trHeight w:val="165"/>
            </w:trPr>
          </w:trPrChange>
        </w:trPr>
        <w:tc>
          <w:tcPr>
            <w:tcW w:w="360" w:type="dxa"/>
            <w:vAlign w:val="center"/>
            <w:hideMark/>
            <w:tcPrChange w:id="17012" w:author="Brian Bohman" w:date="2021-10-27T05:58:00Z">
              <w:tcPr>
                <w:tcW w:w="360" w:type="dxa"/>
                <w:vAlign w:val="center"/>
                <w:hideMark/>
              </w:tcPr>
            </w:tcPrChange>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Change w:id="17013" w:author="Brian Bohman" w:date="2021-10-27T05:58:00Z">
              <w:tcPr>
                <w:tcW w:w="864" w:type="dxa"/>
                <w:vAlign w:val="center"/>
                <w:hideMark/>
              </w:tcPr>
            </w:tcPrChange>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14" w:author="Brian Bohman" w:date="2021-10-27T05:58:00Z">
              <w:tcPr>
                <w:tcW w:w="1152" w:type="dxa"/>
                <w:vAlign w:val="center"/>
                <w:hideMark/>
              </w:tcPr>
            </w:tcPrChange>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015" w:author="Brian Bohman" w:date="2021-10-27T05:58:00Z">
              <w:tcPr>
                <w:tcW w:w="504" w:type="dxa"/>
                <w:vAlign w:val="center"/>
                <w:hideMark/>
              </w:tcPr>
            </w:tcPrChange>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7016" w:author="Brian Bohman" w:date="2021-10-27T05:58:00Z">
              <w:tcPr>
                <w:tcW w:w="1008" w:type="dxa"/>
                <w:vAlign w:val="center"/>
                <w:hideMark/>
              </w:tcPr>
            </w:tcPrChange>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17" w:author="Brian Bohman" w:date="2021-10-27T05:58:00Z">
              <w:tcPr>
                <w:tcW w:w="1008" w:type="dxa"/>
                <w:vAlign w:val="center"/>
                <w:hideMark/>
              </w:tcPr>
            </w:tcPrChange>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18" w:author="Brian Bohman" w:date="2021-10-27T05:58:00Z">
              <w:tcPr>
                <w:tcW w:w="720" w:type="dxa"/>
                <w:vAlign w:val="center"/>
                <w:hideMark/>
              </w:tcPr>
            </w:tcPrChange>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19" w:author="Brian Bohman" w:date="2021-10-27T05:58:00Z">
              <w:tcPr>
                <w:tcW w:w="1008" w:type="dxa"/>
                <w:vAlign w:val="center"/>
                <w:hideMark/>
              </w:tcPr>
            </w:tcPrChange>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20" w:author="Brian Bohman" w:date="2021-10-27T05:58:00Z">
              <w:tcPr>
                <w:tcW w:w="1152" w:type="dxa"/>
                <w:vAlign w:val="center"/>
                <w:hideMark/>
              </w:tcPr>
            </w:tcPrChange>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7021" w:author="Brian Bohman" w:date="2021-10-27T05:58:00Z">
              <w:tcPr>
                <w:tcW w:w="1008" w:type="dxa"/>
                <w:vAlign w:val="center"/>
                <w:hideMark/>
              </w:tcPr>
            </w:tcPrChange>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472D4B5" w14:textId="77777777" w:rsidTr="00E419CD">
        <w:trPr>
          <w:trHeight w:val="165"/>
          <w:trPrChange w:id="17022" w:author="Brian Bohman" w:date="2021-10-27T05:58:00Z">
            <w:trPr>
              <w:trHeight w:val="165"/>
            </w:trPr>
          </w:trPrChange>
        </w:trPr>
        <w:tc>
          <w:tcPr>
            <w:tcW w:w="360" w:type="dxa"/>
            <w:vAlign w:val="center"/>
            <w:hideMark/>
            <w:tcPrChange w:id="17023" w:author="Brian Bohman" w:date="2021-10-27T05:58:00Z">
              <w:tcPr>
                <w:tcW w:w="360" w:type="dxa"/>
                <w:vAlign w:val="center"/>
                <w:hideMark/>
              </w:tcPr>
            </w:tcPrChange>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Change w:id="17024" w:author="Brian Bohman" w:date="2021-10-27T05:58:00Z">
              <w:tcPr>
                <w:tcW w:w="864" w:type="dxa"/>
                <w:vAlign w:val="center"/>
                <w:hideMark/>
              </w:tcPr>
            </w:tcPrChange>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25" w:author="Brian Bohman" w:date="2021-10-27T05:58:00Z">
              <w:tcPr>
                <w:tcW w:w="1152" w:type="dxa"/>
                <w:vAlign w:val="center"/>
                <w:hideMark/>
              </w:tcPr>
            </w:tcPrChange>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026" w:author="Brian Bohman" w:date="2021-10-27T05:58:00Z">
              <w:tcPr>
                <w:tcW w:w="504" w:type="dxa"/>
                <w:vAlign w:val="center"/>
                <w:hideMark/>
              </w:tcPr>
            </w:tcPrChange>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7027" w:author="Brian Bohman" w:date="2021-10-27T05:58:00Z">
              <w:tcPr>
                <w:tcW w:w="1008" w:type="dxa"/>
                <w:vAlign w:val="center"/>
                <w:hideMark/>
              </w:tcPr>
            </w:tcPrChange>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28" w:author="Brian Bohman" w:date="2021-10-27T05:58:00Z">
              <w:tcPr>
                <w:tcW w:w="1008" w:type="dxa"/>
                <w:vAlign w:val="center"/>
                <w:hideMark/>
              </w:tcPr>
            </w:tcPrChange>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29" w:author="Brian Bohman" w:date="2021-10-27T05:58:00Z">
              <w:tcPr>
                <w:tcW w:w="720" w:type="dxa"/>
                <w:vAlign w:val="center"/>
                <w:hideMark/>
              </w:tcPr>
            </w:tcPrChange>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30" w:author="Brian Bohman" w:date="2021-10-27T05:58:00Z">
              <w:tcPr>
                <w:tcW w:w="1008" w:type="dxa"/>
                <w:vAlign w:val="center"/>
                <w:hideMark/>
              </w:tcPr>
            </w:tcPrChange>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31" w:author="Brian Bohman" w:date="2021-10-27T05:58:00Z">
              <w:tcPr>
                <w:tcW w:w="1152" w:type="dxa"/>
                <w:vAlign w:val="center"/>
                <w:hideMark/>
              </w:tcPr>
            </w:tcPrChange>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7032" w:author="Brian Bohman" w:date="2021-10-27T05:58:00Z">
              <w:tcPr>
                <w:tcW w:w="1008" w:type="dxa"/>
                <w:vAlign w:val="center"/>
                <w:hideMark/>
              </w:tcPr>
            </w:tcPrChange>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882591" w14:textId="77777777" w:rsidTr="00E419CD">
        <w:trPr>
          <w:trHeight w:val="165"/>
          <w:trPrChange w:id="17033" w:author="Brian Bohman" w:date="2021-10-27T05:58:00Z">
            <w:trPr>
              <w:trHeight w:val="165"/>
            </w:trPr>
          </w:trPrChange>
        </w:trPr>
        <w:tc>
          <w:tcPr>
            <w:tcW w:w="360" w:type="dxa"/>
            <w:vAlign w:val="center"/>
            <w:hideMark/>
            <w:tcPrChange w:id="17034" w:author="Brian Bohman" w:date="2021-10-27T05:58:00Z">
              <w:tcPr>
                <w:tcW w:w="360" w:type="dxa"/>
                <w:vAlign w:val="center"/>
                <w:hideMark/>
              </w:tcPr>
            </w:tcPrChange>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Change w:id="17035" w:author="Brian Bohman" w:date="2021-10-27T05:58:00Z">
              <w:tcPr>
                <w:tcW w:w="864" w:type="dxa"/>
                <w:vAlign w:val="center"/>
                <w:hideMark/>
              </w:tcPr>
            </w:tcPrChange>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36" w:author="Brian Bohman" w:date="2021-10-27T05:58:00Z">
              <w:tcPr>
                <w:tcW w:w="1152" w:type="dxa"/>
                <w:vAlign w:val="center"/>
                <w:hideMark/>
              </w:tcPr>
            </w:tcPrChange>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037" w:author="Brian Bohman" w:date="2021-10-27T05:58:00Z">
              <w:tcPr>
                <w:tcW w:w="504" w:type="dxa"/>
                <w:vAlign w:val="center"/>
                <w:hideMark/>
              </w:tcPr>
            </w:tcPrChange>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7038" w:author="Brian Bohman" w:date="2021-10-27T05:58:00Z">
              <w:tcPr>
                <w:tcW w:w="1008" w:type="dxa"/>
                <w:vAlign w:val="center"/>
                <w:hideMark/>
              </w:tcPr>
            </w:tcPrChange>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39" w:author="Brian Bohman" w:date="2021-10-27T05:58:00Z">
              <w:tcPr>
                <w:tcW w:w="1008" w:type="dxa"/>
                <w:vAlign w:val="center"/>
                <w:hideMark/>
              </w:tcPr>
            </w:tcPrChange>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40" w:author="Brian Bohman" w:date="2021-10-27T05:58:00Z">
              <w:tcPr>
                <w:tcW w:w="720" w:type="dxa"/>
                <w:vAlign w:val="center"/>
                <w:hideMark/>
              </w:tcPr>
            </w:tcPrChange>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41" w:author="Brian Bohman" w:date="2021-10-27T05:58:00Z">
              <w:tcPr>
                <w:tcW w:w="1008" w:type="dxa"/>
                <w:vAlign w:val="center"/>
                <w:hideMark/>
              </w:tcPr>
            </w:tcPrChange>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42" w:author="Brian Bohman" w:date="2021-10-27T05:58:00Z">
              <w:tcPr>
                <w:tcW w:w="1152" w:type="dxa"/>
                <w:vAlign w:val="center"/>
                <w:hideMark/>
              </w:tcPr>
            </w:tcPrChange>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7043" w:author="Brian Bohman" w:date="2021-10-27T05:58:00Z">
              <w:tcPr>
                <w:tcW w:w="1008" w:type="dxa"/>
                <w:vAlign w:val="center"/>
                <w:hideMark/>
              </w:tcPr>
            </w:tcPrChange>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EC3676E" w14:textId="77777777" w:rsidTr="00E419CD">
        <w:trPr>
          <w:trHeight w:val="165"/>
          <w:trPrChange w:id="17044" w:author="Brian Bohman" w:date="2021-10-27T05:58:00Z">
            <w:trPr>
              <w:trHeight w:val="165"/>
            </w:trPr>
          </w:trPrChange>
        </w:trPr>
        <w:tc>
          <w:tcPr>
            <w:tcW w:w="360" w:type="dxa"/>
            <w:vAlign w:val="center"/>
            <w:hideMark/>
            <w:tcPrChange w:id="17045" w:author="Brian Bohman" w:date="2021-10-27T05:58:00Z">
              <w:tcPr>
                <w:tcW w:w="360" w:type="dxa"/>
                <w:vAlign w:val="center"/>
                <w:hideMark/>
              </w:tcPr>
            </w:tcPrChange>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Change w:id="17046" w:author="Brian Bohman" w:date="2021-10-27T05:58:00Z">
              <w:tcPr>
                <w:tcW w:w="864" w:type="dxa"/>
                <w:vAlign w:val="center"/>
                <w:hideMark/>
              </w:tcPr>
            </w:tcPrChange>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47" w:author="Brian Bohman" w:date="2021-10-27T05:58:00Z">
              <w:tcPr>
                <w:tcW w:w="1152" w:type="dxa"/>
                <w:vAlign w:val="center"/>
                <w:hideMark/>
              </w:tcPr>
            </w:tcPrChange>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048" w:author="Brian Bohman" w:date="2021-10-27T05:58:00Z">
              <w:tcPr>
                <w:tcW w:w="504" w:type="dxa"/>
                <w:vAlign w:val="center"/>
                <w:hideMark/>
              </w:tcPr>
            </w:tcPrChange>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7049" w:author="Brian Bohman" w:date="2021-10-27T05:58:00Z">
              <w:tcPr>
                <w:tcW w:w="1008" w:type="dxa"/>
                <w:vAlign w:val="center"/>
                <w:hideMark/>
              </w:tcPr>
            </w:tcPrChange>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50" w:author="Brian Bohman" w:date="2021-10-27T05:58:00Z">
              <w:tcPr>
                <w:tcW w:w="1008" w:type="dxa"/>
                <w:vAlign w:val="center"/>
                <w:hideMark/>
              </w:tcPr>
            </w:tcPrChange>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51" w:author="Brian Bohman" w:date="2021-10-27T05:58:00Z">
              <w:tcPr>
                <w:tcW w:w="720" w:type="dxa"/>
                <w:vAlign w:val="center"/>
                <w:hideMark/>
              </w:tcPr>
            </w:tcPrChange>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52" w:author="Brian Bohman" w:date="2021-10-27T05:58:00Z">
              <w:tcPr>
                <w:tcW w:w="1008" w:type="dxa"/>
                <w:vAlign w:val="center"/>
                <w:hideMark/>
              </w:tcPr>
            </w:tcPrChange>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53" w:author="Brian Bohman" w:date="2021-10-27T05:58:00Z">
              <w:tcPr>
                <w:tcW w:w="1152" w:type="dxa"/>
                <w:vAlign w:val="center"/>
                <w:hideMark/>
              </w:tcPr>
            </w:tcPrChange>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7054" w:author="Brian Bohman" w:date="2021-10-27T05:58:00Z">
              <w:tcPr>
                <w:tcW w:w="1008" w:type="dxa"/>
                <w:vAlign w:val="center"/>
                <w:hideMark/>
              </w:tcPr>
            </w:tcPrChange>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B3D7E4F" w14:textId="77777777" w:rsidTr="00E419CD">
        <w:trPr>
          <w:trHeight w:val="165"/>
          <w:trPrChange w:id="17055" w:author="Brian Bohman" w:date="2021-10-27T05:58:00Z">
            <w:trPr>
              <w:trHeight w:val="165"/>
            </w:trPr>
          </w:trPrChange>
        </w:trPr>
        <w:tc>
          <w:tcPr>
            <w:tcW w:w="360" w:type="dxa"/>
            <w:vAlign w:val="center"/>
            <w:hideMark/>
            <w:tcPrChange w:id="17056" w:author="Brian Bohman" w:date="2021-10-27T05:58:00Z">
              <w:tcPr>
                <w:tcW w:w="360" w:type="dxa"/>
                <w:vAlign w:val="center"/>
                <w:hideMark/>
              </w:tcPr>
            </w:tcPrChange>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Change w:id="17057" w:author="Brian Bohman" w:date="2021-10-27T05:58:00Z">
              <w:tcPr>
                <w:tcW w:w="864" w:type="dxa"/>
                <w:vAlign w:val="center"/>
                <w:hideMark/>
              </w:tcPr>
            </w:tcPrChange>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58" w:author="Brian Bohman" w:date="2021-10-27T05:58:00Z">
              <w:tcPr>
                <w:tcW w:w="1152" w:type="dxa"/>
                <w:vAlign w:val="center"/>
                <w:hideMark/>
              </w:tcPr>
            </w:tcPrChange>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059" w:author="Brian Bohman" w:date="2021-10-27T05:58:00Z">
              <w:tcPr>
                <w:tcW w:w="504" w:type="dxa"/>
                <w:vAlign w:val="center"/>
                <w:hideMark/>
              </w:tcPr>
            </w:tcPrChange>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7060" w:author="Brian Bohman" w:date="2021-10-27T05:58:00Z">
              <w:tcPr>
                <w:tcW w:w="1008" w:type="dxa"/>
                <w:vAlign w:val="center"/>
                <w:hideMark/>
              </w:tcPr>
            </w:tcPrChange>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7061" w:author="Brian Bohman" w:date="2021-10-27T05:58:00Z">
              <w:tcPr>
                <w:tcW w:w="1008" w:type="dxa"/>
                <w:vAlign w:val="center"/>
                <w:hideMark/>
              </w:tcPr>
            </w:tcPrChange>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62" w:author="Brian Bohman" w:date="2021-10-27T05:58:00Z">
              <w:tcPr>
                <w:tcW w:w="720" w:type="dxa"/>
                <w:vAlign w:val="center"/>
                <w:hideMark/>
              </w:tcPr>
            </w:tcPrChange>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63" w:author="Brian Bohman" w:date="2021-10-27T05:58:00Z">
              <w:tcPr>
                <w:tcW w:w="1008" w:type="dxa"/>
                <w:vAlign w:val="center"/>
                <w:hideMark/>
              </w:tcPr>
            </w:tcPrChange>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64" w:author="Brian Bohman" w:date="2021-10-27T05:58:00Z">
              <w:tcPr>
                <w:tcW w:w="1152" w:type="dxa"/>
                <w:vAlign w:val="center"/>
                <w:hideMark/>
              </w:tcPr>
            </w:tcPrChange>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7065" w:author="Brian Bohman" w:date="2021-10-27T05:58:00Z">
              <w:tcPr>
                <w:tcW w:w="1008" w:type="dxa"/>
                <w:vAlign w:val="center"/>
                <w:hideMark/>
              </w:tcPr>
            </w:tcPrChange>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F91BFAC" w14:textId="77777777" w:rsidTr="00E419CD">
        <w:trPr>
          <w:trHeight w:val="165"/>
          <w:trPrChange w:id="17066" w:author="Brian Bohman" w:date="2021-10-27T05:58:00Z">
            <w:trPr>
              <w:trHeight w:val="165"/>
            </w:trPr>
          </w:trPrChange>
        </w:trPr>
        <w:tc>
          <w:tcPr>
            <w:tcW w:w="360" w:type="dxa"/>
            <w:vAlign w:val="center"/>
            <w:hideMark/>
            <w:tcPrChange w:id="17067" w:author="Brian Bohman" w:date="2021-10-27T05:58:00Z">
              <w:tcPr>
                <w:tcW w:w="360" w:type="dxa"/>
                <w:vAlign w:val="center"/>
                <w:hideMark/>
              </w:tcPr>
            </w:tcPrChange>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Change w:id="17068" w:author="Brian Bohman" w:date="2021-10-27T05:58:00Z">
              <w:tcPr>
                <w:tcW w:w="864" w:type="dxa"/>
                <w:vAlign w:val="center"/>
                <w:hideMark/>
              </w:tcPr>
            </w:tcPrChange>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69" w:author="Brian Bohman" w:date="2021-10-27T05:58:00Z">
              <w:tcPr>
                <w:tcW w:w="1152" w:type="dxa"/>
                <w:vAlign w:val="center"/>
                <w:hideMark/>
              </w:tcPr>
            </w:tcPrChange>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070" w:author="Brian Bohman" w:date="2021-10-27T05:58:00Z">
              <w:tcPr>
                <w:tcW w:w="504" w:type="dxa"/>
                <w:vAlign w:val="center"/>
                <w:hideMark/>
              </w:tcPr>
            </w:tcPrChange>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7071" w:author="Brian Bohman" w:date="2021-10-27T05:58:00Z">
              <w:tcPr>
                <w:tcW w:w="1008" w:type="dxa"/>
                <w:vAlign w:val="center"/>
                <w:hideMark/>
              </w:tcPr>
            </w:tcPrChange>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7072" w:author="Brian Bohman" w:date="2021-10-27T05:58:00Z">
              <w:tcPr>
                <w:tcW w:w="1008" w:type="dxa"/>
                <w:vAlign w:val="center"/>
                <w:hideMark/>
              </w:tcPr>
            </w:tcPrChange>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73" w:author="Brian Bohman" w:date="2021-10-27T05:58:00Z">
              <w:tcPr>
                <w:tcW w:w="720" w:type="dxa"/>
                <w:vAlign w:val="center"/>
                <w:hideMark/>
              </w:tcPr>
            </w:tcPrChange>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74" w:author="Brian Bohman" w:date="2021-10-27T05:58:00Z">
              <w:tcPr>
                <w:tcW w:w="1008" w:type="dxa"/>
                <w:vAlign w:val="center"/>
                <w:hideMark/>
              </w:tcPr>
            </w:tcPrChange>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75" w:author="Brian Bohman" w:date="2021-10-27T05:58:00Z">
              <w:tcPr>
                <w:tcW w:w="1152" w:type="dxa"/>
                <w:vAlign w:val="center"/>
                <w:hideMark/>
              </w:tcPr>
            </w:tcPrChange>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7076" w:author="Brian Bohman" w:date="2021-10-27T05:58:00Z">
              <w:tcPr>
                <w:tcW w:w="1008" w:type="dxa"/>
                <w:vAlign w:val="center"/>
                <w:hideMark/>
              </w:tcPr>
            </w:tcPrChange>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425BFE0" w14:textId="77777777" w:rsidTr="00E419CD">
        <w:trPr>
          <w:trHeight w:val="165"/>
          <w:trPrChange w:id="17077" w:author="Brian Bohman" w:date="2021-10-27T05:58:00Z">
            <w:trPr>
              <w:trHeight w:val="165"/>
            </w:trPr>
          </w:trPrChange>
        </w:trPr>
        <w:tc>
          <w:tcPr>
            <w:tcW w:w="360" w:type="dxa"/>
            <w:vAlign w:val="center"/>
            <w:hideMark/>
            <w:tcPrChange w:id="17078" w:author="Brian Bohman" w:date="2021-10-27T05:58:00Z">
              <w:tcPr>
                <w:tcW w:w="360" w:type="dxa"/>
                <w:vAlign w:val="center"/>
                <w:hideMark/>
              </w:tcPr>
            </w:tcPrChange>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Change w:id="17079" w:author="Brian Bohman" w:date="2021-10-27T05:58:00Z">
              <w:tcPr>
                <w:tcW w:w="864" w:type="dxa"/>
                <w:vAlign w:val="center"/>
                <w:hideMark/>
              </w:tcPr>
            </w:tcPrChange>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80" w:author="Brian Bohman" w:date="2021-10-27T05:58:00Z">
              <w:tcPr>
                <w:tcW w:w="1152" w:type="dxa"/>
                <w:vAlign w:val="center"/>
                <w:hideMark/>
              </w:tcPr>
            </w:tcPrChange>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081" w:author="Brian Bohman" w:date="2021-10-27T05:58:00Z">
              <w:tcPr>
                <w:tcW w:w="504" w:type="dxa"/>
                <w:vAlign w:val="center"/>
                <w:hideMark/>
              </w:tcPr>
            </w:tcPrChange>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7082" w:author="Brian Bohman" w:date="2021-10-27T05:58:00Z">
              <w:tcPr>
                <w:tcW w:w="1008" w:type="dxa"/>
                <w:vAlign w:val="center"/>
                <w:hideMark/>
              </w:tcPr>
            </w:tcPrChange>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7083" w:author="Brian Bohman" w:date="2021-10-27T05:58:00Z">
              <w:tcPr>
                <w:tcW w:w="1008" w:type="dxa"/>
                <w:vAlign w:val="center"/>
                <w:hideMark/>
              </w:tcPr>
            </w:tcPrChange>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84" w:author="Brian Bohman" w:date="2021-10-27T05:58:00Z">
              <w:tcPr>
                <w:tcW w:w="720" w:type="dxa"/>
                <w:vAlign w:val="center"/>
                <w:hideMark/>
              </w:tcPr>
            </w:tcPrChange>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85" w:author="Brian Bohman" w:date="2021-10-27T05:58:00Z">
              <w:tcPr>
                <w:tcW w:w="1008" w:type="dxa"/>
                <w:vAlign w:val="center"/>
                <w:hideMark/>
              </w:tcPr>
            </w:tcPrChange>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86" w:author="Brian Bohman" w:date="2021-10-27T05:58:00Z">
              <w:tcPr>
                <w:tcW w:w="1152" w:type="dxa"/>
                <w:vAlign w:val="center"/>
                <w:hideMark/>
              </w:tcPr>
            </w:tcPrChange>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7087" w:author="Brian Bohman" w:date="2021-10-27T05:58:00Z">
              <w:tcPr>
                <w:tcW w:w="1008" w:type="dxa"/>
                <w:vAlign w:val="center"/>
                <w:hideMark/>
              </w:tcPr>
            </w:tcPrChange>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8C568A5" w14:textId="77777777" w:rsidTr="00E419CD">
        <w:trPr>
          <w:trHeight w:val="165"/>
          <w:trPrChange w:id="17088" w:author="Brian Bohman" w:date="2021-10-27T05:58:00Z">
            <w:trPr>
              <w:trHeight w:val="165"/>
            </w:trPr>
          </w:trPrChange>
        </w:trPr>
        <w:tc>
          <w:tcPr>
            <w:tcW w:w="360" w:type="dxa"/>
            <w:vAlign w:val="center"/>
            <w:hideMark/>
            <w:tcPrChange w:id="17089" w:author="Brian Bohman" w:date="2021-10-27T05:58:00Z">
              <w:tcPr>
                <w:tcW w:w="360" w:type="dxa"/>
                <w:vAlign w:val="center"/>
                <w:hideMark/>
              </w:tcPr>
            </w:tcPrChange>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Change w:id="17090" w:author="Brian Bohman" w:date="2021-10-27T05:58:00Z">
              <w:tcPr>
                <w:tcW w:w="864" w:type="dxa"/>
                <w:vAlign w:val="center"/>
                <w:hideMark/>
              </w:tcPr>
            </w:tcPrChange>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91" w:author="Brian Bohman" w:date="2021-10-27T05:58:00Z">
              <w:tcPr>
                <w:tcW w:w="1152" w:type="dxa"/>
                <w:vAlign w:val="center"/>
                <w:hideMark/>
              </w:tcPr>
            </w:tcPrChange>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092" w:author="Brian Bohman" w:date="2021-10-27T05:58:00Z">
              <w:tcPr>
                <w:tcW w:w="504" w:type="dxa"/>
                <w:vAlign w:val="center"/>
                <w:hideMark/>
              </w:tcPr>
            </w:tcPrChange>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7093" w:author="Brian Bohman" w:date="2021-10-27T05:58:00Z">
              <w:tcPr>
                <w:tcW w:w="1008" w:type="dxa"/>
                <w:vAlign w:val="center"/>
                <w:hideMark/>
              </w:tcPr>
            </w:tcPrChange>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094" w:author="Brian Bohman" w:date="2021-10-27T05:58:00Z">
              <w:tcPr>
                <w:tcW w:w="1008" w:type="dxa"/>
                <w:vAlign w:val="center"/>
                <w:hideMark/>
              </w:tcPr>
            </w:tcPrChange>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95" w:author="Brian Bohman" w:date="2021-10-27T05:58:00Z">
              <w:tcPr>
                <w:tcW w:w="720" w:type="dxa"/>
                <w:vAlign w:val="center"/>
                <w:hideMark/>
              </w:tcPr>
            </w:tcPrChange>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96" w:author="Brian Bohman" w:date="2021-10-27T05:58:00Z">
              <w:tcPr>
                <w:tcW w:w="1008" w:type="dxa"/>
                <w:vAlign w:val="center"/>
                <w:hideMark/>
              </w:tcPr>
            </w:tcPrChange>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97" w:author="Brian Bohman" w:date="2021-10-27T05:58:00Z">
              <w:tcPr>
                <w:tcW w:w="1152" w:type="dxa"/>
                <w:vAlign w:val="center"/>
                <w:hideMark/>
              </w:tcPr>
            </w:tcPrChange>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7098" w:author="Brian Bohman" w:date="2021-10-27T05:58:00Z">
              <w:tcPr>
                <w:tcW w:w="1008" w:type="dxa"/>
                <w:vAlign w:val="center"/>
                <w:hideMark/>
              </w:tcPr>
            </w:tcPrChange>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EAC3F5A" w14:textId="77777777" w:rsidTr="00E419CD">
        <w:trPr>
          <w:trHeight w:val="165"/>
          <w:trPrChange w:id="17099" w:author="Brian Bohman" w:date="2021-10-27T05:58:00Z">
            <w:trPr>
              <w:trHeight w:val="165"/>
            </w:trPr>
          </w:trPrChange>
        </w:trPr>
        <w:tc>
          <w:tcPr>
            <w:tcW w:w="360" w:type="dxa"/>
            <w:vAlign w:val="center"/>
            <w:hideMark/>
            <w:tcPrChange w:id="17100" w:author="Brian Bohman" w:date="2021-10-27T05:58:00Z">
              <w:tcPr>
                <w:tcW w:w="360" w:type="dxa"/>
                <w:vAlign w:val="center"/>
                <w:hideMark/>
              </w:tcPr>
            </w:tcPrChange>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Change w:id="17101" w:author="Brian Bohman" w:date="2021-10-27T05:58:00Z">
              <w:tcPr>
                <w:tcW w:w="864" w:type="dxa"/>
                <w:vAlign w:val="center"/>
                <w:hideMark/>
              </w:tcPr>
            </w:tcPrChange>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02" w:author="Brian Bohman" w:date="2021-10-27T05:58:00Z">
              <w:tcPr>
                <w:tcW w:w="1152" w:type="dxa"/>
                <w:vAlign w:val="center"/>
                <w:hideMark/>
              </w:tcPr>
            </w:tcPrChange>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103" w:author="Brian Bohman" w:date="2021-10-27T05:58:00Z">
              <w:tcPr>
                <w:tcW w:w="504" w:type="dxa"/>
                <w:vAlign w:val="center"/>
                <w:hideMark/>
              </w:tcPr>
            </w:tcPrChange>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7104" w:author="Brian Bohman" w:date="2021-10-27T05:58:00Z">
              <w:tcPr>
                <w:tcW w:w="1008" w:type="dxa"/>
                <w:vAlign w:val="center"/>
                <w:hideMark/>
              </w:tcPr>
            </w:tcPrChange>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05" w:author="Brian Bohman" w:date="2021-10-27T05:58:00Z">
              <w:tcPr>
                <w:tcW w:w="1008" w:type="dxa"/>
                <w:vAlign w:val="center"/>
                <w:hideMark/>
              </w:tcPr>
            </w:tcPrChange>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06" w:author="Brian Bohman" w:date="2021-10-27T05:58:00Z">
              <w:tcPr>
                <w:tcW w:w="720" w:type="dxa"/>
                <w:vAlign w:val="center"/>
                <w:hideMark/>
              </w:tcPr>
            </w:tcPrChange>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07" w:author="Brian Bohman" w:date="2021-10-27T05:58:00Z">
              <w:tcPr>
                <w:tcW w:w="1008" w:type="dxa"/>
                <w:vAlign w:val="center"/>
                <w:hideMark/>
              </w:tcPr>
            </w:tcPrChange>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08" w:author="Brian Bohman" w:date="2021-10-27T05:58:00Z">
              <w:tcPr>
                <w:tcW w:w="1152" w:type="dxa"/>
                <w:vAlign w:val="center"/>
                <w:hideMark/>
              </w:tcPr>
            </w:tcPrChange>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7109" w:author="Brian Bohman" w:date="2021-10-27T05:58:00Z">
              <w:tcPr>
                <w:tcW w:w="1008" w:type="dxa"/>
                <w:vAlign w:val="center"/>
                <w:hideMark/>
              </w:tcPr>
            </w:tcPrChange>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23A074" w14:textId="77777777" w:rsidTr="00E419CD">
        <w:trPr>
          <w:trHeight w:val="165"/>
          <w:trPrChange w:id="17110" w:author="Brian Bohman" w:date="2021-10-27T05:58:00Z">
            <w:trPr>
              <w:trHeight w:val="165"/>
            </w:trPr>
          </w:trPrChange>
        </w:trPr>
        <w:tc>
          <w:tcPr>
            <w:tcW w:w="360" w:type="dxa"/>
            <w:vAlign w:val="center"/>
            <w:hideMark/>
            <w:tcPrChange w:id="17111" w:author="Brian Bohman" w:date="2021-10-27T05:58:00Z">
              <w:tcPr>
                <w:tcW w:w="360" w:type="dxa"/>
                <w:vAlign w:val="center"/>
                <w:hideMark/>
              </w:tcPr>
            </w:tcPrChange>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Change w:id="17112" w:author="Brian Bohman" w:date="2021-10-27T05:58:00Z">
              <w:tcPr>
                <w:tcW w:w="864" w:type="dxa"/>
                <w:vAlign w:val="center"/>
                <w:hideMark/>
              </w:tcPr>
            </w:tcPrChange>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13" w:author="Brian Bohman" w:date="2021-10-27T05:58:00Z">
              <w:tcPr>
                <w:tcW w:w="1152" w:type="dxa"/>
                <w:vAlign w:val="center"/>
                <w:hideMark/>
              </w:tcPr>
            </w:tcPrChange>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114" w:author="Brian Bohman" w:date="2021-10-27T05:58:00Z">
              <w:tcPr>
                <w:tcW w:w="504" w:type="dxa"/>
                <w:vAlign w:val="center"/>
                <w:hideMark/>
              </w:tcPr>
            </w:tcPrChange>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7115" w:author="Brian Bohman" w:date="2021-10-27T05:58:00Z">
              <w:tcPr>
                <w:tcW w:w="1008" w:type="dxa"/>
                <w:vAlign w:val="center"/>
                <w:hideMark/>
              </w:tcPr>
            </w:tcPrChange>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16" w:author="Brian Bohman" w:date="2021-10-27T05:58:00Z">
              <w:tcPr>
                <w:tcW w:w="1008" w:type="dxa"/>
                <w:vAlign w:val="center"/>
                <w:hideMark/>
              </w:tcPr>
            </w:tcPrChange>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17" w:author="Brian Bohman" w:date="2021-10-27T05:58:00Z">
              <w:tcPr>
                <w:tcW w:w="720" w:type="dxa"/>
                <w:vAlign w:val="center"/>
                <w:hideMark/>
              </w:tcPr>
            </w:tcPrChange>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18" w:author="Brian Bohman" w:date="2021-10-27T05:58:00Z">
              <w:tcPr>
                <w:tcW w:w="1008" w:type="dxa"/>
                <w:vAlign w:val="center"/>
                <w:hideMark/>
              </w:tcPr>
            </w:tcPrChange>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19" w:author="Brian Bohman" w:date="2021-10-27T05:58:00Z">
              <w:tcPr>
                <w:tcW w:w="1152" w:type="dxa"/>
                <w:vAlign w:val="center"/>
                <w:hideMark/>
              </w:tcPr>
            </w:tcPrChange>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7120" w:author="Brian Bohman" w:date="2021-10-27T05:58:00Z">
              <w:tcPr>
                <w:tcW w:w="1008" w:type="dxa"/>
                <w:vAlign w:val="center"/>
                <w:hideMark/>
              </w:tcPr>
            </w:tcPrChange>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FC2E4D8" w14:textId="77777777" w:rsidTr="00E419CD">
        <w:trPr>
          <w:trHeight w:val="165"/>
          <w:trPrChange w:id="17121" w:author="Brian Bohman" w:date="2021-10-27T05:58:00Z">
            <w:trPr>
              <w:trHeight w:val="165"/>
            </w:trPr>
          </w:trPrChange>
        </w:trPr>
        <w:tc>
          <w:tcPr>
            <w:tcW w:w="360" w:type="dxa"/>
            <w:vAlign w:val="center"/>
            <w:hideMark/>
            <w:tcPrChange w:id="17122" w:author="Brian Bohman" w:date="2021-10-27T05:58:00Z">
              <w:tcPr>
                <w:tcW w:w="360" w:type="dxa"/>
                <w:vAlign w:val="center"/>
                <w:hideMark/>
              </w:tcPr>
            </w:tcPrChange>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Change w:id="17123" w:author="Brian Bohman" w:date="2021-10-27T05:58:00Z">
              <w:tcPr>
                <w:tcW w:w="864" w:type="dxa"/>
                <w:vAlign w:val="center"/>
                <w:hideMark/>
              </w:tcPr>
            </w:tcPrChange>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24" w:author="Brian Bohman" w:date="2021-10-27T05:58:00Z">
              <w:tcPr>
                <w:tcW w:w="1152" w:type="dxa"/>
                <w:vAlign w:val="center"/>
                <w:hideMark/>
              </w:tcPr>
            </w:tcPrChange>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125" w:author="Brian Bohman" w:date="2021-10-27T05:58:00Z">
              <w:tcPr>
                <w:tcW w:w="504" w:type="dxa"/>
                <w:vAlign w:val="center"/>
                <w:hideMark/>
              </w:tcPr>
            </w:tcPrChange>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7126" w:author="Brian Bohman" w:date="2021-10-27T05:58:00Z">
              <w:tcPr>
                <w:tcW w:w="1008" w:type="dxa"/>
                <w:vAlign w:val="center"/>
                <w:hideMark/>
              </w:tcPr>
            </w:tcPrChange>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27" w:author="Brian Bohman" w:date="2021-10-27T05:58:00Z">
              <w:tcPr>
                <w:tcW w:w="1008" w:type="dxa"/>
                <w:vAlign w:val="center"/>
                <w:hideMark/>
              </w:tcPr>
            </w:tcPrChange>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28" w:author="Brian Bohman" w:date="2021-10-27T05:58:00Z">
              <w:tcPr>
                <w:tcW w:w="720" w:type="dxa"/>
                <w:vAlign w:val="center"/>
                <w:hideMark/>
              </w:tcPr>
            </w:tcPrChange>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29" w:author="Brian Bohman" w:date="2021-10-27T05:58:00Z">
              <w:tcPr>
                <w:tcW w:w="1008" w:type="dxa"/>
                <w:vAlign w:val="center"/>
                <w:hideMark/>
              </w:tcPr>
            </w:tcPrChange>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30" w:author="Brian Bohman" w:date="2021-10-27T05:58:00Z">
              <w:tcPr>
                <w:tcW w:w="1152" w:type="dxa"/>
                <w:vAlign w:val="center"/>
                <w:hideMark/>
              </w:tcPr>
            </w:tcPrChange>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7131" w:author="Brian Bohman" w:date="2021-10-27T05:58:00Z">
              <w:tcPr>
                <w:tcW w:w="1008" w:type="dxa"/>
                <w:vAlign w:val="center"/>
                <w:hideMark/>
              </w:tcPr>
            </w:tcPrChange>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2DA9644" w14:textId="77777777" w:rsidTr="00E419CD">
        <w:trPr>
          <w:trHeight w:val="165"/>
          <w:trPrChange w:id="17132" w:author="Brian Bohman" w:date="2021-10-27T05:58:00Z">
            <w:trPr>
              <w:trHeight w:val="165"/>
            </w:trPr>
          </w:trPrChange>
        </w:trPr>
        <w:tc>
          <w:tcPr>
            <w:tcW w:w="360" w:type="dxa"/>
            <w:vAlign w:val="center"/>
            <w:hideMark/>
            <w:tcPrChange w:id="17133" w:author="Brian Bohman" w:date="2021-10-27T05:58:00Z">
              <w:tcPr>
                <w:tcW w:w="360" w:type="dxa"/>
                <w:vAlign w:val="center"/>
                <w:hideMark/>
              </w:tcPr>
            </w:tcPrChange>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Change w:id="17134" w:author="Brian Bohman" w:date="2021-10-27T05:58:00Z">
              <w:tcPr>
                <w:tcW w:w="864" w:type="dxa"/>
                <w:vAlign w:val="center"/>
                <w:hideMark/>
              </w:tcPr>
            </w:tcPrChange>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35" w:author="Brian Bohman" w:date="2021-10-27T05:58:00Z">
              <w:tcPr>
                <w:tcW w:w="1152" w:type="dxa"/>
                <w:vAlign w:val="center"/>
                <w:hideMark/>
              </w:tcPr>
            </w:tcPrChange>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136" w:author="Brian Bohman" w:date="2021-10-27T05:58:00Z">
              <w:tcPr>
                <w:tcW w:w="504" w:type="dxa"/>
                <w:vAlign w:val="center"/>
                <w:hideMark/>
              </w:tcPr>
            </w:tcPrChange>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7137" w:author="Brian Bohman" w:date="2021-10-27T05:58:00Z">
              <w:tcPr>
                <w:tcW w:w="1008" w:type="dxa"/>
                <w:vAlign w:val="center"/>
                <w:hideMark/>
              </w:tcPr>
            </w:tcPrChange>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38" w:author="Brian Bohman" w:date="2021-10-27T05:58:00Z">
              <w:tcPr>
                <w:tcW w:w="1008" w:type="dxa"/>
                <w:vAlign w:val="center"/>
                <w:hideMark/>
              </w:tcPr>
            </w:tcPrChange>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39" w:author="Brian Bohman" w:date="2021-10-27T05:58:00Z">
              <w:tcPr>
                <w:tcW w:w="720" w:type="dxa"/>
                <w:vAlign w:val="center"/>
                <w:hideMark/>
              </w:tcPr>
            </w:tcPrChange>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40" w:author="Brian Bohman" w:date="2021-10-27T05:58:00Z">
              <w:tcPr>
                <w:tcW w:w="1008" w:type="dxa"/>
                <w:vAlign w:val="center"/>
                <w:hideMark/>
              </w:tcPr>
            </w:tcPrChange>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41" w:author="Brian Bohman" w:date="2021-10-27T05:58:00Z">
              <w:tcPr>
                <w:tcW w:w="1152" w:type="dxa"/>
                <w:vAlign w:val="center"/>
                <w:hideMark/>
              </w:tcPr>
            </w:tcPrChange>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7142" w:author="Brian Bohman" w:date="2021-10-27T05:58:00Z">
              <w:tcPr>
                <w:tcW w:w="1008" w:type="dxa"/>
                <w:vAlign w:val="center"/>
                <w:hideMark/>
              </w:tcPr>
            </w:tcPrChange>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D36A0BE" w14:textId="77777777" w:rsidTr="00E419CD">
        <w:trPr>
          <w:trHeight w:val="165"/>
          <w:trPrChange w:id="17143" w:author="Brian Bohman" w:date="2021-10-27T05:58:00Z">
            <w:trPr>
              <w:trHeight w:val="165"/>
            </w:trPr>
          </w:trPrChange>
        </w:trPr>
        <w:tc>
          <w:tcPr>
            <w:tcW w:w="360" w:type="dxa"/>
            <w:vAlign w:val="center"/>
            <w:hideMark/>
            <w:tcPrChange w:id="17144" w:author="Brian Bohman" w:date="2021-10-27T05:58:00Z">
              <w:tcPr>
                <w:tcW w:w="360" w:type="dxa"/>
                <w:vAlign w:val="center"/>
                <w:hideMark/>
              </w:tcPr>
            </w:tcPrChange>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Change w:id="17145" w:author="Brian Bohman" w:date="2021-10-27T05:58:00Z">
              <w:tcPr>
                <w:tcW w:w="864" w:type="dxa"/>
                <w:vAlign w:val="center"/>
                <w:hideMark/>
              </w:tcPr>
            </w:tcPrChange>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46" w:author="Brian Bohman" w:date="2021-10-27T05:58:00Z">
              <w:tcPr>
                <w:tcW w:w="1152" w:type="dxa"/>
                <w:vAlign w:val="center"/>
                <w:hideMark/>
              </w:tcPr>
            </w:tcPrChange>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7147" w:author="Brian Bohman" w:date="2021-10-27T05:58:00Z">
              <w:tcPr>
                <w:tcW w:w="504" w:type="dxa"/>
                <w:vAlign w:val="center"/>
                <w:hideMark/>
              </w:tcPr>
            </w:tcPrChange>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7148" w:author="Brian Bohman" w:date="2021-10-27T05:58:00Z">
              <w:tcPr>
                <w:tcW w:w="1008" w:type="dxa"/>
                <w:vAlign w:val="center"/>
                <w:hideMark/>
              </w:tcPr>
            </w:tcPrChange>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49" w:author="Brian Bohman" w:date="2021-10-27T05:58:00Z">
              <w:tcPr>
                <w:tcW w:w="1008" w:type="dxa"/>
                <w:vAlign w:val="center"/>
                <w:hideMark/>
              </w:tcPr>
            </w:tcPrChange>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50" w:author="Brian Bohman" w:date="2021-10-27T05:58:00Z">
              <w:tcPr>
                <w:tcW w:w="720" w:type="dxa"/>
                <w:vAlign w:val="center"/>
                <w:hideMark/>
              </w:tcPr>
            </w:tcPrChange>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51" w:author="Brian Bohman" w:date="2021-10-27T05:58:00Z">
              <w:tcPr>
                <w:tcW w:w="1008" w:type="dxa"/>
                <w:vAlign w:val="center"/>
                <w:hideMark/>
              </w:tcPr>
            </w:tcPrChange>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52" w:author="Brian Bohman" w:date="2021-10-27T05:58:00Z">
              <w:tcPr>
                <w:tcW w:w="1152" w:type="dxa"/>
                <w:vAlign w:val="center"/>
                <w:hideMark/>
              </w:tcPr>
            </w:tcPrChange>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7153" w:author="Brian Bohman" w:date="2021-10-27T05:58:00Z">
              <w:tcPr>
                <w:tcW w:w="1008" w:type="dxa"/>
                <w:vAlign w:val="center"/>
                <w:hideMark/>
              </w:tcPr>
            </w:tcPrChange>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E6FFA32" w14:textId="77777777" w:rsidTr="00E419CD">
        <w:trPr>
          <w:trHeight w:val="180"/>
          <w:trPrChange w:id="17154" w:author="Brian Bohman" w:date="2021-10-27T05:58:00Z">
            <w:trPr>
              <w:trHeight w:val="180"/>
            </w:trPr>
          </w:trPrChange>
        </w:trPr>
        <w:tc>
          <w:tcPr>
            <w:tcW w:w="360" w:type="dxa"/>
            <w:vAlign w:val="center"/>
            <w:hideMark/>
            <w:tcPrChange w:id="17155" w:author="Brian Bohman" w:date="2021-10-27T05:58:00Z">
              <w:tcPr>
                <w:tcW w:w="360" w:type="dxa"/>
                <w:vAlign w:val="center"/>
                <w:hideMark/>
              </w:tcPr>
            </w:tcPrChange>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Change w:id="17156" w:author="Brian Bohman" w:date="2021-10-27T05:58:00Z">
              <w:tcPr>
                <w:tcW w:w="864" w:type="dxa"/>
                <w:vAlign w:val="center"/>
                <w:hideMark/>
              </w:tcPr>
            </w:tcPrChange>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57" w:author="Brian Bohman" w:date="2021-10-27T05:58:00Z">
              <w:tcPr>
                <w:tcW w:w="1152" w:type="dxa"/>
                <w:vAlign w:val="center"/>
                <w:hideMark/>
              </w:tcPr>
            </w:tcPrChange>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58" w:author="Brian Bohman" w:date="2021-10-27T05:58:00Z">
              <w:tcPr>
                <w:tcW w:w="504" w:type="dxa"/>
                <w:vAlign w:val="center"/>
                <w:hideMark/>
              </w:tcPr>
            </w:tcPrChange>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7159" w:author="Brian Bohman" w:date="2021-10-27T05:58:00Z">
              <w:tcPr>
                <w:tcW w:w="1008" w:type="dxa"/>
                <w:vAlign w:val="center"/>
                <w:hideMark/>
              </w:tcPr>
            </w:tcPrChange>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7160" w:author="Brian Bohman" w:date="2021-10-27T05:58:00Z">
              <w:tcPr>
                <w:tcW w:w="1008" w:type="dxa"/>
                <w:vAlign w:val="center"/>
                <w:hideMark/>
              </w:tcPr>
            </w:tcPrChange>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61" w:author="Brian Bohman" w:date="2021-10-27T05:58:00Z">
              <w:tcPr>
                <w:tcW w:w="720" w:type="dxa"/>
                <w:vAlign w:val="center"/>
                <w:hideMark/>
              </w:tcPr>
            </w:tcPrChange>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62" w:author="Brian Bohman" w:date="2021-10-27T05:58:00Z">
              <w:tcPr>
                <w:tcW w:w="1008" w:type="dxa"/>
                <w:vAlign w:val="center"/>
                <w:hideMark/>
              </w:tcPr>
            </w:tcPrChange>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63" w:author="Brian Bohman" w:date="2021-10-27T05:58:00Z">
              <w:tcPr>
                <w:tcW w:w="1152" w:type="dxa"/>
                <w:vAlign w:val="center"/>
                <w:hideMark/>
              </w:tcPr>
            </w:tcPrChange>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7164" w:author="Brian Bohman" w:date="2021-10-27T05:58:00Z">
              <w:tcPr>
                <w:tcW w:w="1008" w:type="dxa"/>
                <w:vAlign w:val="center"/>
                <w:hideMark/>
              </w:tcPr>
            </w:tcPrChange>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9DF86F" w14:textId="77777777" w:rsidTr="00E419CD">
        <w:trPr>
          <w:trHeight w:val="165"/>
          <w:trPrChange w:id="17165" w:author="Brian Bohman" w:date="2021-10-27T05:58:00Z">
            <w:trPr>
              <w:trHeight w:val="165"/>
            </w:trPr>
          </w:trPrChange>
        </w:trPr>
        <w:tc>
          <w:tcPr>
            <w:tcW w:w="360" w:type="dxa"/>
            <w:vAlign w:val="center"/>
            <w:hideMark/>
            <w:tcPrChange w:id="17166" w:author="Brian Bohman" w:date="2021-10-27T05:58:00Z">
              <w:tcPr>
                <w:tcW w:w="360" w:type="dxa"/>
                <w:vAlign w:val="center"/>
                <w:hideMark/>
              </w:tcPr>
            </w:tcPrChange>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Change w:id="17167" w:author="Brian Bohman" w:date="2021-10-27T05:58:00Z">
              <w:tcPr>
                <w:tcW w:w="864" w:type="dxa"/>
                <w:vAlign w:val="center"/>
                <w:hideMark/>
              </w:tcPr>
            </w:tcPrChange>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68" w:author="Brian Bohman" w:date="2021-10-27T05:58:00Z">
              <w:tcPr>
                <w:tcW w:w="1152" w:type="dxa"/>
                <w:vAlign w:val="center"/>
                <w:hideMark/>
              </w:tcPr>
            </w:tcPrChange>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69" w:author="Brian Bohman" w:date="2021-10-27T05:58:00Z">
              <w:tcPr>
                <w:tcW w:w="504" w:type="dxa"/>
                <w:vAlign w:val="center"/>
                <w:hideMark/>
              </w:tcPr>
            </w:tcPrChange>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7170" w:author="Brian Bohman" w:date="2021-10-27T05:58:00Z">
              <w:tcPr>
                <w:tcW w:w="1008" w:type="dxa"/>
                <w:vAlign w:val="center"/>
                <w:hideMark/>
              </w:tcPr>
            </w:tcPrChange>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7171" w:author="Brian Bohman" w:date="2021-10-27T05:58:00Z">
              <w:tcPr>
                <w:tcW w:w="1008" w:type="dxa"/>
                <w:vAlign w:val="center"/>
                <w:hideMark/>
              </w:tcPr>
            </w:tcPrChange>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72" w:author="Brian Bohman" w:date="2021-10-27T05:58:00Z">
              <w:tcPr>
                <w:tcW w:w="720" w:type="dxa"/>
                <w:vAlign w:val="center"/>
                <w:hideMark/>
              </w:tcPr>
            </w:tcPrChange>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73" w:author="Brian Bohman" w:date="2021-10-27T05:58:00Z">
              <w:tcPr>
                <w:tcW w:w="1008" w:type="dxa"/>
                <w:vAlign w:val="center"/>
                <w:hideMark/>
              </w:tcPr>
            </w:tcPrChange>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74" w:author="Brian Bohman" w:date="2021-10-27T05:58:00Z">
              <w:tcPr>
                <w:tcW w:w="1152" w:type="dxa"/>
                <w:vAlign w:val="center"/>
                <w:hideMark/>
              </w:tcPr>
            </w:tcPrChange>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7175" w:author="Brian Bohman" w:date="2021-10-27T05:58:00Z">
              <w:tcPr>
                <w:tcW w:w="1008" w:type="dxa"/>
                <w:vAlign w:val="center"/>
                <w:hideMark/>
              </w:tcPr>
            </w:tcPrChange>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F688D20" w14:textId="77777777" w:rsidTr="00E419CD">
        <w:trPr>
          <w:trHeight w:val="165"/>
          <w:trPrChange w:id="17176" w:author="Brian Bohman" w:date="2021-10-27T05:58:00Z">
            <w:trPr>
              <w:trHeight w:val="165"/>
            </w:trPr>
          </w:trPrChange>
        </w:trPr>
        <w:tc>
          <w:tcPr>
            <w:tcW w:w="360" w:type="dxa"/>
            <w:vAlign w:val="center"/>
            <w:hideMark/>
            <w:tcPrChange w:id="17177" w:author="Brian Bohman" w:date="2021-10-27T05:58:00Z">
              <w:tcPr>
                <w:tcW w:w="360" w:type="dxa"/>
                <w:vAlign w:val="center"/>
                <w:hideMark/>
              </w:tcPr>
            </w:tcPrChange>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Change w:id="17178" w:author="Brian Bohman" w:date="2021-10-27T05:58:00Z">
              <w:tcPr>
                <w:tcW w:w="864" w:type="dxa"/>
                <w:vAlign w:val="center"/>
                <w:hideMark/>
              </w:tcPr>
            </w:tcPrChange>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79" w:author="Brian Bohman" w:date="2021-10-27T05:58:00Z">
              <w:tcPr>
                <w:tcW w:w="1152" w:type="dxa"/>
                <w:vAlign w:val="center"/>
                <w:hideMark/>
              </w:tcPr>
            </w:tcPrChange>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80" w:author="Brian Bohman" w:date="2021-10-27T05:58:00Z">
              <w:tcPr>
                <w:tcW w:w="504" w:type="dxa"/>
                <w:vAlign w:val="center"/>
                <w:hideMark/>
              </w:tcPr>
            </w:tcPrChange>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7181" w:author="Brian Bohman" w:date="2021-10-27T05:58:00Z">
              <w:tcPr>
                <w:tcW w:w="1008" w:type="dxa"/>
                <w:vAlign w:val="center"/>
                <w:hideMark/>
              </w:tcPr>
            </w:tcPrChange>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7182" w:author="Brian Bohman" w:date="2021-10-27T05:58:00Z">
              <w:tcPr>
                <w:tcW w:w="1008" w:type="dxa"/>
                <w:vAlign w:val="center"/>
                <w:hideMark/>
              </w:tcPr>
            </w:tcPrChange>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83" w:author="Brian Bohman" w:date="2021-10-27T05:58:00Z">
              <w:tcPr>
                <w:tcW w:w="720" w:type="dxa"/>
                <w:vAlign w:val="center"/>
                <w:hideMark/>
              </w:tcPr>
            </w:tcPrChange>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84" w:author="Brian Bohman" w:date="2021-10-27T05:58:00Z">
              <w:tcPr>
                <w:tcW w:w="1008" w:type="dxa"/>
                <w:vAlign w:val="center"/>
                <w:hideMark/>
              </w:tcPr>
            </w:tcPrChange>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85" w:author="Brian Bohman" w:date="2021-10-27T05:58:00Z">
              <w:tcPr>
                <w:tcW w:w="1152" w:type="dxa"/>
                <w:vAlign w:val="center"/>
                <w:hideMark/>
              </w:tcPr>
            </w:tcPrChange>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7186" w:author="Brian Bohman" w:date="2021-10-27T05:58:00Z">
              <w:tcPr>
                <w:tcW w:w="1008" w:type="dxa"/>
                <w:vAlign w:val="center"/>
                <w:hideMark/>
              </w:tcPr>
            </w:tcPrChange>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5F4C2154" w14:textId="77777777" w:rsidTr="00E419CD">
        <w:trPr>
          <w:trHeight w:val="165"/>
          <w:trPrChange w:id="17187" w:author="Brian Bohman" w:date="2021-10-27T05:58:00Z">
            <w:trPr>
              <w:trHeight w:val="165"/>
            </w:trPr>
          </w:trPrChange>
        </w:trPr>
        <w:tc>
          <w:tcPr>
            <w:tcW w:w="360" w:type="dxa"/>
            <w:vAlign w:val="center"/>
            <w:hideMark/>
            <w:tcPrChange w:id="17188" w:author="Brian Bohman" w:date="2021-10-27T05:58:00Z">
              <w:tcPr>
                <w:tcW w:w="360" w:type="dxa"/>
                <w:vAlign w:val="center"/>
                <w:hideMark/>
              </w:tcPr>
            </w:tcPrChange>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Change w:id="17189" w:author="Brian Bohman" w:date="2021-10-27T05:58:00Z">
              <w:tcPr>
                <w:tcW w:w="864" w:type="dxa"/>
                <w:vAlign w:val="center"/>
                <w:hideMark/>
              </w:tcPr>
            </w:tcPrChange>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90" w:author="Brian Bohman" w:date="2021-10-27T05:58:00Z">
              <w:tcPr>
                <w:tcW w:w="1152" w:type="dxa"/>
                <w:vAlign w:val="center"/>
                <w:hideMark/>
              </w:tcPr>
            </w:tcPrChange>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91" w:author="Brian Bohman" w:date="2021-10-27T05:58:00Z">
              <w:tcPr>
                <w:tcW w:w="504" w:type="dxa"/>
                <w:vAlign w:val="center"/>
                <w:hideMark/>
              </w:tcPr>
            </w:tcPrChange>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192" w:author="Brian Bohman" w:date="2021-10-27T05:58:00Z">
              <w:tcPr>
                <w:tcW w:w="1008" w:type="dxa"/>
                <w:vAlign w:val="center"/>
                <w:hideMark/>
              </w:tcPr>
            </w:tcPrChange>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193" w:author="Brian Bohman" w:date="2021-10-27T05:58:00Z">
              <w:tcPr>
                <w:tcW w:w="1008" w:type="dxa"/>
                <w:vAlign w:val="center"/>
                <w:hideMark/>
              </w:tcPr>
            </w:tcPrChange>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94" w:author="Brian Bohman" w:date="2021-10-27T05:58:00Z">
              <w:tcPr>
                <w:tcW w:w="720" w:type="dxa"/>
                <w:vAlign w:val="center"/>
                <w:hideMark/>
              </w:tcPr>
            </w:tcPrChange>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95" w:author="Brian Bohman" w:date="2021-10-27T05:58:00Z">
              <w:tcPr>
                <w:tcW w:w="1008" w:type="dxa"/>
                <w:vAlign w:val="center"/>
                <w:hideMark/>
              </w:tcPr>
            </w:tcPrChange>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96" w:author="Brian Bohman" w:date="2021-10-27T05:58:00Z">
              <w:tcPr>
                <w:tcW w:w="1152" w:type="dxa"/>
                <w:vAlign w:val="center"/>
                <w:hideMark/>
              </w:tcPr>
            </w:tcPrChange>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7197" w:author="Brian Bohman" w:date="2021-10-27T05:58:00Z">
              <w:tcPr>
                <w:tcW w:w="1008" w:type="dxa"/>
                <w:vAlign w:val="center"/>
                <w:hideMark/>
              </w:tcPr>
            </w:tcPrChange>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4CEC3DA" w14:textId="77777777" w:rsidTr="00E419CD">
        <w:trPr>
          <w:trHeight w:val="165"/>
          <w:trPrChange w:id="17198" w:author="Brian Bohman" w:date="2021-10-27T05:58:00Z">
            <w:trPr>
              <w:trHeight w:val="165"/>
            </w:trPr>
          </w:trPrChange>
        </w:trPr>
        <w:tc>
          <w:tcPr>
            <w:tcW w:w="360" w:type="dxa"/>
            <w:vAlign w:val="center"/>
            <w:hideMark/>
            <w:tcPrChange w:id="17199" w:author="Brian Bohman" w:date="2021-10-27T05:58:00Z">
              <w:tcPr>
                <w:tcW w:w="360" w:type="dxa"/>
                <w:vAlign w:val="center"/>
                <w:hideMark/>
              </w:tcPr>
            </w:tcPrChange>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Change w:id="17200" w:author="Brian Bohman" w:date="2021-10-27T05:58:00Z">
              <w:tcPr>
                <w:tcW w:w="864" w:type="dxa"/>
                <w:vAlign w:val="center"/>
                <w:hideMark/>
              </w:tcPr>
            </w:tcPrChange>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201" w:author="Brian Bohman" w:date="2021-10-27T05:58:00Z">
              <w:tcPr>
                <w:tcW w:w="1152" w:type="dxa"/>
                <w:vAlign w:val="center"/>
                <w:hideMark/>
              </w:tcPr>
            </w:tcPrChange>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202" w:author="Brian Bohman" w:date="2021-10-27T05:58:00Z">
              <w:tcPr>
                <w:tcW w:w="504" w:type="dxa"/>
                <w:vAlign w:val="center"/>
                <w:hideMark/>
              </w:tcPr>
            </w:tcPrChange>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203" w:author="Brian Bohman" w:date="2021-10-27T05:58:00Z">
              <w:tcPr>
                <w:tcW w:w="1008" w:type="dxa"/>
                <w:vAlign w:val="center"/>
                <w:hideMark/>
              </w:tcPr>
            </w:tcPrChange>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204" w:author="Brian Bohman" w:date="2021-10-27T05:58:00Z">
              <w:tcPr>
                <w:tcW w:w="1008" w:type="dxa"/>
                <w:vAlign w:val="center"/>
                <w:hideMark/>
              </w:tcPr>
            </w:tcPrChange>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05" w:author="Brian Bohman" w:date="2021-10-27T05:58:00Z">
              <w:tcPr>
                <w:tcW w:w="720" w:type="dxa"/>
                <w:vAlign w:val="center"/>
                <w:hideMark/>
              </w:tcPr>
            </w:tcPrChange>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06" w:author="Brian Bohman" w:date="2021-10-27T05:58:00Z">
              <w:tcPr>
                <w:tcW w:w="1008" w:type="dxa"/>
                <w:vAlign w:val="center"/>
                <w:hideMark/>
              </w:tcPr>
            </w:tcPrChange>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207" w:author="Brian Bohman" w:date="2021-10-27T05:58:00Z">
              <w:tcPr>
                <w:tcW w:w="1152" w:type="dxa"/>
                <w:vAlign w:val="center"/>
                <w:hideMark/>
              </w:tcPr>
            </w:tcPrChange>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7208" w:author="Brian Bohman" w:date="2021-10-27T05:58:00Z">
              <w:tcPr>
                <w:tcW w:w="1008" w:type="dxa"/>
                <w:vAlign w:val="center"/>
                <w:hideMark/>
              </w:tcPr>
            </w:tcPrChange>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6C3CC0D" w14:textId="77777777" w:rsidTr="00E419CD">
        <w:trPr>
          <w:trHeight w:val="165"/>
          <w:trPrChange w:id="17209" w:author="Brian Bohman" w:date="2021-10-27T05:58:00Z">
            <w:trPr>
              <w:trHeight w:val="165"/>
            </w:trPr>
          </w:trPrChange>
        </w:trPr>
        <w:tc>
          <w:tcPr>
            <w:tcW w:w="360" w:type="dxa"/>
            <w:vAlign w:val="center"/>
            <w:hideMark/>
            <w:tcPrChange w:id="17210" w:author="Brian Bohman" w:date="2021-10-27T05:58:00Z">
              <w:tcPr>
                <w:tcW w:w="360" w:type="dxa"/>
                <w:vAlign w:val="center"/>
                <w:hideMark/>
              </w:tcPr>
            </w:tcPrChange>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Change w:id="17211" w:author="Brian Bohman" w:date="2021-10-27T05:58:00Z">
              <w:tcPr>
                <w:tcW w:w="864" w:type="dxa"/>
                <w:vAlign w:val="center"/>
                <w:hideMark/>
              </w:tcPr>
            </w:tcPrChange>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212" w:author="Brian Bohman" w:date="2021-10-27T05:58:00Z">
              <w:tcPr>
                <w:tcW w:w="1152" w:type="dxa"/>
                <w:vAlign w:val="center"/>
                <w:hideMark/>
              </w:tcPr>
            </w:tcPrChange>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213" w:author="Brian Bohman" w:date="2021-10-27T05:58:00Z">
              <w:tcPr>
                <w:tcW w:w="504" w:type="dxa"/>
                <w:vAlign w:val="center"/>
                <w:hideMark/>
              </w:tcPr>
            </w:tcPrChange>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214" w:author="Brian Bohman" w:date="2021-10-27T05:58:00Z">
              <w:tcPr>
                <w:tcW w:w="1008" w:type="dxa"/>
                <w:vAlign w:val="center"/>
                <w:hideMark/>
              </w:tcPr>
            </w:tcPrChange>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215" w:author="Brian Bohman" w:date="2021-10-27T05:58:00Z">
              <w:tcPr>
                <w:tcW w:w="1008" w:type="dxa"/>
                <w:vAlign w:val="center"/>
                <w:hideMark/>
              </w:tcPr>
            </w:tcPrChange>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16" w:author="Brian Bohman" w:date="2021-10-27T05:58:00Z">
              <w:tcPr>
                <w:tcW w:w="720" w:type="dxa"/>
                <w:vAlign w:val="center"/>
                <w:hideMark/>
              </w:tcPr>
            </w:tcPrChange>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17" w:author="Brian Bohman" w:date="2021-10-27T05:58:00Z">
              <w:tcPr>
                <w:tcW w:w="1008" w:type="dxa"/>
                <w:vAlign w:val="center"/>
                <w:hideMark/>
              </w:tcPr>
            </w:tcPrChange>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218" w:author="Brian Bohman" w:date="2021-10-27T05:58:00Z">
              <w:tcPr>
                <w:tcW w:w="1152" w:type="dxa"/>
                <w:vAlign w:val="center"/>
                <w:hideMark/>
              </w:tcPr>
            </w:tcPrChange>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7219" w:author="Brian Bohman" w:date="2021-10-27T05:58:00Z">
              <w:tcPr>
                <w:tcW w:w="1008" w:type="dxa"/>
                <w:vAlign w:val="center"/>
                <w:hideMark/>
              </w:tcPr>
            </w:tcPrChange>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87703F7" w14:textId="77777777" w:rsidTr="00E419CD">
        <w:trPr>
          <w:trHeight w:val="165"/>
          <w:trPrChange w:id="17220" w:author="Brian Bohman" w:date="2021-10-27T05:58:00Z">
            <w:trPr>
              <w:trHeight w:val="165"/>
            </w:trPr>
          </w:trPrChange>
        </w:trPr>
        <w:tc>
          <w:tcPr>
            <w:tcW w:w="360" w:type="dxa"/>
            <w:vAlign w:val="center"/>
            <w:hideMark/>
            <w:tcPrChange w:id="17221" w:author="Brian Bohman" w:date="2021-10-27T05:58:00Z">
              <w:tcPr>
                <w:tcW w:w="360" w:type="dxa"/>
                <w:vAlign w:val="center"/>
                <w:hideMark/>
              </w:tcPr>
            </w:tcPrChange>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Change w:id="17222" w:author="Brian Bohman" w:date="2021-10-27T05:58:00Z">
              <w:tcPr>
                <w:tcW w:w="864" w:type="dxa"/>
                <w:vAlign w:val="center"/>
                <w:hideMark/>
              </w:tcPr>
            </w:tcPrChange>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223" w:author="Brian Bohman" w:date="2021-10-27T05:58:00Z">
              <w:tcPr>
                <w:tcW w:w="1152" w:type="dxa"/>
                <w:vAlign w:val="center"/>
                <w:hideMark/>
              </w:tcPr>
            </w:tcPrChange>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224" w:author="Brian Bohman" w:date="2021-10-27T05:58:00Z">
              <w:tcPr>
                <w:tcW w:w="504" w:type="dxa"/>
                <w:vAlign w:val="center"/>
                <w:hideMark/>
              </w:tcPr>
            </w:tcPrChange>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225" w:author="Brian Bohman" w:date="2021-10-27T05:58:00Z">
              <w:tcPr>
                <w:tcW w:w="1008" w:type="dxa"/>
                <w:vAlign w:val="center"/>
                <w:hideMark/>
              </w:tcPr>
            </w:tcPrChange>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226" w:author="Brian Bohman" w:date="2021-10-27T05:58:00Z">
              <w:tcPr>
                <w:tcW w:w="1008" w:type="dxa"/>
                <w:vAlign w:val="center"/>
                <w:hideMark/>
              </w:tcPr>
            </w:tcPrChange>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27" w:author="Brian Bohman" w:date="2021-10-27T05:58:00Z">
              <w:tcPr>
                <w:tcW w:w="720" w:type="dxa"/>
                <w:vAlign w:val="center"/>
                <w:hideMark/>
              </w:tcPr>
            </w:tcPrChange>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28" w:author="Brian Bohman" w:date="2021-10-27T05:58:00Z">
              <w:tcPr>
                <w:tcW w:w="1008" w:type="dxa"/>
                <w:vAlign w:val="center"/>
                <w:hideMark/>
              </w:tcPr>
            </w:tcPrChange>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229" w:author="Brian Bohman" w:date="2021-10-27T05:58:00Z">
              <w:tcPr>
                <w:tcW w:w="1152" w:type="dxa"/>
                <w:vAlign w:val="center"/>
                <w:hideMark/>
              </w:tcPr>
            </w:tcPrChange>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7230" w:author="Brian Bohman" w:date="2021-10-27T05:58:00Z">
              <w:tcPr>
                <w:tcW w:w="1008" w:type="dxa"/>
                <w:vAlign w:val="center"/>
                <w:hideMark/>
              </w:tcPr>
            </w:tcPrChange>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180D4D4" w14:textId="77777777" w:rsidTr="00E419CD">
        <w:trPr>
          <w:trHeight w:val="165"/>
          <w:trPrChange w:id="17231" w:author="Brian Bohman" w:date="2021-10-27T05:58:00Z">
            <w:trPr>
              <w:trHeight w:val="165"/>
            </w:trPr>
          </w:trPrChange>
        </w:trPr>
        <w:tc>
          <w:tcPr>
            <w:tcW w:w="360" w:type="dxa"/>
            <w:vAlign w:val="center"/>
            <w:hideMark/>
            <w:tcPrChange w:id="17232" w:author="Brian Bohman" w:date="2021-10-27T05:58:00Z">
              <w:tcPr>
                <w:tcW w:w="360" w:type="dxa"/>
                <w:vAlign w:val="center"/>
                <w:hideMark/>
              </w:tcPr>
            </w:tcPrChange>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Change w:id="17233" w:author="Brian Bohman" w:date="2021-10-27T05:58:00Z">
              <w:tcPr>
                <w:tcW w:w="864" w:type="dxa"/>
                <w:vAlign w:val="center"/>
                <w:hideMark/>
              </w:tcPr>
            </w:tcPrChange>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234" w:author="Brian Bohman" w:date="2021-10-27T05:58:00Z">
              <w:tcPr>
                <w:tcW w:w="1152" w:type="dxa"/>
                <w:vAlign w:val="center"/>
                <w:hideMark/>
              </w:tcPr>
            </w:tcPrChange>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235" w:author="Brian Bohman" w:date="2021-10-27T05:58:00Z">
              <w:tcPr>
                <w:tcW w:w="504" w:type="dxa"/>
                <w:vAlign w:val="center"/>
                <w:hideMark/>
              </w:tcPr>
            </w:tcPrChange>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236" w:author="Brian Bohman" w:date="2021-10-27T05:58:00Z">
              <w:tcPr>
                <w:tcW w:w="1008" w:type="dxa"/>
                <w:vAlign w:val="center"/>
                <w:hideMark/>
              </w:tcPr>
            </w:tcPrChange>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237" w:author="Brian Bohman" w:date="2021-10-27T05:58:00Z">
              <w:tcPr>
                <w:tcW w:w="1008" w:type="dxa"/>
                <w:vAlign w:val="center"/>
                <w:hideMark/>
              </w:tcPr>
            </w:tcPrChange>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38" w:author="Brian Bohman" w:date="2021-10-27T05:58:00Z">
              <w:tcPr>
                <w:tcW w:w="720" w:type="dxa"/>
                <w:vAlign w:val="center"/>
                <w:hideMark/>
              </w:tcPr>
            </w:tcPrChange>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39" w:author="Brian Bohman" w:date="2021-10-27T05:58:00Z">
              <w:tcPr>
                <w:tcW w:w="1008" w:type="dxa"/>
                <w:vAlign w:val="center"/>
                <w:hideMark/>
              </w:tcPr>
            </w:tcPrChange>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240" w:author="Brian Bohman" w:date="2021-10-27T05:58:00Z">
              <w:tcPr>
                <w:tcW w:w="1152" w:type="dxa"/>
                <w:vAlign w:val="center"/>
                <w:hideMark/>
              </w:tcPr>
            </w:tcPrChange>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7241" w:author="Brian Bohman" w:date="2021-10-27T05:58:00Z">
              <w:tcPr>
                <w:tcW w:w="1008" w:type="dxa"/>
                <w:vAlign w:val="center"/>
                <w:hideMark/>
              </w:tcPr>
            </w:tcPrChange>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868FE53" w14:textId="77777777" w:rsidTr="00E419CD">
        <w:trPr>
          <w:trHeight w:val="165"/>
          <w:trPrChange w:id="17242" w:author="Brian Bohman" w:date="2021-10-27T05:58:00Z">
            <w:trPr>
              <w:trHeight w:val="165"/>
            </w:trPr>
          </w:trPrChange>
        </w:trPr>
        <w:tc>
          <w:tcPr>
            <w:tcW w:w="360" w:type="dxa"/>
            <w:vAlign w:val="center"/>
            <w:hideMark/>
            <w:tcPrChange w:id="17243" w:author="Brian Bohman" w:date="2021-10-27T05:58:00Z">
              <w:tcPr>
                <w:tcW w:w="360" w:type="dxa"/>
                <w:vAlign w:val="center"/>
                <w:hideMark/>
              </w:tcPr>
            </w:tcPrChange>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Change w:id="17244" w:author="Brian Bohman" w:date="2021-10-27T05:58:00Z">
              <w:tcPr>
                <w:tcW w:w="864" w:type="dxa"/>
                <w:vAlign w:val="center"/>
                <w:hideMark/>
              </w:tcPr>
            </w:tcPrChange>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245" w:author="Brian Bohman" w:date="2021-10-27T05:58:00Z">
              <w:tcPr>
                <w:tcW w:w="1152" w:type="dxa"/>
                <w:vAlign w:val="center"/>
                <w:hideMark/>
              </w:tcPr>
            </w:tcPrChange>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246" w:author="Brian Bohman" w:date="2021-10-27T05:58:00Z">
              <w:tcPr>
                <w:tcW w:w="504" w:type="dxa"/>
                <w:vAlign w:val="center"/>
                <w:hideMark/>
              </w:tcPr>
            </w:tcPrChange>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247" w:author="Brian Bohman" w:date="2021-10-27T05:58:00Z">
              <w:tcPr>
                <w:tcW w:w="1008" w:type="dxa"/>
                <w:vAlign w:val="center"/>
                <w:hideMark/>
              </w:tcPr>
            </w:tcPrChange>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248" w:author="Brian Bohman" w:date="2021-10-27T05:58:00Z">
              <w:tcPr>
                <w:tcW w:w="1008" w:type="dxa"/>
                <w:vAlign w:val="center"/>
                <w:hideMark/>
              </w:tcPr>
            </w:tcPrChange>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49" w:author="Brian Bohman" w:date="2021-10-27T05:58:00Z">
              <w:tcPr>
                <w:tcW w:w="720" w:type="dxa"/>
                <w:vAlign w:val="center"/>
                <w:hideMark/>
              </w:tcPr>
            </w:tcPrChange>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50" w:author="Brian Bohman" w:date="2021-10-27T05:58:00Z">
              <w:tcPr>
                <w:tcW w:w="1008" w:type="dxa"/>
                <w:vAlign w:val="center"/>
                <w:hideMark/>
              </w:tcPr>
            </w:tcPrChange>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251" w:author="Brian Bohman" w:date="2021-10-27T05:58:00Z">
              <w:tcPr>
                <w:tcW w:w="1152" w:type="dxa"/>
                <w:vAlign w:val="center"/>
                <w:hideMark/>
              </w:tcPr>
            </w:tcPrChange>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7252" w:author="Brian Bohman" w:date="2021-10-27T05:58:00Z">
              <w:tcPr>
                <w:tcW w:w="1008" w:type="dxa"/>
                <w:vAlign w:val="center"/>
                <w:hideMark/>
              </w:tcPr>
            </w:tcPrChange>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C130D80" w14:textId="77777777" w:rsidTr="00E419CD">
        <w:trPr>
          <w:trHeight w:val="165"/>
          <w:trPrChange w:id="17253" w:author="Brian Bohman" w:date="2021-10-27T05:58:00Z">
            <w:trPr>
              <w:trHeight w:val="165"/>
            </w:trPr>
          </w:trPrChange>
        </w:trPr>
        <w:tc>
          <w:tcPr>
            <w:tcW w:w="360" w:type="dxa"/>
            <w:vAlign w:val="center"/>
            <w:hideMark/>
            <w:tcPrChange w:id="17254" w:author="Brian Bohman" w:date="2021-10-27T05:58:00Z">
              <w:tcPr>
                <w:tcW w:w="360" w:type="dxa"/>
                <w:vAlign w:val="center"/>
                <w:hideMark/>
              </w:tcPr>
            </w:tcPrChange>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Change w:id="17255" w:author="Brian Bohman" w:date="2021-10-27T05:58:00Z">
              <w:tcPr>
                <w:tcW w:w="864" w:type="dxa"/>
                <w:vAlign w:val="center"/>
                <w:hideMark/>
              </w:tcPr>
            </w:tcPrChange>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256" w:author="Brian Bohman" w:date="2021-10-27T05:58:00Z">
              <w:tcPr>
                <w:tcW w:w="1152" w:type="dxa"/>
                <w:vAlign w:val="center"/>
                <w:hideMark/>
              </w:tcPr>
            </w:tcPrChange>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257" w:author="Brian Bohman" w:date="2021-10-27T05:58:00Z">
              <w:tcPr>
                <w:tcW w:w="504" w:type="dxa"/>
                <w:vAlign w:val="center"/>
                <w:hideMark/>
              </w:tcPr>
            </w:tcPrChange>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258" w:author="Brian Bohman" w:date="2021-10-27T05:58:00Z">
              <w:tcPr>
                <w:tcW w:w="1008" w:type="dxa"/>
                <w:vAlign w:val="center"/>
                <w:hideMark/>
              </w:tcPr>
            </w:tcPrChange>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259" w:author="Brian Bohman" w:date="2021-10-27T05:58:00Z">
              <w:tcPr>
                <w:tcW w:w="1008" w:type="dxa"/>
                <w:vAlign w:val="center"/>
                <w:hideMark/>
              </w:tcPr>
            </w:tcPrChange>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60" w:author="Brian Bohman" w:date="2021-10-27T05:58:00Z">
              <w:tcPr>
                <w:tcW w:w="720" w:type="dxa"/>
                <w:vAlign w:val="center"/>
                <w:hideMark/>
              </w:tcPr>
            </w:tcPrChange>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61" w:author="Brian Bohman" w:date="2021-10-27T05:58:00Z">
              <w:tcPr>
                <w:tcW w:w="1008" w:type="dxa"/>
                <w:vAlign w:val="center"/>
                <w:hideMark/>
              </w:tcPr>
            </w:tcPrChange>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262" w:author="Brian Bohman" w:date="2021-10-27T05:58:00Z">
              <w:tcPr>
                <w:tcW w:w="1152" w:type="dxa"/>
                <w:vAlign w:val="center"/>
                <w:hideMark/>
              </w:tcPr>
            </w:tcPrChange>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7263" w:author="Brian Bohman" w:date="2021-10-27T05:58:00Z">
              <w:tcPr>
                <w:tcW w:w="1008" w:type="dxa"/>
                <w:vAlign w:val="center"/>
                <w:hideMark/>
              </w:tcPr>
            </w:tcPrChange>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49A5C17" w14:textId="77777777" w:rsidTr="00E419CD">
        <w:trPr>
          <w:trHeight w:val="165"/>
          <w:trPrChange w:id="17264" w:author="Brian Bohman" w:date="2021-10-27T05:58:00Z">
            <w:trPr>
              <w:trHeight w:val="165"/>
            </w:trPr>
          </w:trPrChange>
        </w:trPr>
        <w:tc>
          <w:tcPr>
            <w:tcW w:w="360" w:type="dxa"/>
            <w:vAlign w:val="center"/>
            <w:hideMark/>
            <w:tcPrChange w:id="17265" w:author="Brian Bohman" w:date="2021-10-27T05:58:00Z">
              <w:tcPr>
                <w:tcW w:w="360" w:type="dxa"/>
                <w:vAlign w:val="center"/>
                <w:hideMark/>
              </w:tcPr>
            </w:tcPrChange>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Change w:id="17266" w:author="Brian Bohman" w:date="2021-10-27T05:58:00Z">
              <w:tcPr>
                <w:tcW w:w="864" w:type="dxa"/>
                <w:vAlign w:val="center"/>
                <w:hideMark/>
              </w:tcPr>
            </w:tcPrChange>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267" w:author="Brian Bohman" w:date="2021-10-27T05:58:00Z">
              <w:tcPr>
                <w:tcW w:w="1152" w:type="dxa"/>
                <w:vAlign w:val="center"/>
                <w:hideMark/>
              </w:tcPr>
            </w:tcPrChange>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268" w:author="Brian Bohman" w:date="2021-10-27T05:58:00Z">
              <w:tcPr>
                <w:tcW w:w="504" w:type="dxa"/>
                <w:vAlign w:val="center"/>
                <w:hideMark/>
              </w:tcPr>
            </w:tcPrChange>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269" w:author="Brian Bohman" w:date="2021-10-27T05:58:00Z">
              <w:tcPr>
                <w:tcW w:w="1008" w:type="dxa"/>
                <w:vAlign w:val="center"/>
                <w:hideMark/>
              </w:tcPr>
            </w:tcPrChange>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270" w:author="Brian Bohman" w:date="2021-10-27T05:58:00Z">
              <w:tcPr>
                <w:tcW w:w="1008" w:type="dxa"/>
                <w:vAlign w:val="center"/>
                <w:hideMark/>
              </w:tcPr>
            </w:tcPrChange>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71" w:author="Brian Bohman" w:date="2021-10-27T05:58:00Z">
              <w:tcPr>
                <w:tcW w:w="720" w:type="dxa"/>
                <w:vAlign w:val="center"/>
                <w:hideMark/>
              </w:tcPr>
            </w:tcPrChange>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72" w:author="Brian Bohman" w:date="2021-10-27T05:58:00Z">
              <w:tcPr>
                <w:tcW w:w="1008" w:type="dxa"/>
                <w:vAlign w:val="center"/>
                <w:hideMark/>
              </w:tcPr>
            </w:tcPrChange>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273" w:author="Brian Bohman" w:date="2021-10-27T05:58:00Z">
              <w:tcPr>
                <w:tcW w:w="1152" w:type="dxa"/>
                <w:vAlign w:val="center"/>
                <w:hideMark/>
              </w:tcPr>
            </w:tcPrChange>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440" w:type="dxa"/>
            <w:vAlign w:val="center"/>
            <w:hideMark/>
            <w:tcPrChange w:id="17274" w:author="Brian Bohman" w:date="2021-10-27T05:58:00Z">
              <w:tcPr>
                <w:tcW w:w="1008" w:type="dxa"/>
                <w:vAlign w:val="center"/>
                <w:hideMark/>
              </w:tcPr>
            </w:tcPrChange>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FB232DA" w14:textId="77777777" w:rsidTr="00E419CD">
        <w:trPr>
          <w:trHeight w:val="165"/>
          <w:trPrChange w:id="17275" w:author="Brian Bohman" w:date="2021-10-27T05:58:00Z">
            <w:trPr>
              <w:trHeight w:val="165"/>
            </w:trPr>
          </w:trPrChange>
        </w:trPr>
        <w:tc>
          <w:tcPr>
            <w:tcW w:w="360" w:type="dxa"/>
            <w:vAlign w:val="center"/>
            <w:hideMark/>
            <w:tcPrChange w:id="17276" w:author="Brian Bohman" w:date="2021-10-27T05:58:00Z">
              <w:tcPr>
                <w:tcW w:w="360" w:type="dxa"/>
                <w:vAlign w:val="center"/>
                <w:hideMark/>
              </w:tcPr>
            </w:tcPrChange>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Change w:id="17277" w:author="Brian Bohman" w:date="2021-10-27T05:58:00Z">
              <w:tcPr>
                <w:tcW w:w="864" w:type="dxa"/>
                <w:vAlign w:val="center"/>
                <w:hideMark/>
              </w:tcPr>
            </w:tcPrChange>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278" w:author="Brian Bohman" w:date="2021-10-27T05:58:00Z">
              <w:tcPr>
                <w:tcW w:w="1152" w:type="dxa"/>
                <w:vAlign w:val="center"/>
                <w:hideMark/>
              </w:tcPr>
            </w:tcPrChange>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279" w:author="Brian Bohman" w:date="2021-10-27T05:58:00Z">
              <w:tcPr>
                <w:tcW w:w="504" w:type="dxa"/>
                <w:vAlign w:val="center"/>
                <w:hideMark/>
              </w:tcPr>
            </w:tcPrChange>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280" w:author="Brian Bohman" w:date="2021-10-27T05:58:00Z">
              <w:tcPr>
                <w:tcW w:w="1008" w:type="dxa"/>
                <w:vAlign w:val="center"/>
                <w:hideMark/>
              </w:tcPr>
            </w:tcPrChange>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281" w:author="Brian Bohman" w:date="2021-10-27T05:58:00Z">
              <w:tcPr>
                <w:tcW w:w="1008" w:type="dxa"/>
                <w:vAlign w:val="center"/>
                <w:hideMark/>
              </w:tcPr>
            </w:tcPrChange>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82" w:author="Brian Bohman" w:date="2021-10-27T05:58:00Z">
              <w:tcPr>
                <w:tcW w:w="720" w:type="dxa"/>
                <w:vAlign w:val="center"/>
                <w:hideMark/>
              </w:tcPr>
            </w:tcPrChange>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83" w:author="Brian Bohman" w:date="2021-10-27T05:58:00Z">
              <w:tcPr>
                <w:tcW w:w="1008" w:type="dxa"/>
                <w:vAlign w:val="center"/>
                <w:hideMark/>
              </w:tcPr>
            </w:tcPrChange>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284" w:author="Brian Bohman" w:date="2021-10-27T05:58:00Z">
              <w:tcPr>
                <w:tcW w:w="1152" w:type="dxa"/>
                <w:vAlign w:val="center"/>
                <w:hideMark/>
              </w:tcPr>
            </w:tcPrChange>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285" w:author="Brian Bohman" w:date="2021-10-27T05:58:00Z">
              <w:tcPr>
                <w:tcW w:w="1008" w:type="dxa"/>
                <w:vAlign w:val="center"/>
                <w:hideMark/>
              </w:tcPr>
            </w:tcPrChange>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71AFD328" w14:textId="77777777" w:rsidTr="00E419CD">
        <w:trPr>
          <w:trHeight w:val="165"/>
          <w:trPrChange w:id="17286" w:author="Brian Bohman" w:date="2021-10-27T05:58:00Z">
            <w:trPr>
              <w:trHeight w:val="165"/>
            </w:trPr>
          </w:trPrChange>
        </w:trPr>
        <w:tc>
          <w:tcPr>
            <w:tcW w:w="360" w:type="dxa"/>
            <w:vAlign w:val="center"/>
            <w:hideMark/>
            <w:tcPrChange w:id="17287" w:author="Brian Bohman" w:date="2021-10-27T05:58:00Z">
              <w:tcPr>
                <w:tcW w:w="360" w:type="dxa"/>
                <w:vAlign w:val="center"/>
                <w:hideMark/>
              </w:tcPr>
            </w:tcPrChange>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Change w:id="17288" w:author="Brian Bohman" w:date="2021-10-27T05:58:00Z">
              <w:tcPr>
                <w:tcW w:w="864" w:type="dxa"/>
                <w:vAlign w:val="center"/>
                <w:hideMark/>
              </w:tcPr>
            </w:tcPrChange>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289" w:author="Brian Bohman" w:date="2021-10-27T05:58:00Z">
              <w:tcPr>
                <w:tcW w:w="1152" w:type="dxa"/>
                <w:vAlign w:val="center"/>
                <w:hideMark/>
              </w:tcPr>
            </w:tcPrChange>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290" w:author="Brian Bohman" w:date="2021-10-27T05:58:00Z">
              <w:tcPr>
                <w:tcW w:w="504" w:type="dxa"/>
                <w:vAlign w:val="center"/>
                <w:hideMark/>
              </w:tcPr>
            </w:tcPrChange>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291" w:author="Brian Bohman" w:date="2021-10-27T05:58:00Z">
              <w:tcPr>
                <w:tcW w:w="1008" w:type="dxa"/>
                <w:vAlign w:val="center"/>
                <w:hideMark/>
              </w:tcPr>
            </w:tcPrChange>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292" w:author="Brian Bohman" w:date="2021-10-27T05:58:00Z">
              <w:tcPr>
                <w:tcW w:w="1008" w:type="dxa"/>
                <w:vAlign w:val="center"/>
                <w:hideMark/>
              </w:tcPr>
            </w:tcPrChange>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293" w:author="Brian Bohman" w:date="2021-10-27T05:58:00Z">
              <w:tcPr>
                <w:tcW w:w="720" w:type="dxa"/>
                <w:vAlign w:val="center"/>
                <w:hideMark/>
              </w:tcPr>
            </w:tcPrChange>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294" w:author="Brian Bohman" w:date="2021-10-27T05:58:00Z">
              <w:tcPr>
                <w:tcW w:w="1008" w:type="dxa"/>
                <w:vAlign w:val="center"/>
                <w:hideMark/>
              </w:tcPr>
            </w:tcPrChange>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295" w:author="Brian Bohman" w:date="2021-10-27T05:58:00Z">
              <w:tcPr>
                <w:tcW w:w="1152" w:type="dxa"/>
                <w:vAlign w:val="center"/>
                <w:hideMark/>
              </w:tcPr>
            </w:tcPrChange>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296" w:author="Brian Bohman" w:date="2021-10-27T05:58:00Z">
              <w:tcPr>
                <w:tcW w:w="1008" w:type="dxa"/>
                <w:vAlign w:val="center"/>
                <w:hideMark/>
              </w:tcPr>
            </w:tcPrChange>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702AF26" w14:textId="77777777" w:rsidTr="00E419CD">
        <w:trPr>
          <w:trHeight w:val="165"/>
          <w:trPrChange w:id="17297" w:author="Brian Bohman" w:date="2021-10-27T05:58:00Z">
            <w:trPr>
              <w:trHeight w:val="165"/>
            </w:trPr>
          </w:trPrChange>
        </w:trPr>
        <w:tc>
          <w:tcPr>
            <w:tcW w:w="360" w:type="dxa"/>
            <w:vAlign w:val="center"/>
            <w:hideMark/>
            <w:tcPrChange w:id="17298" w:author="Brian Bohman" w:date="2021-10-27T05:58:00Z">
              <w:tcPr>
                <w:tcW w:w="360" w:type="dxa"/>
                <w:vAlign w:val="center"/>
                <w:hideMark/>
              </w:tcPr>
            </w:tcPrChange>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Change w:id="17299" w:author="Brian Bohman" w:date="2021-10-27T05:58:00Z">
              <w:tcPr>
                <w:tcW w:w="864" w:type="dxa"/>
                <w:vAlign w:val="center"/>
                <w:hideMark/>
              </w:tcPr>
            </w:tcPrChange>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300" w:author="Brian Bohman" w:date="2021-10-27T05:58:00Z">
              <w:tcPr>
                <w:tcW w:w="1152" w:type="dxa"/>
                <w:vAlign w:val="center"/>
                <w:hideMark/>
              </w:tcPr>
            </w:tcPrChange>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301" w:author="Brian Bohman" w:date="2021-10-27T05:58:00Z">
              <w:tcPr>
                <w:tcW w:w="504" w:type="dxa"/>
                <w:vAlign w:val="center"/>
                <w:hideMark/>
              </w:tcPr>
            </w:tcPrChange>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302" w:author="Brian Bohman" w:date="2021-10-27T05:58:00Z">
              <w:tcPr>
                <w:tcW w:w="1008" w:type="dxa"/>
                <w:vAlign w:val="center"/>
                <w:hideMark/>
              </w:tcPr>
            </w:tcPrChange>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303" w:author="Brian Bohman" w:date="2021-10-27T05:58:00Z">
              <w:tcPr>
                <w:tcW w:w="1008" w:type="dxa"/>
                <w:vAlign w:val="center"/>
                <w:hideMark/>
              </w:tcPr>
            </w:tcPrChange>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304" w:author="Brian Bohman" w:date="2021-10-27T05:58:00Z">
              <w:tcPr>
                <w:tcW w:w="720" w:type="dxa"/>
                <w:vAlign w:val="center"/>
                <w:hideMark/>
              </w:tcPr>
            </w:tcPrChange>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305" w:author="Brian Bohman" w:date="2021-10-27T05:58:00Z">
              <w:tcPr>
                <w:tcW w:w="1008" w:type="dxa"/>
                <w:vAlign w:val="center"/>
                <w:hideMark/>
              </w:tcPr>
            </w:tcPrChange>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306" w:author="Brian Bohman" w:date="2021-10-27T05:58:00Z">
              <w:tcPr>
                <w:tcW w:w="1152" w:type="dxa"/>
                <w:vAlign w:val="center"/>
                <w:hideMark/>
              </w:tcPr>
            </w:tcPrChange>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7307" w:author="Brian Bohman" w:date="2021-10-27T05:58:00Z">
              <w:tcPr>
                <w:tcW w:w="1008" w:type="dxa"/>
                <w:vAlign w:val="center"/>
                <w:hideMark/>
              </w:tcPr>
            </w:tcPrChange>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54A1CC" w14:textId="77777777" w:rsidTr="00E419CD">
        <w:trPr>
          <w:trHeight w:val="180"/>
          <w:trPrChange w:id="17308" w:author="Brian Bohman" w:date="2021-10-27T05:58:00Z">
            <w:trPr>
              <w:trHeight w:val="180"/>
            </w:trPr>
          </w:trPrChange>
        </w:trPr>
        <w:tc>
          <w:tcPr>
            <w:tcW w:w="360" w:type="dxa"/>
            <w:vAlign w:val="center"/>
            <w:hideMark/>
            <w:tcPrChange w:id="17309" w:author="Brian Bohman" w:date="2021-10-27T05:58:00Z">
              <w:tcPr>
                <w:tcW w:w="360" w:type="dxa"/>
                <w:vAlign w:val="center"/>
                <w:hideMark/>
              </w:tcPr>
            </w:tcPrChange>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Change w:id="17310" w:author="Brian Bohman" w:date="2021-10-27T05:58:00Z">
              <w:tcPr>
                <w:tcW w:w="864" w:type="dxa"/>
                <w:vAlign w:val="center"/>
                <w:hideMark/>
              </w:tcPr>
            </w:tcPrChange>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311" w:author="Brian Bohman" w:date="2021-10-27T05:58:00Z">
              <w:tcPr>
                <w:tcW w:w="1152" w:type="dxa"/>
                <w:vAlign w:val="center"/>
                <w:hideMark/>
              </w:tcPr>
            </w:tcPrChange>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312" w:author="Brian Bohman" w:date="2021-10-27T05:58:00Z">
              <w:tcPr>
                <w:tcW w:w="504" w:type="dxa"/>
                <w:vAlign w:val="center"/>
                <w:hideMark/>
              </w:tcPr>
            </w:tcPrChange>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313" w:author="Brian Bohman" w:date="2021-10-27T05:58:00Z">
              <w:tcPr>
                <w:tcW w:w="1008" w:type="dxa"/>
                <w:vAlign w:val="center"/>
                <w:hideMark/>
              </w:tcPr>
            </w:tcPrChange>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314" w:author="Brian Bohman" w:date="2021-10-27T05:58:00Z">
              <w:tcPr>
                <w:tcW w:w="1008" w:type="dxa"/>
                <w:vAlign w:val="center"/>
                <w:hideMark/>
              </w:tcPr>
            </w:tcPrChange>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315" w:author="Brian Bohman" w:date="2021-10-27T05:58:00Z">
              <w:tcPr>
                <w:tcW w:w="720" w:type="dxa"/>
                <w:vAlign w:val="center"/>
                <w:hideMark/>
              </w:tcPr>
            </w:tcPrChange>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316" w:author="Brian Bohman" w:date="2021-10-27T05:58:00Z">
              <w:tcPr>
                <w:tcW w:w="1008" w:type="dxa"/>
                <w:vAlign w:val="center"/>
                <w:hideMark/>
              </w:tcPr>
            </w:tcPrChange>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317" w:author="Brian Bohman" w:date="2021-10-27T05:58:00Z">
              <w:tcPr>
                <w:tcW w:w="1152" w:type="dxa"/>
                <w:vAlign w:val="center"/>
                <w:hideMark/>
              </w:tcPr>
            </w:tcPrChange>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7318" w:author="Brian Bohman" w:date="2021-10-27T05:58:00Z">
              <w:tcPr>
                <w:tcW w:w="1008" w:type="dxa"/>
                <w:vAlign w:val="center"/>
                <w:hideMark/>
              </w:tcPr>
            </w:tcPrChange>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17A047" w14:textId="77777777" w:rsidTr="00E419CD">
        <w:trPr>
          <w:trHeight w:val="165"/>
          <w:trPrChange w:id="17319" w:author="Brian Bohman" w:date="2021-10-27T05:58:00Z">
            <w:trPr>
              <w:trHeight w:val="165"/>
            </w:trPr>
          </w:trPrChange>
        </w:trPr>
        <w:tc>
          <w:tcPr>
            <w:tcW w:w="360" w:type="dxa"/>
            <w:vAlign w:val="center"/>
            <w:hideMark/>
            <w:tcPrChange w:id="17320" w:author="Brian Bohman" w:date="2021-10-27T05:58:00Z">
              <w:tcPr>
                <w:tcW w:w="360" w:type="dxa"/>
                <w:vAlign w:val="center"/>
                <w:hideMark/>
              </w:tcPr>
            </w:tcPrChange>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Change w:id="17321" w:author="Brian Bohman" w:date="2021-10-27T05:58:00Z">
              <w:tcPr>
                <w:tcW w:w="864" w:type="dxa"/>
                <w:vAlign w:val="center"/>
                <w:hideMark/>
              </w:tcPr>
            </w:tcPrChange>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322" w:author="Brian Bohman" w:date="2021-10-27T05:58:00Z">
              <w:tcPr>
                <w:tcW w:w="1152" w:type="dxa"/>
                <w:vAlign w:val="center"/>
                <w:hideMark/>
              </w:tcPr>
            </w:tcPrChange>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323" w:author="Brian Bohman" w:date="2021-10-27T05:58:00Z">
              <w:tcPr>
                <w:tcW w:w="504" w:type="dxa"/>
                <w:vAlign w:val="center"/>
                <w:hideMark/>
              </w:tcPr>
            </w:tcPrChange>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324" w:author="Brian Bohman" w:date="2021-10-27T05:58:00Z">
              <w:tcPr>
                <w:tcW w:w="1008" w:type="dxa"/>
                <w:vAlign w:val="center"/>
                <w:hideMark/>
              </w:tcPr>
            </w:tcPrChange>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325" w:author="Brian Bohman" w:date="2021-10-27T05:58:00Z">
              <w:tcPr>
                <w:tcW w:w="1008" w:type="dxa"/>
                <w:vAlign w:val="center"/>
                <w:hideMark/>
              </w:tcPr>
            </w:tcPrChange>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326" w:author="Brian Bohman" w:date="2021-10-27T05:58:00Z">
              <w:tcPr>
                <w:tcW w:w="720" w:type="dxa"/>
                <w:vAlign w:val="center"/>
                <w:hideMark/>
              </w:tcPr>
            </w:tcPrChange>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327" w:author="Brian Bohman" w:date="2021-10-27T05:58:00Z">
              <w:tcPr>
                <w:tcW w:w="1008" w:type="dxa"/>
                <w:vAlign w:val="center"/>
                <w:hideMark/>
              </w:tcPr>
            </w:tcPrChange>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328" w:author="Brian Bohman" w:date="2021-10-27T05:58:00Z">
              <w:tcPr>
                <w:tcW w:w="1152" w:type="dxa"/>
                <w:vAlign w:val="center"/>
                <w:hideMark/>
              </w:tcPr>
            </w:tcPrChange>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7329" w:author="Brian Bohman" w:date="2021-10-27T05:58:00Z">
              <w:tcPr>
                <w:tcW w:w="1008" w:type="dxa"/>
                <w:vAlign w:val="center"/>
                <w:hideMark/>
              </w:tcPr>
            </w:tcPrChange>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7F4989EB" w14:textId="77777777" w:rsidTr="00E419CD">
        <w:trPr>
          <w:trHeight w:val="165"/>
          <w:trPrChange w:id="17330" w:author="Brian Bohman" w:date="2021-10-27T05:58:00Z">
            <w:trPr>
              <w:trHeight w:val="165"/>
            </w:trPr>
          </w:trPrChange>
        </w:trPr>
        <w:tc>
          <w:tcPr>
            <w:tcW w:w="360" w:type="dxa"/>
            <w:vAlign w:val="center"/>
            <w:hideMark/>
            <w:tcPrChange w:id="17331" w:author="Brian Bohman" w:date="2021-10-27T05:58:00Z">
              <w:tcPr>
                <w:tcW w:w="360" w:type="dxa"/>
                <w:vAlign w:val="center"/>
                <w:hideMark/>
              </w:tcPr>
            </w:tcPrChange>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Change w:id="17332" w:author="Brian Bohman" w:date="2021-10-27T05:58:00Z">
              <w:tcPr>
                <w:tcW w:w="864" w:type="dxa"/>
                <w:vAlign w:val="center"/>
                <w:hideMark/>
              </w:tcPr>
            </w:tcPrChange>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333" w:author="Brian Bohman" w:date="2021-10-27T05:58:00Z">
              <w:tcPr>
                <w:tcW w:w="1152" w:type="dxa"/>
                <w:vAlign w:val="center"/>
                <w:hideMark/>
              </w:tcPr>
            </w:tcPrChange>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334" w:author="Brian Bohman" w:date="2021-10-27T05:58:00Z">
              <w:tcPr>
                <w:tcW w:w="504" w:type="dxa"/>
                <w:vAlign w:val="center"/>
                <w:hideMark/>
              </w:tcPr>
            </w:tcPrChange>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335" w:author="Brian Bohman" w:date="2021-10-27T05:58:00Z">
              <w:tcPr>
                <w:tcW w:w="1008" w:type="dxa"/>
                <w:vAlign w:val="center"/>
                <w:hideMark/>
              </w:tcPr>
            </w:tcPrChange>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336" w:author="Brian Bohman" w:date="2021-10-27T05:58:00Z">
              <w:tcPr>
                <w:tcW w:w="1008" w:type="dxa"/>
                <w:vAlign w:val="center"/>
                <w:hideMark/>
              </w:tcPr>
            </w:tcPrChange>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337" w:author="Brian Bohman" w:date="2021-10-27T05:58:00Z">
              <w:tcPr>
                <w:tcW w:w="720" w:type="dxa"/>
                <w:vAlign w:val="center"/>
                <w:hideMark/>
              </w:tcPr>
            </w:tcPrChange>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338" w:author="Brian Bohman" w:date="2021-10-27T05:58:00Z">
              <w:tcPr>
                <w:tcW w:w="1008" w:type="dxa"/>
                <w:vAlign w:val="center"/>
                <w:hideMark/>
              </w:tcPr>
            </w:tcPrChange>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339" w:author="Brian Bohman" w:date="2021-10-27T05:58:00Z">
              <w:tcPr>
                <w:tcW w:w="1152" w:type="dxa"/>
                <w:vAlign w:val="center"/>
                <w:hideMark/>
              </w:tcPr>
            </w:tcPrChange>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7340" w:author="Brian Bohman" w:date="2021-10-27T05:58:00Z">
              <w:tcPr>
                <w:tcW w:w="1008" w:type="dxa"/>
                <w:vAlign w:val="center"/>
                <w:hideMark/>
              </w:tcPr>
            </w:tcPrChange>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2F9C711" w14:textId="77777777" w:rsidTr="00E419CD">
        <w:trPr>
          <w:trHeight w:val="165"/>
          <w:trPrChange w:id="17341" w:author="Brian Bohman" w:date="2021-10-27T05:58:00Z">
            <w:trPr>
              <w:trHeight w:val="165"/>
            </w:trPr>
          </w:trPrChange>
        </w:trPr>
        <w:tc>
          <w:tcPr>
            <w:tcW w:w="360" w:type="dxa"/>
            <w:vAlign w:val="center"/>
            <w:hideMark/>
            <w:tcPrChange w:id="17342" w:author="Brian Bohman" w:date="2021-10-27T05:58:00Z">
              <w:tcPr>
                <w:tcW w:w="360" w:type="dxa"/>
                <w:vAlign w:val="center"/>
                <w:hideMark/>
              </w:tcPr>
            </w:tcPrChange>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Change w:id="17343" w:author="Brian Bohman" w:date="2021-10-27T05:58:00Z">
              <w:tcPr>
                <w:tcW w:w="864" w:type="dxa"/>
                <w:vAlign w:val="center"/>
                <w:hideMark/>
              </w:tcPr>
            </w:tcPrChange>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344" w:author="Brian Bohman" w:date="2021-10-27T05:58:00Z">
              <w:tcPr>
                <w:tcW w:w="1152" w:type="dxa"/>
                <w:vAlign w:val="center"/>
                <w:hideMark/>
              </w:tcPr>
            </w:tcPrChange>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345" w:author="Brian Bohman" w:date="2021-10-27T05:58:00Z">
              <w:tcPr>
                <w:tcW w:w="504" w:type="dxa"/>
                <w:vAlign w:val="center"/>
                <w:hideMark/>
              </w:tcPr>
            </w:tcPrChange>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346" w:author="Brian Bohman" w:date="2021-10-27T05:58:00Z">
              <w:tcPr>
                <w:tcW w:w="1008" w:type="dxa"/>
                <w:vAlign w:val="center"/>
                <w:hideMark/>
              </w:tcPr>
            </w:tcPrChange>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347" w:author="Brian Bohman" w:date="2021-10-27T05:58:00Z">
              <w:tcPr>
                <w:tcW w:w="1008" w:type="dxa"/>
                <w:vAlign w:val="center"/>
                <w:hideMark/>
              </w:tcPr>
            </w:tcPrChange>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348" w:author="Brian Bohman" w:date="2021-10-27T05:58:00Z">
              <w:tcPr>
                <w:tcW w:w="720" w:type="dxa"/>
                <w:vAlign w:val="center"/>
                <w:hideMark/>
              </w:tcPr>
            </w:tcPrChange>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349" w:author="Brian Bohman" w:date="2021-10-27T05:58:00Z">
              <w:tcPr>
                <w:tcW w:w="1008" w:type="dxa"/>
                <w:vAlign w:val="center"/>
                <w:hideMark/>
              </w:tcPr>
            </w:tcPrChange>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350" w:author="Brian Bohman" w:date="2021-10-27T05:58:00Z">
              <w:tcPr>
                <w:tcW w:w="1152" w:type="dxa"/>
                <w:vAlign w:val="center"/>
                <w:hideMark/>
              </w:tcPr>
            </w:tcPrChange>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440" w:type="dxa"/>
            <w:vAlign w:val="center"/>
            <w:hideMark/>
            <w:tcPrChange w:id="17351" w:author="Brian Bohman" w:date="2021-10-27T05:58:00Z">
              <w:tcPr>
                <w:tcW w:w="1008" w:type="dxa"/>
                <w:vAlign w:val="center"/>
                <w:hideMark/>
              </w:tcPr>
            </w:tcPrChange>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1D8AB06" w14:textId="77777777" w:rsidTr="00E419CD">
        <w:trPr>
          <w:trHeight w:val="165"/>
          <w:trPrChange w:id="17352" w:author="Brian Bohman" w:date="2021-10-27T05:58:00Z">
            <w:trPr>
              <w:trHeight w:val="165"/>
            </w:trPr>
          </w:trPrChange>
        </w:trPr>
        <w:tc>
          <w:tcPr>
            <w:tcW w:w="360" w:type="dxa"/>
            <w:vAlign w:val="center"/>
            <w:hideMark/>
            <w:tcPrChange w:id="17353" w:author="Brian Bohman" w:date="2021-10-27T05:58:00Z">
              <w:tcPr>
                <w:tcW w:w="360" w:type="dxa"/>
                <w:vAlign w:val="center"/>
                <w:hideMark/>
              </w:tcPr>
            </w:tcPrChange>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Change w:id="17354" w:author="Brian Bohman" w:date="2021-10-27T05:58:00Z">
              <w:tcPr>
                <w:tcW w:w="864" w:type="dxa"/>
                <w:vAlign w:val="center"/>
                <w:hideMark/>
              </w:tcPr>
            </w:tcPrChange>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355" w:author="Brian Bohman" w:date="2021-10-27T05:58:00Z">
              <w:tcPr>
                <w:tcW w:w="1152" w:type="dxa"/>
                <w:vAlign w:val="center"/>
                <w:hideMark/>
              </w:tcPr>
            </w:tcPrChange>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356" w:author="Brian Bohman" w:date="2021-10-27T05:58:00Z">
              <w:tcPr>
                <w:tcW w:w="504" w:type="dxa"/>
                <w:vAlign w:val="center"/>
                <w:hideMark/>
              </w:tcPr>
            </w:tcPrChange>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357" w:author="Brian Bohman" w:date="2021-10-27T05:58:00Z">
              <w:tcPr>
                <w:tcW w:w="1008" w:type="dxa"/>
                <w:vAlign w:val="center"/>
                <w:hideMark/>
              </w:tcPr>
            </w:tcPrChange>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358" w:author="Brian Bohman" w:date="2021-10-27T05:58:00Z">
              <w:tcPr>
                <w:tcW w:w="1008" w:type="dxa"/>
                <w:vAlign w:val="center"/>
                <w:hideMark/>
              </w:tcPr>
            </w:tcPrChange>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359" w:author="Brian Bohman" w:date="2021-10-27T05:58:00Z">
              <w:tcPr>
                <w:tcW w:w="720" w:type="dxa"/>
                <w:vAlign w:val="center"/>
                <w:hideMark/>
              </w:tcPr>
            </w:tcPrChange>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360" w:author="Brian Bohman" w:date="2021-10-27T05:58:00Z">
              <w:tcPr>
                <w:tcW w:w="1008" w:type="dxa"/>
                <w:vAlign w:val="center"/>
                <w:hideMark/>
              </w:tcPr>
            </w:tcPrChange>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361" w:author="Brian Bohman" w:date="2021-10-27T05:58:00Z">
              <w:tcPr>
                <w:tcW w:w="1152" w:type="dxa"/>
                <w:vAlign w:val="center"/>
                <w:hideMark/>
              </w:tcPr>
            </w:tcPrChange>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7362" w:author="Brian Bohman" w:date="2021-10-27T05:58:00Z">
              <w:tcPr>
                <w:tcW w:w="1008" w:type="dxa"/>
                <w:vAlign w:val="center"/>
                <w:hideMark/>
              </w:tcPr>
            </w:tcPrChange>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2D11AF45" w14:textId="77777777" w:rsidTr="00E419CD">
        <w:trPr>
          <w:trHeight w:val="165"/>
          <w:trPrChange w:id="17363" w:author="Brian Bohman" w:date="2021-10-27T05:58:00Z">
            <w:trPr>
              <w:trHeight w:val="165"/>
            </w:trPr>
          </w:trPrChange>
        </w:trPr>
        <w:tc>
          <w:tcPr>
            <w:tcW w:w="360" w:type="dxa"/>
            <w:vAlign w:val="center"/>
            <w:hideMark/>
            <w:tcPrChange w:id="17364" w:author="Brian Bohman" w:date="2021-10-27T05:58:00Z">
              <w:tcPr>
                <w:tcW w:w="360" w:type="dxa"/>
                <w:vAlign w:val="center"/>
                <w:hideMark/>
              </w:tcPr>
            </w:tcPrChange>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Change w:id="17365" w:author="Brian Bohman" w:date="2021-10-27T05:58:00Z">
              <w:tcPr>
                <w:tcW w:w="864" w:type="dxa"/>
                <w:vAlign w:val="center"/>
                <w:hideMark/>
              </w:tcPr>
            </w:tcPrChange>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366" w:author="Brian Bohman" w:date="2021-10-27T05:58:00Z">
              <w:tcPr>
                <w:tcW w:w="1152" w:type="dxa"/>
                <w:vAlign w:val="center"/>
                <w:hideMark/>
              </w:tcPr>
            </w:tcPrChange>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367" w:author="Brian Bohman" w:date="2021-10-27T05:58:00Z">
              <w:tcPr>
                <w:tcW w:w="504" w:type="dxa"/>
                <w:vAlign w:val="center"/>
                <w:hideMark/>
              </w:tcPr>
            </w:tcPrChange>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368" w:author="Brian Bohman" w:date="2021-10-27T05:58:00Z">
              <w:tcPr>
                <w:tcW w:w="1008" w:type="dxa"/>
                <w:vAlign w:val="center"/>
                <w:hideMark/>
              </w:tcPr>
            </w:tcPrChange>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369" w:author="Brian Bohman" w:date="2021-10-27T05:58:00Z">
              <w:tcPr>
                <w:tcW w:w="1008" w:type="dxa"/>
                <w:vAlign w:val="center"/>
                <w:hideMark/>
              </w:tcPr>
            </w:tcPrChange>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370" w:author="Brian Bohman" w:date="2021-10-27T05:58:00Z">
              <w:tcPr>
                <w:tcW w:w="720" w:type="dxa"/>
                <w:vAlign w:val="center"/>
                <w:hideMark/>
              </w:tcPr>
            </w:tcPrChange>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371" w:author="Brian Bohman" w:date="2021-10-27T05:58:00Z">
              <w:tcPr>
                <w:tcW w:w="1008" w:type="dxa"/>
                <w:vAlign w:val="center"/>
                <w:hideMark/>
              </w:tcPr>
            </w:tcPrChange>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372" w:author="Brian Bohman" w:date="2021-10-27T05:58:00Z">
              <w:tcPr>
                <w:tcW w:w="1152" w:type="dxa"/>
                <w:vAlign w:val="center"/>
                <w:hideMark/>
              </w:tcPr>
            </w:tcPrChange>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7373" w:author="Brian Bohman" w:date="2021-10-27T05:58:00Z">
              <w:tcPr>
                <w:tcW w:w="1008" w:type="dxa"/>
                <w:vAlign w:val="center"/>
                <w:hideMark/>
              </w:tcPr>
            </w:tcPrChange>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39D3027" w14:textId="77777777" w:rsidTr="00E419CD">
        <w:trPr>
          <w:trHeight w:val="165"/>
          <w:trPrChange w:id="17374" w:author="Brian Bohman" w:date="2021-10-27T05:58:00Z">
            <w:trPr>
              <w:trHeight w:val="165"/>
            </w:trPr>
          </w:trPrChange>
        </w:trPr>
        <w:tc>
          <w:tcPr>
            <w:tcW w:w="360" w:type="dxa"/>
            <w:tcBorders>
              <w:bottom w:val="single" w:sz="4" w:space="0" w:color="auto"/>
            </w:tcBorders>
            <w:vAlign w:val="center"/>
            <w:hideMark/>
            <w:tcPrChange w:id="17375" w:author="Brian Bohman" w:date="2021-10-27T05:58:00Z">
              <w:tcPr>
                <w:tcW w:w="360" w:type="dxa"/>
                <w:tcBorders>
                  <w:bottom w:val="single" w:sz="4" w:space="0" w:color="auto"/>
                </w:tcBorders>
                <w:vAlign w:val="center"/>
                <w:hideMark/>
              </w:tcPr>
            </w:tcPrChange>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Change w:id="17376" w:author="Brian Bohman" w:date="2021-10-27T05:58:00Z">
              <w:tcPr>
                <w:tcW w:w="864" w:type="dxa"/>
                <w:tcBorders>
                  <w:bottom w:val="single" w:sz="4" w:space="0" w:color="auto"/>
                </w:tcBorders>
                <w:vAlign w:val="center"/>
                <w:hideMark/>
              </w:tcPr>
            </w:tcPrChange>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Change w:id="17377" w:author="Brian Bohman" w:date="2021-10-27T05:58:00Z">
              <w:tcPr>
                <w:tcW w:w="1152" w:type="dxa"/>
                <w:tcBorders>
                  <w:bottom w:val="single" w:sz="4" w:space="0" w:color="auto"/>
                </w:tcBorders>
                <w:vAlign w:val="center"/>
                <w:hideMark/>
              </w:tcPr>
            </w:tcPrChange>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Change w:id="17378" w:author="Brian Bohman" w:date="2021-10-27T05:58:00Z">
              <w:tcPr>
                <w:tcW w:w="504" w:type="dxa"/>
                <w:tcBorders>
                  <w:bottom w:val="single" w:sz="4" w:space="0" w:color="auto"/>
                </w:tcBorders>
                <w:vAlign w:val="center"/>
                <w:hideMark/>
              </w:tcPr>
            </w:tcPrChange>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Change w:id="17379" w:author="Brian Bohman" w:date="2021-10-27T05:58:00Z">
              <w:tcPr>
                <w:tcW w:w="1008" w:type="dxa"/>
                <w:tcBorders>
                  <w:bottom w:val="single" w:sz="4" w:space="0" w:color="auto"/>
                </w:tcBorders>
                <w:vAlign w:val="center"/>
                <w:hideMark/>
              </w:tcPr>
            </w:tcPrChange>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Change w:id="17380" w:author="Brian Bohman" w:date="2021-10-27T05:58:00Z">
              <w:tcPr>
                <w:tcW w:w="1008" w:type="dxa"/>
                <w:tcBorders>
                  <w:bottom w:val="single" w:sz="4" w:space="0" w:color="auto"/>
                </w:tcBorders>
                <w:vAlign w:val="center"/>
                <w:hideMark/>
              </w:tcPr>
            </w:tcPrChange>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Change w:id="17381" w:author="Brian Bohman" w:date="2021-10-27T05:58:00Z">
              <w:tcPr>
                <w:tcW w:w="720" w:type="dxa"/>
                <w:tcBorders>
                  <w:bottom w:val="single" w:sz="4" w:space="0" w:color="auto"/>
                </w:tcBorders>
                <w:vAlign w:val="center"/>
                <w:hideMark/>
              </w:tcPr>
            </w:tcPrChange>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Change w:id="17382" w:author="Brian Bohman" w:date="2021-10-27T05:58:00Z">
              <w:tcPr>
                <w:tcW w:w="1008" w:type="dxa"/>
                <w:tcBorders>
                  <w:bottom w:val="single" w:sz="4" w:space="0" w:color="auto"/>
                </w:tcBorders>
                <w:vAlign w:val="center"/>
                <w:hideMark/>
              </w:tcPr>
            </w:tcPrChange>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tcBorders>
              <w:bottom w:val="single" w:sz="4" w:space="0" w:color="auto"/>
            </w:tcBorders>
            <w:vAlign w:val="center"/>
            <w:hideMark/>
            <w:tcPrChange w:id="17383" w:author="Brian Bohman" w:date="2021-10-27T05:58:00Z">
              <w:tcPr>
                <w:tcW w:w="1152" w:type="dxa"/>
                <w:tcBorders>
                  <w:bottom w:val="single" w:sz="4" w:space="0" w:color="auto"/>
                </w:tcBorders>
                <w:vAlign w:val="center"/>
                <w:hideMark/>
              </w:tcPr>
            </w:tcPrChange>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tcBorders>
              <w:bottom w:val="single" w:sz="4" w:space="0" w:color="auto"/>
            </w:tcBorders>
            <w:vAlign w:val="center"/>
            <w:hideMark/>
            <w:tcPrChange w:id="17384" w:author="Brian Bohman" w:date="2021-10-27T05:58:00Z">
              <w:tcPr>
                <w:tcW w:w="1008" w:type="dxa"/>
                <w:tcBorders>
                  <w:bottom w:val="single" w:sz="4" w:space="0" w:color="auto"/>
                </w:tcBorders>
                <w:vAlign w:val="center"/>
                <w:hideMark/>
              </w:tcPr>
            </w:tcPrChange>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757D75DD" w14:textId="289D1546" w:rsidR="00750F93" w:rsidRPr="00750F93" w:rsidRDefault="00372AF9" w:rsidP="00750F93">
      <w:pPr>
        <w:pStyle w:val="EndNoteBibliography"/>
        <w:spacing w:after="0"/>
        <w:ind w:left="720" w:hanging="720"/>
        <w:rPr>
          <w:noProof/>
        </w:rPr>
      </w:pPr>
      <w:r>
        <w:fldChar w:fldCharType="begin"/>
      </w:r>
      <w:r>
        <w:instrText xml:space="preserve"> ADDIN EN.REFLIST </w:instrText>
      </w:r>
      <w:r>
        <w:fldChar w:fldCharType="separate"/>
      </w:r>
      <w:r w:rsidR="00750F93" w:rsidRPr="00750F93">
        <w:rPr>
          <w:noProof/>
        </w:rPr>
        <w:t xml:space="preserve">AHDB. (2015). Charlotte: Agriculture and Horticulture Development Board. Retrieved from </w:t>
      </w:r>
      <w:hyperlink r:id="rId87" w:history="1">
        <w:r w:rsidR="00750F93" w:rsidRPr="00750F93">
          <w:rPr>
            <w:rStyle w:val="Hyperlink"/>
            <w:noProof/>
          </w:rPr>
          <w:t>https://varieties.ahdb.org.uk/varieties/view/CHARLOTTE</w:t>
        </w:r>
      </w:hyperlink>
    </w:p>
    <w:p w14:paraId="7AB84E59" w14:textId="00A31701" w:rsidR="00750F93" w:rsidRPr="00750F93" w:rsidRDefault="00750F93" w:rsidP="00750F93">
      <w:pPr>
        <w:pStyle w:val="EndNoteBibliography"/>
        <w:spacing w:after="0"/>
        <w:ind w:left="720" w:hanging="720"/>
        <w:rPr>
          <w:noProof/>
        </w:rPr>
      </w:pPr>
      <w:r w:rsidRPr="00750F93">
        <w:rPr>
          <w:noProof/>
        </w:rPr>
        <w:t xml:space="preserve">Allen, E.J., and R.K. Scott. (1980). An Analysis of Growth of the Potato Crop. </w:t>
      </w:r>
      <w:r w:rsidRPr="00750F93">
        <w:rPr>
          <w:i/>
          <w:noProof/>
        </w:rPr>
        <w:t>J. Agr. Sci., 94</w:t>
      </w:r>
      <w:r w:rsidRPr="00750F93">
        <w:rPr>
          <w:noProof/>
        </w:rPr>
        <w:t xml:space="preserve">(3), 583-606. </w:t>
      </w:r>
      <w:hyperlink r:id="rId88" w:history="1">
        <w:r w:rsidRPr="00750F93">
          <w:rPr>
            <w:rStyle w:val="Hyperlink"/>
            <w:noProof/>
          </w:rPr>
          <w:t>https://doi.org/10.1017/S0021859600028598</w:t>
        </w:r>
      </w:hyperlink>
      <w:r w:rsidRPr="00750F93">
        <w:rPr>
          <w:noProof/>
        </w:rPr>
        <w:t>.</w:t>
      </w:r>
    </w:p>
    <w:p w14:paraId="3C41999F" w14:textId="4046F544" w:rsidR="00750F93" w:rsidRPr="00750F93" w:rsidRDefault="00750F93" w:rsidP="00750F93">
      <w:pPr>
        <w:pStyle w:val="EndNoteBibliography"/>
        <w:spacing w:after="0"/>
        <w:ind w:left="720" w:hanging="720"/>
        <w:rPr>
          <w:noProof/>
        </w:rPr>
      </w:pPr>
      <w:r w:rsidRPr="00750F93">
        <w:rPr>
          <w:noProof/>
        </w:rPr>
        <w:t xml:space="preserve">Barraclough, P.B., J.R. Howarth, J. Jones, R. Lopez-Bellido, S. Parmar, C.E. Shepherd, and M.J. Hawkesford. (2010). Nitrogen Efficiency of Wheat: Genotypic and Environmental Variation and Prospects for Improvement. </w:t>
      </w:r>
      <w:r w:rsidRPr="00750F93">
        <w:rPr>
          <w:i/>
          <w:noProof/>
        </w:rPr>
        <w:t>Eur. J. Agron., 33</w:t>
      </w:r>
      <w:r w:rsidRPr="00750F93">
        <w:rPr>
          <w:noProof/>
        </w:rPr>
        <w:t xml:space="preserve">(1), 1-11. </w:t>
      </w:r>
      <w:hyperlink r:id="rId89" w:history="1">
        <w:r w:rsidRPr="00750F93">
          <w:rPr>
            <w:rStyle w:val="Hyperlink"/>
            <w:noProof/>
          </w:rPr>
          <w:t>https://doi.org/10.1016/j.eja.2010.01.005</w:t>
        </w:r>
      </w:hyperlink>
      <w:r w:rsidRPr="00750F93">
        <w:rPr>
          <w:noProof/>
        </w:rPr>
        <w:t>.</w:t>
      </w:r>
    </w:p>
    <w:p w14:paraId="4CC06972" w14:textId="77777777" w:rsidR="00750F93" w:rsidRPr="00750F93" w:rsidRDefault="00750F93" w:rsidP="00750F93">
      <w:pPr>
        <w:pStyle w:val="EndNoteBibliography"/>
        <w:spacing w:after="0"/>
        <w:ind w:left="720" w:hanging="720"/>
        <w:rPr>
          <w:noProof/>
        </w:rPr>
      </w:pPr>
      <w:r w:rsidRPr="00750F93">
        <w:rPr>
          <w:noProof/>
        </w:rPr>
        <w:t xml:space="preserve">Bates, D.M. (2010). </w:t>
      </w:r>
      <w:r w:rsidRPr="00750F93">
        <w:rPr>
          <w:i/>
          <w:noProof/>
        </w:rPr>
        <w:t>Lme4: Mixed-Effects Modeling with R</w:t>
      </w:r>
      <w:r w:rsidRPr="00750F93">
        <w:rPr>
          <w:noProof/>
        </w:rPr>
        <w:t>.</w:t>
      </w:r>
    </w:p>
    <w:p w14:paraId="76B5B461" w14:textId="1CFED526" w:rsidR="00750F93" w:rsidRPr="00750F93" w:rsidRDefault="00750F93" w:rsidP="00750F93">
      <w:pPr>
        <w:pStyle w:val="EndNoteBibliography"/>
        <w:spacing w:after="0"/>
        <w:ind w:left="720" w:hanging="720"/>
        <w:rPr>
          <w:noProof/>
        </w:rPr>
      </w:pPr>
      <w:r w:rsidRPr="00750F93">
        <w:rPr>
          <w:noProof/>
        </w:rPr>
        <w:t xml:space="preserve">Bélanger, G., J.R. Walsh, J.E. Richards, P.H. Milburn, and N. Ziadi. (2000). Yield Response of Two Potato Culivars to Supplemental Irrigation and N Fertilization in New Brunswick. </w:t>
      </w:r>
      <w:r w:rsidRPr="00750F93">
        <w:rPr>
          <w:i/>
          <w:noProof/>
        </w:rPr>
        <w:t>Am. J. Potato Res., 77</w:t>
      </w:r>
      <w:r w:rsidRPr="00750F93">
        <w:rPr>
          <w:noProof/>
        </w:rPr>
        <w:t xml:space="preserve">(1), 11-21. </w:t>
      </w:r>
      <w:hyperlink r:id="rId90" w:history="1">
        <w:r w:rsidRPr="00750F93">
          <w:rPr>
            <w:rStyle w:val="Hyperlink"/>
            <w:noProof/>
          </w:rPr>
          <w:t>https://doi.org/10.1007/BF02853657</w:t>
        </w:r>
      </w:hyperlink>
      <w:r w:rsidRPr="00750F93">
        <w:rPr>
          <w:noProof/>
        </w:rPr>
        <w:t>.</w:t>
      </w:r>
    </w:p>
    <w:p w14:paraId="033C93A1" w14:textId="4B324E9B" w:rsidR="00750F93" w:rsidRPr="00750F93" w:rsidRDefault="00750F93" w:rsidP="00750F93">
      <w:pPr>
        <w:pStyle w:val="EndNoteBibliography"/>
        <w:spacing w:after="0"/>
        <w:ind w:left="720" w:hanging="720"/>
        <w:rPr>
          <w:noProof/>
        </w:rPr>
      </w:pPr>
      <w:r w:rsidRPr="00750F93">
        <w:rPr>
          <w:noProof/>
        </w:rPr>
        <w:t xml:space="preserve">Bélanger, G., J.R. Walsh, J.E. Richards, P.H. Milburn, and N. Ziadi. (2001a). Critical Nitrogen Curve and Nitrogen Nutrition Index for Potato in Eastern Canada. </w:t>
      </w:r>
      <w:r w:rsidRPr="00750F93">
        <w:rPr>
          <w:i/>
          <w:noProof/>
        </w:rPr>
        <w:t>Am. J. Potato Res. , 78</w:t>
      </w:r>
      <w:r w:rsidRPr="00750F93">
        <w:rPr>
          <w:noProof/>
        </w:rPr>
        <w:t xml:space="preserve">(5), 355-364. </w:t>
      </w:r>
      <w:hyperlink r:id="rId91" w:history="1">
        <w:r w:rsidRPr="00750F93">
          <w:rPr>
            <w:rStyle w:val="Hyperlink"/>
            <w:noProof/>
          </w:rPr>
          <w:t>https://doi.org/10.1007/BF02884344</w:t>
        </w:r>
      </w:hyperlink>
      <w:r w:rsidRPr="00750F93">
        <w:rPr>
          <w:noProof/>
        </w:rPr>
        <w:t>.</w:t>
      </w:r>
    </w:p>
    <w:p w14:paraId="3F312346" w14:textId="167A1269" w:rsidR="00750F93" w:rsidRPr="00750F93" w:rsidRDefault="00750F93" w:rsidP="00750F93">
      <w:pPr>
        <w:pStyle w:val="EndNoteBibliography"/>
        <w:spacing w:after="0"/>
        <w:ind w:left="720" w:hanging="720"/>
        <w:rPr>
          <w:noProof/>
        </w:rPr>
      </w:pPr>
      <w:r w:rsidRPr="00750F93">
        <w:rPr>
          <w:noProof/>
        </w:rPr>
        <w:t xml:space="preserve">Bélanger, G., J.R. Walsh, J.E. Richards, P.H. Milburn, and N. Ziadi. (2001b). Tuber Growth and Biomass Partitioning of Two Potato Cultivars Grown under Different N Fertilization Rates with and without Irrigation. </w:t>
      </w:r>
      <w:r w:rsidRPr="00750F93">
        <w:rPr>
          <w:i/>
          <w:noProof/>
        </w:rPr>
        <w:t>Am. J. Potato Res., 78</w:t>
      </w:r>
      <w:r w:rsidRPr="00750F93">
        <w:rPr>
          <w:noProof/>
        </w:rPr>
        <w:t xml:space="preserve">(2), 109-117. </w:t>
      </w:r>
      <w:hyperlink r:id="rId92" w:history="1">
        <w:r w:rsidRPr="00750F93">
          <w:rPr>
            <w:rStyle w:val="Hyperlink"/>
            <w:noProof/>
          </w:rPr>
          <w:t>https://doi.org/10.1007/BF02874766</w:t>
        </w:r>
      </w:hyperlink>
      <w:r w:rsidRPr="00750F93">
        <w:rPr>
          <w:noProof/>
        </w:rPr>
        <w:t>.</w:t>
      </w:r>
    </w:p>
    <w:p w14:paraId="71545296" w14:textId="7D0D4CC6" w:rsidR="00750F93" w:rsidRPr="00750F93" w:rsidRDefault="00750F93" w:rsidP="00750F93">
      <w:pPr>
        <w:pStyle w:val="EndNoteBibliography"/>
        <w:spacing w:after="0"/>
        <w:ind w:left="720" w:hanging="720"/>
        <w:rPr>
          <w:noProof/>
        </w:rPr>
      </w:pPr>
      <w:r w:rsidRPr="00750F93">
        <w:rPr>
          <w:noProof/>
        </w:rPr>
        <w:t xml:space="preserve">Ben Abdallah, F., M. Olivier, J.P. Goffart, and O. Minet. (2016). Establishing the Nitrogen Dilution Curve for Potato Cultivar Bintje in Belgium. </w:t>
      </w:r>
      <w:r w:rsidRPr="00750F93">
        <w:rPr>
          <w:i/>
          <w:noProof/>
        </w:rPr>
        <w:t>Potato Res., 59</w:t>
      </w:r>
      <w:r w:rsidRPr="00750F93">
        <w:rPr>
          <w:noProof/>
        </w:rPr>
        <w:t xml:space="preserve">(3), 241-258. </w:t>
      </w:r>
      <w:hyperlink r:id="rId93" w:history="1">
        <w:r w:rsidRPr="00750F93">
          <w:rPr>
            <w:rStyle w:val="Hyperlink"/>
            <w:noProof/>
          </w:rPr>
          <w:t>https://doi.org/10.1007/s11540-016-9331-y</w:t>
        </w:r>
      </w:hyperlink>
      <w:r w:rsidRPr="00750F93">
        <w:rPr>
          <w:noProof/>
        </w:rPr>
        <w:t>.</w:t>
      </w:r>
    </w:p>
    <w:p w14:paraId="7894A5FD" w14:textId="2F74534E" w:rsidR="00750F93" w:rsidRPr="00750F93" w:rsidRDefault="00750F93" w:rsidP="00750F93">
      <w:pPr>
        <w:pStyle w:val="EndNoteBibliography"/>
        <w:spacing w:after="0"/>
        <w:ind w:left="720" w:hanging="720"/>
        <w:rPr>
          <w:noProof/>
        </w:rPr>
      </w:pPr>
      <w:r w:rsidRPr="00750F93">
        <w:rPr>
          <w:noProof/>
        </w:rPr>
        <w:t xml:space="preserve">Bennett, S.M., T.W. Tibbitts, and W. Cao. (1991). Diurnal Temperature Fluctuation Effects on Potatoes Grown with 12 Hr Photoperiods. </w:t>
      </w:r>
      <w:r w:rsidRPr="00750F93">
        <w:rPr>
          <w:i/>
          <w:noProof/>
        </w:rPr>
        <w:t>Am. Potato. J., 68</w:t>
      </w:r>
      <w:r w:rsidRPr="00750F93">
        <w:rPr>
          <w:noProof/>
        </w:rPr>
        <w:t xml:space="preserve">, 81-86. </w:t>
      </w:r>
      <w:hyperlink r:id="rId94" w:history="1">
        <w:r w:rsidRPr="00750F93">
          <w:rPr>
            <w:rStyle w:val="Hyperlink"/>
            <w:noProof/>
          </w:rPr>
          <w:t>https://doi.org/10.1007/BF02853925</w:t>
        </w:r>
      </w:hyperlink>
      <w:r w:rsidRPr="00750F93">
        <w:rPr>
          <w:noProof/>
        </w:rPr>
        <w:t>.</w:t>
      </w:r>
    </w:p>
    <w:p w14:paraId="0F8B0807" w14:textId="46F2546B" w:rsidR="00750F93" w:rsidRPr="00750F93" w:rsidRDefault="00750F93" w:rsidP="00750F93">
      <w:pPr>
        <w:pStyle w:val="EndNoteBibliography"/>
        <w:spacing w:after="0"/>
        <w:ind w:left="720" w:hanging="720"/>
        <w:rPr>
          <w:noProof/>
        </w:rPr>
      </w:pPr>
      <w:r w:rsidRPr="00750F93">
        <w:rPr>
          <w:noProof/>
        </w:rPr>
        <w:t xml:space="preserve">Benoit, G.R., W.J. Grant, and O.J. Devine. (1986). Potato Top Growth as Influenced by Day-Night Temperature Differences. </w:t>
      </w:r>
      <w:r w:rsidRPr="00750F93">
        <w:rPr>
          <w:i/>
          <w:noProof/>
        </w:rPr>
        <w:t>Agron. J., 78</w:t>
      </w:r>
      <w:r w:rsidRPr="00750F93">
        <w:rPr>
          <w:noProof/>
        </w:rPr>
        <w:t xml:space="preserve">(2), 264-269. </w:t>
      </w:r>
      <w:hyperlink r:id="rId95" w:history="1">
        <w:r w:rsidRPr="00750F93">
          <w:rPr>
            <w:rStyle w:val="Hyperlink"/>
            <w:noProof/>
          </w:rPr>
          <w:t>https://doi.org/10.2134/agronj1986.00021962007800020010x</w:t>
        </w:r>
      </w:hyperlink>
      <w:r w:rsidRPr="00750F93">
        <w:rPr>
          <w:noProof/>
        </w:rPr>
        <w:t>.</w:t>
      </w:r>
    </w:p>
    <w:p w14:paraId="7E197716" w14:textId="3AAC346D" w:rsidR="00750F93" w:rsidRPr="00750F93" w:rsidRDefault="00750F93" w:rsidP="00750F93">
      <w:pPr>
        <w:pStyle w:val="EndNoteBibliography"/>
        <w:spacing w:after="0"/>
        <w:ind w:left="720" w:hanging="720"/>
        <w:rPr>
          <w:noProof/>
        </w:rPr>
      </w:pPr>
      <w:r w:rsidRPr="00750F93">
        <w:rPr>
          <w:noProof/>
        </w:rPr>
        <w:t xml:space="preserve">Bohman, B.J., M. McNearney, J. Crants, and C.J. Rosen. (2020). A Novel Approach to Manage Nitrogen Fertilizer for Potato Production Using Remote Sensing. </w:t>
      </w:r>
      <w:r w:rsidRPr="00750F93">
        <w:rPr>
          <w:i/>
          <w:noProof/>
        </w:rPr>
        <w:t>Research Reports – 2020</w:t>
      </w:r>
      <w:r w:rsidRPr="00750F93">
        <w:rPr>
          <w:noProof/>
        </w:rPr>
        <w:t xml:space="preserve">. Fargo, ND: Minnesota Area II Potato Research and Promotion Council and Northern Plains Potato Growers Association. Retrieved from </w:t>
      </w:r>
      <w:hyperlink r:id="rId96" w:history="1">
        <w:r w:rsidRPr="00750F93">
          <w:rPr>
            <w:rStyle w:val="Hyperlink"/>
            <w:noProof/>
          </w:rPr>
          <w:t>https://www.ag.ndsu.edu/potatoextension/research/2020ResearchBooks.pdf</w:t>
        </w:r>
      </w:hyperlink>
    </w:p>
    <w:p w14:paraId="4C0301A8" w14:textId="2DB31500" w:rsidR="00750F93" w:rsidRPr="00750F93" w:rsidRDefault="00750F93" w:rsidP="00750F93">
      <w:pPr>
        <w:pStyle w:val="EndNoteBibliography"/>
        <w:spacing w:after="0"/>
        <w:ind w:left="720" w:hanging="720"/>
        <w:rPr>
          <w:noProof/>
        </w:rPr>
      </w:pPr>
      <w:r w:rsidRPr="00750F93">
        <w:rPr>
          <w:noProof/>
        </w:rPr>
        <w:t xml:space="preserve">Bohman, B.J., C.J. Rosen, and D.J. Mulla. (2021). Relating Nitrogen Use Efficiency to Nitrogen Nutrition Index for Evaluation of Agronomic and Environmental Outcomes in Potato. </w:t>
      </w:r>
      <w:r w:rsidRPr="00750F93">
        <w:rPr>
          <w:i/>
          <w:noProof/>
        </w:rPr>
        <w:t>Field Crops Res., 262</w:t>
      </w:r>
      <w:r w:rsidRPr="00750F93">
        <w:rPr>
          <w:noProof/>
        </w:rPr>
        <w:t xml:space="preserve">. </w:t>
      </w:r>
      <w:hyperlink r:id="rId97" w:history="1">
        <w:r w:rsidRPr="00750F93">
          <w:rPr>
            <w:rStyle w:val="Hyperlink"/>
            <w:noProof/>
          </w:rPr>
          <w:t>https://doi.org/10.1016/j.fcr.2020.108041</w:t>
        </w:r>
      </w:hyperlink>
      <w:r w:rsidRPr="00750F93">
        <w:rPr>
          <w:noProof/>
        </w:rPr>
        <w:t>.</w:t>
      </w:r>
    </w:p>
    <w:p w14:paraId="07CB1C3A" w14:textId="42DCD21F" w:rsidR="00750F93" w:rsidRPr="00750F93" w:rsidRDefault="00750F93" w:rsidP="00750F93">
      <w:pPr>
        <w:pStyle w:val="EndNoteBibliography"/>
        <w:spacing w:after="0"/>
        <w:ind w:left="720" w:hanging="720"/>
        <w:rPr>
          <w:noProof/>
        </w:rPr>
      </w:pPr>
      <w:r w:rsidRPr="00750F93">
        <w:rPr>
          <w:noProof/>
        </w:rPr>
        <w:t xml:space="preserve">Bremner, P.M., and M.A. Taha. (1966). Studies in Potato Agronomy. I. The Effects of Variety, Seed Size and Spacing on Growth, Development and Yield. </w:t>
      </w:r>
      <w:r w:rsidRPr="00750F93">
        <w:rPr>
          <w:i/>
          <w:noProof/>
        </w:rPr>
        <w:t>The Journal of Agricultural Science, 66</w:t>
      </w:r>
      <w:r w:rsidRPr="00750F93">
        <w:rPr>
          <w:noProof/>
        </w:rPr>
        <w:t xml:space="preserve">(2), 241-252. </w:t>
      </w:r>
      <w:hyperlink r:id="rId98" w:history="1">
        <w:r w:rsidRPr="00750F93">
          <w:rPr>
            <w:rStyle w:val="Hyperlink"/>
            <w:noProof/>
          </w:rPr>
          <w:t>https://doi.org/10.1017/s0021859600062651</w:t>
        </w:r>
      </w:hyperlink>
      <w:r w:rsidRPr="00750F93">
        <w:rPr>
          <w:noProof/>
        </w:rPr>
        <w:t>.</w:t>
      </w:r>
    </w:p>
    <w:p w14:paraId="16EC6520" w14:textId="6636AE84" w:rsidR="00750F93" w:rsidRPr="00750F93" w:rsidRDefault="00750F93" w:rsidP="00750F93">
      <w:pPr>
        <w:pStyle w:val="EndNoteBibliography"/>
        <w:spacing w:after="0"/>
        <w:ind w:left="720" w:hanging="720"/>
        <w:rPr>
          <w:noProof/>
        </w:rPr>
      </w:pPr>
      <w:r w:rsidRPr="00750F93">
        <w:rPr>
          <w:noProof/>
        </w:rPr>
        <w:t xml:space="preserve">Bürkner, P.-C. (2017). Brms: An R Package for Bayesian Multilevel Models Using Stan. </w:t>
      </w:r>
      <w:r w:rsidRPr="00750F93">
        <w:rPr>
          <w:i/>
          <w:noProof/>
        </w:rPr>
        <w:t>J. Stat. Softw., 80</w:t>
      </w:r>
      <w:r w:rsidRPr="00750F93">
        <w:rPr>
          <w:noProof/>
        </w:rPr>
        <w:t xml:space="preserve">(1). </w:t>
      </w:r>
      <w:hyperlink r:id="rId99" w:history="1">
        <w:r w:rsidRPr="00750F93">
          <w:rPr>
            <w:rStyle w:val="Hyperlink"/>
            <w:noProof/>
          </w:rPr>
          <w:t>https://doi.org/10.18637/jss.v080.i01</w:t>
        </w:r>
      </w:hyperlink>
      <w:r w:rsidRPr="00750F93">
        <w:rPr>
          <w:noProof/>
        </w:rPr>
        <w:t>.</w:t>
      </w:r>
    </w:p>
    <w:p w14:paraId="6710EAC8" w14:textId="0F960A90" w:rsidR="00750F93" w:rsidRPr="00750F93" w:rsidRDefault="00750F93" w:rsidP="00750F93">
      <w:pPr>
        <w:pStyle w:val="EndNoteBibliography"/>
        <w:spacing w:after="0"/>
        <w:ind w:left="720" w:hanging="720"/>
        <w:rPr>
          <w:noProof/>
        </w:rPr>
      </w:pPr>
      <w:r w:rsidRPr="00750F93">
        <w:rPr>
          <w:noProof/>
        </w:rPr>
        <w:t xml:space="preserve">Bürkner, P.-C. (2018). Advanced Bayesian Multilevel Modeling with the R Package Brms. </w:t>
      </w:r>
      <w:r w:rsidRPr="00750F93">
        <w:rPr>
          <w:i/>
          <w:noProof/>
        </w:rPr>
        <w:t>R J., 10</w:t>
      </w:r>
      <w:r w:rsidRPr="00750F93">
        <w:rPr>
          <w:noProof/>
        </w:rPr>
        <w:t xml:space="preserve">(1), 395-411. </w:t>
      </w:r>
      <w:hyperlink r:id="rId100" w:history="1">
        <w:r w:rsidRPr="00750F93">
          <w:rPr>
            <w:rStyle w:val="Hyperlink"/>
            <w:noProof/>
          </w:rPr>
          <w:t>https://doi.org/10.32614/RJ-2018-017</w:t>
        </w:r>
      </w:hyperlink>
      <w:r w:rsidRPr="00750F93">
        <w:rPr>
          <w:noProof/>
        </w:rPr>
        <w:t>.</w:t>
      </w:r>
    </w:p>
    <w:p w14:paraId="732A7FF8" w14:textId="22330471" w:rsidR="00750F93" w:rsidRPr="00750F93" w:rsidRDefault="00750F93" w:rsidP="00750F93">
      <w:pPr>
        <w:pStyle w:val="EndNoteBibliography"/>
        <w:spacing w:after="0"/>
        <w:ind w:left="720" w:hanging="720"/>
        <w:rPr>
          <w:noProof/>
        </w:rPr>
      </w:pPr>
      <w:r w:rsidRPr="00750F93">
        <w:rPr>
          <w:noProof/>
        </w:rPr>
        <w:lastRenderedPageBreak/>
        <w:t xml:space="preserve">Carpenter, B., A. Gelman, M.D. Hoffman, D. Lee, B. Goodrich, M. Betancourt, M. Brubaker, J. Guo, P. Li, and A. Riddell. (2017). Stan: A Probabilistic Programming Language. </w:t>
      </w:r>
      <w:r w:rsidRPr="00750F93">
        <w:rPr>
          <w:i/>
          <w:noProof/>
        </w:rPr>
        <w:t>J. Stat. Softw., 76</w:t>
      </w:r>
      <w:r w:rsidRPr="00750F93">
        <w:rPr>
          <w:noProof/>
        </w:rPr>
        <w:t xml:space="preserve">(1). </w:t>
      </w:r>
      <w:hyperlink r:id="rId101" w:history="1">
        <w:r w:rsidRPr="00750F93">
          <w:rPr>
            <w:rStyle w:val="Hyperlink"/>
            <w:noProof/>
          </w:rPr>
          <w:t>https://doi.org/10.18637/jss.v076.i01</w:t>
        </w:r>
      </w:hyperlink>
      <w:r w:rsidRPr="00750F93">
        <w:rPr>
          <w:noProof/>
        </w:rPr>
        <w:t>.</w:t>
      </w:r>
    </w:p>
    <w:p w14:paraId="3EF7665F" w14:textId="254A3C52" w:rsidR="00750F93" w:rsidRPr="00750F93" w:rsidRDefault="00750F93" w:rsidP="00750F93">
      <w:pPr>
        <w:pStyle w:val="EndNoteBibliography"/>
        <w:spacing w:after="0"/>
        <w:ind w:left="720" w:hanging="720"/>
        <w:rPr>
          <w:noProof/>
        </w:rPr>
      </w:pPr>
      <w:r w:rsidRPr="00750F93">
        <w:rPr>
          <w:noProof/>
        </w:rPr>
        <w:t xml:space="preserve">Caviglia, O.P., R.J.M. Melchiori, and V.O. Sadras. (2014). Nitrogen Utilization Efficiency in Maize as Affected by Hybrid and N Rate in Late-Sown Crops. </w:t>
      </w:r>
      <w:r w:rsidRPr="00750F93">
        <w:rPr>
          <w:i/>
          <w:noProof/>
        </w:rPr>
        <w:t>Field Crops Res., 168</w:t>
      </w:r>
      <w:r w:rsidRPr="00750F93">
        <w:rPr>
          <w:noProof/>
        </w:rPr>
        <w:t xml:space="preserve">, 27-37. </w:t>
      </w:r>
      <w:hyperlink r:id="rId102" w:history="1">
        <w:r w:rsidRPr="00750F93">
          <w:rPr>
            <w:rStyle w:val="Hyperlink"/>
            <w:noProof/>
          </w:rPr>
          <w:t>https://doi.org/10.1016/j.fcr.2014.08.005</w:t>
        </w:r>
      </w:hyperlink>
      <w:r w:rsidRPr="00750F93">
        <w:rPr>
          <w:noProof/>
        </w:rPr>
        <w:t>.</w:t>
      </w:r>
    </w:p>
    <w:p w14:paraId="0BDC4869" w14:textId="609635B1" w:rsidR="00750F93" w:rsidRPr="00750F93" w:rsidRDefault="00750F93" w:rsidP="00750F93">
      <w:pPr>
        <w:pStyle w:val="EndNoteBibliography"/>
        <w:spacing w:after="0"/>
        <w:ind w:left="720" w:hanging="720"/>
        <w:rPr>
          <w:noProof/>
        </w:rPr>
      </w:pPr>
      <w:r w:rsidRPr="00750F93">
        <w:rPr>
          <w:noProof/>
        </w:rPr>
        <w:t xml:space="preserve">CFIA. (2013). Bintje: Canadian Food Inspection Agency. Retrieved from </w:t>
      </w:r>
      <w:hyperlink r:id="rId103" w:history="1">
        <w:r w:rsidRPr="00750F93">
          <w:rPr>
            <w:rStyle w:val="Hyperlink"/>
            <w:noProof/>
          </w:rPr>
          <w:t>https://inspection.canada.ca/plant-varieties/potatoes/potato-varieties/bintje/eng/1312587385655/1312587385656</w:t>
        </w:r>
      </w:hyperlink>
    </w:p>
    <w:p w14:paraId="15BB290D" w14:textId="7D082C3B" w:rsidR="00750F93" w:rsidRPr="00750F93" w:rsidRDefault="00750F93" w:rsidP="00750F93">
      <w:pPr>
        <w:pStyle w:val="EndNoteBibliography"/>
        <w:spacing w:after="0"/>
        <w:ind w:left="720" w:hanging="720"/>
        <w:rPr>
          <w:noProof/>
        </w:rPr>
      </w:pPr>
      <w:r w:rsidRPr="00750F93">
        <w:rPr>
          <w:noProof/>
        </w:rPr>
        <w:t xml:space="preserve">Ciampitti, I.A., J. Fernandez, S. Tamagno, B. Zhao, G. Lemaire, and D. Makowski. (2021). Does the Critical N Dilution Curve for Maize Crop Vary across Genotype X Environment X Management Scenarios? - a Bayesian Analysis. </w:t>
      </w:r>
      <w:r w:rsidRPr="00750F93">
        <w:rPr>
          <w:i/>
          <w:noProof/>
        </w:rPr>
        <w:t>Eur. J. Agron., 123</w:t>
      </w:r>
      <w:r w:rsidRPr="00750F93">
        <w:rPr>
          <w:noProof/>
        </w:rPr>
        <w:t xml:space="preserve">, 126202. </w:t>
      </w:r>
      <w:hyperlink r:id="rId104" w:history="1">
        <w:r w:rsidRPr="00750F93">
          <w:rPr>
            <w:rStyle w:val="Hyperlink"/>
            <w:noProof/>
          </w:rPr>
          <w:t>https://doi.org/10.1016/j.eja.2020.126202</w:t>
        </w:r>
      </w:hyperlink>
      <w:r w:rsidRPr="00750F93">
        <w:rPr>
          <w:noProof/>
        </w:rPr>
        <w:t>.</w:t>
      </w:r>
    </w:p>
    <w:p w14:paraId="143C7C86" w14:textId="25FB0944" w:rsidR="00750F93" w:rsidRPr="00750F93" w:rsidRDefault="00750F93" w:rsidP="00750F93">
      <w:pPr>
        <w:pStyle w:val="EndNoteBibliography"/>
        <w:spacing w:after="0"/>
        <w:ind w:left="720" w:hanging="720"/>
        <w:rPr>
          <w:noProof/>
        </w:rPr>
      </w:pPr>
      <w:r w:rsidRPr="00750F93">
        <w:rPr>
          <w:noProof/>
        </w:rPr>
        <w:t xml:space="preserve">Crants, J., C. Rosen, M. McNearney, and L. Sun. (2017). The Use of Chlorophyll Meters for Nitrogen Management in Potatoes. </w:t>
      </w:r>
      <w:r w:rsidRPr="00750F93">
        <w:rPr>
          <w:i/>
          <w:noProof/>
        </w:rPr>
        <w:t>Research Reports – 2017</w:t>
      </w:r>
      <w:r w:rsidRPr="00750F93">
        <w:rPr>
          <w:noProof/>
        </w:rPr>
        <w:t xml:space="preserve">. Fargo, ND: Minnesota Area II Potato Research and Promotion Council and Northern Plains Potato Growers Association. Retrieved from </w:t>
      </w:r>
      <w:hyperlink r:id="rId105" w:history="1">
        <w:r w:rsidRPr="00750F93">
          <w:rPr>
            <w:rStyle w:val="Hyperlink"/>
            <w:noProof/>
          </w:rPr>
          <w:t>https://www.ag.ndsu.edu/potatoextension/research</w:t>
        </w:r>
      </w:hyperlink>
    </w:p>
    <w:p w14:paraId="208D5941" w14:textId="77777777" w:rsidR="00750F93" w:rsidRPr="00750F93" w:rsidRDefault="00750F93" w:rsidP="00750F93">
      <w:pPr>
        <w:pStyle w:val="EndNoteBibliography"/>
        <w:spacing w:after="0"/>
        <w:ind w:left="720" w:hanging="720"/>
        <w:rPr>
          <w:noProof/>
        </w:rPr>
      </w:pPr>
      <w:r w:rsidRPr="00750F93">
        <w:rPr>
          <w:noProof/>
        </w:rPr>
        <w:t xml:space="preserve">Duchenne, T., J.M. Machet, and M. Martin. (1997). Potatoes. In G. Lemaire (Ed.), </w:t>
      </w:r>
      <w:r w:rsidRPr="00750F93">
        <w:rPr>
          <w:i/>
          <w:noProof/>
        </w:rPr>
        <w:t>Diagonsis of the Nitrogen Status in Crops</w:t>
      </w:r>
      <w:r w:rsidRPr="00750F93">
        <w:rPr>
          <w:noProof/>
        </w:rPr>
        <w:t xml:space="preserve"> (pp. 119-130). Berlin: Springer.</w:t>
      </w:r>
    </w:p>
    <w:p w14:paraId="186DC95D" w14:textId="32024F48" w:rsidR="00750F93" w:rsidRPr="00750F93" w:rsidRDefault="00750F93" w:rsidP="00750F93">
      <w:pPr>
        <w:pStyle w:val="EndNoteBibliography"/>
        <w:spacing w:after="0"/>
        <w:ind w:left="720" w:hanging="720"/>
        <w:rPr>
          <w:noProof/>
        </w:rPr>
      </w:pPr>
      <w:r w:rsidRPr="00750F93">
        <w:rPr>
          <w:noProof/>
        </w:rPr>
        <w:t xml:space="preserve">Egel, D.S. (2017). Midwest Vegetable Production Guide for Commercial Growers. </w:t>
      </w:r>
      <w:r w:rsidRPr="00750F93">
        <w:rPr>
          <w:i/>
          <w:noProof/>
        </w:rPr>
        <w:t>BU-07094-S</w:t>
      </w:r>
      <w:r w:rsidRPr="00750F93">
        <w:rPr>
          <w:noProof/>
        </w:rPr>
        <w:t xml:space="preserve">: University of Minnesota Extension. Retrieved from </w:t>
      </w:r>
      <w:hyperlink r:id="rId106" w:history="1">
        <w:r w:rsidRPr="00750F93">
          <w:rPr>
            <w:rStyle w:val="Hyperlink"/>
            <w:noProof/>
          </w:rPr>
          <w:t>https://ag.purdue.edu/btny/midwest-vegetable-guide/Pages/default.aspx</w:t>
        </w:r>
      </w:hyperlink>
    </w:p>
    <w:p w14:paraId="45D6A633" w14:textId="089CC6AE" w:rsidR="00750F93" w:rsidRPr="00750F93" w:rsidRDefault="00750F93" w:rsidP="00750F93">
      <w:pPr>
        <w:pStyle w:val="EndNoteBibliography"/>
        <w:spacing w:after="0"/>
        <w:ind w:left="720" w:hanging="720"/>
        <w:rPr>
          <w:noProof/>
        </w:rPr>
      </w:pPr>
      <w:r w:rsidRPr="00750F93">
        <w:rPr>
          <w:noProof/>
        </w:rPr>
        <w:t xml:space="preserve">Errebhi, M., C.J. Rosen, S.C. Gupta, and D.E. Birong. (1998). Potato Yield Response and Nitrate Leaching as Influenced by Nitrogen Management. </w:t>
      </w:r>
      <w:r w:rsidRPr="00750F93">
        <w:rPr>
          <w:i/>
          <w:noProof/>
        </w:rPr>
        <w:t>Agron. J., 90</w:t>
      </w:r>
      <w:r w:rsidRPr="00750F93">
        <w:rPr>
          <w:noProof/>
        </w:rPr>
        <w:t xml:space="preserve">, 10-15. </w:t>
      </w:r>
      <w:hyperlink r:id="rId107" w:history="1">
        <w:r w:rsidRPr="00750F93">
          <w:rPr>
            <w:rStyle w:val="Hyperlink"/>
            <w:noProof/>
          </w:rPr>
          <w:t>https://doi.org/10.2134/agronj1998.00021962009000010003x</w:t>
        </w:r>
      </w:hyperlink>
      <w:r w:rsidRPr="00750F93">
        <w:rPr>
          <w:noProof/>
        </w:rPr>
        <w:t>.</w:t>
      </w:r>
    </w:p>
    <w:p w14:paraId="0C44C825" w14:textId="77777777" w:rsidR="00750F93" w:rsidRPr="00750F93" w:rsidRDefault="00750F93" w:rsidP="00750F93">
      <w:pPr>
        <w:pStyle w:val="EndNoteBibliography"/>
        <w:spacing w:after="0"/>
        <w:ind w:left="720" w:hanging="720"/>
        <w:rPr>
          <w:noProof/>
        </w:rPr>
      </w:pPr>
      <w:r w:rsidRPr="00750F93">
        <w:rPr>
          <w:noProof/>
        </w:rPr>
        <w:t xml:space="preserve">Ewing, E.E., and P.C. Struik. (1992). Tuber Formation in Potato: Induction, Initiation, and Growth. In J. Janick (Ed.), </w:t>
      </w:r>
      <w:r w:rsidRPr="00750F93">
        <w:rPr>
          <w:i/>
          <w:noProof/>
        </w:rPr>
        <w:t>Horticultural Reviews, Volume 14</w:t>
      </w:r>
      <w:r w:rsidRPr="00750F93">
        <w:rPr>
          <w:noProof/>
        </w:rPr>
        <w:t xml:space="preserve"> (pp. 89-198): John Wiley &amp; Sons.</w:t>
      </w:r>
    </w:p>
    <w:p w14:paraId="5DC1AAAE" w14:textId="78EFF043" w:rsidR="00750F93" w:rsidRPr="00750F93" w:rsidRDefault="00750F93" w:rsidP="00750F93">
      <w:pPr>
        <w:pStyle w:val="EndNoteBibliography"/>
        <w:spacing w:after="0"/>
        <w:ind w:left="720" w:hanging="720"/>
        <w:rPr>
          <w:noProof/>
        </w:rPr>
      </w:pPr>
      <w:r w:rsidRPr="00750F93">
        <w:rPr>
          <w:noProof/>
        </w:rPr>
        <w:t xml:space="preserve">Fernández, J.A., G. Lemaire, G. Bélanger, F. Gastal, D. Makowski, and I.A. Ciampitti. (2021). Revisiting the Critical Nitrogen Dilution Curve for Tall Fescue: A Quantitative Synthesis. </w:t>
      </w:r>
      <w:r w:rsidRPr="00750F93">
        <w:rPr>
          <w:i/>
          <w:noProof/>
        </w:rPr>
        <w:t>Eur. J. Agron., 131</w:t>
      </w:r>
      <w:r w:rsidRPr="00750F93">
        <w:rPr>
          <w:noProof/>
        </w:rPr>
        <w:t xml:space="preserve">, 126380. </w:t>
      </w:r>
      <w:hyperlink r:id="rId108" w:history="1">
        <w:r w:rsidRPr="00750F93">
          <w:rPr>
            <w:rStyle w:val="Hyperlink"/>
            <w:noProof/>
          </w:rPr>
          <w:t>https://doi.org/10.1016/j.eja.2021.126380</w:t>
        </w:r>
      </w:hyperlink>
      <w:r w:rsidRPr="00750F93">
        <w:rPr>
          <w:noProof/>
        </w:rPr>
        <w:t>.</w:t>
      </w:r>
    </w:p>
    <w:p w14:paraId="4F02D387" w14:textId="6B1160AE" w:rsidR="00750F93" w:rsidRPr="00750F93" w:rsidRDefault="00750F93" w:rsidP="00750F93">
      <w:pPr>
        <w:pStyle w:val="EndNoteBibliography"/>
        <w:spacing w:after="0"/>
        <w:ind w:left="720" w:hanging="720"/>
        <w:rPr>
          <w:noProof/>
        </w:rPr>
      </w:pPr>
      <w:r w:rsidRPr="00750F93">
        <w:rPr>
          <w:noProof/>
        </w:rPr>
        <w:t xml:space="preserve">Franzen, D., A. Robinson, and C. Rosen. (2018). Fertilizing Potato in North Dakota. </w:t>
      </w:r>
      <w:r w:rsidRPr="00750F93">
        <w:rPr>
          <w:i/>
          <w:noProof/>
        </w:rPr>
        <w:t>SF715</w:t>
      </w:r>
      <w:r w:rsidRPr="00750F93">
        <w:rPr>
          <w:noProof/>
        </w:rPr>
        <w:t xml:space="preserve">. Fargo, ND: North Dakota State University. Retrieved from </w:t>
      </w:r>
      <w:hyperlink r:id="rId109" w:history="1">
        <w:r w:rsidRPr="00750F93">
          <w:rPr>
            <w:rStyle w:val="Hyperlink"/>
            <w:noProof/>
          </w:rPr>
          <w:t>https://www.ag.ndsu.edu/publications/crops/fertilizing-potato-in-north-dakota</w:t>
        </w:r>
      </w:hyperlink>
    </w:p>
    <w:p w14:paraId="1B046C77" w14:textId="77777777" w:rsidR="00750F93" w:rsidRPr="00750F93" w:rsidRDefault="00750F93" w:rsidP="00750F93">
      <w:pPr>
        <w:pStyle w:val="EndNoteBibliography"/>
        <w:spacing w:after="0"/>
        <w:ind w:left="720" w:hanging="720"/>
        <w:rPr>
          <w:noProof/>
        </w:rPr>
      </w:pPr>
      <w:r w:rsidRPr="00750F93">
        <w:rPr>
          <w:noProof/>
        </w:rPr>
        <w:t xml:space="preserve">Gastal, F., G. Lemaire, J.-L. Durand, and G. Louarn. (2015). Quantifying Crop Responses to Nitrogen and Avenues to Improve Nitrogen-Use Efficiency. In </w:t>
      </w:r>
      <w:r w:rsidRPr="00750F93">
        <w:rPr>
          <w:i/>
          <w:noProof/>
        </w:rPr>
        <w:t>Crop Physiology</w:t>
      </w:r>
      <w:r w:rsidRPr="00750F93">
        <w:rPr>
          <w:noProof/>
        </w:rPr>
        <w:t xml:space="preserve"> (Second ed., pp. 161-206).</w:t>
      </w:r>
    </w:p>
    <w:p w14:paraId="76F16E3B" w14:textId="3DF9A006" w:rsidR="00750F93" w:rsidRPr="00750F93" w:rsidRDefault="00750F93" w:rsidP="00750F93">
      <w:pPr>
        <w:pStyle w:val="EndNoteBibliography"/>
        <w:spacing w:after="0"/>
        <w:ind w:left="720" w:hanging="720"/>
        <w:rPr>
          <w:noProof/>
        </w:rPr>
      </w:pPr>
      <w:r w:rsidRPr="00750F93">
        <w:rPr>
          <w:noProof/>
        </w:rPr>
        <w:t xml:space="preserve">Gelaro, R., W. McCarty, M.J. Suarez, R. Todling, A. Molod, L. Takacs, C. Randles, A. Darmenov, M.G. Bosilovich, R. Reichle, K. Wargan, L. Coy, R. Cullather, C. Draper, S. Akella, V. Buchard, A. Conaty, A. da Silva, W. Gu, G.K. Kim, R. Koster, R. Lucchesi, D. Merkova, J.E. Nielsen, G. Partyka, S. Pawson, W. Putman, M. Rienecker, S.D. Schubert, M. Sienkiewicz, and B. Zhao. (2017). The Modern-Era Retrospective Analysis for Research and Applications, Version 2 (Merra-2). </w:t>
      </w:r>
      <w:r w:rsidRPr="00750F93">
        <w:rPr>
          <w:i/>
          <w:noProof/>
        </w:rPr>
        <w:t>J Clim, Volume 30</w:t>
      </w:r>
      <w:r w:rsidRPr="00750F93">
        <w:rPr>
          <w:noProof/>
        </w:rPr>
        <w:t xml:space="preserve">(Iss 13), 5419-5454. </w:t>
      </w:r>
      <w:hyperlink r:id="rId110" w:history="1">
        <w:r w:rsidRPr="00750F93">
          <w:rPr>
            <w:rStyle w:val="Hyperlink"/>
            <w:noProof/>
          </w:rPr>
          <w:t>https://doi.org/10.1175/JCLI-D-16-0758.1</w:t>
        </w:r>
      </w:hyperlink>
      <w:r w:rsidRPr="00750F93">
        <w:rPr>
          <w:noProof/>
        </w:rPr>
        <w:t>.</w:t>
      </w:r>
    </w:p>
    <w:p w14:paraId="200B54B8" w14:textId="76AB1A3C" w:rsidR="00750F93" w:rsidRPr="00750F93" w:rsidRDefault="00750F93" w:rsidP="00750F93">
      <w:pPr>
        <w:pStyle w:val="EndNoteBibliography"/>
        <w:spacing w:after="0"/>
        <w:ind w:left="720" w:hanging="720"/>
        <w:rPr>
          <w:noProof/>
        </w:rPr>
      </w:pPr>
      <w:r w:rsidRPr="00750F93">
        <w:rPr>
          <w:noProof/>
        </w:rPr>
        <w:t xml:space="preserve">Giletto, C.M., and H.E. Echeverría. (2015). Critical Nitrogen Dilution Curve in Processing Potato Cultivars. </w:t>
      </w:r>
      <w:r w:rsidRPr="00750F93">
        <w:rPr>
          <w:i/>
          <w:noProof/>
        </w:rPr>
        <w:t>Am. J. Plant Sci., 06</w:t>
      </w:r>
      <w:r w:rsidRPr="00750F93">
        <w:rPr>
          <w:noProof/>
        </w:rPr>
        <w:t xml:space="preserve">(19), 3144-3156. </w:t>
      </w:r>
      <w:hyperlink r:id="rId111" w:history="1">
        <w:r w:rsidRPr="00750F93">
          <w:rPr>
            <w:rStyle w:val="Hyperlink"/>
            <w:noProof/>
          </w:rPr>
          <w:t>https://doi.org/10.4236/ajps.2015.619306</w:t>
        </w:r>
      </w:hyperlink>
      <w:r w:rsidRPr="00750F93">
        <w:rPr>
          <w:noProof/>
        </w:rPr>
        <w:t>.</w:t>
      </w:r>
    </w:p>
    <w:p w14:paraId="7C0BF839" w14:textId="165E3036" w:rsidR="00750F93" w:rsidRPr="00750F93" w:rsidRDefault="00750F93" w:rsidP="00750F93">
      <w:pPr>
        <w:pStyle w:val="EndNoteBibliography"/>
        <w:spacing w:after="0"/>
        <w:ind w:left="720" w:hanging="720"/>
        <w:rPr>
          <w:noProof/>
        </w:rPr>
      </w:pPr>
      <w:r w:rsidRPr="00750F93">
        <w:rPr>
          <w:noProof/>
        </w:rPr>
        <w:lastRenderedPageBreak/>
        <w:t xml:space="preserve">Giletto, C.M., N.I. Reussi Calvo, P. Sandaña, H.E. Echeverría, and G. Bélanger. (2020). Shoot- and Tuber-Based Critical Nitrogen Dilution Curves for the Prediction of the N Status in Potato. </w:t>
      </w:r>
      <w:r w:rsidRPr="00750F93">
        <w:rPr>
          <w:i/>
          <w:noProof/>
        </w:rPr>
        <w:t>Eur. J. Agron., 119</w:t>
      </w:r>
      <w:r w:rsidRPr="00750F93">
        <w:rPr>
          <w:noProof/>
        </w:rPr>
        <w:t xml:space="preserve">. </w:t>
      </w:r>
      <w:hyperlink r:id="rId112" w:history="1">
        <w:r w:rsidRPr="00750F93">
          <w:rPr>
            <w:rStyle w:val="Hyperlink"/>
            <w:noProof/>
          </w:rPr>
          <w:t>https://doi.org/10.1016/j.eja.2020.126114</w:t>
        </w:r>
      </w:hyperlink>
      <w:r w:rsidRPr="00750F93">
        <w:rPr>
          <w:noProof/>
        </w:rPr>
        <w:t>.</w:t>
      </w:r>
    </w:p>
    <w:p w14:paraId="68D42CC4" w14:textId="1729EF4C" w:rsidR="00750F93" w:rsidRPr="00750F93" w:rsidRDefault="00750F93" w:rsidP="00750F93">
      <w:pPr>
        <w:pStyle w:val="EndNoteBibliography"/>
        <w:spacing w:after="0"/>
        <w:ind w:left="720" w:hanging="720"/>
        <w:rPr>
          <w:noProof/>
        </w:rPr>
      </w:pPr>
      <w:r w:rsidRPr="00750F93">
        <w:rPr>
          <w:noProof/>
        </w:rPr>
        <w:t xml:space="preserve">Greenwood, D.J., G. Lemaire, G. Gosse, P. Cruz, A. Draycott, and J.J. Neeteson. (1990). Decline in Percentage N of C3 and C4 Crops with Increasing Plant Mass. </w:t>
      </w:r>
      <w:r w:rsidRPr="00750F93">
        <w:rPr>
          <w:i/>
          <w:noProof/>
        </w:rPr>
        <w:t>Ann. Bot., 66</w:t>
      </w:r>
      <w:r w:rsidRPr="00750F93">
        <w:rPr>
          <w:noProof/>
        </w:rPr>
        <w:t xml:space="preserve">(4), 425-436. </w:t>
      </w:r>
      <w:hyperlink r:id="rId113" w:history="1">
        <w:r w:rsidRPr="00750F93">
          <w:rPr>
            <w:rStyle w:val="Hyperlink"/>
            <w:noProof/>
          </w:rPr>
          <w:t>https://doi.org/10.1093/oxfordjournals.aob.a088044</w:t>
        </w:r>
      </w:hyperlink>
      <w:r w:rsidRPr="00750F93">
        <w:rPr>
          <w:noProof/>
        </w:rPr>
        <w:t>.</w:t>
      </w:r>
    </w:p>
    <w:p w14:paraId="4ADD7BA3" w14:textId="027DC631" w:rsidR="00750F93" w:rsidRPr="00750F93" w:rsidRDefault="00750F93" w:rsidP="00750F93">
      <w:pPr>
        <w:pStyle w:val="EndNoteBibliography"/>
        <w:spacing w:after="0"/>
        <w:ind w:left="720" w:hanging="720"/>
        <w:rPr>
          <w:noProof/>
        </w:rPr>
      </w:pPr>
      <w:r w:rsidRPr="00750F93">
        <w:rPr>
          <w:noProof/>
        </w:rPr>
        <w:t xml:space="preserve">Greenwood, D.J., J.J. Neeteson, and A. Draycott. (1986). Quantitative Relationships for the Dependence of Growth Rate of Arable Crops on Their Nitrogen Content, Dry Weight and Aerial Environment. </w:t>
      </w:r>
      <w:r w:rsidRPr="00750F93">
        <w:rPr>
          <w:i/>
          <w:noProof/>
        </w:rPr>
        <w:t>Plant Soil, 91</w:t>
      </w:r>
      <w:r w:rsidRPr="00750F93">
        <w:rPr>
          <w:noProof/>
        </w:rPr>
        <w:t xml:space="preserve">(3), 281-301. </w:t>
      </w:r>
      <w:hyperlink r:id="rId114" w:history="1">
        <w:r w:rsidRPr="00750F93">
          <w:rPr>
            <w:rStyle w:val="Hyperlink"/>
            <w:noProof/>
          </w:rPr>
          <w:t>https://doi.org/10.1007/BF02198111</w:t>
        </w:r>
      </w:hyperlink>
      <w:r w:rsidRPr="00750F93">
        <w:rPr>
          <w:noProof/>
        </w:rPr>
        <w:t>.</w:t>
      </w:r>
    </w:p>
    <w:p w14:paraId="2F503DCC" w14:textId="5696521B" w:rsidR="00750F93" w:rsidRPr="00750F93" w:rsidRDefault="00750F93" w:rsidP="00750F93">
      <w:pPr>
        <w:pStyle w:val="EndNoteBibliography"/>
        <w:spacing w:after="0"/>
        <w:ind w:left="720" w:hanging="720"/>
        <w:rPr>
          <w:noProof/>
        </w:rPr>
      </w:pPr>
      <w:r w:rsidRPr="00750F93">
        <w:rPr>
          <w:noProof/>
        </w:rPr>
        <w:t xml:space="preserve">Gupta, S., and C.J. Rosen. (2019). Nitrogen Fertilization Rate and Cold-Induced Sweetening in Potato Tubers During Storage. </w:t>
      </w:r>
      <w:r w:rsidRPr="00750F93">
        <w:rPr>
          <w:i/>
          <w:noProof/>
        </w:rPr>
        <w:t>Research Reports – 2019</w:t>
      </w:r>
      <w:r w:rsidRPr="00750F93">
        <w:rPr>
          <w:noProof/>
        </w:rPr>
        <w:t xml:space="preserve">. Fargo, ND: Minnesota Area II Potato Research and Promotion Council and Northern Plains Potato Growers Association. Retrieved from </w:t>
      </w:r>
      <w:hyperlink r:id="rId115" w:history="1">
        <w:r w:rsidRPr="00750F93">
          <w:rPr>
            <w:rStyle w:val="Hyperlink"/>
            <w:noProof/>
          </w:rPr>
          <w:t>https://www.ag.ndsu.edu/potatoextension/research/2019RESEARCHREPORTS.pdf</w:t>
        </w:r>
      </w:hyperlink>
    </w:p>
    <w:p w14:paraId="019F2B50" w14:textId="523F221D" w:rsidR="00750F93" w:rsidRPr="00750F93" w:rsidRDefault="00750F93" w:rsidP="00750F93">
      <w:pPr>
        <w:pStyle w:val="EndNoteBibliography"/>
        <w:spacing w:after="0"/>
        <w:ind w:left="720" w:hanging="720"/>
        <w:rPr>
          <w:noProof/>
        </w:rPr>
      </w:pPr>
      <w:r w:rsidRPr="00750F93">
        <w:rPr>
          <w:noProof/>
        </w:rPr>
        <w:t xml:space="preserve">Gupta, S.K., J. Crants, M. McNearney, and C.J. Rosen. (2020). Evaluation of a Promising Minnesota Clone for N Response, Agronomic Traits &amp; Storage Quality. </w:t>
      </w:r>
      <w:r w:rsidRPr="00750F93">
        <w:rPr>
          <w:i/>
          <w:noProof/>
        </w:rPr>
        <w:t>Research Reports – 2020</w:t>
      </w:r>
      <w:r w:rsidRPr="00750F93">
        <w:rPr>
          <w:noProof/>
        </w:rPr>
        <w:t xml:space="preserve">. Fargo, ND: Minnesota Area II Potato Research and Promotion Council and Northern Plains Potato Growers Association. Retrieved from </w:t>
      </w:r>
      <w:hyperlink r:id="rId116" w:history="1">
        <w:r w:rsidRPr="00750F93">
          <w:rPr>
            <w:rStyle w:val="Hyperlink"/>
            <w:noProof/>
          </w:rPr>
          <w:t>https://www.ag.ndsu.edu/potatoextension/research/2020ResearchBooks.pdf</w:t>
        </w:r>
      </w:hyperlink>
    </w:p>
    <w:p w14:paraId="56F827D9" w14:textId="77777777" w:rsidR="00750F93" w:rsidRPr="00750F93" w:rsidRDefault="00750F93" w:rsidP="00750F93">
      <w:pPr>
        <w:pStyle w:val="EndNoteBibliography"/>
        <w:spacing w:after="0"/>
        <w:ind w:left="720" w:hanging="720"/>
        <w:rPr>
          <w:noProof/>
        </w:rPr>
      </w:pPr>
      <w:r w:rsidRPr="00750F93">
        <w:rPr>
          <w:noProof/>
        </w:rPr>
        <w:t>Hansen, B., and A.G. Giencke. (1988). Sand Plains Research Farm Soil Report. St. Paul, MN: University of Minnesota</w:t>
      </w:r>
    </w:p>
    <w:p w14:paraId="5BB3645D" w14:textId="03C30E6D" w:rsidR="00750F93" w:rsidRPr="00750F93" w:rsidRDefault="00750F93" w:rsidP="00750F93">
      <w:pPr>
        <w:pStyle w:val="EndNoteBibliography"/>
        <w:spacing w:after="0"/>
        <w:ind w:left="720" w:hanging="720"/>
        <w:rPr>
          <w:noProof/>
        </w:rPr>
      </w:pPr>
      <w:r w:rsidRPr="00750F93">
        <w:rPr>
          <w:noProof/>
        </w:rPr>
        <w:t xml:space="preserve">Herrmann, A., and F. Taube. (2004). The Range of the Critical Nitrogen Dilution Curve for Maize (Zea Mays L.) Can Be Extended until Silage Maturity. </w:t>
      </w:r>
      <w:r w:rsidRPr="00750F93">
        <w:rPr>
          <w:i/>
          <w:noProof/>
        </w:rPr>
        <w:t>Agron. J., 96</w:t>
      </w:r>
      <w:r w:rsidRPr="00750F93">
        <w:rPr>
          <w:noProof/>
        </w:rPr>
        <w:t xml:space="preserve">(4), 1131-1138. </w:t>
      </w:r>
      <w:hyperlink r:id="rId117" w:history="1">
        <w:r w:rsidRPr="00750F93">
          <w:rPr>
            <w:rStyle w:val="Hyperlink"/>
            <w:noProof/>
          </w:rPr>
          <w:t>https://doi.org/10.2134/agronj2004.1131</w:t>
        </w:r>
      </w:hyperlink>
      <w:r w:rsidRPr="00750F93">
        <w:rPr>
          <w:noProof/>
        </w:rPr>
        <w:t>.</w:t>
      </w:r>
    </w:p>
    <w:p w14:paraId="7D74117D" w14:textId="77777777" w:rsidR="00750F93" w:rsidRPr="00750F93" w:rsidRDefault="00750F93" w:rsidP="00750F93">
      <w:pPr>
        <w:pStyle w:val="EndNoteBibliography"/>
        <w:spacing w:after="0"/>
        <w:ind w:left="720" w:hanging="720"/>
        <w:rPr>
          <w:noProof/>
        </w:rPr>
      </w:pPr>
      <w:r w:rsidRPr="00750F93">
        <w:rPr>
          <w:noProof/>
        </w:rPr>
        <w:t xml:space="preserve">Horneck, D.A., and R.O. Miller. (1998). Determination of Total Nitrogen in Plant Tissue. In Y. P. Kalra (Ed.), </w:t>
      </w:r>
      <w:r w:rsidRPr="00750F93">
        <w:rPr>
          <w:i/>
          <w:noProof/>
        </w:rPr>
        <w:t>Handbook of Reference Methods for Plant Analysis</w:t>
      </w:r>
      <w:r w:rsidRPr="00750F93">
        <w:rPr>
          <w:noProof/>
        </w:rPr>
        <w:t xml:space="preserve"> (pp. 75-84). Boston: CRC Press.</w:t>
      </w:r>
    </w:p>
    <w:p w14:paraId="386149CD" w14:textId="77777777" w:rsidR="00750F93" w:rsidRPr="00750F93" w:rsidRDefault="00750F93" w:rsidP="00750F93">
      <w:pPr>
        <w:pStyle w:val="EndNoteBibliography"/>
        <w:spacing w:after="0"/>
        <w:ind w:left="720" w:hanging="720"/>
        <w:rPr>
          <w:noProof/>
        </w:rPr>
      </w:pPr>
      <w:r w:rsidRPr="00750F93">
        <w:rPr>
          <w:noProof/>
        </w:rPr>
        <w:t xml:space="preserve">Horwitz, W., P. Chichilo, and H. Reynolds. (1970). </w:t>
      </w:r>
      <w:r w:rsidRPr="00750F93">
        <w:rPr>
          <w:i/>
          <w:noProof/>
        </w:rPr>
        <w:t>Official Methods of Analysis of the Association of Official Analytical Chemists.</w:t>
      </w:r>
      <w:r w:rsidRPr="00750F93">
        <w:rPr>
          <w:noProof/>
        </w:rPr>
        <w:t xml:space="preserve"> (11th ed.). Washington, DC: Association of Official Analytical Chemists.</w:t>
      </w:r>
    </w:p>
    <w:p w14:paraId="2C861247" w14:textId="42391881" w:rsidR="00750F93" w:rsidRPr="00750F93" w:rsidRDefault="00750F93" w:rsidP="00750F93">
      <w:pPr>
        <w:pStyle w:val="EndNoteBibliography"/>
        <w:spacing w:after="0"/>
        <w:ind w:left="720" w:hanging="720"/>
        <w:rPr>
          <w:noProof/>
        </w:rPr>
      </w:pPr>
      <w:r w:rsidRPr="00750F93">
        <w:rPr>
          <w:noProof/>
        </w:rPr>
        <w:t xml:space="preserve">Houlès, V., M. Guérif, and B. Mary. (2007). Elaboration of a Nitrogen Nutrition Indicator for Winter Wheat Based on Leaf Area Index and Chlorophyll Content for Making Nitrogen Recommendations. </w:t>
      </w:r>
      <w:r w:rsidRPr="00750F93">
        <w:rPr>
          <w:i/>
          <w:noProof/>
        </w:rPr>
        <w:t>Eur. J. Agron., 27</w:t>
      </w:r>
      <w:r w:rsidRPr="00750F93">
        <w:rPr>
          <w:noProof/>
        </w:rPr>
        <w:t xml:space="preserve">(1), 1-11. </w:t>
      </w:r>
      <w:hyperlink r:id="rId118" w:history="1">
        <w:r w:rsidRPr="00750F93">
          <w:rPr>
            <w:rStyle w:val="Hyperlink"/>
            <w:noProof/>
          </w:rPr>
          <w:t>https://doi.org/10.1016/j.eja.2006.10.001</w:t>
        </w:r>
      </w:hyperlink>
      <w:r w:rsidRPr="00750F93">
        <w:rPr>
          <w:noProof/>
        </w:rPr>
        <w:t>.</w:t>
      </w:r>
    </w:p>
    <w:p w14:paraId="3443FFE0" w14:textId="625A81D2" w:rsidR="00750F93" w:rsidRPr="00750F93" w:rsidRDefault="00750F93" w:rsidP="00750F93">
      <w:pPr>
        <w:pStyle w:val="EndNoteBibliography"/>
        <w:spacing w:after="0"/>
        <w:ind w:left="720" w:hanging="720"/>
        <w:rPr>
          <w:noProof/>
        </w:rPr>
      </w:pPr>
      <w:r w:rsidRPr="00750F93">
        <w:rPr>
          <w:noProof/>
        </w:rPr>
        <w:t xml:space="preserve">Ifenkwe, O.P., and E.J. Allen. (1978). Effects of Row Width and Planting Density on Growth and Yield of Two Maincrop Potato Varieties. 1. Plant Morphology and Dry-Matter Accumulation. </w:t>
      </w:r>
      <w:r w:rsidRPr="00750F93">
        <w:rPr>
          <w:i/>
          <w:noProof/>
        </w:rPr>
        <w:t>The Journal of Agricultural Science, 91</w:t>
      </w:r>
      <w:r w:rsidRPr="00750F93">
        <w:rPr>
          <w:noProof/>
        </w:rPr>
        <w:t xml:space="preserve">(2), 265-278. </w:t>
      </w:r>
      <w:hyperlink r:id="rId119" w:history="1">
        <w:r w:rsidRPr="00750F93">
          <w:rPr>
            <w:rStyle w:val="Hyperlink"/>
            <w:noProof/>
          </w:rPr>
          <w:t>https://doi.org/10.1017/s0021859600046359</w:t>
        </w:r>
      </w:hyperlink>
      <w:r w:rsidRPr="00750F93">
        <w:rPr>
          <w:noProof/>
        </w:rPr>
        <w:t>.</w:t>
      </w:r>
    </w:p>
    <w:p w14:paraId="357D0A13" w14:textId="6A5249F9" w:rsidR="00750F93" w:rsidRPr="00750F93" w:rsidRDefault="00750F93" w:rsidP="00750F93">
      <w:pPr>
        <w:pStyle w:val="EndNoteBibliography"/>
        <w:spacing w:after="0"/>
        <w:ind w:left="720" w:hanging="720"/>
        <w:rPr>
          <w:noProof/>
        </w:rPr>
      </w:pPr>
      <w:r w:rsidRPr="00750F93">
        <w:rPr>
          <w:noProof/>
        </w:rPr>
        <w:t xml:space="preserve">Jones, C.R., T.E. Michaels, C.S. Carley, C.J. Rosen, and L.M. Shannon. (2021). Nitrogen Uptake and Utilization in Advanced Fresh-Market Red Potato Breeding Lines. </w:t>
      </w:r>
      <w:r w:rsidRPr="00750F93">
        <w:rPr>
          <w:i/>
          <w:noProof/>
        </w:rPr>
        <w:t>Crop Sci., 61</w:t>
      </w:r>
      <w:r w:rsidRPr="00750F93">
        <w:rPr>
          <w:noProof/>
        </w:rPr>
        <w:t xml:space="preserve">, 878–895. </w:t>
      </w:r>
      <w:hyperlink r:id="rId120" w:history="1">
        <w:r w:rsidRPr="00750F93">
          <w:rPr>
            <w:rStyle w:val="Hyperlink"/>
            <w:noProof/>
          </w:rPr>
          <w:t>https://doi.org/10.1002/csc2.20297</w:t>
        </w:r>
      </w:hyperlink>
      <w:r w:rsidRPr="00750F93">
        <w:rPr>
          <w:noProof/>
        </w:rPr>
        <w:t>.</w:t>
      </w:r>
    </w:p>
    <w:p w14:paraId="54DFDC14" w14:textId="547674FB" w:rsidR="00750F93" w:rsidRPr="00750F93" w:rsidRDefault="00750F93" w:rsidP="00750F93">
      <w:pPr>
        <w:pStyle w:val="EndNoteBibliography"/>
        <w:spacing w:after="0"/>
        <w:ind w:left="720" w:hanging="720"/>
        <w:rPr>
          <w:noProof/>
        </w:rPr>
      </w:pPr>
      <w:r w:rsidRPr="00750F93">
        <w:rPr>
          <w:noProof/>
        </w:rPr>
        <w:t xml:space="preserve">Justes, E., B. Mary, J.-M. Meynard, J.-M. Machet, and L. Thelier-Huche. (1994). Determination of a Critical Nitrogen Dilution Curve for Winter Wheat Crops. </w:t>
      </w:r>
      <w:r w:rsidRPr="00750F93">
        <w:rPr>
          <w:i/>
          <w:noProof/>
        </w:rPr>
        <w:t>Ann. Bot., 74</w:t>
      </w:r>
      <w:r w:rsidRPr="00750F93">
        <w:rPr>
          <w:noProof/>
        </w:rPr>
        <w:t xml:space="preserve">(4), 397-407. </w:t>
      </w:r>
      <w:hyperlink r:id="rId121" w:history="1">
        <w:r w:rsidRPr="00750F93">
          <w:rPr>
            <w:rStyle w:val="Hyperlink"/>
            <w:noProof/>
          </w:rPr>
          <w:t>https://doi.org/10.1006/anbo.1994.1133</w:t>
        </w:r>
      </w:hyperlink>
      <w:r w:rsidRPr="00750F93">
        <w:rPr>
          <w:noProof/>
        </w:rPr>
        <w:t>.</w:t>
      </w:r>
    </w:p>
    <w:p w14:paraId="14B13133" w14:textId="773961AD" w:rsidR="00750F93" w:rsidRPr="00750F93" w:rsidRDefault="00750F93" w:rsidP="00750F93">
      <w:pPr>
        <w:pStyle w:val="EndNoteBibliography"/>
        <w:spacing w:after="0"/>
        <w:ind w:left="720" w:hanging="720"/>
        <w:rPr>
          <w:noProof/>
        </w:rPr>
      </w:pPr>
      <w:r w:rsidRPr="00750F93">
        <w:rPr>
          <w:noProof/>
        </w:rPr>
        <w:t xml:space="preserve">Kim, Y.U., and B.W. Lee. (2019). Differential Mechanisms of Potato Yield Loss Induced by High Day and Night Temperatures During Tuber Initiation and Bulking: Photosynthesis and Tuber Growth. </w:t>
      </w:r>
      <w:r w:rsidRPr="00750F93">
        <w:rPr>
          <w:i/>
          <w:noProof/>
        </w:rPr>
        <w:t>Front. Plant Sci., 10</w:t>
      </w:r>
      <w:r w:rsidRPr="00750F93">
        <w:rPr>
          <w:noProof/>
        </w:rPr>
        <w:t xml:space="preserve">, 300. </w:t>
      </w:r>
      <w:hyperlink r:id="rId122" w:history="1">
        <w:r w:rsidRPr="00750F93">
          <w:rPr>
            <w:rStyle w:val="Hyperlink"/>
            <w:noProof/>
          </w:rPr>
          <w:t>https://doi.org/10.3389/fpls.2019.00300</w:t>
        </w:r>
      </w:hyperlink>
      <w:r w:rsidRPr="00750F93">
        <w:rPr>
          <w:noProof/>
        </w:rPr>
        <w:t>.</w:t>
      </w:r>
    </w:p>
    <w:p w14:paraId="29DBA24F" w14:textId="45BAA651" w:rsidR="00750F93" w:rsidRPr="00750F93" w:rsidRDefault="00750F93" w:rsidP="00750F93">
      <w:pPr>
        <w:pStyle w:val="EndNoteBibliography"/>
        <w:spacing w:after="0"/>
        <w:ind w:left="720" w:hanging="720"/>
        <w:rPr>
          <w:noProof/>
        </w:rPr>
      </w:pPr>
      <w:r w:rsidRPr="00750F93">
        <w:rPr>
          <w:noProof/>
        </w:rPr>
        <w:lastRenderedPageBreak/>
        <w:t xml:space="preserve">Kleinkopf, G.E., D.T. Westermann, and R.B. Dwelle. (1981). Dry Matter Production and Nitrogen Utilization by Six Potato Cultivars. </w:t>
      </w:r>
      <w:r w:rsidRPr="00750F93">
        <w:rPr>
          <w:i/>
          <w:noProof/>
        </w:rPr>
        <w:t>Agron. J., 73</w:t>
      </w:r>
      <w:r w:rsidRPr="00750F93">
        <w:rPr>
          <w:noProof/>
        </w:rPr>
        <w:t xml:space="preserve">(5), 799-802. </w:t>
      </w:r>
      <w:hyperlink r:id="rId123" w:history="1">
        <w:r w:rsidRPr="00750F93">
          <w:rPr>
            <w:rStyle w:val="Hyperlink"/>
            <w:noProof/>
          </w:rPr>
          <w:t>https://doi.org/10.2134/agronj1981.00021962007300050013x</w:t>
        </w:r>
      </w:hyperlink>
      <w:r w:rsidRPr="00750F93">
        <w:rPr>
          <w:noProof/>
        </w:rPr>
        <w:t>.</w:t>
      </w:r>
    </w:p>
    <w:p w14:paraId="43DD7C51" w14:textId="775D1516" w:rsidR="00750F93" w:rsidRPr="00750F93" w:rsidRDefault="00750F93" w:rsidP="00750F93">
      <w:pPr>
        <w:pStyle w:val="EndNoteBibliography"/>
        <w:spacing w:after="0"/>
        <w:ind w:left="720" w:hanging="720"/>
        <w:rPr>
          <w:noProof/>
        </w:rPr>
      </w:pPr>
      <w:r w:rsidRPr="00750F93">
        <w:rPr>
          <w:noProof/>
        </w:rPr>
        <w:t xml:space="preserve">Lemaire, G., and I. Ciampitti. (2020). Crop Mass and N Status as Prerequisite Covariables for Unraveling Nitrogen Use Efficiency across Genotype-by-Environment-by-Management Scenarios: A Review. </w:t>
      </w:r>
      <w:r w:rsidRPr="00750F93">
        <w:rPr>
          <w:i/>
          <w:noProof/>
        </w:rPr>
        <w:t>Plants, 9</w:t>
      </w:r>
      <w:r w:rsidRPr="00750F93">
        <w:rPr>
          <w:noProof/>
        </w:rPr>
        <w:t xml:space="preserve">(10). </w:t>
      </w:r>
      <w:hyperlink r:id="rId124" w:history="1">
        <w:r w:rsidRPr="00750F93">
          <w:rPr>
            <w:rStyle w:val="Hyperlink"/>
            <w:noProof/>
          </w:rPr>
          <w:t>https://doi.org/10.3390/plants9101309</w:t>
        </w:r>
      </w:hyperlink>
      <w:r w:rsidRPr="00750F93">
        <w:rPr>
          <w:noProof/>
        </w:rPr>
        <w:t>.</w:t>
      </w:r>
    </w:p>
    <w:p w14:paraId="556035C5" w14:textId="77777777" w:rsidR="00750F93" w:rsidRPr="00750F93" w:rsidRDefault="00750F93" w:rsidP="00750F93">
      <w:pPr>
        <w:pStyle w:val="EndNoteBibliography"/>
        <w:spacing w:after="0"/>
        <w:ind w:left="720" w:hanging="720"/>
        <w:rPr>
          <w:noProof/>
        </w:rPr>
      </w:pPr>
      <w:r w:rsidRPr="00750F93">
        <w:rPr>
          <w:noProof/>
        </w:rPr>
        <w:t xml:space="preserve">Lemaire, G., and F. Gastal. (1997). N Uptake and Distribution in Plant Canopies. In G. Lemaire (Ed.), </w:t>
      </w:r>
      <w:r w:rsidRPr="00750F93">
        <w:rPr>
          <w:i/>
          <w:noProof/>
        </w:rPr>
        <w:t>Diagnosis of the Nitrogen Status in Crops</w:t>
      </w:r>
      <w:r w:rsidRPr="00750F93">
        <w:rPr>
          <w:noProof/>
        </w:rPr>
        <w:t xml:space="preserve"> (pp. 3-43). Berlin: Springer.</w:t>
      </w:r>
    </w:p>
    <w:p w14:paraId="6545B3E1" w14:textId="1842BE95" w:rsidR="00750F93" w:rsidRPr="00750F93" w:rsidRDefault="00750F93" w:rsidP="00750F93">
      <w:pPr>
        <w:pStyle w:val="EndNoteBibliography"/>
        <w:spacing w:after="0"/>
        <w:ind w:left="720" w:hanging="720"/>
        <w:rPr>
          <w:noProof/>
        </w:rPr>
      </w:pPr>
      <w:r w:rsidRPr="00750F93">
        <w:rPr>
          <w:noProof/>
        </w:rPr>
        <w:t xml:space="preserve">Lemaire, G., T. Sinclair, V. Sadras, and G. Bélanger. (2019). Allometric Approach to Crop Nutrition and Implications for Crop Diagnosis and Phenotyping. A Review. </w:t>
      </w:r>
      <w:r w:rsidRPr="00750F93">
        <w:rPr>
          <w:i/>
          <w:noProof/>
        </w:rPr>
        <w:t>Agron. Sustain. Dev., 39</w:t>
      </w:r>
      <w:r w:rsidRPr="00750F93">
        <w:rPr>
          <w:noProof/>
        </w:rPr>
        <w:t xml:space="preserve">(2). </w:t>
      </w:r>
      <w:hyperlink r:id="rId125" w:history="1">
        <w:r w:rsidRPr="00750F93">
          <w:rPr>
            <w:rStyle w:val="Hyperlink"/>
            <w:noProof/>
          </w:rPr>
          <w:t>https://doi.org/10.1007/s13593-019-0570-6</w:t>
        </w:r>
      </w:hyperlink>
      <w:r w:rsidRPr="00750F93">
        <w:rPr>
          <w:noProof/>
        </w:rPr>
        <w:t>.</w:t>
      </w:r>
    </w:p>
    <w:p w14:paraId="5252DAC0" w14:textId="4B1193EB" w:rsidR="00750F93" w:rsidRPr="00750F93" w:rsidRDefault="00750F93" w:rsidP="00750F93">
      <w:pPr>
        <w:pStyle w:val="EndNoteBibliography"/>
        <w:spacing w:after="0"/>
        <w:ind w:left="720" w:hanging="720"/>
        <w:rPr>
          <w:noProof/>
        </w:rPr>
      </w:pPr>
      <w:r w:rsidRPr="00750F93">
        <w:rPr>
          <w:noProof/>
        </w:rPr>
        <w:t xml:space="preserve">Li, D., Y. Miao, S.K. Gupta, C.J. Rosen, F. Yuan, C. Wang, L. Wang, and Y. Huang. (2021). Improving Potato Yield Prediction by Combining Cultivar Information and Uav Remote Sensing Data Using Machine Learning. </w:t>
      </w:r>
      <w:r w:rsidRPr="00750F93">
        <w:rPr>
          <w:i/>
          <w:noProof/>
        </w:rPr>
        <w:t>Remote Sens., 13</w:t>
      </w:r>
      <w:r w:rsidRPr="00750F93">
        <w:rPr>
          <w:noProof/>
        </w:rPr>
        <w:t xml:space="preserve">(16). </w:t>
      </w:r>
      <w:hyperlink r:id="rId126" w:history="1">
        <w:r w:rsidRPr="00750F93">
          <w:rPr>
            <w:rStyle w:val="Hyperlink"/>
            <w:noProof/>
          </w:rPr>
          <w:t>https://doi.org/10.3390/rs13163322</w:t>
        </w:r>
      </w:hyperlink>
      <w:r w:rsidRPr="00750F93">
        <w:rPr>
          <w:noProof/>
        </w:rPr>
        <w:t>.</w:t>
      </w:r>
    </w:p>
    <w:p w14:paraId="1948F1A3" w14:textId="434EEF13" w:rsidR="00750F93" w:rsidRPr="00750F93" w:rsidRDefault="00750F93" w:rsidP="00750F93">
      <w:pPr>
        <w:pStyle w:val="EndNoteBibliography"/>
        <w:spacing w:after="0"/>
        <w:ind w:left="720" w:hanging="720"/>
        <w:rPr>
          <w:noProof/>
        </w:rPr>
      </w:pPr>
      <w:r w:rsidRPr="00750F93">
        <w:rPr>
          <w:noProof/>
        </w:rPr>
        <w:t xml:space="preserve">Lindstrom, M.J., and D.M. Bates. (1990). Nonlinear Mixed Effects Models for Repeated Measures Data. </w:t>
      </w:r>
      <w:r w:rsidRPr="00750F93">
        <w:rPr>
          <w:i/>
          <w:noProof/>
        </w:rPr>
        <w:t>Biometrics, 46</w:t>
      </w:r>
      <w:r w:rsidRPr="00750F93">
        <w:rPr>
          <w:noProof/>
        </w:rPr>
        <w:t xml:space="preserve">(3), 673-687. </w:t>
      </w:r>
      <w:hyperlink r:id="rId127" w:history="1">
        <w:r w:rsidRPr="00750F93">
          <w:rPr>
            <w:rStyle w:val="Hyperlink"/>
            <w:noProof/>
          </w:rPr>
          <w:t>https://doi.org/10.2307/2532087</w:t>
        </w:r>
      </w:hyperlink>
      <w:r w:rsidRPr="00750F93">
        <w:rPr>
          <w:noProof/>
        </w:rPr>
        <w:t>.</w:t>
      </w:r>
    </w:p>
    <w:p w14:paraId="0DBB6452" w14:textId="68B7122C" w:rsidR="00750F93" w:rsidRPr="00750F93" w:rsidRDefault="00750F93" w:rsidP="00750F93">
      <w:pPr>
        <w:pStyle w:val="EndNoteBibliography"/>
        <w:spacing w:after="0"/>
        <w:ind w:left="720" w:hanging="720"/>
        <w:rPr>
          <w:noProof/>
        </w:rPr>
      </w:pPr>
      <w:r w:rsidRPr="00750F93">
        <w:rPr>
          <w:noProof/>
        </w:rPr>
        <w:t xml:space="preserve">Lizana, X.C., A. Avila, A. Tolaba, and J.P. Martinez. (2017). Field Responses of Potato to Increased Temperature During Tuber Bulking: Projection for Climate Change Scenarios, at High-Yield Environments of Southern Chile. </w:t>
      </w:r>
      <w:r w:rsidRPr="00750F93">
        <w:rPr>
          <w:i/>
          <w:noProof/>
        </w:rPr>
        <w:t>Agric. For. Meteorol., 239</w:t>
      </w:r>
      <w:r w:rsidRPr="00750F93">
        <w:rPr>
          <w:noProof/>
        </w:rPr>
        <w:t xml:space="preserve">, 192-201. </w:t>
      </w:r>
      <w:hyperlink r:id="rId128" w:history="1">
        <w:r w:rsidRPr="00750F93">
          <w:rPr>
            <w:rStyle w:val="Hyperlink"/>
            <w:noProof/>
          </w:rPr>
          <w:t>https://doi.org/10.1016/j.agrformet.2017.03.012</w:t>
        </w:r>
      </w:hyperlink>
      <w:r w:rsidRPr="00750F93">
        <w:rPr>
          <w:noProof/>
        </w:rPr>
        <w:t>.</w:t>
      </w:r>
    </w:p>
    <w:p w14:paraId="40D8D073" w14:textId="4BF8E8D8" w:rsidR="00750F93" w:rsidRPr="00750F93" w:rsidRDefault="00750F93" w:rsidP="00750F93">
      <w:pPr>
        <w:pStyle w:val="EndNoteBibliography"/>
        <w:spacing w:after="0"/>
        <w:ind w:left="720" w:hanging="720"/>
        <w:rPr>
          <w:noProof/>
        </w:rPr>
      </w:pPr>
      <w:r w:rsidRPr="00750F93">
        <w:rPr>
          <w:noProof/>
        </w:rPr>
        <w:t xml:space="preserve">Makowski, D., B. Zhao, S.T. Ata-Ul-Karim, and G. Lemaire. (2020). Analyzing Uncertainty in Critical Nitrogen Dilution Curves. </w:t>
      </w:r>
      <w:r w:rsidRPr="00750F93">
        <w:rPr>
          <w:i/>
          <w:noProof/>
        </w:rPr>
        <w:t>Eur. J. Agron., 118</w:t>
      </w:r>
      <w:r w:rsidRPr="00750F93">
        <w:rPr>
          <w:noProof/>
        </w:rPr>
        <w:t xml:space="preserve">. </w:t>
      </w:r>
      <w:hyperlink r:id="rId129" w:history="1">
        <w:r w:rsidRPr="00750F93">
          <w:rPr>
            <w:rStyle w:val="Hyperlink"/>
            <w:noProof/>
          </w:rPr>
          <w:t>https://doi.org/10.1016/j.eja.2020.126076</w:t>
        </w:r>
      </w:hyperlink>
      <w:r w:rsidRPr="00750F93">
        <w:rPr>
          <w:noProof/>
        </w:rPr>
        <w:t>.</w:t>
      </w:r>
    </w:p>
    <w:p w14:paraId="00B32CD2" w14:textId="77777777" w:rsidR="00750F93" w:rsidRPr="00750F93" w:rsidRDefault="00750F93" w:rsidP="00750F93">
      <w:pPr>
        <w:pStyle w:val="EndNoteBibliography"/>
        <w:spacing w:after="0"/>
        <w:ind w:left="720" w:hanging="720"/>
        <w:rPr>
          <w:noProof/>
        </w:rPr>
      </w:pPr>
      <w:r w:rsidRPr="00750F93">
        <w:rPr>
          <w:noProof/>
        </w:rPr>
        <w:t xml:space="preserve">McElreath, R. (2020). </w:t>
      </w:r>
      <w:r w:rsidRPr="00750F93">
        <w:rPr>
          <w:i/>
          <w:noProof/>
        </w:rPr>
        <w:t>Staistical Rethinking: A Bayesian Course with Examples in R and Stan</w:t>
      </w:r>
      <w:r w:rsidRPr="00750F93">
        <w:rPr>
          <w:noProof/>
        </w:rPr>
        <w:t xml:space="preserve"> (2nd ed.). Boca Raton: Chapman and Hall/CRC.</w:t>
      </w:r>
    </w:p>
    <w:p w14:paraId="1C7BE4B7" w14:textId="4AE31B69" w:rsidR="00750F93" w:rsidRPr="00750F93" w:rsidRDefault="00750F93" w:rsidP="00750F93">
      <w:pPr>
        <w:pStyle w:val="EndNoteBibliography"/>
        <w:spacing w:after="0"/>
        <w:ind w:left="720" w:hanging="720"/>
        <w:rPr>
          <w:noProof/>
        </w:rPr>
      </w:pPr>
      <w:r w:rsidRPr="00750F93">
        <w:rPr>
          <w:noProof/>
        </w:rPr>
        <w:t xml:space="preserve">Menzel, C.M. (1985). Tuberization in Potato at High Temperatures: Interaction between Temperature and Irradiance. </w:t>
      </w:r>
      <w:r w:rsidRPr="00750F93">
        <w:rPr>
          <w:i/>
          <w:noProof/>
        </w:rPr>
        <w:t>Ann. Bot., 55</w:t>
      </w:r>
      <w:r w:rsidRPr="00750F93">
        <w:rPr>
          <w:noProof/>
        </w:rPr>
        <w:t xml:space="preserve">(1), 35-39. </w:t>
      </w:r>
      <w:hyperlink r:id="rId130" w:history="1">
        <w:r w:rsidRPr="00750F93">
          <w:rPr>
            <w:rStyle w:val="Hyperlink"/>
            <w:noProof/>
          </w:rPr>
          <w:t>https://doi.org/10.1093/oxfordjournals.aob.a086875</w:t>
        </w:r>
      </w:hyperlink>
      <w:r w:rsidRPr="00750F93">
        <w:rPr>
          <w:noProof/>
        </w:rPr>
        <w:t>.</w:t>
      </w:r>
    </w:p>
    <w:p w14:paraId="5E6EAA5F" w14:textId="0A73D228" w:rsidR="00750F93" w:rsidRPr="00750F93" w:rsidRDefault="00750F93" w:rsidP="00750F93">
      <w:pPr>
        <w:pStyle w:val="EndNoteBibliography"/>
        <w:spacing w:after="0"/>
        <w:ind w:left="720" w:hanging="720"/>
        <w:rPr>
          <w:noProof/>
        </w:rPr>
      </w:pPr>
      <w:r w:rsidRPr="00750F93">
        <w:rPr>
          <w:noProof/>
        </w:rPr>
        <w:t xml:space="preserve">Monteith, J.L. (1977). Climate and the Efficiency of Crop Production in Britain. </w:t>
      </w:r>
      <w:r w:rsidRPr="00750F93">
        <w:rPr>
          <w:i/>
          <w:noProof/>
        </w:rPr>
        <w:t>Phil. Trans. R. Soc. Lond. B, 281</w:t>
      </w:r>
      <w:r w:rsidRPr="00750F93">
        <w:rPr>
          <w:noProof/>
        </w:rPr>
        <w:t xml:space="preserve">, 277-294. </w:t>
      </w:r>
      <w:hyperlink r:id="rId131" w:history="1">
        <w:r w:rsidRPr="00750F93">
          <w:rPr>
            <w:rStyle w:val="Hyperlink"/>
            <w:noProof/>
          </w:rPr>
          <w:t>https://doi.org/10.1098/rstb.1977.0140</w:t>
        </w:r>
      </w:hyperlink>
      <w:r w:rsidRPr="00750F93">
        <w:rPr>
          <w:noProof/>
        </w:rPr>
        <w:t>.</w:t>
      </w:r>
    </w:p>
    <w:p w14:paraId="43F68AD9" w14:textId="1276A210" w:rsidR="00750F93" w:rsidRPr="00750F93" w:rsidRDefault="00750F93" w:rsidP="00750F93">
      <w:pPr>
        <w:pStyle w:val="EndNoteBibliography"/>
        <w:spacing w:after="0"/>
        <w:ind w:left="720" w:hanging="720"/>
        <w:rPr>
          <w:noProof/>
        </w:rPr>
      </w:pPr>
      <w:r w:rsidRPr="00750F93">
        <w:rPr>
          <w:noProof/>
        </w:rPr>
        <w:t xml:space="preserve">Morier, T., A.N. Cambouris, and K. Chokmani. (2015). In-Season Nitrogen Status Assessment and Yield Estimation Using Hyperspectral Vegetation Indices in a Potato Crop. </w:t>
      </w:r>
      <w:r w:rsidRPr="00750F93">
        <w:rPr>
          <w:i/>
          <w:noProof/>
        </w:rPr>
        <w:t>Agron. J., 107</w:t>
      </w:r>
      <w:r w:rsidRPr="00750F93">
        <w:rPr>
          <w:noProof/>
        </w:rPr>
        <w:t xml:space="preserve">(4), 1295-1309. </w:t>
      </w:r>
      <w:hyperlink r:id="rId132" w:history="1">
        <w:r w:rsidRPr="00750F93">
          <w:rPr>
            <w:rStyle w:val="Hyperlink"/>
            <w:noProof/>
          </w:rPr>
          <w:t>https://doi.org/10.2134/agronj14.0402</w:t>
        </w:r>
      </w:hyperlink>
      <w:r w:rsidRPr="00750F93">
        <w:rPr>
          <w:noProof/>
        </w:rPr>
        <w:t>.</w:t>
      </w:r>
    </w:p>
    <w:p w14:paraId="4F29B737" w14:textId="0D987B68" w:rsidR="00750F93" w:rsidRPr="00750F93" w:rsidRDefault="00750F93" w:rsidP="00750F93">
      <w:pPr>
        <w:pStyle w:val="EndNoteBibliography"/>
        <w:spacing w:after="0"/>
        <w:ind w:left="720" w:hanging="720"/>
        <w:rPr>
          <w:noProof/>
        </w:rPr>
      </w:pPr>
      <w:r w:rsidRPr="00750F93">
        <w:rPr>
          <w:noProof/>
        </w:rPr>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750F93">
        <w:rPr>
          <w:i/>
          <w:noProof/>
        </w:rPr>
        <w:t>Agron. J., 110</w:t>
      </w:r>
      <w:r w:rsidRPr="00750F93">
        <w:rPr>
          <w:noProof/>
        </w:rPr>
        <w:t xml:space="preserve">(1), 1. </w:t>
      </w:r>
      <w:hyperlink r:id="rId133" w:history="1">
        <w:r w:rsidRPr="00750F93">
          <w:rPr>
            <w:rStyle w:val="Hyperlink"/>
            <w:noProof/>
          </w:rPr>
          <w:t>https://doi.org/10.2134/agronj2017.02.0112</w:t>
        </w:r>
      </w:hyperlink>
      <w:r w:rsidRPr="00750F93">
        <w:rPr>
          <w:noProof/>
        </w:rPr>
        <w:t>.</w:t>
      </w:r>
    </w:p>
    <w:p w14:paraId="5B753AC4" w14:textId="305E4179" w:rsidR="00750F93" w:rsidRPr="00750F93" w:rsidRDefault="00750F93" w:rsidP="00750F93">
      <w:pPr>
        <w:pStyle w:val="EndNoteBibliography"/>
        <w:spacing w:after="0"/>
        <w:ind w:left="720" w:hanging="720"/>
        <w:rPr>
          <w:noProof/>
        </w:rPr>
      </w:pPr>
      <w:r w:rsidRPr="00750F93">
        <w:rPr>
          <w:noProof/>
        </w:rPr>
        <w:t xml:space="preserve">Nigon, T.J., C. Yang, D.J. Mulla, and D.E. Kaiser. (2019). Computing Uncertainty in the Optimum Nitrogen Rate Using a Generalized Cost Function. </w:t>
      </w:r>
      <w:r w:rsidRPr="00750F93">
        <w:rPr>
          <w:i/>
          <w:noProof/>
        </w:rPr>
        <w:t>Comput. Electron. Agric., 167</w:t>
      </w:r>
      <w:r w:rsidRPr="00750F93">
        <w:rPr>
          <w:noProof/>
        </w:rPr>
        <w:t xml:space="preserve">, 105030. </w:t>
      </w:r>
      <w:hyperlink r:id="rId134" w:history="1">
        <w:r w:rsidRPr="00750F93">
          <w:rPr>
            <w:rStyle w:val="Hyperlink"/>
            <w:noProof/>
          </w:rPr>
          <w:t>https://doi.org/10.1016/j.compag.2019.105030</w:t>
        </w:r>
      </w:hyperlink>
      <w:r w:rsidRPr="00750F93">
        <w:rPr>
          <w:noProof/>
        </w:rPr>
        <w:t>.</w:t>
      </w:r>
    </w:p>
    <w:p w14:paraId="22B3BB7B" w14:textId="498817DB" w:rsidR="00750F93" w:rsidRPr="00750F93" w:rsidRDefault="00750F93" w:rsidP="00750F93">
      <w:pPr>
        <w:pStyle w:val="EndNoteBibliography"/>
        <w:spacing w:after="0"/>
        <w:ind w:left="720" w:hanging="720"/>
        <w:rPr>
          <w:noProof/>
        </w:rPr>
      </w:pPr>
      <w:r w:rsidRPr="00750F93">
        <w:rPr>
          <w:noProof/>
        </w:rPr>
        <w:t xml:space="preserve">OSU. (2021). Potato Variety Identification and Ownership Table: Oregon State University – Oregon Seed Certification Service. Retrieved from </w:t>
      </w:r>
      <w:hyperlink r:id="rId135" w:history="1">
        <w:r w:rsidRPr="00750F93">
          <w:rPr>
            <w:rStyle w:val="Hyperlink"/>
            <w:noProof/>
          </w:rPr>
          <w:t>https://seedcert.oregonstate.edu/sites/seedcert.oregonstate.edu/files/potato_varietyratingkey.pdf</w:t>
        </w:r>
      </w:hyperlink>
    </w:p>
    <w:p w14:paraId="758F89CC" w14:textId="30AA4A98" w:rsidR="00750F93" w:rsidRPr="00750F93" w:rsidRDefault="00750F93" w:rsidP="00750F93">
      <w:pPr>
        <w:pStyle w:val="EndNoteBibliography"/>
        <w:spacing w:after="0"/>
        <w:ind w:left="720" w:hanging="720"/>
        <w:rPr>
          <w:noProof/>
        </w:rPr>
      </w:pPr>
      <w:r w:rsidRPr="00750F93">
        <w:rPr>
          <w:noProof/>
        </w:rPr>
        <w:t xml:space="preserve">Plénet, D., and G. Lemaire. (2000). Relationships between Dynamics of Nitrogen Uptake and Dry Matter Accumulation in Maize Crops. Determination of Critical N Concentration. </w:t>
      </w:r>
      <w:r w:rsidRPr="00750F93">
        <w:rPr>
          <w:i/>
          <w:noProof/>
        </w:rPr>
        <w:t>Plant Soil, 216</w:t>
      </w:r>
      <w:r w:rsidRPr="00750F93">
        <w:rPr>
          <w:noProof/>
        </w:rPr>
        <w:t xml:space="preserve">(1/2), 65-82. </w:t>
      </w:r>
      <w:hyperlink r:id="rId136" w:history="1">
        <w:r w:rsidRPr="00750F93">
          <w:rPr>
            <w:rStyle w:val="Hyperlink"/>
            <w:noProof/>
          </w:rPr>
          <w:t>https://doi.org/10.1023/a:1004783431055</w:t>
        </w:r>
      </w:hyperlink>
      <w:r w:rsidRPr="00750F93">
        <w:rPr>
          <w:noProof/>
        </w:rPr>
        <w:t>.</w:t>
      </w:r>
    </w:p>
    <w:p w14:paraId="6CF21B15" w14:textId="230E7036" w:rsidR="00750F93" w:rsidRPr="00750F93" w:rsidRDefault="00750F93" w:rsidP="00750F93">
      <w:pPr>
        <w:pStyle w:val="EndNoteBibliography"/>
        <w:spacing w:after="0"/>
        <w:ind w:left="720" w:hanging="720"/>
        <w:rPr>
          <w:noProof/>
        </w:rPr>
      </w:pPr>
      <w:r w:rsidRPr="00750F93">
        <w:rPr>
          <w:noProof/>
        </w:rPr>
        <w:t xml:space="preserve">Plummer, M. (2013). Jags: Just Another Gibs Sampler. Retrieved from </w:t>
      </w:r>
      <w:hyperlink r:id="rId137" w:history="1">
        <w:r w:rsidRPr="00750F93">
          <w:rPr>
            <w:rStyle w:val="Hyperlink"/>
            <w:noProof/>
          </w:rPr>
          <w:t>http://mcmc-jags.sourceforge.net/</w:t>
        </w:r>
      </w:hyperlink>
      <w:r w:rsidRPr="00750F93">
        <w:rPr>
          <w:noProof/>
        </w:rPr>
        <w:t>.</w:t>
      </w:r>
    </w:p>
    <w:p w14:paraId="3A514315" w14:textId="6086C60E" w:rsidR="00750F93" w:rsidRPr="00750F93" w:rsidRDefault="00750F93" w:rsidP="00750F93">
      <w:pPr>
        <w:pStyle w:val="EndNoteBibliography"/>
        <w:spacing w:after="0"/>
        <w:ind w:left="720" w:hanging="720"/>
        <w:rPr>
          <w:noProof/>
        </w:rPr>
      </w:pPr>
      <w:r w:rsidRPr="00750F93">
        <w:rPr>
          <w:noProof/>
        </w:rPr>
        <w:t xml:space="preserve">Plummer, M. (2019). Rjags: Bayesian Graphical Models Using Mcmc. Retrieved from </w:t>
      </w:r>
      <w:hyperlink r:id="rId138" w:history="1">
        <w:r w:rsidRPr="00750F93">
          <w:rPr>
            <w:rStyle w:val="Hyperlink"/>
            <w:noProof/>
          </w:rPr>
          <w:t>https://CRAN.R-project.org/package=rjags</w:t>
        </w:r>
      </w:hyperlink>
    </w:p>
    <w:p w14:paraId="132FE0BD" w14:textId="77777777" w:rsidR="00750F93" w:rsidRPr="00750F93" w:rsidRDefault="00750F93" w:rsidP="00750F93">
      <w:pPr>
        <w:pStyle w:val="EndNoteBibliography"/>
        <w:spacing w:after="0"/>
        <w:ind w:left="720" w:hanging="720"/>
        <w:rPr>
          <w:noProof/>
        </w:rPr>
      </w:pPr>
      <w:r w:rsidRPr="00750F93">
        <w:rPr>
          <w:noProof/>
        </w:rPr>
        <w:t>Porter, G. (2014). 201400091. USDA PVPO.</w:t>
      </w:r>
    </w:p>
    <w:p w14:paraId="17CBAA4A" w14:textId="1B3936CB" w:rsidR="00750F93" w:rsidRPr="00750F93" w:rsidRDefault="00750F93" w:rsidP="00750F93">
      <w:pPr>
        <w:pStyle w:val="EndNoteBibliography"/>
        <w:spacing w:after="0"/>
        <w:ind w:left="720" w:hanging="720"/>
        <w:rPr>
          <w:noProof/>
        </w:rPr>
      </w:pPr>
      <w:r w:rsidRPr="00750F93">
        <w:rPr>
          <w:noProof/>
        </w:rPr>
        <w:t xml:space="preserve">R Core Team. (2021a). R: A Language and Environment for Statistical Computing. Vienna, Austria: R Foundation for Statistical Computing. Retrieved from </w:t>
      </w:r>
      <w:hyperlink r:id="rId139" w:history="1">
        <w:r w:rsidRPr="00750F93">
          <w:rPr>
            <w:rStyle w:val="Hyperlink"/>
            <w:noProof/>
          </w:rPr>
          <w:t>https://www.R-project.org/</w:t>
        </w:r>
      </w:hyperlink>
    </w:p>
    <w:p w14:paraId="362F6053" w14:textId="47EF3FE4" w:rsidR="00750F93" w:rsidRPr="00750F93" w:rsidRDefault="00750F93" w:rsidP="00750F93">
      <w:pPr>
        <w:pStyle w:val="EndNoteBibliography"/>
        <w:spacing w:after="0"/>
        <w:ind w:left="720" w:hanging="720"/>
        <w:rPr>
          <w:noProof/>
        </w:rPr>
      </w:pPr>
      <w:r w:rsidRPr="00750F93">
        <w:rPr>
          <w:noProof/>
        </w:rPr>
        <w:t xml:space="preserve">R Core Team. (2021b). "Stats": The R Stats Package. Retrieved from </w:t>
      </w:r>
      <w:hyperlink r:id="rId140" w:history="1">
        <w:r w:rsidRPr="00750F93">
          <w:rPr>
            <w:rStyle w:val="Hyperlink"/>
            <w:noProof/>
          </w:rPr>
          <w:t>https://CRAN.R-project.org/package=stats</w:t>
        </w:r>
      </w:hyperlink>
    </w:p>
    <w:p w14:paraId="462C365A" w14:textId="594C1F39" w:rsidR="00750F93" w:rsidRPr="00750F93" w:rsidRDefault="00750F93" w:rsidP="00750F93">
      <w:pPr>
        <w:pStyle w:val="EndNoteBibliography"/>
        <w:spacing w:after="0"/>
        <w:ind w:left="720" w:hanging="720"/>
        <w:rPr>
          <w:noProof/>
        </w:rPr>
      </w:pPr>
      <w:r w:rsidRPr="00750F93">
        <w:rPr>
          <w:noProof/>
        </w:rPr>
        <w:t xml:space="preserve">Rosen, C., D. Birong, and M. Zumwinkle. (1992). Nitrogen Fertilization Studies on Irrigated Potatoes: Nitrogen Use, Soil Nitrate Movement, and Petiole Sap Nitrate Analysis for Predicting Nitrogen Needs. </w:t>
      </w:r>
      <w:r w:rsidRPr="00750F93">
        <w:rPr>
          <w:i/>
          <w:noProof/>
        </w:rPr>
        <w:t>Field Research in Soil Science – Soil Series #134</w:t>
      </w:r>
      <w:r w:rsidRPr="00750F93">
        <w:rPr>
          <w:noProof/>
        </w:rPr>
        <w:t xml:space="preserve">. St. Paul, MN: University of Minnesota. Retrieved from </w:t>
      </w:r>
      <w:hyperlink r:id="rId141" w:history="1">
        <w:r w:rsidRPr="00750F93">
          <w:rPr>
            <w:rStyle w:val="Hyperlink"/>
            <w:noProof/>
          </w:rPr>
          <w:t>https://conservancy.umn.edu/handle/11299/121705</w:t>
        </w:r>
      </w:hyperlink>
    </w:p>
    <w:p w14:paraId="4212C639" w14:textId="588A0883" w:rsidR="00750F93" w:rsidRPr="00750F93" w:rsidRDefault="00750F93" w:rsidP="00750F93">
      <w:pPr>
        <w:pStyle w:val="EndNoteBibliography"/>
        <w:spacing w:after="0"/>
        <w:ind w:left="720" w:hanging="720"/>
        <w:rPr>
          <w:noProof/>
        </w:rPr>
      </w:pPr>
      <w:r w:rsidRPr="00750F93">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750F93">
        <w:rPr>
          <w:i/>
          <w:noProof/>
        </w:rPr>
        <w:t>Reserach Reports – 2021</w:t>
      </w:r>
      <w:r w:rsidRPr="00750F93">
        <w:rPr>
          <w:noProof/>
        </w:rPr>
        <w:t xml:space="preserve">. Fargo, ND: Minnesota Area II Potato Research and Promotion Council and Northern Plains Potato Growers Association. Retrieved from </w:t>
      </w:r>
      <w:hyperlink r:id="rId142" w:history="1">
        <w:r w:rsidRPr="00750F93">
          <w:rPr>
            <w:rStyle w:val="Hyperlink"/>
            <w:noProof/>
          </w:rPr>
          <w:t>https://www.ag.ndsu.edu/potatoextension/research/research_reports_114_4126022392.pdf</w:t>
        </w:r>
      </w:hyperlink>
    </w:p>
    <w:p w14:paraId="4172012F" w14:textId="112F9082" w:rsidR="00750F93" w:rsidRPr="00750F93" w:rsidRDefault="00750F93" w:rsidP="00750F93">
      <w:pPr>
        <w:pStyle w:val="EndNoteBibliography"/>
        <w:spacing w:after="0"/>
        <w:ind w:left="720" w:hanging="720"/>
        <w:rPr>
          <w:noProof/>
        </w:rPr>
      </w:pPr>
      <w:r w:rsidRPr="00750F93">
        <w:rPr>
          <w:noProof/>
        </w:rPr>
        <w:t xml:space="preserve">Rosen, C., M. Errebhi, J. Moncrief, S. Gupta, H.H. Cheng, and D. Birong. (1993). Nitrogen Fertilization Studies on Irrigated Potatoes: Nitrogen Use, Soil Nitrate Movement, and Petiole Sap Nitrate Analysis for Predicting Nitrogen Needs. </w:t>
      </w:r>
      <w:r w:rsidRPr="00750F93">
        <w:rPr>
          <w:i/>
          <w:noProof/>
        </w:rPr>
        <w:t>Field Research in Soil Science – Soil Series #136</w:t>
      </w:r>
      <w:r w:rsidRPr="00750F93">
        <w:rPr>
          <w:noProof/>
        </w:rPr>
        <w:t xml:space="preserve">. St. Paul, MN: University of Minnesota. Retrieved from </w:t>
      </w:r>
      <w:hyperlink r:id="rId143" w:history="1">
        <w:r w:rsidRPr="00750F93">
          <w:rPr>
            <w:rStyle w:val="Hyperlink"/>
            <w:noProof/>
          </w:rPr>
          <w:t>https://conservancy.umn.edu/handle/11299/121706</w:t>
        </w:r>
      </w:hyperlink>
    </w:p>
    <w:p w14:paraId="2F371A10" w14:textId="66D6145B" w:rsidR="00750F93" w:rsidRPr="00750F93" w:rsidRDefault="00750F93" w:rsidP="00750F93">
      <w:pPr>
        <w:pStyle w:val="EndNoteBibliography"/>
        <w:spacing w:after="0"/>
        <w:ind w:left="720" w:hanging="720"/>
        <w:rPr>
          <w:noProof/>
        </w:rPr>
      </w:pPr>
      <w:r w:rsidRPr="00750F93">
        <w:rPr>
          <w:noProof/>
        </w:rPr>
        <w:t xml:space="preserve">Rosen, C.J. (2018). Potato Fertilization on Irrigated Soils: University of Minnesota Extension. Retrieved from </w:t>
      </w:r>
      <w:hyperlink r:id="rId144" w:history="1">
        <w:r w:rsidRPr="00750F93">
          <w:rPr>
            <w:rStyle w:val="Hyperlink"/>
            <w:noProof/>
          </w:rPr>
          <w:t>https://extension.umn.edu/crop-specific-needs/potato-fertilization-irrigated-soils</w:t>
        </w:r>
      </w:hyperlink>
    </w:p>
    <w:p w14:paraId="7407A575" w14:textId="01D8B44F" w:rsidR="00750F93" w:rsidRPr="00750F93" w:rsidRDefault="00750F93" w:rsidP="00750F93">
      <w:pPr>
        <w:pStyle w:val="EndNoteBibliography"/>
        <w:spacing w:after="0"/>
        <w:ind w:left="720" w:hanging="720"/>
        <w:rPr>
          <w:noProof/>
        </w:rPr>
      </w:pPr>
      <w:r w:rsidRPr="00750F93">
        <w:rPr>
          <w:noProof/>
        </w:rPr>
        <w:t xml:space="preserve">Sadras, V.O., and G. Lemaire. (2014). Quantifying Crop Nitrogen Status for Comparisons of Agronomic Practices and Genotypes. </w:t>
      </w:r>
      <w:r w:rsidRPr="00750F93">
        <w:rPr>
          <w:i/>
          <w:noProof/>
        </w:rPr>
        <w:t>Field Crops Res., 164</w:t>
      </w:r>
      <w:r w:rsidRPr="00750F93">
        <w:rPr>
          <w:noProof/>
        </w:rPr>
        <w:t xml:space="preserve">, 54-64. </w:t>
      </w:r>
      <w:hyperlink r:id="rId145" w:history="1">
        <w:r w:rsidRPr="00750F93">
          <w:rPr>
            <w:rStyle w:val="Hyperlink"/>
            <w:noProof/>
          </w:rPr>
          <w:t>https://doi.org/10.1016/j.fcr.2014.05.006</w:t>
        </w:r>
      </w:hyperlink>
      <w:r w:rsidRPr="00750F93">
        <w:rPr>
          <w:noProof/>
        </w:rPr>
        <w:t>.</w:t>
      </w:r>
    </w:p>
    <w:p w14:paraId="0748BF08" w14:textId="305019BE" w:rsidR="00750F93" w:rsidRPr="00750F93" w:rsidRDefault="00750F93" w:rsidP="00750F93">
      <w:pPr>
        <w:pStyle w:val="EndNoteBibliography"/>
        <w:spacing w:after="0"/>
        <w:ind w:left="720" w:hanging="720"/>
        <w:rPr>
          <w:noProof/>
        </w:rPr>
      </w:pPr>
      <w:r w:rsidRPr="00750F93">
        <w:rPr>
          <w:noProof/>
        </w:rPr>
        <w:t xml:space="preserve">Schad, D.J., M. Betancourt, and S. Vasishth. (2021). Toward a Principled Bayesian Workflow in Cognitive Science. </w:t>
      </w:r>
      <w:r w:rsidRPr="00750F93">
        <w:rPr>
          <w:i/>
          <w:noProof/>
        </w:rPr>
        <w:t>Psychol Methods, 26</w:t>
      </w:r>
      <w:r w:rsidRPr="00750F93">
        <w:rPr>
          <w:noProof/>
        </w:rPr>
        <w:t xml:space="preserve">(1), 103-126. </w:t>
      </w:r>
      <w:hyperlink r:id="rId146" w:history="1">
        <w:r w:rsidRPr="00750F93">
          <w:rPr>
            <w:rStyle w:val="Hyperlink"/>
            <w:noProof/>
          </w:rPr>
          <w:t>https://doi.org/10.1037/met0000275</w:t>
        </w:r>
      </w:hyperlink>
      <w:r w:rsidRPr="00750F93">
        <w:rPr>
          <w:noProof/>
        </w:rPr>
        <w:t>.</w:t>
      </w:r>
    </w:p>
    <w:p w14:paraId="7075235A" w14:textId="77777777" w:rsidR="00750F93" w:rsidRPr="00750F93" w:rsidRDefault="00750F93" w:rsidP="00750F93">
      <w:pPr>
        <w:pStyle w:val="EndNoteBibliography"/>
        <w:spacing w:after="0"/>
        <w:ind w:left="720" w:hanging="720"/>
        <w:rPr>
          <w:noProof/>
        </w:rPr>
      </w:pPr>
      <w:r w:rsidRPr="00750F93">
        <w:rPr>
          <w:noProof/>
        </w:rPr>
        <w:t xml:space="preserve">Sinclair, T.R., and R.C. Muchow. (1999). Radiation Use Efficiency. In D. L. Sparks (Ed.), </w:t>
      </w:r>
      <w:r w:rsidRPr="00750F93">
        <w:rPr>
          <w:i/>
          <w:noProof/>
        </w:rPr>
        <w:t>Advances in Agronomy, Volume 65</w:t>
      </w:r>
      <w:r w:rsidRPr="00750F93">
        <w:rPr>
          <w:noProof/>
        </w:rPr>
        <w:t xml:space="preserve"> (Vol. 65, pp. 215-265).</w:t>
      </w:r>
    </w:p>
    <w:p w14:paraId="75E1AB34" w14:textId="4995CCDF" w:rsidR="00750F93" w:rsidRPr="00750F93" w:rsidRDefault="00750F93" w:rsidP="00750F93">
      <w:pPr>
        <w:pStyle w:val="EndNoteBibliography"/>
        <w:spacing w:after="0"/>
        <w:ind w:left="720" w:hanging="720"/>
        <w:rPr>
          <w:noProof/>
        </w:rPr>
      </w:pPr>
      <w:r w:rsidRPr="00750F93">
        <w:rPr>
          <w:noProof/>
        </w:rPr>
        <w:t xml:space="preserve">Slater, J.W. (1968). The Effect of Night Temperature on Tuber Initiation of the Potato. </w:t>
      </w:r>
      <w:r w:rsidRPr="00750F93">
        <w:rPr>
          <w:i/>
          <w:noProof/>
        </w:rPr>
        <w:t>European Potato Journal, 11</w:t>
      </w:r>
      <w:r w:rsidRPr="00750F93">
        <w:rPr>
          <w:noProof/>
        </w:rPr>
        <w:t xml:space="preserve">(1), 14-22. </w:t>
      </w:r>
      <w:hyperlink r:id="rId147" w:history="1">
        <w:r w:rsidRPr="00750F93">
          <w:rPr>
            <w:rStyle w:val="Hyperlink"/>
            <w:noProof/>
          </w:rPr>
          <w:t>https://doi.org/10.1007/BF02365158</w:t>
        </w:r>
      </w:hyperlink>
      <w:r w:rsidRPr="00750F93">
        <w:rPr>
          <w:noProof/>
        </w:rPr>
        <w:t>.</w:t>
      </w:r>
    </w:p>
    <w:p w14:paraId="4D4088FF" w14:textId="77777777" w:rsidR="00750F93" w:rsidRPr="00750F93" w:rsidRDefault="00750F93" w:rsidP="00750F93">
      <w:pPr>
        <w:pStyle w:val="EndNoteBibliography"/>
        <w:spacing w:after="0"/>
        <w:ind w:left="720" w:hanging="720"/>
        <w:rPr>
          <w:noProof/>
        </w:rPr>
      </w:pPr>
      <w:r w:rsidRPr="00750F93">
        <w:rPr>
          <w:noProof/>
        </w:rPr>
        <w:t xml:space="preserve">Stark, J.C., A.L. Thompson, R. Novy, and S.L. Love. (2020). Variety Selection and Management. In J. C. Stark, M. Thornton, and P. Nolte (Eds.), </w:t>
      </w:r>
      <w:r w:rsidRPr="00750F93">
        <w:rPr>
          <w:i/>
          <w:noProof/>
        </w:rPr>
        <w:t>Potato Production Systems</w:t>
      </w:r>
      <w:r w:rsidRPr="00750F93">
        <w:rPr>
          <w:noProof/>
        </w:rPr>
        <w:t xml:space="preserve"> (pp. 35-64).</w:t>
      </w:r>
    </w:p>
    <w:p w14:paraId="621B1E2F" w14:textId="70F59F5F" w:rsidR="00750F93" w:rsidRPr="00750F93" w:rsidRDefault="00750F93" w:rsidP="00750F93">
      <w:pPr>
        <w:pStyle w:val="EndNoteBibliography"/>
        <w:spacing w:after="0"/>
        <w:ind w:left="720" w:hanging="720"/>
        <w:rPr>
          <w:noProof/>
        </w:rPr>
      </w:pPr>
      <w:r w:rsidRPr="00750F93">
        <w:rPr>
          <w:noProof/>
        </w:rPr>
        <w:lastRenderedPageBreak/>
        <w:t xml:space="preserve">Steele, D.D., T.F. Scherer, J. Wright, D.G. Hopkins, S.R. Tuscherer, and J. Wright. (2010). Spreadsheet Implementation of Irrigation Scheduling by the Checkbook Method for North Dakota and Minnesota. </w:t>
      </w:r>
      <w:r w:rsidRPr="00750F93">
        <w:rPr>
          <w:i/>
          <w:noProof/>
        </w:rPr>
        <w:t>Appl. Eng. Agric., 26</w:t>
      </w:r>
      <w:r w:rsidRPr="00750F93">
        <w:rPr>
          <w:noProof/>
        </w:rPr>
        <w:t xml:space="preserve">, 983-996. </w:t>
      </w:r>
      <w:hyperlink r:id="rId148" w:history="1">
        <w:r w:rsidRPr="00750F93">
          <w:rPr>
            <w:rStyle w:val="Hyperlink"/>
            <w:noProof/>
          </w:rPr>
          <w:t>https://doi.org/10.13031/2013.35914</w:t>
        </w:r>
      </w:hyperlink>
      <w:r w:rsidRPr="00750F93">
        <w:rPr>
          <w:noProof/>
        </w:rPr>
        <w:t>.</w:t>
      </w:r>
    </w:p>
    <w:p w14:paraId="25F74124" w14:textId="237E1F41" w:rsidR="00750F93" w:rsidRPr="00750F93" w:rsidRDefault="00750F93" w:rsidP="00750F93">
      <w:pPr>
        <w:pStyle w:val="EndNoteBibliography"/>
        <w:spacing w:after="0"/>
        <w:ind w:left="720" w:hanging="720"/>
        <w:rPr>
          <w:noProof/>
        </w:rPr>
      </w:pPr>
      <w:r w:rsidRPr="00750F93">
        <w:rPr>
          <w:noProof/>
        </w:rPr>
        <w:t xml:space="preserve">Stefaniak, T.R., S. Fitzcollins, R. Figueroa, A.L. Thompson, C. Schmitz Carley, and L.M. Shannon. (2021). Genotype and Variable Nitrogen Effects on Tuber Yield and Quality for Red Fresh Market Potatoes in Minnesota. </w:t>
      </w:r>
      <w:r w:rsidRPr="00750F93">
        <w:rPr>
          <w:i/>
          <w:noProof/>
        </w:rPr>
        <w:t>Agronomy, 11</w:t>
      </w:r>
      <w:r w:rsidRPr="00750F93">
        <w:rPr>
          <w:noProof/>
        </w:rPr>
        <w:t xml:space="preserve">, 255. </w:t>
      </w:r>
      <w:hyperlink r:id="rId149" w:history="1">
        <w:r w:rsidRPr="00750F93">
          <w:rPr>
            <w:rStyle w:val="Hyperlink"/>
            <w:noProof/>
          </w:rPr>
          <w:t>https://doi.org/10.3390/agronomy11020255</w:t>
        </w:r>
      </w:hyperlink>
      <w:r w:rsidRPr="00750F93">
        <w:rPr>
          <w:noProof/>
        </w:rPr>
        <w:t>.</w:t>
      </w:r>
    </w:p>
    <w:p w14:paraId="160F2CFD" w14:textId="342901CF" w:rsidR="00750F93" w:rsidRPr="00750F93" w:rsidRDefault="00750F93" w:rsidP="00750F93">
      <w:pPr>
        <w:pStyle w:val="EndNoteBibliography"/>
        <w:spacing w:after="0"/>
        <w:ind w:left="720" w:hanging="720"/>
        <w:rPr>
          <w:noProof/>
        </w:rPr>
      </w:pPr>
      <w:r w:rsidRPr="00750F93">
        <w:rPr>
          <w:noProof/>
        </w:rPr>
        <w:t xml:space="preserve">Sun, N. (2017). </w:t>
      </w:r>
      <w:r w:rsidRPr="00750F93">
        <w:rPr>
          <w:i/>
          <w:noProof/>
        </w:rPr>
        <w:t>Agronomic and Storage Factors Affecting Acrylamide Formation in Processed Potatoes.</w:t>
      </w:r>
      <w:r w:rsidRPr="00750F93">
        <w:rPr>
          <w:noProof/>
        </w:rPr>
        <w:t xml:space="preserve"> (Ph.D.). University of Minnesota, St. Paul, MN. Retrieved from </w:t>
      </w:r>
      <w:hyperlink r:id="rId150" w:history="1">
        <w:r w:rsidRPr="00750F93">
          <w:rPr>
            <w:rStyle w:val="Hyperlink"/>
            <w:noProof/>
          </w:rPr>
          <w:t>https://conservancy.umn.edu/handle/11299/190488</w:t>
        </w:r>
      </w:hyperlink>
      <w:r w:rsidRPr="00750F93">
        <w:rPr>
          <w:noProof/>
        </w:rPr>
        <w:t xml:space="preserve"> </w:t>
      </w:r>
    </w:p>
    <w:p w14:paraId="65B2999A" w14:textId="4D215A35" w:rsidR="00750F93" w:rsidRPr="00750F93" w:rsidRDefault="00750F93" w:rsidP="00750F93">
      <w:pPr>
        <w:pStyle w:val="EndNoteBibliography"/>
        <w:spacing w:after="0"/>
        <w:ind w:left="720" w:hanging="720"/>
        <w:rPr>
          <w:noProof/>
        </w:rPr>
      </w:pPr>
      <w:r w:rsidRPr="00750F93">
        <w:rPr>
          <w:noProof/>
        </w:rPr>
        <w:t xml:space="preserve">Sun, N., Y. Wang, S.K. Gupta, and C.J. Rosen. (2019). Nitrogen Fertility and Cultivar Effects on Potato Agronomic Properties and Acrylamide-Forming Potential. </w:t>
      </w:r>
      <w:r w:rsidRPr="00750F93">
        <w:rPr>
          <w:i/>
          <w:noProof/>
        </w:rPr>
        <w:t>Agron. J., 111</w:t>
      </w:r>
      <w:r w:rsidRPr="00750F93">
        <w:rPr>
          <w:noProof/>
        </w:rPr>
        <w:t xml:space="preserve">(1), 408. </w:t>
      </w:r>
      <w:hyperlink r:id="rId151" w:history="1">
        <w:r w:rsidRPr="00750F93">
          <w:rPr>
            <w:rStyle w:val="Hyperlink"/>
            <w:noProof/>
          </w:rPr>
          <w:t>https://doi.org/10.2134/agronj2018.05.0350</w:t>
        </w:r>
      </w:hyperlink>
      <w:r w:rsidRPr="00750F93">
        <w:rPr>
          <w:noProof/>
        </w:rPr>
        <w:t>.</w:t>
      </w:r>
    </w:p>
    <w:p w14:paraId="10C0EFA6" w14:textId="382E050D" w:rsidR="00750F93" w:rsidRPr="00750F93" w:rsidRDefault="00750F93" w:rsidP="00750F93">
      <w:pPr>
        <w:pStyle w:val="EndNoteBibliography"/>
        <w:spacing w:after="0"/>
        <w:ind w:left="720" w:hanging="720"/>
        <w:rPr>
          <w:noProof/>
        </w:rPr>
      </w:pPr>
      <w:r w:rsidRPr="00750F93">
        <w:rPr>
          <w:noProof/>
        </w:rPr>
        <w:t xml:space="preserve">Sun, N., Y. Wang, S.K. Gupta, and C.J. Rosen. (2020). Potato Tuber Chemical Properties in Storage as Affected by Cultivar and Nitrogen Rate: Implications for Acrylamide Formation. </w:t>
      </w:r>
      <w:r w:rsidRPr="00750F93">
        <w:rPr>
          <w:i/>
          <w:noProof/>
        </w:rPr>
        <w:t>Foods, 9</w:t>
      </w:r>
      <w:r w:rsidRPr="00750F93">
        <w:rPr>
          <w:noProof/>
        </w:rPr>
        <w:t xml:space="preserve">(3). </w:t>
      </w:r>
      <w:hyperlink r:id="rId152" w:history="1">
        <w:r w:rsidRPr="00750F93">
          <w:rPr>
            <w:rStyle w:val="Hyperlink"/>
            <w:noProof/>
          </w:rPr>
          <w:t>https://doi.org/10.3390/foods9030352</w:t>
        </w:r>
      </w:hyperlink>
      <w:r w:rsidRPr="00750F93">
        <w:rPr>
          <w:noProof/>
        </w:rPr>
        <w:t>.</w:t>
      </w:r>
    </w:p>
    <w:p w14:paraId="74E81472" w14:textId="77777777" w:rsidR="00750F93" w:rsidRPr="00750F93" w:rsidRDefault="00750F93" w:rsidP="00750F93">
      <w:pPr>
        <w:pStyle w:val="EndNoteBibliography"/>
        <w:spacing w:after="0"/>
        <w:ind w:left="720" w:hanging="720"/>
        <w:rPr>
          <w:noProof/>
        </w:rPr>
      </w:pPr>
      <w:r w:rsidRPr="00750F93">
        <w:rPr>
          <w:noProof/>
        </w:rPr>
        <w:t>Thompson, A. (2013). 201300475. USDA PVPO.</w:t>
      </w:r>
    </w:p>
    <w:p w14:paraId="77D2E3A9" w14:textId="77777777" w:rsidR="00750F93" w:rsidRPr="00750F93" w:rsidRDefault="00750F93" w:rsidP="00750F93">
      <w:pPr>
        <w:pStyle w:val="EndNoteBibliography"/>
        <w:spacing w:after="0"/>
        <w:ind w:left="720" w:hanging="720"/>
        <w:rPr>
          <w:noProof/>
        </w:rPr>
      </w:pPr>
      <w:r w:rsidRPr="00750F93">
        <w:rPr>
          <w:noProof/>
        </w:rPr>
        <w:t xml:space="preserve">Thornton, M. (2020). Potato Growth and Development. In J. C. Stark, M. Thornton, and P. Nolte (Eds.), </w:t>
      </w:r>
      <w:r w:rsidRPr="00750F93">
        <w:rPr>
          <w:i/>
          <w:noProof/>
        </w:rPr>
        <w:t>Potato Production Systems</w:t>
      </w:r>
      <w:r w:rsidRPr="00750F93">
        <w:rPr>
          <w:noProof/>
        </w:rPr>
        <w:t xml:space="preserve"> (pp. 19-33).</w:t>
      </w:r>
    </w:p>
    <w:p w14:paraId="5ACE266E" w14:textId="61065F4A" w:rsidR="00750F93" w:rsidRPr="00750F93" w:rsidRDefault="00750F93" w:rsidP="00750F93">
      <w:pPr>
        <w:pStyle w:val="EndNoteBibliography"/>
        <w:spacing w:after="0"/>
        <w:ind w:left="720" w:hanging="720"/>
        <w:rPr>
          <w:noProof/>
        </w:rPr>
      </w:pPr>
      <w:r w:rsidRPr="00750F93">
        <w:rPr>
          <w:noProof/>
        </w:rPr>
        <w:t xml:space="preserve">Tiwari, J.K., D. Plett, T. Garnett, S.K. Chakrabarti, and R.K. Singh. (2018). Integrated Genomics, Physiology and Breeding Approaches for Improving Nitrogen Use Efficiency in Potato: Translating Knowledge from Other Crops. </w:t>
      </w:r>
      <w:r w:rsidRPr="00750F93">
        <w:rPr>
          <w:i/>
          <w:noProof/>
        </w:rPr>
        <w:t>Funct. Plant Biol., 45</w:t>
      </w:r>
      <w:r w:rsidRPr="00750F93">
        <w:rPr>
          <w:noProof/>
        </w:rPr>
        <w:t xml:space="preserve">(6), 587. </w:t>
      </w:r>
      <w:hyperlink r:id="rId153" w:history="1">
        <w:r w:rsidRPr="00750F93">
          <w:rPr>
            <w:rStyle w:val="Hyperlink"/>
            <w:noProof/>
          </w:rPr>
          <w:t>https://doi.org/10.1071/fp17303</w:t>
        </w:r>
      </w:hyperlink>
      <w:r w:rsidRPr="00750F93">
        <w:rPr>
          <w:noProof/>
        </w:rPr>
        <w:t>.</w:t>
      </w:r>
    </w:p>
    <w:p w14:paraId="2031F9B1" w14:textId="5B39DB7E" w:rsidR="00750F93" w:rsidRPr="00750F93" w:rsidRDefault="00750F93" w:rsidP="00750F93">
      <w:pPr>
        <w:pStyle w:val="EndNoteBibliography"/>
        <w:spacing w:after="0"/>
        <w:ind w:left="720" w:hanging="720"/>
        <w:rPr>
          <w:noProof/>
        </w:rPr>
      </w:pPr>
      <w:r w:rsidRPr="00750F93">
        <w:rPr>
          <w:noProof/>
        </w:rPr>
        <w:t xml:space="preserve">USDA. (1997). United States Standards for Grades of Potatoes for Processing. Retrieved from </w:t>
      </w:r>
      <w:hyperlink r:id="rId154" w:history="1">
        <w:r w:rsidRPr="00750F93">
          <w:rPr>
            <w:rStyle w:val="Hyperlink"/>
            <w:noProof/>
          </w:rPr>
          <w:t>https://www.ams.usda.gov/sites/default/files/media/Potatoes_for_Processing_Standard%5B1%5D.pdf</w:t>
        </w:r>
      </w:hyperlink>
    </w:p>
    <w:p w14:paraId="2D143462" w14:textId="61F21B52" w:rsidR="00750F93" w:rsidRPr="00750F93" w:rsidRDefault="00750F93" w:rsidP="00750F93">
      <w:pPr>
        <w:pStyle w:val="EndNoteBibliography"/>
        <w:spacing w:after="0"/>
        <w:ind w:left="720" w:hanging="720"/>
        <w:rPr>
          <w:noProof/>
        </w:rPr>
      </w:pPr>
      <w:r w:rsidRPr="00750F93">
        <w:rPr>
          <w:noProof/>
        </w:rPr>
        <w:t xml:space="preserve">USDA NRCS. (2013). Soil Series Classification Database – Hubbard Series: United States Department of Agriculture. Retrieved from </w:t>
      </w:r>
      <w:hyperlink r:id="rId155" w:history="1">
        <w:r w:rsidRPr="00750F93">
          <w:rPr>
            <w:rStyle w:val="Hyperlink"/>
            <w:noProof/>
          </w:rPr>
          <w:t>https://soilseries.sc.egov.usda.gov/OSD_Docs/H/HUBBARD.html</w:t>
        </w:r>
      </w:hyperlink>
    </w:p>
    <w:p w14:paraId="21FDE488" w14:textId="7D037FCC" w:rsidR="00750F93" w:rsidRPr="00750F93" w:rsidRDefault="00750F93" w:rsidP="00750F93">
      <w:pPr>
        <w:pStyle w:val="EndNoteBibliography"/>
        <w:spacing w:after="0"/>
        <w:ind w:left="720" w:hanging="720"/>
        <w:rPr>
          <w:noProof/>
        </w:rPr>
      </w:pPr>
      <w:r w:rsidRPr="00750F93">
        <w:rPr>
          <w:noProof/>
        </w:rPr>
        <w:t xml:space="preserve">Ushey, K. (2021). Renv: Project Environments. Retrieved from </w:t>
      </w:r>
      <w:hyperlink r:id="rId156" w:history="1">
        <w:r w:rsidRPr="00750F93">
          <w:rPr>
            <w:rStyle w:val="Hyperlink"/>
            <w:noProof/>
          </w:rPr>
          <w:t>https://CRAN.R-project.org/package=renv</w:t>
        </w:r>
      </w:hyperlink>
    </w:p>
    <w:p w14:paraId="1AF011B5" w14:textId="6E6B2E6A" w:rsidR="00750F93" w:rsidRPr="00750F93" w:rsidRDefault="00750F93" w:rsidP="00750F93">
      <w:pPr>
        <w:pStyle w:val="EndNoteBibliography"/>
        <w:spacing w:after="0"/>
        <w:ind w:left="720" w:hanging="720"/>
        <w:rPr>
          <w:noProof/>
        </w:rPr>
      </w:pPr>
      <w:r w:rsidRPr="00750F93">
        <w:rPr>
          <w:noProof/>
        </w:rPr>
        <w:t xml:space="preserve">Vander Zaag, P., A.L. Demagante, and E.E. Ewing. (1990). Influence of Plant Spacing on Potato (Solanum Tuberosum L.) Morphology, Growth and Yield under Two Contrasting Environments. </w:t>
      </w:r>
      <w:r w:rsidRPr="00750F93">
        <w:rPr>
          <w:i/>
          <w:noProof/>
        </w:rPr>
        <w:t>Potato Res., 33</w:t>
      </w:r>
      <w:r w:rsidRPr="00750F93">
        <w:rPr>
          <w:noProof/>
        </w:rPr>
        <w:t xml:space="preserve">(313–323). </w:t>
      </w:r>
      <w:hyperlink r:id="rId157" w:history="1">
        <w:r w:rsidRPr="00750F93">
          <w:rPr>
            <w:rStyle w:val="Hyperlink"/>
            <w:noProof/>
          </w:rPr>
          <w:t>https://doi.org/10.1007/BF02359305</w:t>
        </w:r>
      </w:hyperlink>
      <w:r w:rsidRPr="00750F93">
        <w:rPr>
          <w:noProof/>
        </w:rPr>
        <w:t>.</w:t>
      </w:r>
    </w:p>
    <w:p w14:paraId="18D2B40A" w14:textId="7D7800C6" w:rsidR="00750F93" w:rsidRPr="00750F93" w:rsidRDefault="00750F93" w:rsidP="00750F93">
      <w:pPr>
        <w:pStyle w:val="EndNoteBibliography"/>
        <w:spacing w:after="0"/>
        <w:ind w:left="720" w:hanging="720"/>
        <w:rPr>
          <w:noProof/>
        </w:rPr>
      </w:pPr>
      <w:r w:rsidRPr="00750F93">
        <w:rPr>
          <w:noProof/>
        </w:rPr>
        <w:t xml:space="preserve">Weather Spark. (2021). Compare the Climate and Weather in Becker, Saint-Léonard, Balcarce, and Gembloux. Retrieved from </w:t>
      </w:r>
      <w:hyperlink r:id="rId158" w:history="1">
        <w:r w:rsidRPr="00750F93">
          <w:rPr>
            <w:rStyle w:val="Hyperlink"/>
            <w:noProof/>
          </w:rPr>
          <w:t>https://weatherspark.com/compare/y/10443~27617~28950~51092/Comparison-of-the-Average-Weather-in-Becker-Saint-L%C3%A9onard-Balcarce-and-Gembloux</w:t>
        </w:r>
      </w:hyperlink>
    </w:p>
    <w:p w14:paraId="2E8A15BB" w14:textId="219EB563" w:rsidR="00750F93" w:rsidRPr="00750F93" w:rsidRDefault="00750F93" w:rsidP="00750F93">
      <w:pPr>
        <w:pStyle w:val="EndNoteBibliography"/>
        <w:spacing w:after="0"/>
        <w:ind w:left="720" w:hanging="720"/>
        <w:rPr>
          <w:noProof/>
        </w:rPr>
      </w:pPr>
      <w:r w:rsidRPr="00750F93">
        <w:rPr>
          <w:noProof/>
        </w:rPr>
        <w:t xml:space="preserve">Wright, J. (2002). Irrigation Scheduling Checkbook Method. </w:t>
      </w:r>
      <w:r w:rsidRPr="00750F93">
        <w:rPr>
          <w:i/>
          <w:noProof/>
        </w:rPr>
        <w:t>BU-FO-01322</w:t>
      </w:r>
      <w:r w:rsidRPr="00750F93">
        <w:rPr>
          <w:noProof/>
        </w:rPr>
        <w:t xml:space="preserve">. St. Paul, MN: University of Minnesota. Retrieved from </w:t>
      </w:r>
      <w:hyperlink r:id="rId159" w:history="1">
        <w:r w:rsidRPr="00750F93">
          <w:rPr>
            <w:rStyle w:val="Hyperlink"/>
            <w:noProof/>
          </w:rPr>
          <w:t>https://extension.umn.edu/irrigation/irrigation-scheduling-checkbook-method</w:t>
        </w:r>
      </w:hyperlink>
    </w:p>
    <w:p w14:paraId="762298AA" w14:textId="3311DD42" w:rsidR="00750F93" w:rsidRPr="00750F93" w:rsidRDefault="00750F93" w:rsidP="00750F93">
      <w:pPr>
        <w:pStyle w:val="EndNoteBibliography"/>
        <w:ind w:left="720" w:hanging="720"/>
        <w:rPr>
          <w:noProof/>
        </w:rPr>
      </w:pPr>
      <w:r w:rsidRPr="00750F93">
        <w:rPr>
          <w:noProof/>
        </w:rPr>
        <w:t xml:space="preserve">Yao, B., X. Wang, G. Lemaire, D. Makowski, Q. Cao, X. Liu, L. Liu, B. Liu, Y. Zhu, W. Cao, and L. Tang. (2021). Uncertainty Analysis of Critical Nitrogen Dilution Curves for Wheat. </w:t>
      </w:r>
      <w:r w:rsidRPr="00750F93">
        <w:rPr>
          <w:i/>
          <w:noProof/>
        </w:rPr>
        <w:t>Eur. J. Agron., 128</w:t>
      </w:r>
      <w:r w:rsidRPr="00750F93">
        <w:rPr>
          <w:noProof/>
        </w:rPr>
        <w:t xml:space="preserve">, 126315. </w:t>
      </w:r>
      <w:hyperlink r:id="rId160" w:history="1">
        <w:r w:rsidRPr="00750F93">
          <w:rPr>
            <w:rStyle w:val="Hyperlink"/>
            <w:noProof/>
          </w:rPr>
          <w:t>https://doi.org/10.1016/j.eja.2021.126315</w:t>
        </w:r>
      </w:hyperlink>
      <w:r w:rsidRPr="00750F93">
        <w:rPr>
          <w:noProof/>
        </w:rPr>
        <w:t>.</w:t>
      </w:r>
    </w:p>
    <w:p w14:paraId="04FFA610" w14:textId="31005DFE" w:rsidR="00293AA8" w:rsidRDefault="00372AF9" w:rsidP="00DA4FE6">
      <w:pPr>
        <w:pStyle w:val="BodyText2"/>
      </w:pPr>
      <w:r>
        <w:fldChar w:fldCharType="end"/>
      </w:r>
    </w:p>
    <w:sectPr w:rsidR="00293AA8" w:rsidSect="008970F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Carl J Rosen" w:date="2021-12-26T12:01:00Z" w:initials="CJR">
    <w:p w14:paraId="2D59C3EF" w14:textId="11E5DC1A" w:rsidR="004D3756" w:rsidRDefault="004D3756">
      <w:pPr>
        <w:pStyle w:val="CommentText"/>
      </w:pPr>
      <w:r>
        <w:rPr>
          <w:rStyle w:val="CommentReference"/>
        </w:rPr>
        <w:annotationRef/>
      </w:r>
      <w:r>
        <w:t>??</w:t>
      </w:r>
    </w:p>
  </w:comment>
  <w:comment w:id="50" w:author="Carl J Rosen" w:date="2021-12-23T18:37:00Z" w:initials="CJR">
    <w:p w14:paraId="2C624F65" w14:textId="4DC7BC53" w:rsidR="00725D61" w:rsidRDefault="00725D61">
      <w:pPr>
        <w:pStyle w:val="CommentText"/>
      </w:pPr>
      <w:r>
        <w:rPr>
          <w:rStyle w:val="CommentReference"/>
        </w:rPr>
        <w:annotationRef/>
      </w:r>
      <w:r>
        <w:t xml:space="preserve">Actually I think </w:t>
      </w:r>
      <w:r w:rsidR="008A342C">
        <w:t xml:space="preserve">either you should be the corrrsponding author or </w:t>
      </w:r>
      <w:r>
        <w:t xml:space="preserve">we should both be corresponding authors.  </w:t>
      </w:r>
      <w:r w:rsidR="008A342C">
        <w:t xml:space="preserve">There may be a way we can list both of us as correspoinding authors. </w:t>
      </w:r>
    </w:p>
  </w:comment>
  <w:comment w:id="92" w:author="Carl J Rosen" w:date="2021-12-26T12:56:00Z" w:initials="CJR">
    <w:p w14:paraId="55A68F6C" w14:textId="40BAE5AB" w:rsidR="003B5052" w:rsidRDefault="003B5052">
      <w:pPr>
        <w:pStyle w:val="CommentText"/>
      </w:pPr>
      <w:r>
        <w:rPr>
          <w:rStyle w:val="CommentReference"/>
        </w:rPr>
        <w:annotationRef/>
      </w:r>
      <w:r>
        <w:t xml:space="preserve">I’m a bit confused here, GxExM interactions will still occur </w:t>
      </w:r>
      <w:r w:rsidR="006A4121">
        <w:t xml:space="preserve">even </w:t>
      </w:r>
      <w:r>
        <w:t xml:space="preserve">if </w:t>
      </w:r>
      <w:r w:rsidR="006A4121">
        <w:t xml:space="preserve">you have limiting and nonlimiting N levels,  but Gilles suggests that the tradiotional approach is still OK if you the treatmemts selected include limitng and excess N levels.  </w:t>
      </w:r>
      <w:r w:rsidR="006A4121">
        <w:t xml:space="preserve">See comments below. </w:t>
      </w:r>
    </w:p>
  </w:comment>
  <w:comment w:id="142" w:author="Brian Bohman" w:date="2021-08-25T10:51:00Z" w:initials="BB">
    <w:p w14:paraId="605DB369" w14:textId="0292BD70" w:rsidR="00B068FD" w:rsidRDefault="00B068FD">
      <w:pPr>
        <w:pStyle w:val="CommentText"/>
      </w:pPr>
      <w:r>
        <w:rPr>
          <w:rStyle w:val="CommentReference"/>
        </w:rPr>
        <w:annotationRef/>
      </w:r>
      <w:r>
        <w:t>Bélanger: 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143" w:author="Brian Bohman" w:date="2021-10-27T05:26:00Z" w:initials="BB">
    <w:p w14:paraId="51E6DE4F" w14:textId="1A08C487" w:rsidR="00D8523F" w:rsidRDefault="00D8523F">
      <w:pPr>
        <w:pStyle w:val="CommentText"/>
      </w:pPr>
      <w:r>
        <w:rPr>
          <w:rStyle w:val="CommentReference"/>
        </w:rPr>
        <w:annotationRef/>
      </w:r>
      <w:r>
        <w:t>Reframed here and throughout the manuscript to more accurate describe the source of variation being observed (i.e., G x E x M vs. location x variety)</w:t>
      </w:r>
    </w:p>
  </w:comment>
  <w:comment w:id="152" w:author="Carl J Rosen" w:date="2021-12-19T14:09:00Z" w:initials="CJR">
    <w:p w14:paraId="37C3B837" w14:textId="0AD71D88" w:rsidR="00D64537" w:rsidRDefault="00D64537">
      <w:pPr>
        <w:pStyle w:val="CommentText"/>
      </w:pPr>
      <w:r>
        <w:rPr>
          <w:rStyle w:val="CommentReference"/>
        </w:rPr>
        <w:annotationRef/>
      </w:r>
      <w:r>
        <w:rPr>
          <w:rStyle w:val="CommentReference"/>
        </w:rPr>
        <w:t xml:space="preserve">Would “provide a level of”  be a better phrase  here?  </w:t>
      </w:r>
    </w:p>
  </w:comment>
  <w:comment w:id="146" w:author="Carl J Rosen" w:date="2021-12-26T12:23:00Z" w:initials="CJR">
    <w:p w14:paraId="0D251E5C" w14:textId="5F0A9FA3" w:rsidR="00264F69" w:rsidRDefault="00264F69">
      <w:pPr>
        <w:pStyle w:val="CommentText"/>
      </w:pPr>
      <w:r>
        <w:rPr>
          <w:rStyle w:val="CommentReference"/>
        </w:rPr>
        <w:annotationRef/>
      </w:r>
      <w:r>
        <w:t>So does this mean that if you have an incomplete data set it can still be used if you use the partial pooling approach?  Based on Gil</w:t>
      </w:r>
      <w:r w:rsidR="008A342C">
        <w:t>l</w:t>
      </w:r>
      <w:r>
        <w:t xml:space="preserve">es’s comments below he seems to think that if you have limiting and excess N condiitons the approach taken should not make that much difference. </w:t>
      </w:r>
      <w:r w:rsidR="003B5052">
        <w:t xml:space="preserve"> Maybe there are other reasons to use this new approach.  </w:t>
      </w:r>
    </w:p>
  </w:comment>
  <w:comment w:id="176" w:author="Brian Bohman" w:date="2021-08-25T10:52:00Z" w:initials="BB">
    <w:p w14:paraId="46E6E5A8" w14:textId="7587BC45" w:rsidR="00B068FD" w:rsidRDefault="00B068FD">
      <w:pPr>
        <w:pStyle w:val="CommentText"/>
      </w:pPr>
      <w:r>
        <w:rPr>
          <w:rStyle w:val="CommentReference"/>
        </w:rPr>
        <w:annotationRef/>
      </w:r>
      <w:r>
        <w:t>Bélanger: 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177" w:author="Brian Bohman" w:date="2021-10-27T05:27:00Z" w:initials="BB">
    <w:p w14:paraId="5E10303B" w14:textId="7C1196BF" w:rsidR="00D8523F" w:rsidRDefault="00D8523F">
      <w:pPr>
        <w:pStyle w:val="CommentText"/>
      </w:pPr>
      <w:r>
        <w:rPr>
          <w:rStyle w:val="CommentReference"/>
        </w:rPr>
        <w:annotationRef/>
      </w:r>
      <w:r>
        <w:t>Reframed here to describe the problem of biased experimental data in deriving CNDCs generally, rather than specific to a given statistical method.</w:t>
      </w:r>
    </w:p>
  </w:comment>
  <w:comment w:id="212" w:author="Brian Bohman" w:date="2021-08-25T10:52:00Z" w:initials="BB">
    <w:p w14:paraId="28B14AB0" w14:textId="2A3523C0" w:rsidR="00B068FD" w:rsidRDefault="00B068FD">
      <w:pPr>
        <w:pStyle w:val="CommentText"/>
      </w:pPr>
      <w:r>
        <w:rPr>
          <w:rStyle w:val="CommentReference"/>
        </w:rPr>
        <w:annotationRef/>
      </w:r>
      <w:r>
        <w:t>Bélanger: References from old to more recent?</w:t>
      </w:r>
    </w:p>
  </w:comment>
  <w:comment w:id="213" w:author="Brian Bohman" w:date="2021-10-27T05:28:00Z" w:initials="BB">
    <w:p w14:paraId="5FB44443" w14:textId="30A234B9" w:rsidR="00D8523F" w:rsidRDefault="00D8523F">
      <w:pPr>
        <w:pStyle w:val="CommentText"/>
      </w:pPr>
      <w:r>
        <w:rPr>
          <w:rStyle w:val="CommentReference"/>
        </w:rPr>
        <w:annotationRef/>
      </w:r>
      <w:r w:rsidR="00477881">
        <w:rPr>
          <w:rStyle w:val="CommentReference"/>
        </w:rPr>
        <w:t>Resolved.</w:t>
      </w:r>
    </w:p>
  </w:comment>
  <w:comment w:id="214"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215" w:author="Brian Bohman" w:date="2021-10-27T05:29:00Z" w:initials="BB">
    <w:p w14:paraId="2CE3B5DE" w14:textId="1C9DCBFE" w:rsidR="00D8523F" w:rsidRDefault="00D8523F">
      <w:pPr>
        <w:pStyle w:val="CommentText"/>
      </w:pPr>
      <w:r>
        <w:rPr>
          <w:rStyle w:val="CommentReference"/>
        </w:rPr>
        <w:annotationRef/>
      </w:r>
      <w:r w:rsidR="00477881">
        <w:rPr>
          <w:rStyle w:val="CommentReference"/>
        </w:rPr>
        <w:t>Resolved.</w:t>
      </w:r>
    </w:p>
  </w:comment>
  <w:comment w:id="329" w:author="Carl J Rosen" w:date="2021-12-21T22:37:00Z" w:initials="CJR">
    <w:p w14:paraId="50AF4F48" w14:textId="60A1E605" w:rsidR="00127555" w:rsidRDefault="00127555">
      <w:pPr>
        <w:pStyle w:val="CommentText"/>
      </w:pPr>
      <w:r>
        <w:rPr>
          <w:rStyle w:val="CommentReference"/>
        </w:rPr>
        <w:annotationRef/>
      </w:r>
      <w:r>
        <w:rPr>
          <w:rStyle w:val="CommentReference"/>
        </w:rPr>
        <w:t xml:space="preserve">Can you </w:t>
      </w:r>
      <w:r w:rsidR="007130EF">
        <w:rPr>
          <w:rStyle w:val="CommentReference"/>
        </w:rPr>
        <w:t xml:space="preserve">provide reason(s) why inferntial bias is a problem?  </w:t>
      </w:r>
      <w:r w:rsidR="00880ABA">
        <w:rPr>
          <w:rStyle w:val="CommentReference"/>
        </w:rPr>
        <w:t>I thnk thisneeds a berrer transition from this paragraph to the next.</w:t>
      </w:r>
    </w:p>
  </w:comment>
  <w:comment w:id="449" w:author="Brian Bohman" w:date="2021-08-25T11:23:00Z" w:initials="BB">
    <w:p w14:paraId="750BB2BC" w14:textId="38A4D71F" w:rsidR="00556066" w:rsidRDefault="00556066">
      <w:pPr>
        <w:pStyle w:val="CommentText"/>
      </w:pPr>
      <w:r>
        <w:rPr>
          <w:rStyle w:val="CommentReference"/>
        </w:rPr>
        <w:annotationRef/>
      </w:r>
      <w:r>
        <w:t xml:space="preserve">Ben Abdallah: 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450" w:author="Brian Bohman" w:date="2021-10-27T05:41:00Z" w:initials="BB">
    <w:p w14:paraId="770091E4" w14:textId="6B4CD650" w:rsidR="00C951B0" w:rsidRDefault="00C951B0">
      <w:pPr>
        <w:pStyle w:val="CommentText"/>
      </w:pPr>
      <w:r>
        <w:rPr>
          <w:rStyle w:val="CommentReference"/>
        </w:rPr>
        <w:annotationRef/>
      </w:r>
      <w:r>
        <w:t>Insightful comment! This has been directly integrated.</w:t>
      </w:r>
    </w:p>
  </w:comment>
  <w:comment w:id="484"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485" w:author="Brian Bohman" w:date="2021-10-27T05:42:00Z" w:initials="BB">
    <w:p w14:paraId="29164017" w14:textId="5DF64961" w:rsidR="00C951B0" w:rsidRDefault="00C951B0">
      <w:pPr>
        <w:pStyle w:val="CommentText"/>
      </w:pPr>
      <w:r>
        <w:rPr>
          <w:rStyle w:val="CommentReference"/>
        </w:rPr>
        <w:annotationRef/>
      </w:r>
      <w:r w:rsidR="00477881">
        <w:t>Resolved.</w:t>
      </w:r>
    </w:p>
  </w:comment>
  <w:comment w:id="516"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517" w:author="Brian Bohman" w:date="2021-10-27T05:47:00Z" w:initials="BB">
    <w:p w14:paraId="0196A752" w14:textId="60C2F4FB" w:rsidR="00477881" w:rsidRDefault="00477881">
      <w:pPr>
        <w:pStyle w:val="CommentText"/>
      </w:pPr>
      <w:r>
        <w:rPr>
          <w:rStyle w:val="CommentReference"/>
        </w:rPr>
        <w:annotationRef/>
      </w:r>
      <w:r>
        <w:t>Agreed</w:t>
      </w:r>
      <w:r w:rsidR="00704FDE">
        <w:t xml:space="preserve"> and updated throughout.</w:t>
      </w:r>
      <w:r>
        <w:t>.</w:t>
      </w:r>
    </w:p>
  </w:comment>
  <w:comment w:id="518" w:author="Brian Bohman" w:date="2021-08-25T10:56:00Z" w:initials="BB">
    <w:p w14:paraId="6F860896" w14:textId="5927B7CA" w:rsidR="00E73759" w:rsidRDefault="00E73759">
      <w:pPr>
        <w:pStyle w:val="CommentText"/>
      </w:pPr>
      <w:r>
        <w:rPr>
          <w:rStyle w:val="CommentReference"/>
        </w:rPr>
        <w:annotationRef/>
      </w:r>
      <w:r>
        <w:t>Bélanger: To avoid any ambiguies, you may want to use g N 100 g</w:t>
      </w:r>
      <w:r>
        <w:rPr>
          <w:vertAlign w:val="superscript"/>
        </w:rPr>
        <w:t xml:space="preserve">-1 </w:t>
      </w:r>
      <w:r>
        <w:t>DM or g N 100 g</w:t>
      </w:r>
      <w:r>
        <w:rPr>
          <w:vertAlign w:val="superscript"/>
        </w:rPr>
        <w:t xml:space="preserve">-1 </w:t>
      </w:r>
      <w:r>
        <w:t>dry wt.</w:t>
      </w:r>
    </w:p>
  </w:comment>
  <w:comment w:id="519" w:author="Brian Bohman" w:date="2021-10-27T05:46:00Z" w:initials="BB">
    <w:p w14:paraId="7156055D" w14:textId="76DDD836" w:rsidR="00477881" w:rsidRDefault="00477881">
      <w:pPr>
        <w:pStyle w:val="CommentText"/>
      </w:pPr>
      <w:r>
        <w:rPr>
          <w:rStyle w:val="CommentReference"/>
        </w:rPr>
        <w:annotationRef/>
      </w:r>
      <w:r>
        <w:t>Agreed</w:t>
      </w:r>
      <w:r w:rsidR="00704FDE">
        <w:t xml:space="preserve"> and updated throughout</w:t>
      </w:r>
      <w:r>
        <w:t>.</w:t>
      </w:r>
    </w:p>
  </w:comment>
  <w:comment w:id="528" w:author="Brian Bohman" w:date="2021-08-25T10:56:00Z" w:initials="BB">
    <w:p w14:paraId="29716A9D" w14:textId="2B23B371" w:rsidR="00BB7AC2" w:rsidRDefault="00BB7AC2">
      <w:pPr>
        <w:pStyle w:val="CommentText"/>
      </w:pPr>
      <w:r>
        <w:rPr>
          <w:rStyle w:val="CommentReference"/>
        </w:rPr>
        <w:annotationRef/>
      </w:r>
      <w:r>
        <w:t>Bélanger: In table 1, you report 30 sampling dates, while the text refers to a total of 40 sampling dates (4 x 10).</w:t>
      </w:r>
    </w:p>
  </w:comment>
  <w:comment w:id="529" w:author="Brian Bohman" w:date="2021-10-27T06:05:00Z" w:initials="BB">
    <w:p w14:paraId="36AA5EE6" w14:textId="205CAFEC" w:rsidR="00395042" w:rsidRDefault="00395042">
      <w:pPr>
        <w:pStyle w:val="CommentText"/>
      </w:pPr>
      <w:r>
        <w:rPr>
          <w:rStyle w:val="CommentReference"/>
        </w:rPr>
        <w:annotationRef/>
      </w:r>
      <w:r>
        <w:t>Corrected.</w:t>
      </w:r>
    </w:p>
  </w:comment>
  <w:comment w:id="685"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686" w:author="Brian Bohman" w:date="2021-10-27T06:06:00Z" w:initials="BB">
    <w:p w14:paraId="5F37236A" w14:textId="24CE40D8" w:rsidR="00614D1F" w:rsidRDefault="00614D1F">
      <w:pPr>
        <w:pStyle w:val="CommentText"/>
      </w:pPr>
      <w:r>
        <w:rPr>
          <w:rStyle w:val="CommentReference"/>
        </w:rPr>
        <w:annotationRef/>
      </w:r>
      <w:r>
        <w:t>This original phrasing is actually correct. While the CNDC is defined with %N as the dependent variable and W as the independent variable, the linear-plateau curve is the opposite – %N is the independent variable, and W is the dependent variable. As in, at some level of %N, W reaches a plateau maximum value.</w:t>
      </w:r>
    </w:p>
  </w:comment>
  <w:comment w:id="687" w:author="Brian Bohman" w:date="2021-11-13T08:14:00Z" w:initials="BB">
    <w:p w14:paraId="658A12AC" w14:textId="66F36B12" w:rsidR="00C9299D" w:rsidRDefault="00C9299D" w:rsidP="00C9299D">
      <w:pPr>
        <w:pStyle w:val="CommentText"/>
      </w:pPr>
      <w:r>
        <w:rPr>
          <w:rStyle w:val="CommentReference"/>
        </w:rPr>
        <w:annotationRef/>
      </w:r>
      <w:r>
        <w:t>See equation 3.</w:t>
      </w:r>
    </w:p>
  </w:comment>
  <w:comment w:id="734" w:author="Carl J Rosen" w:date="2021-12-23T15:51:00Z" w:initials="CJR">
    <w:p w14:paraId="6659DF2E" w14:textId="64CB3D10" w:rsidR="00155836" w:rsidRDefault="00155836">
      <w:pPr>
        <w:pStyle w:val="CommentText"/>
      </w:pPr>
      <w:r>
        <w:rPr>
          <w:rStyle w:val="CommentReference"/>
        </w:rPr>
        <w:annotationRef/>
      </w:r>
      <w:r>
        <w:t xml:space="preserve">Somehting seems like it it missing here.   </w:t>
      </w:r>
    </w:p>
  </w:comment>
  <w:comment w:id="740" w:author="Carl J Rosen" w:date="2021-12-23T16:13:00Z" w:initials="CJR">
    <w:p w14:paraId="1CB0D266" w14:textId="53FBCE0E" w:rsidR="0087207C" w:rsidRDefault="0087207C">
      <w:pPr>
        <w:pStyle w:val="CommentText"/>
      </w:pPr>
      <w:r>
        <w:rPr>
          <w:rStyle w:val="CommentReference"/>
        </w:rPr>
        <w:annotationRef/>
      </w:r>
      <w:r w:rsidR="0073555B">
        <w:t>Not sure I understand why ~ is used instead of =</w:t>
      </w:r>
    </w:p>
  </w:comment>
  <w:comment w:id="741" w:author="Carl J Rosen" w:date="2021-12-26T12:33:00Z" w:initials="CJR">
    <w:p w14:paraId="379EEF04" w14:textId="099B1BB8" w:rsidR="0073555B" w:rsidRDefault="0073555B">
      <w:pPr>
        <w:pStyle w:val="CommentText"/>
      </w:pPr>
      <w:r>
        <w:rPr>
          <w:rStyle w:val="CommentReference"/>
        </w:rPr>
        <w:annotationRef/>
      </w:r>
      <w:r>
        <w:t xml:space="preserve">I don’t undwerstad this but, I’ll take you word for it…  </w:t>
      </w:r>
    </w:p>
  </w:comment>
  <w:comment w:id="758" w:author="Carl J Rosen" w:date="2021-12-23T16:29:00Z" w:initials="CJR">
    <w:p w14:paraId="612349B1" w14:textId="2DB978E1" w:rsidR="00C772D8" w:rsidRDefault="00C772D8">
      <w:pPr>
        <w:pStyle w:val="CommentText"/>
      </w:pPr>
      <w:r>
        <w:rPr>
          <w:rStyle w:val="CommentReference"/>
        </w:rPr>
        <w:annotationRef/>
      </w:r>
      <w:r>
        <w:t xml:space="preserve">Is a reference needed for this? </w:t>
      </w:r>
    </w:p>
  </w:comment>
  <w:comment w:id="808" w:author="Carl J Rosen" w:date="2021-12-23T16:41:00Z" w:initials="CJR">
    <w:p w14:paraId="662FCF61" w14:textId="2EF89AE0" w:rsidR="00583B20" w:rsidRDefault="00583B20">
      <w:pPr>
        <w:pStyle w:val="CommentText"/>
      </w:pPr>
      <w:r>
        <w:rPr>
          <w:rStyle w:val="CommentReference"/>
        </w:rPr>
        <w:annotationRef/>
      </w:r>
      <w:r>
        <w:t>was?</w:t>
      </w:r>
    </w:p>
  </w:comment>
  <w:comment w:id="939"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940" w:author="Brian Bohman" w:date="2021-10-27T08:27:00Z" w:initials="BB">
    <w:p w14:paraId="039A2DDB" w14:textId="77777777" w:rsidR="00C16574" w:rsidRDefault="009978BD">
      <w:r>
        <w:rPr>
          <w:rStyle w:val="CommentReference"/>
        </w:rPr>
        <w:annotationRef/>
      </w:r>
      <w:r w:rsidR="00C16574">
        <w:rPr>
          <w:rFonts w:ascii="Palatino Linotype" w:eastAsia="SimSun" w:hAnsi="Palatino Linotype"/>
          <w:noProof/>
          <w:color w:val="000000"/>
          <w:sz w:val="20"/>
          <w:szCs w:val="20"/>
          <w:lang w:eastAsia="zh-CN" w:bidi="ar-SA"/>
        </w:rPr>
        <w:t>To address this 2nd point, we need to bolster the background related to the advantage of the pooled Bayesian hierarchical method. Essentially, the pooled approach is relatively better at reducing the “bias” originating from limitations in “quantity” and “quality” of experimental data.</w:t>
      </w:r>
    </w:p>
    <w:p w14:paraId="4CDDDEB5" w14:textId="77777777" w:rsidR="00C16574" w:rsidRDefault="00C16574"/>
    <w:p w14:paraId="38D2483E" w14:textId="76B5AFC6" w:rsidR="009978BD" w:rsidRDefault="00C16574" w:rsidP="00C16574">
      <w:pPr>
        <w:pStyle w:val="CommentText"/>
      </w:pPr>
      <w:r>
        <w:t>This has been done in the Introduction and Methods Sections.</w:t>
      </w:r>
    </w:p>
  </w:comment>
  <w:comment w:id="941" w:author="Brian Bohman" w:date="2021-11-13T09:07:00Z" w:initials="BB">
    <w:p w14:paraId="65A09C05" w14:textId="33CDFFF9" w:rsidR="0005318B" w:rsidRDefault="0005318B" w:rsidP="0005318B">
      <w:pPr>
        <w:pStyle w:val="CommentText"/>
      </w:pPr>
      <w:r>
        <w:rPr>
          <w:rStyle w:val="CommentReference"/>
        </w:rPr>
        <w:annotationRef/>
      </w:r>
      <w:r>
        <w:t>The first point is addressed already in the last paragraph of Section 3.1.</w:t>
      </w:r>
    </w:p>
  </w:comment>
  <w:comment w:id="958" w:author="Brian Bohman" w:date="2021-08-25T11:08:00Z" w:initials="BB">
    <w:p w14:paraId="44C7B7D6" w14:textId="696E13FF" w:rsidR="00FB2B6F" w:rsidRDefault="00FB2B6F">
      <w:pPr>
        <w:pStyle w:val="CommentText"/>
      </w:pPr>
      <w:r>
        <w:rPr>
          <w:rStyle w:val="CommentReference"/>
        </w:rPr>
        <w:annotationRef/>
      </w:r>
      <w:r>
        <w:t>Bélanger: 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959" w:author="Brian Bohman" w:date="2021-10-27T08:26:00Z" w:initials="BB">
    <w:p w14:paraId="3BF79D25" w14:textId="60DA6705" w:rsidR="009978BD" w:rsidRDefault="009978BD">
      <w:pPr>
        <w:pStyle w:val="CommentText"/>
      </w:pPr>
      <w:r>
        <w:rPr>
          <w:rStyle w:val="CommentReference"/>
        </w:rPr>
        <w:annotationRef/>
      </w:r>
      <w:r>
        <w:t>This is added to the discussion in the context of G x M interaction here, where differences in planting density play an important role for determining N dilution.</w:t>
      </w:r>
    </w:p>
  </w:comment>
  <w:comment w:id="960" w:author="Brian Bohman" w:date="2021-08-25T11:08:00Z" w:initials="BB">
    <w:p w14:paraId="72A1289D" w14:textId="7E405E95" w:rsidR="00FB2B6F" w:rsidRDefault="00FB2B6F">
      <w:pPr>
        <w:pStyle w:val="CommentText"/>
      </w:pPr>
      <w:r>
        <w:rPr>
          <w:rStyle w:val="CommentReference"/>
        </w:rPr>
        <w:annotationRef/>
      </w:r>
      <w:r>
        <w:t>Bélanger: 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961" w:author="Brian Bohman" w:date="2021-10-27T08:24:00Z" w:initials="BB">
    <w:p w14:paraId="14BE0D07" w14:textId="1089B84F" w:rsidR="00D45CED" w:rsidRPr="009978BD" w:rsidRDefault="00D45CED">
      <w:pPr>
        <w:pStyle w:val="CommentText"/>
      </w:pPr>
      <w:r>
        <w:rPr>
          <w:rStyle w:val="CommentReference"/>
        </w:rPr>
        <w:annotationRef/>
      </w:r>
      <w:r>
        <w:t>Re: Fernandez et al.</w:t>
      </w:r>
      <w:r w:rsidR="003D4DC0">
        <w:t xml:space="preserve"> (2021)</w:t>
      </w:r>
      <w:r>
        <w:t xml:space="preserve">, “bias” is the appropriate term here. A </w:t>
      </w:r>
      <w:r w:rsidR="003D4DC0">
        <w:t xml:space="preserve">key </w:t>
      </w:r>
      <w:r>
        <w:t xml:space="preserve">position of this </w:t>
      </w:r>
      <w:r w:rsidR="003D4DC0">
        <w:t>manuscript</w:t>
      </w:r>
      <w:r>
        <w:t xml:space="preserve"> is that the </w:t>
      </w:r>
      <w:r w:rsidR="003D4DC0">
        <w:t>partially-</w:t>
      </w:r>
      <w:r>
        <w:t xml:space="preserve">pooled Bayesian hierarchical method can improve upon the </w:t>
      </w:r>
      <w:r w:rsidR="009978BD">
        <w:t xml:space="preserve">Makowski et al. methods. We are taking the position that the issues related to data “quality” and “quantity” re: “bias” are reduced using the pooled Bayesian hierarchical method, although </w:t>
      </w:r>
      <w:r w:rsidR="009978BD">
        <w:rPr>
          <w:u w:val="single"/>
        </w:rPr>
        <w:t>not</w:t>
      </w:r>
      <w:r w:rsidR="009978BD">
        <w:t xml:space="preserve"> eliminated.</w:t>
      </w:r>
    </w:p>
  </w:comment>
  <w:comment w:id="962"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 xml:space="preserve">The </w:t>
      </w:r>
      <w:proofErr w:type="spellStart"/>
      <w:r>
        <w:rPr>
          <w:rFonts w:ascii="Times" w:hAnsi="Times" w:cs="Times"/>
          <w:color w:val="18376A"/>
          <w:sz w:val="29"/>
          <w:szCs w:val="29"/>
        </w:rPr>
        <w:t>higthlight</w:t>
      </w:r>
      <w:proofErr w:type="spellEnd"/>
      <w:r>
        <w:rPr>
          <w:rFonts w:ascii="Times" w:hAnsi="Times" w:cs="Times"/>
          <w:color w:val="18376A"/>
          <w:sz w:val="29"/>
          <w:szCs w:val="29"/>
        </w:rPr>
        <w:t xml:space="preserve"> of this manuscript is that the difference obtained between Nc curves from different studies were attributed mainly to differences in </w:t>
      </w:r>
      <w:proofErr w:type="spellStart"/>
      <w:r>
        <w:rPr>
          <w:rFonts w:ascii="Times" w:hAnsi="Times" w:cs="Times"/>
          <w:color w:val="18376A"/>
          <w:sz w:val="29"/>
          <w:szCs w:val="29"/>
        </w:rPr>
        <w:t>environnement</w:t>
      </w:r>
      <w:proofErr w:type="spellEnd"/>
      <w:r>
        <w:rPr>
          <w:rFonts w:ascii="Times" w:hAnsi="Times" w:cs="Times"/>
          <w:color w:val="18376A"/>
          <w:sz w:val="29"/>
          <w:szCs w:val="29"/>
        </w:rPr>
        <w:t xml:space="preserve">. I think this part needs more discussion such as which type of climatic conditions or field management affects Nc curve in which direction. Is there no effect of soil conditions on Nc curve? These </w:t>
      </w:r>
      <w:proofErr w:type="spellStart"/>
      <w:proofErr w:type="gramStart"/>
      <w:r>
        <w:rPr>
          <w:rFonts w:ascii="Times" w:hAnsi="Times" w:cs="Times"/>
          <w:color w:val="18376A"/>
          <w:sz w:val="29"/>
          <w:szCs w:val="29"/>
        </w:rPr>
        <w:t>informations</w:t>
      </w:r>
      <w:proofErr w:type="spellEnd"/>
      <w:proofErr w:type="gramEnd"/>
      <w:r>
        <w:rPr>
          <w:rFonts w:ascii="Times" w:hAnsi="Times" w:cs="Times"/>
          <w:color w:val="18376A"/>
          <w:sz w:val="29"/>
          <w:szCs w:val="29"/>
        </w:rPr>
        <w:t xml:space="preserve"> can be </w:t>
      </w:r>
      <w:proofErr w:type="spellStart"/>
      <w:r>
        <w:rPr>
          <w:rFonts w:ascii="Times" w:hAnsi="Times" w:cs="Times"/>
          <w:color w:val="18376A"/>
          <w:sz w:val="29"/>
          <w:szCs w:val="29"/>
        </w:rPr>
        <w:t>helpfull</w:t>
      </w:r>
      <w:proofErr w:type="spellEnd"/>
      <w:r>
        <w:rPr>
          <w:rFonts w:ascii="Times" w:hAnsi="Times" w:cs="Times"/>
          <w:color w:val="18376A"/>
          <w:sz w:val="29"/>
          <w:szCs w:val="29"/>
        </w:rPr>
        <w:t xml:space="preserve"> to interpret the results from these type of experiments.</w:t>
      </w:r>
    </w:p>
  </w:comment>
  <w:comment w:id="963" w:author="Brian Bohman" w:date="2021-10-27T06:12:00Z" w:initials="BB">
    <w:p w14:paraId="7670FCE3" w14:textId="104368B0" w:rsidR="00154DDE" w:rsidRDefault="00154DDE">
      <w:pPr>
        <w:pStyle w:val="CommentText"/>
      </w:pPr>
      <w:r>
        <w:rPr>
          <w:rStyle w:val="CommentReference"/>
        </w:rPr>
        <w:annotationRef/>
      </w:r>
      <w:r>
        <w:t>Substantial discussion of the effects of Environment and Management have been added.</w:t>
      </w:r>
    </w:p>
  </w:comment>
  <w:comment w:id="964"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965" w:author="Brian Bohman" w:date="2021-10-27T07:28:00Z" w:initials="BB">
    <w:p w14:paraId="1AE58EC3" w14:textId="48D16BC4" w:rsidR="001F4719" w:rsidRDefault="001F4719">
      <w:pPr>
        <w:pStyle w:val="CommentText"/>
      </w:pPr>
      <w:r>
        <w:rPr>
          <w:rStyle w:val="CommentReference"/>
        </w:rPr>
        <w:annotationRef/>
      </w:r>
      <w:r>
        <w:t>Yes, I think that is correct.</w:t>
      </w:r>
    </w:p>
  </w:comment>
  <w:comment w:id="1064" w:author="Carl J Rosen" w:date="2021-12-23T18:08:00Z" w:initials="CJR">
    <w:p w14:paraId="44D322C3" w14:textId="632B6BA5" w:rsidR="00FB307E" w:rsidRDefault="00FB307E">
      <w:pPr>
        <w:pStyle w:val="CommentText"/>
      </w:pPr>
      <w:r>
        <w:rPr>
          <w:rStyle w:val="CommentReference"/>
        </w:rPr>
        <w:annotationRef/>
      </w:r>
      <w:r>
        <w:t>Correct term is determinate</w:t>
      </w:r>
    </w:p>
  </w:comment>
  <w:comment w:id="1068" w:author="Carl J Rosen" w:date="2021-12-23T18:06:00Z" w:initials="CJR">
    <w:p w14:paraId="492FCA3E" w14:textId="02922EDC" w:rsidR="00E9513E" w:rsidRDefault="00E9513E">
      <w:pPr>
        <w:pStyle w:val="CommentText"/>
      </w:pPr>
      <w:r>
        <w:rPr>
          <w:rStyle w:val="CommentReference"/>
        </w:rPr>
        <w:annotationRef/>
      </w:r>
      <w:r>
        <w:t>The correct term in biology is interdeterminate.  Indeterminant is a m</w:t>
      </w:r>
      <w:r w:rsidR="00FB307E">
        <w:t>a</w:t>
      </w:r>
      <w:r>
        <w:t xml:space="preserve">thematical term </w:t>
      </w:r>
    </w:p>
  </w:comment>
  <w:comment w:id="1190" w:author="Carl J Rosen" w:date="2021-12-23T18:23:00Z" w:initials="CJR">
    <w:p w14:paraId="39BB648F" w14:textId="1C8CE282" w:rsidR="00335406" w:rsidRDefault="00335406">
      <w:pPr>
        <w:pStyle w:val="CommentText"/>
      </w:pPr>
      <w:r>
        <w:rPr>
          <w:rStyle w:val="CommentReference"/>
        </w:rPr>
        <w:annotationRef/>
      </w:r>
      <w:r>
        <w:t xml:space="preserve">Absoulte temperatures may also play a role.  A 15 degree difference at 90 and 75 might be different than a 15 degree difference at  80 and 65. </w:t>
      </w:r>
    </w:p>
  </w:comment>
  <w:comment w:id="1374" w:author="Brian Bohman" w:date="2021-08-25T11:11:00Z" w:initials="BB">
    <w:p w14:paraId="4FF068C7" w14:textId="6ADA334F" w:rsidR="00AE6AD9" w:rsidRDefault="00AE6AD9">
      <w:pPr>
        <w:pStyle w:val="CommentText"/>
      </w:pPr>
      <w:r>
        <w:rPr>
          <w:rStyle w:val="CommentReference"/>
        </w:rPr>
        <w:annotationRef/>
      </w:r>
      <w:r>
        <w:t>Bélanger: 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1375" w:author="Brian Bohman" w:date="2021-10-27T06:56:00Z" w:initials="BB">
    <w:p w14:paraId="669C05C6" w14:textId="4C42AB47" w:rsidR="00D61F1C" w:rsidRDefault="00D61F1C">
      <w:pPr>
        <w:pStyle w:val="CommentText"/>
      </w:pPr>
      <w:r>
        <w:rPr>
          <w:rStyle w:val="CommentReference"/>
        </w:rPr>
        <w:annotationRef/>
      </w:r>
      <w:r>
        <w:t>Qualifed appropriately.</w:t>
      </w:r>
    </w:p>
  </w:comment>
  <w:comment w:id="1400" w:author="Brian Bohman" w:date="2021-08-25T11:09:00Z" w:initials="BB">
    <w:p w14:paraId="0EE81FBE" w14:textId="77777777" w:rsidR="00617544" w:rsidRDefault="00617544" w:rsidP="00617544">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1401" w:author="Brian Bohman" w:date="2021-10-27T06:45:00Z" w:initials="BB">
    <w:p w14:paraId="697FFFF7" w14:textId="548E823D" w:rsidR="005A1B9A" w:rsidRDefault="005A1B9A">
      <w:pPr>
        <w:pStyle w:val="CommentText"/>
      </w:pPr>
      <w:r>
        <w:rPr>
          <w:rStyle w:val="CommentReference"/>
        </w:rPr>
        <w:annotationRef/>
      </w:r>
      <w:r>
        <w:t>Corrected.</w:t>
      </w:r>
    </w:p>
  </w:comment>
  <w:comment w:id="1423" w:author="Brian Bohman" w:date="2021-08-25T11:10:00Z" w:initials="BB">
    <w:p w14:paraId="5603314C" w14:textId="77777777" w:rsidR="00EA4027" w:rsidRDefault="00EA4027" w:rsidP="00EA4027">
      <w:pPr>
        <w:pStyle w:val="CommentText"/>
      </w:pPr>
      <w:r>
        <w:rPr>
          <w:rStyle w:val="CommentReference"/>
        </w:rPr>
        <w:annotationRef/>
      </w:r>
      <w:r>
        <w:t>Bélanger: 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1424" w:author="Brian Bohman" w:date="2021-10-27T06:18:00Z" w:initials="BB">
    <w:p w14:paraId="1A825CB8" w14:textId="32138577" w:rsidR="00154DDE" w:rsidRDefault="00154DDE">
      <w:pPr>
        <w:pStyle w:val="CommentText"/>
      </w:pPr>
      <w:r>
        <w:rPr>
          <w:rStyle w:val="CommentReference"/>
        </w:rPr>
        <w:annotationRef/>
      </w:r>
      <w:r>
        <w:t>Discussion of effect of Management has been included in depth to address this comment.</w:t>
      </w:r>
    </w:p>
  </w:comment>
  <w:comment w:id="1432" w:author="Carl J Rosen" w:date="2021-12-24T18:19:00Z" w:initials="CJR">
    <w:p w14:paraId="75AFE9E5" w14:textId="3B6FBC3D" w:rsidR="009255CE" w:rsidRDefault="009255CE">
      <w:pPr>
        <w:pStyle w:val="CommentText"/>
      </w:pPr>
      <w:r>
        <w:rPr>
          <w:rStyle w:val="CommentReference"/>
        </w:rPr>
        <w:annotationRef/>
      </w:r>
      <w:r>
        <w:t xml:space="preserve">Can you provide any examples?  Seem like the reader is left hanung here.  </w:t>
      </w:r>
    </w:p>
  </w:comment>
  <w:comment w:id="1435" w:author="Carl J Rosen" w:date="2021-12-24T18:22:00Z" w:initials="CJR">
    <w:p w14:paraId="54D5A8FE" w14:textId="14C027DB" w:rsidR="0040107A" w:rsidRDefault="0040107A">
      <w:pPr>
        <w:pStyle w:val="CommentText"/>
      </w:pPr>
      <w:r>
        <w:rPr>
          <w:rStyle w:val="CommentReference"/>
        </w:rPr>
        <w:annotationRef/>
      </w:r>
      <w:r>
        <w:t xml:space="preserve">worth further discussion. </w:t>
      </w:r>
    </w:p>
  </w:comment>
  <w:comment w:id="1438" w:author="Brian Bohman" w:date="2021-08-25T11:19:00Z" w:initials="BB">
    <w:p w14:paraId="475D594F" w14:textId="105DC2E8" w:rsidR="003D09C9" w:rsidRDefault="003D09C9">
      <w:pPr>
        <w:pStyle w:val="CommentText"/>
      </w:pPr>
      <w:r>
        <w:rPr>
          <w:rStyle w:val="CommentReference"/>
        </w:rPr>
        <w:annotationRef/>
      </w:r>
      <w:r>
        <w:t>Bélanger: 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1439" w:author="Brian Bohman" w:date="2021-10-27T08:30:00Z" w:initials="BB">
    <w:p w14:paraId="29A5374E" w14:textId="0B2C36F6" w:rsidR="004C382D" w:rsidRDefault="004C382D">
      <w:pPr>
        <w:pStyle w:val="CommentText"/>
      </w:pPr>
      <w:r>
        <w:rPr>
          <w:rStyle w:val="CommentReference"/>
        </w:rPr>
        <w:annotationRef/>
      </w:r>
      <w:r w:rsidR="00750F93">
        <w:t>Addressed re: experimental data.</w:t>
      </w:r>
    </w:p>
  </w:comment>
  <w:comment w:id="1450"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1451" w:author="Brian Bohman" w:date="2021-12-19T09:45:00Z" w:initials="BB">
    <w:p w14:paraId="1DB051E0" w14:textId="0D0F39B1" w:rsidR="00750F93" w:rsidRDefault="00750F93">
      <w:pPr>
        <w:pStyle w:val="CommentText"/>
      </w:pPr>
      <w:r>
        <w:rPr>
          <w:rStyle w:val="CommentReference"/>
        </w:rPr>
        <w:annotationRef/>
      </w:r>
      <w:r>
        <w:t>Addressed re: experimental data - above</w:t>
      </w:r>
    </w:p>
  </w:comment>
  <w:comment w:id="1457" w:author="Carl J Rosen" w:date="2021-12-24T18:32:00Z" w:initials="CJR">
    <w:p w14:paraId="59FAE2BF" w14:textId="30A95BD7" w:rsidR="00514B9E" w:rsidRDefault="00514B9E">
      <w:pPr>
        <w:pStyle w:val="CommentText"/>
      </w:pPr>
      <w:r>
        <w:rPr>
          <w:rStyle w:val="CommentReference"/>
        </w:rPr>
        <w:annotationRef/>
      </w:r>
      <w:r>
        <w:t xml:space="preserve">Can </w:t>
      </w:r>
      <w:r w:rsidR="0029668D">
        <w:t>y</w:t>
      </w:r>
      <w:r>
        <w:t>ou provide examples?   For example -</w:t>
      </w:r>
      <w:r w:rsidR="0029668D">
        <w:t xml:space="preserve"> </w:t>
      </w:r>
      <w:r w:rsidRPr="00514B9E">
        <w:t>a wide range of N rates from limiting to excess</w:t>
      </w:r>
      <w:r>
        <w:t xml:space="preserve">.  Or maybe this is not as important if this </w:t>
      </w:r>
      <w:r w:rsidRPr="00514B9E">
        <w:rPr>
          <w:sz w:val="18"/>
          <w:szCs w:val="18"/>
        </w:rPr>
        <w:t>approac</w:t>
      </w:r>
      <w:r>
        <w:rPr>
          <w:sz w:val="18"/>
          <w:szCs w:val="18"/>
        </w:rPr>
        <w:t>h i</w:t>
      </w:r>
      <w:r w:rsidRPr="00514B9E">
        <w:rPr>
          <w:sz w:val="18"/>
          <w:szCs w:val="18"/>
        </w:rPr>
        <w:t>s</w:t>
      </w:r>
      <w:r>
        <w:t xml:space="preserve"> used.  </w:t>
      </w:r>
    </w:p>
  </w:comment>
  <w:comment w:id="1462" w:author="Brian Bohman" w:date="2021-10-27T08:32:00Z" w:initials="BB">
    <w:p w14:paraId="2EBFD801" w14:textId="49CFEB6A" w:rsidR="00314C38" w:rsidRDefault="00314C38">
      <w:pPr>
        <w:pStyle w:val="CommentText"/>
      </w:pPr>
      <w:r>
        <w:rPr>
          <w:rStyle w:val="CommentReference"/>
        </w:rPr>
        <w:annotationRef/>
      </w:r>
      <w:r>
        <w:t>Clean this up…</w:t>
      </w:r>
    </w:p>
  </w:comment>
  <w:comment w:id="1477" w:author="Carl J Rosen" w:date="2021-12-23T17:47:00Z" w:initials="CJR">
    <w:p w14:paraId="1239974D" w14:textId="0DC9D15D" w:rsidR="000C29B6" w:rsidRDefault="000C29B6">
      <w:pPr>
        <w:pStyle w:val="CommentText"/>
      </w:pPr>
      <w:r>
        <w:rPr>
          <w:rStyle w:val="CommentReference"/>
        </w:rPr>
        <w:annotationRef/>
      </w:r>
      <w:r>
        <w:t xml:space="preserve">estimate? </w:t>
      </w:r>
    </w:p>
  </w:comment>
  <w:comment w:id="1483" w:author="Carl J Rosen" w:date="2021-12-24T18:31:00Z" w:initials="CJR">
    <w:p w14:paraId="0A4BA944" w14:textId="67AF7A3A" w:rsidR="00514B9E" w:rsidRDefault="00514B9E">
      <w:pPr>
        <w:pStyle w:val="CommentText"/>
      </w:pPr>
      <w:r>
        <w:rPr>
          <w:rStyle w:val="CommentReference"/>
        </w:rPr>
        <w:annotationRef/>
      </w:r>
      <w:r>
        <w:t xml:space="preserve">incopmplete? </w:t>
      </w:r>
    </w:p>
  </w:comment>
  <w:comment w:id="1599" w:author="Brian Bohman" w:date="2021-08-25T10:53:00Z" w:initials="BB">
    <w:p w14:paraId="1488D307" w14:textId="5D9C230B" w:rsidR="00595F3D" w:rsidRDefault="00595F3D">
      <w:pPr>
        <w:pStyle w:val="CommentText"/>
      </w:pPr>
      <w:r>
        <w:rPr>
          <w:rStyle w:val="CommentReference"/>
        </w:rPr>
        <w:annotationRef/>
      </w:r>
      <w:r>
        <w:t>Bélanger: I assume here that you refer to the number of sampling.dates The word “dates” might not be well understood by readers.</w:t>
      </w:r>
    </w:p>
  </w:comment>
  <w:comment w:id="1600" w:author="Brian Bohman" w:date="2021-10-27T06:20:00Z" w:initials="BB">
    <w:p w14:paraId="0029837E" w14:textId="4F67824A" w:rsidR="00742063" w:rsidRDefault="00742063">
      <w:pPr>
        <w:pStyle w:val="CommentText"/>
      </w:pPr>
      <w:r>
        <w:rPr>
          <w:rStyle w:val="CommentReference"/>
        </w:rPr>
        <w:annotationRef/>
      </w:r>
      <w:r>
        <w:t>Corr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59C3EF" w15:done="0"/>
  <w15:commentEx w15:paraId="2C624F65" w15:done="0"/>
  <w15:commentEx w15:paraId="55A68F6C" w15:done="0"/>
  <w15:commentEx w15:paraId="605DB369" w15:done="1"/>
  <w15:commentEx w15:paraId="51E6DE4F" w15:paraIdParent="605DB369" w15:done="1"/>
  <w15:commentEx w15:paraId="37C3B837" w15:done="0"/>
  <w15:commentEx w15:paraId="0D251E5C" w15:done="0"/>
  <w15:commentEx w15:paraId="46E6E5A8" w15:done="1"/>
  <w15:commentEx w15:paraId="5E10303B" w15:paraIdParent="46E6E5A8" w15:done="1"/>
  <w15:commentEx w15:paraId="28B14AB0" w15:done="1"/>
  <w15:commentEx w15:paraId="5FB44443" w15:paraIdParent="28B14AB0" w15:done="1"/>
  <w15:commentEx w15:paraId="1CB3DF64" w15:done="1"/>
  <w15:commentEx w15:paraId="2CE3B5DE" w15:paraIdParent="1CB3DF64" w15:done="1"/>
  <w15:commentEx w15:paraId="50AF4F48" w15:done="0"/>
  <w15:commentEx w15:paraId="750BB2BC" w15:done="1"/>
  <w15:commentEx w15:paraId="770091E4" w15:paraIdParent="750BB2BC" w15:done="1"/>
  <w15:commentEx w15:paraId="4ABD6073" w15:done="1"/>
  <w15:commentEx w15:paraId="29164017" w15:paraIdParent="4ABD6073" w15:done="1"/>
  <w15:commentEx w15:paraId="6110ADE6" w15:done="1"/>
  <w15:commentEx w15:paraId="0196A752" w15:paraIdParent="6110ADE6" w15:done="1"/>
  <w15:commentEx w15:paraId="6F860896" w15:done="1"/>
  <w15:commentEx w15:paraId="7156055D" w15:paraIdParent="6F860896" w15:done="1"/>
  <w15:commentEx w15:paraId="29716A9D" w15:done="1"/>
  <w15:commentEx w15:paraId="36AA5EE6" w15:paraIdParent="29716A9D" w15:done="1"/>
  <w15:commentEx w15:paraId="3B38CBDE" w15:done="1"/>
  <w15:commentEx w15:paraId="5F37236A" w15:paraIdParent="3B38CBDE" w15:done="1"/>
  <w15:commentEx w15:paraId="658A12AC" w15:paraIdParent="3B38CBDE" w15:done="1"/>
  <w15:commentEx w15:paraId="6659DF2E" w15:done="0"/>
  <w15:commentEx w15:paraId="1CB0D266" w15:done="0"/>
  <w15:commentEx w15:paraId="379EEF04" w15:done="0"/>
  <w15:commentEx w15:paraId="612349B1" w15:done="0"/>
  <w15:commentEx w15:paraId="662FCF61" w15:done="0"/>
  <w15:commentEx w15:paraId="65E102C2" w15:done="1"/>
  <w15:commentEx w15:paraId="38D2483E" w15:paraIdParent="65E102C2" w15:done="1"/>
  <w15:commentEx w15:paraId="65A09C05" w15:paraIdParent="65E102C2" w15:done="1"/>
  <w15:commentEx w15:paraId="44C7B7D6" w15:done="1"/>
  <w15:commentEx w15:paraId="3BF79D25" w15:paraIdParent="44C7B7D6" w15:done="1"/>
  <w15:commentEx w15:paraId="72A1289D" w15:done="1"/>
  <w15:commentEx w15:paraId="14BE0D07" w15:paraIdParent="72A1289D" w15:done="1"/>
  <w15:commentEx w15:paraId="446A7F42" w15:done="1"/>
  <w15:commentEx w15:paraId="7670FCE3" w15:paraIdParent="446A7F42" w15:done="1"/>
  <w15:commentEx w15:paraId="1482FCFA" w15:done="1"/>
  <w15:commentEx w15:paraId="1AE58EC3" w15:paraIdParent="1482FCFA" w15:done="1"/>
  <w15:commentEx w15:paraId="44D322C3" w15:done="0"/>
  <w15:commentEx w15:paraId="492FCA3E" w15:done="0"/>
  <w15:commentEx w15:paraId="39BB648F" w15:done="0"/>
  <w15:commentEx w15:paraId="4FF068C7" w15:done="1"/>
  <w15:commentEx w15:paraId="669C05C6" w15:paraIdParent="4FF068C7" w15:done="1"/>
  <w15:commentEx w15:paraId="0EE81FBE" w15:done="1"/>
  <w15:commentEx w15:paraId="697FFFF7" w15:paraIdParent="0EE81FBE" w15:done="1"/>
  <w15:commentEx w15:paraId="5603314C" w15:done="1"/>
  <w15:commentEx w15:paraId="1A825CB8" w15:paraIdParent="5603314C" w15:done="1"/>
  <w15:commentEx w15:paraId="75AFE9E5" w15:done="0"/>
  <w15:commentEx w15:paraId="54D5A8FE" w15:done="0"/>
  <w15:commentEx w15:paraId="475D594F" w15:done="1"/>
  <w15:commentEx w15:paraId="29A5374E" w15:paraIdParent="475D594F" w15:done="1"/>
  <w15:commentEx w15:paraId="5A821820" w15:done="1"/>
  <w15:commentEx w15:paraId="1DB051E0" w15:paraIdParent="5A821820" w15:done="1"/>
  <w15:commentEx w15:paraId="59FAE2BF" w15:done="0"/>
  <w15:commentEx w15:paraId="2EBFD801" w15:done="1"/>
  <w15:commentEx w15:paraId="1239974D" w15:done="0"/>
  <w15:commentEx w15:paraId="0A4BA944" w15:done="0"/>
  <w15:commentEx w15:paraId="1488D307" w15:done="1"/>
  <w15:commentEx w15:paraId="0029837E" w15:paraIdParent="1488D30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2D80C" w16cex:dateUtc="2021-12-26T18:01:00Z"/>
  <w16cex:commentExtensible w16cex:durableId="256F4080" w16cex:dateUtc="2021-12-24T00:37:00Z"/>
  <w16cex:commentExtensible w16cex:durableId="2572E4EE" w16cex:dateUtc="2021-12-26T18:56:00Z"/>
  <w16cex:commentExtensible w16cex:durableId="24D09F47" w16cex:dateUtc="2021-08-25T15:51:00Z"/>
  <w16cex:commentExtensible w16cex:durableId="2523618B" w16cex:dateUtc="2021-10-27T10:26:00Z"/>
  <w16cex:commentExtensible w16cex:durableId="2569BBB2" w16cex:dateUtc="2021-12-19T20:09:00Z"/>
  <w16cex:commentExtensible w16cex:durableId="2572DD57" w16cex:dateUtc="2021-12-26T18:23:00Z"/>
  <w16cex:commentExtensible w16cex:durableId="24D09F5E" w16cex:dateUtc="2021-08-25T15:52:00Z"/>
  <w16cex:commentExtensible w16cex:durableId="252361C8" w16cex:dateUtc="2021-10-27T10:27:00Z"/>
  <w16cex:commentExtensible w16cex:durableId="24D09F7F" w16cex:dateUtc="2021-08-25T15:52:00Z"/>
  <w16cex:commentExtensible w16cex:durableId="25236206" w16cex:dateUtc="2021-10-27T10:28:00Z"/>
  <w16cex:commentExtensible w16cex:durableId="24D09F94" w16cex:dateUtc="2021-08-25T15:53:00Z"/>
  <w16cex:commentExtensible w16cex:durableId="25236231" w16cex:dateUtc="2021-10-27T10:29:00Z"/>
  <w16cex:commentExtensible w16cex:durableId="256CD5BA" w16cex:dateUtc="2021-12-22T04:37:00Z"/>
  <w16cex:commentExtensible w16cex:durableId="24D0A6CD" w16cex:dateUtc="2021-08-25T16:23:00Z"/>
  <w16cex:commentExtensible w16cex:durableId="25236525" w16cex:dateUtc="2021-10-27T10:41:00Z"/>
  <w16cex:commentExtensible w16cex:durableId="24D0A000" w16cex:dateUtc="2021-08-25T15:54:00Z"/>
  <w16cex:commentExtensible w16cex:durableId="2523654F" w16cex:dateUtc="2021-10-27T10:42:00Z"/>
  <w16cex:commentExtensible w16cex:durableId="24D0A039" w16cex:dateUtc="2021-08-25T15:55:00Z"/>
  <w16cex:commentExtensible w16cex:durableId="25236656" w16cex:dateUtc="2021-10-27T10:47:00Z"/>
  <w16cex:commentExtensible w16cex:durableId="24D0A04F" w16cex:dateUtc="2021-08-25T15:56:00Z"/>
  <w16cex:commentExtensible w16cex:durableId="25236651" w16cex:dateUtc="2021-10-27T10:46:00Z"/>
  <w16cex:commentExtensible w16cex:durableId="24D0A065" w16cex:dateUtc="2021-08-25T15:56:00Z"/>
  <w16cex:commentExtensible w16cex:durableId="25236A9F" w16cex:dateUtc="2021-10-27T11:05:00Z"/>
  <w16cex:commentExtensible w16cex:durableId="24D0A0DA" w16cex:dateUtc="2021-08-25T15:58:00Z"/>
  <w16cex:commentExtensible w16cex:durableId="25236AE7" w16cex:dateUtc="2021-10-27T11:06:00Z"/>
  <w16cex:commentExtensible w16cex:durableId="2539F25C" w16cex:dateUtc="2021-11-13T14:14:00Z"/>
  <w16cex:commentExtensible w16cex:durableId="256F1972" w16cex:dateUtc="2021-12-23T21:51:00Z"/>
  <w16cex:commentExtensible w16cex:durableId="256F1EAC" w16cex:dateUtc="2021-12-23T22:13:00Z"/>
  <w16cex:commentExtensible w16cex:durableId="2572DF87" w16cex:dateUtc="2021-12-26T18:33:00Z"/>
  <w16cex:commentExtensible w16cex:durableId="256F2262" w16cex:dateUtc="2021-12-23T22:29:00Z"/>
  <w16cex:commentExtensible w16cex:durableId="256F254E" w16cex:dateUtc="2021-12-23T22:41:00Z"/>
  <w16cex:commentExtensible w16cex:durableId="24D0A30B" w16cex:dateUtc="2021-08-25T16:07:00Z"/>
  <w16cex:commentExtensible w16cex:durableId="25238BF5" w16cex:dateUtc="2021-10-27T13:27:00Z"/>
  <w16cex:commentExtensible w16cex:durableId="2539FECF" w16cex:dateUtc="2021-11-13T15:07:00Z"/>
  <w16cex:commentExtensible w16cex:durableId="24D0A332" w16cex:dateUtc="2021-08-25T16:08:00Z"/>
  <w16cex:commentExtensible w16cex:durableId="25238BBE" w16cex:dateUtc="2021-10-27T13:26:00Z"/>
  <w16cex:commentExtensible w16cex:durableId="24D0A341" w16cex:dateUtc="2021-08-25T16:08:00Z"/>
  <w16cex:commentExtensible w16cex:durableId="25238B4A" w16cex:dateUtc="2021-10-27T13:24:00Z"/>
  <w16cex:commentExtensible w16cex:durableId="24D0A7C5" w16cex:dateUtc="2021-08-25T16:28:00Z"/>
  <w16cex:commentExtensible w16cex:durableId="25236C55" w16cex:dateUtc="2021-10-27T11:12:00Z"/>
  <w16cex:commentExtensible w16cex:durableId="24D0A862" w16cex:dateUtc="2021-08-25T16:30:00Z"/>
  <w16cex:commentExtensible w16cex:durableId="25237E1C" w16cex:dateUtc="2021-10-27T12:28:00Z"/>
  <w16cex:commentExtensible w16cex:durableId="256F39A6" w16cex:dateUtc="2021-12-24T00:08:00Z"/>
  <w16cex:commentExtensible w16cex:durableId="256F3912" w16cex:dateUtc="2021-12-24T00:06:00Z"/>
  <w16cex:commentExtensible w16cex:durableId="256F3D0F" w16cex:dateUtc="2021-12-24T00:23:00Z"/>
  <w16cex:commentExtensible w16cex:durableId="24D0A3D1" w16cex:dateUtc="2021-08-25T16:11:00Z"/>
  <w16cex:commentExtensible w16cex:durableId="2523768F" w16cex:dateUtc="2021-10-27T11:56:00Z"/>
  <w16cex:commentExtensible w16cex:durableId="24D37775" w16cex:dateUtc="2021-08-25T16:09:00Z"/>
  <w16cex:commentExtensible w16cex:durableId="25237407" w16cex:dateUtc="2021-10-27T11:45:00Z"/>
  <w16cex:commentExtensible w16cex:durableId="24D37867" w16cex:dateUtc="2021-08-25T16:10:00Z"/>
  <w16cex:commentExtensible w16cex:durableId="25236DB7" w16cex:dateUtc="2021-10-27T11:18:00Z"/>
  <w16cex:commentExtensible w16cex:durableId="25708DBE" w16cex:dateUtc="2021-12-25T00:19:00Z"/>
  <w16cex:commentExtensible w16cex:durableId="25708E58" w16cex:dateUtc="2021-12-25T00:22:00Z"/>
  <w16cex:commentExtensible w16cex:durableId="24D0A5D9" w16cex:dateUtc="2021-08-25T16:19:00Z"/>
  <w16cex:commentExtensible w16cex:durableId="25238CB8" w16cex:dateUtc="2021-10-27T13:30:00Z"/>
  <w16cex:commentExtensible w16cex:durableId="24D0A5FB" w16cex:dateUtc="2021-08-25T16:20:00Z"/>
  <w16cex:commentExtensible w16cex:durableId="25697DC4" w16cex:dateUtc="2021-12-19T15:45:00Z"/>
  <w16cex:commentExtensible w16cex:durableId="257090CF" w16cex:dateUtc="2021-12-25T00:32:00Z"/>
  <w16cex:commentExtensible w16cex:durableId="2572E359" w16cex:dateUtc="2021-10-27T13:32:00Z"/>
  <w16cex:commentExtensible w16cex:durableId="256F34A0" w16cex:dateUtc="2021-12-23T23:47:00Z"/>
  <w16cex:commentExtensible w16cex:durableId="25709075" w16cex:dateUtc="2021-12-25T00:31:00Z"/>
  <w16cex:commentExtensible w16cex:durableId="24D09FB3" w16cex:dateUtc="2021-08-25T15:53:00Z"/>
  <w16cex:commentExtensible w16cex:durableId="25236E33" w16cex:dateUtc="2021-10-27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59C3EF" w16cid:durableId="2572D80C"/>
  <w16cid:commentId w16cid:paraId="2C624F65" w16cid:durableId="256F4080"/>
  <w16cid:commentId w16cid:paraId="55A68F6C" w16cid:durableId="2572E4EE"/>
  <w16cid:commentId w16cid:paraId="605DB369" w16cid:durableId="24D09F47"/>
  <w16cid:commentId w16cid:paraId="51E6DE4F" w16cid:durableId="2523618B"/>
  <w16cid:commentId w16cid:paraId="37C3B837" w16cid:durableId="2569BBB2"/>
  <w16cid:commentId w16cid:paraId="0D251E5C" w16cid:durableId="2572DD57"/>
  <w16cid:commentId w16cid:paraId="46E6E5A8" w16cid:durableId="24D09F5E"/>
  <w16cid:commentId w16cid:paraId="5E10303B" w16cid:durableId="252361C8"/>
  <w16cid:commentId w16cid:paraId="28B14AB0" w16cid:durableId="24D09F7F"/>
  <w16cid:commentId w16cid:paraId="5FB44443" w16cid:durableId="25236206"/>
  <w16cid:commentId w16cid:paraId="1CB3DF64" w16cid:durableId="24D09F94"/>
  <w16cid:commentId w16cid:paraId="2CE3B5DE" w16cid:durableId="25236231"/>
  <w16cid:commentId w16cid:paraId="50AF4F48" w16cid:durableId="256CD5BA"/>
  <w16cid:commentId w16cid:paraId="750BB2BC" w16cid:durableId="24D0A6CD"/>
  <w16cid:commentId w16cid:paraId="770091E4" w16cid:durableId="25236525"/>
  <w16cid:commentId w16cid:paraId="4ABD6073" w16cid:durableId="24D0A000"/>
  <w16cid:commentId w16cid:paraId="29164017" w16cid:durableId="2523654F"/>
  <w16cid:commentId w16cid:paraId="6110ADE6" w16cid:durableId="24D0A039"/>
  <w16cid:commentId w16cid:paraId="0196A752" w16cid:durableId="25236656"/>
  <w16cid:commentId w16cid:paraId="6F860896" w16cid:durableId="24D0A04F"/>
  <w16cid:commentId w16cid:paraId="7156055D" w16cid:durableId="25236651"/>
  <w16cid:commentId w16cid:paraId="29716A9D" w16cid:durableId="24D0A065"/>
  <w16cid:commentId w16cid:paraId="36AA5EE6" w16cid:durableId="25236A9F"/>
  <w16cid:commentId w16cid:paraId="3B38CBDE" w16cid:durableId="24D0A0DA"/>
  <w16cid:commentId w16cid:paraId="5F37236A" w16cid:durableId="25236AE7"/>
  <w16cid:commentId w16cid:paraId="658A12AC" w16cid:durableId="2539F25C"/>
  <w16cid:commentId w16cid:paraId="6659DF2E" w16cid:durableId="256F1972"/>
  <w16cid:commentId w16cid:paraId="1CB0D266" w16cid:durableId="256F1EAC"/>
  <w16cid:commentId w16cid:paraId="379EEF04" w16cid:durableId="2572DF87"/>
  <w16cid:commentId w16cid:paraId="612349B1" w16cid:durableId="256F2262"/>
  <w16cid:commentId w16cid:paraId="662FCF61" w16cid:durableId="256F254E"/>
  <w16cid:commentId w16cid:paraId="65E102C2" w16cid:durableId="24D0A30B"/>
  <w16cid:commentId w16cid:paraId="38D2483E" w16cid:durableId="25238BF5"/>
  <w16cid:commentId w16cid:paraId="65A09C05" w16cid:durableId="2539FECF"/>
  <w16cid:commentId w16cid:paraId="44C7B7D6" w16cid:durableId="24D0A332"/>
  <w16cid:commentId w16cid:paraId="3BF79D25" w16cid:durableId="25238BBE"/>
  <w16cid:commentId w16cid:paraId="72A1289D" w16cid:durableId="24D0A341"/>
  <w16cid:commentId w16cid:paraId="14BE0D07" w16cid:durableId="25238B4A"/>
  <w16cid:commentId w16cid:paraId="446A7F42" w16cid:durableId="24D0A7C5"/>
  <w16cid:commentId w16cid:paraId="7670FCE3" w16cid:durableId="25236C55"/>
  <w16cid:commentId w16cid:paraId="1482FCFA" w16cid:durableId="24D0A862"/>
  <w16cid:commentId w16cid:paraId="1AE58EC3" w16cid:durableId="25237E1C"/>
  <w16cid:commentId w16cid:paraId="44D322C3" w16cid:durableId="256F39A6"/>
  <w16cid:commentId w16cid:paraId="492FCA3E" w16cid:durableId="256F3912"/>
  <w16cid:commentId w16cid:paraId="39BB648F" w16cid:durableId="256F3D0F"/>
  <w16cid:commentId w16cid:paraId="4FF068C7" w16cid:durableId="24D0A3D1"/>
  <w16cid:commentId w16cid:paraId="669C05C6" w16cid:durableId="2523768F"/>
  <w16cid:commentId w16cid:paraId="0EE81FBE" w16cid:durableId="24D37775"/>
  <w16cid:commentId w16cid:paraId="697FFFF7" w16cid:durableId="25237407"/>
  <w16cid:commentId w16cid:paraId="5603314C" w16cid:durableId="24D37867"/>
  <w16cid:commentId w16cid:paraId="1A825CB8" w16cid:durableId="25236DB7"/>
  <w16cid:commentId w16cid:paraId="75AFE9E5" w16cid:durableId="25708DBE"/>
  <w16cid:commentId w16cid:paraId="54D5A8FE" w16cid:durableId="25708E58"/>
  <w16cid:commentId w16cid:paraId="475D594F" w16cid:durableId="24D0A5D9"/>
  <w16cid:commentId w16cid:paraId="29A5374E" w16cid:durableId="25238CB8"/>
  <w16cid:commentId w16cid:paraId="5A821820" w16cid:durableId="24D0A5FB"/>
  <w16cid:commentId w16cid:paraId="1DB051E0" w16cid:durableId="25697DC4"/>
  <w16cid:commentId w16cid:paraId="59FAE2BF" w16cid:durableId="257090CF"/>
  <w16cid:commentId w16cid:paraId="2EBFD801" w16cid:durableId="2572E359"/>
  <w16cid:commentId w16cid:paraId="1239974D" w16cid:durableId="256F34A0"/>
  <w16cid:commentId w16cid:paraId="0A4BA944" w16cid:durableId="25709075"/>
  <w16cid:commentId w16cid:paraId="1488D307" w16cid:durableId="24D09FB3"/>
  <w16cid:commentId w16cid:paraId="0029837E" w16cid:durableId="25236E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EE735" w14:textId="77777777" w:rsidR="005F1758" w:rsidRDefault="005F1758" w:rsidP="008970F9">
      <w:r>
        <w:separator/>
      </w:r>
    </w:p>
  </w:endnote>
  <w:endnote w:type="continuationSeparator" w:id="0">
    <w:p w14:paraId="2A43CBC1" w14:textId="77777777" w:rsidR="005F1758" w:rsidRDefault="005F1758"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E58F0" w14:textId="77777777" w:rsidR="005F1758" w:rsidRDefault="005F1758" w:rsidP="008970F9">
      <w:r>
        <w:separator/>
      </w:r>
    </w:p>
  </w:footnote>
  <w:footnote w:type="continuationSeparator" w:id="0">
    <w:p w14:paraId="0AD3C94C" w14:textId="77777777" w:rsidR="005F1758" w:rsidRDefault="005F1758"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9B6077B"/>
    <w:multiLevelType w:val="hybridMultilevel"/>
    <w:tmpl w:val="EB4AF3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8015FCE"/>
    <w:multiLevelType w:val="hybridMultilevel"/>
    <w:tmpl w:val="5664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C25132"/>
    <w:multiLevelType w:val="hybridMultilevel"/>
    <w:tmpl w:val="88EEA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D333719"/>
    <w:multiLevelType w:val="hybridMultilevel"/>
    <w:tmpl w:val="E2846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8"/>
  </w:num>
  <w:num w:numId="3">
    <w:abstractNumId w:val="32"/>
  </w:num>
  <w:num w:numId="4">
    <w:abstractNumId w:val="27"/>
  </w:num>
  <w:num w:numId="5">
    <w:abstractNumId w:val="15"/>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5"/>
  </w:num>
  <w:num w:numId="9">
    <w:abstractNumId w:val="23"/>
  </w:num>
  <w:num w:numId="10">
    <w:abstractNumId w:val="21"/>
  </w:num>
  <w:num w:numId="11">
    <w:abstractNumId w:val="30"/>
  </w:num>
  <w:num w:numId="12">
    <w:abstractNumId w:val="36"/>
  </w:num>
  <w:num w:numId="13">
    <w:abstractNumId w:val="17"/>
  </w:num>
  <w:num w:numId="14">
    <w:abstractNumId w:val="28"/>
  </w:num>
  <w:num w:numId="15">
    <w:abstractNumId w:val="11"/>
  </w:num>
  <w:num w:numId="16">
    <w:abstractNumId w:val="34"/>
  </w:num>
  <w:num w:numId="17">
    <w:abstractNumId w:val="25"/>
  </w:num>
  <w:num w:numId="18">
    <w:abstractNumId w:val="16"/>
  </w:num>
  <w:num w:numId="19">
    <w:abstractNumId w:val="24"/>
  </w:num>
  <w:num w:numId="20">
    <w:abstractNumId w:val="22"/>
  </w:num>
  <w:num w:numId="21">
    <w:abstractNumId w:val="37"/>
  </w:num>
  <w:num w:numId="22">
    <w:abstractNumId w:val="26"/>
  </w:num>
  <w:num w:numId="23">
    <w:abstractNumId w:val="13"/>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33"/>
  </w:num>
  <w:num w:numId="35">
    <w:abstractNumId w:val="31"/>
  </w:num>
  <w:num w:numId="36">
    <w:abstractNumId w:val="20"/>
  </w:num>
  <w:num w:numId="37">
    <w:abstractNumId w:val="19"/>
  </w:num>
  <w:num w:numId="38">
    <w:abstractNumId w:val="12"/>
  </w:num>
  <w:num w:numId="39">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rson w15:author="Carl J Rosen">
    <w15:presenceInfo w15:providerId="AD" w15:userId="S::rosen006@umn.edu::9de35b1c-caad-4c90-91d9-7f815a7578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2&lt;/item&gt;&lt;item&gt;1723&lt;/item&gt;&lt;item&gt;1749&lt;/item&gt;&lt;item&gt;1778&lt;/item&gt;&lt;item&gt;1782&lt;/item&gt;&lt;item&gt;1795&lt;/item&gt;&lt;item&gt;1904&lt;/item&gt;&lt;item&gt;1923&lt;/item&gt;&lt;item&gt;1924&lt;/item&gt;&lt;item&gt;1926&lt;/item&gt;&lt;item&gt;1932&lt;/item&gt;&lt;item&gt;1969&lt;/item&gt;&lt;item&gt;1977&lt;/item&gt;&lt;item&gt;1997&lt;/item&gt;&lt;item&gt;2005&lt;/item&gt;&lt;item&gt;2023&lt;/item&gt;&lt;item&gt;2025&lt;/item&gt;&lt;item&gt;2030&lt;/item&gt;&lt;item&gt;2032&lt;/item&gt;&lt;item&gt;2033&lt;/item&gt;&lt;item&gt;2034&lt;/item&gt;&lt;item&gt;2035&lt;/item&gt;&lt;item&gt;2037&lt;/item&gt;&lt;item&gt;2100&lt;/item&gt;&lt;item&gt;2144&lt;/item&gt;&lt;item&gt;2205&lt;/item&gt;&lt;item&gt;2250&lt;/item&gt;&lt;item&gt;2277&lt;/item&gt;&lt;item&gt;2301&lt;/item&gt;&lt;item&gt;2524&lt;/item&gt;&lt;item&gt;2582&lt;/item&gt;&lt;item&gt;2592&lt;/item&gt;&lt;item&gt;2593&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43&lt;/item&gt;&lt;item&gt;2744&lt;/item&gt;&lt;item&gt;2746&lt;/item&gt;&lt;item&gt;2747&lt;/item&gt;&lt;item&gt;2748&lt;/item&gt;&lt;item&gt;2749&lt;/item&gt;&lt;item&gt;2750&lt;/item&gt;&lt;item&gt;2751&lt;/item&gt;&lt;item&gt;2752&lt;/item&gt;&lt;item&gt;2753&lt;/item&gt;&lt;item&gt;2758&lt;/item&gt;&lt;item&gt;2759&lt;/item&gt;&lt;item&gt;2773&lt;/item&gt;&lt;item&gt;2774&lt;/item&gt;&lt;item&gt;2787&lt;/item&gt;&lt;item&gt;2799&lt;/item&gt;&lt;item&gt;2807&lt;/item&gt;&lt;item&gt;2808&lt;/item&gt;&lt;item&gt;2809&lt;/item&gt;&lt;/record-ids&gt;&lt;/item&gt;&lt;/Libraries&gt;"/>
  </w:docVars>
  <w:rsids>
    <w:rsidRoot w:val="00300016"/>
    <w:rsid w:val="000009BE"/>
    <w:rsid w:val="000053A5"/>
    <w:rsid w:val="0001710E"/>
    <w:rsid w:val="00017665"/>
    <w:rsid w:val="00027C3E"/>
    <w:rsid w:val="00032EB8"/>
    <w:rsid w:val="00036B65"/>
    <w:rsid w:val="00040678"/>
    <w:rsid w:val="00045003"/>
    <w:rsid w:val="0005013B"/>
    <w:rsid w:val="0005318B"/>
    <w:rsid w:val="00061924"/>
    <w:rsid w:val="00070EF7"/>
    <w:rsid w:val="00077B96"/>
    <w:rsid w:val="00084E4E"/>
    <w:rsid w:val="00087104"/>
    <w:rsid w:val="00093A1C"/>
    <w:rsid w:val="00096CE8"/>
    <w:rsid w:val="000A12C3"/>
    <w:rsid w:val="000A14EE"/>
    <w:rsid w:val="000A22D0"/>
    <w:rsid w:val="000B1511"/>
    <w:rsid w:val="000B3B17"/>
    <w:rsid w:val="000C26E8"/>
    <w:rsid w:val="000C29B6"/>
    <w:rsid w:val="000C43FD"/>
    <w:rsid w:val="000C618B"/>
    <w:rsid w:val="000D212C"/>
    <w:rsid w:val="000D36D7"/>
    <w:rsid w:val="000E1244"/>
    <w:rsid w:val="000E1D53"/>
    <w:rsid w:val="000E223D"/>
    <w:rsid w:val="000E5B9B"/>
    <w:rsid w:val="000E7CAD"/>
    <w:rsid w:val="000F5842"/>
    <w:rsid w:val="000F73F2"/>
    <w:rsid w:val="0010419F"/>
    <w:rsid w:val="00104A9F"/>
    <w:rsid w:val="001126D8"/>
    <w:rsid w:val="001143EF"/>
    <w:rsid w:val="00115589"/>
    <w:rsid w:val="00121195"/>
    <w:rsid w:val="001220C8"/>
    <w:rsid w:val="00122495"/>
    <w:rsid w:val="00125B3D"/>
    <w:rsid w:val="00127555"/>
    <w:rsid w:val="00137639"/>
    <w:rsid w:val="00141101"/>
    <w:rsid w:val="001413B5"/>
    <w:rsid w:val="00146B20"/>
    <w:rsid w:val="00154DDE"/>
    <w:rsid w:val="00155443"/>
    <w:rsid w:val="00155836"/>
    <w:rsid w:val="001647C1"/>
    <w:rsid w:val="00165D5D"/>
    <w:rsid w:val="001754CC"/>
    <w:rsid w:val="0017613D"/>
    <w:rsid w:val="001777AB"/>
    <w:rsid w:val="00180715"/>
    <w:rsid w:val="00186576"/>
    <w:rsid w:val="00193099"/>
    <w:rsid w:val="00196BC8"/>
    <w:rsid w:val="001A3A70"/>
    <w:rsid w:val="001A6B40"/>
    <w:rsid w:val="001A6CC7"/>
    <w:rsid w:val="001B2A63"/>
    <w:rsid w:val="001B2E84"/>
    <w:rsid w:val="001B4277"/>
    <w:rsid w:val="001C23C9"/>
    <w:rsid w:val="001C3CC7"/>
    <w:rsid w:val="001D1EDD"/>
    <w:rsid w:val="001E0283"/>
    <w:rsid w:val="001E1546"/>
    <w:rsid w:val="001E43A3"/>
    <w:rsid w:val="001E51E2"/>
    <w:rsid w:val="001E764D"/>
    <w:rsid w:val="001F02B0"/>
    <w:rsid w:val="001F3F86"/>
    <w:rsid w:val="001F4719"/>
    <w:rsid w:val="0020516F"/>
    <w:rsid w:val="002053D0"/>
    <w:rsid w:val="002078D9"/>
    <w:rsid w:val="00213544"/>
    <w:rsid w:val="00213680"/>
    <w:rsid w:val="00215970"/>
    <w:rsid w:val="00224B0B"/>
    <w:rsid w:val="002267EB"/>
    <w:rsid w:val="00227332"/>
    <w:rsid w:val="00235DAB"/>
    <w:rsid w:val="00241C92"/>
    <w:rsid w:val="00244122"/>
    <w:rsid w:val="002444BF"/>
    <w:rsid w:val="0024576E"/>
    <w:rsid w:val="00247BBA"/>
    <w:rsid w:val="00250809"/>
    <w:rsid w:val="002512EA"/>
    <w:rsid w:val="00256B93"/>
    <w:rsid w:val="00264F69"/>
    <w:rsid w:val="00266237"/>
    <w:rsid w:val="00283783"/>
    <w:rsid w:val="00284674"/>
    <w:rsid w:val="00286BDB"/>
    <w:rsid w:val="00293AA8"/>
    <w:rsid w:val="0029668D"/>
    <w:rsid w:val="002A2CE8"/>
    <w:rsid w:val="002A3A6E"/>
    <w:rsid w:val="002A483C"/>
    <w:rsid w:val="002A796D"/>
    <w:rsid w:val="002B45C3"/>
    <w:rsid w:val="002B4871"/>
    <w:rsid w:val="002B56E7"/>
    <w:rsid w:val="002C2D51"/>
    <w:rsid w:val="002C3805"/>
    <w:rsid w:val="002D3598"/>
    <w:rsid w:val="002D6B70"/>
    <w:rsid w:val="002E1A95"/>
    <w:rsid w:val="002E2043"/>
    <w:rsid w:val="002E5603"/>
    <w:rsid w:val="002F2C0F"/>
    <w:rsid w:val="002F30A1"/>
    <w:rsid w:val="002F3F9F"/>
    <w:rsid w:val="002F482C"/>
    <w:rsid w:val="00300016"/>
    <w:rsid w:val="00303938"/>
    <w:rsid w:val="0030443E"/>
    <w:rsid w:val="00314C38"/>
    <w:rsid w:val="00314EA9"/>
    <w:rsid w:val="003168D4"/>
    <w:rsid w:val="00316D2B"/>
    <w:rsid w:val="00320ECA"/>
    <w:rsid w:val="003220EC"/>
    <w:rsid w:val="0032286B"/>
    <w:rsid w:val="00322EE3"/>
    <w:rsid w:val="0032332C"/>
    <w:rsid w:val="00324DE7"/>
    <w:rsid w:val="00325AFA"/>
    <w:rsid w:val="00330AFA"/>
    <w:rsid w:val="00331073"/>
    <w:rsid w:val="00335406"/>
    <w:rsid w:val="003472AD"/>
    <w:rsid w:val="003472C7"/>
    <w:rsid w:val="003475E6"/>
    <w:rsid w:val="003561D2"/>
    <w:rsid w:val="00361ABF"/>
    <w:rsid w:val="003667FE"/>
    <w:rsid w:val="00367D8A"/>
    <w:rsid w:val="00371CC7"/>
    <w:rsid w:val="00372AF9"/>
    <w:rsid w:val="00376E1C"/>
    <w:rsid w:val="00380F48"/>
    <w:rsid w:val="00381453"/>
    <w:rsid w:val="003825A4"/>
    <w:rsid w:val="0038407A"/>
    <w:rsid w:val="0038799F"/>
    <w:rsid w:val="00393852"/>
    <w:rsid w:val="00395042"/>
    <w:rsid w:val="003A285B"/>
    <w:rsid w:val="003A4376"/>
    <w:rsid w:val="003A5FE3"/>
    <w:rsid w:val="003B0F94"/>
    <w:rsid w:val="003B5052"/>
    <w:rsid w:val="003B7EC3"/>
    <w:rsid w:val="003D09C9"/>
    <w:rsid w:val="003D1940"/>
    <w:rsid w:val="003D3AF6"/>
    <w:rsid w:val="003D3D23"/>
    <w:rsid w:val="003D40FD"/>
    <w:rsid w:val="003D457E"/>
    <w:rsid w:val="003D4DC0"/>
    <w:rsid w:val="003D636A"/>
    <w:rsid w:val="003D7DB0"/>
    <w:rsid w:val="003E04CC"/>
    <w:rsid w:val="003E30C3"/>
    <w:rsid w:val="003E6761"/>
    <w:rsid w:val="003E7978"/>
    <w:rsid w:val="003F0BA7"/>
    <w:rsid w:val="003F69B9"/>
    <w:rsid w:val="003F6F27"/>
    <w:rsid w:val="0040107A"/>
    <w:rsid w:val="004012E8"/>
    <w:rsid w:val="00401F1F"/>
    <w:rsid w:val="00402622"/>
    <w:rsid w:val="004358CE"/>
    <w:rsid w:val="00436EC6"/>
    <w:rsid w:val="0044337F"/>
    <w:rsid w:val="00445078"/>
    <w:rsid w:val="00450527"/>
    <w:rsid w:val="004544AE"/>
    <w:rsid w:val="004654BA"/>
    <w:rsid w:val="0046610C"/>
    <w:rsid w:val="00466FA1"/>
    <w:rsid w:val="00470934"/>
    <w:rsid w:val="00472ED5"/>
    <w:rsid w:val="00474794"/>
    <w:rsid w:val="004759CD"/>
    <w:rsid w:val="00477881"/>
    <w:rsid w:val="00482DB6"/>
    <w:rsid w:val="00483AAF"/>
    <w:rsid w:val="00487F52"/>
    <w:rsid w:val="00490731"/>
    <w:rsid w:val="00494122"/>
    <w:rsid w:val="00497BC6"/>
    <w:rsid w:val="004A298E"/>
    <w:rsid w:val="004B1396"/>
    <w:rsid w:val="004B38E3"/>
    <w:rsid w:val="004B7233"/>
    <w:rsid w:val="004C2F0D"/>
    <w:rsid w:val="004C3688"/>
    <w:rsid w:val="004C382D"/>
    <w:rsid w:val="004C4E82"/>
    <w:rsid w:val="004C73D0"/>
    <w:rsid w:val="004D3756"/>
    <w:rsid w:val="004D45E0"/>
    <w:rsid w:val="004D4E98"/>
    <w:rsid w:val="004D5F6C"/>
    <w:rsid w:val="004D6016"/>
    <w:rsid w:val="004D7260"/>
    <w:rsid w:val="004E1CFA"/>
    <w:rsid w:val="004E3569"/>
    <w:rsid w:val="004E4E86"/>
    <w:rsid w:val="004E5871"/>
    <w:rsid w:val="004E790C"/>
    <w:rsid w:val="004F0977"/>
    <w:rsid w:val="004F360B"/>
    <w:rsid w:val="0051270F"/>
    <w:rsid w:val="005129AA"/>
    <w:rsid w:val="005144BE"/>
    <w:rsid w:val="00514B9E"/>
    <w:rsid w:val="00522F9D"/>
    <w:rsid w:val="00527104"/>
    <w:rsid w:val="00530746"/>
    <w:rsid w:val="00535FAF"/>
    <w:rsid w:val="005371C9"/>
    <w:rsid w:val="00542E0A"/>
    <w:rsid w:val="00544F7E"/>
    <w:rsid w:val="00545A99"/>
    <w:rsid w:val="00550F63"/>
    <w:rsid w:val="005519FC"/>
    <w:rsid w:val="00552A75"/>
    <w:rsid w:val="00554C58"/>
    <w:rsid w:val="00556066"/>
    <w:rsid w:val="0055652E"/>
    <w:rsid w:val="00560DD7"/>
    <w:rsid w:val="00561B8E"/>
    <w:rsid w:val="00565130"/>
    <w:rsid w:val="00583B20"/>
    <w:rsid w:val="00583E34"/>
    <w:rsid w:val="00586B2E"/>
    <w:rsid w:val="005878B1"/>
    <w:rsid w:val="00591C34"/>
    <w:rsid w:val="00593949"/>
    <w:rsid w:val="00595538"/>
    <w:rsid w:val="00595F3D"/>
    <w:rsid w:val="005A168E"/>
    <w:rsid w:val="005A1B9A"/>
    <w:rsid w:val="005A56BA"/>
    <w:rsid w:val="005A6E71"/>
    <w:rsid w:val="005B1A9B"/>
    <w:rsid w:val="005B5781"/>
    <w:rsid w:val="005B5A16"/>
    <w:rsid w:val="005B5D31"/>
    <w:rsid w:val="005B7DCE"/>
    <w:rsid w:val="005D73AA"/>
    <w:rsid w:val="005D7890"/>
    <w:rsid w:val="005E08CB"/>
    <w:rsid w:val="005E3E4F"/>
    <w:rsid w:val="005E5FE7"/>
    <w:rsid w:val="005F1758"/>
    <w:rsid w:val="005F3BD3"/>
    <w:rsid w:val="005F5764"/>
    <w:rsid w:val="005F5FF1"/>
    <w:rsid w:val="00602440"/>
    <w:rsid w:val="00613D01"/>
    <w:rsid w:val="00614D1F"/>
    <w:rsid w:val="00617544"/>
    <w:rsid w:val="00617C85"/>
    <w:rsid w:val="00627160"/>
    <w:rsid w:val="006302F8"/>
    <w:rsid w:val="006348CC"/>
    <w:rsid w:val="00636932"/>
    <w:rsid w:val="006416FC"/>
    <w:rsid w:val="006423F7"/>
    <w:rsid w:val="00643B17"/>
    <w:rsid w:val="00657292"/>
    <w:rsid w:val="00661999"/>
    <w:rsid w:val="00664218"/>
    <w:rsid w:val="00670521"/>
    <w:rsid w:val="00670928"/>
    <w:rsid w:val="0068277B"/>
    <w:rsid w:val="006A06D1"/>
    <w:rsid w:val="006A0ED1"/>
    <w:rsid w:val="006A4121"/>
    <w:rsid w:val="006B565B"/>
    <w:rsid w:val="006B66D5"/>
    <w:rsid w:val="006E2F30"/>
    <w:rsid w:val="006E3604"/>
    <w:rsid w:val="006E7450"/>
    <w:rsid w:val="006F132C"/>
    <w:rsid w:val="006F4C1A"/>
    <w:rsid w:val="006F614D"/>
    <w:rsid w:val="00704FDE"/>
    <w:rsid w:val="007064BB"/>
    <w:rsid w:val="007130EF"/>
    <w:rsid w:val="00715115"/>
    <w:rsid w:val="0071725A"/>
    <w:rsid w:val="0072424C"/>
    <w:rsid w:val="00725D61"/>
    <w:rsid w:val="00732BE7"/>
    <w:rsid w:val="007336C5"/>
    <w:rsid w:val="0073555B"/>
    <w:rsid w:val="007359C0"/>
    <w:rsid w:val="0074024B"/>
    <w:rsid w:val="00742063"/>
    <w:rsid w:val="00747167"/>
    <w:rsid w:val="00750F93"/>
    <w:rsid w:val="0076303C"/>
    <w:rsid w:val="007632D2"/>
    <w:rsid w:val="00764A53"/>
    <w:rsid w:val="00766244"/>
    <w:rsid w:val="00771DEE"/>
    <w:rsid w:val="00774898"/>
    <w:rsid w:val="00776DA7"/>
    <w:rsid w:val="0078352A"/>
    <w:rsid w:val="00790C8B"/>
    <w:rsid w:val="007920A0"/>
    <w:rsid w:val="00793869"/>
    <w:rsid w:val="00794D81"/>
    <w:rsid w:val="007A5918"/>
    <w:rsid w:val="007B64CF"/>
    <w:rsid w:val="007C11C2"/>
    <w:rsid w:val="007C3302"/>
    <w:rsid w:val="007C394B"/>
    <w:rsid w:val="007C506E"/>
    <w:rsid w:val="007C63E4"/>
    <w:rsid w:val="007C74C3"/>
    <w:rsid w:val="007D1044"/>
    <w:rsid w:val="007E1D7C"/>
    <w:rsid w:val="007E49A6"/>
    <w:rsid w:val="007F4A57"/>
    <w:rsid w:val="00800481"/>
    <w:rsid w:val="00801A99"/>
    <w:rsid w:val="00804D07"/>
    <w:rsid w:val="008058AE"/>
    <w:rsid w:val="008163D7"/>
    <w:rsid w:val="00821C18"/>
    <w:rsid w:val="00824329"/>
    <w:rsid w:val="00824FB1"/>
    <w:rsid w:val="008276E1"/>
    <w:rsid w:val="008325B0"/>
    <w:rsid w:val="00837AB7"/>
    <w:rsid w:val="00851D5C"/>
    <w:rsid w:val="008526D2"/>
    <w:rsid w:val="00856D9F"/>
    <w:rsid w:val="00860F65"/>
    <w:rsid w:val="00862099"/>
    <w:rsid w:val="00866ED9"/>
    <w:rsid w:val="00871D8B"/>
    <w:rsid w:val="0087207C"/>
    <w:rsid w:val="00880799"/>
    <w:rsid w:val="00880ABA"/>
    <w:rsid w:val="00881C89"/>
    <w:rsid w:val="00884493"/>
    <w:rsid w:val="008914AD"/>
    <w:rsid w:val="0089250F"/>
    <w:rsid w:val="008941E0"/>
    <w:rsid w:val="00894BF8"/>
    <w:rsid w:val="008970F9"/>
    <w:rsid w:val="00897931"/>
    <w:rsid w:val="008A1929"/>
    <w:rsid w:val="008A342C"/>
    <w:rsid w:val="008B0447"/>
    <w:rsid w:val="008B421A"/>
    <w:rsid w:val="008B46EF"/>
    <w:rsid w:val="008B730B"/>
    <w:rsid w:val="008E23BE"/>
    <w:rsid w:val="008E59F7"/>
    <w:rsid w:val="008E7D39"/>
    <w:rsid w:val="0090114D"/>
    <w:rsid w:val="00903E0C"/>
    <w:rsid w:val="00912F91"/>
    <w:rsid w:val="0091675A"/>
    <w:rsid w:val="0092459D"/>
    <w:rsid w:val="009255CE"/>
    <w:rsid w:val="00934364"/>
    <w:rsid w:val="0093454F"/>
    <w:rsid w:val="00937BF8"/>
    <w:rsid w:val="00940BE4"/>
    <w:rsid w:val="00947BD3"/>
    <w:rsid w:val="00953DA3"/>
    <w:rsid w:val="00963AD9"/>
    <w:rsid w:val="009653E9"/>
    <w:rsid w:val="00965A52"/>
    <w:rsid w:val="00967932"/>
    <w:rsid w:val="00967CD5"/>
    <w:rsid w:val="00971CD4"/>
    <w:rsid w:val="00971D49"/>
    <w:rsid w:val="009802EB"/>
    <w:rsid w:val="009836B1"/>
    <w:rsid w:val="009978BD"/>
    <w:rsid w:val="009A2445"/>
    <w:rsid w:val="009B2FBE"/>
    <w:rsid w:val="009B6F70"/>
    <w:rsid w:val="009C22DE"/>
    <w:rsid w:val="009C269D"/>
    <w:rsid w:val="009D127E"/>
    <w:rsid w:val="009D5281"/>
    <w:rsid w:val="009E134C"/>
    <w:rsid w:val="009E25BD"/>
    <w:rsid w:val="009E352B"/>
    <w:rsid w:val="009F4FF6"/>
    <w:rsid w:val="00A1783B"/>
    <w:rsid w:val="00A2095A"/>
    <w:rsid w:val="00A20C2C"/>
    <w:rsid w:val="00A232E9"/>
    <w:rsid w:val="00A254FB"/>
    <w:rsid w:val="00A26F09"/>
    <w:rsid w:val="00A301DB"/>
    <w:rsid w:val="00A310ED"/>
    <w:rsid w:val="00A32B4A"/>
    <w:rsid w:val="00A47A6D"/>
    <w:rsid w:val="00A51643"/>
    <w:rsid w:val="00A5504E"/>
    <w:rsid w:val="00A60DB6"/>
    <w:rsid w:val="00A60E6C"/>
    <w:rsid w:val="00A61F9A"/>
    <w:rsid w:val="00A6226E"/>
    <w:rsid w:val="00A66672"/>
    <w:rsid w:val="00A72FE7"/>
    <w:rsid w:val="00A730F6"/>
    <w:rsid w:val="00A74D5A"/>
    <w:rsid w:val="00A751AE"/>
    <w:rsid w:val="00A7592B"/>
    <w:rsid w:val="00A75ADC"/>
    <w:rsid w:val="00A832EB"/>
    <w:rsid w:val="00A851A7"/>
    <w:rsid w:val="00A854D0"/>
    <w:rsid w:val="00A86D9D"/>
    <w:rsid w:val="00A9102A"/>
    <w:rsid w:val="00A92627"/>
    <w:rsid w:val="00A92980"/>
    <w:rsid w:val="00A94CE1"/>
    <w:rsid w:val="00A95B03"/>
    <w:rsid w:val="00AA567B"/>
    <w:rsid w:val="00AB6EC7"/>
    <w:rsid w:val="00AC5620"/>
    <w:rsid w:val="00AC65F5"/>
    <w:rsid w:val="00AC7866"/>
    <w:rsid w:val="00AD591C"/>
    <w:rsid w:val="00AD5F6D"/>
    <w:rsid w:val="00AD6001"/>
    <w:rsid w:val="00AE21D6"/>
    <w:rsid w:val="00AE58B7"/>
    <w:rsid w:val="00AE630C"/>
    <w:rsid w:val="00AE6AD9"/>
    <w:rsid w:val="00AF1899"/>
    <w:rsid w:val="00AF5C5D"/>
    <w:rsid w:val="00AF7806"/>
    <w:rsid w:val="00AF7BF7"/>
    <w:rsid w:val="00AF7C54"/>
    <w:rsid w:val="00B0389E"/>
    <w:rsid w:val="00B068FD"/>
    <w:rsid w:val="00B07DEB"/>
    <w:rsid w:val="00B1067B"/>
    <w:rsid w:val="00B16DB5"/>
    <w:rsid w:val="00B17654"/>
    <w:rsid w:val="00B22031"/>
    <w:rsid w:val="00B23833"/>
    <w:rsid w:val="00B26076"/>
    <w:rsid w:val="00B513DB"/>
    <w:rsid w:val="00B53958"/>
    <w:rsid w:val="00B54F50"/>
    <w:rsid w:val="00B578CD"/>
    <w:rsid w:val="00B71384"/>
    <w:rsid w:val="00B74B00"/>
    <w:rsid w:val="00B801B8"/>
    <w:rsid w:val="00B93AC6"/>
    <w:rsid w:val="00B94689"/>
    <w:rsid w:val="00B953E4"/>
    <w:rsid w:val="00BA2ABE"/>
    <w:rsid w:val="00BA43A5"/>
    <w:rsid w:val="00BA4C89"/>
    <w:rsid w:val="00BA69DD"/>
    <w:rsid w:val="00BB26F5"/>
    <w:rsid w:val="00BB7AC2"/>
    <w:rsid w:val="00BC12FC"/>
    <w:rsid w:val="00BC3CF8"/>
    <w:rsid w:val="00BE048E"/>
    <w:rsid w:val="00BE314F"/>
    <w:rsid w:val="00BF7B4D"/>
    <w:rsid w:val="00C00F51"/>
    <w:rsid w:val="00C03B7A"/>
    <w:rsid w:val="00C06B4B"/>
    <w:rsid w:val="00C16304"/>
    <w:rsid w:val="00C16574"/>
    <w:rsid w:val="00C253EA"/>
    <w:rsid w:val="00C34B3F"/>
    <w:rsid w:val="00C46E17"/>
    <w:rsid w:val="00C470B2"/>
    <w:rsid w:val="00C51D44"/>
    <w:rsid w:val="00C52E8B"/>
    <w:rsid w:val="00C551F6"/>
    <w:rsid w:val="00C5740A"/>
    <w:rsid w:val="00C60C06"/>
    <w:rsid w:val="00C617CC"/>
    <w:rsid w:val="00C67069"/>
    <w:rsid w:val="00C723AE"/>
    <w:rsid w:val="00C761E2"/>
    <w:rsid w:val="00C772D8"/>
    <w:rsid w:val="00C92335"/>
    <w:rsid w:val="00C9299D"/>
    <w:rsid w:val="00C9390C"/>
    <w:rsid w:val="00C951B0"/>
    <w:rsid w:val="00CA3737"/>
    <w:rsid w:val="00CB1AD5"/>
    <w:rsid w:val="00CC3B1C"/>
    <w:rsid w:val="00CC3B73"/>
    <w:rsid w:val="00CC719B"/>
    <w:rsid w:val="00CD1BF1"/>
    <w:rsid w:val="00CD2367"/>
    <w:rsid w:val="00CE1E9A"/>
    <w:rsid w:val="00CE3253"/>
    <w:rsid w:val="00CE6C60"/>
    <w:rsid w:val="00CE770A"/>
    <w:rsid w:val="00CF3938"/>
    <w:rsid w:val="00CF3BCF"/>
    <w:rsid w:val="00CF3E38"/>
    <w:rsid w:val="00D050A8"/>
    <w:rsid w:val="00D10586"/>
    <w:rsid w:val="00D132ED"/>
    <w:rsid w:val="00D14E41"/>
    <w:rsid w:val="00D152B6"/>
    <w:rsid w:val="00D21B12"/>
    <w:rsid w:val="00D2341E"/>
    <w:rsid w:val="00D37C8A"/>
    <w:rsid w:val="00D4120A"/>
    <w:rsid w:val="00D414E6"/>
    <w:rsid w:val="00D43CF3"/>
    <w:rsid w:val="00D457E8"/>
    <w:rsid w:val="00D45CED"/>
    <w:rsid w:val="00D61F1C"/>
    <w:rsid w:val="00D64537"/>
    <w:rsid w:val="00D665E1"/>
    <w:rsid w:val="00D70EE0"/>
    <w:rsid w:val="00D74E29"/>
    <w:rsid w:val="00D76CD2"/>
    <w:rsid w:val="00D840BB"/>
    <w:rsid w:val="00D8523F"/>
    <w:rsid w:val="00D872CE"/>
    <w:rsid w:val="00D877DA"/>
    <w:rsid w:val="00D916E2"/>
    <w:rsid w:val="00D96E51"/>
    <w:rsid w:val="00D9732E"/>
    <w:rsid w:val="00D977A7"/>
    <w:rsid w:val="00DA025E"/>
    <w:rsid w:val="00DA045F"/>
    <w:rsid w:val="00DA4FE6"/>
    <w:rsid w:val="00DB4A4F"/>
    <w:rsid w:val="00DC1E2F"/>
    <w:rsid w:val="00DC650E"/>
    <w:rsid w:val="00DC6A43"/>
    <w:rsid w:val="00DD17D5"/>
    <w:rsid w:val="00DD1DC2"/>
    <w:rsid w:val="00DD77DA"/>
    <w:rsid w:val="00DD789D"/>
    <w:rsid w:val="00DD7DE8"/>
    <w:rsid w:val="00DD7F9B"/>
    <w:rsid w:val="00DE2C78"/>
    <w:rsid w:val="00DE5AE3"/>
    <w:rsid w:val="00DF005C"/>
    <w:rsid w:val="00DF11CF"/>
    <w:rsid w:val="00DF1276"/>
    <w:rsid w:val="00DF1C99"/>
    <w:rsid w:val="00DF49B5"/>
    <w:rsid w:val="00DF5949"/>
    <w:rsid w:val="00DF6603"/>
    <w:rsid w:val="00E01967"/>
    <w:rsid w:val="00E02AD8"/>
    <w:rsid w:val="00E03598"/>
    <w:rsid w:val="00E071EE"/>
    <w:rsid w:val="00E072BF"/>
    <w:rsid w:val="00E07990"/>
    <w:rsid w:val="00E175E7"/>
    <w:rsid w:val="00E22206"/>
    <w:rsid w:val="00E347A1"/>
    <w:rsid w:val="00E367C4"/>
    <w:rsid w:val="00E419CD"/>
    <w:rsid w:val="00E41E18"/>
    <w:rsid w:val="00E42721"/>
    <w:rsid w:val="00E43AA9"/>
    <w:rsid w:val="00E45DFE"/>
    <w:rsid w:val="00E474E8"/>
    <w:rsid w:val="00E51D80"/>
    <w:rsid w:val="00E523FF"/>
    <w:rsid w:val="00E568CB"/>
    <w:rsid w:val="00E62E43"/>
    <w:rsid w:val="00E63C76"/>
    <w:rsid w:val="00E717AA"/>
    <w:rsid w:val="00E73759"/>
    <w:rsid w:val="00E80895"/>
    <w:rsid w:val="00E827DA"/>
    <w:rsid w:val="00E86D40"/>
    <w:rsid w:val="00E9093D"/>
    <w:rsid w:val="00E93C77"/>
    <w:rsid w:val="00E9513E"/>
    <w:rsid w:val="00E97749"/>
    <w:rsid w:val="00EA0922"/>
    <w:rsid w:val="00EA4027"/>
    <w:rsid w:val="00EA4A9E"/>
    <w:rsid w:val="00EA62FC"/>
    <w:rsid w:val="00EA737E"/>
    <w:rsid w:val="00EB1F92"/>
    <w:rsid w:val="00EC33F8"/>
    <w:rsid w:val="00EC639F"/>
    <w:rsid w:val="00EC7810"/>
    <w:rsid w:val="00ED5FEC"/>
    <w:rsid w:val="00EE7A09"/>
    <w:rsid w:val="00EF3318"/>
    <w:rsid w:val="00F0040A"/>
    <w:rsid w:val="00F05BC4"/>
    <w:rsid w:val="00F0633E"/>
    <w:rsid w:val="00F068B4"/>
    <w:rsid w:val="00F10D68"/>
    <w:rsid w:val="00F12035"/>
    <w:rsid w:val="00F138CF"/>
    <w:rsid w:val="00F14004"/>
    <w:rsid w:val="00F15F09"/>
    <w:rsid w:val="00F24516"/>
    <w:rsid w:val="00F27C19"/>
    <w:rsid w:val="00F31EC4"/>
    <w:rsid w:val="00F34899"/>
    <w:rsid w:val="00F4312B"/>
    <w:rsid w:val="00F50782"/>
    <w:rsid w:val="00F6261C"/>
    <w:rsid w:val="00F8183D"/>
    <w:rsid w:val="00F82554"/>
    <w:rsid w:val="00F835BC"/>
    <w:rsid w:val="00F835BE"/>
    <w:rsid w:val="00F9384D"/>
    <w:rsid w:val="00FA4E24"/>
    <w:rsid w:val="00FB2B6F"/>
    <w:rsid w:val="00FB307E"/>
    <w:rsid w:val="00FC24AD"/>
    <w:rsid w:val="00FD1B57"/>
    <w:rsid w:val="00FE270A"/>
    <w:rsid w:val="00FF2AAD"/>
    <w:rsid w:val="00FF5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730861">
      <w:bodyDiv w:val="1"/>
      <w:marLeft w:val="0"/>
      <w:marRight w:val="0"/>
      <w:marTop w:val="0"/>
      <w:marBottom w:val="0"/>
      <w:divBdr>
        <w:top w:val="none" w:sz="0" w:space="0" w:color="auto"/>
        <w:left w:val="none" w:sz="0" w:space="0" w:color="auto"/>
        <w:bottom w:val="none" w:sz="0" w:space="0" w:color="auto"/>
        <w:right w:val="none" w:sz="0" w:space="0" w:color="auto"/>
      </w:divBdr>
    </w:div>
    <w:div w:id="519204279">
      <w:bodyDiv w:val="1"/>
      <w:marLeft w:val="0"/>
      <w:marRight w:val="0"/>
      <w:marTop w:val="0"/>
      <w:marBottom w:val="0"/>
      <w:divBdr>
        <w:top w:val="none" w:sz="0" w:space="0" w:color="auto"/>
        <w:left w:val="none" w:sz="0" w:space="0" w:color="auto"/>
        <w:bottom w:val="none" w:sz="0" w:space="0" w:color="auto"/>
        <w:right w:val="none" w:sz="0" w:space="0" w:color="auto"/>
      </w:divBdr>
      <w:divsChild>
        <w:div w:id="1158962940">
          <w:marLeft w:val="0"/>
          <w:marRight w:val="0"/>
          <w:marTop w:val="0"/>
          <w:marBottom w:val="0"/>
          <w:divBdr>
            <w:top w:val="none" w:sz="0" w:space="0" w:color="auto"/>
            <w:left w:val="none" w:sz="0" w:space="0" w:color="auto"/>
            <w:bottom w:val="none" w:sz="0" w:space="0" w:color="auto"/>
            <w:right w:val="none" w:sz="0" w:space="0" w:color="auto"/>
          </w:divBdr>
          <w:divsChild>
            <w:div w:id="1103770082">
              <w:marLeft w:val="0"/>
              <w:marRight w:val="0"/>
              <w:marTop w:val="0"/>
              <w:marBottom w:val="0"/>
              <w:divBdr>
                <w:top w:val="none" w:sz="0" w:space="0" w:color="auto"/>
                <w:left w:val="none" w:sz="0" w:space="0" w:color="auto"/>
                <w:bottom w:val="none" w:sz="0" w:space="0" w:color="auto"/>
                <w:right w:val="none" w:sz="0" w:space="0" w:color="auto"/>
              </w:divBdr>
              <w:divsChild>
                <w:div w:id="192329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365591">
      <w:bodyDiv w:val="1"/>
      <w:marLeft w:val="0"/>
      <w:marRight w:val="0"/>
      <w:marTop w:val="0"/>
      <w:marBottom w:val="0"/>
      <w:divBdr>
        <w:top w:val="none" w:sz="0" w:space="0" w:color="auto"/>
        <w:left w:val="none" w:sz="0" w:space="0" w:color="auto"/>
        <w:bottom w:val="none" w:sz="0" w:space="0" w:color="auto"/>
        <w:right w:val="none" w:sz="0" w:space="0" w:color="auto"/>
      </w:divBdr>
    </w:div>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1095">
      <w:bodyDiv w:val="1"/>
      <w:marLeft w:val="0"/>
      <w:marRight w:val="0"/>
      <w:marTop w:val="0"/>
      <w:marBottom w:val="0"/>
      <w:divBdr>
        <w:top w:val="none" w:sz="0" w:space="0" w:color="auto"/>
        <w:left w:val="none" w:sz="0" w:space="0" w:color="auto"/>
        <w:bottom w:val="none" w:sz="0" w:space="0" w:color="auto"/>
        <w:right w:val="none" w:sz="0" w:space="0" w:color="auto"/>
      </w:divBdr>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444426">
      <w:bodyDiv w:val="1"/>
      <w:marLeft w:val="0"/>
      <w:marRight w:val="0"/>
      <w:marTop w:val="0"/>
      <w:marBottom w:val="0"/>
      <w:divBdr>
        <w:top w:val="none" w:sz="0" w:space="0" w:color="auto"/>
        <w:left w:val="none" w:sz="0" w:space="0" w:color="auto"/>
        <w:bottom w:val="none" w:sz="0" w:space="0" w:color="auto"/>
        <w:right w:val="none" w:sz="0" w:space="0" w:color="auto"/>
      </w:divBdr>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8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2134/agronj2004.1131" TargetMode="External"/><Relationship Id="rId21" Type="http://schemas.openxmlformats.org/officeDocument/2006/relationships/image" Target="media/image10.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hyperlink" Target="https://CRAN.R-project.org/package=rjags" TargetMode="External"/><Relationship Id="rId159" Type="http://schemas.openxmlformats.org/officeDocument/2006/relationships/hyperlink" Target="https://extension.umn.edu/irrigation/irrigation-scheduling-checkbook-method" TargetMode="External"/><Relationship Id="rId107" Type="http://schemas.openxmlformats.org/officeDocument/2006/relationships/hyperlink" Target="https://doi.org/10.2134/agronj1998.00021962009000010003x" TargetMode="External"/><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hyperlink" Target="https://doi.org/10.1016/j.agrformet.2017.03.012" TargetMode="External"/><Relationship Id="rId149" Type="http://schemas.openxmlformats.org/officeDocument/2006/relationships/hyperlink" Target="https://doi.org/10.3390/agronomy11020255" TargetMode="External"/><Relationship Id="rId5" Type="http://schemas.openxmlformats.org/officeDocument/2006/relationships/webSettings" Target="webSettings.xml"/><Relationship Id="rId95" Type="http://schemas.openxmlformats.org/officeDocument/2006/relationships/hyperlink" Target="https://doi.org/10.2134/agronj1986.00021962007800020010x" TargetMode="External"/><Relationship Id="rId160" Type="http://schemas.openxmlformats.org/officeDocument/2006/relationships/hyperlink" Target="https://doi.org/10.1016/j.eja.2021.126315" TargetMode="External"/><Relationship Id="rId22" Type="http://schemas.openxmlformats.org/officeDocument/2006/relationships/image" Target="media/image11.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hyperlink" Target="https://doi.org/10.1016/j.eja.2006.10.001" TargetMode="External"/><Relationship Id="rId139" Type="http://schemas.openxmlformats.org/officeDocument/2006/relationships/hyperlink" Target="https://www.R-project.org/" TargetMode="External"/><Relationship Id="rId85" Type="http://schemas.openxmlformats.org/officeDocument/2006/relationships/image" Target="media/image73.png"/><Relationship Id="rId150" Type="http://schemas.openxmlformats.org/officeDocument/2006/relationships/hyperlink" Target="https://conservancy.umn.edu/handle/11299/190488" TargetMode="External"/><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https://inspection.canada.ca/plant-varieties/potatoes/potato-varieties/bintje/eng/1312587385655/1312587385656" TargetMode="External"/><Relationship Id="rId108" Type="http://schemas.openxmlformats.org/officeDocument/2006/relationships/hyperlink" Target="https://doi.org/10.1016/j.eja.2021.126380" TargetMode="External"/><Relationship Id="rId124" Type="http://schemas.openxmlformats.org/officeDocument/2006/relationships/hyperlink" Target="https://doi.org/10.3390/plants9101309" TargetMode="External"/><Relationship Id="rId129" Type="http://schemas.openxmlformats.org/officeDocument/2006/relationships/hyperlink" Target="https://doi.org/10.1016/j.eja.2020.126076"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hyperlink" Target="https://doi.org/10.1007/BF02884344" TargetMode="External"/><Relationship Id="rId96" Type="http://schemas.openxmlformats.org/officeDocument/2006/relationships/hyperlink" Target="https://www.ag.ndsu.edu/potatoextension/research/2020ResearchBooks.pdf" TargetMode="External"/><Relationship Id="rId140" Type="http://schemas.openxmlformats.org/officeDocument/2006/relationships/hyperlink" Target="https://CRAN.R-project.org/package=stats" TargetMode="External"/><Relationship Id="rId145" Type="http://schemas.openxmlformats.org/officeDocument/2006/relationships/hyperlink" Target="https://doi.org/10.1016/j.fcr.2014.05.006" TargetMode="External"/><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7.png"/><Relationship Id="rId114" Type="http://schemas.openxmlformats.org/officeDocument/2006/relationships/hyperlink" Target="https://doi.org/10.1007/BF02198111" TargetMode="External"/><Relationship Id="rId119" Type="http://schemas.openxmlformats.org/officeDocument/2006/relationships/hyperlink" Target="https://doi.org/10.1017/s0021859600046359" TargetMode="External"/><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hyperlink" Target="https://doi.org/10.1093/oxfordjournals.aob.a086875" TargetMode="External"/><Relationship Id="rId135" Type="http://schemas.openxmlformats.org/officeDocument/2006/relationships/hyperlink" Target="https://seedcert.oregonstate.edu/sites/seedcert.oregonstate.edu/files/potato_varietyratingkey.pdf" TargetMode="External"/><Relationship Id="rId151" Type="http://schemas.openxmlformats.org/officeDocument/2006/relationships/hyperlink" Target="https://doi.org/10.2134/agronj2018.05.0350" TargetMode="External"/><Relationship Id="rId156" Type="http://schemas.openxmlformats.org/officeDocument/2006/relationships/hyperlink" Target="https://CRAN.R-project.org/package=renv"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hyperlink" Target="https://www.ag.ndsu.edu/publications/crops/fertilizing-potato-in-north-dakota"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s://doi.org/10.1016/j.fcr.2020.108041" TargetMode="External"/><Relationship Id="rId104" Type="http://schemas.openxmlformats.org/officeDocument/2006/relationships/hyperlink" Target="https://doi.org/10.1016/j.eja.2020.126202" TargetMode="External"/><Relationship Id="rId120" Type="http://schemas.openxmlformats.org/officeDocument/2006/relationships/hyperlink" Target="https://doi.org/10.1002/csc2.20297" TargetMode="External"/><Relationship Id="rId125" Type="http://schemas.openxmlformats.org/officeDocument/2006/relationships/hyperlink" Target="https://doi.org/10.1007/s13593-019-0570-6" TargetMode="External"/><Relationship Id="rId141" Type="http://schemas.openxmlformats.org/officeDocument/2006/relationships/hyperlink" Target="https://conservancy.umn.edu/handle/11299/121705" TargetMode="External"/><Relationship Id="rId146" Type="http://schemas.openxmlformats.org/officeDocument/2006/relationships/hyperlink" Target="https://doi.org/10.1037/met0000275"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hyperlink" Target="https://doi.org/10.1007/BF02874766" TargetMode="External"/><Relationship Id="rId162"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hyperlink" Target="https://varieties.ahdb.org.uk/varieties/view/CHARLOTTE" TargetMode="External"/><Relationship Id="rId110" Type="http://schemas.openxmlformats.org/officeDocument/2006/relationships/hyperlink" Target="https://doi.org/10.1175/JCLI-D-16-0758.1" TargetMode="External"/><Relationship Id="rId115" Type="http://schemas.openxmlformats.org/officeDocument/2006/relationships/hyperlink" Target="https://www.ag.ndsu.edu/potatoextension/research/2019RESEARCHREPORTS.pdf" TargetMode="External"/><Relationship Id="rId131" Type="http://schemas.openxmlformats.org/officeDocument/2006/relationships/hyperlink" Target="https://doi.org/10.1098/rstb.1977.0140" TargetMode="External"/><Relationship Id="rId136" Type="http://schemas.openxmlformats.org/officeDocument/2006/relationships/hyperlink" Target="https://doi.org/10.1023/a:1004783431055" TargetMode="External"/><Relationship Id="rId157" Type="http://schemas.openxmlformats.org/officeDocument/2006/relationships/hyperlink" Target="https://doi.org/10.1007/BF02359305" TargetMode="External"/><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hyperlink" Target="https://doi.org/10.3390/foods9030352" TargetMode="Externa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footer" Target="footer1.xml"/><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https://doi.org/10.32614/RJ-2018-017" TargetMode="External"/><Relationship Id="rId105" Type="http://schemas.openxmlformats.org/officeDocument/2006/relationships/hyperlink" Target="https://www.ag.ndsu.edu/potatoextension/research" TargetMode="External"/><Relationship Id="rId126" Type="http://schemas.openxmlformats.org/officeDocument/2006/relationships/hyperlink" Target="https://doi.org/10.3390/rs13163322" TargetMode="External"/><Relationship Id="rId147" Type="http://schemas.openxmlformats.org/officeDocument/2006/relationships/hyperlink" Target="https://doi.org/10.1007/BF02365158" TargetMode="External"/><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hyperlink" Target="https://doi.org/10.1007/s11540-016-9331-y" TargetMode="External"/><Relationship Id="rId98" Type="http://schemas.openxmlformats.org/officeDocument/2006/relationships/hyperlink" Target="https://doi.org/10.1017/s0021859600062651" TargetMode="External"/><Relationship Id="rId121" Type="http://schemas.openxmlformats.org/officeDocument/2006/relationships/hyperlink" Target="https://doi.org/10.1006/anbo.1994.1133" TargetMode="External"/><Relationship Id="rId142" Type="http://schemas.openxmlformats.org/officeDocument/2006/relationships/hyperlink" Target="https://www.ag.ndsu.edu/potatoextension/research/research_reports_114_4126022392.pdf" TargetMode="External"/><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hyperlink" Target="https://www.ag.ndsu.edu/potatoextension/research/2020ResearchBooks.pdf" TargetMode="External"/><Relationship Id="rId137" Type="http://schemas.openxmlformats.org/officeDocument/2006/relationships/hyperlink" Target="http://mcmc-jags.sourceforge.net/" TargetMode="External"/><Relationship Id="rId158" Type="http://schemas.openxmlformats.org/officeDocument/2006/relationships/hyperlink" Target="https://weatherspark.com/compare/y/10443~27617~28950~51092/Comparison-of-the-Average-Weather-in-Becker-Saint-L%C3%A9onard-Balcarce-and-Gembloux" TargetMode="External"/><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hyperlink" Target="https://doi.org/10.1017/S0021859600028598" TargetMode="External"/><Relationship Id="rId111" Type="http://schemas.openxmlformats.org/officeDocument/2006/relationships/hyperlink" Target="https://doi.org/10.4236/ajps.2015.619306" TargetMode="External"/><Relationship Id="rId132" Type="http://schemas.openxmlformats.org/officeDocument/2006/relationships/hyperlink" Target="https://doi.org/10.2134/agronj14.0402" TargetMode="External"/><Relationship Id="rId153" Type="http://schemas.openxmlformats.org/officeDocument/2006/relationships/hyperlink" Target="https://doi.org/10.1071/fp17303" TargetMode="Externa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https://ag.purdue.edu/btny/midwest-vegetable-guide/Pages/default.aspx" TargetMode="External"/><Relationship Id="rId127" Type="http://schemas.openxmlformats.org/officeDocument/2006/relationships/hyperlink" Target="https://doi.org/10.2307/2532087" TargetMode="External"/><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hyperlink" Target="https://doi.org/10.1007/BF02853925" TargetMode="External"/><Relationship Id="rId99" Type="http://schemas.openxmlformats.org/officeDocument/2006/relationships/hyperlink" Target="https://doi.org/10.18637/jss.v080.i01" TargetMode="External"/><Relationship Id="rId101" Type="http://schemas.openxmlformats.org/officeDocument/2006/relationships/hyperlink" Target="https://doi.org/10.18637/jss.v076.i01" TargetMode="External"/><Relationship Id="rId122" Type="http://schemas.openxmlformats.org/officeDocument/2006/relationships/hyperlink" Target="https://doi.org/10.3389/fpls.2019.00300" TargetMode="External"/><Relationship Id="rId143" Type="http://schemas.openxmlformats.org/officeDocument/2006/relationships/hyperlink" Target="https://conservancy.umn.edu/handle/11299/121706" TargetMode="External"/><Relationship Id="rId148" Type="http://schemas.openxmlformats.org/officeDocument/2006/relationships/hyperlink" Target="https://doi.org/10.13031/2013.35914" TargetMode="External"/><Relationship Id="rId4" Type="http://schemas.openxmlformats.org/officeDocument/2006/relationships/settings" Target="settings.xml"/><Relationship Id="rId9" Type="http://schemas.microsoft.com/office/2011/relationships/commentsExtended" Target="commentsExtended.xml"/><Relationship Id="rId26" Type="http://schemas.openxmlformats.org/officeDocument/2006/relationships/image" Target="media/image15.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hyperlink" Target="https://doi.org/10.1016/j.eja.2010.01.005" TargetMode="External"/><Relationship Id="rId112" Type="http://schemas.openxmlformats.org/officeDocument/2006/relationships/hyperlink" Target="https://doi.org/10.1016/j.eja.2020.126114" TargetMode="External"/><Relationship Id="rId133" Type="http://schemas.openxmlformats.org/officeDocument/2006/relationships/hyperlink" Target="https://doi.org/10.2134/agronj2017.02.0112" TargetMode="External"/><Relationship Id="rId154" Type="http://schemas.openxmlformats.org/officeDocument/2006/relationships/hyperlink" Target="https://www.ams.usda.gov/sites/default/files/media/Potatoes_for_Processing_Standard%5B1%5D.pdf" TargetMode="External"/><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hyperlink" Target="https://doi.org/10.1016/j.fcr.2014.08.005" TargetMode="External"/><Relationship Id="rId123" Type="http://schemas.openxmlformats.org/officeDocument/2006/relationships/hyperlink" Target="https://doi.org/10.2134/agronj1981.00021962007300050013x" TargetMode="External"/><Relationship Id="rId144" Type="http://schemas.openxmlformats.org/officeDocument/2006/relationships/hyperlink" Target="https://extension.umn.edu/crop-specific-needs/potato-fertilization-irrigated-soils" TargetMode="External"/><Relationship Id="rId90" Type="http://schemas.openxmlformats.org/officeDocument/2006/relationships/hyperlink" Target="https://doi.org/10.1007/BF02853657" TargetMode="External"/><Relationship Id="rId27" Type="http://schemas.openxmlformats.org/officeDocument/2006/relationships/image" Target="media/image16.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hyperlink" Target="https://doi.org/10.1093/oxfordjournals.aob.a088044" TargetMode="External"/><Relationship Id="rId134" Type="http://schemas.openxmlformats.org/officeDocument/2006/relationships/hyperlink" Target="https://doi.org/10.1016/j.compag.2019.105030" TargetMode="External"/><Relationship Id="rId80" Type="http://schemas.openxmlformats.org/officeDocument/2006/relationships/image" Target="media/image68.png"/><Relationship Id="rId155" Type="http://schemas.openxmlformats.org/officeDocument/2006/relationships/hyperlink" Target="https://soilseries.sc.egov.usda.gov/OSD_Docs/H/HUBBAR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C1007-6A04-2247-8707-C611B944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7</Pages>
  <Words>49568</Words>
  <Characters>282540</Characters>
  <Application>Microsoft Office Word</Application>
  <DocSecurity>0</DocSecurity>
  <Lines>2354</Lines>
  <Paragraphs>6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Carl J Rosen</cp:lastModifiedBy>
  <cp:revision>2</cp:revision>
  <dcterms:created xsi:type="dcterms:W3CDTF">2021-12-26T19:03:00Z</dcterms:created>
  <dcterms:modified xsi:type="dcterms:W3CDTF">2021-12-26T19:03:00Z</dcterms:modified>
</cp:coreProperties>
</file>